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CA6" w:rsidRPr="0017413C" w:rsidRDefault="00911AC5" w:rsidP="00785CA6">
      <w:pPr>
        <w:jc w:val="center"/>
        <w:outlineLvl w:val="0"/>
        <w:rPr>
          <w:rFonts w:ascii="Times New Roman" w:hAnsi="Times New Roman" w:cs="Times New Roman"/>
          <w:sz w:val="40"/>
        </w:rPr>
      </w:pPr>
      <w:r w:rsidRPr="0017413C">
        <w:rPr>
          <w:rFonts w:ascii="Times New Roman" w:hAnsi="Times New Roman" w:cs="Times New Roman"/>
          <w:sz w:val="28"/>
        </w:rPr>
        <w:t>SURFACE CHARACTERIZATION ON ALKALI-HEAT-TREATMENT ON TITANIUM ALLOY</w:t>
      </w:r>
    </w:p>
    <w:p w:rsidR="00785CA6" w:rsidRPr="0017413C" w:rsidRDefault="00785CA6" w:rsidP="00785CA6">
      <w:pPr>
        <w:spacing w:line="360" w:lineRule="auto"/>
        <w:jc w:val="center"/>
        <w:outlineLvl w:val="0"/>
        <w:rPr>
          <w:rFonts w:ascii="Times New Roman" w:hAnsi="Times New Roman" w:cs="Times New Roman"/>
          <w:b/>
          <w:sz w:val="24"/>
        </w:rPr>
      </w:pPr>
    </w:p>
    <w:p w:rsidR="00785CA6" w:rsidRPr="0017413C" w:rsidRDefault="00053CC3" w:rsidP="00785CA6">
      <w:pPr>
        <w:jc w:val="center"/>
        <w:outlineLvl w:val="0"/>
        <w:rPr>
          <w:rFonts w:ascii="Times New Roman" w:hAnsi="Times New Roman" w:cs="Times New Roman"/>
          <w:sz w:val="24"/>
        </w:rPr>
      </w:pPr>
      <w:r>
        <w:rPr>
          <w:rFonts w:ascii="Times New Roman" w:hAnsi="Times New Roman" w:cs="Times New Roman"/>
          <w:sz w:val="24"/>
        </w:rPr>
        <w:t>(</w:t>
      </w:r>
      <w:r w:rsidR="00A4681A" w:rsidRPr="0017413C">
        <w:rPr>
          <w:rFonts w:ascii="Times New Roman" w:hAnsi="Times New Roman" w:cs="Times New Roman"/>
          <w:sz w:val="24"/>
        </w:rPr>
        <w:t>Pencirian Rawatan Alka</w:t>
      </w:r>
      <w:r w:rsidR="00896C01" w:rsidRPr="0017413C">
        <w:rPr>
          <w:rFonts w:ascii="Times New Roman" w:hAnsi="Times New Roman" w:cs="Times New Roman"/>
          <w:sz w:val="24"/>
        </w:rPr>
        <w:t>l</w:t>
      </w:r>
      <w:r w:rsidR="00A4681A" w:rsidRPr="0017413C">
        <w:rPr>
          <w:rFonts w:ascii="Times New Roman" w:hAnsi="Times New Roman" w:cs="Times New Roman"/>
          <w:sz w:val="24"/>
        </w:rPr>
        <w:t xml:space="preserve">i-Haba ke atas </w:t>
      </w:r>
      <w:r w:rsidRPr="0017413C">
        <w:rPr>
          <w:rFonts w:ascii="Times New Roman" w:hAnsi="Times New Roman" w:cs="Times New Roman"/>
          <w:sz w:val="24"/>
        </w:rPr>
        <w:t xml:space="preserve">Permukaan </w:t>
      </w:r>
      <w:r>
        <w:rPr>
          <w:rFonts w:ascii="Times New Roman" w:hAnsi="Times New Roman" w:cs="Times New Roman"/>
          <w:sz w:val="24"/>
        </w:rPr>
        <w:t>Aloi Titanium)</w:t>
      </w:r>
      <w:r w:rsidR="00A4681A" w:rsidRPr="0017413C">
        <w:rPr>
          <w:rFonts w:ascii="Times New Roman" w:hAnsi="Times New Roman" w:cs="Times New Roman"/>
          <w:sz w:val="24"/>
        </w:rPr>
        <w:t xml:space="preserve"> </w:t>
      </w:r>
    </w:p>
    <w:p w:rsidR="00785CA6" w:rsidRPr="0017413C" w:rsidRDefault="00785CA6" w:rsidP="00785CA6">
      <w:pPr>
        <w:jc w:val="center"/>
        <w:outlineLvl w:val="0"/>
        <w:rPr>
          <w:rFonts w:ascii="Times New Roman" w:hAnsi="Times New Roman" w:cs="Times New Roman"/>
          <w:b/>
          <w:sz w:val="24"/>
        </w:rPr>
      </w:pPr>
    </w:p>
    <w:p w:rsidR="00785CA6" w:rsidRPr="00053CC3" w:rsidRDefault="00A4681A" w:rsidP="00785CA6">
      <w:pPr>
        <w:jc w:val="center"/>
        <w:outlineLvl w:val="0"/>
        <w:rPr>
          <w:rFonts w:ascii="Times New Roman" w:hAnsi="Times New Roman" w:cs="Times New Roman"/>
          <w:szCs w:val="20"/>
          <w:vertAlign w:val="superscript"/>
        </w:rPr>
      </w:pPr>
      <w:r w:rsidRPr="00053CC3">
        <w:rPr>
          <w:rFonts w:ascii="Times New Roman" w:hAnsi="Times New Roman" w:cs="Times New Roman"/>
          <w:szCs w:val="20"/>
        </w:rPr>
        <w:t>Nurul Hazwani Hanib</w:t>
      </w:r>
      <w:r w:rsidRPr="00053CC3">
        <w:rPr>
          <w:rFonts w:ascii="Times New Roman" w:hAnsi="Times New Roman" w:cs="Times New Roman"/>
          <w:szCs w:val="20"/>
          <w:vertAlign w:val="superscript"/>
        </w:rPr>
        <w:t>1</w:t>
      </w:r>
      <w:r w:rsidRPr="00053CC3">
        <w:rPr>
          <w:rFonts w:ascii="Times New Roman" w:hAnsi="Times New Roman" w:cs="Times New Roman"/>
          <w:szCs w:val="20"/>
        </w:rPr>
        <w:t>, Fazlena Hamzah</w:t>
      </w:r>
      <w:r w:rsidRPr="00053CC3">
        <w:rPr>
          <w:rFonts w:ascii="Times New Roman" w:hAnsi="Times New Roman" w:cs="Times New Roman"/>
          <w:szCs w:val="20"/>
          <w:vertAlign w:val="superscript"/>
        </w:rPr>
        <w:t>1</w:t>
      </w:r>
      <w:r w:rsidR="008C0D44" w:rsidRPr="00053CC3">
        <w:rPr>
          <w:rFonts w:ascii="Times New Roman" w:hAnsi="Times New Roman" w:cs="Times New Roman"/>
          <w:sz w:val="18"/>
          <w:vertAlign w:val="superscript"/>
        </w:rPr>
        <w:t>*</w:t>
      </w:r>
      <w:r w:rsidRPr="00053CC3">
        <w:rPr>
          <w:rFonts w:ascii="Times New Roman" w:hAnsi="Times New Roman" w:cs="Times New Roman"/>
          <w:szCs w:val="20"/>
        </w:rPr>
        <w:t>, Zarina Omar</w:t>
      </w:r>
      <w:r w:rsidRPr="00053CC3">
        <w:rPr>
          <w:rFonts w:ascii="Times New Roman" w:hAnsi="Times New Roman" w:cs="Times New Roman"/>
          <w:szCs w:val="20"/>
          <w:vertAlign w:val="superscript"/>
        </w:rPr>
        <w:t>2</w:t>
      </w:r>
      <w:r w:rsidRPr="00053CC3">
        <w:rPr>
          <w:rFonts w:ascii="Times New Roman" w:hAnsi="Times New Roman" w:cs="Times New Roman"/>
          <w:szCs w:val="20"/>
        </w:rPr>
        <w:t>, Istikamah Subuki</w:t>
      </w:r>
      <w:r w:rsidRPr="00053CC3">
        <w:rPr>
          <w:rFonts w:ascii="Times New Roman" w:hAnsi="Times New Roman" w:cs="Times New Roman"/>
          <w:szCs w:val="20"/>
          <w:vertAlign w:val="superscript"/>
        </w:rPr>
        <w:t>1</w:t>
      </w:r>
    </w:p>
    <w:p w:rsidR="00785CA6" w:rsidRPr="0017413C" w:rsidRDefault="00785CA6" w:rsidP="00785CA6">
      <w:pPr>
        <w:jc w:val="center"/>
        <w:outlineLvl w:val="0"/>
        <w:rPr>
          <w:rFonts w:ascii="Times New Roman" w:hAnsi="Times New Roman" w:cs="Times New Roman"/>
          <w:b/>
          <w:sz w:val="24"/>
        </w:rPr>
      </w:pPr>
    </w:p>
    <w:p w:rsidR="00785CA6" w:rsidRPr="0017413C" w:rsidRDefault="00785CA6" w:rsidP="00053CC3">
      <w:pPr>
        <w:pStyle w:val="TTPAddress"/>
        <w:spacing w:before="0"/>
        <w:rPr>
          <w:rFonts w:ascii="Times New Roman" w:hAnsi="Times New Roman" w:cs="Times New Roman"/>
          <w:i/>
          <w:sz w:val="18"/>
          <w:szCs w:val="18"/>
        </w:rPr>
      </w:pPr>
      <w:r w:rsidRPr="0017413C">
        <w:rPr>
          <w:rFonts w:ascii="Times New Roman" w:hAnsi="Times New Roman" w:cs="Times New Roman"/>
          <w:i/>
          <w:sz w:val="18"/>
          <w:szCs w:val="18"/>
          <w:vertAlign w:val="superscript"/>
        </w:rPr>
        <w:t>1</w:t>
      </w:r>
      <w:r w:rsidR="00A4681A" w:rsidRPr="0017413C">
        <w:rPr>
          <w:rFonts w:ascii="Times New Roman" w:hAnsi="Times New Roman" w:cs="Times New Roman"/>
          <w:i/>
          <w:sz w:val="18"/>
          <w:szCs w:val="18"/>
        </w:rPr>
        <w:t xml:space="preserve">Biocatalysis &amp; Biobased Material Research Group Green Technology &amp; Sustainable Development Research Community, </w:t>
      </w:r>
      <w:bookmarkStart w:id="0" w:name="OLE_LINK1"/>
      <w:bookmarkStart w:id="1" w:name="OLE_LINK2"/>
      <w:r w:rsidR="00A4681A" w:rsidRPr="0017413C">
        <w:rPr>
          <w:rFonts w:ascii="Times New Roman" w:hAnsi="Times New Roman" w:cs="Times New Roman"/>
          <w:i/>
          <w:sz w:val="18"/>
          <w:szCs w:val="18"/>
        </w:rPr>
        <w:t>Chemical</w:t>
      </w:r>
      <w:r w:rsidR="00053CC3">
        <w:rPr>
          <w:rFonts w:ascii="Times New Roman" w:hAnsi="Times New Roman" w:cs="Times New Roman"/>
          <w:i/>
          <w:sz w:val="18"/>
          <w:szCs w:val="18"/>
        </w:rPr>
        <w:t xml:space="preserve"> Engineering Faculty, Universiti Teknologi</w:t>
      </w:r>
      <w:r w:rsidR="00A4681A" w:rsidRPr="0017413C">
        <w:rPr>
          <w:rFonts w:ascii="Times New Roman" w:hAnsi="Times New Roman" w:cs="Times New Roman"/>
          <w:i/>
          <w:sz w:val="18"/>
          <w:szCs w:val="18"/>
        </w:rPr>
        <w:t xml:space="preserve"> MARA,</w:t>
      </w:r>
      <w:bookmarkEnd w:id="0"/>
      <w:bookmarkEnd w:id="1"/>
      <w:r w:rsidR="00A4681A" w:rsidRPr="0017413C">
        <w:rPr>
          <w:rFonts w:ascii="Times New Roman" w:hAnsi="Times New Roman" w:cs="Times New Roman"/>
          <w:i/>
          <w:sz w:val="18"/>
          <w:szCs w:val="18"/>
        </w:rPr>
        <w:t xml:space="preserve"> 40450 Shah Alam, Selangor, M</w:t>
      </w:r>
      <w:r w:rsidR="00053CC3" w:rsidRPr="0017413C">
        <w:rPr>
          <w:rFonts w:ascii="Times New Roman" w:hAnsi="Times New Roman" w:cs="Times New Roman"/>
          <w:i/>
          <w:sz w:val="18"/>
          <w:szCs w:val="18"/>
        </w:rPr>
        <w:t>alaysia</w:t>
      </w:r>
    </w:p>
    <w:p w:rsidR="00053CC3" w:rsidRDefault="00785CA6" w:rsidP="00896C01">
      <w:pPr>
        <w:jc w:val="center"/>
        <w:outlineLvl w:val="0"/>
        <w:rPr>
          <w:rFonts w:ascii="Times New Roman" w:hAnsi="Times New Roman" w:cs="Times New Roman"/>
          <w:i/>
          <w:sz w:val="18"/>
          <w:szCs w:val="18"/>
        </w:rPr>
      </w:pPr>
      <w:r w:rsidRPr="0017413C">
        <w:rPr>
          <w:rFonts w:ascii="Times New Roman" w:hAnsi="Times New Roman" w:cs="Times New Roman"/>
          <w:i/>
          <w:sz w:val="18"/>
          <w:szCs w:val="18"/>
          <w:vertAlign w:val="superscript"/>
        </w:rPr>
        <w:t>2</w:t>
      </w:r>
      <w:r w:rsidR="00896C01" w:rsidRPr="0017413C">
        <w:rPr>
          <w:rFonts w:ascii="Times New Roman" w:hAnsi="Times New Roman" w:cs="Times New Roman"/>
          <w:i/>
          <w:sz w:val="18"/>
          <w:szCs w:val="18"/>
        </w:rPr>
        <w:t>Chemical Engineerin</w:t>
      </w:r>
      <w:r w:rsidR="00053CC3">
        <w:rPr>
          <w:rFonts w:ascii="Times New Roman" w:hAnsi="Times New Roman" w:cs="Times New Roman"/>
          <w:i/>
          <w:sz w:val="18"/>
          <w:szCs w:val="18"/>
        </w:rPr>
        <w:t>g Faculty, Universiti Teknologi</w:t>
      </w:r>
      <w:r w:rsidR="00896C01" w:rsidRPr="0017413C">
        <w:rPr>
          <w:rFonts w:ascii="Times New Roman" w:hAnsi="Times New Roman" w:cs="Times New Roman"/>
          <w:i/>
          <w:sz w:val="18"/>
          <w:szCs w:val="18"/>
        </w:rPr>
        <w:t xml:space="preserve"> MARA,</w:t>
      </w:r>
    </w:p>
    <w:p w:rsidR="00896C01" w:rsidRPr="0017413C" w:rsidRDefault="00896C01" w:rsidP="00896C01">
      <w:pPr>
        <w:jc w:val="center"/>
        <w:outlineLvl w:val="0"/>
        <w:rPr>
          <w:rFonts w:ascii="Times New Roman" w:hAnsi="Times New Roman" w:cs="Times New Roman"/>
          <w:i/>
          <w:sz w:val="18"/>
          <w:szCs w:val="18"/>
        </w:rPr>
      </w:pPr>
      <w:r w:rsidRPr="0017413C">
        <w:rPr>
          <w:rFonts w:ascii="Times New Roman" w:hAnsi="Times New Roman" w:cs="Times New Roman"/>
          <w:i/>
          <w:sz w:val="18"/>
          <w:szCs w:val="18"/>
        </w:rPr>
        <w:t xml:space="preserve"> 23200 Bukit Besi, Dungun, Terengganu, M</w:t>
      </w:r>
      <w:r w:rsidR="00053CC3" w:rsidRPr="0017413C">
        <w:rPr>
          <w:rFonts w:ascii="Times New Roman" w:hAnsi="Times New Roman" w:cs="Times New Roman"/>
          <w:i/>
          <w:sz w:val="18"/>
          <w:szCs w:val="18"/>
        </w:rPr>
        <w:t>alaysia</w:t>
      </w:r>
    </w:p>
    <w:p w:rsidR="00A415C1" w:rsidRPr="0017413C" w:rsidRDefault="00A415C1" w:rsidP="00785CA6">
      <w:pPr>
        <w:jc w:val="center"/>
        <w:outlineLvl w:val="0"/>
        <w:rPr>
          <w:rFonts w:ascii="Times New Roman" w:hAnsi="Times New Roman" w:cs="Times New Roman"/>
          <w:b/>
          <w:sz w:val="24"/>
        </w:rPr>
      </w:pPr>
    </w:p>
    <w:p w:rsidR="00A415C1" w:rsidRPr="00053CC3" w:rsidRDefault="00A415C1" w:rsidP="00A415C1">
      <w:pPr>
        <w:jc w:val="center"/>
        <w:outlineLvl w:val="0"/>
        <w:rPr>
          <w:rFonts w:ascii="Times New Roman" w:hAnsi="Times New Roman" w:cs="Times New Roman"/>
          <w:i/>
          <w:sz w:val="18"/>
        </w:rPr>
      </w:pPr>
      <w:r w:rsidRPr="00053CC3">
        <w:rPr>
          <w:rFonts w:ascii="Times New Roman" w:hAnsi="Times New Roman" w:cs="Times New Roman"/>
          <w:i/>
          <w:sz w:val="18"/>
          <w:vertAlign w:val="superscript"/>
        </w:rPr>
        <w:t>*</w:t>
      </w:r>
      <w:r w:rsidRPr="00053CC3">
        <w:rPr>
          <w:rFonts w:ascii="Times New Roman" w:hAnsi="Times New Roman" w:cs="Times New Roman"/>
          <w:i/>
          <w:sz w:val="18"/>
        </w:rPr>
        <w:t>Corresponding author:</w:t>
      </w:r>
      <w:r w:rsidRPr="00053CC3">
        <w:rPr>
          <w:rFonts w:ascii="Times New Roman" w:hAnsi="Times New Roman" w:cs="Times New Roman"/>
          <w:i/>
          <w:sz w:val="18"/>
          <w:szCs w:val="18"/>
        </w:rPr>
        <w:t xml:space="preserve"> </w:t>
      </w:r>
      <w:hyperlink r:id="rId7" w:history="1">
        <w:r w:rsidR="00896C01" w:rsidRPr="00053CC3">
          <w:rPr>
            <w:rFonts w:ascii="Times New Roman" w:hAnsi="Times New Roman" w:cs="Times New Roman"/>
            <w:i/>
            <w:sz w:val="18"/>
          </w:rPr>
          <w:t>fazlena@salam.uitm.edu.my</w:t>
        </w:r>
      </w:hyperlink>
    </w:p>
    <w:p w:rsidR="00785CA6" w:rsidRPr="0017413C" w:rsidRDefault="00785CA6" w:rsidP="00785CA6">
      <w:pPr>
        <w:jc w:val="center"/>
        <w:outlineLvl w:val="0"/>
        <w:rPr>
          <w:rFonts w:ascii="Times New Roman" w:hAnsi="Times New Roman" w:cs="Times New Roman"/>
          <w:b/>
          <w:sz w:val="24"/>
        </w:rPr>
      </w:pPr>
    </w:p>
    <w:p w:rsidR="00785CA6" w:rsidRPr="00053CC3" w:rsidRDefault="00785CA6" w:rsidP="00785CA6">
      <w:pPr>
        <w:jc w:val="center"/>
        <w:outlineLvl w:val="0"/>
        <w:rPr>
          <w:rFonts w:ascii="Times New Roman" w:hAnsi="Times New Roman" w:cs="Times New Roman"/>
          <w:b/>
          <w:sz w:val="18"/>
          <w:szCs w:val="18"/>
        </w:rPr>
      </w:pPr>
      <w:r w:rsidRPr="00053CC3">
        <w:rPr>
          <w:rFonts w:ascii="Times New Roman" w:hAnsi="Times New Roman" w:cs="Times New Roman"/>
          <w:b/>
          <w:sz w:val="18"/>
          <w:szCs w:val="18"/>
        </w:rPr>
        <w:t>Abstract</w:t>
      </w:r>
    </w:p>
    <w:p w:rsidR="00785CA6" w:rsidRPr="00053CC3" w:rsidRDefault="00896C01" w:rsidP="00896C01">
      <w:pPr>
        <w:outlineLvl w:val="0"/>
        <w:rPr>
          <w:rFonts w:ascii="Times New Roman" w:hAnsi="Times New Roman" w:cs="Times New Roman"/>
          <w:sz w:val="18"/>
          <w:szCs w:val="18"/>
        </w:rPr>
      </w:pPr>
      <w:r w:rsidRPr="00053CC3">
        <w:rPr>
          <w:rFonts w:ascii="Times New Roman" w:hAnsi="Times New Roman" w:cs="Times New Roman"/>
          <w:bCs/>
          <w:sz w:val="18"/>
          <w:szCs w:val="18"/>
        </w:rPr>
        <w:t xml:space="preserve">Coating of apatite in </w:t>
      </w:r>
      <w:r w:rsidR="00AE38BD" w:rsidRPr="00053CC3">
        <w:rPr>
          <w:rFonts w:ascii="Times New Roman" w:hAnsi="Times New Roman" w:cs="Times New Roman"/>
          <w:bCs/>
          <w:sz w:val="18"/>
          <w:szCs w:val="18"/>
        </w:rPr>
        <w:t xml:space="preserve">a </w:t>
      </w:r>
      <w:r w:rsidRPr="00053CC3">
        <w:rPr>
          <w:rFonts w:ascii="Times New Roman" w:hAnsi="Times New Roman" w:cs="Times New Roman"/>
          <w:bCs/>
          <w:sz w:val="18"/>
          <w:szCs w:val="18"/>
        </w:rPr>
        <w:t>biomimetic fluid is an alternative technique for metallic coating. Key element for effective</w:t>
      </w:r>
      <w:r w:rsidR="00403425" w:rsidRPr="00053CC3">
        <w:rPr>
          <w:rFonts w:ascii="Times New Roman" w:hAnsi="Times New Roman" w:cs="Times New Roman"/>
          <w:bCs/>
          <w:sz w:val="18"/>
          <w:szCs w:val="18"/>
        </w:rPr>
        <w:t xml:space="preserve"> biomimetic apatite coating</w:t>
      </w:r>
      <w:r w:rsidRPr="00053CC3">
        <w:rPr>
          <w:rFonts w:ascii="Times New Roman" w:hAnsi="Times New Roman" w:cs="Times New Roman"/>
          <w:bCs/>
          <w:sz w:val="18"/>
          <w:szCs w:val="18"/>
        </w:rPr>
        <w:t xml:space="preserve"> depends on the surface material that can be enhanc</w:t>
      </w:r>
      <w:r w:rsidR="00403425" w:rsidRPr="00053CC3">
        <w:rPr>
          <w:rFonts w:ascii="Times New Roman" w:hAnsi="Times New Roman" w:cs="Times New Roman"/>
          <w:bCs/>
          <w:sz w:val="18"/>
          <w:szCs w:val="18"/>
        </w:rPr>
        <w:t>ed</w:t>
      </w:r>
      <w:r w:rsidRPr="00053CC3">
        <w:rPr>
          <w:rFonts w:ascii="Times New Roman" w:hAnsi="Times New Roman" w:cs="Times New Roman"/>
          <w:bCs/>
          <w:sz w:val="18"/>
          <w:szCs w:val="18"/>
        </w:rPr>
        <w:t xml:space="preserve"> by physical and chemical pre-treatment process. Two different </w:t>
      </w:r>
      <w:r w:rsidRPr="00053CC3">
        <w:rPr>
          <w:rFonts w:ascii="Times New Roman" w:hAnsi="Times New Roman" w:cs="Times New Roman"/>
          <w:sz w:val="18"/>
          <w:szCs w:val="18"/>
        </w:rPr>
        <w:t>preparation</w:t>
      </w:r>
      <w:r w:rsidR="00053CC3">
        <w:rPr>
          <w:rFonts w:ascii="Times New Roman" w:hAnsi="Times New Roman" w:cs="Times New Roman"/>
          <w:sz w:val="18"/>
          <w:szCs w:val="18"/>
        </w:rPr>
        <w:t>s</w:t>
      </w:r>
      <w:r w:rsidRPr="00053CC3">
        <w:rPr>
          <w:rFonts w:ascii="Times New Roman" w:hAnsi="Times New Roman" w:cs="Times New Roman"/>
          <w:sz w:val="18"/>
          <w:szCs w:val="18"/>
        </w:rPr>
        <w:t xml:space="preserve"> of Titanium alloy (</w:t>
      </w:r>
      <w:r w:rsidRPr="00053CC3">
        <w:rPr>
          <w:rFonts w:ascii="Times New Roman" w:hAnsi="Times New Roman" w:cs="Times New Roman"/>
          <w:bCs/>
          <w:sz w:val="18"/>
          <w:szCs w:val="18"/>
        </w:rPr>
        <w:t xml:space="preserve">Ti6Al4V) </w:t>
      </w:r>
      <w:r w:rsidR="00403425" w:rsidRPr="00053CC3">
        <w:rPr>
          <w:rFonts w:ascii="Times New Roman" w:hAnsi="Times New Roman" w:cs="Times New Roman"/>
          <w:bCs/>
          <w:sz w:val="18"/>
          <w:szCs w:val="18"/>
        </w:rPr>
        <w:t xml:space="preserve">have </w:t>
      </w:r>
      <w:r w:rsidR="00053CC3">
        <w:rPr>
          <w:rFonts w:ascii="Times New Roman" w:hAnsi="Times New Roman" w:cs="Times New Roman"/>
          <w:bCs/>
          <w:sz w:val="18"/>
          <w:szCs w:val="18"/>
        </w:rPr>
        <w:t>been studied namely</w:t>
      </w:r>
      <w:r w:rsidRPr="00053CC3">
        <w:rPr>
          <w:rFonts w:ascii="Times New Roman" w:hAnsi="Times New Roman" w:cs="Times New Roman"/>
          <w:sz w:val="18"/>
          <w:szCs w:val="18"/>
        </w:rPr>
        <w:t xml:space="preserve"> </w:t>
      </w:r>
      <w:r w:rsidRPr="00053CC3">
        <w:rPr>
          <w:rFonts w:ascii="Times New Roman" w:hAnsi="Times New Roman" w:cs="Times New Roman"/>
          <w:i/>
          <w:sz w:val="18"/>
          <w:szCs w:val="18"/>
        </w:rPr>
        <w:t>as</w:t>
      </w:r>
      <w:r w:rsidRPr="00053CC3">
        <w:rPr>
          <w:rFonts w:ascii="Times New Roman" w:hAnsi="Times New Roman" w:cs="Times New Roman"/>
          <w:sz w:val="18"/>
          <w:szCs w:val="18"/>
        </w:rPr>
        <w:t xml:space="preserve"> received (</w:t>
      </w:r>
      <w:r w:rsidRPr="00053CC3">
        <w:rPr>
          <w:rFonts w:ascii="Times New Roman" w:hAnsi="Times New Roman" w:cs="Times New Roman"/>
          <w:i/>
          <w:sz w:val="18"/>
          <w:szCs w:val="18"/>
        </w:rPr>
        <w:t>as-</w:t>
      </w:r>
      <w:r w:rsidRPr="00053CC3">
        <w:rPr>
          <w:rFonts w:ascii="Times New Roman" w:hAnsi="Times New Roman" w:cs="Times New Roman"/>
          <w:sz w:val="18"/>
          <w:szCs w:val="18"/>
        </w:rPr>
        <w:t>Ti) and abraded (</w:t>
      </w:r>
      <w:r w:rsidRPr="00053CC3">
        <w:rPr>
          <w:rFonts w:ascii="Times New Roman" w:hAnsi="Times New Roman" w:cs="Times New Roman"/>
          <w:i/>
          <w:sz w:val="18"/>
          <w:szCs w:val="18"/>
        </w:rPr>
        <w:t>ab-</w:t>
      </w:r>
      <w:r w:rsidRPr="00053CC3">
        <w:rPr>
          <w:rFonts w:ascii="Times New Roman" w:hAnsi="Times New Roman" w:cs="Times New Roman"/>
          <w:sz w:val="18"/>
          <w:szCs w:val="18"/>
        </w:rPr>
        <w:t xml:space="preserve">Ti) with SiC paper. Both samples were then immersed in 5M NaOH and 5M KOH at temperature </w:t>
      </w:r>
      <w:r w:rsidR="00403425" w:rsidRPr="00053CC3">
        <w:rPr>
          <w:rFonts w:ascii="Times New Roman" w:hAnsi="Times New Roman" w:cs="Times New Roman"/>
          <w:sz w:val="18"/>
          <w:szCs w:val="18"/>
        </w:rPr>
        <w:t xml:space="preserve">of </w:t>
      </w:r>
      <w:r w:rsidRPr="00053CC3">
        <w:rPr>
          <w:rFonts w:ascii="Times New Roman" w:hAnsi="Times New Roman" w:cs="Times New Roman"/>
          <w:sz w:val="18"/>
          <w:szCs w:val="18"/>
        </w:rPr>
        <w:t>60</w:t>
      </w:r>
      <w:r w:rsidR="00053CC3">
        <w:rPr>
          <w:rFonts w:ascii="Times New Roman" w:hAnsi="Times New Roman" w:cs="Times New Roman"/>
          <w:sz w:val="18"/>
          <w:szCs w:val="18"/>
        </w:rPr>
        <w:t xml:space="preserve"> </w:t>
      </w:r>
      <w:r w:rsidRPr="00053CC3">
        <w:rPr>
          <w:rFonts w:ascii="Times New Roman" w:hAnsi="Times New Roman" w:cs="Times New Roman"/>
          <w:sz w:val="18"/>
          <w:szCs w:val="18"/>
        </w:rPr>
        <w:t>°C for 24</w:t>
      </w:r>
      <w:r w:rsidR="00053CC3">
        <w:rPr>
          <w:rFonts w:ascii="Times New Roman" w:hAnsi="Times New Roman" w:cs="Times New Roman"/>
          <w:sz w:val="18"/>
          <w:szCs w:val="18"/>
        </w:rPr>
        <w:t xml:space="preserve"> </w:t>
      </w:r>
      <w:r w:rsidRPr="00053CC3">
        <w:rPr>
          <w:rFonts w:ascii="Times New Roman" w:hAnsi="Times New Roman" w:cs="Times New Roman"/>
          <w:sz w:val="18"/>
          <w:szCs w:val="18"/>
        </w:rPr>
        <w:t>h</w:t>
      </w:r>
      <w:r w:rsidR="00053CC3">
        <w:rPr>
          <w:rFonts w:ascii="Times New Roman" w:hAnsi="Times New Roman" w:cs="Times New Roman"/>
          <w:sz w:val="18"/>
          <w:szCs w:val="18"/>
        </w:rPr>
        <w:t>ours</w:t>
      </w:r>
      <w:r w:rsidRPr="00053CC3">
        <w:rPr>
          <w:rFonts w:ascii="Times New Roman" w:hAnsi="Times New Roman" w:cs="Times New Roman"/>
          <w:sz w:val="18"/>
          <w:szCs w:val="18"/>
        </w:rPr>
        <w:t xml:space="preserve">. A passive oxide layer covered on </w:t>
      </w:r>
      <w:r w:rsidR="00AE38BD" w:rsidRPr="00053CC3">
        <w:rPr>
          <w:rFonts w:ascii="Times New Roman" w:hAnsi="Times New Roman" w:cs="Times New Roman"/>
          <w:sz w:val="18"/>
          <w:szCs w:val="18"/>
        </w:rPr>
        <w:t xml:space="preserve">the </w:t>
      </w:r>
      <w:r w:rsidRPr="00053CC3">
        <w:rPr>
          <w:rFonts w:ascii="Times New Roman" w:hAnsi="Times New Roman" w:cs="Times New Roman"/>
          <w:sz w:val="18"/>
          <w:szCs w:val="18"/>
        </w:rPr>
        <w:t xml:space="preserve">surface </w:t>
      </w:r>
      <w:r w:rsidR="00403425" w:rsidRPr="00053CC3">
        <w:rPr>
          <w:rFonts w:ascii="Times New Roman" w:hAnsi="Times New Roman" w:cs="Times New Roman"/>
          <w:sz w:val="18"/>
          <w:szCs w:val="18"/>
        </w:rPr>
        <w:t xml:space="preserve">of </w:t>
      </w:r>
      <w:r w:rsidRPr="00053CC3">
        <w:rPr>
          <w:rFonts w:ascii="Times New Roman" w:hAnsi="Times New Roman" w:cs="Times New Roman"/>
          <w:sz w:val="18"/>
          <w:szCs w:val="18"/>
        </w:rPr>
        <w:t>Ti6Al4V generally changed to form alkali (Na/K) titanate layer which is mechanically unstable. Therefore, a</w:t>
      </w:r>
      <w:r w:rsidR="00AE38BD" w:rsidRPr="00053CC3">
        <w:rPr>
          <w:rFonts w:ascii="Times New Roman" w:hAnsi="Times New Roman" w:cs="Times New Roman"/>
          <w:sz w:val="18"/>
          <w:szCs w:val="18"/>
        </w:rPr>
        <w:t>lkali-treated Ti6Al4V were heat-</w:t>
      </w:r>
      <w:r w:rsidRPr="00053CC3">
        <w:rPr>
          <w:rFonts w:ascii="Times New Roman" w:hAnsi="Times New Roman" w:cs="Times New Roman"/>
          <w:sz w:val="18"/>
          <w:szCs w:val="18"/>
        </w:rPr>
        <w:t>treated at 700</w:t>
      </w:r>
      <w:r w:rsidR="00053CC3">
        <w:rPr>
          <w:rFonts w:ascii="Times New Roman" w:hAnsi="Times New Roman" w:cs="Times New Roman"/>
          <w:sz w:val="18"/>
          <w:szCs w:val="18"/>
        </w:rPr>
        <w:t xml:space="preserve"> </w:t>
      </w:r>
      <w:r w:rsidRPr="00053CC3">
        <w:rPr>
          <w:rFonts w:ascii="Times New Roman" w:hAnsi="Times New Roman" w:cs="Times New Roman"/>
          <w:sz w:val="18"/>
          <w:szCs w:val="18"/>
        </w:rPr>
        <w:t>°C for 1</w:t>
      </w:r>
      <w:r w:rsidR="00053CC3">
        <w:rPr>
          <w:rFonts w:ascii="Times New Roman" w:hAnsi="Times New Roman" w:cs="Times New Roman"/>
          <w:sz w:val="18"/>
          <w:szCs w:val="18"/>
        </w:rPr>
        <w:t xml:space="preserve"> </w:t>
      </w:r>
      <w:r w:rsidRPr="00053CC3">
        <w:rPr>
          <w:rFonts w:ascii="Times New Roman" w:hAnsi="Times New Roman" w:cs="Times New Roman"/>
          <w:sz w:val="18"/>
          <w:szCs w:val="18"/>
        </w:rPr>
        <w:t>h</w:t>
      </w:r>
      <w:r w:rsidR="00053CC3">
        <w:rPr>
          <w:rFonts w:ascii="Times New Roman" w:hAnsi="Times New Roman" w:cs="Times New Roman"/>
          <w:sz w:val="18"/>
          <w:szCs w:val="18"/>
        </w:rPr>
        <w:t>our</w:t>
      </w:r>
      <w:r w:rsidRPr="00053CC3">
        <w:rPr>
          <w:rFonts w:ascii="Times New Roman" w:hAnsi="Times New Roman" w:cs="Times New Roman"/>
          <w:sz w:val="18"/>
          <w:szCs w:val="18"/>
        </w:rPr>
        <w:t xml:space="preserve"> to consolidate a mechanically stable structure of amorphous alkali titanate layer. Both samples before and after heat treatment we</w:t>
      </w:r>
      <w:r w:rsidR="00053CC3">
        <w:rPr>
          <w:rFonts w:ascii="Times New Roman" w:hAnsi="Times New Roman" w:cs="Times New Roman"/>
          <w:sz w:val="18"/>
          <w:szCs w:val="18"/>
        </w:rPr>
        <w:t xml:space="preserve">re characterized using </w:t>
      </w:r>
      <w:r w:rsidR="00053CC3" w:rsidRPr="00053CC3">
        <w:rPr>
          <w:rFonts w:ascii="Times New Roman" w:hAnsi="Times New Roman" w:cs="Times New Roman"/>
          <w:sz w:val="18"/>
          <w:szCs w:val="18"/>
        </w:rPr>
        <w:t xml:space="preserve">field emission </w:t>
      </w:r>
      <w:r w:rsidR="00053CC3">
        <w:rPr>
          <w:rFonts w:ascii="Times New Roman" w:hAnsi="Times New Roman" w:cs="Times New Roman"/>
          <w:sz w:val="18"/>
          <w:szCs w:val="18"/>
        </w:rPr>
        <w:t xml:space="preserve">scanning </w:t>
      </w:r>
      <w:r w:rsidR="00053CC3" w:rsidRPr="00053CC3">
        <w:rPr>
          <w:rFonts w:ascii="Times New Roman" w:hAnsi="Times New Roman" w:cs="Times New Roman"/>
          <w:sz w:val="18"/>
          <w:szCs w:val="18"/>
        </w:rPr>
        <w:t>electron microscope</w:t>
      </w:r>
      <w:r w:rsidR="00053CC3">
        <w:rPr>
          <w:rFonts w:ascii="Times New Roman" w:hAnsi="Times New Roman" w:cs="Times New Roman"/>
          <w:sz w:val="18"/>
          <w:szCs w:val="18"/>
        </w:rPr>
        <w:t xml:space="preserve">, </w:t>
      </w:r>
      <w:r w:rsidRPr="00053CC3">
        <w:rPr>
          <w:rFonts w:ascii="Times New Roman" w:hAnsi="Times New Roman" w:cs="Times New Roman"/>
          <w:sz w:val="18"/>
          <w:szCs w:val="18"/>
        </w:rPr>
        <w:t>3D surface metrology, contact an</w:t>
      </w:r>
      <w:r w:rsidR="00053CC3">
        <w:rPr>
          <w:rFonts w:ascii="Times New Roman" w:hAnsi="Times New Roman" w:cs="Times New Roman"/>
          <w:sz w:val="18"/>
          <w:szCs w:val="18"/>
        </w:rPr>
        <w:t>gle gon</w:t>
      </w:r>
      <w:r w:rsidR="00ED2F34">
        <w:rPr>
          <w:rFonts w:ascii="Times New Roman" w:hAnsi="Times New Roman" w:cs="Times New Roman"/>
          <w:sz w:val="18"/>
          <w:szCs w:val="18"/>
        </w:rPr>
        <w:t>iometry and X-ray diffraction</w:t>
      </w:r>
      <w:r w:rsidRPr="00053CC3">
        <w:rPr>
          <w:rFonts w:ascii="Times New Roman" w:hAnsi="Times New Roman" w:cs="Times New Roman"/>
          <w:sz w:val="18"/>
          <w:szCs w:val="18"/>
        </w:rPr>
        <w:t xml:space="preserve">. The result indicates that </w:t>
      </w:r>
      <w:r w:rsidRPr="00053CC3">
        <w:rPr>
          <w:rFonts w:ascii="Times New Roman" w:hAnsi="Times New Roman" w:cs="Times New Roman"/>
          <w:i/>
          <w:sz w:val="18"/>
          <w:szCs w:val="18"/>
        </w:rPr>
        <w:t>as-</w:t>
      </w:r>
      <w:r w:rsidRPr="00053CC3">
        <w:rPr>
          <w:rFonts w:ascii="Times New Roman" w:hAnsi="Times New Roman" w:cs="Times New Roman"/>
          <w:sz w:val="18"/>
          <w:szCs w:val="18"/>
        </w:rPr>
        <w:t>Ti treated in 5</w:t>
      </w:r>
      <w:r w:rsidR="00053CC3">
        <w:rPr>
          <w:rFonts w:ascii="Times New Roman" w:hAnsi="Times New Roman" w:cs="Times New Roman"/>
          <w:sz w:val="18"/>
          <w:szCs w:val="18"/>
        </w:rPr>
        <w:t xml:space="preserve"> </w:t>
      </w:r>
      <w:r w:rsidRPr="00053CC3">
        <w:rPr>
          <w:rFonts w:ascii="Times New Roman" w:hAnsi="Times New Roman" w:cs="Times New Roman"/>
          <w:sz w:val="18"/>
          <w:szCs w:val="18"/>
        </w:rPr>
        <w:t>M KOH showed an existence of porous network structure</w:t>
      </w:r>
      <w:r w:rsidRPr="00053CC3">
        <w:rPr>
          <w:rFonts w:ascii="Times New Roman" w:hAnsi="Times New Roman" w:cs="Times New Roman"/>
          <w:sz w:val="18"/>
          <w:szCs w:val="18"/>
          <w:shd w:val="clear" w:color="auto" w:fill="FFFFFF"/>
        </w:rPr>
        <w:t>.</w:t>
      </w:r>
      <w:r w:rsidR="00785CA6" w:rsidRPr="00053CC3">
        <w:rPr>
          <w:rFonts w:ascii="Times New Roman" w:hAnsi="Times New Roman" w:cs="Times New Roman"/>
          <w:sz w:val="18"/>
          <w:szCs w:val="18"/>
        </w:rPr>
        <w:t xml:space="preserve"> </w:t>
      </w:r>
    </w:p>
    <w:p w:rsidR="00785CA6" w:rsidRPr="00053CC3" w:rsidRDefault="00785CA6" w:rsidP="00785CA6">
      <w:pPr>
        <w:outlineLvl w:val="0"/>
        <w:rPr>
          <w:rFonts w:ascii="Times New Roman" w:hAnsi="Times New Roman" w:cs="Times New Roman"/>
          <w:sz w:val="18"/>
          <w:szCs w:val="18"/>
        </w:rPr>
      </w:pPr>
    </w:p>
    <w:p w:rsidR="00785CA6" w:rsidRPr="00053CC3" w:rsidRDefault="00785CA6" w:rsidP="00785CA6">
      <w:pPr>
        <w:outlineLvl w:val="0"/>
        <w:rPr>
          <w:rFonts w:ascii="Times New Roman" w:hAnsi="Times New Roman" w:cs="Times New Roman"/>
          <w:sz w:val="18"/>
          <w:szCs w:val="18"/>
        </w:rPr>
      </w:pPr>
      <w:r w:rsidRPr="00053CC3">
        <w:rPr>
          <w:rFonts w:ascii="Times New Roman" w:hAnsi="Times New Roman" w:cs="Times New Roman"/>
          <w:b/>
          <w:sz w:val="18"/>
          <w:szCs w:val="18"/>
        </w:rPr>
        <w:t>Keyword</w:t>
      </w:r>
      <w:r w:rsidR="00053CC3">
        <w:rPr>
          <w:rFonts w:ascii="Times New Roman" w:hAnsi="Times New Roman" w:cs="Times New Roman"/>
          <w:b/>
          <w:sz w:val="18"/>
          <w:szCs w:val="18"/>
        </w:rPr>
        <w:t>s</w:t>
      </w:r>
      <w:r w:rsidRPr="00053CC3">
        <w:rPr>
          <w:rFonts w:ascii="Times New Roman" w:hAnsi="Times New Roman" w:cs="Times New Roman"/>
          <w:sz w:val="18"/>
          <w:szCs w:val="18"/>
        </w:rPr>
        <w:t xml:space="preserve">: </w:t>
      </w:r>
      <w:r w:rsidR="00053CC3" w:rsidRPr="00053CC3">
        <w:rPr>
          <w:rFonts w:ascii="Times New Roman" w:hAnsi="Times New Roman" w:cs="Times New Roman"/>
          <w:sz w:val="18"/>
          <w:szCs w:val="18"/>
        </w:rPr>
        <w:t>titanium, active surface, a</w:t>
      </w:r>
      <w:r w:rsidR="00053CC3">
        <w:rPr>
          <w:rFonts w:ascii="Times New Roman" w:hAnsi="Times New Roman" w:cs="Times New Roman"/>
          <w:sz w:val="18"/>
          <w:szCs w:val="18"/>
        </w:rPr>
        <w:t>lkali treatment, heat treatment</w:t>
      </w:r>
    </w:p>
    <w:p w:rsidR="00785CA6" w:rsidRPr="0017413C" w:rsidRDefault="00785CA6" w:rsidP="00785CA6">
      <w:pPr>
        <w:outlineLvl w:val="0"/>
        <w:rPr>
          <w:rFonts w:ascii="Times New Roman" w:hAnsi="Times New Roman" w:cs="Times New Roman"/>
          <w:b/>
        </w:rPr>
      </w:pPr>
    </w:p>
    <w:p w:rsidR="00785CA6" w:rsidRPr="00053CC3" w:rsidRDefault="00785CA6" w:rsidP="00785CA6">
      <w:pPr>
        <w:jc w:val="center"/>
        <w:outlineLvl w:val="0"/>
        <w:rPr>
          <w:rFonts w:ascii="Times New Roman" w:hAnsi="Times New Roman" w:cs="Times New Roman"/>
          <w:b/>
          <w:noProof/>
          <w:sz w:val="18"/>
          <w:szCs w:val="18"/>
        </w:rPr>
      </w:pPr>
      <w:r w:rsidRPr="00053CC3">
        <w:rPr>
          <w:rFonts w:ascii="Times New Roman" w:hAnsi="Times New Roman" w:cs="Times New Roman"/>
          <w:b/>
          <w:noProof/>
          <w:sz w:val="18"/>
          <w:szCs w:val="18"/>
        </w:rPr>
        <w:t>Abstrak</w:t>
      </w:r>
    </w:p>
    <w:p w:rsidR="00896C01" w:rsidRPr="00053CC3" w:rsidRDefault="00896C01" w:rsidP="00896C01">
      <w:pPr>
        <w:rPr>
          <w:rFonts w:ascii="Times New Roman" w:hAnsi="Times New Roman" w:cs="Times New Roman"/>
          <w:noProof/>
          <w:sz w:val="18"/>
          <w:szCs w:val="18"/>
          <w:shd w:val="clear" w:color="auto" w:fill="FFFFFF"/>
        </w:rPr>
      </w:pPr>
      <w:r w:rsidRPr="00053CC3">
        <w:rPr>
          <w:rFonts w:ascii="Times New Roman" w:hAnsi="Times New Roman" w:cs="Times New Roman"/>
          <w:noProof/>
          <w:sz w:val="18"/>
          <w:szCs w:val="18"/>
          <w:shd w:val="clear" w:color="auto" w:fill="FFFFFF"/>
        </w:rPr>
        <w:t>Penyalutan apatit dalam cecair biomimetik adalah teknik alternat</w:t>
      </w:r>
      <w:r w:rsidR="00053CC3">
        <w:rPr>
          <w:rFonts w:ascii="Times New Roman" w:hAnsi="Times New Roman" w:cs="Times New Roman"/>
          <w:noProof/>
          <w:sz w:val="18"/>
          <w:szCs w:val="18"/>
          <w:shd w:val="clear" w:color="auto" w:fill="FFFFFF"/>
        </w:rPr>
        <w:t xml:space="preserve">if untuk salutan logam. Faktor </w:t>
      </w:r>
      <w:r w:rsidRPr="00053CC3">
        <w:rPr>
          <w:rFonts w:ascii="Times New Roman" w:hAnsi="Times New Roman" w:cs="Times New Roman"/>
          <w:noProof/>
          <w:sz w:val="18"/>
          <w:szCs w:val="18"/>
          <w:shd w:val="clear" w:color="auto" w:fill="FFFFFF"/>
        </w:rPr>
        <w:t>utama dalam penyalutan logam dengan apatit secara biomimetik yang berkesan adalah bergantung kepada sifat permukaan bahan/logam. Sifat permukaan logam boleh ditambah baik melalui proses pra-rawatan secara fizikal dan kimia. Dua persediaan yang berbeza ke atas aloi Titani</w:t>
      </w:r>
      <w:r w:rsidR="00053CC3">
        <w:rPr>
          <w:rFonts w:ascii="Times New Roman" w:hAnsi="Times New Roman" w:cs="Times New Roman"/>
          <w:noProof/>
          <w:sz w:val="18"/>
          <w:szCs w:val="18"/>
          <w:shd w:val="clear" w:color="auto" w:fill="FFFFFF"/>
        </w:rPr>
        <w:t>um (Ti6Al4V) telah dikaji iaitu</w:t>
      </w:r>
      <w:r w:rsidRPr="00053CC3">
        <w:rPr>
          <w:rFonts w:ascii="Times New Roman" w:hAnsi="Times New Roman" w:cs="Times New Roman"/>
          <w:noProof/>
          <w:sz w:val="18"/>
          <w:szCs w:val="18"/>
          <w:shd w:val="clear" w:color="auto" w:fill="FFFFFF"/>
        </w:rPr>
        <w:t xml:space="preserve"> seperti yang diterima (</w:t>
      </w:r>
      <w:r w:rsidRPr="00053CC3">
        <w:rPr>
          <w:rFonts w:ascii="Times New Roman" w:hAnsi="Times New Roman" w:cs="Times New Roman"/>
          <w:i/>
          <w:noProof/>
          <w:sz w:val="18"/>
          <w:szCs w:val="18"/>
          <w:shd w:val="clear" w:color="auto" w:fill="FFFFFF"/>
        </w:rPr>
        <w:t>as-Ti</w:t>
      </w:r>
      <w:r w:rsidRPr="00053CC3">
        <w:rPr>
          <w:rFonts w:ascii="Times New Roman" w:hAnsi="Times New Roman" w:cs="Times New Roman"/>
          <w:noProof/>
          <w:sz w:val="18"/>
          <w:szCs w:val="18"/>
          <w:shd w:val="clear" w:color="auto" w:fill="FFFFFF"/>
        </w:rPr>
        <w:t>) dan telah dilelas (</w:t>
      </w:r>
      <w:r w:rsidRPr="00053CC3">
        <w:rPr>
          <w:rFonts w:ascii="Times New Roman" w:hAnsi="Times New Roman" w:cs="Times New Roman"/>
          <w:i/>
          <w:noProof/>
          <w:sz w:val="18"/>
          <w:szCs w:val="18"/>
          <w:shd w:val="clear" w:color="auto" w:fill="FFFFFF"/>
        </w:rPr>
        <w:t>ab-Ti</w:t>
      </w:r>
      <w:r w:rsidRPr="00053CC3">
        <w:rPr>
          <w:rFonts w:ascii="Times New Roman" w:hAnsi="Times New Roman" w:cs="Times New Roman"/>
          <w:noProof/>
          <w:sz w:val="18"/>
          <w:szCs w:val="18"/>
          <w:shd w:val="clear" w:color="auto" w:fill="FFFFFF"/>
        </w:rPr>
        <w:t>) dengan kertas pasir silikon karbida (SiC). Kedua-dua sampel kemudiannya direndam ke dalam 5M NaOH dan 5M KOH pada suhu 60</w:t>
      </w:r>
      <w:r w:rsidR="00053CC3">
        <w:rPr>
          <w:rFonts w:ascii="Times New Roman" w:hAnsi="Times New Roman" w:cs="Times New Roman"/>
          <w:noProof/>
          <w:sz w:val="18"/>
          <w:szCs w:val="18"/>
          <w:shd w:val="clear" w:color="auto" w:fill="FFFFFF"/>
        </w:rPr>
        <w:t xml:space="preserve"> </w:t>
      </w:r>
      <w:r w:rsidRPr="00053CC3">
        <w:rPr>
          <w:rFonts w:ascii="Times New Roman" w:hAnsi="Times New Roman" w:cs="Times New Roman"/>
          <w:noProof/>
          <w:sz w:val="18"/>
          <w:szCs w:val="18"/>
          <w:shd w:val="clear" w:color="auto" w:fill="FFFFFF"/>
        </w:rPr>
        <w:t>°C selama 24</w:t>
      </w:r>
      <w:r w:rsidR="00053CC3">
        <w:rPr>
          <w:rFonts w:ascii="Times New Roman" w:hAnsi="Times New Roman" w:cs="Times New Roman"/>
          <w:noProof/>
          <w:sz w:val="18"/>
          <w:szCs w:val="18"/>
          <w:shd w:val="clear" w:color="auto" w:fill="FFFFFF"/>
        </w:rPr>
        <w:t xml:space="preserve"> </w:t>
      </w:r>
      <w:r w:rsidRPr="00053CC3">
        <w:rPr>
          <w:rFonts w:ascii="Times New Roman" w:hAnsi="Times New Roman" w:cs="Times New Roman"/>
          <w:noProof/>
          <w:sz w:val="18"/>
          <w:szCs w:val="18"/>
          <w:shd w:val="clear" w:color="auto" w:fill="FFFFFF"/>
        </w:rPr>
        <w:t>jam. Satu lapisan oksida pasif yang meliputi atas permukaan Ti6Al4V umumnya berubah untuk membentuk lapisan alkali (Na/K) titanat yang secara mekanikal adalah tidak stabil. Oleh itu, Ti6Al4V yang telah mengalami pra-rawatan alkali telah melalui proses pemanasan haba pada suhu 700</w:t>
      </w:r>
      <w:r w:rsidR="00053CC3">
        <w:rPr>
          <w:rFonts w:ascii="Times New Roman" w:hAnsi="Times New Roman" w:cs="Times New Roman"/>
          <w:noProof/>
          <w:sz w:val="18"/>
          <w:szCs w:val="18"/>
          <w:shd w:val="clear" w:color="auto" w:fill="FFFFFF"/>
        </w:rPr>
        <w:t xml:space="preserve"> </w:t>
      </w:r>
      <w:r w:rsidRPr="00053CC3">
        <w:rPr>
          <w:rFonts w:ascii="Times New Roman" w:hAnsi="Times New Roman" w:cs="Times New Roman"/>
          <w:noProof/>
          <w:sz w:val="18"/>
          <w:szCs w:val="18"/>
          <w:shd w:val="clear" w:color="auto" w:fill="FFFFFF"/>
        </w:rPr>
        <w:t>°C selama 1</w:t>
      </w:r>
      <w:r w:rsidR="00053CC3">
        <w:rPr>
          <w:rFonts w:ascii="Times New Roman" w:hAnsi="Times New Roman" w:cs="Times New Roman"/>
          <w:noProof/>
          <w:sz w:val="18"/>
          <w:szCs w:val="18"/>
          <w:shd w:val="clear" w:color="auto" w:fill="FFFFFF"/>
        </w:rPr>
        <w:t xml:space="preserve"> </w:t>
      </w:r>
      <w:r w:rsidRPr="00053CC3">
        <w:rPr>
          <w:rFonts w:ascii="Times New Roman" w:hAnsi="Times New Roman" w:cs="Times New Roman"/>
          <w:noProof/>
          <w:sz w:val="18"/>
          <w:szCs w:val="18"/>
          <w:shd w:val="clear" w:color="auto" w:fill="FFFFFF"/>
        </w:rPr>
        <w:t>jam untuk mengukuhkan kestabilan struktur mekanikal lapisan amorfus alkali titanat. Kedua-dua sampel sebelum dan selepas rawatan haba t</w:t>
      </w:r>
      <w:r w:rsidR="00053CC3">
        <w:rPr>
          <w:rFonts w:ascii="Times New Roman" w:hAnsi="Times New Roman" w:cs="Times New Roman"/>
          <w:noProof/>
          <w:sz w:val="18"/>
          <w:szCs w:val="18"/>
          <w:shd w:val="clear" w:color="auto" w:fill="FFFFFF"/>
        </w:rPr>
        <w:t>elah dianalisa menggunakan mikroskop elektron imbasan pancaran medan</w:t>
      </w:r>
      <w:r w:rsidRPr="00053CC3">
        <w:rPr>
          <w:rFonts w:ascii="Times New Roman" w:hAnsi="Times New Roman" w:cs="Times New Roman"/>
          <w:noProof/>
          <w:sz w:val="18"/>
          <w:szCs w:val="18"/>
          <w:shd w:val="clear" w:color="auto" w:fill="FFFFFF"/>
        </w:rPr>
        <w:t>, metrologi permukaan 3D, s</w:t>
      </w:r>
      <w:r w:rsidR="00053CC3">
        <w:rPr>
          <w:rFonts w:ascii="Times New Roman" w:hAnsi="Times New Roman" w:cs="Times New Roman"/>
          <w:noProof/>
          <w:sz w:val="18"/>
          <w:szCs w:val="18"/>
          <w:shd w:val="clear" w:color="auto" w:fill="FFFFFF"/>
        </w:rPr>
        <w:t>udut sentuhan goniometri dan pembelauan sinar-X</w:t>
      </w:r>
      <w:r w:rsidRPr="00053CC3">
        <w:rPr>
          <w:rFonts w:ascii="Times New Roman" w:hAnsi="Times New Roman" w:cs="Times New Roman"/>
          <w:noProof/>
          <w:sz w:val="18"/>
          <w:szCs w:val="18"/>
          <w:shd w:val="clear" w:color="auto" w:fill="FFFFFF"/>
        </w:rPr>
        <w:t>. Hasil daripada kajian ini menunjukkan bahawa as-Ti yang dirawat dengan 5M KOH menunjukkan jelas kewujudan struktur jaringan berliang.</w:t>
      </w:r>
    </w:p>
    <w:p w:rsidR="00785CA6" w:rsidRPr="00053CC3" w:rsidRDefault="00785CA6" w:rsidP="00785CA6">
      <w:pPr>
        <w:outlineLvl w:val="0"/>
        <w:rPr>
          <w:rFonts w:ascii="Times New Roman" w:hAnsi="Times New Roman" w:cs="Times New Roman"/>
          <w:noProof/>
          <w:sz w:val="18"/>
          <w:szCs w:val="18"/>
        </w:rPr>
      </w:pPr>
    </w:p>
    <w:p w:rsidR="00785CA6" w:rsidRPr="00053CC3" w:rsidRDefault="00785CA6" w:rsidP="00785CA6">
      <w:pPr>
        <w:outlineLvl w:val="0"/>
        <w:rPr>
          <w:rFonts w:ascii="Times New Roman" w:hAnsi="Times New Roman" w:cs="Times New Roman"/>
          <w:b/>
          <w:noProof/>
          <w:kern w:val="0"/>
          <w:sz w:val="18"/>
          <w:szCs w:val="18"/>
        </w:rPr>
      </w:pPr>
      <w:r w:rsidRPr="00053CC3">
        <w:rPr>
          <w:rFonts w:ascii="Times New Roman" w:hAnsi="Times New Roman" w:cs="Times New Roman"/>
          <w:b/>
          <w:noProof/>
          <w:sz w:val="18"/>
          <w:szCs w:val="18"/>
        </w:rPr>
        <w:t xml:space="preserve">Kata kunci: </w:t>
      </w:r>
      <w:r w:rsidR="00896C01" w:rsidRPr="00053CC3">
        <w:rPr>
          <w:rFonts w:ascii="Times New Roman" w:hAnsi="Times New Roman" w:cs="Times New Roman"/>
          <w:noProof/>
          <w:sz w:val="18"/>
          <w:szCs w:val="18"/>
        </w:rPr>
        <w:t>Titanium, permukaan aktif, rawatan alkali, rawatan haba</w:t>
      </w:r>
    </w:p>
    <w:p w:rsidR="00785CA6" w:rsidRPr="0017413C" w:rsidRDefault="00785CA6" w:rsidP="00785CA6">
      <w:pPr>
        <w:outlineLvl w:val="0"/>
        <w:rPr>
          <w:rFonts w:ascii="Times New Roman" w:hAnsi="Times New Roman" w:cs="Times New Roman"/>
          <w:b/>
          <w:sz w:val="24"/>
        </w:rPr>
      </w:pPr>
    </w:p>
    <w:p w:rsidR="00785CA6" w:rsidRPr="0017413C" w:rsidRDefault="00785CA6" w:rsidP="00785CA6">
      <w:pPr>
        <w:jc w:val="center"/>
        <w:outlineLvl w:val="0"/>
        <w:rPr>
          <w:rFonts w:ascii="Times New Roman" w:hAnsi="Times New Roman" w:cs="Times New Roman"/>
          <w:b/>
        </w:rPr>
      </w:pPr>
      <w:r w:rsidRPr="0017413C">
        <w:rPr>
          <w:rFonts w:ascii="Times New Roman" w:hAnsi="Times New Roman" w:cs="Times New Roman"/>
          <w:b/>
        </w:rPr>
        <w:t>Introduction</w:t>
      </w:r>
    </w:p>
    <w:p w:rsidR="00ED2F34" w:rsidRDefault="00690B08" w:rsidP="00ED2F34">
      <w:pPr>
        <w:rPr>
          <w:rFonts w:ascii="Times New Roman" w:hAnsi="Times New Roman" w:cs="Times New Roman"/>
        </w:rPr>
      </w:pPr>
      <w:r w:rsidRPr="0017413C">
        <w:rPr>
          <w:rFonts w:ascii="Times New Roman" w:hAnsi="Times New Roman" w:cs="Times New Roman"/>
        </w:rPr>
        <w:t>Titanium and its alloy are widely used as dental, orthopaedic and maxillofacial implant materials due to their mechanical properties. It has a good biocompatibility, high corrosion resistance and better strength to the weight ratio as compared to 316L stainless steel. However, bone tissue does not bond directly to these materials due to the micromotion which leads to the formation of fibrous tissue encapsulated after implantation and drove to the loosening effects</w:t>
      </w:r>
      <w:r w:rsidR="00ED2F34">
        <w:rPr>
          <w:rFonts w:ascii="Times New Roman" w:hAnsi="Times New Roman" w:cs="Times New Roman"/>
        </w:rPr>
        <w:t xml:space="preserve"> </w:t>
      </w:r>
      <w:r w:rsidRPr="0017413C">
        <w:rPr>
          <w:rFonts w:ascii="Times New Roman" w:hAnsi="Times New Roman" w:cs="Times New Roman"/>
          <w:vertAlign w:val="superscript"/>
        </w:rPr>
        <w:fldChar w:fldCharType="begin" w:fldLock="1"/>
      </w:r>
      <w:r w:rsidR="00131498">
        <w:rPr>
          <w:rFonts w:ascii="Times New Roman" w:hAnsi="Times New Roman" w:cs="Times New Roman"/>
          <w:vertAlign w:val="superscript"/>
        </w:rPr>
        <w:instrText>ADDIN CSL_CITATION { "citationItems" : [ { "id" : "ITEM-1", "itemData" : { "DOI" : "10.1016/S0021-9290(00)00140-8", "ISSN" : "00219290", "abstract" : "Primary stability is recognised as an important determinant in the aseptic loosening failure process of cementless implants. An accurate evaluation of the bone\u2013implant relative micromotion is becoming important both in pre-clinical and clinical studies. If the biological threshold for micro-movements is in the range 100\u2013200\u03bcm then, in order to be discriminative, any method used to evaluate the primary stability should have an accuracy of 10\u201320\u03bcm or better. Additionally, such method should also be able to report the relative micromotion at each point of the interface. None of the available experimental methods satisfies both requirements. Aim of the present study is to verify if any of the current finite element modelling techniques is sufficiently accurate in predicting the primary stability of a cementless prosthesis to be used to decide whether the micromotion may or may not jeopardise the implant osseointegration. The primary stability of an anatomic cementless stem, as measured in vitro, was used as a benchmark problem to comparatively evaluate different contact modelling techniques. Frictionless contact, frictional contact and press-fitted frictional contact conditions were modelled using alternatively node-to-node, node-to-face and face-to-face contact elements. The model based on face-to-face contact elements accounting for frictional contact and initial press-fit was able to predict the micromotion measured experimentally with an average (RMS) error of 10\u03bcm and a peak error of 14\u03bcm. All the other models presented errors higher than 20\u03bcm assumed in the present study as an accuracy threshold.", "author" : [ { "dropping-particle" : "", "family" : "Viceconti", "given" : "Marco", "non-dropping-particle" : "", "parse-names" : false, "suffix" : "" }, { "dropping-particle" : "", "family" : "Muccini", "given" : "Roberto", "non-dropping-particle" : "", "parse-names" : false, "suffix" : "" }, { "dropping-particle" : "", "family" : "Bernakiewicz", "given" : "Marek", "non-dropping-particle" : "", "parse-names" : false, "suffix" : "" }, { "dropping-particle" : "", "family" : "Baleani", "given" : "Massimiliano", "non-dropping-particle" : "", "parse-names" : false, "suffix" : "" }, { "dropping-particle" : "", "family" : "Cristofolini", "given" : "Luca", "non-dropping-particle" : "", "parse-names" : false, "suffix" : "" } ], "container-title" : "Journal of Biomechanics", "id" : "ITEM-1", "issue" : "12", "issued" : { "date-parts" : [ [ "2000", "12" ] ] }, "page" : "1611-1618", "title" : "Large-sliding contact elements accurately predict levels of bone\u2013implant micromotion relevant to osseointegration", "type" : "article-journal", "volume" : "33" }, "uris" : [ "http://www.mendeley.com/documents/?uuid=4815da0d-8374-49a4-bac3-7a4c254f7bbf" ] } ], "mendeley" : { "formattedCitation" : "[1]", "plainTextFormattedCitation" : "[1]", "previouslyFormattedCitation" : "(Viceconti, Muccini, Bernakiewicz, Baleani, &amp; Cristofolini, 2000)" }, "properties" : { "noteIndex" : 0 }, "schema" : "https://github.com/citation-style-language/schema/raw/master/csl-citation.json" }</w:instrText>
      </w:r>
      <w:r w:rsidRPr="0017413C">
        <w:rPr>
          <w:rFonts w:ascii="Times New Roman" w:hAnsi="Times New Roman" w:cs="Times New Roman"/>
          <w:vertAlign w:val="superscript"/>
        </w:rPr>
        <w:fldChar w:fldCharType="separate"/>
      </w:r>
      <w:r w:rsidR="00131498" w:rsidRPr="00131498">
        <w:rPr>
          <w:rFonts w:ascii="Times New Roman" w:hAnsi="Times New Roman" w:cs="Times New Roman"/>
          <w:noProof/>
        </w:rPr>
        <w:t>[1]</w:t>
      </w:r>
      <w:r w:rsidRPr="0017413C">
        <w:rPr>
          <w:rFonts w:ascii="Times New Roman" w:hAnsi="Times New Roman" w:cs="Times New Roman"/>
          <w:vertAlign w:val="superscript"/>
        </w:rPr>
        <w:fldChar w:fldCharType="end"/>
      </w:r>
      <w:r w:rsidRPr="0017413C">
        <w:rPr>
          <w:rFonts w:ascii="Times New Roman" w:hAnsi="Times New Roman" w:cs="Times New Roman"/>
        </w:rPr>
        <w:t xml:space="preserve">. </w:t>
      </w:r>
    </w:p>
    <w:p w:rsidR="00ED2F34" w:rsidRDefault="00ED2F34" w:rsidP="00ED2F34">
      <w:pPr>
        <w:rPr>
          <w:rFonts w:ascii="Times New Roman" w:hAnsi="Times New Roman" w:cs="Times New Roman"/>
        </w:rPr>
      </w:pPr>
    </w:p>
    <w:p w:rsidR="00ED2F34" w:rsidRDefault="00690B08" w:rsidP="00ED2F34">
      <w:pPr>
        <w:rPr>
          <w:rFonts w:ascii="Times New Roman" w:hAnsi="Times New Roman" w:cs="Times New Roman"/>
        </w:rPr>
      </w:pPr>
      <w:r w:rsidRPr="0017413C">
        <w:rPr>
          <w:rFonts w:ascii="Times New Roman" w:hAnsi="Times New Roman" w:cs="Times New Roman"/>
        </w:rPr>
        <w:t xml:space="preserve">Enhancement of cell attachment and bone ingrowth promotion between cell-implant can be improved by coating with </w:t>
      </w:r>
      <w:r w:rsidR="00AE38BD">
        <w:rPr>
          <w:rFonts w:ascii="Times New Roman" w:hAnsi="Times New Roman" w:cs="Times New Roman"/>
        </w:rPr>
        <w:t xml:space="preserve">a </w:t>
      </w:r>
      <w:r w:rsidRPr="0017413C">
        <w:rPr>
          <w:rFonts w:ascii="Times New Roman" w:hAnsi="Times New Roman" w:cs="Times New Roman"/>
        </w:rPr>
        <w:t>bioactive surface such as calcium phosphate based material (i.e. hydroxyapatite)</w:t>
      </w:r>
      <w:r w:rsidR="00ED2F34">
        <w:rPr>
          <w:rFonts w:ascii="Times New Roman" w:hAnsi="Times New Roman" w:cs="Times New Roman"/>
        </w:rPr>
        <w:t xml:space="preserve"> </w:t>
      </w:r>
      <w:r w:rsidRPr="0017413C">
        <w:rPr>
          <w:rFonts w:ascii="Times New Roman" w:hAnsi="Times New Roman" w:cs="Times New Roman"/>
        </w:rPr>
        <w:fldChar w:fldCharType="begin" w:fldLock="1"/>
      </w:r>
      <w:r w:rsidR="00131498">
        <w:rPr>
          <w:rFonts w:ascii="Times New Roman" w:hAnsi="Times New Roman" w:cs="Times New Roman"/>
        </w:rPr>
        <w:instrText>ADDIN CSL_CITATION { "citationItems" : [ { "id" : "ITEM-1", "itemData" : { "DOI" : "10.1002/jbm.b.30932", "ISSN" : "1552-4981", "PMID" : "17853421", "abstract" : "Use of titanium as biomaterial is possible because of its very favorable biocompatibility with living tissue. Titanium implants having calcium phosphate coatings on their surface show good fixation to the bone. This review covers briefly the requirements of typical biomaterials and narrowly focuses on the works on titanium. Calcium phosphate ceramics for use in implants are introduced and various methods of producing calcium phosphate coating on titanium substrates are elaborated. Advantages and disadvantages of each type of coating from the view point of process simplicity, cost-effectiveness, stability of the coatings, coating integration with the bone, cell behavior, and so forth are highlighted. Taking into account all these factors, the efficient method(s) of producing these coatings are indicated finally.", "author" : [ { "dropping-particle" : "", "family" : "Narayanan", "given" : "R", "non-dropping-particle" : "", "parse-names" : false, "suffix" : "" }, { "dropping-particle" : "", "family" : "Seshadri", "given" : "S K", "non-dropping-particle" : "", "parse-names" : false, "suffix" : "" }, { "dropping-particle" : "", "family" : "Kwon", "given" : "T Y", "non-dropping-particle" : "", "parse-names" : false, "suffix" : "" }, { "dropping-particle" : "", "family" : "Kim", "given" : "K H", "non-dropping-particle" : "", "parse-names" : false, "suffix" : "" } ], "container-title" : "Journal of biomedical materials research. Part B, Applied biomaterials", "id" : "ITEM-1", "issue" : "1", "issued" : { "date-parts" : [ [ "2008", "4" ] ] }, "page" : "279-99", "title" : "Calcium phosphate-based coatings on titanium and its alloys.", "type" : "article-journal", "volume" : "85" }, "uris" : [ "http://www.mendeley.com/documents/?uuid=ad4e4dbf-bf94-4b94-824b-b56b47f0df40" ] } ], "mendeley" : { "formattedCitation" : "[2]", "plainTextFormattedCitation" : "[2]", "previouslyFormattedCitation" : "(Narayanan, Seshadri, Kwon, &amp; Kim, 2008)" }, "properties" : { "noteIndex" : 0 }, "schema" : "https://github.com/citation-style-language/schema/raw/master/csl-citation.json" }</w:instrText>
      </w:r>
      <w:r w:rsidRPr="0017413C">
        <w:rPr>
          <w:rFonts w:ascii="Times New Roman" w:hAnsi="Times New Roman" w:cs="Times New Roman"/>
        </w:rPr>
        <w:fldChar w:fldCharType="separate"/>
      </w:r>
      <w:r w:rsidR="00131498" w:rsidRPr="00131498">
        <w:rPr>
          <w:rFonts w:ascii="Times New Roman" w:hAnsi="Times New Roman" w:cs="Times New Roman"/>
          <w:noProof/>
        </w:rPr>
        <w:t>[2]</w:t>
      </w:r>
      <w:r w:rsidRPr="0017413C">
        <w:rPr>
          <w:rFonts w:ascii="Times New Roman" w:hAnsi="Times New Roman" w:cs="Times New Roman"/>
        </w:rPr>
        <w:fldChar w:fldCharType="end"/>
      </w:r>
      <w:r w:rsidRPr="0017413C">
        <w:rPr>
          <w:rFonts w:ascii="Times New Roman" w:hAnsi="Times New Roman" w:cs="Times New Roman"/>
        </w:rPr>
        <w:t xml:space="preserve">. Various methods </w:t>
      </w:r>
      <w:r w:rsidR="00403425" w:rsidRPr="0017413C">
        <w:rPr>
          <w:rFonts w:ascii="Times New Roman" w:hAnsi="Times New Roman" w:cs="Times New Roman"/>
        </w:rPr>
        <w:t>were</w:t>
      </w:r>
      <w:r w:rsidRPr="0017413C">
        <w:rPr>
          <w:rFonts w:ascii="Times New Roman" w:hAnsi="Times New Roman" w:cs="Times New Roman"/>
        </w:rPr>
        <w:t xml:space="preserve"> introduced in producing calcium phosphate/ hydroxyapatite coating on titanium such as electrochemical deposition</w:t>
      </w:r>
      <w:r w:rsidR="00ED2F34">
        <w:rPr>
          <w:rFonts w:ascii="Times New Roman" w:hAnsi="Times New Roman" w:cs="Times New Roman"/>
        </w:rPr>
        <w:t xml:space="preserve"> </w:t>
      </w:r>
      <w:r w:rsidRPr="0017413C">
        <w:rPr>
          <w:rFonts w:ascii="Times New Roman" w:hAnsi="Times New Roman" w:cs="Times New Roman"/>
        </w:rPr>
        <w:fldChar w:fldCharType="begin" w:fldLock="1"/>
      </w:r>
      <w:r w:rsidR="00131498">
        <w:rPr>
          <w:rFonts w:ascii="Times New Roman" w:hAnsi="Times New Roman" w:cs="Times New Roman"/>
        </w:rPr>
        <w:instrText>ADDIN CSL_CITATION { "citationItems" : [ { "id" : "ITEM-1", "itemData" : { "DOI" : "10.1016/j.biomaterials.2004.09.057", "ISSN" : "0142-9612", "PMID" : "15626433", "abstract" : "This article reports an electrochemical method to activate titanium surface for biomimetic calcium phosphate (Ca-P) coatings. Titanium serving as cathode was treated in an electrochemical cell with a supersaturated calcium and phosphate solution serving as electrolyte. This treatment generated a gel-like film with thickness of about 100 nm on the titanium surface. The amorphous film was composed by calcium and phosphate ions and contained a large number of crystal nuclei of octacalcium phosphate (OCP). The effectiveness of this novel treatment was demonstrated by comparing the behavior of treated and untreated titanium when used for biomimetic coating. A uniform Ca-P coating was formed on the treated titanium after immersion for several hours in aqueous solution. This work explored a new method to activate surfaces of metal implants for osseointegration, which is considerably faster than treatments currently in use, such as alkaline treatment.", "author" : [ { "dropping-particle" : "", "family" : "Zhang", "given" : "Qiyi", "non-dropping-particle" : "", "parse-names" : false, "suffix" : "" }, { "dropping-particle" : "", "family" : "Leng", "given" : "Yang", "non-dropping-particle" : "", "parse-names" : false, "suffix" : "" } ], "container-title" : "Biomaterials", "id" : "ITEM-1", "issue" : "18", "issued" : { "date-parts" : [ [ "2005", "6" ] ] }, "page" : "3853-9", "title" : "Electrochemical activation of titanium for biomimetic coating of calcium phosphate.", "type" : "article-journal", "volume" : "26" }, "uris" : [ "http://www.mendeley.com/documents/?uuid=18f5d1cc-1e2b-455c-8aca-0ea077d207be" ] } ], "mendeley" : { "formattedCitation" : "[3]", "plainTextFormattedCitation" : "[3]", "previouslyFormattedCitation" : "(Zhang &amp; Leng, 2005)" }, "properties" : { "noteIndex" : 0 }, "schema" : "https://github.com/citation-style-language/schema/raw/master/csl-citation.json" }</w:instrText>
      </w:r>
      <w:r w:rsidRPr="0017413C">
        <w:rPr>
          <w:rFonts w:ascii="Times New Roman" w:hAnsi="Times New Roman" w:cs="Times New Roman"/>
        </w:rPr>
        <w:fldChar w:fldCharType="separate"/>
      </w:r>
      <w:r w:rsidR="00131498" w:rsidRPr="00131498">
        <w:rPr>
          <w:rFonts w:ascii="Times New Roman" w:hAnsi="Times New Roman" w:cs="Times New Roman"/>
          <w:noProof/>
        </w:rPr>
        <w:t>[3]</w:t>
      </w:r>
      <w:r w:rsidRPr="0017413C">
        <w:rPr>
          <w:rFonts w:ascii="Times New Roman" w:hAnsi="Times New Roman" w:cs="Times New Roman"/>
        </w:rPr>
        <w:fldChar w:fldCharType="end"/>
      </w:r>
      <w:r w:rsidRPr="0017413C">
        <w:rPr>
          <w:rFonts w:ascii="Times New Roman" w:hAnsi="Times New Roman" w:cs="Times New Roman"/>
        </w:rPr>
        <w:t>, sol-gel precipitate</w:t>
      </w:r>
      <w:r w:rsidR="00ED2F34">
        <w:rPr>
          <w:rFonts w:ascii="Times New Roman" w:hAnsi="Times New Roman" w:cs="Times New Roman"/>
        </w:rPr>
        <w:t xml:space="preserve"> </w:t>
      </w:r>
      <w:r w:rsidRPr="0017413C">
        <w:rPr>
          <w:rFonts w:ascii="Times New Roman" w:hAnsi="Times New Roman" w:cs="Times New Roman"/>
        </w:rPr>
        <w:fldChar w:fldCharType="begin" w:fldLock="1"/>
      </w:r>
      <w:r w:rsidR="00131498">
        <w:rPr>
          <w:rFonts w:ascii="Times New Roman" w:hAnsi="Times New Roman" w:cs="Times New Roman"/>
        </w:rPr>
        <w:instrText>ADDIN CSL_CITATION { "citationItems" : [ { "id" : "ITEM-1", "itemData" : { "author" : [ { "dropping-particle" : "", "family" : "Liu", "given" : "Dean-mo", "non-dropping-particle" : "", "parse-names" : false, "suffix" : "" }, { "dropping-particle" : "", "family" : "Yang", "given" : "Quanzu", "non-dropping-particle" : "", "parse-names" : false, "suffix" : "" }, { "dropping-particle" : "", "family" : "Troczynski", "given" : "Tom", "non-dropping-particle" : "", "parse-names" : false, "suffix" : "" } ], "container-title" : "Biomaterials", "id" : "ITEM-1", "issue" : "February 2001", "issued" : { "date-parts" : [ [ "2002" ] ] }, "page" : "691-698", "title" : "Sol \u2013 gel hydroxyapatite coatings on stainless steel substrates", "type" : "article-journal", "volume" : "23" }, "uris" : [ "http://www.mendeley.com/documents/?uuid=0ee35c53-467c-49a1-bbe8-bc23f4f7f20a" ] } ], "mendeley" : { "formattedCitation" : "[4]", "plainTextFormattedCitation" : "[4]", "previouslyFormattedCitation" : "(Liu, Yang, &amp; Troczynski, 2002)" }, "properties" : { "noteIndex" : 0 }, "schema" : "https://github.com/citation-style-language/schema/raw/master/csl-citation.json" }</w:instrText>
      </w:r>
      <w:r w:rsidRPr="0017413C">
        <w:rPr>
          <w:rFonts w:ascii="Times New Roman" w:hAnsi="Times New Roman" w:cs="Times New Roman"/>
        </w:rPr>
        <w:fldChar w:fldCharType="separate"/>
      </w:r>
      <w:r w:rsidR="00131498" w:rsidRPr="00131498">
        <w:rPr>
          <w:rFonts w:ascii="Times New Roman" w:hAnsi="Times New Roman" w:cs="Times New Roman"/>
          <w:noProof/>
        </w:rPr>
        <w:t>[4]</w:t>
      </w:r>
      <w:r w:rsidRPr="0017413C">
        <w:rPr>
          <w:rFonts w:ascii="Times New Roman" w:hAnsi="Times New Roman" w:cs="Times New Roman"/>
        </w:rPr>
        <w:fldChar w:fldCharType="end"/>
      </w:r>
      <w:r w:rsidRPr="0017413C">
        <w:rPr>
          <w:rFonts w:ascii="Times New Roman" w:hAnsi="Times New Roman" w:cs="Times New Roman"/>
        </w:rPr>
        <w:t xml:space="preserve"> and plasma spray coating</w:t>
      </w:r>
      <w:r w:rsidR="00ED2F34">
        <w:rPr>
          <w:rFonts w:ascii="Times New Roman" w:hAnsi="Times New Roman" w:cs="Times New Roman"/>
        </w:rPr>
        <w:t xml:space="preserve"> </w:t>
      </w:r>
      <w:r w:rsidRPr="0017413C">
        <w:rPr>
          <w:rFonts w:ascii="Times New Roman" w:hAnsi="Times New Roman" w:cs="Times New Roman"/>
        </w:rPr>
        <w:fldChar w:fldCharType="begin" w:fldLock="1"/>
      </w:r>
      <w:r w:rsidR="00131498">
        <w:rPr>
          <w:rFonts w:ascii="Times New Roman" w:hAnsi="Times New Roman" w:cs="Times New Roman"/>
        </w:rPr>
        <w:instrText>ADDIN CSL_CITATION { "citationItems" : [ { "id" : "ITEM-1", "itemData" : { "DOI" : "10.1016/j.biomaterials.2006.03.034", "ISSN" : "0142-9612", "PMID" : "16618502", "abstract" : "Three different implants, bare Ti-6Al-4V alloy, Ti-6Al-4V alloy coated with plasma-sprayed hydroxyapatite (PSHA), and Ti-6Al-4V alloy coated with electrochemically deposited hydroxyapatite (EDHA), were implanted into canine trabecular bone for 6 h, 7, and 14 days, respectively. Environmental scanning electron microscopy study showed that PSHA coatings had higher bone apposition ratios than those exhibited by bare Ti-6Al-4V and EDHA coatings after 7 days; however, at 14 days after implantation, EDHA and PSHA coatings exhibited similar bone apposition ratios, much higher than that for bare Ti-6Al-4V. The ultrastructure of the bone/implant interface observed by transmission electron microscope showed that the earliest mineralization (6 h-7 days) was in the form of nano-ribbon cluster mineral deposits with a Ca/P atomic ratio lower than that of hydroxyapatite. Later-stage mineralization (7-14 days) resulted in bone-like tissue with the characteristic templating of self-assembled collagen fibrils by HA platelets. Though adhesion of EDHA coatings to Ti-6Al-4V substrate proved problematical and clearly needs to be addressed through appropriate manipulation of electrodepositon parameters, the finely textured microstructure of EDHA coatings appears to provide significant advantage for the integration of mineralized bone tissue into the coatings.", "author" : [ { "dropping-particle" : "", "family" : "Wang", "given" : "Hao", "non-dropping-particle" : "", "parse-names" : false, "suffix" : "" }, { "dropping-particle" : "", "family" : "Eliaz", "given" : "Noam", "non-dropping-particle" : "", "parse-names" : false, "suffix" : "" }, { "dropping-particle" : "", "family" : "Xiang", "given" : "Zhou", "non-dropping-particle" : "", "parse-names" : false, "suffix" : "" }, { "dropping-particle" : "", "family" : "Hsu", "given" : "Hu-Ping", "non-dropping-particle" : "", "parse-names" : false, "suffix" : "" }, { "dropping-particle" : "", "family" : "Spector", "given" : "Myron", "non-dropping-particle" : "", "parse-names" : false, "suffix" : "" }, { "dropping-particle" : "", "family" : "Hobbs", "given" : "Linn W", "non-dropping-particle" : "", "parse-names" : false, "suffix" : "" } ], "container-title" : "Biomaterials", "id" : "ITEM-1", "issue" : "23", "issued" : { "date-parts" : [ [ "2006", "8" ] ] }, "page" : "4192-203", "title" : "Early bone apposition in vivo on plasma-sprayed and electrochemically deposited hydroxyapatite coatings on titanium alloy.", "type" : "article-journal", "volume" : "27" }, "uris" : [ "http://www.mendeley.com/documents/?uuid=1bde6eae-3038-450a-af94-9c989cbedd90" ] } ], "mendeley" : { "formattedCitation" : "[5]", "plainTextFormattedCitation" : "[5]", "previouslyFormattedCitation" : "(H. Wang et al., 2006)" }, "properties" : { "noteIndex" : 0 }, "schema" : "https://github.com/citation-style-language/schema/raw/master/csl-citation.json" }</w:instrText>
      </w:r>
      <w:r w:rsidRPr="0017413C">
        <w:rPr>
          <w:rFonts w:ascii="Times New Roman" w:hAnsi="Times New Roman" w:cs="Times New Roman"/>
        </w:rPr>
        <w:fldChar w:fldCharType="separate"/>
      </w:r>
      <w:r w:rsidR="00131498" w:rsidRPr="00131498">
        <w:rPr>
          <w:rFonts w:ascii="Times New Roman" w:hAnsi="Times New Roman" w:cs="Times New Roman"/>
          <w:noProof/>
        </w:rPr>
        <w:t>[5]</w:t>
      </w:r>
      <w:r w:rsidRPr="0017413C">
        <w:rPr>
          <w:rFonts w:ascii="Times New Roman" w:hAnsi="Times New Roman" w:cs="Times New Roman"/>
        </w:rPr>
        <w:fldChar w:fldCharType="end"/>
      </w:r>
      <w:r w:rsidRPr="0017413C">
        <w:rPr>
          <w:rFonts w:ascii="Times New Roman" w:hAnsi="Times New Roman" w:cs="Times New Roman"/>
        </w:rPr>
        <w:t xml:space="preserve">. High processing temperature </w:t>
      </w:r>
      <w:r w:rsidR="00ED2F34">
        <w:rPr>
          <w:rFonts w:ascii="Times New Roman" w:hAnsi="Times New Roman" w:cs="Times New Roman"/>
        </w:rPr>
        <w:t xml:space="preserve">in plasma spray easily induced </w:t>
      </w:r>
      <w:r w:rsidRPr="0017413C">
        <w:rPr>
          <w:rFonts w:ascii="Times New Roman" w:hAnsi="Times New Roman" w:cs="Times New Roman"/>
        </w:rPr>
        <w:t>decomposition of hydroxyapatite</w:t>
      </w:r>
      <w:r w:rsidRPr="0017413C">
        <w:rPr>
          <w:rFonts w:ascii="Times New Roman" w:hAnsi="Times New Roman" w:cs="Times New Roman"/>
        </w:rPr>
        <w:fldChar w:fldCharType="begin" w:fldLock="1"/>
      </w:r>
      <w:r w:rsidR="00131498">
        <w:rPr>
          <w:rFonts w:ascii="Times New Roman" w:hAnsi="Times New Roman" w:cs="Times New Roman"/>
        </w:rPr>
        <w:instrText>ADDIN CSL_CITATION { "citationItems" : [ { "id" : "ITEM-1", "itemData" : { "DOI" : "10.1361/cp2009itsc0156", "author" : [ { "dropping-particle" : "", "family" : "Jaworski", "given" : "R", "non-dropping-particle" : "", "parse-names" : false, "suffix" : "" }, { "dropping-particle" : "", "family" : "Pawlowski", "given" : "L", "non-dropping-particle" : "", "parse-names" : false, "suffix" : "" }, { "dropping-particle" : "", "family" : "Petit", "given" : "F", "non-dropping-particle" : "", "parse-names" : false, "suffix" : "" } ], "container-title" : "Thermal Spray 2009: Proceedings of the International Thermal Spray Conference", "id" : "ITEM-1", "issued" : { "date-parts" : [ [ "2009" ] ] }, "page" : "156-162", "title" : "Suspension Plasma Sprayed Titanium Oxide and Hydroxyapatite Coatings", "type" : "paper-conference", "volume" : "10" }, "uris" : [ "http://www.mendeley.com/documents/?uuid=c793f56f-f2e1-4094-a1a2-339aeedec9da" ] } ], "mendeley" : { "formattedCitation" : "[6]", "plainTextFormattedCitation" : "[6]", "previouslyFormattedCitation" : "(Jaworski, Pawlowski, &amp; Petit, 2009)" }, "properties" : { "noteIndex" : 0 }, "schema" : "https://github.com/citation-style-language/schema/raw/master/csl-citation.json" }</w:instrText>
      </w:r>
      <w:r w:rsidRPr="0017413C">
        <w:rPr>
          <w:rFonts w:ascii="Times New Roman" w:hAnsi="Times New Roman" w:cs="Times New Roman"/>
        </w:rPr>
        <w:fldChar w:fldCharType="separate"/>
      </w:r>
      <w:r w:rsidR="00131498" w:rsidRPr="00131498">
        <w:rPr>
          <w:rFonts w:ascii="Times New Roman" w:hAnsi="Times New Roman" w:cs="Times New Roman"/>
          <w:noProof/>
        </w:rPr>
        <w:t>[6]</w:t>
      </w:r>
      <w:r w:rsidRPr="0017413C">
        <w:rPr>
          <w:rFonts w:ascii="Times New Roman" w:hAnsi="Times New Roman" w:cs="Times New Roman"/>
          <w:lang w:val="en-GB"/>
        </w:rPr>
        <w:fldChar w:fldCharType="end"/>
      </w:r>
      <w:r w:rsidR="00ED2F34">
        <w:rPr>
          <w:rFonts w:ascii="Times New Roman" w:hAnsi="Times New Roman" w:cs="Times New Roman"/>
        </w:rPr>
        <w:t>. Indeed,</w:t>
      </w:r>
      <w:r w:rsidRPr="0017413C">
        <w:rPr>
          <w:rFonts w:ascii="Times New Roman" w:hAnsi="Times New Roman" w:cs="Times New Roman"/>
        </w:rPr>
        <w:t xml:space="preserve"> </w:t>
      </w:r>
      <w:r w:rsidR="00AE38BD">
        <w:rPr>
          <w:rFonts w:ascii="Times New Roman" w:hAnsi="Times New Roman" w:cs="Times New Roman"/>
        </w:rPr>
        <w:t xml:space="preserve">the </w:t>
      </w:r>
      <w:r w:rsidRPr="0017413C">
        <w:rPr>
          <w:rFonts w:ascii="Times New Roman" w:hAnsi="Times New Roman" w:cs="Times New Roman"/>
        </w:rPr>
        <w:t xml:space="preserve">biomimetic process is one of the promising techniques for bioactive coating which conducted at </w:t>
      </w:r>
      <w:r w:rsidR="00AE38BD">
        <w:rPr>
          <w:rFonts w:ascii="Times New Roman" w:hAnsi="Times New Roman" w:cs="Times New Roman"/>
        </w:rPr>
        <w:t xml:space="preserve">the </w:t>
      </w:r>
      <w:r w:rsidRPr="0017413C">
        <w:rPr>
          <w:rFonts w:ascii="Times New Roman" w:hAnsi="Times New Roman" w:cs="Times New Roman"/>
        </w:rPr>
        <w:t xml:space="preserve">ambient temperature by immersion in simulated body fluid (SBF). This technique has ability in promoting uniform coatings on the porous and complex metal surface. </w:t>
      </w:r>
    </w:p>
    <w:p w:rsidR="00ED2F34" w:rsidRDefault="00ED2F34" w:rsidP="00ED2F34">
      <w:pPr>
        <w:rPr>
          <w:rFonts w:ascii="Times New Roman" w:hAnsi="Times New Roman" w:cs="Times New Roman"/>
        </w:rPr>
      </w:pPr>
    </w:p>
    <w:p w:rsidR="00ED2F34" w:rsidRDefault="00690B08" w:rsidP="00ED2F34">
      <w:pPr>
        <w:rPr>
          <w:rFonts w:ascii="Times New Roman" w:hAnsi="Times New Roman" w:cs="Times New Roman"/>
        </w:rPr>
      </w:pPr>
      <w:r w:rsidRPr="0017413C">
        <w:rPr>
          <w:rFonts w:ascii="Times New Roman" w:hAnsi="Times New Roman" w:cs="Times New Roman"/>
          <w:szCs w:val="18"/>
        </w:rPr>
        <w:t xml:space="preserve">For optimizing rate of </w:t>
      </w:r>
      <w:r w:rsidRPr="0017413C">
        <w:rPr>
          <w:rFonts w:ascii="Times New Roman" w:hAnsi="Times New Roman" w:cs="Times New Roman"/>
        </w:rPr>
        <w:t>hydroxyapatite</w:t>
      </w:r>
      <w:r w:rsidRPr="0017413C">
        <w:rPr>
          <w:rFonts w:ascii="Times New Roman" w:hAnsi="Times New Roman" w:cs="Times New Roman"/>
          <w:szCs w:val="18"/>
        </w:rPr>
        <w:t xml:space="preserve"> coating on </w:t>
      </w:r>
      <w:r w:rsidR="00AE38BD">
        <w:rPr>
          <w:rFonts w:ascii="Times New Roman" w:hAnsi="Times New Roman" w:cs="Times New Roman"/>
          <w:szCs w:val="18"/>
        </w:rPr>
        <w:t xml:space="preserve">the </w:t>
      </w:r>
      <w:r w:rsidRPr="0017413C">
        <w:rPr>
          <w:rFonts w:ascii="Times New Roman" w:hAnsi="Times New Roman" w:cs="Times New Roman"/>
          <w:szCs w:val="18"/>
        </w:rPr>
        <w:t xml:space="preserve">implant surface, pre-treatment of the metal </w:t>
      </w:r>
      <w:r w:rsidR="00ED2F34" w:rsidRPr="0017413C">
        <w:rPr>
          <w:rFonts w:ascii="Times New Roman" w:hAnsi="Times New Roman" w:cs="Times New Roman"/>
          <w:szCs w:val="18"/>
        </w:rPr>
        <w:t>is</w:t>
      </w:r>
      <w:r w:rsidRPr="0017413C">
        <w:rPr>
          <w:rFonts w:ascii="Times New Roman" w:hAnsi="Times New Roman" w:cs="Times New Roman"/>
          <w:szCs w:val="18"/>
        </w:rPr>
        <w:t xml:space="preserve"> required to initiate an active surface. Many m</w:t>
      </w:r>
      <w:r w:rsidRPr="0017413C">
        <w:rPr>
          <w:rFonts w:ascii="Times New Roman" w:hAnsi="Times New Roman" w:cs="Times New Roman"/>
        </w:rPr>
        <w:t xml:space="preserve">ethods of pre-treatment on titanium surface before immersion into SBF solution has been widely studied, including sandblasting </w:t>
      </w:r>
      <w:r w:rsidRPr="0017413C">
        <w:rPr>
          <w:rFonts w:ascii="Times New Roman" w:hAnsi="Times New Roman" w:cs="Times New Roman"/>
        </w:rPr>
        <w:fldChar w:fldCharType="begin" w:fldLock="1"/>
      </w:r>
      <w:r w:rsidR="00131498">
        <w:rPr>
          <w:rFonts w:ascii="Times New Roman" w:hAnsi="Times New Roman" w:cs="Times New Roman"/>
        </w:rPr>
        <w:instrText>ADDIN CSL_CITATION { "citationItems" : [ { "id" : "ITEM-1", "itemData" : { "author" : [ { "dropping-particle" : "", "family" : "Li", "given" : "Panjian", "non-dropping-particle" : "", "parse-names" : false, "suffix" : "" } ], "container-title" : "J. Biomed. Mater. Res.", "id" : "ITEM-1", "issue" : "1", "issued" : { "date-parts" : [ [ "2002" ] ] }, "page" : "79\u201385", "title" : "Biomimetic nano-apatite coating capable of promoting bone ingrowth", "type" : "article-journal", "volume" : "66A" }, "uris" : [ "http://www.mendeley.com/documents/?uuid=5e956579-51fb-4a40-9271-effbe2d51e02" ] } ], "mendeley" : { "formattedCitation" : "[7]", "plainTextFormattedCitation" : "[7]", "previouslyFormattedCitation" : "(P. Li, 2002)" }, "properties" : { "noteIndex" : 0 }, "schema" : "https://github.com/citation-style-language/schema/raw/master/csl-citation.json" }</w:instrText>
      </w:r>
      <w:r w:rsidRPr="0017413C">
        <w:rPr>
          <w:rFonts w:ascii="Times New Roman" w:hAnsi="Times New Roman" w:cs="Times New Roman"/>
        </w:rPr>
        <w:fldChar w:fldCharType="separate"/>
      </w:r>
      <w:r w:rsidR="00131498" w:rsidRPr="00131498">
        <w:rPr>
          <w:rFonts w:ascii="Times New Roman" w:hAnsi="Times New Roman" w:cs="Times New Roman"/>
          <w:noProof/>
        </w:rPr>
        <w:t>[7]</w:t>
      </w:r>
      <w:r w:rsidRPr="0017413C">
        <w:rPr>
          <w:rFonts w:ascii="Times New Roman" w:hAnsi="Times New Roman" w:cs="Times New Roman"/>
        </w:rPr>
        <w:fldChar w:fldCharType="end"/>
      </w:r>
      <w:r w:rsidRPr="0017413C">
        <w:rPr>
          <w:rFonts w:ascii="Times New Roman" w:hAnsi="Times New Roman" w:cs="Times New Roman"/>
        </w:rPr>
        <w:t xml:space="preserve">, alkali or acid treatment </w:t>
      </w:r>
      <w:r w:rsidRPr="0017413C">
        <w:rPr>
          <w:rFonts w:ascii="Times New Roman" w:hAnsi="Times New Roman" w:cs="Times New Roman"/>
          <w:vertAlign w:val="superscript"/>
        </w:rPr>
        <w:t xml:space="preserve"> </w:t>
      </w:r>
      <w:r w:rsidR="00ED2F34">
        <w:rPr>
          <w:rFonts w:ascii="Times New Roman" w:hAnsi="Times New Roman" w:cs="Times New Roman"/>
        </w:rPr>
        <w:t>[8,</w:t>
      </w:r>
      <w:r w:rsidRPr="0017413C">
        <w:rPr>
          <w:rFonts w:ascii="Times New Roman" w:hAnsi="Times New Roman" w:cs="Times New Roman"/>
          <w:vertAlign w:val="superscript"/>
        </w:rPr>
        <w:fldChar w:fldCharType="begin" w:fldLock="1"/>
      </w:r>
      <w:r w:rsidR="00131498">
        <w:rPr>
          <w:rFonts w:ascii="Times New Roman" w:hAnsi="Times New Roman" w:cs="Times New Roman"/>
          <w:vertAlign w:val="superscript"/>
        </w:rPr>
        <w:instrText>ADDIN CSL_CITATION { "citationItems" : [ { "id" : "ITEM-1", "itemData" : { "DOI" : "10.1016/j.dental.2007.02.005", "ISSN" : "0109-5641", "PMID" : "17442387", "abstract" : "OBJECTIVES: Titanium alloys are considered the material of choice when used as endosteal part of implants. However, they are not able to bond directly to bone. The objective of this study was to suggest a chemical surface treatment for Ti-13Nb-13Zr to initiate the formation of hydroxy carbonated apatite (HCA) during in vitro bioactivity tests in simulated body fluid (SBF).\n\nMETHODS: Titanium, niobium, and zirconium hydride powders were blended, compacted and sintered. Sintered Ti-13Nb-13Zr samples were etched in HCl, H(3)PO(4), and in a mixture of HF+HNO(3), respectively, and subsequently pretreated in NaOH. The influence of acid etching conditions on the microstructure of the Ti-13Nb-13Zr alloys as well as on the rate of HCA formation was evaluated using SEM-EDS, FTIR, and gravimetric analyses.\n\nRESULTS: Sintered Ti-13Nb-13Zr alloys consist of a Widmannst\u00e4tten (alpha+beta) microstructure. Exposure of chemically etched and NaOH activated samples to SBF for 1 week leads to the formation of a HCA layer on the surface of HCl as well as H(3)PO(4) treated samples. No HCA formation was found on HNO(3) treated samples. After 2 weeks in SBF the mass increase, that can be correlated to the HCA formation rate, was the highest for HCl pretreated samples (2.4 mg/cm(2)) followed by H(3)PO(4) (0.8 mg/cm(2)) and HNO(3) pretreated ones (0.2 mg/cm(2)).\n\nSIGNIFICANCE: Since the in vitro HCA formation from SBF is generally accepted as a typical feature for bioactive materials, it is supposed that HCl etching with subsequent NaOH treatment might enhance the in vivo bone-bonding ability of Ti-13Nb-13Zr.", "author" : [ { "dropping-particle" : "", "family" : "M\u00fcller", "given" : "Frank a", "non-dropping-particle" : "", "parse-names" : false, "suffix" : "" }, { "dropping-particle" : "", "family" : "Bottino", "given" : "Marco C", "non-dropping-particle" : "", "parse-names" : false, "suffix" : "" }, { "dropping-particle" : "", "family" : "M\u00fcller", "given" : "Lenka", "non-dropping-particle" : "", "parse-names" : false, "suffix" : "" }, { "dropping-particle" : "", "family" : "Henriques", "given" : "Vinicius a R", "non-dropping-particle" : "", "parse-names" : false, "suffix" : "" }, { "dropping-particle" : "", "family" : "Lohbauer", "given" : "Ulrich", "non-dropping-particle" : "", "parse-names" : false, "suffix" : "" }, { "dropping-particle" : "", "family" : "Bressiani", "given" : "Ana Helena a", "non-dropping-particle" : "", "parse-names" : false, "suffix" : "" }, { "dropping-particle" : "", "family" : "Bressiani", "given" : "Jos\u00e9 C", "non-dropping-particle" : "", "parse-names" : false, "suffix" : "" } ], "container-title" : "Dental materials : official publication of the Academy of Dental Materials", "id" : "ITEM-1", "issue" : "1", "issued" : { "date-parts" : [ [ "2008", "1" ] ] }, "page" : "50-6", "title" : "In vitro apatite formation on chemically treated (P/M) Ti-13Nb-13Zr.", "type" : "article-journal", "volume" : "24" }, "uris" : [ "http://www.mendeley.com/documents/?uuid=ff386cda-2fa2-4373-a1d4-75c025f038e1" ] } ], "mendeley" : { "formattedCitation" : "[9]", "plainTextFormattedCitation" : "[9]", "previouslyFormattedCitation" : "(M\u00fcller et al., 2008)" }, "properties" : { "noteIndex" : 0 }, "schema" : "https://github.com/citation-style-language/schema/raw/master/csl-citation.json" }</w:instrText>
      </w:r>
      <w:r w:rsidRPr="0017413C">
        <w:rPr>
          <w:rFonts w:ascii="Times New Roman" w:hAnsi="Times New Roman" w:cs="Times New Roman"/>
          <w:vertAlign w:val="superscript"/>
        </w:rPr>
        <w:fldChar w:fldCharType="separate"/>
      </w:r>
      <w:r w:rsidR="00131498" w:rsidRPr="00131498">
        <w:rPr>
          <w:rFonts w:ascii="Times New Roman" w:hAnsi="Times New Roman" w:cs="Times New Roman"/>
          <w:noProof/>
        </w:rPr>
        <w:t>9]</w:t>
      </w:r>
      <w:r w:rsidRPr="0017413C">
        <w:rPr>
          <w:rFonts w:ascii="Times New Roman" w:hAnsi="Times New Roman" w:cs="Times New Roman"/>
          <w:vertAlign w:val="superscript"/>
        </w:rPr>
        <w:fldChar w:fldCharType="end"/>
      </w:r>
      <w:r w:rsidRPr="0017413C">
        <w:rPr>
          <w:rFonts w:ascii="Times New Roman" w:hAnsi="Times New Roman" w:cs="Times New Roman"/>
        </w:rPr>
        <w:t xml:space="preserve">, heat treatment </w:t>
      </w:r>
      <w:r w:rsidRPr="0017413C">
        <w:rPr>
          <w:rFonts w:ascii="Times New Roman" w:hAnsi="Times New Roman" w:cs="Times New Roman"/>
          <w:vertAlign w:val="superscript"/>
        </w:rPr>
        <w:fldChar w:fldCharType="begin" w:fldLock="1"/>
      </w:r>
      <w:r w:rsidR="00131498">
        <w:rPr>
          <w:rFonts w:ascii="Times New Roman" w:hAnsi="Times New Roman" w:cs="Times New Roman"/>
          <w:vertAlign w:val="superscript"/>
        </w:rPr>
        <w:instrText>ADDIN CSL_CITATION { "citationItems" : [ { "id" : "ITEM-1", "itemData" : { "DOI" : "10.1002/jbm.a.30171", "ISSN" : "1549-3296", "PMID" : "15376266", "abstract" : "Methods of preparing different types of titanium oxide (TiO(2)) and their effects on apatite deposition and adhesion on titanium surfaces were investigated. Forty-eight commercially pure titanium (Ti) discs were divided into four groups (12 per group) and each group was subjected to the following treatments: Group 1, heat treatment at 750 degrees C; Group 2, oxidation in H(2)O(2) solution followed by heat treatment; Group 3, dipping in rutile/gelatin slurry; and Group 4, dipping in anatase/gelatin slurry. Surface-treated Ti discs were immersed in a supersaturated calcium phosphate solution to allow apatite deposition. Results showed that the percentage of area covered by deposited apatite was highest in Group 4 compared to the other groups. Apatite deposited on Ti discs pretreated in H(2)O(2) solution (Group 2) demonstrated the highest adhesion to the titanium substrate. Results from this study indicated that surface treatment method affects the type of TiO(2) layer formed (anatase or rutile) and affects apatite deposition and adhesion on the Ti surface.", "author" : [ { "dropping-particle" : "", "family" : "Rohanizadeh", "given" : "R", "non-dropping-particle" : "", "parse-names" : false, "suffix" : "" }, { "dropping-particle" : "", "family" : "Al-Sadeq", "given" : "M", "non-dropping-particle" : "", "parse-names" : false, "suffix" : "" }, { "dropping-particle" : "", "family" : "Legeros", "given" : "R Z", "non-dropping-particle" : "", "parse-names" : false, "suffix" : "" } ], "container-title" : "Journal of biomedical materials research. Part A", "id" : "ITEM-1", "issue" : "2", "issued" : { "date-parts" : [ [ "2004", "11", "1" ] ] }, "page" : "343-52", "title" : "Preparation of different forms of titanium oxide on titanium surface: effects on apatite deposition.", "type" : "article-journal", "volume" : "71" }, "uris" : [ "http://www.mendeley.com/documents/?uuid=bbff0a2a-e075-4f9f-a5b3-4fcd606cd428" ] } ], "mendeley" : { "formattedCitation" : "[10]", "plainTextFormattedCitation" : "[10]", "previouslyFormattedCitation" : "(Rohanizadeh, Al-Sadeq, &amp; Legeros, 2004)" }, "properties" : { "noteIndex" : 0 }, "schema" : "https://github.com/citation-style-language/schema/raw/master/csl-citation.json" }</w:instrText>
      </w:r>
      <w:r w:rsidRPr="0017413C">
        <w:rPr>
          <w:rFonts w:ascii="Times New Roman" w:hAnsi="Times New Roman" w:cs="Times New Roman"/>
          <w:vertAlign w:val="superscript"/>
        </w:rPr>
        <w:fldChar w:fldCharType="separate"/>
      </w:r>
      <w:r w:rsidR="00131498" w:rsidRPr="00131498">
        <w:rPr>
          <w:rFonts w:ascii="Times New Roman" w:hAnsi="Times New Roman" w:cs="Times New Roman"/>
          <w:noProof/>
        </w:rPr>
        <w:t>[10]</w:t>
      </w:r>
      <w:r w:rsidRPr="0017413C">
        <w:rPr>
          <w:rFonts w:ascii="Times New Roman" w:hAnsi="Times New Roman" w:cs="Times New Roman"/>
          <w:vertAlign w:val="superscript"/>
        </w:rPr>
        <w:fldChar w:fldCharType="end"/>
      </w:r>
      <w:r w:rsidRPr="0017413C">
        <w:rPr>
          <w:rFonts w:ascii="Times New Roman" w:hAnsi="Times New Roman" w:cs="Times New Roman"/>
        </w:rPr>
        <w:t xml:space="preserve"> </w:t>
      </w:r>
      <w:r w:rsidRPr="0017413C">
        <w:rPr>
          <w:rFonts w:ascii="Times New Roman" w:hAnsi="Times New Roman" w:cs="Times New Roman"/>
        </w:rPr>
        <w:lastRenderedPageBreak/>
        <w:t xml:space="preserve">or in </w:t>
      </w:r>
      <w:r w:rsidR="00AE38BD">
        <w:rPr>
          <w:rFonts w:ascii="Times New Roman" w:hAnsi="Times New Roman" w:cs="Times New Roman"/>
        </w:rPr>
        <w:t xml:space="preserve">a </w:t>
      </w:r>
      <w:r w:rsidRPr="0017413C">
        <w:rPr>
          <w:rFonts w:ascii="Times New Roman" w:hAnsi="Times New Roman" w:cs="Times New Roman"/>
        </w:rPr>
        <w:t xml:space="preserve">combination of these three approaches </w:t>
      </w:r>
      <w:r w:rsidRPr="0017413C">
        <w:rPr>
          <w:rFonts w:ascii="Times New Roman" w:hAnsi="Times New Roman" w:cs="Times New Roman"/>
          <w:vertAlign w:val="superscript"/>
        </w:rPr>
        <w:fldChar w:fldCharType="begin" w:fldLock="1"/>
      </w:r>
      <w:r w:rsidR="00131498">
        <w:rPr>
          <w:rFonts w:ascii="Times New Roman" w:hAnsi="Times New Roman" w:cs="Times New Roman"/>
          <w:vertAlign w:val="superscript"/>
        </w:rPr>
        <w:instrText>ADDIN CSL_CITATION { "citationItems" : [ { "id" : "ITEM-1", "itemData" : { "DOI" : "10.1002/jbm.a.31900", "ISSN" : "1552-4965", "PMID" : "18314897", "abstract" : "The paper presents the results of examinations of the corrosion resistance of titanium after its being subjected to the surface modification by the alkali- and heat-treatments. The material examined was commercially pure titanium (grade 2). The samples were soaked in an aqueous 10M NaOH solution at 60 degrees C for 24 h and subsequently heated at 500, 600, or 700 degrees C for 1 h. The chemical composition of the surface layers was determined by X-ray photoelectron spectroscopy and secondary ion mass spectroscopy. The phases present in the layers were identified by XRD. The corrosion resistance was evaluated by electrochemical methods (Stern's method, potentiodynamic method, and impedance spectroscopy) at a temperature of 37 degrees C after short- and long-time exposures. The 13 h exposure was aimed to allow the corrosion potential to stabilize. The aim of the long-term exposures was to examine how the corrosion resistance of the modified samples changes during the exposure. Under the conditions prevailing during the experiments, the highest corrosion resistance was achieved with the samples heated at a temperature of 700 degrees C.", "author" : [ { "dropping-particle" : "", "family" : "Krupa", "given" : "D", "non-dropping-particle" : "", "parse-names" : false, "suffix" : "" }, { "dropping-particle" : "", "family" : "Baszkiewicz", "given" : "J", "non-dropping-particle" : "", "parse-names" : false, "suffix" : "" }, { "dropping-particle" : "", "family" : "Mizera", "given" : "J", "non-dropping-particle" : "", "parse-names" : false, "suffix" : "" }, { "dropping-particle" : "", "family" : "Borowski", "given" : "T", "non-dropping-particle" : "", "parse-names" : false, "suffix" : "" }, { "dropping-particle" : "", "family" : "Barcz", "given" : "a", "non-dropping-particle" : "", "parse-names" : false, "suffix" : "" }, { "dropping-particle" : "", "family" : "Sobczak", "given" : "J W", "non-dropping-particle" : "", "parse-names" : false, "suffix" : "" }, { "dropping-particle" : "", "family" : "Bili\u0144ski", "given" : "a", "non-dropping-particle" : "", "parse-names" : false, "suffix" : "" }, { "dropping-particle" : "", "family" : "Lewandowska-Szumie\u0142", "given" : "M", "non-dropping-particle" : "", "parse-names" : false, "suffix" : "" }, { "dropping-particle" : "", "family" : "Wojew\u00f3dzka", "given" : "M", "non-dropping-particle" : "", "parse-names" : false, "suffix" : "" } ], "container-title" : "Journal of biomedical materials research. Part A", "id" : "ITEM-1", "issue" : "3", "issued" : { "date-parts" : [ [ "2009", "3", "1" ] ] }, "page" : "589-98", "title" : "Effect of the heating temperature on the corrosion resistance of alkali-treated titanium.", "type" : "article-journal", "volume" : "88" }, "uris" : [ "http://www.mendeley.com/documents/?uuid=9cc250e3-0543-4088-8700-a02be0f6e3e4" ] } ], "mendeley" : { "formattedCitation" : "[11]", "plainTextFormattedCitation" : "[11]", "previouslyFormattedCitation" : "(Krupa et al., 2009)" }, "properties" : { "noteIndex" : 0 }, "schema" : "https://github.com/citation-style-language/schema/raw/master/csl-citation.json" }</w:instrText>
      </w:r>
      <w:r w:rsidRPr="0017413C">
        <w:rPr>
          <w:rFonts w:ascii="Times New Roman" w:hAnsi="Times New Roman" w:cs="Times New Roman"/>
          <w:vertAlign w:val="superscript"/>
        </w:rPr>
        <w:fldChar w:fldCharType="separate"/>
      </w:r>
      <w:r w:rsidR="00131498" w:rsidRPr="00131498">
        <w:rPr>
          <w:rFonts w:ascii="Times New Roman" w:hAnsi="Times New Roman" w:cs="Times New Roman"/>
          <w:noProof/>
        </w:rPr>
        <w:t>[11]</w:t>
      </w:r>
      <w:r w:rsidRPr="0017413C">
        <w:rPr>
          <w:rFonts w:ascii="Times New Roman" w:hAnsi="Times New Roman" w:cs="Times New Roman"/>
          <w:vertAlign w:val="superscript"/>
        </w:rPr>
        <w:fldChar w:fldCharType="end"/>
      </w:r>
      <w:r w:rsidR="00ED2F34">
        <w:rPr>
          <w:rFonts w:ascii="Times New Roman" w:hAnsi="Times New Roman" w:cs="Times New Roman"/>
        </w:rPr>
        <w:t xml:space="preserve">. </w:t>
      </w:r>
      <w:r w:rsidRPr="0017413C">
        <w:rPr>
          <w:rFonts w:ascii="Times New Roman" w:hAnsi="Times New Roman" w:cs="Times New Roman"/>
        </w:rPr>
        <w:t xml:space="preserve">Nucleation of apatite is observed on alkali-heat treated metal after 4 weeks immersion in SBF which improved surface bioactivity with the formation of alkali titanate layer </w:t>
      </w:r>
      <w:r w:rsidR="00ED2F34">
        <w:rPr>
          <w:rFonts w:ascii="Times New Roman" w:hAnsi="Times New Roman" w:cs="Times New Roman"/>
        </w:rPr>
        <w:t>[12,</w:t>
      </w:r>
      <w:r w:rsidRPr="0017413C">
        <w:rPr>
          <w:rFonts w:ascii="Times New Roman" w:hAnsi="Times New Roman" w:cs="Times New Roman"/>
          <w:vertAlign w:val="superscript"/>
        </w:rPr>
        <w:fldChar w:fldCharType="begin" w:fldLock="1"/>
      </w:r>
      <w:r w:rsidR="00131498">
        <w:rPr>
          <w:rFonts w:ascii="Times New Roman" w:hAnsi="Times New Roman" w:cs="Times New Roman"/>
          <w:vertAlign w:val="superscript"/>
        </w:rPr>
        <w:instrText>ADDIN CSL_CITATION { "citationItems" : [ { "id" : "ITEM-1", "itemData" : { "DOI" : "10.1016/S1359-835X(98)00127-4", "ISBN" : "8175753552", "ISSN" : "1359835X", "author" : [ { "dropping-particle" : "", "family" : "Kokubo", "given" : "T.", "non-dropping-particle" : "", "parse-names" : false, "suffix" : "" }, { "dropping-particle" : "", "family" : "Kim", "given" : "H.-M.", "non-dropping-particle" : "", "parse-names" : false, "suffix" : "" }, { "dropping-particle" : "", "family" : "Miyaji", "given" : "F.", "non-dropping-particle" : "", "parse-names" : false, "suffix" : "" }, { "dropping-particle" : "", "family" : "Takadama", "given" : "H.", "non-dropping-particle" : "", "parse-names" : false, "suffix" : "" }, { "dropping-particle" : "", "family" : "Miyazaki", "given" : "T.", "non-dropping-particle" : "", "parse-names" : false, "suffix" : "" } ], "container-title" : "Composites Part A: Applied Science and Manufacturing", "id" : "ITEM-1", "issue" : "4", "issued" : { "date-parts" : [ [ "1999", "4" ] ] }, "page" : "405-409", "title" : "Ceramic\u2013metal and ceramic\u2013polymer composites prepared by a biomimetic process", "type" : "article-journal", "volume" : "30" }, "uris" : [ "http://www.mendeley.com/documents/?uuid=5928fc17-6b1f-4b65-a5e9-30aaf6c6c05f" ] } ], "mendeley" : { "formattedCitation" : "[13]", "plainTextFormattedCitation" : "[13]", "previouslyFormattedCitation" : "(Kokubo, Kim, Miyaji, Takadama, &amp; Miyazaki, 1999)" }, "properties" : { "noteIndex" : 0 }, "schema" : "https://github.com/citation-style-language/schema/raw/master/csl-citation.json" }</w:instrText>
      </w:r>
      <w:r w:rsidRPr="0017413C">
        <w:rPr>
          <w:rFonts w:ascii="Times New Roman" w:hAnsi="Times New Roman" w:cs="Times New Roman"/>
          <w:vertAlign w:val="superscript"/>
        </w:rPr>
        <w:fldChar w:fldCharType="separate"/>
      </w:r>
      <w:r w:rsidR="00131498" w:rsidRPr="00131498">
        <w:rPr>
          <w:rFonts w:ascii="Times New Roman" w:hAnsi="Times New Roman" w:cs="Times New Roman"/>
          <w:noProof/>
        </w:rPr>
        <w:t>13]</w:t>
      </w:r>
      <w:r w:rsidRPr="0017413C">
        <w:rPr>
          <w:rFonts w:ascii="Times New Roman" w:hAnsi="Times New Roman" w:cs="Times New Roman"/>
          <w:vertAlign w:val="superscript"/>
        </w:rPr>
        <w:fldChar w:fldCharType="end"/>
      </w:r>
      <w:r w:rsidRPr="0017413C">
        <w:rPr>
          <w:rFonts w:ascii="Times New Roman" w:hAnsi="Times New Roman" w:cs="Times New Roman"/>
        </w:rPr>
        <w:t xml:space="preserve">. Chemical surface treatment changed Ti implant surface to form hydrogel layer (alkali titanate layer). </w:t>
      </w:r>
    </w:p>
    <w:p w:rsidR="00ED2F34" w:rsidRDefault="00ED2F34" w:rsidP="00ED2F34">
      <w:pPr>
        <w:rPr>
          <w:rFonts w:ascii="Times New Roman" w:hAnsi="Times New Roman" w:cs="Times New Roman"/>
        </w:rPr>
      </w:pPr>
    </w:p>
    <w:p w:rsidR="00690B08" w:rsidRPr="00ED2F34" w:rsidRDefault="00690B08" w:rsidP="00ED2F34">
      <w:pPr>
        <w:rPr>
          <w:rFonts w:ascii="Times New Roman" w:hAnsi="Times New Roman" w:cs="Times New Roman"/>
        </w:rPr>
      </w:pPr>
      <w:r w:rsidRPr="0017413C">
        <w:rPr>
          <w:rFonts w:ascii="Times New Roman" w:hAnsi="Times New Roman" w:cs="Times New Roman"/>
        </w:rPr>
        <w:t>Thus, the present study aimed to explore different Ti metal surface preparations with and without SiC paper abrasion towards the formation of alkali titanate layer.</w:t>
      </w:r>
    </w:p>
    <w:p w:rsidR="00785CA6" w:rsidRPr="0017413C" w:rsidRDefault="00785CA6" w:rsidP="00785CA6">
      <w:pPr>
        <w:outlineLvl w:val="0"/>
        <w:rPr>
          <w:rFonts w:ascii="Times New Roman" w:hAnsi="Times New Roman" w:cs="Times New Roman"/>
          <w:szCs w:val="20"/>
        </w:rPr>
      </w:pPr>
    </w:p>
    <w:p w:rsidR="00785CA6" w:rsidRPr="0017413C" w:rsidRDefault="00DE73D6" w:rsidP="00785CA6">
      <w:pPr>
        <w:jc w:val="center"/>
        <w:outlineLvl w:val="0"/>
        <w:rPr>
          <w:rFonts w:ascii="Times New Roman" w:hAnsi="Times New Roman" w:cs="Times New Roman"/>
          <w:b/>
          <w:szCs w:val="20"/>
        </w:rPr>
      </w:pPr>
      <w:r w:rsidRPr="0017413C">
        <w:rPr>
          <w:rFonts w:ascii="Times New Roman" w:hAnsi="Times New Roman" w:cs="Times New Roman"/>
          <w:b/>
          <w:szCs w:val="20"/>
        </w:rPr>
        <w:t>Materials and Methods</w:t>
      </w:r>
    </w:p>
    <w:p w:rsidR="00690B08" w:rsidRPr="0017413C" w:rsidRDefault="00690B08" w:rsidP="00690B08">
      <w:pPr>
        <w:pStyle w:val="JESTECHeading2"/>
        <w:numPr>
          <w:ilvl w:val="0"/>
          <w:numId w:val="0"/>
        </w:numPr>
        <w:tabs>
          <w:tab w:val="left" w:pos="720"/>
        </w:tabs>
        <w:spacing w:after="0"/>
        <w:rPr>
          <w:rFonts w:cs="Times New Roman"/>
          <w:color w:val="auto"/>
          <w:sz w:val="20"/>
          <w:szCs w:val="20"/>
        </w:rPr>
      </w:pPr>
      <w:r w:rsidRPr="0017413C">
        <w:rPr>
          <w:rFonts w:cs="Times New Roman"/>
          <w:color w:val="auto"/>
          <w:sz w:val="20"/>
          <w:szCs w:val="20"/>
        </w:rPr>
        <w:t>Material and chemical selection</w:t>
      </w:r>
    </w:p>
    <w:p w:rsidR="00690B08" w:rsidRPr="0017413C" w:rsidRDefault="00690B08" w:rsidP="00690B08">
      <w:pPr>
        <w:rPr>
          <w:rFonts w:ascii="Times New Roman" w:hAnsi="Times New Roman" w:cs="Times New Roman"/>
          <w:szCs w:val="20"/>
        </w:rPr>
      </w:pPr>
      <w:r w:rsidRPr="0017413C">
        <w:rPr>
          <w:rFonts w:ascii="Times New Roman" w:hAnsi="Times New Roman" w:cs="Times New Roman"/>
          <w:szCs w:val="20"/>
        </w:rPr>
        <w:t>Titanium alloy Ti6Al4V ELI (Ti), ASTM F136, Grade 23 long cylinder rods was cut into a small disc samples with diameter 5.5 mm and thickness of 5mm. Samples received in a mirror-liked polished and were categorized into two (2) groups of as received (</w:t>
      </w:r>
      <w:r w:rsidRPr="0017413C">
        <w:rPr>
          <w:rFonts w:ascii="Times New Roman" w:hAnsi="Times New Roman" w:cs="Times New Roman"/>
          <w:i/>
          <w:szCs w:val="20"/>
        </w:rPr>
        <w:t>as</w:t>
      </w:r>
      <w:r w:rsidRPr="0017413C">
        <w:rPr>
          <w:rFonts w:ascii="Times New Roman" w:hAnsi="Times New Roman" w:cs="Times New Roman"/>
          <w:szCs w:val="20"/>
        </w:rPr>
        <w:t>-Ti) and treated surface (</w:t>
      </w:r>
      <w:r w:rsidRPr="0017413C">
        <w:rPr>
          <w:rFonts w:ascii="Times New Roman" w:hAnsi="Times New Roman" w:cs="Times New Roman"/>
          <w:i/>
          <w:szCs w:val="20"/>
        </w:rPr>
        <w:t>ab</w:t>
      </w:r>
      <w:r w:rsidRPr="0017413C">
        <w:rPr>
          <w:rFonts w:ascii="Times New Roman" w:hAnsi="Times New Roman" w:cs="Times New Roman"/>
          <w:szCs w:val="20"/>
        </w:rPr>
        <w:t xml:space="preserve">-Ti). </w:t>
      </w:r>
      <w:r w:rsidRPr="0017413C">
        <w:rPr>
          <w:rFonts w:ascii="Times New Roman" w:hAnsi="Times New Roman" w:cs="Times New Roman"/>
          <w:i/>
          <w:szCs w:val="20"/>
        </w:rPr>
        <w:t>ab</w:t>
      </w:r>
      <w:r w:rsidRPr="0017413C">
        <w:rPr>
          <w:rFonts w:ascii="Times New Roman" w:hAnsi="Times New Roman" w:cs="Times New Roman"/>
          <w:szCs w:val="20"/>
        </w:rPr>
        <w:t>-Ti surface were abraded with sil</w:t>
      </w:r>
      <w:r w:rsidR="00ED2F34">
        <w:rPr>
          <w:rFonts w:ascii="Times New Roman" w:hAnsi="Times New Roman" w:cs="Times New Roman"/>
          <w:szCs w:val="20"/>
        </w:rPr>
        <w:t xml:space="preserve">icon-carbide (SiC) paper up to </w:t>
      </w:r>
      <w:r w:rsidRPr="0017413C">
        <w:rPr>
          <w:rFonts w:ascii="Times New Roman" w:hAnsi="Times New Roman" w:cs="Times New Roman"/>
          <w:szCs w:val="20"/>
        </w:rPr>
        <w:t xml:space="preserve">#1000 grit. Then,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 xml:space="preserve">-Ti disc were cleaned in acetone, ethanol and distilled water for 10 minutes each, consecutively in </w:t>
      </w:r>
      <w:r w:rsidR="00AE38BD">
        <w:rPr>
          <w:rFonts w:ascii="Times New Roman" w:hAnsi="Times New Roman" w:cs="Times New Roman"/>
          <w:szCs w:val="20"/>
        </w:rPr>
        <w:t xml:space="preserve">the </w:t>
      </w:r>
      <w:r w:rsidRPr="0017413C">
        <w:rPr>
          <w:rFonts w:ascii="Times New Roman" w:hAnsi="Times New Roman" w:cs="Times New Roman"/>
          <w:szCs w:val="20"/>
        </w:rPr>
        <w:t xml:space="preserve">ultrasonic bath (NEYTech, 208H, USA).  </w:t>
      </w:r>
    </w:p>
    <w:p w:rsidR="00690B08" w:rsidRPr="0017413C" w:rsidRDefault="00690B08" w:rsidP="00690B08">
      <w:pPr>
        <w:pStyle w:val="JESTECHeading2"/>
        <w:numPr>
          <w:ilvl w:val="0"/>
          <w:numId w:val="0"/>
        </w:numPr>
        <w:tabs>
          <w:tab w:val="left" w:pos="720"/>
        </w:tabs>
        <w:spacing w:after="0"/>
        <w:rPr>
          <w:rFonts w:cs="Times New Roman"/>
          <w:color w:val="auto"/>
          <w:sz w:val="20"/>
          <w:szCs w:val="20"/>
        </w:rPr>
      </w:pPr>
      <w:r w:rsidRPr="0017413C">
        <w:rPr>
          <w:rFonts w:cs="Times New Roman"/>
          <w:color w:val="auto"/>
          <w:sz w:val="20"/>
          <w:szCs w:val="20"/>
        </w:rPr>
        <w:t>Alkali and heat treatment</w:t>
      </w:r>
    </w:p>
    <w:p w:rsidR="00690B08" w:rsidRDefault="00690B08" w:rsidP="00690B08">
      <w:pPr>
        <w:rPr>
          <w:rFonts w:ascii="Times New Roman" w:hAnsi="Times New Roman" w:cs="Times New Roman"/>
          <w:szCs w:val="20"/>
        </w:rPr>
      </w:pPr>
      <w:r w:rsidRPr="0017413C">
        <w:rPr>
          <w:rFonts w:ascii="Times New Roman" w:hAnsi="Times New Roman" w:cs="Times New Roman"/>
          <w:szCs w:val="20"/>
        </w:rPr>
        <w:t xml:space="preserve">Surface modification of alkali-heat treatment was conducted using established method from </w:t>
      </w:r>
      <w:r w:rsidR="00ED2F34">
        <w:rPr>
          <w:rFonts w:ascii="Times New Roman" w:hAnsi="Times New Roman" w:cs="Times New Roman"/>
          <w:szCs w:val="20"/>
        </w:rPr>
        <w:t>Krupa et al.</w:t>
      </w:r>
      <w:r w:rsidR="00842E83" w:rsidRPr="0017413C">
        <w:rPr>
          <w:rFonts w:ascii="Times New Roman" w:hAnsi="Times New Roman" w:cs="Times New Roman"/>
          <w:szCs w:val="20"/>
        </w:rPr>
        <w:t xml:space="preserve">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02/jbm.a.31900", "ISSN" : "1552-4965", "PMID" : "18314897", "abstract" : "The paper presents the results of examinations of the corrosion resistance of titanium after its being subjected to the surface modification by the alkali- and heat-treatments. The material examined was commercially pure titanium (grade 2). The samples were soaked in an aqueous 10M NaOH solution at 60 degrees C for 24 h and subsequently heated at 500, 600, or 700 degrees C for 1 h. The chemical composition of the surface layers was determined by X-ray photoelectron spectroscopy and secondary ion mass spectroscopy. The phases present in the layers were identified by XRD. The corrosion resistance was evaluated by electrochemical methods (Stern's method, potentiodynamic method, and impedance spectroscopy) at a temperature of 37 degrees C after short- and long-time exposures. The 13 h exposure was aimed to allow the corrosion potential to stabilize. The aim of the long-term exposures was to examine how the corrosion resistance of the modified samples changes during the exposure. Under the conditions prevailing during the experiments, the highest corrosion resistance was achieved with the samples heated at a temperature of 700 degrees C.", "author" : [ { "dropping-particle" : "", "family" : "Krupa", "given" : "D", "non-dropping-particle" : "", "parse-names" : false, "suffix" : "" }, { "dropping-particle" : "", "family" : "Baszkiewicz", "given" : "J", "non-dropping-particle" : "", "parse-names" : false, "suffix" : "" }, { "dropping-particle" : "", "family" : "Mizera", "given" : "J", "non-dropping-particle" : "", "parse-names" : false, "suffix" : "" }, { "dropping-particle" : "", "family" : "Borowski", "given" : "T", "non-dropping-particle" : "", "parse-names" : false, "suffix" : "" }, { "dropping-particle" : "", "family" : "Barcz", "given" : "a", "non-dropping-particle" : "", "parse-names" : false, "suffix" : "" }, { "dropping-particle" : "", "family" : "Sobczak", "given" : "J W", "non-dropping-particle" : "", "parse-names" : false, "suffix" : "" }, { "dropping-particle" : "", "family" : "Bili\u0144ski", "given" : "a", "non-dropping-particle" : "", "parse-names" : false, "suffix" : "" }, { "dropping-particle" : "", "family" : "Lewandowska-Szumie\u0142", "given" : "M", "non-dropping-particle" : "", "parse-names" : false, "suffix" : "" }, { "dropping-particle" : "", "family" : "Wojew\u00f3dzka", "given" : "M", "non-dropping-particle" : "", "parse-names" : false, "suffix" : "" } ], "container-title" : "Journal of biomedical materials research. Part A", "id" : "ITEM-1", "issue" : "3", "issued" : { "date-parts" : [ [ "2009", "3", "1" ] ] }, "page" : "589-98", "title" : "Effect of the heating temperature on the corrosion resistance of alkali-treated titanium.", "type" : "article-journal", "volume" : "88" }, "uris" : [ "http://www.mendeley.com/documents/?uuid=9cc250e3-0543-4088-8700-a02be0f6e3e4" ] } ], "mendeley" : { "formattedCitation" : "[11]", "plainTextFormattedCitation" : "[11]", "previouslyFormattedCitation" : "(Krupa et al., 2009)"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11]</w:t>
      </w:r>
      <w:r w:rsidRPr="0017413C">
        <w:rPr>
          <w:rFonts w:ascii="Times New Roman" w:hAnsi="Times New Roman" w:cs="Times New Roman"/>
          <w:szCs w:val="20"/>
        </w:rPr>
        <w:fldChar w:fldCharType="end"/>
      </w:r>
      <w:r w:rsidRPr="0017413C">
        <w:rPr>
          <w:rFonts w:ascii="Times New Roman" w:hAnsi="Times New Roman" w:cs="Times New Roman"/>
          <w:szCs w:val="20"/>
        </w:rPr>
        <w:t xml:space="preserve">, </w:t>
      </w:r>
      <w:r w:rsidR="00ED2F34">
        <w:rPr>
          <w:rFonts w:ascii="Times New Roman" w:hAnsi="Times New Roman" w:cs="Times New Roman"/>
          <w:szCs w:val="20"/>
        </w:rPr>
        <w:t xml:space="preserve">Kim et al.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ISSN" : "0021-9304", "PMID" : "9178739", "abstract" : "Our previous study showed that titanium metal forms a bonelike apatite layer on its surface in simulated body fluid when it was subjected to NaOH and heat treatments to form a sodium titanate hydrogel or amorphous sodium titanate surface layer. In the present study, bonding strength of the apatite layer formed on the titanium metals to the substrates were examined under tensile stress, in comparison with those of the apatite layers formed on Bioglass 45S5-type glass, dense sintered hydroxyapatite, and glass-ceramic A-W, which are already clinically used. The NaOH-treated titanium metals showed higher bonding strength of the apatite layer to the substrates, which was maximized by heat treatments at 500 and 600 degrees C, than all the examined bioactive ceramics. It is believed that bioactive metals thus obtained are useful as bone substitutes, even under load-bearing conditions.", "author" : [ { "dropping-particle" : "", "family" : "Kim", "given" : "H. M.", "non-dropping-particle" : "", "parse-names" : false, "suffix" : "" }, { "dropping-particle" : "", "family" : "Miyaji", "given" : "F.", "non-dropping-particle" : "", "parse-names" : false, "suffix" : "" }, { "dropping-particle" : "", "family" : "Kokubo", "given" : "T.", "non-dropping-particle" : "", "parse-names" : false, "suffix" : "" }, { "dropping-particle" : "", "family" : "Nakamura", "given" : "T.", "non-dropping-particle" : "", "parse-names" : false, "suffix" : "" } ], "container-title" : "Journal of biomedical materials research", "id" : "ITEM-1", "issue" : "2", "issued" : { "date-parts" : [ [ "1997", "1" ] ] }, "page" : "121-127", "title" : "Bonding strength of bonelike apatite layer to Ti metal substrate.", "type" : "article-journal", "volume" : "38" }, "uris" : [ "http://www.mendeley.com/documents/?uuid=b00a99d1-d1e8-49fd-b9fa-fc75d3f092da" ] } ], "mendeley" : { "formattedCitation" : "[14]", "plainTextFormattedCitation" : "[14]", "previouslyFormattedCitation" : "(H. M. Kim, Miyaji, Kokubo, &amp; Nakamura, 1997)"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14]</w:t>
      </w:r>
      <w:r w:rsidRPr="0017413C">
        <w:rPr>
          <w:rFonts w:ascii="Times New Roman" w:hAnsi="Times New Roman" w:cs="Times New Roman"/>
          <w:szCs w:val="20"/>
        </w:rPr>
        <w:fldChar w:fldCharType="end"/>
      </w:r>
      <w:r w:rsidRPr="0017413C">
        <w:rPr>
          <w:rFonts w:ascii="Times New Roman" w:hAnsi="Times New Roman" w:cs="Times New Roman"/>
          <w:szCs w:val="20"/>
        </w:rPr>
        <w:t xml:space="preserve"> and </w:t>
      </w:r>
      <w:r w:rsidR="00ED2F34">
        <w:rPr>
          <w:rFonts w:ascii="Times New Roman" w:hAnsi="Times New Roman" w:cs="Times New Roman"/>
          <w:szCs w:val="20"/>
        </w:rPr>
        <w:t xml:space="preserve">Qu &amp; Wei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02/jbm.b.31096", "ISSN" : "1552-4981", "PMID" : "18386832", "abstract" : "Bone-like apatite coatings were prepared using a biomimetic method in a simulated body fluid (SBF). The effect of initial pH values and immersing temperatures on biomimetic apatite coating formation was studied. Three different temperatures were used in this study: 24 (room temperature), 40, and 60 degrees C. At each temperature, SBF solutions with three different initial pHs were chosen: low, medium, and high. The total inorganic carbon (TIC) content and pH-time profile of each coating system were recorded during the coating formation. The apatite coatings were characterized using X-ray diffraction (XRD), field emission scanning electron microscope (FESEM), and Fourier transform infra-red (FTIR). It has been found that SBF temperature has a great effect on the bicarbonate decomposition rate. The bicarbonate ions tend to decompose faster as the temperature increases. The decomposition of bicarbonate ions results in a pH increase in the SBF. With different initial SBF pHs, the decomposition of different amounts of bicarbonate ions is required to reach the critical pH range of apatite formation. With different amounts of bicarbonate ions in the SBF, the surface morphology of the biomimetic apatite coating formed is different. Therefore, the initial pH of the SBF solution plays a vital role in controlling the surface morphology of the biomimetic apatite coating. Also, it was found that as the SBF temperature increased, the critical pH range at which biomimetic apatite coating forms decreased. The critical pH range for the SBF prepared at 24, 40, and 60 degrees C was 6.65-6.71, 6.55-6.65, and 6.24-6.42, respectively.", "author" : [ { "dropping-particle" : "", "family" : "Qu", "given" : "Haibo", "non-dropping-particle" : "", "parse-names" : false, "suffix" : "" }, { "dropping-particle" : "", "family" : "Wei", "given" : "Mei", "non-dropping-particle" : "", "parse-names" : false, "suffix" : "" } ], "container-title" : "Journal of biomedical materials research. Part B, Applied biomaterials", "id" : "ITEM-1", "issue" : "1", "issued" : { "date-parts" : [ [ "2008", "10" ] ] }, "page" : "204-12", "title" : "The effect of temperature and initial pH on biomimetic apatite coating.", "type" : "article-journal", "volume" : "87" }, "uris" : [ "http://www.mendeley.com/documents/?uuid=66212dea-0ee6-4818-911a-4cc38b3f89b7" ] } ], "mendeley" : { "formattedCitation" : "[15]", "plainTextFormattedCitation" : "[15]", "previouslyFormattedCitation" : "(Qu &amp; Wei, 2008)"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15]</w:t>
      </w:r>
      <w:r w:rsidRPr="0017413C">
        <w:rPr>
          <w:rFonts w:ascii="Times New Roman" w:hAnsi="Times New Roman" w:cs="Times New Roman"/>
          <w:szCs w:val="20"/>
        </w:rPr>
        <w:fldChar w:fldCharType="end"/>
      </w:r>
      <w:r w:rsidR="00EB02F4">
        <w:rPr>
          <w:rFonts w:ascii="Times New Roman" w:hAnsi="Times New Roman" w:cs="Times New Roman"/>
          <w:szCs w:val="20"/>
        </w:rPr>
        <w:t xml:space="preserve"> with some modification. </w:t>
      </w:r>
      <w:r w:rsidRPr="0017413C">
        <w:rPr>
          <w:rFonts w:ascii="Times New Roman" w:hAnsi="Times New Roman" w:cs="Times New Roman"/>
          <w:szCs w:val="20"/>
        </w:rPr>
        <w:t xml:space="preserve">The alkali treatment is a process of surface etching and was performed by soaking both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Ti disc in 50</w:t>
      </w:r>
      <w:r w:rsidR="00ED2F34">
        <w:rPr>
          <w:rFonts w:ascii="Times New Roman" w:hAnsi="Times New Roman" w:cs="Times New Roman"/>
          <w:szCs w:val="20"/>
        </w:rPr>
        <w:t xml:space="preserve"> </w:t>
      </w:r>
      <w:r w:rsidRPr="0017413C">
        <w:rPr>
          <w:rFonts w:ascii="Times New Roman" w:hAnsi="Times New Roman" w:cs="Times New Roman"/>
          <w:szCs w:val="20"/>
        </w:rPr>
        <w:t>ml of 200g/L NaOH and 50</w:t>
      </w:r>
      <w:r w:rsidR="00ED2F34">
        <w:rPr>
          <w:rFonts w:ascii="Times New Roman" w:hAnsi="Times New Roman" w:cs="Times New Roman"/>
          <w:szCs w:val="20"/>
        </w:rPr>
        <w:t xml:space="preserve"> </w:t>
      </w:r>
      <w:r w:rsidRPr="0017413C">
        <w:rPr>
          <w:rFonts w:ascii="Times New Roman" w:hAnsi="Times New Roman" w:cs="Times New Roman"/>
          <w:szCs w:val="20"/>
        </w:rPr>
        <w:t>ml of 280.53g/L KOH aqueous solution for 24</w:t>
      </w:r>
      <w:r w:rsidR="00ED2F34">
        <w:rPr>
          <w:rFonts w:ascii="Times New Roman" w:hAnsi="Times New Roman" w:cs="Times New Roman"/>
          <w:szCs w:val="20"/>
        </w:rPr>
        <w:t xml:space="preserve"> </w:t>
      </w:r>
      <w:r w:rsidRPr="0017413C">
        <w:rPr>
          <w:rFonts w:ascii="Times New Roman" w:hAnsi="Times New Roman" w:cs="Times New Roman"/>
          <w:szCs w:val="20"/>
        </w:rPr>
        <w:t>h</w:t>
      </w:r>
      <w:r w:rsidR="00ED2F34">
        <w:rPr>
          <w:rFonts w:ascii="Times New Roman" w:hAnsi="Times New Roman" w:cs="Times New Roman"/>
          <w:szCs w:val="20"/>
        </w:rPr>
        <w:t>ours</w:t>
      </w:r>
      <w:r w:rsidRPr="0017413C">
        <w:rPr>
          <w:rFonts w:ascii="Times New Roman" w:hAnsi="Times New Roman" w:cs="Times New Roman"/>
          <w:szCs w:val="20"/>
        </w:rPr>
        <w:t xml:space="preserve"> at 60</w:t>
      </w:r>
      <w:r w:rsidR="00ED2F34">
        <w:rPr>
          <w:rFonts w:ascii="Times New Roman" w:hAnsi="Times New Roman" w:cs="Times New Roman"/>
          <w:szCs w:val="20"/>
        </w:rPr>
        <w:t xml:space="preserve"> </w:t>
      </w:r>
      <w:r w:rsidRPr="0017413C">
        <w:rPr>
          <w:rFonts w:ascii="Times New Roman" w:hAnsi="Times New Roman" w:cs="Times New Roman"/>
          <w:szCs w:val="20"/>
        </w:rPr>
        <w:t>°C for each group. After 24</w:t>
      </w:r>
      <w:r w:rsidR="00ED2F34">
        <w:rPr>
          <w:rFonts w:ascii="Times New Roman" w:hAnsi="Times New Roman" w:cs="Times New Roman"/>
          <w:szCs w:val="20"/>
        </w:rPr>
        <w:t xml:space="preserve"> </w:t>
      </w:r>
      <w:r w:rsidRPr="0017413C">
        <w:rPr>
          <w:rFonts w:ascii="Times New Roman" w:hAnsi="Times New Roman" w:cs="Times New Roman"/>
          <w:szCs w:val="20"/>
        </w:rPr>
        <w:t>h</w:t>
      </w:r>
      <w:r w:rsidR="00ED2F34">
        <w:rPr>
          <w:rFonts w:ascii="Times New Roman" w:hAnsi="Times New Roman" w:cs="Times New Roman"/>
          <w:szCs w:val="20"/>
        </w:rPr>
        <w:t>ours</w:t>
      </w:r>
      <w:r w:rsidRPr="0017413C">
        <w:rPr>
          <w:rFonts w:ascii="Times New Roman" w:hAnsi="Times New Roman" w:cs="Times New Roman"/>
          <w:szCs w:val="20"/>
        </w:rPr>
        <w:t xml:space="preserve"> soaking in </w:t>
      </w:r>
      <w:r w:rsidR="00AE38BD">
        <w:rPr>
          <w:rFonts w:ascii="Times New Roman" w:hAnsi="Times New Roman" w:cs="Times New Roman"/>
          <w:szCs w:val="20"/>
        </w:rPr>
        <w:t xml:space="preserve">a </w:t>
      </w:r>
      <w:r w:rsidRPr="0017413C">
        <w:rPr>
          <w:rFonts w:ascii="Times New Roman" w:hAnsi="Times New Roman" w:cs="Times New Roman"/>
          <w:szCs w:val="20"/>
        </w:rPr>
        <w:t>water bath of 60</w:t>
      </w:r>
      <w:r w:rsidR="00ED2F34">
        <w:rPr>
          <w:rFonts w:ascii="Times New Roman" w:hAnsi="Times New Roman" w:cs="Times New Roman"/>
          <w:szCs w:val="20"/>
        </w:rPr>
        <w:t xml:space="preserve"> </w:t>
      </w:r>
      <w:r w:rsidRPr="0017413C">
        <w:rPr>
          <w:rFonts w:ascii="Times New Roman" w:hAnsi="Times New Roman" w:cs="Times New Roman"/>
          <w:szCs w:val="20"/>
        </w:rPr>
        <w:t xml:space="preserve">°C,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 xml:space="preserve">-Ti discs were then rinsed thoroughly with distilled water and dried overnight at room temperature. Then,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Ti discs were heat-treated at 700</w:t>
      </w:r>
      <w:r w:rsidR="00ED2F34">
        <w:rPr>
          <w:rFonts w:ascii="Times New Roman" w:hAnsi="Times New Roman" w:cs="Times New Roman"/>
          <w:szCs w:val="20"/>
        </w:rPr>
        <w:t xml:space="preserve"> </w:t>
      </w:r>
      <w:r w:rsidRPr="0017413C">
        <w:rPr>
          <w:rFonts w:ascii="Times New Roman" w:hAnsi="Times New Roman" w:cs="Times New Roman"/>
          <w:szCs w:val="20"/>
        </w:rPr>
        <w:t>°C for 1</w:t>
      </w:r>
      <w:r w:rsidR="00ED2F34">
        <w:rPr>
          <w:rFonts w:ascii="Times New Roman" w:hAnsi="Times New Roman" w:cs="Times New Roman"/>
          <w:szCs w:val="20"/>
        </w:rPr>
        <w:t xml:space="preserve"> </w:t>
      </w:r>
      <w:r w:rsidRPr="0017413C">
        <w:rPr>
          <w:rFonts w:ascii="Times New Roman" w:hAnsi="Times New Roman" w:cs="Times New Roman"/>
          <w:szCs w:val="20"/>
        </w:rPr>
        <w:t>h</w:t>
      </w:r>
      <w:r w:rsidR="00ED2F34">
        <w:rPr>
          <w:rFonts w:ascii="Times New Roman" w:hAnsi="Times New Roman" w:cs="Times New Roman"/>
          <w:szCs w:val="20"/>
        </w:rPr>
        <w:t>our</w:t>
      </w:r>
      <w:r w:rsidRPr="0017413C">
        <w:rPr>
          <w:rFonts w:ascii="Times New Roman" w:hAnsi="Times New Roman" w:cs="Times New Roman"/>
          <w:szCs w:val="20"/>
        </w:rPr>
        <w:t xml:space="preserve"> dwelling time with </w:t>
      </w:r>
      <w:r w:rsidR="00AE38BD">
        <w:rPr>
          <w:rFonts w:ascii="Times New Roman" w:hAnsi="Times New Roman" w:cs="Times New Roman"/>
          <w:szCs w:val="20"/>
        </w:rPr>
        <w:t xml:space="preserve">the </w:t>
      </w:r>
      <w:r w:rsidRPr="0017413C">
        <w:rPr>
          <w:rFonts w:ascii="Times New Roman" w:hAnsi="Times New Roman" w:cs="Times New Roman"/>
          <w:szCs w:val="20"/>
        </w:rPr>
        <w:t>heating rate of 3</w:t>
      </w:r>
      <w:r w:rsidR="00ED2F34">
        <w:rPr>
          <w:rFonts w:ascii="Times New Roman" w:hAnsi="Times New Roman" w:cs="Times New Roman"/>
          <w:szCs w:val="20"/>
        </w:rPr>
        <w:t xml:space="preserve"> </w:t>
      </w:r>
      <w:r w:rsidRPr="0017413C">
        <w:rPr>
          <w:rFonts w:ascii="Times New Roman" w:hAnsi="Times New Roman" w:cs="Times New Roman"/>
          <w:szCs w:val="20"/>
        </w:rPr>
        <w:t xml:space="preserve">°C/min in a CARBOLITE furnace (CARBOLITE, ELF 11/14B, UK) and allowed to cool down in the furnace after the heating process. Surface morphology, crystallinity, topography and wettability of Ti6Al4V were examined and studied using </w:t>
      </w:r>
      <w:r w:rsidR="00ED2F34">
        <w:rPr>
          <w:rFonts w:ascii="Times New Roman" w:hAnsi="Times New Roman" w:cs="Times New Roman"/>
          <w:szCs w:val="20"/>
        </w:rPr>
        <w:t>field emission scanning electron microscope (</w:t>
      </w:r>
      <w:r w:rsidRPr="0017413C">
        <w:rPr>
          <w:rFonts w:ascii="Times New Roman" w:hAnsi="Times New Roman" w:cs="Times New Roman"/>
          <w:szCs w:val="20"/>
        </w:rPr>
        <w:t>FESEM</w:t>
      </w:r>
      <w:r w:rsidR="00ED2F34">
        <w:rPr>
          <w:rFonts w:ascii="Times New Roman" w:hAnsi="Times New Roman" w:cs="Times New Roman"/>
          <w:szCs w:val="20"/>
        </w:rPr>
        <w:t>)</w:t>
      </w:r>
      <w:r w:rsidRPr="0017413C">
        <w:rPr>
          <w:rFonts w:ascii="Times New Roman" w:hAnsi="Times New Roman" w:cs="Times New Roman"/>
          <w:szCs w:val="20"/>
        </w:rPr>
        <w:t xml:space="preserve">, </w:t>
      </w:r>
      <w:r w:rsidR="00ED2F34">
        <w:rPr>
          <w:rFonts w:ascii="Times New Roman" w:hAnsi="Times New Roman" w:cs="Times New Roman"/>
          <w:szCs w:val="20"/>
        </w:rPr>
        <w:t>X-ray diffraction (</w:t>
      </w:r>
      <w:r w:rsidRPr="0017413C">
        <w:rPr>
          <w:rFonts w:ascii="Times New Roman" w:hAnsi="Times New Roman" w:cs="Times New Roman"/>
          <w:szCs w:val="20"/>
        </w:rPr>
        <w:t>XRD</w:t>
      </w:r>
      <w:r w:rsidR="00ED2F34">
        <w:rPr>
          <w:rFonts w:ascii="Times New Roman" w:hAnsi="Times New Roman" w:cs="Times New Roman"/>
          <w:szCs w:val="20"/>
        </w:rPr>
        <w:t>)</w:t>
      </w:r>
      <w:r w:rsidRPr="0017413C">
        <w:rPr>
          <w:rFonts w:ascii="Times New Roman" w:hAnsi="Times New Roman" w:cs="Times New Roman"/>
          <w:szCs w:val="20"/>
        </w:rPr>
        <w:t>, 3D surface metrology and contact angle goniometry</w:t>
      </w:r>
      <w:r w:rsidR="00ED2F34">
        <w:rPr>
          <w:rFonts w:ascii="Times New Roman" w:hAnsi="Times New Roman" w:cs="Times New Roman"/>
          <w:szCs w:val="20"/>
        </w:rPr>
        <w:t>,</w:t>
      </w:r>
      <w:r w:rsidRPr="0017413C">
        <w:rPr>
          <w:rFonts w:ascii="Times New Roman" w:hAnsi="Times New Roman" w:cs="Times New Roman"/>
          <w:szCs w:val="20"/>
        </w:rPr>
        <w:t xml:space="preserve"> respectively.</w:t>
      </w:r>
    </w:p>
    <w:p w:rsidR="00ED2F34" w:rsidRPr="0017413C" w:rsidRDefault="00ED2F34" w:rsidP="00690B08">
      <w:pPr>
        <w:rPr>
          <w:rFonts w:ascii="Times New Roman" w:hAnsi="Times New Roman" w:cs="Times New Roman"/>
          <w:szCs w:val="20"/>
        </w:rPr>
      </w:pPr>
    </w:p>
    <w:p w:rsidR="00ED2F34" w:rsidRPr="00ED2F34" w:rsidRDefault="00690B08" w:rsidP="00ED2F34">
      <w:pPr>
        <w:pStyle w:val="JESTECHeading2"/>
        <w:numPr>
          <w:ilvl w:val="0"/>
          <w:numId w:val="0"/>
        </w:numPr>
        <w:tabs>
          <w:tab w:val="left" w:pos="720"/>
        </w:tabs>
        <w:spacing w:after="0"/>
        <w:rPr>
          <w:rFonts w:cs="Times New Roman"/>
          <w:color w:val="auto"/>
          <w:sz w:val="20"/>
          <w:szCs w:val="20"/>
        </w:rPr>
      </w:pPr>
      <w:r w:rsidRPr="0017413C">
        <w:rPr>
          <w:rFonts w:cs="Times New Roman"/>
          <w:color w:val="auto"/>
          <w:sz w:val="20"/>
          <w:szCs w:val="20"/>
        </w:rPr>
        <w:t>Surface characterization</w:t>
      </w:r>
      <w:r w:rsidR="00ED2F34">
        <w:rPr>
          <w:rFonts w:cs="Times New Roman"/>
          <w:color w:val="auto"/>
          <w:sz w:val="20"/>
          <w:szCs w:val="20"/>
        </w:rPr>
        <w:t xml:space="preserve">: </w:t>
      </w:r>
      <w:r w:rsidR="00ED2F34" w:rsidRPr="00ED2F34">
        <w:rPr>
          <w:rFonts w:cs="Times New Roman"/>
          <w:i/>
          <w:color w:val="auto"/>
          <w:sz w:val="20"/>
          <w:szCs w:val="20"/>
        </w:rPr>
        <w:t>Surface roughness</w:t>
      </w:r>
    </w:p>
    <w:p w:rsidR="00ED2F34" w:rsidRDefault="00690B08" w:rsidP="00ED2F34">
      <w:pPr>
        <w:pStyle w:val="JESTECHeading2"/>
        <w:numPr>
          <w:ilvl w:val="0"/>
          <w:numId w:val="0"/>
        </w:numPr>
        <w:tabs>
          <w:tab w:val="left" w:pos="720"/>
        </w:tabs>
        <w:spacing w:before="0" w:after="0"/>
        <w:rPr>
          <w:rFonts w:cs="Times New Roman"/>
          <w:color w:val="auto"/>
          <w:sz w:val="20"/>
          <w:szCs w:val="20"/>
        </w:rPr>
      </w:pPr>
      <w:r w:rsidRPr="0017413C">
        <w:rPr>
          <w:rFonts w:cs="Times New Roman"/>
          <w:b w:val="0"/>
          <w:color w:val="auto"/>
          <w:sz w:val="20"/>
          <w:szCs w:val="20"/>
        </w:rPr>
        <w:t xml:space="preserve">Roughness of </w:t>
      </w:r>
      <w:r w:rsidRPr="0017413C">
        <w:rPr>
          <w:rFonts w:cs="Times New Roman"/>
          <w:b w:val="0"/>
          <w:i/>
          <w:color w:val="auto"/>
          <w:sz w:val="20"/>
          <w:szCs w:val="20"/>
        </w:rPr>
        <w:t>as</w:t>
      </w:r>
      <w:r w:rsidRPr="0017413C">
        <w:rPr>
          <w:rFonts w:cs="Times New Roman"/>
          <w:b w:val="0"/>
          <w:color w:val="auto"/>
          <w:sz w:val="20"/>
          <w:szCs w:val="20"/>
        </w:rPr>
        <w:t xml:space="preserve">-Ti and </w:t>
      </w:r>
      <w:r w:rsidRPr="0017413C">
        <w:rPr>
          <w:rFonts w:cs="Times New Roman"/>
          <w:b w:val="0"/>
          <w:i/>
          <w:color w:val="auto"/>
          <w:sz w:val="20"/>
          <w:szCs w:val="20"/>
        </w:rPr>
        <w:t>ab</w:t>
      </w:r>
      <w:r w:rsidRPr="0017413C">
        <w:rPr>
          <w:rFonts w:cs="Times New Roman"/>
          <w:b w:val="0"/>
          <w:color w:val="auto"/>
          <w:sz w:val="20"/>
          <w:szCs w:val="20"/>
        </w:rPr>
        <w:t xml:space="preserve">-Ti was analysed using optical 3D surface metrology (Alicona, InfiniteFocus, Austria). 3D surface metrology system operated based on combination of small depth of focus of an optical microscope setting at 5X optical zoom with vertical scanning. </w:t>
      </w:r>
      <w:r w:rsidR="00AE38BD">
        <w:rPr>
          <w:rFonts w:cs="Times New Roman"/>
          <w:b w:val="0"/>
          <w:color w:val="auto"/>
          <w:sz w:val="20"/>
          <w:szCs w:val="20"/>
        </w:rPr>
        <w:t>The a</w:t>
      </w:r>
      <w:r w:rsidRPr="0017413C">
        <w:rPr>
          <w:rFonts w:cs="Times New Roman"/>
          <w:b w:val="0"/>
          <w:color w:val="auto"/>
          <w:sz w:val="20"/>
          <w:szCs w:val="20"/>
        </w:rPr>
        <w:t xml:space="preserve">nalysis was conducted on the total surface area of Ø5.5mm by setting at 3x3 scan frame. Roughness profile calculated automatically using its software based on a line drew across the 2D image of scan surface. Average roughness measurement </w:t>
      </w:r>
      <w:r w:rsidR="00AE38BD">
        <w:rPr>
          <w:rFonts w:cs="Times New Roman"/>
          <w:b w:val="0"/>
          <w:color w:val="auto"/>
          <w:sz w:val="20"/>
          <w:szCs w:val="20"/>
        </w:rPr>
        <w:t>was</w:t>
      </w:r>
      <w:r w:rsidRPr="0017413C">
        <w:rPr>
          <w:rFonts w:cs="Times New Roman"/>
          <w:b w:val="0"/>
          <w:color w:val="auto"/>
          <w:sz w:val="20"/>
          <w:szCs w:val="20"/>
        </w:rPr>
        <w:t xml:space="preserve"> taken from 3 different drew lines.</w:t>
      </w:r>
    </w:p>
    <w:p w:rsidR="00ED2F34" w:rsidRDefault="00ED2F34" w:rsidP="00ED2F34">
      <w:pPr>
        <w:pStyle w:val="JESTECHeading2"/>
        <w:numPr>
          <w:ilvl w:val="0"/>
          <w:numId w:val="0"/>
        </w:numPr>
        <w:tabs>
          <w:tab w:val="left" w:pos="720"/>
        </w:tabs>
        <w:spacing w:before="0" w:after="0"/>
        <w:rPr>
          <w:rFonts w:cs="Times New Roman"/>
          <w:color w:val="auto"/>
          <w:sz w:val="20"/>
          <w:szCs w:val="20"/>
        </w:rPr>
      </w:pPr>
    </w:p>
    <w:p w:rsidR="00ED2F34" w:rsidRPr="00ED2F34" w:rsidRDefault="00ED2F34" w:rsidP="00ED2F34">
      <w:pPr>
        <w:pStyle w:val="JESTECHeading2"/>
        <w:numPr>
          <w:ilvl w:val="0"/>
          <w:numId w:val="0"/>
        </w:numPr>
        <w:tabs>
          <w:tab w:val="left" w:pos="720"/>
        </w:tabs>
        <w:spacing w:before="0" w:after="0"/>
        <w:rPr>
          <w:rFonts w:cs="Times New Roman"/>
          <w:i/>
          <w:color w:val="auto"/>
          <w:sz w:val="20"/>
          <w:szCs w:val="20"/>
        </w:rPr>
      </w:pPr>
      <w:r w:rsidRPr="00ED2F34">
        <w:rPr>
          <w:rFonts w:cs="Times New Roman"/>
          <w:i/>
          <w:color w:val="auto"/>
          <w:sz w:val="20"/>
          <w:szCs w:val="20"/>
        </w:rPr>
        <w:t>Surface wettability</w:t>
      </w:r>
    </w:p>
    <w:p w:rsidR="00ED2F34" w:rsidRDefault="00690B08" w:rsidP="00690B08">
      <w:pPr>
        <w:pStyle w:val="JESTECHeading2"/>
        <w:numPr>
          <w:ilvl w:val="0"/>
          <w:numId w:val="0"/>
        </w:numPr>
        <w:tabs>
          <w:tab w:val="num" w:pos="567"/>
        </w:tabs>
        <w:spacing w:before="0" w:after="0"/>
        <w:rPr>
          <w:rFonts w:cs="Times New Roman"/>
          <w:b w:val="0"/>
          <w:color w:val="auto"/>
          <w:sz w:val="20"/>
          <w:szCs w:val="20"/>
        </w:rPr>
      </w:pPr>
      <w:r w:rsidRPr="0017413C">
        <w:rPr>
          <w:rFonts w:cs="Times New Roman"/>
          <w:b w:val="0"/>
          <w:color w:val="auto"/>
          <w:sz w:val="20"/>
          <w:szCs w:val="20"/>
        </w:rPr>
        <w:t xml:space="preserve">The wettability of </w:t>
      </w:r>
      <w:r w:rsidRPr="0017413C">
        <w:rPr>
          <w:rFonts w:cs="Times New Roman"/>
          <w:b w:val="0"/>
          <w:i/>
          <w:color w:val="auto"/>
          <w:sz w:val="20"/>
          <w:szCs w:val="20"/>
        </w:rPr>
        <w:t>as</w:t>
      </w:r>
      <w:r w:rsidRPr="0017413C">
        <w:rPr>
          <w:rFonts w:cs="Times New Roman"/>
          <w:b w:val="0"/>
          <w:color w:val="auto"/>
          <w:sz w:val="20"/>
          <w:szCs w:val="20"/>
        </w:rPr>
        <w:t xml:space="preserve">-Ti and </w:t>
      </w:r>
      <w:r w:rsidRPr="0017413C">
        <w:rPr>
          <w:rFonts w:cs="Times New Roman"/>
          <w:b w:val="0"/>
          <w:i/>
          <w:color w:val="auto"/>
          <w:sz w:val="20"/>
          <w:szCs w:val="20"/>
        </w:rPr>
        <w:t>ab</w:t>
      </w:r>
      <w:r w:rsidRPr="0017413C">
        <w:rPr>
          <w:rFonts w:cs="Times New Roman"/>
          <w:b w:val="0"/>
          <w:color w:val="auto"/>
          <w:sz w:val="20"/>
          <w:szCs w:val="20"/>
        </w:rPr>
        <w:t xml:space="preserve">-Ti was determined using contact angle goniometry (AST Products, Inc, VCA-3000S, Massachusetts USA). The contact angle was measured using distilled water drops at room temperature. </w:t>
      </w:r>
      <w:r w:rsidR="00403425" w:rsidRPr="0017413C">
        <w:rPr>
          <w:rFonts w:cs="Times New Roman"/>
          <w:b w:val="0"/>
          <w:color w:val="auto"/>
          <w:sz w:val="20"/>
          <w:szCs w:val="20"/>
        </w:rPr>
        <w:t>The a</w:t>
      </w:r>
      <w:r w:rsidRPr="0017413C">
        <w:rPr>
          <w:rFonts w:cs="Times New Roman"/>
          <w:b w:val="0"/>
          <w:color w:val="auto"/>
          <w:sz w:val="20"/>
          <w:szCs w:val="20"/>
        </w:rPr>
        <w:t xml:space="preserve">ngle </w:t>
      </w:r>
      <w:r w:rsidR="00403425" w:rsidRPr="0017413C">
        <w:rPr>
          <w:rFonts w:cs="Times New Roman"/>
          <w:b w:val="0"/>
          <w:color w:val="auto"/>
          <w:sz w:val="20"/>
          <w:szCs w:val="20"/>
        </w:rPr>
        <w:t xml:space="preserve">was </w:t>
      </w:r>
      <w:r w:rsidRPr="0017413C">
        <w:rPr>
          <w:rFonts w:cs="Times New Roman"/>
          <w:b w:val="0"/>
          <w:color w:val="auto"/>
          <w:sz w:val="20"/>
          <w:szCs w:val="20"/>
        </w:rPr>
        <w:t>calculated manually from the baseline of surface-water contact. Image of water droplet was captured for measurement at about 15 seconds after delivery by using static sessile drop method. Average of three readings of contact angle was taken from each sample.</w:t>
      </w:r>
    </w:p>
    <w:p w:rsidR="00ED2F34" w:rsidRDefault="00ED2F34" w:rsidP="00690B08">
      <w:pPr>
        <w:pStyle w:val="JESTECHeading2"/>
        <w:numPr>
          <w:ilvl w:val="0"/>
          <w:numId w:val="0"/>
        </w:numPr>
        <w:tabs>
          <w:tab w:val="num" w:pos="567"/>
        </w:tabs>
        <w:spacing w:before="0" w:after="0"/>
        <w:rPr>
          <w:rFonts w:cs="Times New Roman"/>
          <w:b w:val="0"/>
          <w:color w:val="auto"/>
          <w:sz w:val="20"/>
          <w:szCs w:val="20"/>
        </w:rPr>
      </w:pPr>
    </w:p>
    <w:p w:rsidR="00ED2F34" w:rsidRPr="00ED2F34" w:rsidRDefault="00ED2F34" w:rsidP="00690B08">
      <w:pPr>
        <w:pStyle w:val="JESTECHeading2"/>
        <w:numPr>
          <w:ilvl w:val="0"/>
          <w:numId w:val="0"/>
        </w:numPr>
        <w:tabs>
          <w:tab w:val="num" w:pos="567"/>
        </w:tabs>
        <w:spacing w:before="0" w:after="0"/>
        <w:rPr>
          <w:rFonts w:cs="Times New Roman"/>
          <w:i/>
          <w:color w:val="auto"/>
          <w:sz w:val="20"/>
          <w:szCs w:val="20"/>
        </w:rPr>
      </w:pPr>
      <w:r w:rsidRPr="00ED2F34">
        <w:rPr>
          <w:rFonts w:cs="Times New Roman"/>
          <w:i/>
          <w:color w:val="auto"/>
          <w:sz w:val="20"/>
          <w:szCs w:val="20"/>
        </w:rPr>
        <w:t>Surface morphology</w:t>
      </w:r>
    </w:p>
    <w:p w:rsidR="00ED2F34" w:rsidRDefault="00690B08" w:rsidP="00690B08">
      <w:pPr>
        <w:pStyle w:val="JESTECHeading2"/>
        <w:numPr>
          <w:ilvl w:val="0"/>
          <w:numId w:val="0"/>
        </w:numPr>
        <w:tabs>
          <w:tab w:val="num" w:pos="567"/>
        </w:tabs>
        <w:spacing w:before="0" w:after="0"/>
        <w:rPr>
          <w:rFonts w:cs="Times New Roman"/>
          <w:b w:val="0"/>
          <w:color w:val="auto"/>
          <w:sz w:val="20"/>
          <w:szCs w:val="20"/>
        </w:rPr>
      </w:pPr>
      <w:r w:rsidRPr="0017413C">
        <w:rPr>
          <w:rFonts w:cs="Times New Roman"/>
          <w:b w:val="0"/>
          <w:color w:val="auto"/>
          <w:sz w:val="20"/>
          <w:szCs w:val="20"/>
        </w:rPr>
        <w:t xml:space="preserve">Morphology for all samples of Ti treated was observed by using field emission electron microscope, </w:t>
      </w:r>
      <w:r w:rsidRPr="0017413C">
        <w:rPr>
          <w:rStyle w:val="Emphasis"/>
          <w:rFonts w:eastAsiaTheme="minorEastAsia" w:cs="Times New Roman"/>
          <w:b w:val="0"/>
          <w:i w:val="0"/>
          <w:color w:val="auto"/>
          <w:sz w:val="20"/>
          <w:szCs w:val="20"/>
          <w:shd w:val="clear" w:color="auto" w:fill="FFFFFF"/>
        </w:rPr>
        <w:t>FESEM</w:t>
      </w:r>
      <w:r w:rsidRPr="0017413C">
        <w:rPr>
          <w:rStyle w:val="Emphasis"/>
          <w:rFonts w:eastAsiaTheme="minorEastAsia" w:cs="Times New Roman"/>
          <w:b w:val="0"/>
          <w:color w:val="auto"/>
          <w:sz w:val="20"/>
          <w:szCs w:val="20"/>
          <w:shd w:val="clear" w:color="auto" w:fill="FFFFFF"/>
        </w:rPr>
        <w:t xml:space="preserve"> (</w:t>
      </w:r>
      <w:r w:rsidRPr="0017413C">
        <w:rPr>
          <w:rFonts w:cs="Times New Roman"/>
          <w:b w:val="0"/>
          <w:color w:val="auto"/>
          <w:sz w:val="20"/>
          <w:szCs w:val="20"/>
          <w:shd w:val="clear" w:color="auto" w:fill="FFFFFF"/>
        </w:rPr>
        <w:t xml:space="preserve">Carl Zeiss, </w:t>
      </w:r>
      <w:r w:rsidRPr="0017413C">
        <w:rPr>
          <w:rStyle w:val="Emphasis"/>
          <w:rFonts w:eastAsiaTheme="minorEastAsia" w:cs="Times New Roman"/>
          <w:b w:val="0"/>
          <w:color w:val="auto"/>
          <w:sz w:val="20"/>
          <w:szCs w:val="20"/>
          <w:shd w:val="clear" w:color="auto" w:fill="FFFFFF"/>
        </w:rPr>
        <w:t>SUPRA</w:t>
      </w:r>
      <w:r w:rsidRPr="0017413C">
        <w:rPr>
          <w:rStyle w:val="apple-converted-space"/>
          <w:rFonts w:cs="Times New Roman"/>
          <w:b w:val="0"/>
          <w:color w:val="auto"/>
          <w:sz w:val="20"/>
          <w:szCs w:val="20"/>
          <w:shd w:val="clear" w:color="auto" w:fill="FFFFFF"/>
        </w:rPr>
        <w:t> </w:t>
      </w:r>
      <w:r w:rsidRPr="0017413C">
        <w:rPr>
          <w:rFonts w:cs="Times New Roman"/>
          <w:b w:val="0"/>
          <w:color w:val="auto"/>
          <w:sz w:val="20"/>
          <w:szCs w:val="20"/>
          <w:shd w:val="clear" w:color="auto" w:fill="FFFFFF"/>
        </w:rPr>
        <w:t>40VP, Germany). The images were captured at magnification of 1k, 5k and 20k at accelerating voltage of 10kV.</w:t>
      </w:r>
    </w:p>
    <w:p w:rsidR="00ED2F34" w:rsidRDefault="00ED2F34" w:rsidP="00690B08">
      <w:pPr>
        <w:pStyle w:val="JESTECHeading2"/>
        <w:numPr>
          <w:ilvl w:val="0"/>
          <w:numId w:val="0"/>
        </w:numPr>
        <w:tabs>
          <w:tab w:val="num" w:pos="567"/>
        </w:tabs>
        <w:spacing w:before="0" w:after="0"/>
        <w:rPr>
          <w:rFonts w:cs="Times New Roman"/>
          <w:b w:val="0"/>
          <w:color w:val="auto"/>
          <w:sz w:val="20"/>
          <w:szCs w:val="20"/>
        </w:rPr>
      </w:pPr>
    </w:p>
    <w:p w:rsidR="00ED2F34" w:rsidRDefault="00ED2F34" w:rsidP="00690B08">
      <w:pPr>
        <w:pStyle w:val="JESTECHeading2"/>
        <w:numPr>
          <w:ilvl w:val="0"/>
          <w:numId w:val="0"/>
        </w:numPr>
        <w:tabs>
          <w:tab w:val="num" w:pos="567"/>
        </w:tabs>
        <w:spacing w:before="0" w:after="0"/>
        <w:rPr>
          <w:rFonts w:cs="Times New Roman"/>
          <w:i/>
          <w:color w:val="auto"/>
          <w:sz w:val="20"/>
          <w:szCs w:val="20"/>
        </w:rPr>
      </w:pPr>
      <w:r>
        <w:rPr>
          <w:rFonts w:cs="Times New Roman"/>
          <w:i/>
          <w:color w:val="auto"/>
          <w:sz w:val="20"/>
          <w:szCs w:val="20"/>
        </w:rPr>
        <w:t>Surface structure</w:t>
      </w:r>
    </w:p>
    <w:p w:rsidR="00690B08" w:rsidRPr="00ED2F34" w:rsidRDefault="00690B08" w:rsidP="00690B08">
      <w:pPr>
        <w:pStyle w:val="JESTECHeading2"/>
        <w:numPr>
          <w:ilvl w:val="0"/>
          <w:numId w:val="0"/>
        </w:numPr>
        <w:tabs>
          <w:tab w:val="num" w:pos="567"/>
        </w:tabs>
        <w:spacing w:before="0" w:after="0"/>
        <w:rPr>
          <w:rFonts w:cs="Times New Roman"/>
          <w:b w:val="0"/>
          <w:color w:val="auto"/>
          <w:sz w:val="20"/>
          <w:szCs w:val="20"/>
        </w:rPr>
      </w:pPr>
      <w:r w:rsidRPr="00ED2F34">
        <w:rPr>
          <w:rFonts w:cs="Times New Roman"/>
          <w:b w:val="0"/>
          <w:color w:val="auto"/>
          <w:sz w:val="20"/>
          <w:szCs w:val="20"/>
        </w:rPr>
        <w:t xml:space="preserve"> </w:t>
      </w:r>
      <w:r w:rsidRPr="0017413C">
        <w:rPr>
          <w:rFonts w:cs="Times New Roman"/>
          <w:b w:val="0"/>
          <w:color w:val="auto"/>
          <w:sz w:val="20"/>
          <w:szCs w:val="20"/>
        </w:rPr>
        <w:t>Surface structural changes on Ti6Al4V treated specimen were examined by using X-ray diffraction, XRD (Rigaku, D/Max 2200-PC, Japan). All specimens were analyzed at 2θ angles from 10° to 90° with scan speed of 1° per minute.</w:t>
      </w:r>
    </w:p>
    <w:p w:rsidR="00785CA6" w:rsidRPr="0017413C" w:rsidRDefault="00785CA6" w:rsidP="00785CA6">
      <w:pPr>
        <w:outlineLvl w:val="0"/>
        <w:rPr>
          <w:rFonts w:ascii="Times New Roman" w:hAnsi="Times New Roman" w:cs="Times New Roman"/>
          <w:b/>
          <w:szCs w:val="20"/>
        </w:rPr>
      </w:pPr>
    </w:p>
    <w:p w:rsidR="00785CA6" w:rsidRPr="0017413C" w:rsidRDefault="00785CA6" w:rsidP="00785CA6">
      <w:pPr>
        <w:jc w:val="center"/>
        <w:outlineLvl w:val="0"/>
        <w:rPr>
          <w:rFonts w:ascii="Times New Roman" w:hAnsi="Times New Roman" w:cs="Times New Roman"/>
          <w:b/>
          <w:szCs w:val="20"/>
        </w:rPr>
      </w:pPr>
      <w:r w:rsidRPr="0017413C">
        <w:rPr>
          <w:rFonts w:ascii="Times New Roman" w:hAnsi="Times New Roman" w:cs="Times New Roman"/>
          <w:b/>
          <w:szCs w:val="20"/>
        </w:rPr>
        <w:t>Result and Discussion</w:t>
      </w:r>
    </w:p>
    <w:p w:rsidR="00690B08" w:rsidRPr="0017413C" w:rsidRDefault="00690B08" w:rsidP="00690B08">
      <w:pPr>
        <w:spacing w:before="120"/>
        <w:ind w:right="187"/>
        <w:rPr>
          <w:rFonts w:ascii="Times New Roman" w:hAnsi="Times New Roman" w:cs="Times New Roman"/>
          <w:b/>
          <w:bCs/>
          <w:szCs w:val="20"/>
        </w:rPr>
      </w:pPr>
      <w:r w:rsidRPr="0017413C">
        <w:rPr>
          <w:rFonts w:ascii="Times New Roman" w:hAnsi="Times New Roman" w:cs="Times New Roman"/>
          <w:b/>
          <w:szCs w:val="20"/>
        </w:rPr>
        <w:t>Surface roughness</w:t>
      </w:r>
    </w:p>
    <w:p w:rsidR="00690B08" w:rsidRPr="0017413C" w:rsidRDefault="00AE38BD" w:rsidP="00690B08">
      <w:pPr>
        <w:rPr>
          <w:rFonts w:ascii="Times New Roman" w:hAnsi="Times New Roman" w:cs="Times New Roman"/>
          <w:szCs w:val="20"/>
        </w:rPr>
      </w:pPr>
      <w:r>
        <w:rPr>
          <w:rFonts w:ascii="Times New Roman" w:hAnsi="Times New Roman" w:cs="Times New Roman"/>
          <w:szCs w:val="20"/>
        </w:rPr>
        <w:t>The s</w:t>
      </w:r>
      <w:r w:rsidR="00690B08" w:rsidRPr="0017413C">
        <w:rPr>
          <w:rFonts w:ascii="Times New Roman" w:hAnsi="Times New Roman" w:cs="Times New Roman"/>
          <w:szCs w:val="20"/>
        </w:rPr>
        <w:t xml:space="preserve">urface roughness of </w:t>
      </w:r>
      <w:r w:rsidR="00690B08" w:rsidRPr="0017413C">
        <w:rPr>
          <w:rFonts w:ascii="Times New Roman" w:hAnsi="Times New Roman" w:cs="Times New Roman"/>
          <w:i/>
          <w:szCs w:val="20"/>
        </w:rPr>
        <w:t>as</w:t>
      </w:r>
      <w:r w:rsidR="00690B08" w:rsidRPr="0017413C">
        <w:rPr>
          <w:rFonts w:ascii="Times New Roman" w:hAnsi="Times New Roman" w:cs="Times New Roman"/>
          <w:szCs w:val="20"/>
        </w:rPr>
        <w:t xml:space="preserve">-Ti and </w:t>
      </w:r>
      <w:r w:rsidR="00690B08" w:rsidRPr="0017413C">
        <w:rPr>
          <w:rFonts w:ascii="Times New Roman" w:hAnsi="Times New Roman" w:cs="Times New Roman"/>
          <w:i/>
          <w:szCs w:val="20"/>
        </w:rPr>
        <w:t>ab</w:t>
      </w:r>
      <w:r w:rsidR="00690B08" w:rsidRPr="0017413C">
        <w:rPr>
          <w:rFonts w:ascii="Times New Roman" w:hAnsi="Times New Roman" w:cs="Times New Roman"/>
          <w:szCs w:val="20"/>
        </w:rPr>
        <w:t xml:space="preserve">-Ti when treated with NaOH and KOH at ambient and high temperature </w:t>
      </w:r>
      <w:r w:rsidR="00403425" w:rsidRPr="0017413C">
        <w:rPr>
          <w:rFonts w:ascii="Times New Roman" w:hAnsi="Times New Roman" w:cs="Times New Roman"/>
          <w:szCs w:val="20"/>
        </w:rPr>
        <w:t>is</w:t>
      </w:r>
      <w:r w:rsidR="00690B08" w:rsidRPr="0017413C">
        <w:rPr>
          <w:rFonts w:ascii="Times New Roman" w:hAnsi="Times New Roman" w:cs="Times New Roman"/>
          <w:szCs w:val="20"/>
        </w:rPr>
        <w:t xml:space="preserve"> illustrated in</w:t>
      </w:r>
      <w:r w:rsidR="000330B5">
        <w:rPr>
          <w:rFonts w:ascii="Times New Roman" w:hAnsi="Times New Roman" w:cs="Times New Roman"/>
          <w:szCs w:val="20"/>
        </w:rPr>
        <w:t xml:space="preserve">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49703582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1</w:t>
      </w:r>
      <w:r w:rsidR="000330B5">
        <w:rPr>
          <w:rFonts w:ascii="Times New Roman" w:hAnsi="Times New Roman" w:cs="Times New Roman"/>
          <w:szCs w:val="20"/>
        </w:rPr>
        <w:fldChar w:fldCharType="end"/>
      </w:r>
      <w:r w:rsidR="00690B08" w:rsidRPr="0017413C">
        <w:rPr>
          <w:rFonts w:ascii="Times New Roman" w:hAnsi="Times New Roman" w:cs="Times New Roman"/>
          <w:szCs w:val="20"/>
        </w:rPr>
        <w:t>.</w:t>
      </w:r>
    </w:p>
    <w:p w:rsidR="000E3248" w:rsidRPr="0017413C" w:rsidRDefault="000E3248" w:rsidP="00B9443C">
      <w:pPr>
        <w:ind w:firstLine="284"/>
        <w:jc w:val="center"/>
        <w:rPr>
          <w:rFonts w:ascii="Times New Roman" w:hAnsi="Times New Roman" w:cs="Times New Roman"/>
          <w:szCs w:val="20"/>
        </w:rPr>
      </w:pPr>
      <w:r w:rsidRPr="0017413C">
        <w:rPr>
          <w:noProof/>
          <w:lang w:eastAsia="en-US"/>
        </w:rPr>
        <w:lastRenderedPageBreak/>
        <w:drawing>
          <wp:inline distT="0" distB="0" distL="0" distR="0" wp14:anchorId="05D9C8BB" wp14:editId="0EF66742">
            <wp:extent cx="4001770" cy="2050473"/>
            <wp:effectExtent l="0" t="0" r="17780" b="698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D2F34" w:rsidRDefault="00ED2F34" w:rsidP="00B9443C">
      <w:pPr>
        <w:jc w:val="center"/>
        <w:rPr>
          <w:rFonts w:ascii="Times New Roman" w:hAnsi="Times New Roman" w:cs="Times New Roman"/>
          <w:szCs w:val="20"/>
        </w:rPr>
      </w:pPr>
      <w:bookmarkStart w:id="2" w:name="_Ref449703582"/>
    </w:p>
    <w:p w:rsidR="000E3248" w:rsidRPr="0017413C" w:rsidRDefault="000E3248" w:rsidP="00B9443C">
      <w:pPr>
        <w:jc w:val="center"/>
        <w:rPr>
          <w:rFonts w:ascii="Times New Roman" w:hAnsi="Times New Roman" w:cs="Times New Roman"/>
          <w:szCs w:val="20"/>
        </w:rPr>
      </w:pPr>
      <w:r w:rsidRPr="0017413C">
        <w:rPr>
          <w:rFonts w:ascii="Times New Roman" w:hAnsi="Times New Roman" w:cs="Times New Roman"/>
          <w:szCs w:val="20"/>
        </w:rPr>
        <w:t>Fig</w:t>
      </w:r>
      <w:r w:rsidR="000330B5">
        <w:rPr>
          <w:rFonts w:ascii="Times New Roman" w:hAnsi="Times New Roman" w:cs="Times New Roman"/>
          <w:szCs w:val="20"/>
        </w:rPr>
        <w:t>ure</w:t>
      </w:r>
      <w:r w:rsidRPr="0017413C">
        <w:rPr>
          <w:rFonts w:ascii="Times New Roman" w:hAnsi="Times New Roman" w:cs="Times New Roman"/>
          <w:szCs w:val="20"/>
        </w:rPr>
        <w:t xml:space="preserve"> </w:t>
      </w:r>
      <w:r w:rsidRPr="0017413C">
        <w:rPr>
          <w:rFonts w:ascii="Times New Roman" w:hAnsi="Times New Roman" w:cs="Times New Roman"/>
          <w:szCs w:val="20"/>
        </w:rPr>
        <w:fldChar w:fldCharType="begin"/>
      </w:r>
      <w:r w:rsidRPr="0017413C">
        <w:rPr>
          <w:rFonts w:ascii="Times New Roman" w:hAnsi="Times New Roman" w:cs="Times New Roman"/>
          <w:szCs w:val="20"/>
        </w:rPr>
        <w:instrText xml:space="preserve"> SEQ Figure \* ARABIC </w:instrText>
      </w:r>
      <w:r w:rsidRPr="0017413C">
        <w:rPr>
          <w:rFonts w:ascii="Times New Roman" w:hAnsi="Times New Roman" w:cs="Times New Roman"/>
          <w:szCs w:val="20"/>
        </w:rPr>
        <w:fldChar w:fldCharType="separate"/>
      </w:r>
      <w:r w:rsidR="00EB02F4">
        <w:rPr>
          <w:rFonts w:ascii="Times New Roman" w:hAnsi="Times New Roman" w:cs="Times New Roman"/>
          <w:noProof/>
          <w:szCs w:val="20"/>
        </w:rPr>
        <w:t>1</w:t>
      </w:r>
      <w:r w:rsidRPr="0017413C">
        <w:rPr>
          <w:rFonts w:ascii="Times New Roman" w:hAnsi="Times New Roman" w:cs="Times New Roman"/>
          <w:szCs w:val="20"/>
        </w:rPr>
        <w:fldChar w:fldCharType="end"/>
      </w:r>
      <w:bookmarkEnd w:id="2"/>
      <w:r w:rsidR="00ED2F34">
        <w:rPr>
          <w:rFonts w:ascii="Times New Roman" w:hAnsi="Times New Roman" w:cs="Times New Roman"/>
          <w:noProof/>
          <w:szCs w:val="20"/>
        </w:rPr>
        <w:t xml:space="preserve">. </w:t>
      </w:r>
      <w:r w:rsidRPr="0017413C">
        <w:rPr>
          <w:rFonts w:ascii="Times New Roman" w:hAnsi="Times New Roman" w:cs="Times New Roman"/>
          <w:szCs w:val="20"/>
        </w:rPr>
        <w:t xml:space="preserve">Mean surface roughness of alkali and alkali-heat treated on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000F54A7">
        <w:rPr>
          <w:rFonts w:ascii="Times New Roman" w:hAnsi="Times New Roman" w:cs="Times New Roman"/>
          <w:szCs w:val="20"/>
        </w:rPr>
        <w:t>-Ti</w:t>
      </w:r>
    </w:p>
    <w:p w:rsidR="000E3248" w:rsidRPr="0017413C" w:rsidRDefault="000E3248" w:rsidP="00E23A10">
      <w:pPr>
        <w:ind w:firstLine="284"/>
        <w:rPr>
          <w:rFonts w:ascii="Times New Roman" w:hAnsi="Times New Roman" w:cs="Times New Roman"/>
          <w:szCs w:val="20"/>
        </w:rPr>
      </w:pPr>
    </w:p>
    <w:p w:rsidR="00ED2F34" w:rsidRDefault="00690B08" w:rsidP="00ED2F34">
      <w:pPr>
        <w:rPr>
          <w:rFonts w:ascii="Times New Roman" w:hAnsi="Times New Roman" w:cs="Times New Roman"/>
          <w:szCs w:val="20"/>
        </w:rPr>
      </w:pPr>
      <w:r w:rsidRPr="0017413C">
        <w:rPr>
          <w:rFonts w:ascii="Times New Roman" w:hAnsi="Times New Roman" w:cs="Times New Roman"/>
          <w:szCs w:val="20"/>
        </w:rPr>
        <w:t xml:space="preserve">The aim of the analysis is to determine the effect of alkali-heat treated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 xml:space="preserve">-Ti render the resultant surfaces roughness. The results indicate that the mean value of surface roughness (Ra) on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 xml:space="preserve">-Ti were 2.44±0.80µm and 1.44±0.40µm, respectively. </w:t>
      </w:r>
      <w:r w:rsidR="001C6314" w:rsidRPr="0017413C">
        <w:rPr>
          <w:rFonts w:ascii="Times New Roman" w:hAnsi="Times New Roman" w:cs="Times New Roman"/>
          <w:szCs w:val="20"/>
        </w:rPr>
        <w:t>Abrasion o</w:t>
      </w:r>
      <w:r w:rsidR="005F047F" w:rsidRPr="0017413C">
        <w:rPr>
          <w:rFonts w:ascii="Times New Roman" w:hAnsi="Times New Roman" w:cs="Times New Roman"/>
          <w:szCs w:val="20"/>
        </w:rPr>
        <w:t xml:space="preserve">f </w:t>
      </w:r>
      <w:r w:rsidR="001C6314" w:rsidRPr="0017413C">
        <w:rPr>
          <w:rFonts w:ascii="Times New Roman" w:hAnsi="Times New Roman" w:cs="Times New Roman"/>
          <w:szCs w:val="20"/>
        </w:rPr>
        <w:t>S</w:t>
      </w:r>
      <w:r w:rsidR="005F047F" w:rsidRPr="0017413C">
        <w:rPr>
          <w:rFonts w:ascii="Times New Roman" w:hAnsi="Times New Roman" w:cs="Times New Roman"/>
          <w:szCs w:val="20"/>
        </w:rPr>
        <w:t>i</w:t>
      </w:r>
      <w:r w:rsidR="001C6314" w:rsidRPr="0017413C">
        <w:rPr>
          <w:rFonts w:ascii="Times New Roman" w:hAnsi="Times New Roman" w:cs="Times New Roman"/>
          <w:szCs w:val="20"/>
        </w:rPr>
        <w:t xml:space="preserve">C paper diminished uneven surface on </w:t>
      </w:r>
      <w:r w:rsidR="001C6314" w:rsidRPr="0017413C">
        <w:rPr>
          <w:rFonts w:ascii="Times New Roman" w:hAnsi="Times New Roman" w:cs="Times New Roman"/>
          <w:i/>
          <w:szCs w:val="20"/>
        </w:rPr>
        <w:t>as</w:t>
      </w:r>
      <w:r w:rsidR="005F047F" w:rsidRPr="0017413C">
        <w:rPr>
          <w:rFonts w:ascii="Times New Roman" w:hAnsi="Times New Roman" w:cs="Times New Roman"/>
          <w:szCs w:val="20"/>
        </w:rPr>
        <w:t xml:space="preserve">-Ti and lower the surface roughness of </w:t>
      </w:r>
      <w:r w:rsidR="005F047F" w:rsidRPr="0017413C">
        <w:rPr>
          <w:rFonts w:ascii="Times New Roman" w:hAnsi="Times New Roman" w:cs="Times New Roman"/>
          <w:i/>
          <w:szCs w:val="20"/>
        </w:rPr>
        <w:t>ab-Ti</w:t>
      </w:r>
      <w:r w:rsidR="00605BAE" w:rsidRPr="0017413C">
        <w:rPr>
          <w:rFonts w:ascii="Times New Roman" w:hAnsi="Times New Roman" w:cs="Times New Roman"/>
          <w:i/>
          <w:szCs w:val="20"/>
        </w:rPr>
        <w:t xml:space="preserve"> </w:t>
      </w:r>
      <w:r w:rsidR="00605BAE" w:rsidRPr="00AE38BD">
        <w:rPr>
          <w:rFonts w:ascii="Times New Roman" w:hAnsi="Times New Roman" w:cs="Times New Roman"/>
          <w:szCs w:val="20"/>
        </w:rPr>
        <w:t>up to 41%</w:t>
      </w:r>
      <w:r w:rsidR="00AE38BD">
        <w:rPr>
          <w:rFonts w:ascii="Times New Roman" w:hAnsi="Times New Roman" w:cs="Times New Roman"/>
          <w:szCs w:val="20"/>
        </w:rPr>
        <w:t>.</w:t>
      </w:r>
      <w:r w:rsidR="005F047F" w:rsidRPr="0017413C">
        <w:rPr>
          <w:rFonts w:ascii="Times New Roman" w:hAnsi="Times New Roman" w:cs="Times New Roman"/>
          <w:szCs w:val="20"/>
        </w:rPr>
        <w:t xml:space="preserve"> </w:t>
      </w:r>
      <w:r w:rsidRPr="0017413C">
        <w:rPr>
          <w:rFonts w:ascii="Times New Roman" w:hAnsi="Times New Roman" w:cs="Times New Roman"/>
          <w:szCs w:val="20"/>
        </w:rPr>
        <w:t xml:space="preserve">Initial soaking of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Ti in NaOH gave the Ra value ~0.3-0.5µm gre</w:t>
      </w:r>
      <w:r w:rsidR="007B537F" w:rsidRPr="0017413C">
        <w:rPr>
          <w:rFonts w:ascii="Times New Roman" w:hAnsi="Times New Roman" w:cs="Times New Roman"/>
          <w:szCs w:val="20"/>
        </w:rPr>
        <w:t>ater than Ra in KOH treatment. Alkali treatment leads to the development of submicron- o</w:t>
      </w:r>
      <w:r w:rsidR="0017413C" w:rsidRPr="0017413C">
        <w:rPr>
          <w:rFonts w:ascii="Times New Roman" w:hAnsi="Times New Roman" w:cs="Times New Roman"/>
          <w:szCs w:val="20"/>
        </w:rPr>
        <w:t>r nano  roughness on Ti surface</w:t>
      </w:r>
      <w:r w:rsidR="007B537F"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16/j.msec.2012.08.047.Comparison", "author" : [ { "dropping-particle" : "", "family" : "Kim", "given" : "Christina", "non-dropping-particle" : "", "parse-names" : false, "suffix" : "" }, { "dropping-particle" : "", "family" : "Kendall", "given" : "Matthew R", "non-dropping-particle" : "", "parse-names" : false, "suffix" : "" }, { "dropping-particle" : "", "family" : "Miller", "given" : "Matthew A", "non-dropping-particle" : "", "parse-names" : false, "suffix" : "" }, { "dropping-particle" : "", "family" : "Long", "given" : "Courtney L", "non-dropping-particle" : "", "parse-names" : false, "suffix" : "" }, { "dropping-particle" : "", "family" : "Preston", "given" : "R", "non-dropping-particle" : "", "parse-names" : false, "suffix" : "" }, { "dropping-particle" : "", "family" : "Humphrey", "given" : "Mary Beth", "non-dropping-particle" : "", "parse-names" : false, "suffix" : "" }, { "dropping-particle" : "", "family" : "Madden", "given" : "Andrew S", "non-dropping-particle" : "", "parse-names" : false, "suffix" : "" }, { "dropping-particle" : "", "family" : "Tas", "given" : "A Cuneyt", "non-dropping-particle" : "", "parse-names" : false, "suffix" : "" } ], "container-title" : "Materials Science and Engineering C", "id" : "ITEM-1", "issued" : { "date-parts" : [ [ "2013" ] ] }, "page" : "327-339", "title" : "Comparison of titanium soaked in 5M NaOH or 5M KOH solutions", "type" : "article-journal", "volume" : "33" }, "uris" : [ "http://www.mendeley.com/documents/?uuid=28abf2b4-6b95-4f88-b68a-5d854d90688d" ] } ], "mendeley" : { "formattedCitation" : "[16]", "plainTextFormattedCitation" : "[16]", "previouslyFormattedCitation" : "(C. Kim et al., 2013)" }, "properties" : { "noteIndex" : 0 }, "schema" : "https://github.com/citation-style-language/schema/raw/master/csl-citation.json" }</w:instrText>
      </w:r>
      <w:r w:rsidR="007B537F"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16]</w:t>
      </w:r>
      <w:r w:rsidR="007B537F" w:rsidRPr="0017413C">
        <w:rPr>
          <w:rFonts w:ascii="Times New Roman" w:hAnsi="Times New Roman" w:cs="Times New Roman"/>
          <w:szCs w:val="20"/>
        </w:rPr>
        <w:fldChar w:fldCharType="end"/>
      </w:r>
      <w:r w:rsidR="007B537F" w:rsidRPr="0017413C">
        <w:rPr>
          <w:rFonts w:ascii="Times New Roman" w:hAnsi="Times New Roman" w:cs="Times New Roman"/>
          <w:szCs w:val="20"/>
        </w:rPr>
        <w:t xml:space="preserve"> </w:t>
      </w:r>
      <w:r w:rsidRPr="0017413C">
        <w:rPr>
          <w:rFonts w:ascii="Times New Roman" w:hAnsi="Times New Roman" w:cs="Times New Roman"/>
          <w:szCs w:val="20"/>
        </w:rPr>
        <w:t xml:space="preserve">Theoretically, potassium was slightly reactive than sodium. </w:t>
      </w:r>
      <w:bookmarkStart w:id="3" w:name="OLE_LINK3"/>
      <w:bookmarkStart w:id="4" w:name="OLE_LINK4"/>
      <w:r w:rsidR="00605BAE" w:rsidRPr="0017413C">
        <w:rPr>
          <w:rFonts w:ascii="Times New Roman" w:hAnsi="Times New Roman" w:cs="Times New Roman"/>
          <w:szCs w:val="20"/>
        </w:rPr>
        <w:t>This might cause</w:t>
      </w:r>
      <w:r w:rsidRPr="0017413C">
        <w:rPr>
          <w:rFonts w:ascii="Times New Roman" w:hAnsi="Times New Roman" w:cs="Times New Roman"/>
          <w:szCs w:val="20"/>
        </w:rPr>
        <w:t xml:space="preserve"> the outer layer of oxide Ti surface to completely dissolved and activated to form a more homogen</w:t>
      </w:r>
      <w:r w:rsidR="005F6D12" w:rsidRPr="0017413C">
        <w:rPr>
          <w:rFonts w:ascii="Times New Roman" w:hAnsi="Times New Roman" w:cs="Times New Roman"/>
          <w:szCs w:val="20"/>
        </w:rPr>
        <w:t>e</w:t>
      </w:r>
      <w:r w:rsidRPr="0017413C">
        <w:rPr>
          <w:rFonts w:ascii="Times New Roman" w:hAnsi="Times New Roman" w:cs="Times New Roman"/>
          <w:szCs w:val="20"/>
        </w:rPr>
        <w:t>ous oxide film.</w:t>
      </w:r>
      <w:bookmarkEnd w:id="3"/>
      <w:bookmarkEnd w:id="4"/>
      <w:r w:rsidRPr="0017413C">
        <w:rPr>
          <w:rFonts w:ascii="Times New Roman" w:hAnsi="Times New Roman" w:cs="Times New Roman"/>
          <w:szCs w:val="20"/>
        </w:rPr>
        <w:t xml:space="preserve"> The profile value of the surface roughness chan</w:t>
      </w:r>
      <w:r w:rsidR="00DF181B" w:rsidRPr="0017413C">
        <w:rPr>
          <w:rFonts w:ascii="Times New Roman" w:hAnsi="Times New Roman" w:cs="Times New Roman"/>
          <w:szCs w:val="20"/>
        </w:rPr>
        <w:t>ged given a lower value as well.</w:t>
      </w:r>
      <w:r w:rsidR="006D642E" w:rsidRPr="0017413C">
        <w:rPr>
          <w:rFonts w:ascii="Times New Roman" w:hAnsi="Times New Roman" w:cs="Times New Roman"/>
          <w:szCs w:val="20"/>
        </w:rPr>
        <w:t xml:space="preserve"> From the </w:t>
      </w:r>
      <w:r w:rsidR="001E4891">
        <w:rPr>
          <w:rFonts w:ascii="Times New Roman" w:hAnsi="Times New Roman" w:cs="Times New Roman"/>
          <w:szCs w:val="20"/>
        </w:rPr>
        <w:fldChar w:fldCharType="begin"/>
      </w:r>
      <w:r w:rsidR="001E4891">
        <w:rPr>
          <w:rFonts w:ascii="Times New Roman" w:hAnsi="Times New Roman" w:cs="Times New Roman"/>
          <w:szCs w:val="20"/>
        </w:rPr>
        <w:instrText xml:space="preserve"> REF _Ref449703582 \h </w:instrText>
      </w:r>
      <w:r w:rsidR="001E4891">
        <w:rPr>
          <w:rFonts w:ascii="Times New Roman" w:hAnsi="Times New Roman" w:cs="Times New Roman"/>
          <w:szCs w:val="20"/>
        </w:rPr>
      </w:r>
      <w:r w:rsidR="001E4891">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1</w:t>
      </w:r>
      <w:r w:rsidR="001E4891">
        <w:rPr>
          <w:rFonts w:ascii="Times New Roman" w:hAnsi="Times New Roman" w:cs="Times New Roman"/>
          <w:szCs w:val="20"/>
        </w:rPr>
        <w:fldChar w:fldCharType="end"/>
      </w:r>
      <w:r w:rsidR="001E4891">
        <w:rPr>
          <w:rFonts w:ascii="Times New Roman" w:hAnsi="Times New Roman" w:cs="Times New Roman"/>
          <w:szCs w:val="20"/>
        </w:rPr>
        <w:t xml:space="preserve">, </w:t>
      </w:r>
      <w:r w:rsidR="006D642E" w:rsidRPr="0017413C">
        <w:rPr>
          <w:rFonts w:ascii="Times New Roman" w:hAnsi="Times New Roman" w:cs="Times New Roman"/>
          <w:szCs w:val="20"/>
        </w:rPr>
        <w:t xml:space="preserve">the surface roughness of </w:t>
      </w:r>
      <w:r w:rsidR="006D642E" w:rsidRPr="0017413C">
        <w:rPr>
          <w:rFonts w:ascii="Times New Roman" w:hAnsi="Times New Roman" w:cs="Times New Roman"/>
          <w:i/>
          <w:szCs w:val="20"/>
        </w:rPr>
        <w:t>as</w:t>
      </w:r>
      <w:r w:rsidR="006D642E" w:rsidRPr="0017413C">
        <w:rPr>
          <w:rFonts w:ascii="Times New Roman" w:hAnsi="Times New Roman" w:cs="Times New Roman"/>
          <w:szCs w:val="20"/>
        </w:rPr>
        <w:t>-Ti is dec</w:t>
      </w:r>
      <w:r w:rsidR="003E14C6" w:rsidRPr="0017413C">
        <w:rPr>
          <w:rFonts w:ascii="Times New Roman" w:hAnsi="Times New Roman" w:cs="Times New Roman"/>
          <w:szCs w:val="20"/>
        </w:rPr>
        <w:t xml:space="preserve">reased after treated with NaOH while </w:t>
      </w:r>
      <w:r w:rsidR="006D642E" w:rsidRPr="0017413C">
        <w:rPr>
          <w:rFonts w:ascii="Times New Roman" w:hAnsi="Times New Roman" w:cs="Times New Roman"/>
          <w:szCs w:val="20"/>
        </w:rPr>
        <w:t xml:space="preserve">it is increased slightly for the case of treating the </w:t>
      </w:r>
      <w:r w:rsidR="006D642E" w:rsidRPr="0017413C">
        <w:rPr>
          <w:rFonts w:ascii="Times New Roman" w:hAnsi="Times New Roman" w:cs="Times New Roman"/>
          <w:i/>
          <w:szCs w:val="20"/>
        </w:rPr>
        <w:t>ab-</w:t>
      </w:r>
      <w:r w:rsidR="006D642E" w:rsidRPr="0017413C">
        <w:rPr>
          <w:rFonts w:ascii="Times New Roman" w:hAnsi="Times New Roman" w:cs="Times New Roman"/>
          <w:szCs w:val="20"/>
        </w:rPr>
        <w:t>Ti with NaOH.</w:t>
      </w:r>
      <w:r w:rsidR="003E14C6" w:rsidRPr="0017413C">
        <w:rPr>
          <w:rFonts w:ascii="Times New Roman" w:hAnsi="Times New Roman" w:cs="Times New Roman"/>
          <w:szCs w:val="20"/>
        </w:rPr>
        <w:t xml:space="preserve"> Alkali etching is a process of corroding the surface of Ti. The even surface of </w:t>
      </w:r>
      <w:r w:rsidR="003E14C6" w:rsidRPr="0017413C">
        <w:rPr>
          <w:rFonts w:ascii="Times New Roman" w:hAnsi="Times New Roman" w:cs="Times New Roman"/>
          <w:i/>
          <w:szCs w:val="20"/>
        </w:rPr>
        <w:t>ab</w:t>
      </w:r>
      <w:r w:rsidR="003E14C6" w:rsidRPr="0017413C">
        <w:rPr>
          <w:rFonts w:ascii="Times New Roman" w:hAnsi="Times New Roman" w:cs="Times New Roman"/>
          <w:szCs w:val="20"/>
        </w:rPr>
        <w:t xml:space="preserve">-Ti after abraded with SiC paper was </w:t>
      </w:r>
      <w:r w:rsidR="00E1086C" w:rsidRPr="0017413C">
        <w:rPr>
          <w:rFonts w:ascii="Times New Roman" w:hAnsi="Times New Roman" w:cs="Times New Roman"/>
          <w:szCs w:val="20"/>
        </w:rPr>
        <w:t>destroyed by</w:t>
      </w:r>
      <w:r w:rsidR="00FC171B" w:rsidRPr="0017413C">
        <w:rPr>
          <w:rFonts w:ascii="Times New Roman" w:hAnsi="Times New Roman" w:cs="Times New Roman"/>
          <w:szCs w:val="20"/>
        </w:rPr>
        <w:t xml:space="preserve"> NaOH etching process</w:t>
      </w:r>
      <w:r w:rsidR="00E1086C" w:rsidRPr="0017413C">
        <w:rPr>
          <w:rFonts w:ascii="Times New Roman" w:hAnsi="Times New Roman" w:cs="Times New Roman"/>
          <w:szCs w:val="20"/>
        </w:rPr>
        <w:t xml:space="preserve">. Hence, Ra value after NaOH treatment is slightly increased. Meanwhile, for the case of </w:t>
      </w:r>
      <w:r w:rsidR="00E1086C" w:rsidRPr="0017413C">
        <w:rPr>
          <w:rFonts w:ascii="Times New Roman" w:hAnsi="Times New Roman" w:cs="Times New Roman"/>
          <w:i/>
          <w:szCs w:val="20"/>
        </w:rPr>
        <w:t>as-</w:t>
      </w:r>
      <w:r w:rsidR="00E1086C" w:rsidRPr="0017413C">
        <w:rPr>
          <w:rFonts w:ascii="Times New Roman" w:hAnsi="Times New Roman" w:cs="Times New Roman"/>
          <w:szCs w:val="20"/>
        </w:rPr>
        <w:t>Ti, the rough surface was attacked by NaOH etching reaction that attenuates surface roughness.</w:t>
      </w:r>
    </w:p>
    <w:p w:rsidR="00ED2F34" w:rsidRDefault="00ED2F34" w:rsidP="00ED2F34">
      <w:pPr>
        <w:rPr>
          <w:rFonts w:ascii="Times New Roman" w:hAnsi="Times New Roman" w:cs="Times New Roman"/>
          <w:szCs w:val="20"/>
        </w:rPr>
      </w:pPr>
    </w:p>
    <w:p w:rsidR="000F54A7" w:rsidRDefault="007B537F" w:rsidP="000F54A7">
      <w:pPr>
        <w:rPr>
          <w:rFonts w:ascii="Times New Roman" w:hAnsi="Times New Roman" w:cs="Times New Roman"/>
          <w:szCs w:val="20"/>
        </w:rPr>
      </w:pPr>
      <w:r w:rsidRPr="0017413C">
        <w:rPr>
          <w:rFonts w:ascii="Times New Roman" w:hAnsi="Times New Roman" w:cs="Times New Roman"/>
          <w:i/>
          <w:szCs w:val="20"/>
        </w:rPr>
        <w:t>ab</w:t>
      </w:r>
      <w:r w:rsidRPr="0017413C">
        <w:rPr>
          <w:rFonts w:ascii="Times New Roman" w:hAnsi="Times New Roman" w:cs="Times New Roman"/>
          <w:szCs w:val="20"/>
        </w:rPr>
        <w:t>-Ti that start with lower Ra (1.44±0.40µm) apparently showed value is decreased to 0.83±0.</w:t>
      </w:r>
      <w:r w:rsidR="005F6D12" w:rsidRPr="0017413C">
        <w:rPr>
          <w:rFonts w:ascii="Times New Roman" w:hAnsi="Times New Roman" w:cs="Times New Roman"/>
          <w:szCs w:val="20"/>
        </w:rPr>
        <w:t xml:space="preserve">01µm after alkali-heat treated. </w:t>
      </w:r>
      <w:r w:rsidRPr="0017413C">
        <w:rPr>
          <w:rFonts w:ascii="Times New Roman" w:hAnsi="Times New Roman" w:cs="Times New Roman"/>
          <w:szCs w:val="20"/>
        </w:rPr>
        <w:t xml:space="preserve">Heating changed the surface roughness </w:t>
      </w:r>
      <w:r w:rsidR="00DF181B" w:rsidRPr="0017413C">
        <w:rPr>
          <w:rFonts w:ascii="Times New Roman" w:hAnsi="Times New Roman" w:cs="Times New Roman"/>
          <w:szCs w:val="20"/>
        </w:rPr>
        <w:t>concurrently</w:t>
      </w:r>
      <w:r w:rsidRPr="0017413C">
        <w:rPr>
          <w:rFonts w:ascii="Times New Roman" w:hAnsi="Times New Roman" w:cs="Times New Roman"/>
          <w:szCs w:val="20"/>
        </w:rPr>
        <w:t xml:space="preserve"> </w:t>
      </w:r>
      <w:r w:rsidR="00DF181B" w:rsidRPr="0017413C">
        <w:rPr>
          <w:rFonts w:ascii="Times New Roman" w:hAnsi="Times New Roman" w:cs="Times New Roman"/>
          <w:szCs w:val="20"/>
        </w:rPr>
        <w:t xml:space="preserve">with the change of </w:t>
      </w:r>
      <w:r w:rsidRPr="0017413C">
        <w:rPr>
          <w:rFonts w:ascii="Times New Roman" w:hAnsi="Times New Roman" w:cs="Times New Roman"/>
          <w:szCs w:val="20"/>
        </w:rPr>
        <w:t xml:space="preserve">surface morphology structure </w:t>
      </w:r>
      <w:r w:rsidR="00DF181B" w:rsidRPr="0017413C">
        <w:rPr>
          <w:rFonts w:ascii="Times New Roman" w:hAnsi="Times New Roman" w:cs="Times New Roman"/>
          <w:szCs w:val="20"/>
        </w:rPr>
        <w:t xml:space="preserve">as per in </w:t>
      </w:r>
      <w:r w:rsidRPr="0017413C">
        <w:rPr>
          <w:rFonts w:ascii="Times New Roman" w:hAnsi="Times New Roman" w:cs="Times New Roman"/>
          <w:szCs w:val="20"/>
        </w:rPr>
        <w:t>FESEM image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09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3</w:t>
      </w:r>
      <w:r w:rsidR="000330B5">
        <w:rPr>
          <w:rFonts w:ascii="Times New Roman" w:hAnsi="Times New Roman" w:cs="Times New Roman"/>
          <w:szCs w:val="20"/>
        </w:rPr>
        <w:fldChar w:fldCharType="end"/>
      </w:r>
      <w:r w:rsidR="000330B5" w:rsidRPr="000330B5">
        <w:rPr>
          <w:rFonts w:ascii="Times New Roman" w:hAnsi="Times New Roman" w:cs="Times New Roman"/>
          <w:szCs w:val="20"/>
        </w:rPr>
        <w:t xml:space="preserve"> </w:t>
      </w:r>
      <w:r w:rsidR="000330B5" w:rsidRPr="0017413C">
        <w:rPr>
          <w:rFonts w:ascii="Times New Roman" w:hAnsi="Times New Roman" w:cs="Times New Roman"/>
          <w:szCs w:val="20"/>
        </w:rPr>
        <w:t>and</w:t>
      </w:r>
      <w:r w:rsidR="000330B5">
        <w:rPr>
          <w:rFonts w:ascii="Times New Roman" w:hAnsi="Times New Roman" w:cs="Times New Roman"/>
          <w:szCs w:val="20"/>
        </w:rPr>
        <w:t xml:space="preserve">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15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4</w:t>
      </w:r>
      <w:r w:rsidR="000330B5">
        <w:rPr>
          <w:rFonts w:ascii="Times New Roman" w:hAnsi="Times New Roman" w:cs="Times New Roman"/>
          <w:szCs w:val="20"/>
        </w:rPr>
        <w:fldChar w:fldCharType="end"/>
      </w:r>
      <w:r w:rsidRPr="0017413C">
        <w:rPr>
          <w:rFonts w:ascii="Times New Roman" w:hAnsi="Times New Roman" w:cs="Times New Roman"/>
          <w:szCs w:val="20"/>
        </w:rPr>
        <w:t xml:space="preserve">). </w:t>
      </w:r>
      <w:r w:rsidR="00690B08" w:rsidRPr="0017413C">
        <w:rPr>
          <w:rFonts w:ascii="Times New Roman" w:hAnsi="Times New Roman" w:cs="Times New Roman"/>
          <w:szCs w:val="20"/>
        </w:rPr>
        <w:t xml:space="preserve">From the previous studies, </w:t>
      </w:r>
      <w:r w:rsidR="005F6D12" w:rsidRPr="0017413C">
        <w:rPr>
          <w:rFonts w:ascii="Times New Roman" w:hAnsi="Times New Roman" w:cs="Times New Roman"/>
          <w:szCs w:val="20"/>
        </w:rPr>
        <w:t xml:space="preserve">a </w:t>
      </w:r>
      <w:r w:rsidR="00690B08" w:rsidRPr="0017413C">
        <w:rPr>
          <w:rFonts w:ascii="Times New Roman" w:hAnsi="Times New Roman" w:cs="Times New Roman"/>
          <w:szCs w:val="20"/>
        </w:rPr>
        <w:t xml:space="preserve">mean surface roughness of 1.38µm and 0.20µm did not differ significantly in </w:t>
      </w:r>
      <w:r w:rsidR="005F6D12" w:rsidRPr="0017413C">
        <w:rPr>
          <w:rFonts w:ascii="Times New Roman" w:hAnsi="Times New Roman" w:cs="Times New Roman"/>
          <w:szCs w:val="20"/>
        </w:rPr>
        <w:t xml:space="preserve">the </w:t>
      </w:r>
      <w:r w:rsidR="0017413C" w:rsidRPr="0017413C">
        <w:rPr>
          <w:rFonts w:ascii="Times New Roman" w:hAnsi="Times New Roman" w:cs="Times New Roman"/>
          <w:szCs w:val="20"/>
        </w:rPr>
        <w:t>percentage of cell attachment</w:t>
      </w:r>
      <w:r w:rsidR="000F54A7">
        <w:rPr>
          <w:rFonts w:ascii="Times New Roman" w:hAnsi="Times New Roman" w:cs="Times New Roman"/>
          <w:szCs w:val="20"/>
        </w:rPr>
        <w:t xml:space="preserve"> </w:t>
      </w:r>
      <w:r w:rsidR="00690B08" w:rsidRPr="0017413C">
        <w:rPr>
          <w:rFonts w:ascii="Times New Roman" w:hAnsi="Times New Roman" w:cs="Times New Roman"/>
          <w:szCs w:val="20"/>
          <w:vertAlign w:val="superscript"/>
        </w:rPr>
        <w:fldChar w:fldCharType="begin" w:fldLock="1"/>
      </w:r>
      <w:r w:rsidR="00131498">
        <w:rPr>
          <w:rFonts w:ascii="Times New Roman" w:hAnsi="Times New Roman" w:cs="Times New Roman"/>
          <w:szCs w:val="20"/>
          <w:vertAlign w:val="superscript"/>
        </w:rPr>
        <w:instrText>ADDIN CSL_CITATION { "citationItems" : [ { "id" : "ITEM-1", "itemData" : { "DOI" : "10.1034/j.1600-0501.2001.120513.x", "abstract" : "In the complex process of bone formation at the implant-tissue interface, implant surface roughness is an important factor modulating osteoblastic function. In this study, primary cultures of osteoblast-like cells, derived from human mandibular bone, were used. The aim was to examine the effect of varying surface roughness of titanium implant material on cellular attachment, proliferation and differentiation. A recognized method of increasing surface roughness and enlarging the surface area of titanium implants is by blasting with titanium dioxide particles: the four specimen types in the study comprised surfaces which were machine-turned only, or blasted after turning, with 63\u201390 \u03bcm, 106\u2013180 \u03bcm, or 180\u2013300 \u03bcm TiO2 particles, respectively. The specimens were analyzed by scanning electron microscopy and confocal laser scanning. The turned samples had the smoothest surfaces: average height deviation (Sa) of 0.20 \u03bcm. The roughest were those blasted with 180\u2013300 \u03bcm particles, Sa value 1.38 \u03bcm. Blasting with intermediate particle sizes yielded Sa values of 0.72 \u03bcm and 1.30 \u03bcm, respectively. Cell profile areas were measured using a semiautomatic interactive image analyzer. Figures were expressed as percentage of attachment. DNA synthesis was estimated by measuring the amount of [3H]-thymidine incorporation into trichloroacetic acid (TCA) insoluble cell precipitates. The specific activity of alkaline phosphatase was assayed using p-nitrophenylphosphate as a substrate. The ability of the cells to synthesize osteocalcin was investigated in serum-free culture medium using the ELSA-OST-NAT immunoradiometric kit. After 3 h of culture, the percentage of cellular attachment did not differ significantly between specimens blasted with 180\u2013300 \u03bcm particles and the turned specimens. All blasted surfaces showed significantly higher [3H]-thymidine incorporation than the turned surfaces (P&lt;0.05), with the highest on the surfaces blasted with 180\u2013300 \u03bcm particles. Osteocalcin synthesis by the cells in response to stimulation by 1,25(OH)2D3, was also significantly greater (P&lt;0.05) on the surfaces blasted with TiO2 particles. However, analysis of alkaline phosphatase activity disclosed no significant differences among the four surface modifications. It is concluded that in this cellular model, the proliferation and differentiation of cells derived from human mandibular bone is enhanced by surface roughness of the titanium implant. However, increasing the size of the blasting p\u2026", "author" : [ { "dropping-particle" : "", "family" : "Mustafa", "given" : "K", "non-dropping-particle" : "", "parse-names" : false, "suffix" : "" }, { "dropping-particle" : "", "family" : "Wennerberg", "given" : "Ann", "non-dropping-particle" : "", "parse-names" : false, "suffix" : "" }, { "dropping-particle" : "", "family" : "Wroblewski", "given" : "Joanna", "non-dropping-particle" : "", "parse-names" : false, "suffix" : "" }, { "dropping-particle" : "", "family" : "Hultenby", "given" : "Kjell", "non-dropping-particle" : "", "parse-names" : false, "suffix" : "" }, { "dropping-particle" : "", "family" : "Lopez", "given" : "Blanca Silva", "non-dropping-particle" : "", "parse-names" : false, "suffix" : "" }, { "dropping-particle" : "", "family" : "Arvidson", "given" : "Kristina", "non-dropping-particle" : "", "parse-names" : false, "suffix" : "" } ], "container-title" : "Clinical Oral Implants Research", "id" : "ITEM-1", "issue" : "5", "issued" : { "date-parts" : [ [ "2001" ] ] }, "page" : "515\u2013525", "title" : "Determining optimal surface roughness of TiO 2 blasted titanium implant material for attachment , proliferation and differentiation of cells derived from human mandibular alveolar bone", "type" : "article-journal", "volume" : "12" }, "uris" : [ "http://www.mendeley.com/documents/?uuid=73197292-9551-4c7a-b762-981b1ee6504e" ] } ], "mendeley" : { "formattedCitation" : "[17]", "plainTextFormattedCitation" : "[17]", "previouslyFormattedCitation" : "(Mustafa et al., 2001)" }, "properties" : { "noteIndex" : 0 }, "schema" : "https://github.com/citation-style-language/schema/raw/master/csl-citation.json" }</w:instrText>
      </w:r>
      <w:r w:rsidR="00690B08" w:rsidRPr="0017413C">
        <w:rPr>
          <w:rFonts w:ascii="Times New Roman" w:hAnsi="Times New Roman" w:cs="Times New Roman"/>
          <w:szCs w:val="20"/>
          <w:vertAlign w:val="superscript"/>
        </w:rPr>
        <w:fldChar w:fldCharType="separate"/>
      </w:r>
      <w:r w:rsidR="00131498" w:rsidRPr="00131498">
        <w:rPr>
          <w:rFonts w:ascii="Times New Roman" w:hAnsi="Times New Roman" w:cs="Times New Roman"/>
          <w:noProof/>
          <w:szCs w:val="20"/>
        </w:rPr>
        <w:t>[17]</w:t>
      </w:r>
      <w:r w:rsidR="00690B08" w:rsidRPr="0017413C">
        <w:rPr>
          <w:rFonts w:ascii="Times New Roman" w:hAnsi="Times New Roman" w:cs="Times New Roman"/>
          <w:szCs w:val="20"/>
          <w:vertAlign w:val="superscript"/>
        </w:rPr>
        <w:fldChar w:fldCharType="end"/>
      </w:r>
      <w:r w:rsidR="00E23A10" w:rsidRPr="0017413C">
        <w:rPr>
          <w:rFonts w:ascii="Times New Roman" w:hAnsi="Times New Roman" w:cs="Times New Roman"/>
          <w:szCs w:val="20"/>
        </w:rPr>
        <w:t>.</w:t>
      </w:r>
      <w:r w:rsidR="0028244B" w:rsidRPr="0017413C">
        <w:t xml:space="preserve"> </w:t>
      </w:r>
      <w:r w:rsidR="00690B08" w:rsidRPr="0017413C">
        <w:rPr>
          <w:rFonts w:ascii="Times New Roman" w:hAnsi="Times New Roman" w:cs="Times New Roman"/>
        </w:rPr>
        <w:t>On the other hand, the effect of SiC paper abrasion on the surface Ti did not show a significant impact in increasing the value of Ra as expected</w:t>
      </w:r>
      <w:r w:rsidR="00605BAE" w:rsidRPr="0017413C">
        <w:rPr>
          <w:rFonts w:ascii="Times New Roman" w:hAnsi="Times New Roman" w:cs="Times New Roman"/>
        </w:rPr>
        <w:t>.</w:t>
      </w:r>
      <w:r w:rsidR="0028244B" w:rsidRPr="0017413C">
        <w:rPr>
          <w:rFonts w:ascii="Times New Roman" w:hAnsi="Times New Roman" w:cs="Times New Roman"/>
          <w:szCs w:val="20"/>
        </w:rPr>
        <w:t xml:space="preserve"> Therefore, surface roughness value (Ra) range from 1.5µm to 2.0µm</w:t>
      </w:r>
      <w:r w:rsidR="0028244B" w:rsidRPr="0017413C">
        <w:rPr>
          <w:rFonts w:ascii="Times New Roman" w:hAnsi="Times New Roman" w:cs="Times New Roman"/>
        </w:rPr>
        <w:t xml:space="preserve"> is a good start in promoting alkali titanate layer.</w:t>
      </w:r>
    </w:p>
    <w:p w:rsidR="000F54A7" w:rsidRDefault="000F54A7" w:rsidP="000F54A7">
      <w:pPr>
        <w:rPr>
          <w:rFonts w:ascii="Times New Roman" w:hAnsi="Times New Roman" w:cs="Times New Roman"/>
          <w:szCs w:val="20"/>
        </w:rPr>
      </w:pPr>
    </w:p>
    <w:p w:rsidR="00690B08" w:rsidRPr="000F54A7" w:rsidRDefault="00690B08" w:rsidP="000F54A7">
      <w:pPr>
        <w:rPr>
          <w:rFonts w:ascii="Times New Roman" w:hAnsi="Times New Roman" w:cs="Times New Roman"/>
          <w:szCs w:val="20"/>
        </w:rPr>
      </w:pPr>
      <w:r w:rsidRPr="0017413C">
        <w:rPr>
          <w:rFonts w:ascii="Times New Roman" w:hAnsi="Times New Roman" w:cs="Times New Roman"/>
          <w:b/>
          <w:bCs/>
          <w:szCs w:val="20"/>
        </w:rPr>
        <w:t>Surface wettability</w:t>
      </w:r>
    </w:p>
    <w:p w:rsidR="00690B08" w:rsidRPr="0017413C" w:rsidRDefault="000330B5" w:rsidP="00076AF0">
      <w:pPr>
        <w:rPr>
          <w:rFonts w:ascii="Times New Roman" w:hAnsi="Times New Roman" w:cs="Times New Roman"/>
          <w:szCs w:val="20"/>
        </w:rPr>
      </w:pPr>
      <w:r>
        <w:rPr>
          <w:rFonts w:ascii="Times New Roman" w:hAnsi="Times New Roman" w:cs="Times New Roman"/>
          <w:szCs w:val="20"/>
        </w:rPr>
        <w:fldChar w:fldCharType="begin"/>
      </w:r>
      <w:r>
        <w:rPr>
          <w:rFonts w:ascii="Times New Roman" w:hAnsi="Times New Roman" w:cs="Times New Roman"/>
          <w:szCs w:val="20"/>
        </w:rPr>
        <w:instrText xml:space="preserve"> REF _Ref449703814 \h </w:instrText>
      </w:r>
      <w:r>
        <w:rPr>
          <w:rFonts w:ascii="Times New Roman" w:hAnsi="Times New Roman" w:cs="Times New Roman"/>
          <w:szCs w:val="20"/>
        </w:rPr>
      </w:r>
      <w:r>
        <w:rPr>
          <w:rFonts w:ascii="Times New Roman" w:hAnsi="Times New Roman" w:cs="Times New Roman"/>
          <w:szCs w:val="20"/>
        </w:rPr>
        <w:fldChar w:fldCharType="separate"/>
      </w:r>
      <w:r w:rsidR="00EB02F4" w:rsidRPr="0017413C">
        <w:rPr>
          <w:rFonts w:ascii="Times New Roman" w:hAnsi="Times New Roman" w:cs="Times New Roman"/>
          <w:szCs w:val="20"/>
          <w:lang w:val="en-MY"/>
        </w:rPr>
        <w:t>Fig</w:t>
      </w:r>
      <w:r w:rsidR="00EB02F4">
        <w:rPr>
          <w:rFonts w:ascii="Times New Roman" w:hAnsi="Times New Roman" w:cs="Times New Roman"/>
          <w:szCs w:val="20"/>
          <w:lang w:val="en-MY"/>
        </w:rPr>
        <w:t>ure</w:t>
      </w:r>
      <w:r w:rsidR="00EB02F4" w:rsidRPr="0017413C">
        <w:rPr>
          <w:rFonts w:ascii="Times New Roman" w:hAnsi="Times New Roman" w:cs="Times New Roman"/>
          <w:szCs w:val="20"/>
          <w:lang w:val="en-MY"/>
        </w:rPr>
        <w:t xml:space="preserve"> </w:t>
      </w:r>
      <w:r w:rsidR="00EB02F4">
        <w:rPr>
          <w:rFonts w:ascii="Times New Roman" w:hAnsi="Times New Roman" w:cs="Times New Roman"/>
          <w:noProof/>
          <w:szCs w:val="20"/>
          <w:lang w:val="en-MY"/>
        </w:rPr>
        <w:t>2</w:t>
      </w:r>
      <w:r>
        <w:rPr>
          <w:rFonts w:ascii="Times New Roman" w:hAnsi="Times New Roman" w:cs="Times New Roman"/>
          <w:szCs w:val="20"/>
        </w:rPr>
        <w:fldChar w:fldCharType="end"/>
      </w:r>
      <w:r>
        <w:rPr>
          <w:rFonts w:ascii="Times New Roman" w:hAnsi="Times New Roman" w:cs="Times New Roman"/>
          <w:szCs w:val="20"/>
        </w:rPr>
        <w:t xml:space="preserve"> </w:t>
      </w:r>
      <w:r w:rsidR="00690B08" w:rsidRPr="0017413C">
        <w:rPr>
          <w:rFonts w:ascii="Times New Roman" w:hAnsi="Times New Roman" w:cs="Times New Roman"/>
          <w:szCs w:val="20"/>
        </w:rPr>
        <w:t xml:space="preserve">shows the surface wettability study of </w:t>
      </w:r>
      <w:r w:rsidR="00690B08" w:rsidRPr="0017413C">
        <w:rPr>
          <w:rFonts w:ascii="Times New Roman" w:hAnsi="Times New Roman" w:cs="Times New Roman"/>
          <w:i/>
          <w:szCs w:val="20"/>
        </w:rPr>
        <w:t>as</w:t>
      </w:r>
      <w:r w:rsidR="00690B08" w:rsidRPr="0017413C">
        <w:rPr>
          <w:rFonts w:ascii="Times New Roman" w:hAnsi="Times New Roman" w:cs="Times New Roman"/>
          <w:szCs w:val="20"/>
        </w:rPr>
        <w:t xml:space="preserve">-Ti and </w:t>
      </w:r>
      <w:r w:rsidR="00690B08" w:rsidRPr="0017413C">
        <w:rPr>
          <w:rFonts w:ascii="Times New Roman" w:hAnsi="Times New Roman" w:cs="Times New Roman"/>
          <w:i/>
          <w:szCs w:val="20"/>
        </w:rPr>
        <w:t>ab</w:t>
      </w:r>
      <w:r w:rsidR="00690B08" w:rsidRPr="0017413C">
        <w:rPr>
          <w:rFonts w:ascii="Times New Roman" w:hAnsi="Times New Roman" w:cs="Times New Roman"/>
          <w:szCs w:val="20"/>
        </w:rPr>
        <w:t xml:space="preserve">-Ti. The contact angles of </w:t>
      </w:r>
      <w:r w:rsidR="00690B08" w:rsidRPr="0017413C">
        <w:rPr>
          <w:rFonts w:ascii="Times New Roman" w:hAnsi="Times New Roman" w:cs="Times New Roman"/>
          <w:i/>
          <w:szCs w:val="20"/>
        </w:rPr>
        <w:t>as</w:t>
      </w:r>
      <w:r w:rsidR="00690B08" w:rsidRPr="0017413C">
        <w:rPr>
          <w:rFonts w:ascii="Times New Roman" w:hAnsi="Times New Roman" w:cs="Times New Roman"/>
          <w:szCs w:val="20"/>
        </w:rPr>
        <w:t xml:space="preserve">-Ti and </w:t>
      </w:r>
      <w:r w:rsidR="00690B08" w:rsidRPr="0017413C">
        <w:rPr>
          <w:rFonts w:ascii="Times New Roman" w:hAnsi="Times New Roman" w:cs="Times New Roman"/>
          <w:i/>
          <w:szCs w:val="20"/>
        </w:rPr>
        <w:t>ab</w:t>
      </w:r>
      <w:r w:rsidR="00690B08" w:rsidRPr="0017413C">
        <w:rPr>
          <w:rFonts w:ascii="Times New Roman" w:hAnsi="Times New Roman" w:cs="Times New Roman"/>
          <w:szCs w:val="20"/>
        </w:rPr>
        <w:t xml:space="preserve">-Ti were 85.05±1.53° and 81.62±2.66°, respectively. A contact angle value indicates the affinity of the Ti surface work towards water molecules. As the contact angle value goes higher, the surface properties become more hydrophobic. </w:t>
      </w:r>
    </w:p>
    <w:p w:rsidR="00B9443C" w:rsidRPr="0017413C" w:rsidRDefault="00B9443C" w:rsidP="00076AF0">
      <w:pPr>
        <w:rPr>
          <w:rFonts w:ascii="Times New Roman" w:hAnsi="Times New Roman" w:cs="Times New Roman"/>
          <w:szCs w:val="20"/>
        </w:rPr>
      </w:pPr>
    </w:p>
    <w:p w:rsidR="00FB25B5" w:rsidRPr="0017413C" w:rsidRDefault="001B34BF" w:rsidP="001B34BF">
      <w:pPr>
        <w:jc w:val="center"/>
        <w:rPr>
          <w:rFonts w:ascii="Times New Roman" w:hAnsi="Times New Roman" w:cs="Times New Roman"/>
          <w:szCs w:val="20"/>
        </w:rPr>
      </w:pPr>
      <w:r w:rsidRPr="0017413C">
        <w:rPr>
          <w:noProof/>
          <w:lang w:eastAsia="en-US"/>
        </w:rPr>
        <w:drawing>
          <wp:anchor distT="0" distB="0" distL="114300" distR="114300" simplePos="0" relativeHeight="251665408" behindDoc="1" locked="0" layoutInCell="1" allowOverlap="1">
            <wp:simplePos x="0" y="0"/>
            <wp:positionH relativeFrom="column">
              <wp:posOffset>858982</wp:posOffset>
            </wp:positionH>
            <wp:positionV relativeFrom="paragraph">
              <wp:posOffset>3521</wp:posOffset>
            </wp:positionV>
            <wp:extent cx="4013200" cy="1939637"/>
            <wp:effectExtent l="0" t="0" r="6350" b="3810"/>
            <wp:wrapTight wrapText="bothSides">
              <wp:wrapPolygon edited="0">
                <wp:start x="0" y="0"/>
                <wp:lineTo x="0" y="21430"/>
                <wp:lineTo x="21532" y="21430"/>
                <wp:lineTo x="21532" y="0"/>
                <wp:lineTo x="0" y="0"/>
              </wp:wrapPolygon>
            </wp:wrapTight>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rsidR="000F54A7" w:rsidRDefault="000F54A7" w:rsidP="001B34BF">
      <w:pPr>
        <w:jc w:val="center"/>
        <w:rPr>
          <w:rFonts w:ascii="Times New Roman" w:hAnsi="Times New Roman" w:cs="Times New Roman"/>
          <w:szCs w:val="20"/>
          <w:lang w:val="en-MY"/>
        </w:rPr>
      </w:pPr>
      <w:bookmarkStart w:id="5" w:name="_Ref449703814"/>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0F54A7" w:rsidRDefault="000F54A7" w:rsidP="001B34BF">
      <w:pPr>
        <w:jc w:val="center"/>
        <w:rPr>
          <w:rFonts w:ascii="Times New Roman" w:hAnsi="Times New Roman" w:cs="Times New Roman"/>
          <w:szCs w:val="20"/>
          <w:lang w:val="en-MY"/>
        </w:rPr>
      </w:pPr>
    </w:p>
    <w:p w:rsidR="001B34BF" w:rsidRPr="0017413C" w:rsidRDefault="001B34BF" w:rsidP="001B34BF">
      <w:pPr>
        <w:jc w:val="center"/>
        <w:rPr>
          <w:rFonts w:ascii="Times New Roman" w:hAnsi="Times New Roman" w:cs="Times New Roman"/>
          <w:szCs w:val="20"/>
        </w:rPr>
      </w:pPr>
      <w:r w:rsidRPr="0017413C">
        <w:rPr>
          <w:rFonts w:ascii="Times New Roman" w:hAnsi="Times New Roman" w:cs="Times New Roman"/>
          <w:szCs w:val="20"/>
          <w:lang w:val="en-MY"/>
        </w:rPr>
        <w:t>Fig</w:t>
      </w:r>
      <w:r w:rsidR="000330B5">
        <w:rPr>
          <w:rFonts w:ascii="Times New Roman" w:hAnsi="Times New Roman" w:cs="Times New Roman"/>
          <w:szCs w:val="20"/>
          <w:lang w:val="en-MY"/>
        </w:rPr>
        <w:t>ure</w:t>
      </w:r>
      <w:r w:rsidRPr="0017413C">
        <w:rPr>
          <w:rFonts w:ascii="Times New Roman" w:hAnsi="Times New Roman" w:cs="Times New Roman"/>
          <w:szCs w:val="20"/>
          <w:lang w:val="en-MY"/>
        </w:rPr>
        <w:t xml:space="preserve"> </w:t>
      </w:r>
      <w:r w:rsidRPr="0017413C">
        <w:rPr>
          <w:rFonts w:ascii="Times New Roman" w:hAnsi="Times New Roman" w:cs="Times New Roman"/>
          <w:szCs w:val="20"/>
        </w:rPr>
        <w:fldChar w:fldCharType="begin"/>
      </w:r>
      <w:r w:rsidRPr="0017413C">
        <w:rPr>
          <w:rFonts w:ascii="Times New Roman" w:hAnsi="Times New Roman" w:cs="Times New Roman"/>
          <w:szCs w:val="20"/>
          <w:lang w:val="en-MY"/>
        </w:rPr>
        <w:instrText xml:space="preserve"> SEQ Figure \* ARABIC </w:instrText>
      </w:r>
      <w:r w:rsidRPr="0017413C">
        <w:rPr>
          <w:rFonts w:ascii="Times New Roman" w:hAnsi="Times New Roman" w:cs="Times New Roman"/>
          <w:szCs w:val="20"/>
        </w:rPr>
        <w:fldChar w:fldCharType="separate"/>
      </w:r>
      <w:r w:rsidR="00EB02F4">
        <w:rPr>
          <w:rFonts w:ascii="Times New Roman" w:hAnsi="Times New Roman" w:cs="Times New Roman"/>
          <w:noProof/>
          <w:szCs w:val="20"/>
          <w:lang w:val="en-MY"/>
        </w:rPr>
        <w:t>2</w:t>
      </w:r>
      <w:r w:rsidRPr="0017413C">
        <w:rPr>
          <w:rFonts w:ascii="Times New Roman" w:hAnsi="Times New Roman" w:cs="Times New Roman"/>
          <w:szCs w:val="20"/>
        </w:rPr>
        <w:fldChar w:fldCharType="end"/>
      </w:r>
      <w:bookmarkEnd w:id="5"/>
      <w:r w:rsidR="000F54A7">
        <w:rPr>
          <w:rFonts w:ascii="Times New Roman" w:hAnsi="Times New Roman" w:cs="Times New Roman"/>
          <w:szCs w:val="20"/>
          <w:lang w:val="en-MY"/>
        </w:rPr>
        <w:t xml:space="preserve">. </w:t>
      </w:r>
      <w:r w:rsidR="000330B5">
        <w:rPr>
          <w:rFonts w:ascii="Times New Roman" w:hAnsi="Times New Roman" w:cs="Times New Roman"/>
          <w:szCs w:val="20"/>
          <w:lang w:val="en-MY"/>
        </w:rPr>
        <w:t>T</w:t>
      </w:r>
      <w:r w:rsidR="000330B5" w:rsidRPr="0017413C">
        <w:rPr>
          <w:rFonts w:ascii="Times New Roman" w:hAnsi="Times New Roman" w:cs="Times New Roman"/>
          <w:szCs w:val="20"/>
          <w:lang w:val="en-MY"/>
        </w:rPr>
        <w:t>he</w:t>
      </w:r>
      <w:r w:rsidRPr="0017413C">
        <w:rPr>
          <w:rFonts w:ascii="Times New Roman" w:hAnsi="Times New Roman" w:cs="Times New Roman"/>
          <w:szCs w:val="20"/>
          <w:lang w:val="en-MY"/>
        </w:rPr>
        <w:t xml:space="preserve"> contact angles measurement of alkali and alkali-heat treated on </w:t>
      </w:r>
      <w:r w:rsidRPr="0017413C">
        <w:rPr>
          <w:rFonts w:ascii="Times New Roman" w:hAnsi="Times New Roman" w:cs="Times New Roman"/>
          <w:i/>
          <w:szCs w:val="20"/>
          <w:lang w:val="en-MY"/>
        </w:rPr>
        <w:t>as</w:t>
      </w:r>
      <w:r w:rsidRPr="0017413C">
        <w:rPr>
          <w:rFonts w:ascii="Times New Roman" w:hAnsi="Times New Roman" w:cs="Times New Roman"/>
          <w:szCs w:val="20"/>
          <w:lang w:val="en-MY"/>
        </w:rPr>
        <w:t xml:space="preserve">-Ti and </w:t>
      </w:r>
      <w:r w:rsidRPr="0017413C">
        <w:rPr>
          <w:rFonts w:ascii="Times New Roman" w:hAnsi="Times New Roman" w:cs="Times New Roman"/>
          <w:i/>
          <w:szCs w:val="20"/>
          <w:lang w:val="en-MY"/>
        </w:rPr>
        <w:t>ab</w:t>
      </w:r>
      <w:r w:rsidR="000F54A7">
        <w:rPr>
          <w:rFonts w:ascii="Times New Roman" w:hAnsi="Times New Roman" w:cs="Times New Roman"/>
          <w:szCs w:val="20"/>
          <w:lang w:val="en-MY"/>
        </w:rPr>
        <w:t>-Ti</w:t>
      </w:r>
    </w:p>
    <w:p w:rsidR="000F54A7" w:rsidRDefault="000F54A7" w:rsidP="000F54A7">
      <w:pPr>
        <w:rPr>
          <w:rFonts w:ascii="Times New Roman" w:hAnsi="Times New Roman" w:cs="Times New Roman"/>
          <w:szCs w:val="20"/>
        </w:rPr>
      </w:pPr>
    </w:p>
    <w:p w:rsidR="000F54A7" w:rsidRDefault="00690B08" w:rsidP="000F54A7">
      <w:pPr>
        <w:rPr>
          <w:rFonts w:ascii="Times New Roman" w:hAnsi="Times New Roman" w:cs="Times New Roman"/>
          <w:szCs w:val="20"/>
          <w:lang w:val="en-GB" w:eastAsia="en-US"/>
        </w:rPr>
      </w:pPr>
      <w:r w:rsidRPr="0017413C">
        <w:rPr>
          <w:rFonts w:ascii="Times New Roman" w:hAnsi="Times New Roman" w:cs="Times New Roman"/>
          <w:szCs w:val="20"/>
        </w:rPr>
        <w:t xml:space="preserve">Along the process treatment, </w:t>
      </w:r>
      <w:r w:rsidRPr="0017413C">
        <w:rPr>
          <w:rFonts w:ascii="Times New Roman" w:hAnsi="Times New Roman" w:cs="Times New Roman"/>
          <w:i/>
          <w:szCs w:val="20"/>
        </w:rPr>
        <w:t>as</w:t>
      </w:r>
      <w:r w:rsidRPr="0017413C">
        <w:rPr>
          <w:rFonts w:ascii="Times New Roman" w:hAnsi="Times New Roman" w:cs="Times New Roman"/>
          <w:szCs w:val="20"/>
        </w:rPr>
        <w:t xml:space="preserve">-Ti contact angles consistently decreased after alkali-heat treatment. Meanwhile, </w:t>
      </w:r>
      <w:r w:rsidRPr="0017413C">
        <w:rPr>
          <w:rFonts w:ascii="Times New Roman" w:hAnsi="Times New Roman" w:cs="Times New Roman"/>
          <w:i/>
          <w:szCs w:val="20"/>
        </w:rPr>
        <w:t>ab</w:t>
      </w:r>
      <w:r w:rsidRPr="0017413C">
        <w:rPr>
          <w:rFonts w:ascii="Times New Roman" w:hAnsi="Times New Roman" w:cs="Times New Roman"/>
          <w:szCs w:val="20"/>
        </w:rPr>
        <w:t xml:space="preserve">-Ti indicates otherwise, which </w:t>
      </w:r>
      <w:r w:rsidRPr="0017413C">
        <w:rPr>
          <w:rFonts w:ascii="Times New Roman" w:hAnsi="Times New Roman" w:cs="Times New Roman"/>
          <w:i/>
          <w:szCs w:val="20"/>
        </w:rPr>
        <w:t>ab</w:t>
      </w:r>
      <w:r w:rsidRPr="0017413C">
        <w:rPr>
          <w:rFonts w:ascii="Times New Roman" w:hAnsi="Times New Roman" w:cs="Times New Roman"/>
          <w:szCs w:val="20"/>
        </w:rPr>
        <w:t xml:space="preserve">-Ti after KOH etching is slightly hydrophobic than </w:t>
      </w:r>
      <w:r w:rsidRPr="0017413C">
        <w:rPr>
          <w:rFonts w:ascii="Times New Roman" w:hAnsi="Times New Roman" w:cs="Times New Roman"/>
          <w:i/>
          <w:szCs w:val="20"/>
        </w:rPr>
        <w:t>as</w:t>
      </w:r>
      <w:r w:rsidRPr="0017413C">
        <w:rPr>
          <w:rFonts w:ascii="Times New Roman" w:hAnsi="Times New Roman" w:cs="Times New Roman"/>
          <w:szCs w:val="20"/>
        </w:rPr>
        <w:t xml:space="preserve">-Ti with a difference of ~10°. On the other hand, NaOH etching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 xml:space="preserve">-Ti, the water contact angles drastically reduced to 38.64±1.03° and 25.54±0.53° respectively. A similar result was reported by </w:t>
      </w:r>
      <w:r w:rsidR="0017413C" w:rsidRPr="0017413C">
        <w:rPr>
          <w:rFonts w:ascii="Times New Roman" w:hAnsi="Times New Roman" w:cs="Times New Roman"/>
          <w:noProof/>
          <w:szCs w:val="20"/>
        </w:rPr>
        <w:t>Z</w:t>
      </w:r>
      <w:r w:rsidR="000F54A7">
        <w:rPr>
          <w:rFonts w:ascii="Times New Roman" w:hAnsi="Times New Roman" w:cs="Times New Roman"/>
          <w:noProof/>
          <w:szCs w:val="20"/>
        </w:rPr>
        <w:t xml:space="preserve">hou et al. </w:t>
      </w:r>
      <w:r w:rsidRPr="0017413C">
        <w:rPr>
          <w:rFonts w:ascii="Times New Roman" w:hAnsi="Times New Roman" w:cs="Times New Roman"/>
          <w:szCs w:val="20"/>
          <w:vertAlign w:val="superscript"/>
        </w:rPr>
        <w:fldChar w:fldCharType="begin" w:fldLock="1"/>
      </w:r>
      <w:r w:rsidR="00131498">
        <w:rPr>
          <w:rFonts w:ascii="Times New Roman" w:hAnsi="Times New Roman" w:cs="Times New Roman"/>
          <w:szCs w:val="20"/>
          <w:vertAlign w:val="superscript"/>
        </w:rPr>
        <w:instrText>ADDIN CSL_CITATION { "citationItems" : [ { "id" : "ITEM-1", "itemData" : { "DOI" : "10.1016/j.msec.2013.06.043", "ISSN" : "1873-0191", "PMID" : "23910363", "abstract" : "In this work we report a novel microwave assisted technology to deposit a uniform, ultra-thin apatite coating without any cracks on titanium implants in minutes. This method comprises of conventional biomimetic coating in synergism with microwave irradiation to result in alkaline earth phosphate nucleation. The microwave assisted coating process mainly follows the initial stages of biomimetic coating until the step of the Ca-P nuclei formation. After that, due to microwave irradiation more Ca-P nuclei are formed to cover the whole surface of the implant instead of the growth of deposited Ca-P nuclei to Ca-P globules and coatings. It is interesting to note the doping of Mg(2+) to Ca-P apatite coating can significantly change the properties and performances of as-deposited coatings. The hydrophilicity, physical properties, bioactivity, cell adhesion, and growth capability of as-deposited microwave assisted coatings were investigated. The study shows that this coating technology has great potential in biomedical applications. Additionally, since biomimetic coating can be applied to series of implant materials such as polymer, metals and glass, it is expected this microwave assisted coating technology can also be applied to these materials if they can remains stable at 100 \u00b0C, the boiling point of water.", "author" : [ { "dropping-particle" : "", "family" : "Zhou", "given" : "Huan", "non-dropping-particle" : "", "parse-names" : false, "suffix" : "" }, { "dropping-particle" : "", "family" : "Nabiyouni", "given" : "Maryam", "non-dropping-particle" : "", "parse-names" : false, "suffix" : "" }, { "dropping-particle" : "", "family" : "Bhaduri", "given" : "Sarit B", "non-dropping-particle" : "", "parse-names" : false, "suffix" : "" } ], "container-title" : "Materials science &amp; engineering. C, Materials for biological applications", "id" : "ITEM-1", "issue" : "7", "issued" : { "date-parts" : [ [ "2013", "10" ] ] }, "page" : "4435-43", "publisher" : "Elsevier B.V.", "title" : "Microwave assisted apatite coating deposition on Ti6Al4V implants.", "type" : "article-journal", "volume" : "33" }, "uris" : [ "http://www.mendeley.com/documents/?uuid=ae6135dd-c94c-408c-8ce7-a652fdf84bf9" ] } ], "mendeley" : { "formattedCitation" : "[18]", "plainTextFormattedCitation" : "[18]", "previouslyFormattedCitation" : "(Zhou, Nabiyouni, &amp; Bhaduri, 2013)" }, "properties" : { "noteIndex" : 0 }, "schema" : "https://github.com/citation-style-language/schema/raw/master/csl-citation.json" }</w:instrText>
      </w:r>
      <w:r w:rsidRPr="0017413C">
        <w:rPr>
          <w:rFonts w:ascii="Times New Roman" w:hAnsi="Times New Roman" w:cs="Times New Roman"/>
          <w:szCs w:val="20"/>
          <w:vertAlign w:val="superscript"/>
        </w:rPr>
        <w:fldChar w:fldCharType="separate"/>
      </w:r>
      <w:r w:rsidR="00131498" w:rsidRPr="00131498">
        <w:rPr>
          <w:rFonts w:ascii="Times New Roman" w:hAnsi="Times New Roman" w:cs="Times New Roman"/>
          <w:noProof/>
          <w:szCs w:val="20"/>
        </w:rPr>
        <w:t>[18]</w:t>
      </w:r>
      <w:r w:rsidRPr="0017413C">
        <w:rPr>
          <w:rFonts w:ascii="Times New Roman" w:hAnsi="Times New Roman" w:cs="Times New Roman"/>
          <w:szCs w:val="20"/>
          <w:vertAlign w:val="superscript"/>
        </w:rPr>
        <w:fldChar w:fldCharType="end"/>
      </w:r>
      <w:r w:rsidRPr="0017413C">
        <w:rPr>
          <w:rFonts w:ascii="Times New Roman" w:hAnsi="Times New Roman" w:cs="Times New Roman"/>
          <w:szCs w:val="20"/>
        </w:rPr>
        <w:t xml:space="preserve">. In the case of NaOH </w:t>
      </w:r>
      <w:r w:rsidR="00481ECC" w:rsidRPr="0017413C">
        <w:rPr>
          <w:rFonts w:ascii="Times New Roman" w:hAnsi="Times New Roman" w:cs="Times New Roman"/>
          <w:szCs w:val="20"/>
        </w:rPr>
        <w:t>e</w:t>
      </w:r>
      <w:r w:rsidRPr="0017413C">
        <w:rPr>
          <w:rFonts w:ascii="Times New Roman" w:hAnsi="Times New Roman" w:cs="Times New Roman"/>
          <w:szCs w:val="20"/>
        </w:rPr>
        <w:t xml:space="preserve">tching, higher contact angle of </w:t>
      </w:r>
      <w:r w:rsidRPr="0017413C">
        <w:rPr>
          <w:rFonts w:ascii="Times New Roman" w:hAnsi="Times New Roman" w:cs="Times New Roman"/>
          <w:i/>
          <w:szCs w:val="20"/>
        </w:rPr>
        <w:t>as</w:t>
      </w:r>
      <w:r w:rsidRPr="0017413C">
        <w:rPr>
          <w:rFonts w:ascii="Times New Roman" w:hAnsi="Times New Roman" w:cs="Times New Roman"/>
          <w:szCs w:val="20"/>
        </w:rPr>
        <w:t xml:space="preserve">-Ti than </w:t>
      </w:r>
      <w:r w:rsidRPr="0017413C">
        <w:rPr>
          <w:rFonts w:ascii="Times New Roman" w:hAnsi="Times New Roman" w:cs="Times New Roman"/>
          <w:i/>
          <w:szCs w:val="20"/>
        </w:rPr>
        <w:t>ab</w:t>
      </w:r>
      <w:r w:rsidRPr="0017413C">
        <w:rPr>
          <w:rFonts w:ascii="Times New Roman" w:hAnsi="Times New Roman" w:cs="Times New Roman"/>
          <w:szCs w:val="20"/>
        </w:rPr>
        <w:t>-Ti is due to the presence of inhomogen</w:t>
      </w:r>
      <w:r w:rsidR="00481ECC" w:rsidRPr="0017413C">
        <w:rPr>
          <w:rFonts w:ascii="Times New Roman" w:hAnsi="Times New Roman" w:cs="Times New Roman"/>
          <w:szCs w:val="20"/>
        </w:rPr>
        <w:t>e</w:t>
      </w:r>
      <w:r w:rsidRPr="0017413C">
        <w:rPr>
          <w:rFonts w:ascii="Times New Roman" w:hAnsi="Times New Roman" w:cs="Times New Roman"/>
          <w:szCs w:val="20"/>
        </w:rPr>
        <w:t>ous porous network structure in the as-Ti surface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09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3</w:t>
      </w:r>
      <w:r w:rsidR="000330B5">
        <w:rPr>
          <w:rFonts w:ascii="Times New Roman" w:hAnsi="Times New Roman" w:cs="Times New Roman"/>
          <w:szCs w:val="20"/>
        </w:rPr>
        <w:fldChar w:fldCharType="end"/>
      </w:r>
      <w:r w:rsidRPr="0017413C">
        <w:rPr>
          <w:rFonts w:ascii="Times New Roman" w:hAnsi="Times New Roman" w:cs="Times New Roman"/>
          <w:szCs w:val="20"/>
        </w:rPr>
        <w:t>b). A large clump cloud-like structure act as a multiscaled roughness of pillars forced the droplet of water to remain in Cassie state which increase</w:t>
      </w:r>
      <w:r w:rsidR="00481ECC" w:rsidRPr="0017413C">
        <w:rPr>
          <w:rFonts w:ascii="Times New Roman" w:hAnsi="Times New Roman" w:cs="Times New Roman"/>
          <w:szCs w:val="20"/>
        </w:rPr>
        <w:t>s</w:t>
      </w:r>
      <w:r w:rsidRPr="0017413C">
        <w:rPr>
          <w:rFonts w:ascii="Times New Roman" w:hAnsi="Times New Roman" w:cs="Times New Roman"/>
          <w:szCs w:val="20"/>
        </w:rPr>
        <w:t xml:space="preserve"> </w:t>
      </w:r>
      <w:r w:rsidR="00481ECC" w:rsidRPr="0017413C">
        <w:rPr>
          <w:rFonts w:ascii="Times New Roman" w:hAnsi="Times New Roman" w:cs="Times New Roman"/>
          <w:szCs w:val="20"/>
        </w:rPr>
        <w:t xml:space="preserve">the </w:t>
      </w:r>
      <w:r w:rsidRPr="0017413C">
        <w:rPr>
          <w:rFonts w:ascii="Times New Roman" w:hAnsi="Times New Roman" w:cs="Times New Roman"/>
          <w:szCs w:val="20"/>
        </w:rPr>
        <w:t xml:space="preserve">hydrophobicity of </w:t>
      </w:r>
      <w:r w:rsidRPr="0017413C">
        <w:rPr>
          <w:rFonts w:ascii="Times New Roman" w:hAnsi="Times New Roman" w:cs="Times New Roman"/>
          <w:i/>
          <w:szCs w:val="20"/>
        </w:rPr>
        <w:t>as</w:t>
      </w:r>
      <w:r w:rsidRPr="0017413C">
        <w:rPr>
          <w:rFonts w:ascii="Times New Roman" w:hAnsi="Times New Roman" w:cs="Times New Roman"/>
          <w:szCs w:val="20"/>
        </w:rPr>
        <w:t xml:space="preserve">-Ti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16/j.msec.2012.08.047.Comparison", "author" : [ { "dropping-particle" : "", "family" : "Kim", "given" : "Christina", "non-dropping-particle" : "", "parse-names" : false, "suffix" : "" }, { "dropping-particle" : "", "family" : "Kendall", "given" : "Matthew R", "non-dropping-particle" : "", "parse-names" : false, "suffix" : "" }, { "dropping-particle" : "", "family" : "Miller", "given" : "Matthew A", "non-dropping-particle" : "", "parse-names" : false, "suffix" : "" }, { "dropping-particle" : "", "family" : "Long", "given" : "Courtney L", "non-dropping-particle" : "", "parse-names" : false, "suffix" : "" }, { "dropping-particle" : "", "family" : "Preston", "given" : "R", "non-dropping-particle" : "", "parse-names" : false, "suffix" : "" }, { "dropping-particle" : "", "family" : "Humphrey", "given" : "Mary Beth", "non-dropping-particle" : "", "parse-names" : false, "suffix" : "" }, { "dropping-particle" : "", "family" : "Madden", "given" : "Andrew S", "non-dropping-particle" : "", "parse-names" : false, "suffix" : "" }, { "dropping-particle" : "", "family" : "Tas", "given" : "A Cuneyt", "non-dropping-particle" : "", "parse-names" : false, "suffix" : "" } ], "container-title" : "Materials Science and Engineering C", "id" : "ITEM-1", "issued" : { "date-parts" : [ [ "2013" ] ] }, "page" : "327-339", "title" : "Comparison of titanium soaked in 5M NaOH or 5M KOH solutions", "type" : "article-journal", "volume" : "33" }, "uris" : [ "http://www.mendeley.com/documents/?uuid=28abf2b4-6b95-4f88-b68a-5d854d90688d" ] } ], "mendeley" : { "formattedCitation" : "[16]", "plainTextFormattedCitation" : "[16]", "previouslyFormattedCitation" : "(C. Kim et al., 2013)"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16]</w:t>
      </w:r>
      <w:r w:rsidRPr="0017413C">
        <w:rPr>
          <w:rFonts w:ascii="Times New Roman" w:hAnsi="Times New Roman" w:cs="Times New Roman"/>
          <w:szCs w:val="20"/>
        </w:rPr>
        <w:fldChar w:fldCharType="end"/>
      </w:r>
      <w:r w:rsidRPr="0017413C">
        <w:rPr>
          <w:rFonts w:ascii="Times New Roman" w:hAnsi="Times New Roman" w:cs="Times New Roman"/>
          <w:szCs w:val="20"/>
        </w:rPr>
        <w:t xml:space="preserve">. Meanwhile in a KOH etching case, a porous network structure observed on the surface of </w:t>
      </w:r>
      <w:r w:rsidRPr="0017413C">
        <w:rPr>
          <w:rFonts w:ascii="Times New Roman" w:hAnsi="Times New Roman" w:cs="Times New Roman"/>
          <w:i/>
          <w:szCs w:val="20"/>
        </w:rPr>
        <w:t>as</w:t>
      </w:r>
      <w:r w:rsidRPr="0017413C">
        <w:rPr>
          <w:rFonts w:ascii="Times New Roman" w:hAnsi="Times New Roman" w:cs="Times New Roman"/>
          <w:szCs w:val="20"/>
        </w:rPr>
        <w:t>-Ti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09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3</w:t>
      </w:r>
      <w:r w:rsidR="000330B5">
        <w:rPr>
          <w:rFonts w:ascii="Times New Roman" w:hAnsi="Times New Roman" w:cs="Times New Roman"/>
          <w:szCs w:val="20"/>
        </w:rPr>
        <w:fldChar w:fldCharType="end"/>
      </w:r>
      <w:r w:rsidRPr="0017413C">
        <w:rPr>
          <w:rFonts w:ascii="Times New Roman" w:hAnsi="Times New Roman" w:cs="Times New Roman"/>
          <w:szCs w:val="20"/>
        </w:rPr>
        <w:t xml:space="preserve">d) which contributed to geometrical air trapping effect due to wetting of hydrophilic pores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author" : [ { "dropping-particle" : "", "family" : "Whyman", "given" : "Gene", "non-dropping-particle" : "", "parse-names" : false, "suffix" : "" }, { "dropping-particle" : "", "family" : "Bormashenko", "given" : "Edward", "non-dropping-particle" : "", "parse-names" : false, "suffix" : "" } ], "container-title" : "Langmuir", "id" : "ITEM-1", "issue" : "13", "issued" : { "date-parts" : [ [ "2011" ] ] }, "page" : "8171-8176", "title" : "How to Make the Cassie Wetting State Stable ?", "type" : "article-journal", "volume" : "27" }, "uris" : [ "http://www.mendeley.com/documents/?uuid=f5e7e187-5429-4d30-a886-16dc9f79d5e5" ] } ], "mendeley" : { "formattedCitation" : "[19]", "plainTextFormattedCitation" : "[19]", "previouslyFormattedCitation" : "(Whyman &amp; Bormashenko, 2011)"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19]</w:t>
      </w:r>
      <w:r w:rsidRPr="0017413C">
        <w:rPr>
          <w:rFonts w:ascii="Times New Roman" w:hAnsi="Times New Roman" w:cs="Times New Roman"/>
          <w:szCs w:val="20"/>
        </w:rPr>
        <w:fldChar w:fldCharType="end"/>
      </w:r>
      <w:r w:rsidRPr="0017413C">
        <w:rPr>
          <w:rFonts w:ascii="Times New Roman" w:hAnsi="Times New Roman" w:cs="Times New Roman"/>
          <w:szCs w:val="20"/>
        </w:rPr>
        <w:t xml:space="preserve">. Thus, lower the contact angle measurement. Analysis within </w:t>
      </w:r>
      <w:r w:rsidRPr="0017413C">
        <w:rPr>
          <w:rFonts w:ascii="Times New Roman" w:hAnsi="Times New Roman" w:cs="Times New Roman"/>
          <w:i/>
          <w:szCs w:val="20"/>
        </w:rPr>
        <w:t>as</w:t>
      </w:r>
      <w:r w:rsidRPr="0017413C">
        <w:rPr>
          <w:rFonts w:ascii="Times New Roman" w:hAnsi="Times New Roman" w:cs="Times New Roman"/>
          <w:szCs w:val="20"/>
        </w:rPr>
        <w:t xml:space="preserve">-Ti group found that KOH etching increased the wettability of the surface with contact angle value of 25.27±0.95° lower than NaOH etching of 38.64±1.03°. Similar results also reported by </w:t>
      </w:r>
      <w:r w:rsidR="0017413C" w:rsidRPr="0017413C">
        <w:rPr>
          <w:rFonts w:ascii="Times New Roman" w:hAnsi="Times New Roman" w:cs="Times New Roman"/>
          <w:szCs w:val="20"/>
        </w:rPr>
        <w:t xml:space="preserve">Kim </w:t>
      </w:r>
      <w:r w:rsidR="000F54A7">
        <w:rPr>
          <w:rFonts w:ascii="Times New Roman" w:hAnsi="Times New Roman" w:cs="Times New Roman"/>
          <w:szCs w:val="20"/>
        </w:rPr>
        <w:t xml:space="preserve">et al. </w:t>
      </w:r>
      <w:r w:rsidRPr="0017413C">
        <w:rPr>
          <w:rFonts w:ascii="Times New Roman" w:hAnsi="Times New Roman" w:cs="Times New Roman"/>
          <w:szCs w:val="20"/>
          <w:vertAlign w:val="superscript"/>
        </w:rPr>
        <w:fldChar w:fldCharType="begin" w:fldLock="1"/>
      </w:r>
      <w:r w:rsidR="00131498">
        <w:rPr>
          <w:rFonts w:ascii="Times New Roman" w:hAnsi="Times New Roman" w:cs="Times New Roman"/>
          <w:szCs w:val="20"/>
          <w:vertAlign w:val="superscript"/>
        </w:rPr>
        <w:instrText>ADDIN CSL_CITATION { "citationItems" : [ { "id" : "ITEM-1", "itemData" : { "DOI" : "10.1016/j.msec.2012.08.047.Comparison", "author" : [ { "dropping-particle" : "", "family" : "Kim", "given" : "Christina", "non-dropping-particle" : "", "parse-names" : false, "suffix" : "" }, { "dropping-particle" : "", "family" : "Kendall", "given" : "Matthew R", "non-dropping-particle" : "", "parse-names" : false, "suffix" : "" }, { "dropping-particle" : "", "family" : "Miller", "given" : "Matthew A", "non-dropping-particle" : "", "parse-names" : false, "suffix" : "" }, { "dropping-particle" : "", "family" : "Long", "given" : "Courtney L", "non-dropping-particle" : "", "parse-names" : false, "suffix" : "" }, { "dropping-particle" : "", "family" : "Preston", "given" : "R", "non-dropping-particle" : "", "parse-names" : false, "suffix" : "" }, { "dropping-particle" : "", "family" : "Humphrey", "given" : "Mary Beth", "non-dropping-particle" : "", "parse-names" : false, "suffix" : "" }, { "dropping-particle" : "", "family" : "Madden", "given" : "Andrew S", "non-dropping-particle" : "", "parse-names" : false, "suffix" : "" }, { "dropping-particle" : "", "family" : "Tas", "given" : "A Cuneyt", "non-dropping-particle" : "", "parse-names" : false, "suffix" : "" } ], "container-title" : "Materials Science and Engineering C", "id" : "ITEM-1", "issued" : { "date-parts" : [ [ "2013" ] ] }, "page" : "327-339", "title" : "Comparison of titanium soaked in 5M NaOH or 5M KOH solutions", "type" : "article-journal", "volume" : "33" }, "uris" : [ "http://www.mendeley.com/documents/?uuid=28abf2b4-6b95-4f88-b68a-5d854d90688d" ] } ], "mendeley" : { "formattedCitation" : "[16]", "plainTextFormattedCitation" : "[16]", "previouslyFormattedCitation" : "(C. Kim et al., 2013)" }, "properties" : { "noteIndex" : 0 }, "schema" : "https://github.com/citation-style-language/schema/raw/master/csl-citation.json" }</w:instrText>
      </w:r>
      <w:r w:rsidRPr="0017413C">
        <w:rPr>
          <w:rFonts w:ascii="Times New Roman" w:hAnsi="Times New Roman" w:cs="Times New Roman"/>
          <w:szCs w:val="20"/>
          <w:vertAlign w:val="superscript"/>
        </w:rPr>
        <w:fldChar w:fldCharType="separate"/>
      </w:r>
      <w:r w:rsidR="00131498" w:rsidRPr="00131498">
        <w:rPr>
          <w:rFonts w:ascii="Times New Roman" w:hAnsi="Times New Roman" w:cs="Times New Roman"/>
          <w:noProof/>
          <w:szCs w:val="20"/>
        </w:rPr>
        <w:t>[16]</w:t>
      </w:r>
      <w:r w:rsidRPr="0017413C">
        <w:rPr>
          <w:rFonts w:ascii="Times New Roman" w:hAnsi="Times New Roman" w:cs="Times New Roman"/>
          <w:szCs w:val="20"/>
          <w:vertAlign w:val="superscript"/>
        </w:rPr>
        <w:fldChar w:fldCharType="end"/>
      </w:r>
      <w:r w:rsidRPr="0017413C">
        <w:rPr>
          <w:rFonts w:ascii="Times New Roman" w:hAnsi="Times New Roman" w:cs="Times New Roman"/>
          <w:szCs w:val="20"/>
        </w:rPr>
        <w:t>. Potassium ion has a better reactivity compare</w:t>
      </w:r>
      <w:r w:rsidR="00481ECC" w:rsidRPr="0017413C">
        <w:rPr>
          <w:rFonts w:ascii="Times New Roman" w:hAnsi="Times New Roman" w:cs="Times New Roman"/>
          <w:szCs w:val="20"/>
        </w:rPr>
        <w:t>d</w:t>
      </w:r>
      <w:r w:rsidRPr="0017413C">
        <w:rPr>
          <w:rFonts w:ascii="Times New Roman" w:hAnsi="Times New Roman" w:cs="Times New Roman"/>
          <w:szCs w:val="20"/>
        </w:rPr>
        <w:t xml:space="preserve"> to sodium ion. Hence, during </w:t>
      </w:r>
      <w:r w:rsidR="00481ECC" w:rsidRPr="0017413C">
        <w:rPr>
          <w:rFonts w:ascii="Times New Roman" w:hAnsi="Times New Roman" w:cs="Times New Roman"/>
          <w:szCs w:val="20"/>
        </w:rPr>
        <w:t xml:space="preserve">the </w:t>
      </w:r>
      <w:r w:rsidRPr="0017413C">
        <w:rPr>
          <w:rFonts w:ascii="Times New Roman" w:hAnsi="Times New Roman" w:cs="Times New Roman"/>
          <w:szCs w:val="20"/>
        </w:rPr>
        <w:t>etching process, potassium ion etched and incorporated into the microstructure of passive oxide layer TiO</w:t>
      </w:r>
      <w:r w:rsidRPr="0017413C">
        <w:rPr>
          <w:rFonts w:ascii="Cambria Math" w:hAnsi="Cambria Math" w:cs="Cambria Math"/>
          <w:szCs w:val="20"/>
        </w:rPr>
        <w:t>₂</w:t>
      </w:r>
      <w:r w:rsidRPr="0017413C">
        <w:rPr>
          <w:rFonts w:ascii="Times New Roman" w:hAnsi="Times New Roman" w:cs="Times New Roman"/>
          <w:szCs w:val="20"/>
        </w:rPr>
        <w:t xml:space="preserve"> which slightly greater than sodium ion. Moreover, </w:t>
      </w:r>
      <w:r w:rsidR="00481ECC" w:rsidRPr="0017413C">
        <w:rPr>
          <w:rFonts w:ascii="Times New Roman" w:hAnsi="Times New Roman" w:cs="Times New Roman"/>
          <w:szCs w:val="20"/>
        </w:rPr>
        <w:t xml:space="preserve">an </w:t>
      </w:r>
      <w:r w:rsidRPr="0017413C">
        <w:rPr>
          <w:rFonts w:ascii="Times New Roman" w:hAnsi="Times New Roman" w:cs="Times New Roman"/>
          <w:szCs w:val="20"/>
        </w:rPr>
        <w:t xml:space="preserve">attraction of hydroxyl group changed the wettability of treated Ti surfaces. </w:t>
      </w:r>
    </w:p>
    <w:p w:rsidR="000F54A7" w:rsidRDefault="000F54A7" w:rsidP="000F54A7">
      <w:pPr>
        <w:rPr>
          <w:rFonts w:ascii="Times New Roman" w:hAnsi="Times New Roman" w:cs="Times New Roman"/>
          <w:szCs w:val="20"/>
          <w:lang w:val="en-GB" w:eastAsia="en-US"/>
        </w:rPr>
      </w:pPr>
    </w:p>
    <w:p w:rsidR="00690B08" w:rsidRPr="000F54A7" w:rsidRDefault="00690B08" w:rsidP="000F54A7">
      <w:pPr>
        <w:rPr>
          <w:rFonts w:ascii="Times New Roman" w:hAnsi="Times New Roman" w:cs="Times New Roman"/>
          <w:szCs w:val="20"/>
          <w:lang w:val="en-GB" w:eastAsia="en-US"/>
        </w:rPr>
      </w:pPr>
      <w:r w:rsidRPr="0017413C">
        <w:rPr>
          <w:rFonts w:ascii="Times New Roman" w:hAnsi="Times New Roman" w:cs="Times New Roman"/>
          <w:szCs w:val="20"/>
        </w:rPr>
        <w:t xml:space="preserve">According to the result, chemical and heat treatment result in more hydrophilic surface of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 xml:space="preserve">-Ti by lowering the contact angle. This can </w:t>
      </w:r>
      <w:r w:rsidR="00481ECC" w:rsidRPr="0017413C">
        <w:rPr>
          <w:rFonts w:ascii="Times New Roman" w:hAnsi="Times New Roman" w:cs="Times New Roman"/>
          <w:szCs w:val="20"/>
        </w:rPr>
        <w:t xml:space="preserve">occur due to the reaction on the surface of Ti after chemical-heat treatment that creates the pores which contribute to the hydrophilic structure of Ti. </w:t>
      </w:r>
      <w:r w:rsidRPr="0017413C">
        <w:rPr>
          <w:rFonts w:ascii="Times New Roman" w:hAnsi="Times New Roman" w:cs="Times New Roman"/>
          <w:szCs w:val="20"/>
        </w:rPr>
        <w:t xml:space="preserve">This experiment had not shown obvious differences with the abrasion SiC paper on </w:t>
      </w:r>
      <w:r w:rsidRPr="0017413C">
        <w:rPr>
          <w:rFonts w:ascii="Times New Roman" w:hAnsi="Times New Roman" w:cs="Times New Roman"/>
          <w:i/>
          <w:szCs w:val="20"/>
        </w:rPr>
        <w:t>as</w:t>
      </w:r>
      <w:r w:rsidR="000F54A7">
        <w:rPr>
          <w:rFonts w:ascii="Times New Roman" w:hAnsi="Times New Roman" w:cs="Times New Roman"/>
          <w:szCs w:val="20"/>
        </w:rPr>
        <w:t>-Ti surface. A</w:t>
      </w:r>
      <w:r w:rsidRPr="0017413C">
        <w:rPr>
          <w:rFonts w:ascii="Times New Roman" w:hAnsi="Times New Roman" w:cs="Times New Roman"/>
          <w:szCs w:val="20"/>
        </w:rPr>
        <w:t>ccording to</w:t>
      </w:r>
      <w:r w:rsidR="000F54A7">
        <w:rPr>
          <w:rFonts w:ascii="Times New Roman" w:hAnsi="Times New Roman" w:cs="Times New Roman"/>
          <w:noProof/>
          <w:szCs w:val="20"/>
        </w:rPr>
        <w:t xml:space="preserve"> Rosales-Leal et al.</w:t>
      </w:r>
      <w:r w:rsidRPr="0017413C">
        <w:rPr>
          <w:rFonts w:ascii="Times New Roman" w:hAnsi="Times New Roman" w:cs="Times New Roman"/>
          <w:szCs w:val="20"/>
        </w:rPr>
        <w:t>, the surface abraded with silicon carbide leaves an excess carbon which potentially modified surface energy</w:t>
      </w:r>
      <w:r w:rsidR="0017413C"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16/j.colsurfa.2009.12.017", "ISSN" : "09277757", "abstract" : "Texturization of surfaces is usually advantageous in biomaterial engineering. However, the details of the textured surfaces can be more determining on cell adhesion and proliferation, rather than their roughness degree. Titanium is extensively used as a dental implant material in the human body. In this paper, the effect of four surface treatments on commercially pure titanium has been evaluated. These treatments were polishing (pTi); hydrofluoric acid (HF) etching (eTi); Al2O3 blasting (bTi); Al2O3 blasting+HF etching (beTi). Roughness and fractal dimensions were obtained from atomic force microscopy. Wettability was measured using water sessile drops. Morphology and surface chemical composition were analyzed with scanning electron microscopy and energy dispersive X-ray (EDX). MG-63 cell cultures were performed at different times (180min, 24h, 48h, 72h). Lowest roughness was found in pTi samples followed by eTi, bTi and beTi samples. Etching generated surfaces with the highest fractal dimension and negative skewness. Young contact angles were similar except for pTi and bTi surfaces. Silicon and aluminum traces were found in pTi and bTi samples, respectively. Cell adhesion (\u226424h) was greater on bTi and beTi surfaces. After 48h, cell proliferation, mediated by specific morphologies, was improved in eTi samples followed by beTi surfaces. For the same surface chemistry, cell growth was driven by topography features.", "author" : [ { "dropping-particle" : "", "family" : "Rosales-Leal", "given" : "J.I.", "non-dropping-particle" : "", "parse-names" : false, "suffix" : "" }, { "dropping-particle" : "", "family" : "Rodr\u00edguez-Valverde", "given" : "M.A.", "non-dropping-particle" : "", "parse-names" : false, "suffix" : "" }, { "dropping-particle" : "", "family" : "Mazzaglia", "given" : "G.", "non-dropping-particle" : "", "parse-names" : false, "suffix" : "" }, { "dropping-particle" : "", "family" : "Ram\u00f3n-Torregrosa", "given" : "P.J.", "non-dropping-particle" : "", "parse-names" : false, "suffix" : "" }, { "dropping-particle" : "", "family" : "D\u00edaz-Rodr\u00edguez", "given" : "L.", "non-dropping-particle" : "", "parse-names" : false, "suffix" : "" }, { "dropping-particle" : "", "family" : "Garc\u00eda-Mart\u00ednez", "given" : "O.", "non-dropping-particle" : "", "parse-names" : false, "suffix" : "" }, { "dropping-particle" : "", "family" : "Vallecillo-Capilla", "given" : "M.", "non-dropping-particle" : "", "parse-names" : false, "suffix" : "" }, { "dropping-particle" : "", "family" : "Ruiz", "given" : "C.", "non-dropping-particle" : "", "parse-names" : false, "suffix" : "" }, { "dropping-particle" : "", "family" : "Cabrerizo-V\u00edlchez", "given" : "M.A.", "non-dropping-particle" : "", "parse-names" : false, "suffix" : "" } ], "container-title" : "Colloids and Surfaces A: Physicochemical and Engineering Aspects", "id" : "ITEM-1", "issue" : "1-3", "issued" : { "date-parts" : [ [ "2010", "8" ] ] }, "page" : "222-229", "title" : "Effect of roughness, wettability and morphology of engineered titanium surfaces on osteoblast-like cell adhesion", "type" : "article-journal", "volume" : "365" }, "uris" : [ "http://www.mendeley.com/documents/?uuid=a052d506-1748-4f13-b936-17121f2ad0f7" ] } ], "mendeley" : { "formattedCitation" : "[20]", "plainTextFormattedCitation" : "[20]", "previouslyFormattedCitation" : "(Rosales-Leal et al., 2010)" }, "properties" : { "noteIndex" : 0 }, "schema" : "https://github.com/citation-style-language/schema/raw/master/csl-citation.json" }</w:instrText>
      </w:r>
      <w:r w:rsidR="0017413C"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20]</w:t>
      </w:r>
      <w:r w:rsidR="0017413C" w:rsidRPr="0017413C">
        <w:rPr>
          <w:rFonts w:ascii="Times New Roman" w:hAnsi="Times New Roman" w:cs="Times New Roman"/>
          <w:szCs w:val="20"/>
        </w:rPr>
        <w:fldChar w:fldCharType="end"/>
      </w:r>
      <w:r w:rsidRPr="0017413C">
        <w:rPr>
          <w:rFonts w:ascii="Times New Roman" w:hAnsi="Times New Roman" w:cs="Times New Roman"/>
          <w:szCs w:val="20"/>
        </w:rPr>
        <w:t>.</w:t>
      </w:r>
    </w:p>
    <w:p w:rsidR="00690B08" w:rsidRPr="0017413C" w:rsidRDefault="00690B08" w:rsidP="00690B08">
      <w:pPr>
        <w:spacing w:before="120"/>
        <w:ind w:right="187"/>
        <w:rPr>
          <w:rFonts w:ascii="Times New Roman" w:hAnsi="Times New Roman" w:cs="Times New Roman"/>
          <w:b/>
          <w:bCs/>
          <w:szCs w:val="20"/>
        </w:rPr>
      </w:pPr>
      <w:r w:rsidRPr="0017413C">
        <w:rPr>
          <w:rFonts w:ascii="Times New Roman" w:hAnsi="Times New Roman" w:cs="Times New Roman"/>
          <w:b/>
          <w:bCs/>
          <w:szCs w:val="20"/>
        </w:rPr>
        <w:t>Surface morphology</w:t>
      </w:r>
    </w:p>
    <w:p w:rsidR="00690B08" w:rsidRPr="0017413C" w:rsidRDefault="00690B08" w:rsidP="000F54A7">
      <w:pPr>
        <w:rPr>
          <w:rFonts w:ascii="Times New Roman" w:hAnsi="Times New Roman" w:cs="Times New Roman"/>
          <w:szCs w:val="20"/>
        </w:rPr>
      </w:pPr>
      <w:r w:rsidRPr="0017413C">
        <w:rPr>
          <w:rFonts w:ascii="Times New Roman" w:hAnsi="Times New Roman" w:cs="Times New Roman"/>
          <w:szCs w:val="20"/>
        </w:rPr>
        <w:t xml:space="preserve">The surface morphology of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00481ECC" w:rsidRPr="0017413C">
        <w:rPr>
          <w:rFonts w:ascii="Times New Roman" w:hAnsi="Times New Roman" w:cs="Times New Roman"/>
          <w:szCs w:val="20"/>
        </w:rPr>
        <w:t>-Ti before and after alkali-</w:t>
      </w:r>
      <w:r w:rsidRPr="0017413C">
        <w:rPr>
          <w:rFonts w:ascii="Times New Roman" w:hAnsi="Times New Roman" w:cs="Times New Roman"/>
          <w:szCs w:val="20"/>
        </w:rPr>
        <w:t xml:space="preserve">heat treatment is shown in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09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3</w:t>
      </w:r>
      <w:r w:rsidR="000330B5">
        <w:rPr>
          <w:rFonts w:ascii="Times New Roman" w:hAnsi="Times New Roman" w:cs="Times New Roman"/>
          <w:szCs w:val="20"/>
        </w:rPr>
        <w:fldChar w:fldCharType="end"/>
      </w:r>
      <w:r w:rsidR="000330B5">
        <w:rPr>
          <w:rFonts w:ascii="Times New Roman" w:hAnsi="Times New Roman" w:cs="Times New Roman"/>
          <w:szCs w:val="20"/>
        </w:rPr>
        <w:t xml:space="preserve"> and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15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4</w:t>
      </w:r>
      <w:r w:rsidR="000330B5">
        <w:rPr>
          <w:rFonts w:ascii="Times New Roman" w:hAnsi="Times New Roman" w:cs="Times New Roman"/>
          <w:szCs w:val="20"/>
        </w:rPr>
        <w:fldChar w:fldCharType="end"/>
      </w:r>
      <w:r w:rsidRPr="0017413C">
        <w:rPr>
          <w:rFonts w:ascii="Times New Roman" w:hAnsi="Times New Roman" w:cs="Times New Roman"/>
          <w:szCs w:val="20"/>
        </w:rPr>
        <w:t xml:space="preserve"> respectively.</w:t>
      </w:r>
      <w:r w:rsidR="000F54A7">
        <w:rPr>
          <w:rFonts w:ascii="Times New Roman" w:hAnsi="Times New Roman" w:cs="Times New Roman"/>
          <w:szCs w:val="20"/>
        </w:rPr>
        <w:t xml:space="preserve"> </w:t>
      </w:r>
      <w:r w:rsidRPr="0017413C">
        <w:rPr>
          <w:rFonts w:ascii="Times New Roman" w:hAnsi="Times New Roman" w:cs="Times New Roman"/>
          <w:szCs w:val="20"/>
        </w:rPr>
        <w:t xml:space="preserve">The visible abrasive mark on </w:t>
      </w:r>
      <w:r w:rsidRPr="0017413C">
        <w:rPr>
          <w:rFonts w:ascii="Times New Roman" w:hAnsi="Times New Roman" w:cs="Times New Roman"/>
          <w:i/>
          <w:szCs w:val="20"/>
        </w:rPr>
        <w:t>ab</w:t>
      </w:r>
      <w:r w:rsidRPr="0017413C">
        <w:rPr>
          <w:rFonts w:ascii="Times New Roman" w:hAnsi="Times New Roman" w:cs="Times New Roman"/>
          <w:szCs w:val="20"/>
        </w:rPr>
        <w:t>-Ti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15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4</w:t>
      </w:r>
      <w:r w:rsidR="000330B5">
        <w:rPr>
          <w:rFonts w:ascii="Times New Roman" w:hAnsi="Times New Roman" w:cs="Times New Roman"/>
          <w:szCs w:val="20"/>
        </w:rPr>
        <w:fldChar w:fldCharType="end"/>
      </w:r>
      <w:r w:rsidRPr="0017413C">
        <w:rPr>
          <w:rFonts w:ascii="Times New Roman" w:hAnsi="Times New Roman" w:cs="Times New Roman"/>
          <w:szCs w:val="20"/>
        </w:rPr>
        <w:t xml:space="preserve">a) was affected the resultant surface structure after NaOH and KOH etching. The formation of porous network structure on </w:t>
      </w:r>
      <w:r w:rsidRPr="0017413C">
        <w:rPr>
          <w:rFonts w:ascii="Times New Roman" w:hAnsi="Times New Roman" w:cs="Times New Roman"/>
          <w:i/>
          <w:szCs w:val="20"/>
        </w:rPr>
        <w:t>ab</w:t>
      </w:r>
      <w:r w:rsidRPr="0017413C">
        <w:rPr>
          <w:rFonts w:ascii="Times New Roman" w:hAnsi="Times New Roman" w:cs="Times New Roman"/>
          <w:szCs w:val="20"/>
        </w:rPr>
        <w:t xml:space="preserve">-Ti surface was twice smaller than </w:t>
      </w:r>
      <w:r w:rsidRPr="0017413C">
        <w:rPr>
          <w:rFonts w:ascii="Times New Roman" w:hAnsi="Times New Roman" w:cs="Times New Roman"/>
          <w:i/>
          <w:szCs w:val="20"/>
        </w:rPr>
        <w:t>as</w:t>
      </w:r>
      <w:r w:rsidRPr="0017413C">
        <w:rPr>
          <w:rFonts w:ascii="Times New Roman" w:hAnsi="Times New Roman" w:cs="Times New Roman"/>
          <w:szCs w:val="20"/>
        </w:rPr>
        <w:t xml:space="preserve">-Ti. Clearly seen </w:t>
      </w:r>
      <w:r w:rsidR="00481ECC" w:rsidRPr="0017413C">
        <w:rPr>
          <w:rFonts w:ascii="Times New Roman" w:hAnsi="Times New Roman" w:cs="Times New Roman"/>
          <w:szCs w:val="20"/>
        </w:rPr>
        <w:t>a</w:t>
      </w:r>
      <w:r w:rsidRPr="0017413C">
        <w:rPr>
          <w:rFonts w:ascii="Times New Roman" w:hAnsi="Times New Roman" w:cs="Times New Roman"/>
          <w:szCs w:val="20"/>
        </w:rPr>
        <w:t xml:space="preserve"> porous structure on KOH treated at 60</w:t>
      </w:r>
      <w:r w:rsidR="000F54A7">
        <w:rPr>
          <w:rFonts w:ascii="Times New Roman" w:hAnsi="Times New Roman" w:cs="Times New Roman"/>
          <w:szCs w:val="20"/>
        </w:rPr>
        <w:t xml:space="preserve"> </w:t>
      </w:r>
      <w:r w:rsidRPr="0017413C">
        <w:rPr>
          <w:rFonts w:ascii="Times New Roman" w:hAnsi="Times New Roman" w:cs="Times New Roman"/>
          <w:szCs w:val="20"/>
        </w:rPr>
        <w:t>°C with</w:t>
      </w:r>
      <w:r w:rsidR="00481ECC" w:rsidRPr="0017413C">
        <w:rPr>
          <w:rFonts w:ascii="Times New Roman" w:hAnsi="Times New Roman" w:cs="Times New Roman"/>
          <w:szCs w:val="20"/>
        </w:rPr>
        <w:t xml:space="preserve"> the</w:t>
      </w:r>
      <w:r w:rsidRPr="0017413C">
        <w:rPr>
          <w:rFonts w:ascii="Times New Roman" w:hAnsi="Times New Roman" w:cs="Times New Roman"/>
          <w:szCs w:val="20"/>
        </w:rPr>
        <w:t xml:space="preserve"> presence of cloudy dense image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09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3</w:t>
      </w:r>
      <w:r w:rsidR="000330B5">
        <w:rPr>
          <w:rFonts w:ascii="Times New Roman" w:hAnsi="Times New Roman" w:cs="Times New Roman"/>
          <w:szCs w:val="20"/>
        </w:rPr>
        <w:fldChar w:fldCharType="end"/>
      </w:r>
      <w:r w:rsidRPr="0017413C">
        <w:rPr>
          <w:rFonts w:ascii="Times New Roman" w:hAnsi="Times New Roman" w:cs="Times New Roman"/>
          <w:szCs w:val="20"/>
        </w:rPr>
        <w:t xml:space="preserve">d) compared with NaOH etching. However, </w:t>
      </w:r>
      <w:r w:rsidRPr="0017413C">
        <w:rPr>
          <w:rFonts w:ascii="Times New Roman" w:hAnsi="Times New Roman" w:cs="Times New Roman"/>
          <w:i/>
          <w:szCs w:val="20"/>
        </w:rPr>
        <w:t>ab</w:t>
      </w:r>
      <w:r w:rsidRPr="0017413C">
        <w:rPr>
          <w:rFonts w:ascii="Times New Roman" w:hAnsi="Times New Roman" w:cs="Times New Roman"/>
          <w:szCs w:val="20"/>
        </w:rPr>
        <w:t xml:space="preserve">-Ti alkali treated had not shown obvious different in morphology structure as shown in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15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4</w:t>
      </w:r>
      <w:r w:rsidR="000330B5">
        <w:rPr>
          <w:rFonts w:ascii="Times New Roman" w:hAnsi="Times New Roman" w:cs="Times New Roman"/>
          <w:szCs w:val="20"/>
        </w:rPr>
        <w:fldChar w:fldCharType="end"/>
      </w:r>
      <w:r w:rsidRPr="0017413C">
        <w:rPr>
          <w:rFonts w:ascii="Times New Roman" w:hAnsi="Times New Roman" w:cs="Times New Roman"/>
          <w:szCs w:val="20"/>
        </w:rPr>
        <w:t xml:space="preserve">b and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15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4</w:t>
      </w:r>
      <w:r w:rsidR="000330B5">
        <w:rPr>
          <w:rFonts w:ascii="Times New Roman" w:hAnsi="Times New Roman" w:cs="Times New Roman"/>
          <w:szCs w:val="20"/>
        </w:rPr>
        <w:fldChar w:fldCharType="end"/>
      </w:r>
      <w:r w:rsidRPr="0017413C">
        <w:rPr>
          <w:rFonts w:ascii="Times New Roman" w:hAnsi="Times New Roman" w:cs="Times New Roman"/>
          <w:szCs w:val="20"/>
        </w:rPr>
        <w:t>d.</w:t>
      </w:r>
    </w:p>
    <w:tbl>
      <w:tblPr>
        <w:tblW w:w="0" w:type="auto"/>
        <w:jc w:val="center"/>
        <w:tblLook w:val="01E0" w:firstRow="1" w:lastRow="1" w:firstColumn="1" w:lastColumn="1" w:noHBand="0" w:noVBand="0"/>
      </w:tblPr>
      <w:tblGrid>
        <w:gridCol w:w="57"/>
        <w:gridCol w:w="851"/>
        <w:gridCol w:w="8061"/>
      </w:tblGrid>
      <w:tr w:rsidR="0017413C" w:rsidRPr="0017413C" w:rsidTr="008C0D44">
        <w:trPr>
          <w:gridBefore w:val="2"/>
          <w:wBefore w:w="908" w:type="dxa"/>
          <w:trHeight w:val="3884"/>
          <w:jc w:val="center"/>
        </w:trPr>
        <w:tc>
          <w:tcPr>
            <w:tcW w:w="8061" w:type="dxa"/>
            <w:hideMark/>
          </w:tcPr>
          <w:p w:rsidR="00690B08" w:rsidRPr="0017413C" w:rsidRDefault="00690B08">
            <w:pPr>
              <w:pStyle w:val="BodyChar"/>
              <w:spacing w:before="240"/>
              <w:rPr>
                <w:rFonts w:ascii="Times New Roman" w:hAnsi="Times New Roman" w:cs="Times New Roman"/>
                <w:color w:val="auto"/>
                <w:sz w:val="20"/>
                <w:szCs w:val="20"/>
                <w:lang w:val="en-GB"/>
              </w:rPr>
            </w:pPr>
            <w:r w:rsidRPr="0017413C">
              <w:rPr>
                <w:rFonts w:ascii="Times New Roman" w:hAnsi="Times New Roman" w:cs="Times New Roman"/>
                <w:noProof/>
                <w:color w:val="auto"/>
                <w:sz w:val="20"/>
                <w:szCs w:val="20"/>
              </w:rPr>
              <mc:AlternateContent>
                <mc:Choice Requires="wpg">
                  <w:drawing>
                    <wp:inline distT="0" distB="0" distL="0" distR="0" wp14:anchorId="4F0C772F" wp14:editId="2C452220">
                      <wp:extent cx="4674870" cy="2334260"/>
                      <wp:effectExtent l="19050" t="19050" r="0" b="0"/>
                      <wp:docPr id="324" name="Group 324"/>
                      <wp:cNvGraphicFramePr/>
                      <a:graphic xmlns:a="http://schemas.openxmlformats.org/drawingml/2006/main">
                        <a:graphicData uri="http://schemas.microsoft.com/office/word/2010/wordprocessingGroup">
                          <wpg:wgp>
                            <wpg:cNvGrpSpPr/>
                            <wpg:grpSpPr bwMode="auto">
                              <a:xfrm>
                                <a:off x="0" y="0"/>
                                <a:ext cx="4434840" cy="2213610"/>
                                <a:chOff x="0" y="0"/>
                                <a:chExt cx="7785" cy="3885"/>
                              </a:xfrm>
                            </wpg:grpSpPr>
                            <wpg:grpSp>
                              <wpg:cNvPr id="25" name="Group 25"/>
                              <wpg:cNvGrpSpPr>
                                <a:grpSpLocks/>
                              </wpg:cNvGrpSpPr>
                              <wpg:grpSpPr bwMode="auto">
                                <a:xfrm>
                                  <a:off x="0" y="0"/>
                                  <a:ext cx="7785" cy="3885"/>
                                  <a:chOff x="0" y="0"/>
                                  <a:chExt cx="7785" cy="3885"/>
                                </a:xfrm>
                              </wpg:grpSpPr>
                              <wpg:grpSp>
                                <wpg:cNvPr id="27" name="Group 27"/>
                                <wpg:cNvGrpSpPr>
                                  <a:grpSpLocks/>
                                </wpg:cNvGrpSpPr>
                                <wpg:grpSpPr bwMode="auto">
                                  <a:xfrm>
                                    <a:off x="0" y="0"/>
                                    <a:ext cx="7785" cy="3885"/>
                                    <a:chOff x="0" y="0"/>
                                    <a:chExt cx="7785" cy="3885"/>
                                  </a:xfrm>
                                </wpg:grpSpPr>
                                <wpg:grpSp>
                                  <wpg:cNvPr id="29" name="Group 29"/>
                                  <wpg:cNvGrpSpPr>
                                    <a:grpSpLocks/>
                                  </wpg:cNvGrpSpPr>
                                  <wpg:grpSpPr bwMode="auto">
                                    <a:xfrm>
                                      <a:off x="0" y="0"/>
                                      <a:ext cx="7785" cy="3885"/>
                                      <a:chOff x="0" y="0"/>
                                      <a:chExt cx="7785" cy="3885"/>
                                    </a:xfrm>
                                  </wpg:grpSpPr>
                                  <wpg:grpSp>
                                    <wpg:cNvPr id="31" name="Group 31"/>
                                    <wpg:cNvGrpSpPr>
                                      <a:grpSpLocks/>
                                    </wpg:cNvGrpSpPr>
                                    <wpg:grpSpPr bwMode="auto">
                                      <a:xfrm>
                                        <a:off x="0" y="0"/>
                                        <a:ext cx="7785" cy="3885"/>
                                        <a:chOff x="0" y="0"/>
                                        <a:chExt cx="7785" cy="3885"/>
                                      </a:xfrm>
                                    </wpg:grpSpPr>
                                    <wpg:grpSp>
                                      <wpg:cNvPr id="33" name="Group 33"/>
                                      <wpg:cNvGrpSpPr>
                                        <a:grpSpLocks/>
                                      </wpg:cNvGrpSpPr>
                                      <wpg:grpSpPr bwMode="auto">
                                        <a:xfrm>
                                          <a:off x="0" y="0"/>
                                          <a:ext cx="7785" cy="3885"/>
                                          <a:chOff x="0" y="0"/>
                                          <a:chExt cx="7785" cy="3885"/>
                                        </a:xfrm>
                                      </wpg:grpSpPr>
                                      <pic:pic xmlns:pic="http://schemas.openxmlformats.org/drawingml/2006/picture">
                                        <pic:nvPicPr>
                                          <pic:cNvPr id="35" name="Picture 35" descr="Description: G:\Master 2014\Characterization Result\FESEM-EDX\R_as received\FSG\R-04_scal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5" cy="193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6" name="Picture 36" descr="Description: G:\Master 2014\Characterization Result\FESEM-EDX\R_K\R_K-4_scale.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305" y="1950"/>
                                            <a:ext cx="2580" cy="193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7" name="Picture 37" descr="Description: G:\Master 2014\Characterization Result\FESEM-EDX\R_K_700\R_K-4_scale.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885" y="1950"/>
                                            <a:ext cx="2595" cy="193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8" name="Picture 38" descr="Description: G:\Master 2014\Characterization Result\FESEM-EDX\R_Na\R_Na-4_scale.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595" y="0"/>
                                            <a:ext cx="2595" cy="193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 name="Picture 39" descr="Description: G:\Master 2014\Characterization Result\FESEM-EDX\R_Na_700\R_Na-4_scale.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190" y="0"/>
                                            <a:ext cx="2595" cy="193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pic:spPr>
                                      </pic:pic>
                                    </wpg:grpSp>
                                    <wps:wsp>
                                      <wps:cNvPr id="34" name="Text Box 2"/>
                                      <wps:cNvSpPr txBox="1">
                                        <a:spLocks noChangeArrowheads="1"/>
                                      </wps:cNvSpPr>
                                      <wps:spPr bwMode="auto">
                                        <a:xfrm>
                                          <a:off x="1926" y="0"/>
                                          <a:ext cx="669" cy="4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a)</w:t>
                                            </w:r>
                                          </w:p>
                                        </w:txbxContent>
                                      </wps:txbx>
                                      <wps:bodyPr rot="0" vert="horz" wrap="square" lIns="91440" tIns="45720" rIns="91440" bIns="45720" anchor="t" anchorCtr="0" upright="1">
                                        <a:noAutofit/>
                                      </wps:bodyPr>
                                    </wps:wsp>
                                  </wpg:grpSp>
                                  <wps:wsp>
                                    <wps:cNvPr id="32" name="Text Box 2"/>
                                    <wps:cNvSpPr txBox="1">
                                      <a:spLocks noChangeArrowheads="1"/>
                                    </wps:cNvSpPr>
                                    <wps:spPr bwMode="auto">
                                      <a:xfrm>
                                        <a:off x="4544" y="0"/>
                                        <a:ext cx="646" cy="4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b)</w:t>
                                          </w:r>
                                        </w:p>
                                      </w:txbxContent>
                                    </wps:txbx>
                                    <wps:bodyPr rot="0" vert="horz" wrap="square" lIns="91440" tIns="45720" rIns="91440" bIns="45720" anchor="t" anchorCtr="0" upright="1">
                                      <a:noAutofit/>
                                    </wps:bodyPr>
                                  </wps:wsp>
                                </wpg:grpSp>
                                <wps:wsp>
                                  <wps:cNvPr id="30" name="Text Box 2"/>
                                  <wps:cNvSpPr txBox="1">
                                    <a:spLocks noChangeArrowheads="1"/>
                                  </wps:cNvSpPr>
                                  <wps:spPr bwMode="auto">
                                    <a:xfrm>
                                      <a:off x="7100" y="0"/>
                                      <a:ext cx="684" cy="5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c)</w:t>
                                        </w:r>
                                      </w:p>
                                    </w:txbxContent>
                                  </wps:txbx>
                                  <wps:bodyPr rot="0" vert="horz" wrap="square" lIns="91440" tIns="45720" rIns="91440" bIns="45720" anchor="t" anchorCtr="0" upright="1">
                                    <a:noAutofit/>
                                  </wps:bodyPr>
                                </wps:wsp>
                              </wpg:grpSp>
                              <wps:wsp>
                                <wps:cNvPr id="28" name="Text Box 2"/>
                                <wps:cNvSpPr txBox="1">
                                  <a:spLocks noChangeArrowheads="1"/>
                                </wps:cNvSpPr>
                                <wps:spPr bwMode="auto">
                                  <a:xfrm>
                                    <a:off x="3217" y="1979"/>
                                    <a:ext cx="668" cy="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d)</w:t>
                                      </w:r>
                                    </w:p>
                                  </w:txbxContent>
                                </wps:txbx>
                                <wps:bodyPr rot="0" vert="horz" wrap="square" lIns="91440" tIns="45720" rIns="91440" bIns="45720" anchor="t" anchorCtr="0" upright="1">
                                  <a:noAutofit/>
                                </wps:bodyPr>
                              </wps:wsp>
                            </wpg:grpSp>
                            <wps:wsp>
                              <wps:cNvPr id="26" name="Text Box 2"/>
                              <wps:cNvSpPr txBox="1">
                                <a:spLocks noChangeArrowheads="1"/>
                              </wps:cNvSpPr>
                              <wps:spPr bwMode="auto">
                                <a:xfrm>
                                  <a:off x="5797" y="1980"/>
                                  <a:ext cx="683" cy="5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e)</w:t>
                                    </w:r>
                                  </w:p>
                                </w:txbxContent>
                              </wps:txbx>
                              <wps:bodyPr rot="0" vert="horz" wrap="square" lIns="91440" tIns="45720" rIns="91440" bIns="45720" anchor="t" anchorCtr="0" upright="1">
                                <a:noAutofit/>
                              </wps:bodyPr>
                            </wps:wsp>
                          </wpg:wg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0C772F" id="Group 324" o:spid="_x0000_s1026" style="width:368.1pt;height:183.8pt;mso-position-horizontal-relative:char;mso-position-vertical-relative:line" coordsize="7785,3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">
                      <v:group id="Group 25" o:spid="_x0000_s1027" style="position:absolute;width:7785;height:3885" coordsize="7785,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27" o:spid="_x0000_s1028" style="position:absolute;width:7785;height:3885" coordsize="7785,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9" o:spid="_x0000_s1029" style="position:absolute;width:7785;height:3885" coordsize="7785,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1" o:spid="_x0000_s1030" style="position:absolute;width:7785;height:3885" coordsize="7785,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3" o:spid="_x0000_s1031" style="position:absolute;width:7785;height:3885" coordsize="7785,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2" type="#_x0000_t75" alt="Description: G:\Master 2014\Characterization Result\FESEM-EDX\R_as received\FSG\R-04_scale.tif" style="position:absolute;width:2595;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" stroked="t" strokecolor="white">
                                  <v:imagedata r:id="rId15" o:title="R-04_scale"/>
                                </v:shape>
                                <v:shape id="Picture 36" o:spid="_x0000_s1033" type="#_x0000_t75" alt="Description: G:\Master 2014\Characterization Result\FESEM-EDX\R_K\R_K-4_scale.tif" style="position:absolute;left:1305;top:1950;width:2580;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" stroked="t" strokecolor="white">
                                  <v:imagedata r:id="rId16" o:title="R_K-4_scale"/>
                                </v:shape>
                                <v:shape id="Picture 37" o:spid="_x0000_s1034" type="#_x0000_t75" alt="Description: G:\Master 2014\Characterization Result\FESEM-EDX\R_K_700\R_K-4_scale.tif" style="position:absolute;left:3885;top:1950;width:2595;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" stroked="t" strokecolor="white">
                                  <v:imagedata r:id="rId17" o:title="R_K-4_scale"/>
                                </v:shape>
                                <v:shape id="Picture 38" o:spid="_x0000_s1035" type="#_x0000_t75" alt="Description: G:\Master 2014\Characterization Result\FESEM-EDX\R_Na\R_Na-4_scale.tif" style="position:absolute;left:2595;width:2595;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" stroked="t" strokecolor="white">
                                  <v:imagedata r:id="rId18" o:title="R_Na-4_scale"/>
                                </v:shape>
                                <v:shape id="Picture 39" o:spid="_x0000_s1036" type="#_x0000_t75" alt="Description: G:\Master 2014\Characterization Result\FESEM-EDX\R_Na_700\R_Na-4_scale.tif" style="position:absolute;left:5190;width:2595;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" stroked="t" strokecolor="white">
                                  <v:imagedata r:id="rId19" o:title="R_Na-4_scale"/>
                                </v:shape>
                              </v:group>
                              <v:shapetype id="_x0000_t202" coordsize="21600,21600" o:spt="202" path="m,l,21600r21600,l21600,xe">
                                <v:stroke joinstyle="miter"/>
                                <v:path gradientshapeok="t" o:connecttype="rect"/>
                              </v:shapetype>
                              <v:shape id="Text Box 2" o:spid="_x0000_s1037" type="#_x0000_t202" style="position:absolute;left:1926;width:669;height: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a)</w:t>
                                      </w:r>
                                    </w:p>
                                  </w:txbxContent>
                                </v:textbox>
                              </v:shape>
                            </v:group>
                            <v:shape id="Text Box 2" o:spid="_x0000_s1038" type="#_x0000_t202" style="position:absolute;left:4544;width:646;height: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b)</w:t>
                                    </w:r>
                                  </w:p>
                                </w:txbxContent>
                              </v:textbox>
                            </v:shape>
                          </v:group>
                          <v:shape id="Text Box 2" o:spid="_x0000_s1039" type="#_x0000_t202" style="position:absolute;left:7100;width:684;height: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c)</w:t>
                                  </w:r>
                                </w:p>
                              </w:txbxContent>
                            </v:textbox>
                          </v:shape>
                        </v:group>
                        <v:shape id="Text Box 2" o:spid="_x0000_s1040" type="#_x0000_t202" style="position:absolute;left:3217;top:1979;width:66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d)</w:t>
                                </w:r>
                              </w:p>
                            </w:txbxContent>
                          </v:textbox>
                        </v:shape>
                      </v:group>
                      <v:shape id="Text Box 2" o:spid="_x0000_s1041" type="#_x0000_t202" style="position:absolute;left:5797;top:1980;width:683;height: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e)</w:t>
                              </w:r>
                            </w:p>
                          </w:txbxContent>
                        </v:textbox>
                      </v:shape>
                      <w10:anchorlock/>
                    </v:group>
                  </w:pict>
                </mc:Fallback>
              </mc:AlternateContent>
            </w:r>
          </w:p>
        </w:tc>
      </w:tr>
      <w:tr w:rsidR="0017413C" w:rsidRPr="0017413C" w:rsidTr="008C0D44">
        <w:trPr>
          <w:gridBefore w:val="1"/>
          <w:wBefore w:w="57" w:type="dxa"/>
          <w:trHeight w:val="453"/>
          <w:jc w:val="center"/>
        </w:trPr>
        <w:tc>
          <w:tcPr>
            <w:tcW w:w="8912" w:type="dxa"/>
            <w:gridSpan w:val="2"/>
            <w:hideMark/>
          </w:tcPr>
          <w:p w:rsidR="00690B08" w:rsidRPr="0017413C" w:rsidRDefault="00690B08" w:rsidP="000F54A7">
            <w:pPr>
              <w:ind w:left="797" w:hanging="797"/>
              <w:rPr>
                <w:rFonts w:ascii="Times New Roman" w:hAnsi="Times New Roman" w:cs="Times New Roman"/>
                <w:noProof/>
                <w:szCs w:val="20"/>
                <w:lang w:val="en-GB" w:eastAsia="en-US"/>
              </w:rPr>
            </w:pPr>
            <w:bookmarkStart w:id="6" w:name="_Ref423812909"/>
            <w:r w:rsidRPr="0017413C">
              <w:rPr>
                <w:rFonts w:ascii="Times New Roman" w:hAnsi="Times New Roman" w:cs="Times New Roman"/>
                <w:szCs w:val="20"/>
              </w:rPr>
              <w:t>Fig</w:t>
            </w:r>
            <w:r w:rsidR="000330B5">
              <w:rPr>
                <w:rFonts w:ascii="Times New Roman" w:hAnsi="Times New Roman" w:cs="Times New Roman"/>
                <w:szCs w:val="20"/>
              </w:rPr>
              <w:t>ure</w:t>
            </w:r>
            <w:r w:rsidRPr="0017413C">
              <w:rPr>
                <w:rFonts w:ascii="Times New Roman" w:hAnsi="Times New Roman" w:cs="Times New Roman"/>
                <w:szCs w:val="20"/>
              </w:rPr>
              <w:t xml:space="preserve"> </w:t>
            </w:r>
            <w:r w:rsidRPr="0017413C">
              <w:rPr>
                <w:rFonts w:ascii="Times New Roman" w:hAnsi="Times New Roman" w:cs="Times New Roman"/>
                <w:szCs w:val="20"/>
              </w:rPr>
              <w:fldChar w:fldCharType="begin"/>
            </w:r>
            <w:r w:rsidRPr="0017413C">
              <w:rPr>
                <w:rFonts w:ascii="Times New Roman" w:hAnsi="Times New Roman" w:cs="Times New Roman"/>
                <w:szCs w:val="20"/>
              </w:rPr>
              <w:instrText xml:space="preserve"> SEQ Figure \* ARABIC </w:instrText>
            </w:r>
            <w:r w:rsidRPr="0017413C">
              <w:rPr>
                <w:rFonts w:ascii="Times New Roman" w:hAnsi="Times New Roman" w:cs="Times New Roman"/>
                <w:szCs w:val="20"/>
              </w:rPr>
              <w:fldChar w:fldCharType="separate"/>
            </w:r>
            <w:r w:rsidR="00EB02F4">
              <w:rPr>
                <w:rFonts w:ascii="Times New Roman" w:hAnsi="Times New Roman" w:cs="Times New Roman"/>
                <w:noProof/>
                <w:szCs w:val="20"/>
              </w:rPr>
              <w:t>3</w:t>
            </w:r>
            <w:r w:rsidRPr="0017413C">
              <w:rPr>
                <w:rFonts w:ascii="Times New Roman" w:hAnsi="Times New Roman" w:cs="Times New Roman"/>
                <w:szCs w:val="20"/>
              </w:rPr>
              <w:fldChar w:fldCharType="end"/>
            </w:r>
            <w:bookmarkEnd w:id="6"/>
            <w:r w:rsidR="000F54A7">
              <w:rPr>
                <w:rFonts w:ascii="Times New Roman" w:hAnsi="Times New Roman" w:cs="Times New Roman"/>
                <w:noProof/>
                <w:szCs w:val="20"/>
              </w:rPr>
              <w:t xml:space="preserve">. </w:t>
            </w:r>
            <w:r w:rsidRPr="0017413C">
              <w:rPr>
                <w:rFonts w:ascii="Times New Roman" w:hAnsi="Times New Roman" w:cs="Times New Roman"/>
                <w:noProof/>
                <w:szCs w:val="20"/>
              </w:rPr>
              <w:t xml:space="preserve">FESEM images at 20k magnification on the surface of </w:t>
            </w:r>
            <w:r w:rsidRPr="0017413C">
              <w:rPr>
                <w:rFonts w:ascii="Times New Roman" w:hAnsi="Times New Roman" w:cs="Times New Roman"/>
                <w:i/>
                <w:noProof/>
                <w:szCs w:val="20"/>
              </w:rPr>
              <w:t>as</w:t>
            </w:r>
            <w:r w:rsidRPr="0017413C">
              <w:rPr>
                <w:rFonts w:ascii="Times New Roman" w:hAnsi="Times New Roman" w:cs="Times New Roman"/>
                <w:noProof/>
                <w:szCs w:val="20"/>
              </w:rPr>
              <w:t xml:space="preserve">-Ti (a), after </w:t>
            </w:r>
            <w:r w:rsidRPr="0017413C">
              <w:rPr>
                <w:rFonts w:ascii="Times New Roman" w:hAnsi="Times New Roman" w:cs="Times New Roman"/>
                <w:szCs w:val="20"/>
              </w:rPr>
              <w:t>5M</w:t>
            </w:r>
            <w:r w:rsidRPr="0017413C">
              <w:rPr>
                <w:rFonts w:ascii="Times New Roman" w:hAnsi="Times New Roman" w:cs="Times New Roman"/>
                <w:noProof/>
                <w:szCs w:val="20"/>
              </w:rPr>
              <w:t xml:space="preserve"> NaOH-treated (b), after </w:t>
            </w:r>
            <w:r w:rsidRPr="0017413C">
              <w:rPr>
                <w:rFonts w:ascii="Times New Roman" w:hAnsi="Times New Roman" w:cs="Times New Roman"/>
                <w:szCs w:val="20"/>
              </w:rPr>
              <w:t>5M</w:t>
            </w:r>
            <w:r w:rsidRPr="0017413C">
              <w:rPr>
                <w:rFonts w:ascii="Times New Roman" w:hAnsi="Times New Roman" w:cs="Times New Roman"/>
                <w:noProof/>
                <w:szCs w:val="20"/>
              </w:rPr>
              <w:t xml:space="preserve"> NaOH-heat treated (c), after </w:t>
            </w:r>
            <w:r w:rsidRPr="0017413C">
              <w:rPr>
                <w:rFonts w:ascii="Times New Roman" w:hAnsi="Times New Roman" w:cs="Times New Roman"/>
                <w:szCs w:val="20"/>
              </w:rPr>
              <w:t>5M</w:t>
            </w:r>
            <w:r w:rsidRPr="0017413C">
              <w:rPr>
                <w:rFonts w:ascii="Times New Roman" w:hAnsi="Times New Roman" w:cs="Times New Roman"/>
                <w:noProof/>
                <w:szCs w:val="20"/>
              </w:rPr>
              <w:t xml:space="preserve"> KOH treated (d) and after </w:t>
            </w:r>
            <w:r w:rsidRPr="0017413C">
              <w:rPr>
                <w:rFonts w:ascii="Times New Roman" w:hAnsi="Times New Roman" w:cs="Times New Roman"/>
                <w:szCs w:val="20"/>
              </w:rPr>
              <w:t>5M</w:t>
            </w:r>
            <w:r w:rsidR="000F54A7">
              <w:rPr>
                <w:rFonts w:ascii="Times New Roman" w:hAnsi="Times New Roman" w:cs="Times New Roman"/>
                <w:noProof/>
                <w:szCs w:val="20"/>
              </w:rPr>
              <w:t xml:space="preserve"> KOH-heat treated (e)</w:t>
            </w:r>
          </w:p>
        </w:tc>
      </w:tr>
      <w:tr w:rsidR="0017413C" w:rsidRPr="0017413C" w:rsidTr="008C0D44">
        <w:trPr>
          <w:gridBefore w:val="2"/>
          <w:wBefore w:w="908" w:type="dxa"/>
          <w:trHeight w:val="4111"/>
          <w:jc w:val="center"/>
        </w:trPr>
        <w:tc>
          <w:tcPr>
            <w:tcW w:w="8061" w:type="dxa"/>
            <w:hideMark/>
          </w:tcPr>
          <w:p w:rsidR="00690B08" w:rsidRPr="0017413C" w:rsidRDefault="00690B08">
            <w:pPr>
              <w:spacing w:before="240" w:after="200" w:line="276" w:lineRule="auto"/>
              <w:rPr>
                <w:rFonts w:ascii="Times New Roman" w:hAnsi="Times New Roman" w:cs="Times New Roman"/>
                <w:b/>
                <w:szCs w:val="20"/>
                <w:lang w:val="en-GB" w:eastAsia="en-US"/>
              </w:rPr>
            </w:pPr>
            <w:r w:rsidRPr="0017413C">
              <w:rPr>
                <w:rFonts w:ascii="Times New Roman" w:hAnsi="Times New Roman" w:cs="Times New Roman"/>
                <w:noProof/>
                <w:szCs w:val="20"/>
                <w:lang w:eastAsia="en-US"/>
              </w:rPr>
              <w:lastRenderedPageBreak/>
              <mc:AlternateContent>
                <mc:Choice Requires="wpg">
                  <w:drawing>
                    <wp:inline distT="0" distB="0" distL="0" distR="0" wp14:anchorId="733AF1E6" wp14:editId="375F0150">
                      <wp:extent cx="4643120" cy="2472055"/>
                      <wp:effectExtent l="0" t="0" r="0" b="0"/>
                      <wp:docPr id="298" name="Group 298"/>
                      <wp:cNvGraphicFramePr/>
                      <a:graphic xmlns:a="http://schemas.openxmlformats.org/drawingml/2006/main">
                        <a:graphicData uri="http://schemas.microsoft.com/office/word/2010/wordprocessingGroup">
                          <wpg:wgp>
                            <wpg:cNvGrpSpPr/>
                            <wpg:grpSpPr bwMode="auto">
                              <a:xfrm>
                                <a:off x="0" y="0"/>
                                <a:ext cx="4643120" cy="2472055"/>
                                <a:chOff x="0" y="0"/>
                                <a:chExt cx="7324" cy="3902"/>
                              </a:xfrm>
                            </wpg:grpSpPr>
                            <wpg:grpSp>
                              <wpg:cNvPr id="9" name="Group 9"/>
                              <wpg:cNvGrpSpPr>
                                <a:grpSpLocks/>
                              </wpg:cNvGrpSpPr>
                              <wpg:grpSpPr bwMode="auto">
                                <a:xfrm>
                                  <a:off x="0" y="0"/>
                                  <a:ext cx="7324" cy="3902"/>
                                  <a:chOff x="0" y="0"/>
                                  <a:chExt cx="7324" cy="3902"/>
                                </a:xfrm>
                              </wpg:grpSpPr>
                              <wpg:grpSp>
                                <wpg:cNvPr id="11" name="Group 11"/>
                                <wpg:cNvGrpSpPr>
                                  <a:grpSpLocks/>
                                </wpg:cNvGrpSpPr>
                                <wpg:grpSpPr bwMode="auto">
                                  <a:xfrm>
                                    <a:off x="0" y="0"/>
                                    <a:ext cx="7324" cy="3902"/>
                                    <a:chOff x="0" y="0"/>
                                    <a:chExt cx="7324" cy="3902"/>
                                  </a:xfrm>
                                </wpg:grpSpPr>
                                <wpg:grpSp>
                                  <wpg:cNvPr id="13" name="Group 13"/>
                                  <wpg:cNvGrpSpPr>
                                    <a:grpSpLocks/>
                                  </wpg:cNvGrpSpPr>
                                  <wpg:grpSpPr bwMode="auto">
                                    <a:xfrm>
                                      <a:off x="0" y="0"/>
                                      <a:ext cx="7324" cy="3902"/>
                                      <a:chOff x="0" y="0"/>
                                      <a:chExt cx="7324" cy="3902"/>
                                    </a:xfrm>
                                  </wpg:grpSpPr>
                                  <wpg:grpSp>
                                    <wpg:cNvPr id="15" name="Group 15"/>
                                    <wpg:cNvGrpSpPr>
                                      <a:grpSpLocks/>
                                    </wpg:cNvGrpSpPr>
                                    <wpg:grpSpPr bwMode="auto">
                                      <a:xfrm>
                                        <a:off x="0" y="0"/>
                                        <a:ext cx="7324" cy="3902"/>
                                        <a:chOff x="0" y="0"/>
                                        <a:chExt cx="7324" cy="3902"/>
                                      </a:xfrm>
                                    </wpg:grpSpPr>
                                    <wpg:grpSp>
                                      <wpg:cNvPr id="17" name="Group 17"/>
                                      <wpg:cNvGrpSpPr>
                                        <a:grpSpLocks/>
                                      </wpg:cNvGrpSpPr>
                                      <wpg:grpSpPr bwMode="auto">
                                        <a:xfrm>
                                          <a:off x="0" y="0"/>
                                          <a:ext cx="7324" cy="3902"/>
                                          <a:chOff x="0" y="0"/>
                                          <a:chExt cx="7324" cy="3902"/>
                                        </a:xfrm>
                                      </wpg:grpSpPr>
                                      <pic:pic xmlns:pic="http://schemas.openxmlformats.org/drawingml/2006/picture">
                                        <pic:nvPicPr>
                                          <pic:cNvPr id="19" name="Picture 19" descr="G:\Master 2014\Characterization Result\FESEM-EDX\R0_abraded\FESEM\10000x_02_scale.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00" cy="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a:solidFill>
                                                  <a:srgbClr val="000000"/>
                                                </a:solidFill>
                                                <a:prstDash val="solid"/>
                                                <a:miter lim="800000"/>
                                                <a:headEnd/>
                                                <a:tailEnd/>
                                              </a14:hiddenLine>
                                            </a:ext>
                                          </a:extLst>
                                        </pic:spPr>
                                      </pic:pic>
                                      <pic:pic xmlns:pic="http://schemas.openxmlformats.org/drawingml/2006/picture">
                                        <pic:nvPicPr>
                                          <pic:cNvPr id="20" name="Picture 20" descr="G:\Master 2014\Characterization Result\FESEM-EDX\R0_Na_700\R0_Na_7-4_scale.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729" y="0"/>
                                            <a:ext cx="2595" cy="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a:solidFill>
                                                  <a:srgbClr val="000000"/>
                                                </a:solidFill>
                                                <a:prstDash val="solid"/>
                                                <a:miter lim="800000"/>
                                                <a:headEnd/>
                                                <a:tailEnd/>
                                              </a14:hiddenLine>
                                            </a:ext>
                                          </a:extLst>
                                        </pic:spPr>
                                      </pic:pic>
                                      <pic:pic xmlns:pic="http://schemas.openxmlformats.org/drawingml/2006/picture">
                                        <pic:nvPicPr>
                                          <pic:cNvPr id="21" name="Picture 21" descr="G:\Master 2014\Characterization Result\FESEM-EDX\R0_K\FESEM\RO_K-04_scale.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801" y="1967"/>
                                            <a:ext cx="2595" cy="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a:solidFill>
                                                  <a:srgbClr val="000000"/>
                                                </a:solidFill>
                                                <a:prstDash val="solid"/>
                                                <a:miter lim="800000"/>
                                                <a:headEnd/>
                                                <a:tailEnd/>
                                              </a14:hiddenLine>
                                            </a:ext>
                                          </a:extLst>
                                        </pic:spPr>
                                      </pic:pic>
                                      <pic:pic xmlns:pic="http://schemas.openxmlformats.org/drawingml/2006/picture">
                                        <pic:nvPicPr>
                                          <pic:cNvPr id="22" name="Picture 22" descr="G:\Master 2014\Characterization Result\FESEM-EDX\R0_K_700\R0_K_7-4_scale.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428" y="1967"/>
                                            <a:ext cx="2595" cy="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a:solidFill>
                                                  <a:srgbClr val="000000"/>
                                                </a:solidFill>
                                                <a:prstDash val="solid"/>
                                                <a:miter lim="800000"/>
                                                <a:headEnd/>
                                                <a:tailEnd/>
                                              </a14:hiddenLine>
                                            </a:ext>
                                          </a:extLst>
                                        </pic:spPr>
                                      </pic:pic>
                                      <pic:pic xmlns:pic="http://schemas.openxmlformats.org/drawingml/2006/picture">
                                        <pic:nvPicPr>
                                          <pic:cNvPr id="23" name="Picture 23" descr="G:\Master 2014\Characterization Result\FESEM-EDX\R0_Na\FESEM\RO_Na-04_scale.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125" y="1"/>
                                            <a:ext cx="2580" cy="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cap="flat" cmpd="sng">
                                                <a:solidFill>
                                                  <a:srgbClr val="000000"/>
                                                </a:solidFill>
                                                <a:prstDash val="solid"/>
                                                <a:miter lim="800000"/>
                                                <a:headEnd/>
                                                <a:tailEnd/>
                                              </a14:hiddenLine>
                                            </a:ext>
                                          </a:extLst>
                                        </pic:spPr>
                                      </pic:pic>
                                    </wpg:grpSp>
                                    <wps:wsp>
                                      <wps:cNvPr id="18" name="Text Box 2"/>
                                      <wps:cNvSpPr txBox="1">
                                        <a:spLocks noChangeArrowheads="1"/>
                                      </wps:cNvSpPr>
                                      <wps:spPr bwMode="auto">
                                        <a:xfrm>
                                          <a:off x="1482" y="1"/>
                                          <a:ext cx="618" cy="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a)</w:t>
                                            </w:r>
                                          </w:p>
                                        </w:txbxContent>
                                      </wps:txbx>
                                      <wps:bodyPr rot="0" vert="horz" wrap="square" lIns="91440" tIns="45720" rIns="91440" bIns="45720" anchor="t" anchorCtr="0" upright="1">
                                        <a:noAutofit/>
                                      </wps:bodyPr>
                                    </wps:wsp>
                                  </wpg:grpSp>
                                  <wps:wsp>
                                    <wps:cNvPr id="16" name="Text Box 2"/>
                                    <wps:cNvSpPr txBox="1">
                                      <a:spLocks noChangeArrowheads="1"/>
                                    </wps:cNvSpPr>
                                    <wps:spPr bwMode="auto">
                                      <a:xfrm>
                                        <a:off x="4070" y="1"/>
                                        <a:ext cx="634" cy="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b)</w:t>
                                          </w:r>
                                        </w:p>
                                      </w:txbxContent>
                                    </wps:txbx>
                                    <wps:bodyPr rot="0" vert="horz" wrap="square" lIns="91440" tIns="45720" rIns="91440" bIns="45720" anchor="t" anchorCtr="0" upright="1">
                                      <a:noAutofit/>
                                    </wps:bodyPr>
                                  </wps:wsp>
                                </wpg:grpSp>
                                <wps:wsp>
                                  <wps:cNvPr id="14" name="Text Box 2"/>
                                  <wps:cNvSpPr txBox="1">
                                    <a:spLocks noChangeArrowheads="1"/>
                                  </wps:cNvSpPr>
                                  <wps:spPr bwMode="auto">
                                    <a:xfrm>
                                      <a:off x="6709" y="1"/>
                                      <a:ext cx="613" cy="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c)</w:t>
                                        </w:r>
                                      </w:p>
                                    </w:txbxContent>
                                  </wps:txbx>
                                  <wps:bodyPr rot="0" vert="horz" wrap="square" lIns="91440" tIns="45720" rIns="91440" bIns="45720" anchor="t" anchorCtr="0" upright="1">
                                    <a:noAutofit/>
                                  </wps:bodyPr>
                                </wps:wsp>
                              </wpg:grpSp>
                              <wps:wsp>
                                <wps:cNvPr id="12" name="Text Box 2"/>
                                <wps:cNvSpPr txBox="1">
                                  <a:spLocks noChangeArrowheads="1"/>
                                </wps:cNvSpPr>
                                <wps:spPr bwMode="auto">
                                  <a:xfrm>
                                    <a:off x="2776" y="1967"/>
                                    <a:ext cx="620" cy="4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d)</w:t>
                                      </w:r>
                                    </w:p>
                                  </w:txbxContent>
                                </wps:txbx>
                                <wps:bodyPr rot="0" vert="horz" wrap="square" lIns="91440" tIns="45720" rIns="91440" bIns="45720" anchor="t" anchorCtr="0" upright="1">
                                  <a:noAutofit/>
                                </wps:bodyPr>
                              </wps:wsp>
                            </wpg:grpSp>
                            <wps:wsp>
                              <wps:cNvPr id="10" name="Text Box 2"/>
                              <wps:cNvSpPr txBox="1">
                                <a:spLocks noChangeArrowheads="1"/>
                              </wps:cNvSpPr>
                              <wps:spPr bwMode="auto">
                                <a:xfrm>
                                  <a:off x="5364" y="1967"/>
                                  <a:ext cx="657" cy="4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e)</w:t>
                                    </w:r>
                                  </w:p>
                                </w:txbxContent>
                              </wps:txbx>
                              <wps:bodyPr rot="0" vert="horz" wrap="square" lIns="91440" tIns="45720" rIns="91440" bIns="45720" anchor="t" anchorCtr="0" upright="1">
                                <a:noAutofit/>
                              </wps:bodyPr>
                            </wps:wsp>
                          </wpg:wg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3AF1E6" id="Group 298" o:spid="_x0000_s1042" style="width:365.6pt;height:194.65pt;mso-position-horizontal-relative:char;mso-position-vertical-relative:line" coordsize="7324,3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">
                      <v:group id="Group 9" o:spid="_x0000_s1043" style="position:absolute;width:7324;height:3902" coordsize="7324,3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1" o:spid="_x0000_s1044" style="position:absolute;width:7324;height:3902" coordsize="7324,3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3" o:spid="_x0000_s1045" style="position:absolute;width:7324;height:3902" coordsize="7324,3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5" o:spid="_x0000_s1046" style="position:absolute;width:7324;height:3902" coordsize="7324,3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47" style="position:absolute;width:7324;height:3902" coordsize="7324,3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19" o:spid="_x0000_s1048" type="#_x0000_t75" style="position:absolute;width:2100;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">
                                  <v:imagedata r:id="rId25" o:title="10000x_02_scale"/>
                                </v:shape>
                                <v:shape id="Picture 20" o:spid="_x0000_s1049" type="#_x0000_t75" style="position:absolute;left:4729;width:2595;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">
                                  <v:imagedata r:id="rId26" o:title="R0_Na_7-4_scale"/>
                                </v:shape>
                                <v:shape id="Picture 21" o:spid="_x0000_s1050" type="#_x0000_t75" style="position:absolute;left:801;top:1967;width:2595;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">
                                  <v:imagedata r:id="rId27" o:title="RO_K-04_scale"/>
                                </v:shape>
                                <v:shape id="Picture 22" o:spid="_x0000_s1051" type="#_x0000_t75" style="position:absolute;left:3428;top:1967;width:2595;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">
                                  <v:imagedata r:id="rId28" o:title="R0_K_7-4_scale"/>
                                </v:shape>
                                <v:shape id="Picture 23" o:spid="_x0000_s1052" type="#_x0000_t75" style="position:absolute;left:2125;top:1;width:2580;height: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" strokeweight="1pt">
                                  <v:imagedata r:id="rId29" o:title="RO_Na-04_scale"/>
                                </v:shape>
                              </v:group>
                              <v:shape id="Text Box 2" o:spid="_x0000_s1053" type="#_x0000_t202" style="position:absolute;left:1482;top:1;width:618;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a)</w:t>
                                      </w:r>
                                    </w:p>
                                  </w:txbxContent>
                                </v:textbox>
                              </v:shape>
                            </v:group>
                            <v:shape id="Text Box 2" o:spid="_x0000_s1054" type="#_x0000_t202" style="position:absolute;left:4070;top:1;width:634;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b)</w:t>
                                    </w:r>
                                  </w:p>
                                </w:txbxContent>
                              </v:textbox>
                            </v:shape>
                          </v:group>
                          <v:shape id="Text Box 2" o:spid="_x0000_s1055" type="#_x0000_t202" style="position:absolute;left:6709;top:1;width:613;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c)</w:t>
                                  </w:r>
                                </w:p>
                              </w:txbxContent>
                            </v:textbox>
                          </v:shape>
                        </v:group>
                        <v:shape id="Text Box 2" o:spid="_x0000_s1056" type="#_x0000_t202" style="position:absolute;left:2776;top:1967;width:620;height: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d)</w:t>
                                </w:r>
                              </w:p>
                            </w:txbxContent>
                          </v:textbox>
                        </v:shape>
                      </v:group>
                      <v:shape id="Text Box 2" o:spid="_x0000_s1057" type="#_x0000_t202" style="position:absolute;left:5364;top:1967;width:657;height: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435A1C" w:rsidRPr="00D32621" w:rsidRDefault="00435A1C" w:rsidP="00690B08">
                              <w:pPr>
                                <w:jc w:val="center"/>
                                <w:rPr>
                                  <w:rFonts w:ascii="Times New Roman" w:hAnsi="Times New Roman" w:cs="Times New Roman"/>
                                  <w:b/>
                                  <w:szCs w:val="18"/>
                                </w:rPr>
                              </w:pPr>
                              <w:r w:rsidRPr="00D32621">
                                <w:rPr>
                                  <w:rFonts w:ascii="Times New Roman" w:hAnsi="Times New Roman" w:cs="Times New Roman"/>
                                  <w:b/>
                                  <w:szCs w:val="18"/>
                                </w:rPr>
                                <w:t>(e)</w:t>
                              </w:r>
                            </w:p>
                          </w:txbxContent>
                        </v:textbox>
                      </v:shape>
                      <w10:anchorlock/>
                    </v:group>
                  </w:pict>
                </mc:Fallback>
              </mc:AlternateContent>
            </w:r>
          </w:p>
        </w:tc>
      </w:tr>
      <w:tr w:rsidR="0017413C" w:rsidRPr="0017413C" w:rsidTr="008C0D44">
        <w:trPr>
          <w:trHeight w:val="729"/>
          <w:jc w:val="center"/>
        </w:trPr>
        <w:tc>
          <w:tcPr>
            <w:tcW w:w="8969" w:type="dxa"/>
            <w:gridSpan w:val="3"/>
            <w:hideMark/>
          </w:tcPr>
          <w:p w:rsidR="00690B08" w:rsidRPr="0017413C" w:rsidRDefault="000330B5" w:rsidP="000F54A7">
            <w:pPr>
              <w:pStyle w:val="08ArticleText"/>
              <w:spacing w:after="120" w:line="240" w:lineRule="auto"/>
              <w:ind w:left="862" w:hanging="862"/>
              <w:rPr>
                <w:rFonts w:ascii="Times New Roman" w:hAnsi="Times New Roman" w:cs="Times New Roman"/>
                <w:sz w:val="20"/>
                <w:szCs w:val="20"/>
                <w:lang w:val="en-GB"/>
              </w:rPr>
            </w:pPr>
            <w:bookmarkStart w:id="7" w:name="_Ref423812915"/>
            <w:r>
              <w:rPr>
                <w:rFonts w:ascii="Times New Roman" w:hAnsi="Times New Roman" w:cs="Times New Roman"/>
                <w:sz w:val="20"/>
                <w:szCs w:val="20"/>
              </w:rPr>
              <w:t>Figure</w:t>
            </w:r>
            <w:r w:rsidR="00690B08" w:rsidRPr="0017413C">
              <w:rPr>
                <w:rFonts w:ascii="Times New Roman" w:hAnsi="Times New Roman" w:cs="Times New Roman"/>
                <w:sz w:val="20"/>
                <w:szCs w:val="20"/>
              </w:rPr>
              <w:t xml:space="preserve"> </w:t>
            </w:r>
            <w:r w:rsidR="00690B08" w:rsidRPr="0017413C">
              <w:rPr>
                <w:rFonts w:ascii="Times New Roman" w:hAnsi="Times New Roman" w:cs="Times New Roman"/>
                <w:sz w:val="20"/>
                <w:szCs w:val="20"/>
              </w:rPr>
              <w:fldChar w:fldCharType="begin"/>
            </w:r>
            <w:r w:rsidR="00690B08" w:rsidRPr="0017413C">
              <w:rPr>
                <w:rFonts w:ascii="Times New Roman" w:hAnsi="Times New Roman" w:cs="Times New Roman"/>
                <w:sz w:val="20"/>
                <w:szCs w:val="20"/>
              </w:rPr>
              <w:instrText xml:space="preserve"> SEQ Figure \* ARABIC </w:instrText>
            </w:r>
            <w:r w:rsidR="00690B08" w:rsidRPr="0017413C">
              <w:rPr>
                <w:rFonts w:ascii="Times New Roman" w:hAnsi="Times New Roman" w:cs="Times New Roman"/>
                <w:sz w:val="20"/>
                <w:szCs w:val="20"/>
              </w:rPr>
              <w:fldChar w:fldCharType="separate"/>
            </w:r>
            <w:r w:rsidR="00EB02F4">
              <w:rPr>
                <w:rFonts w:ascii="Times New Roman" w:hAnsi="Times New Roman" w:cs="Times New Roman"/>
                <w:noProof/>
                <w:sz w:val="20"/>
                <w:szCs w:val="20"/>
              </w:rPr>
              <w:t>4</w:t>
            </w:r>
            <w:r w:rsidR="00690B08" w:rsidRPr="0017413C">
              <w:rPr>
                <w:rFonts w:ascii="Times New Roman" w:hAnsi="Times New Roman" w:cs="Times New Roman"/>
                <w:sz w:val="20"/>
                <w:szCs w:val="20"/>
              </w:rPr>
              <w:fldChar w:fldCharType="end"/>
            </w:r>
            <w:bookmarkEnd w:id="7"/>
            <w:r w:rsidR="000F54A7">
              <w:rPr>
                <w:rFonts w:ascii="Times New Roman" w:hAnsi="Times New Roman" w:cs="Times New Roman"/>
                <w:sz w:val="20"/>
                <w:szCs w:val="20"/>
              </w:rPr>
              <w:t xml:space="preserve">. </w:t>
            </w:r>
            <w:r w:rsidR="00690B08" w:rsidRPr="0017413C">
              <w:rPr>
                <w:rFonts w:ascii="Times New Roman" w:hAnsi="Times New Roman" w:cs="Times New Roman"/>
                <w:sz w:val="20"/>
                <w:szCs w:val="20"/>
              </w:rPr>
              <w:t>FESEM images at 10k magnification on the surface of</w:t>
            </w:r>
            <w:r w:rsidR="00690B08" w:rsidRPr="0017413C">
              <w:rPr>
                <w:rFonts w:ascii="Times New Roman" w:hAnsi="Times New Roman" w:cs="Times New Roman"/>
                <w:i/>
                <w:sz w:val="20"/>
                <w:szCs w:val="20"/>
              </w:rPr>
              <w:t xml:space="preserve"> ab</w:t>
            </w:r>
            <w:r w:rsidR="00690B08" w:rsidRPr="0017413C">
              <w:rPr>
                <w:rFonts w:ascii="Times New Roman" w:hAnsi="Times New Roman" w:cs="Times New Roman"/>
                <w:sz w:val="20"/>
                <w:szCs w:val="20"/>
              </w:rPr>
              <w:t>-Ti (a); 20k magnification after 5M NaOH-treated (b), after 5M NaOH-heat treated (c), after 5M KOH treated (d) an</w:t>
            </w:r>
            <w:r w:rsidR="000F54A7">
              <w:rPr>
                <w:rFonts w:ascii="Times New Roman" w:hAnsi="Times New Roman" w:cs="Times New Roman"/>
                <w:sz w:val="20"/>
                <w:szCs w:val="20"/>
              </w:rPr>
              <w:t>d after 5M KOH-heat treated (e)</w:t>
            </w:r>
          </w:p>
        </w:tc>
      </w:tr>
    </w:tbl>
    <w:p w:rsidR="000F54A7" w:rsidRDefault="000F54A7" w:rsidP="000F54A7">
      <w:pPr>
        <w:tabs>
          <w:tab w:val="left" w:pos="735"/>
        </w:tabs>
        <w:rPr>
          <w:rFonts w:ascii="Times New Roman" w:hAnsi="Times New Roman" w:cs="Times New Roman"/>
          <w:szCs w:val="20"/>
        </w:rPr>
      </w:pPr>
    </w:p>
    <w:p w:rsidR="000F54A7" w:rsidRDefault="00690B08" w:rsidP="000F54A7">
      <w:pPr>
        <w:tabs>
          <w:tab w:val="left" w:pos="735"/>
        </w:tabs>
        <w:rPr>
          <w:rFonts w:ascii="Times New Roman" w:hAnsi="Times New Roman" w:cs="Times New Roman"/>
          <w:szCs w:val="20"/>
          <w:lang w:val="en-GB" w:eastAsia="en-US"/>
        </w:rPr>
      </w:pPr>
      <w:r w:rsidRPr="0017413C">
        <w:rPr>
          <w:rFonts w:ascii="Times New Roman" w:hAnsi="Times New Roman" w:cs="Times New Roman"/>
          <w:szCs w:val="20"/>
        </w:rPr>
        <w:t xml:space="preserve">Examination on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Ti surface revealed porous network structure was fully densified to form a homogenous flake-like shape structure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09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3</w:t>
      </w:r>
      <w:r w:rsidR="000330B5">
        <w:rPr>
          <w:rFonts w:ascii="Times New Roman" w:hAnsi="Times New Roman" w:cs="Times New Roman"/>
          <w:szCs w:val="20"/>
        </w:rPr>
        <w:fldChar w:fldCharType="end"/>
      </w:r>
      <w:r w:rsidRPr="0017413C">
        <w:rPr>
          <w:rFonts w:ascii="Times New Roman" w:hAnsi="Times New Roman" w:cs="Times New Roman"/>
          <w:szCs w:val="20"/>
        </w:rPr>
        <w:t xml:space="preserve">c and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15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4</w:t>
      </w:r>
      <w:r w:rsidR="000330B5">
        <w:rPr>
          <w:rFonts w:ascii="Times New Roman" w:hAnsi="Times New Roman" w:cs="Times New Roman"/>
          <w:szCs w:val="20"/>
        </w:rPr>
        <w:fldChar w:fldCharType="end"/>
      </w:r>
      <w:r w:rsidRPr="0017413C">
        <w:rPr>
          <w:rFonts w:ascii="Times New Roman" w:hAnsi="Times New Roman" w:cs="Times New Roman"/>
          <w:szCs w:val="20"/>
        </w:rPr>
        <w:t xml:space="preserve">c) on its surface. According to </w:t>
      </w:r>
      <w:r w:rsidR="000F54A7">
        <w:rPr>
          <w:rFonts w:ascii="Times New Roman" w:hAnsi="Times New Roman" w:cs="Times New Roman"/>
          <w:noProof/>
          <w:szCs w:val="20"/>
        </w:rPr>
        <w:t>Wei et al.</w:t>
      </w:r>
      <w:r w:rsidRPr="0017413C">
        <w:rPr>
          <w:rFonts w:ascii="Times New Roman" w:hAnsi="Times New Roman" w:cs="Times New Roman"/>
          <w:szCs w:val="20"/>
        </w:rPr>
        <w:t>,</w:t>
      </w:r>
      <w:r w:rsidRPr="0017413C">
        <w:rPr>
          <w:rFonts w:ascii="Times New Roman" w:hAnsi="Times New Roman" w:cs="Times New Roman"/>
          <w:szCs w:val="20"/>
          <w:vertAlign w:val="superscript"/>
        </w:rPr>
        <w:t xml:space="preserve"> </w:t>
      </w:r>
      <w:r w:rsidRPr="0017413C">
        <w:rPr>
          <w:rFonts w:ascii="Times New Roman" w:hAnsi="Times New Roman" w:cs="Times New Roman"/>
          <w:szCs w:val="20"/>
        </w:rPr>
        <w:t>no apatite formation on</w:t>
      </w:r>
      <w:r w:rsidR="00AE38BD">
        <w:rPr>
          <w:rFonts w:ascii="Times New Roman" w:hAnsi="Times New Roman" w:cs="Times New Roman"/>
          <w:szCs w:val="20"/>
        </w:rPr>
        <w:t xml:space="preserve"> the</w:t>
      </w:r>
      <w:r w:rsidRPr="0017413C">
        <w:rPr>
          <w:rFonts w:ascii="Times New Roman" w:hAnsi="Times New Roman" w:cs="Times New Roman"/>
          <w:szCs w:val="20"/>
        </w:rPr>
        <w:t xml:space="preserve"> flake-like structure of NaOH-heat treated at 700°C due to heat treatment had changed</w:t>
      </w:r>
      <w:r w:rsidR="00AE38BD">
        <w:rPr>
          <w:rFonts w:ascii="Times New Roman" w:hAnsi="Times New Roman" w:cs="Times New Roman"/>
          <w:szCs w:val="20"/>
        </w:rPr>
        <w:t xml:space="preserve"> the</w:t>
      </w:r>
      <w:r w:rsidRPr="0017413C">
        <w:rPr>
          <w:rFonts w:ascii="Times New Roman" w:hAnsi="Times New Roman" w:cs="Times New Roman"/>
          <w:szCs w:val="20"/>
        </w:rPr>
        <w:t xml:space="preserve"> surface structure</w:t>
      </w:r>
      <w:r w:rsidR="000F54A7">
        <w:rPr>
          <w:rFonts w:ascii="Times New Roman" w:hAnsi="Times New Roman" w:cs="Times New Roman"/>
          <w:szCs w:val="20"/>
        </w:rPr>
        <w:t xml:space="preserve"> </w:t>
      </w:r>
      <w:r w:rsidR="0017413C" w:rsidRPr="0017413C">
        <w:rPr>
          <w:rFonts w:ascii="Times New Roman" w:hAnsi="Times New Roman" w:cs="Times New Roman"/>
          <w:szCs w:val="20"/>
          <w:vertAlign w:val="superscript"/>
        </w:rPr>
        <w:fldChar w:fldCharType="begin" w:fldLock="1"/>
      </w:r>
      <w:r w:rsidR="00131498">
        <w:rPr>
          <w:rFonts w:ascii="Times New Roman" w:hAnsi="Times New Roman" w:cs="Times New Roman"/>
          <w:szCs w:val="20"/>
          <w:vertAlign w:val="superscript"/>
        </w:rPr>
        <w:instrText>ADDIN CSL_CITATION { "citationItems" : [ { "id" : "ITEM-1", "itemData" : { "DOI" : "10.1016/S0928-4931(02)00022-X", "ISSN" : "09284931", "abstract" : "A layer of sodium titanate hydrogel on titanium alloy (Ti6Al4V) induces apatite formation in simulated body fluid (SBF). This paper seeks to determine the parameters of alkaline-treated and subsequent heat treatment which lead to the most rapid formation of apatite. Specimens were soaked in 3, 5, 10 or 15 M solutions of NaOH at temperatures of 60 or 80 \u00b0C for 1, 3 or 7 days. It was found that the optimum treatment for the Ti6Al4V alloy was a 3-day soak in 5 M NaOH solution at 80 \u00b0C. Specimens treated under these optimum conditions were subsequently heat-treated at 500, 600, and 700 \u00b0C for 1 h so as to consolidate the sodium titanate hydrogel layer and improve its bonding to the substrate. Treatment at 600 \u00b0C resulted in the best bonding and the optimum rate of apatite formation. On soaking in simulated body fluid (SBF), apatite formed within 3 days, as compared to the 7-day formation, which was the best rate previously reported. The acceleration in the rate of apatite formation is significant, as it should allow for earlier load bearing of prostheses following implantation.", "author" : [ { "dropping-particle" : "", "family" : "Wei", "given" : "M.", "non-dropping-particle" : "", "parse-names" : false, "suffix" : "" }, { "dropping-particle" : "", "family" : "Kim", "given" : "H.-M.", "non-dropping-particle" : "", "parse-names" : false, "suffix" : "" }, { "dropping-particle" : "", "family" : "Kokubo", "given" : "T.", "non-dropping-particle" : "", "parse-names" : false, "suffix" : "" }, { "dropping-particle" : "", "family" : "Evans", "given" : "J.H.", "non-dropping-particle" : "", "parse-names" : false, "suffix" : "" } ], "container-title" : "Materials Science and Engineering: C", "id" : "ITEM-1", "issue" : "1-2", "issued" : { "date-parts" : [ [ "2002", "5" ] ] }, "page" : "125-134", "title" : "Optimising the bioactivity of alkaline-treated titanium alloy", "type" : "article-journal", "volume" : "20" }, "uris" : [ "http://www.mendeley.com/documents/?uuid=3b1446cb-19c7-42f2-a625-0f6d3389cb1c" ] } ], "mendeley" : { "formattedCitation" : "[21]", "plainTextFormattedCitation" : "[21]", "previouslyFormattedCitation" : "(Wei, Kim, Kokubo, &amp; Evans, 2002)" }, "properties" : { "noteIndex" : 0 }, "schema" : "https://github.com/citation-style-language/schema/raw/master/csl-citation.json" }</w:instrText>
      </w:r>
      <w:r w:rsidR="0017413C" w:rsidRPr="0017413C">
        <w:rPr>
          <w:rFonts w:ascii="Times New Roman" w:hAnsi="Times New Roman" w:cs="Times New Roman"/>
          <w:szCs w:val="20"/>
          <w:vertAlign w:val="superscript"/>
        </w:rPr>
        <w:fldChar w:fldCharType="separate"/>
      </w:r>
      <w:r w:rsidR="00131498" w:rsidRPr="00131498">
        <w:rPr>
          <w:rFonts w:ascii="Times New Roman" w:hAnsi="Times New Roman" w:cs="Times New Roman"/>
          <w:noProof/>
          <w:szCs w:val="20"/>
        </w:rPr>
        <w:t>[21]</w:t>
      </w:r>
      <w:r w:rsidR="0017413C" w:rsidRPr="0017413C">
        <w:rPr>
          <w:rFonts w:ascii="Times New Roman" w:hAnsi="Times New Roman" w:cs="Times New Roman"/>
          <w:szCs w:val="20"/>
          <w:vertAlign w:val="superscript"/>
        </w:rPr>
        <w:fldChar w:fldCharType="end"/>
      </w:r>
      <w:r w:rsidR="0017413C" w:rsidRPr="0017413C">
        <w:rPr>
          <w:rFonts w:ascii="Times New Roman" w:hAnsi="Times New Roman" w:cs="Times New Roman"/>
          <w:szCs w:val="20"/>
        </w:rPr>
        <w:t>.</w:t>
      </w:r>
      <w:r w:rsidRPr="0017413C">
        <w:rPr>
          <w:rFonts w:ascii="Times New Roman" w:hAnsi="Times New Roman" w:cs="Times New Roman"/>
          <w:szCs w:val="20"/>
        </w:rPr>
        <w:t xml:space="preserve"> On the other hand, </w:t>
      </w:r>
      <w:r w:rsidR="000F54A7">
        <w:rPr>
          <w:rFonts w:ascii="Times New Roman" w:hAnsi="Times New Roman" w:cs="Times New Roman"/>
          <w:szCs w:val="20"/>
        </w:rPr>
        <w:t xml:space="preserve">Ciobanu et al. </w:t>
      </w:r>
      <w:r w:rsidRPr="0017413C">
        <w:rPr>
          <w:rFonts w:ascii="Times New Roman" w:hAnsi="Times New Roman" w:cs="Times New Roman"/>
          <w:szCs w:val="20"/>
          <w:vertAlign w:val="superscript"/>
        </w:rPr>
        <w:fldChar w:fldCharType="begin" w:fldLock="1"/>
      </w:r>
      <w:r w:rsidR="00131498">
        <w:rPr>
          <w:rFonts w:ascii="Times New Roman" w:hAnsi="Times New Roman" w:cs="Times New Roman"/>
          <w:szCs w:val="20"/>
          <w:vertAlign w:val="superscript"/>
        </w:rPr>
        <w:instrText>ADDIN CSL_CITATION { "citationItems" : [ { "id" : "ITEM-1", "itemData" : { "DOI" : "10.1016/j.micron.2007.11.011", "ISSN" : "0968-4328", "PMID" : "18242095", "abstract" : "This work presents a study on an alternative coating method based on biomimetic techniques which are designed to form a crystalline hydroxyapatite layer very similar to the process corresponding to the formation of natural bone. The HA formation on the surface of titanium alloy pretreated with NaOH solution is investigated. Two types of solutions such as supersaturated calcification solution (SCS) and modified SCS (M-SCS) were used to investigate bone-like apatite formation on alkali-treated titanium. The hydroxyapatite deposits are investigated by means of scanning electron microscopy (SEM) and energy dispersive X-ray analysis (EDX). The data suggest that the method utilized in this work can be successfully applied to obtain deposition of uniform coatings of crystalline hydroxyapatite on titanium substrates.", "author" : [ { "dropping-particle" : "", "family" : "Ciobanu", "given" : "Gabriela", "non-dropping-particle" : "", "parse-names" : false, "suffix" : "" }, { "dropping-particle" : "", "family" : "Carja", "given" : "Gabriela", "non-dropping-particle" : "", "parse-names" : false, "suffix" : "" }, { "dropping-particle" : "", "family" : "Ciobanu", "given" : "Octavian", "non-dropping-particle" : "", "parse-names" : false, "suffix" : "" }, { "dropping-particle" : "", "family" : "Sandu", "given" : "Ion", "non-dropping-particle" : "", "parse-names" : false, "suffix" : "" }, { "dropping-particle" : "", "family" : "Sandu", "given" : "Andrei", "non-dropping-particle" : "", "parse-names" : false, "suffix" : "" } ], "container-title" : "Micron (Oxford, England : 1993)", "id" : "ITEM-1", "issue" : "1", "issued" : { "date-parts" : [ [ "2009", "1" ] ] }, "page" : "143-6", "title" : "SEM and EDX studies of bioactive hydroxyapatite coatings on titanium implants.", "type" : "article-journal", "volume" : "40" }, "uris" : [ "http://www.mendeley.com/documents/?uuid=c4fedb6c-9b9b-488a-b64e-7ac494f1fbb3" ] } ], "mendeley" : { "formattedCitation" : "[22]", "plainTextFormattedCitation" : "[22]", "previouslyFormattedCitation" : "(Ciobanu, Carja, Ciobanu, Sandu, &amp; Sandu, 2009)" }, "properties" : { "noteIndex" : 0 }, "schema" : "https://github.com/citation-style-language/schema/raw/master/csl-citation.json" }</w:instrText>
      </w:r>
      <w:r w:rsidRPr="0017413C">
        <w:rPr>
          <w:rFonts w:ascii="Times New Roman" w:hAnsi="Times New Roman" w:cs="Times New Roman"/>
          <w:szCs w:val="20"/>
          <w:vertAlign w:val="superscript"/>
        </w:rPr>
        <w:fldChar w:fldCharType="separate"/>
      </w:r>
      <w:r w:rsidR="00131498" w:rsidRPr="00131498">
        <w:rPr>
          <w:rFonts w:ascii="Times New Roman" w:hAnsi="Times New Roman" w:cs="Times New Roman"/>
          <w:noProof/>
          <w:szCs w:val="20"/>
        </w:rPr>
        <w:t>[22]</w:t>
      </w:r>
      <w:r w:rsidRPr="0017413C">
        <w:rPr>
          <w:rFonts w:ascii="Times New Roman" w:hAnsi="Times New Roman" w:cs="Times New Roman"/>
          <w:szCs w:val="20"/>
          <w:vertAlign w:val="superscript"/>
        </w:rPr>
        <w:fldChar w:fldCharType="end"/>
      </w:r>
      <w:r w:rsidRPr="0017413C">
        <w:rPr>
          <w:rFonts w:ascii="Times New Roman" w:hAnsi="Times New Roman" w:cs="Times New Roman"/>
          <w:szCs w:val="20"/>
          <w:vertAlign w:val="superscript"/>
        </w:rPr>
        <w:t xml:space="preserve"> </w:t>
      </w:r>
      <w:r w:rsidRPr="0017413C">
        <w:rPr>
          <w:rFonts w:ascii="Times New Roman" w:hAnsi="Times New Roman" w:cs="Times New Roman"/>
          <w:szCs w:val="20"/>
        </w:rPr>
        <w:t xml:space="preserve">and </w:t>
      </w:r>
      <w:r w:rsidR="000F54A7">
        <w:rPr>
          <w:rFonts w:ascii="Times New Roman" w:hAnsi="Times New Roman" w:cs="Times New Roman"/>
          <w:szCs w:val="20"/>
        </w:rPr>
        <w:t xml:space="preserve">Qu &amp; Wei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02/jbm.b.31096", "ISSN" : "1552-4981", "PMID" : "18386832", "abstract" : "Bone-like apatite coatings were prepared using a biomimetic method in a simulated body fluid (SBF). The effect of initial pH values and immersing temperatures on biomimetic apatite coating formation was studied. Three different temperatures were used in this study: 24 (room temperature), 40, and 60 degrees C. At each temperature, SBF solutions with three different initial pHs were chosen: low, medium, and high. The total inorganic carbon (TIC) content and pH-time profile of each coating system were recorded during the coating formation. The apatite coatings were characterized using X-ray diffraction (XRD), field emission scanning electron microscope (FESEM), and Fourier transform infra-red (FTIR). It has been found that SBF temperature has a great effect on the bicarbonate decomposition rate. The bicarbonate ions tend to decompose faster as the temperature increases. The decomposition of bicarbonate ions results in a pH increase in the SBF. With different initial SBF pHs, the decomposition of different amounts of bicarbonate ions is required to reach the critical pH range of apatite formation. With different amounts of bicarbonate ions in the SBF, the surface morphology of the biomimetic apatite coating formed is different. Therefore, the initial pH of the SBF solution plays a vital role in controlling the surface morphology of the biomimetic apatite coating. Also, it was found that as the SBF temperature increased, the critical pH range at which biomimetic apatite coating forms decreased. The critical pH range for the SBF prepared at 24, 40, and 60 degrees C was 6.65-6.71, 6.55-6.65, and 6.24-6.42, respectively.", "author" : [ { "dropping-particle" : "", "family" : "Qu", "given" : "Haibo", "non-dropping-particle" : "", "parse-names" : false, "suffix" : "" }, { "dropping-particle" : "", "family" : "Wei", "given" : "Mei", "non-dropping-particle" : "", "parse-names" : false, "suffix" : "" } ], "container-title" : "Journal of biomedical materials research. Part B, Applied biomaterials", "id" : "ITEM-1", "issue" : "1", "issued" : { "date-parts" : [ [ "2008", "10" ] ] }, "page" : "204-12", "title" : "The effect of temperature and initial pH on biomimetic apatite coating.", "type" : "article-journal", "volume" : "87" }, "uris" : [ "http://www.mendeley.com/documents/?uuid=66212dea-0ee6-4818-911a-4cc38b3f89b7" ] } ], "mendeley" : { "formattedCitation" : "[15]", "plainTextFormattedCitation" : "[15]", "previouslyFormattedCitation" : "(Qu &amp; Wei, 2008)"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15]</w:t>
      </w:r>
      <w:r w:rsidRPr="0017413C">
        <w:rPr>
          <w:rFonts w:ascii="Times New Roman" w:hAnsi="Times New Roman" w:cs="Times New Roman"/>
          <w:szCs w:val="20"/>
        </w:rPr>
        <w:fldChar w:fldCharType="end"/>
      </w:r>
      <w:r w:rsidRPr="0017413C">
        <w:rPr>
          <w:rFonts w:ascii="Times New Roman" w:hAnsi="Times New Roman" w:cs="Times New Roman"/>
          <w:szCs w:val="20"/>
        </w:rPr>
        <w:t xml:space="preserve"> shared similar findings of uniform petal rose-like morphology on Ti surface. Both claimed that petal rose-like structure was HA layer that exhibited on the treated after soaking in modified supersaturated calcification solution (M-SCS) and SBF at medium pH, respectively. Petal rose-like structure of HA coating layer on Ti surface is believe could enhance the osteoinductive and biochemical properties of coating by modification of physical structure</w:t>
      </w:r>
      <w:r w:rsidR="000F54A7">
        <w:rPr>
          <w:rFonts w:ascii="Times New Roman" w:hAnsi="Times New Roman" w:cs="Times New Roman"/>
          <w:szCs w:val="20"/>
        </w:rPr>
        <w:t xml:space="preserve"> </w:t>
      </w:r>
      <w:r w:rsidRPr="0017413C">
        <w:rPr>
          <w:rFonts w:ascii="Times New Roman" w:hAnsi="Times New Roman" w:cs="Times New Roman"/>
          <w:szCs w:val="20"/>
          <w:vertAlign w:val="superscript"/>
        </w:rPr>
        <w:fldChar w:fldCharType="begin" w:fldLock="1"/>
      </w:r>
      <w:r w:rsidR="00131498">
        <w:rPr>
          <w:rFonts w:ascii="Times New Roman" w:hAnsi="Times New Roman" w:cs="Times New Roman"/>
          <w:szCs w:val="20"/>
          <w:vertAlign w:val="superscript"/>
        </w:rPr>
        <w:instrText>ADDIN CSL_CITATION { "citationItems" : [ { "id" : "ITEM-1", "itemData" : { "DOI" : "10.1016/j.micron.2007.11.011", "ISSN" : "0968-4328", "PMID" : "18242095", "abstract" : "This work presents a study on an alternative coating method based on biomimetic techniques which are designed to form a crystalline hydroxyapatite layer very similar to the process corresponding to the formation of natural bone. The HA formation on the surface of titanium alloy pretreated with NaOH solution is investigated. Two types of solutions such as supersaturated calcification solution (SCS) and modified SCS (M-SCS) were used to investigate bone-like apatite formation on alkali-treated titanium. The hydroxyapatite deposits are investigated by means of scanning electron microscopy (SEM) and energy dispersive X-ray analysis (EDX). The data suggest that the method utilized in this work can be successfully applied to obtain deposition of uniform coatings of crystalline hydroxyapatite on titanium substrates.", "author" : [ { "dropping-particle" : "", "family" : "Ciobanu", "given" : "Gabriela", "non-dropping-particle" : "", "parse-names" : false, "suffix" : "" }, { "dropping-particle" : "", "family" : "Carja", "given" : "Gabriela", "non-dropping-particle" : "", "parse-names" : false, "suffix" : "" }, { "dropping-particle" : "", "family" : "Ciobanu", "given" : "Octavian", "non-dropping-particle" : "", "parse-names" : false, "suffix" : "" }, { "dropping-particle" : "", "family" : "Sandu", "given" : "Ion", "non-dropping-particle" : "", "parse-names" : false, "suffix" : "" }, { "dropping-particle" : "", "family" : "Sandu", "given" : "Andrei", "non-dropping-particle" : "", "parse-names" : false, "suffix" : "" } ], "container-title" : "Micron (Oxford, England : 1993)", "id" : "ITEM-1", "issue" : "1", "issued" : { "date-parts" : [ [ "2009", "1" ] ] }, "page" : "143-6", "title" : "SEM and EDX studies of bioactive hydroxyapatite coatings on titanium implants.", "type" : "article-journal", "volume" : "40" }, "uris" : [ "http://www.mendeley.com/documents/?uuid=c4fedb6c-9b9b-488a-b64e-7ac494f1fbb3" ] } ], "mendeley" : { "formattedCitation" : "[22]", "plainTextFormattedCitation" : "[22]", "previouslyFormattedCitation" : "(Ciobanu et al., 2009)" }, "properties" : { "noteIndex" : 0 }, "schema" : "https://github.com/citation-style-language/schema/raw/master/csl-citation.json" }</w:instrText>
      </w:r>
      <w:r w:rsidRPr="0017413C">
        <w:rPr>
          <w:rFonts w:ascii="Times New Roman" w:hAnsi="Times New Roman" w:cs="Times New Roman"/>
          <w:szCs w:val="20"/>
          <w:vertAlign w:val="superscript"/>
        </w:rPr>
        <w:fldChar w:fldCharType="separate"/>
      </w:r>
      <w:r w:rsidR="00131498" w:rsidRPr="00131498">
        <w:rPr>
          <w:rFonts w:ascii="Times New Roman" w:hAnsi="Times New Roman" w:cs="Times New Roman"/>
          <w:noProof/>
          <w:szCs w:val="20"/>
        </w:rPr>
        <w:t>[22]</w:t>
      </w:r>
      <w:r w:rsidRPr="0017413C">
        <w:rPr>
          <w:rFonts w:ascii="Times New Roman" w:hAnsi="Times New Roman" w:cs="Times New Roman"/>
          <w:szCs w:val="20"/>
          <w:vertAlign w:val="superscript"/>
        </w:rPr>
        <w:fldChar w:fldCharType="end"/>
      </w:r>
      <w:r w:rsidRPr="0017413C">
        <w:rPr>
          <w:rFonts w:ascii="Times New Roman" w:hAnsi="Times New Roman" w:cs="Times New Roman"/>
          <w:szCs w:val="20"/>
        </w:rPr>
        <w:t>.</w:t>
      </w:r>
    </w:p>
    <w:p w:rsidR="000F54A7" w:rsidRDefault="000F54A7" w:rsidP="000F54A7">
      <w:pPr>
        <w:tabs>
          <w:tab w:val="left" w:pos="735"/>
        </w:tabs>
        <w:rPr>
          <w:rFonts w:ascii="Times New Roman" w:hAnsi="Times New Roman" w:cs="Times New Roman"/>
          <w:szCs w:val="20"/>
          <w:lang w:val="en-GB" w:eastAsia="en-US"/>
        </w:rPr>
      </w:pPr>
    </w:p>
    <w:p w:rsidR="000F54A7" w:rsidRDefault="00690B08" w:rsidP="000F54A7">
      <w:pPr>
        <w:tabs>
          <w:tab w:val="left" w:pos="735"/>
        </w:tabs>
        <w:rPr>
          <w:rFonts w:ascii="Times New Roman" w:hAnsi="Times New Roman" w:cs="Times New Roman"/>
          <w:szCs w:val="20"/>
          <w:lang w:val="en-GB" w:eastAsia="en-US"/>
        </w:rPr>
      </w:pPr>
      <w:r w:rsidRPr="0017413C">
        <w:rPr>
          <w:rFonts w:ascii="Times New Roman" w:hAnsi="Times New Roman" w:cs="Times New Roman"/>
          <w:szCs w:val="20"/>
        </w:rPr>
        <w:t>A homogenous rod-like shape structure was observed on heat treated surface after soaking in KOH for 24</w:t>
      </w:r>
      <w:r w:rsidR="000F54A7">
        <w:rPr>
          <w:rFonts w:ascii="Times New Roman" w:hAnsi="Times New Roman" w:cs="Times New Roman"/>
          <w:szCs w:val="20"/>
        </w:rPr>
        <w:t xml:space="preserve"> </w:t>
      </w:r>
      <w:r w:rsidRPr="0017413C">
        <w:rPr>
          <w:rFonts w:ascii="Times New Roman" w:hAnsi="Times New Roman" w:cs="Times New Roman"/>
          <w:szCs w:val="20"/>
        </w:rPr>
        <w:t>h</w:t>
      </w:r>
      <w:r w:rsidR="000F54A7">
        <w:rPr>
          <w:rFonts w:ascii="Times New Roman" w:hAnsi="Times New Roman" w:cs="Times New Roman"/>
          <w:szCs w:val="20"/>
        </w:rPr>
        <w:t>ours</w:t>
      </w:r>
      <w:r w:rsidRPr="0017413C">
        <w:rPr>
          <w:rFonts w:ascii="Times New Roman" w:hAnsi="Times New Roman" w:cs="Times New Roman"/>
          <w:szCs w:val="20"/>
        </w:rPr>
        <w:t xml:space="preserve"> at 60</w:t>
      </w:r>
      <w:r w:rsidR="000F54A7">
        <w:rPr>
          <w:rFonts w:ascii="Times New Roman" w:hAnsi="Times New Roman" w:cs="Times New Roman"/>
          <w:szCs w:val="20"/>
        </w:rPr>
        <w:t xml:space="preserve"> </w:t>
      </w:r>
      <w:r w:rsidRPr="0017413C">
        <w:rPr>
          <w:rFonts w:ascii="Times New Roman" w:hAnsi="Times New Roman" w:cs="Times New Roman"/>
          <w:szCs w:val="20"/>
        </w:rPr>
        <w:t>°C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09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3</w:t>
      </w:r>
      <w:r w:rsidR="000330B5">
        <w:rPr>
          <w:rFonts w:ascii="Times New Roman" w:hAnsi="Times New Roman" w:cs="Times New Roman"/>
          <w:szCs w:val="20"/>
        </w:rPr>
        <w:fldChar w:fldCharType="end"/>
      </w:r>
      <w:r w:rsidRPr="0017413C">
        <w:rPr>
          <w:rFonts w:ascii="Times New Roman" w:hAnsi="Times New Roman" w:cs="Times New Roman"/>
          <w:szCs w:val="20"/>
        </w:rPr>
        <w:t xml:space="preserve">e and </w:t>
      </w:r>
      <w:r w:rsidR="000330B5">
        <w:rPr>
          <w:rFonts w:ascii="Times New Roman" w:hAnsi="Times New Roman" w:cs="Times New Roman"/>
          <w:szCs w:val="20"/>
        </w:rPr>
        <w:fldChar w:fldCharType="begin"/>
      </w:r>
      <w:r w:rsidR="000330B5">
        <w:rPr>
          <w:rFonts w:ascii="Times New Roman" w:hAnsi="Times New Roman" w:cs="Times New Roman"/>
          <w:szCs w:val="20"/>
        </w:rPr>
        <w:instrText xml:space="preserve"> REF _Ref423812915 \h </w:instrText>
      </w:r>
      <w:r w:rsidR="000330B5">
        <w:rPr>
          <w:rFonts w:ascii="Times New Roman" w:hAnsi="Times New Roman" w:cs="Times New Roman"/>
          <w:szCs w:val="20"/>
        </w:rPr>
      </w:r>
      <w:r w:rsidR="000330B5">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4</w:t>
      </w:r>
      <w:r w:rsidR="000330B5">
        <w:rPr>
          <w:rFonts w:ascii="Times New Roman" w:hAnsi="Times New Roman" w:cs="Times New Roman"/>
          <w:szCs w:val="20"/>
        </w:rPr>
        <w:fldChar w:fldCharType="end"/>
      </w:r>
      <w:r w:rsidRPr="0017413C">
        <w:rPr>
          <w:rFonts w:ascii="Times New Roman" w:hAnsi="Times New Roman" w:cs="Times New Roman"/>
          <w:szCs w:val="20"/>
        </w:rPr>
        <w:t xml:space="preserve">e). </w:t>
      </w:r>
      <w:r w:rsidR="00AE38BD">
        <w:rPr>
          <w:rFonts w:ascii="Times New Roman" w:hAnsi="Times New Roman" w:cs="Times New Roman"/>
          <w:szCs w:val="20"/>
        </w:rPr>
        <w:t>The p</w:t>
      </w:r>
      <w:r w:rsidRPr="0017413C">
        <w:rPr>
          <w:rFonts w:ascii="Times New Roman" w:hAnsi="Times New Roman" w:cs="Times New Roman"/>
          <w:szCs w:val="20"/>
        </w:rPr>
        <w:t>orous structure of KOH-treated was fully densified after heat treatment at 700</w:t>
      </w:r>
      <w:r w:rsidR="000F54A7">
        <w:rPr>
          <w:rFonts w:ascii="Times New Roman" w:hAnsi="Times New Roman" w:cs="Times New Roman"/>
          <w:szCs w:val="20"/>
        </w:rPr>
        <w:t xml:space="preserve"> </w:t>
      </w:r>
      <w:r w:rsidRPr="0017413C">
        <w:rPr>
          <w:rFonts w:ascii="Times New Roman" w:hAnsi="Times New Roman" w:cs="Times New Roman"/>
          <w:szCs w:val="20"/>
        </w:rPr>
        <w:t>°C. A potassium hexatitanate (K</w:t>
      </w:r>
      <w:r w:rsidRPr="0017413C">
        <w:rPr>
          <w:rFonts w:ascii="Times New Roman" w:hAnsi="Times New Roman" w:cs="Times New Roman"/>
          <w:szCs w:val="20"/>
          <w:vertAlign w:val="subscript"/>
        </w:rPr>
        <w:t>2</w:t>
      </w:r>
      <w:r w:rsidRPr="0017413C">
        <w:rPr>
          <w:rFonts w:ascii="Times New Roman" w:hAnsi="Times New Roman" w:cs="Times New Roman"/>
          <w:szCs w:val="20"/>
        </w:rPr>
        <w:t>Ti</w:t>
      </w:r>
      <w:r w:rsidRPr="0017413C">
        <w:rPr>
          <w:rFonts w:ascii="Times New Roman" w:hAnsi="Times New Roman" w:cs="Times New Roman"/>
          <w:szCs w:val="20"/>
          <w:vertAlign w:val="subscript"/>
        </w:rPr>
        <w:t>6</w:t>
      </w:r>
      <w:r w:rsidRPr="0017413C">
        <w:rPr>
          <w:rFonts w:ascii="Times New Roman" w:hAnsi="Times New Roman" w:cs="Times New Roman"/>
          <w:szCs w:val="20"/>
        </w:rPr>
        <w:t>O</w:t>
      </w:r>
      <w:r w:rsidRPr="0017413C">
        <w:rPr>
          <w:rFonts w:ascii="Times New Roman" w:hAnsi="Times New Roman" w:cs="Times New Roman"/>
          <w:szCs w:val="20"/>
          <w:vertAlign w:val="subscript"/>
        </w:rPr>
        <w:t>13</w:t>
      </w:r>
      <w:r w:rsidRPr="0017413C">
        <w:rPr>
          <w:rFonts w:ascii="Times New Roman" w:hAnsi="Times New Roman" w:cs="Times New Roman"/>
          <w:szCs w:val="20"/>
        </w:rPr>
        <w:t xml:space="preserve">) rod-like structure was observed by </w:t>
      </w:r>
      <w:r w:rsidR="000F54A7">
        <w:rPr>
          <w:rFonts w:ascii="Times New Roman" w:hAnsi="Times New Roman" w:cs="Times New Roman"/>
          <w:szCs w:val="20"/>
        </w:rPr>
        <w:t xml:space="preserve">Wang et al.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16/j.matlet.2014.07.145", "ISSN" : "0167577X", "abstract" : "Two sintering products containing potassium titanates were fabricated and cultivated in simulated body fluid for 12 days. It was found that the molar ratio of titanium/potassium of potassium titanate is a key factor to control the behavior of potassium titanate in body fluid environment. Low potassium titanates such as K2Ti2O5 and K2Ti4O9 transformed into calcium titanate due to its intrinsic characteristics of ion exchange. However, potassium hexatitanate was structurally stable adsorbing needle-like hydroxyapatite. The experimental results indicated that potassium hexatitanate possesses excellent biocompatibility which is better than low potassium titanates.", "author" : [ { "dropping-particle" : "", "family" : "Wang", "given" : "Xin", "non-dropping-particle" : "", "parse-names" : false, "suffix" : "" }, { "dropping-particle" : "", "family" : "Liu", "given" : "Shuang Jin", "non-dropping-particle" : "", "parse-names" : false, "suffix" : "" }, { "dropping-particle" : "", "family" : "Qi", "given" : "Yu Min", "non-dropping-particle" : "", "parse-names" : false, "suffix" : "" }, { "dropping-particle" : "", "family" : "Zhao", "given" : "Li Chen", "non-dropping-particle" : "", "parse-names" : false, "suffix" : "" }, { "dropping-particle" : "", "family" : "Cui", "given" : "Chun Xiang", "non-dropping-particle" : "", "parse-names" : false, "suffix" : "" } ], "container-title" : "Materials Letters", "id" : "ITEM-1", "issued" : { "date-parts" : [ [ "2014", "11" ] ] }, "page" : "139-142", "title" : "Behavior of potassium titanate whisker in simulated body fluid", "type" : "article-journal", "volume" : "135" }, "uris" : [ "http://www.mendeley.com/documents/?uuid=69a97d94-5640-452d-8b93-6bcde25ed255" ] } ], "mendeley" : { "formattedCitation" : "[23]", "plainTextFormattedCitation" : "[23]", "previouslyFormattedCitation" : "(X. Wang, Liu, Qi, Zhao, &amp; Cui, 2014)"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23]</w:t>
      </w:r>
      <w:r w:rsidRPr="0017413C">
        <w:rPr>
          <w:rFonts w:ascii="Times New Roman" w:hAnsi="Times New Roman" w:cs="Times New Roman"/>
          <w:szCs w:val="20"/>
        </w:rPr>
        <w:fldChar w:fldCharType="end"/>
      </w:r>
      <w:r w:rsidRPr="0017413C">
        <w:rPr>
          <w:rFonts w:ascii="Times New Roman" w:hAnsi="Times New Roman" w:cs="Times New Roman"/>
          <w:szCs w:val="20"/>
        </w:rPr>
        <w:t xml:space="preserve"> and </w:t>
      </w:r>
      <w:r w:rsidR="000F54A7">
        <w:rPr>
          <w:rFonts w:ascii="Times New Roman" w:hAnsi="Times New Roman" w:cs="Times New Roman"/>
          <w:szCs w:val="20"/>
        </w:rPr>
        <w:t xml:space="preserve">Li et al.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16/j.matlet.2012.04.003", "ISSN" : "0167577X", "abstract" : "A simple and cost-effective route was developed for the low temperature (700\u00b0C) synthesis of K2Ti6O13 powder, using low-melting-point KNO3 and high-reactive-activity P25 TiO2 nanocrystals as the reactants. The characterization results from X-ray diffraction and field emission scanning electron microscopy revealed the successful preparation of monoclinic phase K2Ti6O13 crystallites with a rodlike morphology. UV\u2013vis diffuse reflectance spectrum disclosed that the as-synthesized K2Ti6O13 had a direct optical band gap of about 3.47eV. Besides, the as-synthesized K2Ti6O13 displayed strong and wide visible light emission in the wavelength range of about 400\u2013700nm upon laser excitation at 325nm at room temperature, enabling its use as a promising blue light-emitting material.", "author" : [ { "dropping-particle" : "", "family" : "Li", "given" : "Jing", "non-dropping-particle" : "", "parse-names" : false, "suffix" : "" }, { "dropping-particle" : "", "family" : "Zhang", "given" : "Yong Cai", "non-dropping-particle" : "", "parse-names" : false, "suffix" : "" }, { "dropping-particle" : "", "family" : "Zhang", "given" : "Ming", "non-dropping-particle" : "", "parse-names" : false, "suffix" : "" } ], "container-title" : "Materials Letters", "id" : "ITEM-1", "issued" : { "date-parts" : [ [ "2012", "7" ] ] }, "page" : "136-138", "title" : "Low temperature preparation and optical properties of K2Ti6O13", "type" : "article-journal", "volume" : "79" }, "uris" : [ "http://www.mendeley.com/documents/?uuid=f5e222ab-9a19-4574-89da-87b3abced0b8" ] } ], "mendeley" : { "formattedCitation" : "[24]", "plainTextFormattedCitation" : "[24]", "previouslyFormattedCitation" : "(J. Li, Zhang, &amp; Zhang, 2012)"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24]</w:t>
      </w:r>
      <w:r w:rsidRPr="0017413C">
        <w:rPr>
          <w:rFonts w:ascii="Times New Roman" w:hAnsi="Times New Roman" w:cs="Times New Roman"/>
          <w:szCs w:val="20"/>
        </w:rPr>
        <w:fldChar w:fldCharType="end"/>
      </w:r>
      <w:r w:rsidRPr="0017413C">
        <w:rPr>
          <w:rFonts w:ascii="Times New Roman" w:hAnsi="Times New Roman" w:cs="Times New Roman"/>
          <w:szCs w:val="20"/>
        </w:rPr>
        <w:t xml:space="preserve">, which produced from </w:t>
      </w:r>
      <w:r w:rsidR="00AE38BD">
        <w:rPr>
          <w:rFonts w:ascii="Times New Roman" w:hAnsi="Times New Roman" w:cs="Times New Roman"/>
          <w:szCs w:val="20"/>
        </w:rPr>
        <w:t xml:space="preserve">a </w:t>
      </w:r>
      <w:r w:rsidRPr="0017413C">
        <w:rPr>
          <w:rFonts w:ascii="Times New Roman" w:hAnsi="Times New Roman" w:cs="Times New Roman"/>
          <w:szCs w:val="20"/>
        </w:rPr>
        <w:t>mixing of potassium carbonate/nitrate and titanium dioxide powder as initial.</w:t>
      </w:r>
    </w:p>
    <w:p w:rsidR="000F54A7" w:rsidRDefault="000F54A7" w:rsidP="000F54A7">
      <w:pPr>
        <w:tabs>
          <w:tab w:val="left" w:pos="735"/>
        </w:tabs>
        <w:rPr>
          <w:rFonts w:ascii="Times New Roman" w:hAnsi="Times New Roman" w:cs="Times New Roman"/>
          <w:szCs w:val="20"/>
          <w:lang w:val="en-GB" w:eastAsia="en-US"/>
        </w:rPr>
      </w:pPr>
    </w:p>
    <w:p w:rsidR="00690B08" w:rsidRPr="000F54A7" w:rsidRDefault="00690B08" w:rsidP="000F54A7">
      <w:pPr>
        <w:tabs>
          <w:tab w:val="left" w:pos="735"/>
        </w:tabs>
        <w:rPr>
          <w:rFonts w:ascii="Times New Roman" w:hAnsi="Times New Roman" w:cs="Times New Roman"/>
          <w:szCs w:val="20"/>
          <w:lang w:val="en-GB" w:eastAsia="en-US"/>
        </w:rPr>
      </w:pPr>
      <w:r w:rsidRPr="0017413C">
        <w:rPr>
          <w:rFonts w:ascii="Times New Roman" w:hAnsi="Times New Roman" w:cs="Times New Roman"/>
          <w:b/>
          <w:bCs/>
          <w:szCs w:val="20"/>
        </w:rPr>
        <w:t>Surface structure</w:t>
      </w:r>
    </w:p>
    <w:p w:rsidR="00B9443C" w:rsidRDefault="000330B5" w:rsidP="00690B08">
      <w:pPr>
        <w:spacing w:after="80"/>
        <w:rPr>
          <w:rFonts w:ascii="Times New Roman" w:hAnsi="Times New Roman" w:cs="Times New Roman"/>
          <w:szCs w:val="20"/>
        </w:rPr>
      </w:pPr>
      <w:r>
        <w:rPr>
          <w:rFonts w:ascii="Times New Roman" w:hAnsi="Times New Roman" w:cs="Times New Roman"/>
          <w:szCs w:val="20"/>
        </w:rPr>
        <w:fldChar w:fldCharType="begin"/>
      </w:r>
      <w:r>
        <w:rPr>
          <w:rFonts w:ascii="Times New Roman" w:hAnsi="Times New Roman" w:cs="Times New Roman"/>
          <w:szCs w:val="20"/>
        </w:rPr>
        <w:instrText xml:space="preserve"> REF _Ref449703952 \h </w:instrText>
      </w:r>
      <w:r>
        <w:rPr>
          <w:rFonts w:ascii="Times New Roman" w:hAnsi="Times New Roman" w:cs="Times New Roman"/>
          <w:szCs w:val="20"/>
        </w:rPr>
      </w:r>
      <w:r>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5</w:t>
      </w:r>
      <w:r>
        <w:rPr>
          <w:rFonts w:ascii="Times New Roman" w:hAnsi="Times New Roman" w:cs="Times New Roman"/>
          <w:szCs w:val="20"/>
        </w:rPr>
        <w:fldChar w:fldCharType="end"/>
      </w:r>
      <w:r w:rsidRPr="000330B5">
        <w:rPr>
          <w:rFonts w:ascii="Times New Roman" w:hAnsi="Times New Roman" w:cs="Times New Roman"/>
          <w:szCs w:val="20"/>
        </w:rPr>
        <w:t xml:space="preserve"> </w:t>
      </w:r>
      <w:r w:rsidRPr="0017413C">
        <w:rPr>
          <w:rFonts w:ascii="Times New Roman" w:hAnsi="Times New Roman" w:cs="Times New Roman"/>
          <w:szCs w:val="20"/>
        </w:rPr>
        <w:t>and</w:t>
      </w:r>
      <w:r>
        <w:rPr>
          <w:rFonts w:ascii="Times New Roman" w:hAnsi="Times New Roman" w:cs="Times New Roman"/>
          <w:szCs w:val="20"/>
        </w:rPr>
        <w:t xml:space="preserve"> </w:t>
      </w:r>
      <w:r>
        <w:rPr>
          <w:rFonts w:ascii="Times New Roman" w:hAnsi="Times New Roman" w:cs="Times New Roman"/>
          <w:szCs w:val="20"/>
        </w:rPr>
        <w:fldChar w:fldCharType="begin"/>
      </w:r>
      <w:r>
        <w:rPr>
          <w:rFonts w:ascii="Times New Roman" w:hAnsi="Times New Roman" w:cs="Times New Roman"/>
          <w:szCs w:val="20"/>
        </w:rPr>
        <w:instrText xml:space="preserve"> REF _Ref449703953 \h </w:instrText>
      </w:r>
      <w:r>
        <w:rPr>
          <w:rFonts w:ascii="Times New Roman" w:hAnsi="Times New Roman" w:cs="Times New Roman"/>
          <w:szCs w:val="20"/>
        </w:rPr>
      </w:r>
      <w:r>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6</w:t>
      </w:r>
      <w:r>
        <w:rPr>
          <w:rFonts w:ascii="Times New Roman" w:hAnsi="Times New Roman" w:cs="Times New Roman"/>
          <w:szCs w:val="20"/>
        </w:rPr>
        <w:fldChar w:fldCharType="end"/>
      </w:r>
      <w:r w:rsidR="00690B08" w:rsidRPr="0017413C">
        <w:rPr>
          <w:rFonts w:ascii="Times New Roman" w:hAnsi="Times New Roman" w:cs="Times New Roman"/>
          <w:szCs w:val="20"/>
        </w:rPr>
        <w:t xml:space="preserve"> show the XRD patterns of the surfaces of </w:t>
      </w:r>
      <w:r w:rsidR="00690B08" w:rsidRPr="0017413C">
        <w:rPr>
          <w:rFonts w:ascii="Times New Roman" w:hAnsi="Times New Roman" w:cs="Times New Roman"/>
          <w:i/>
          <w:szCs w:val="20"/>
        </w:rPr>
        <w:t>as</w:t>
      </w:r>
      <w:r w:rsidR="00690B08" w:rsidRPr="0017413C">
        <w:rPr>
          <w:rFonts w:ascii="Times New Roman" w:hAnsi="Times New Roman" w:cs="Times New Roman"/>
          <w:szCs w:val="20"/>
        </w:rPr>
        <w:t xml:space="preserve">-Ti and </w:t>
      </w:r>
      <w:r w:rsidR="00690B08" w:rsidRPr="0017413C">
        <w:rPr>
          <w:rFonts w:ascii="Times New Roman" w:hAnsi="Times New Roman" w:cs="Times New Roman"/>
          <w:i/>
          <w:szCs w:val="20"/>
        </w:rPr>
        <w:t>ab</w:t>
      </w:r>
      <w:r w:rsidR="00690B08" w:rsidRPr="0017413C">
        <w:rPr>
          <w:rFonts w:ascii="Times New Roman" w:hAnsi="Times New Roman" w:cs="Times New Roman"/>
          <w:szCs w:val="20"/>
        </w:rPr>
        <w:t>-Ti subjected to heating process at 700°C after soaking in NaOH and KOH</w:t>
      </w:r>
      <w:r w:rsidR="000F54A7">
        <w:rPr>
          <w:rFonts w:ascii="Times New Roman" w:hAnsi="Times New Roman" w:cs="Times New Roman"/>
          <w:szCs w:val="20"/>
        </w:rPr>
        <w:t>, respectively.</w:t>
      </w:r>
    </w:p>
    <w:p w:rsidR="000F54A7" w:rsidRPr="0017413C" w:rsidRDefault="000F54A7" w:rsidP="00690B08">
      <w:pPr>
        <w:spacing w:after="80"/>
        <w:rPr>
          <w:rFonts w:ascii="Times New Roman" w:hAnsi="Times New Roman" w:cs="Times New Roman"/>
          <w:szCs w:val="20"/>
        </w:rPr>
      </w:pPr>
    </w:p>
    <w:p w:rsidR="00690B08" w:rsidRDefault="00B9443C" w:rsidP="00B9443C">
      <w:pPr>
        <w:spacing w:after="80"/>
        <w:jc w:val="center"/>
        <w:rPr>
          <w:rFonts w:ascii="Times New Roman" w:hAnsi="Times New Roman" w:cs="Times New Roman"/>
          <w:szCs w:val="20"/>
        </w:rPr>
      </w:pPr>
      <w:r w:rsidRPr="0017413C">
        <w:rPr>
          <w:rFonts w:ascii="Times New Roman" w:hAnsi="Times New Roman" w:cs="Times New Roman"/>
          <w:noProof/>
          <w:szCs w:val="20"/>
          <w:lang w:eastAsia="en-US"/>
        </w:rPr>
        <mc:AlternateContent>
          <mc:Choice Requires="wps">
            <w:drawing>
              <wp:anchor distT="0" distB="0" distL="114300" distR="114300" simplePos="0" relativeHeight="251660288" behindDoc="0" locked="0" layoutInCell="1" allowOverlap="1" wp14:anchorId="0C52A1C6" wp14:editId="5914E3D2">
                <wp:simplePos x="0" y="0"/>
                <wp:positionH relativeFrom="column">
                  <wp:posOffset>1412240</wp:posOffset>
                </wp:positionH>
                <wp:positionV relativeFrom="paragraph">
                  <wp:posOffset>721156</wp:posOffset>
                </wp:positionV>
                <wp:extent cx="363220" cy="1436914"/>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220" cy="14369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7328F4" w:rsidRDefault="00435A1C" w:rsidP="00B9443C">
                            <w:pPr>
                              <w:rPr>
                                <w:rFonts w:ascii="Times New Roman" w:hAnsi="Times New Roman" w:cs="Times New Roman"/>
                              </w:rPr>
                            </w:pPr>
                            <w:r w:rsidRPr="007328F4">
                              <w:rPr>
                                <w:rFonts w:ascii="Times New Roman" w:hAnsi="Times New Roman" w:cs="Times New Roman"/>
                              </w:rPr>
                              <w:t>(a)</w:t>
                            </w:r>
                          </w:p>
                          <w:p w:rsidR="00435A1C" w:rsidRPr="007328F4" w:rsidRDefault="00435A1C" w:rsidP="00B9443C">
                            <w:pPr>
                              <w:rPr>
                                <w:rFonts w:ascii="Times New Roman" w:hAnsi="Times New Roman" w:cs="Times New Roman"/>
                                <w:sz w:val="12"/>
                              </w:rPr>
                            </w:pPr>
                          </w:p>
                          <w:p w:rsidR="00435A1C" w:rsidRPr="007328F4" w:rsidRDefault="00435A1C" w:rsidP="00B9443C">
                            <w:pPr>
                              <w:rPr>
                                <w:rFonts w:ascii="Times New Roman" w:hAnsi="Times New Roman" w:cs="Times New Roman"/>
                              </w:rPr>
                            </w:pPr>
                            <w:r w:rsidRPr="007328F4">
                              <w:rPr>
                                <w:rFonts w:ascii="Times New Roman" w:hAnsi="Times New Roman" w:cs="Times New Roman"/>
                              </w:rPr>
                              <w:t>(b)</w:t>
                            </w:r>
                          </w:p>
                          <w:p w:rsidR="00435A1C" w:rsidRPr="007328F4" w:rsidRDefault="00435A1C" w:rsidP="00B9443C">
                            <w:pPr>
                              <w:rPr>
                                <w:rFonts w:ascii="Times New Roman" w:hAnsi="Times New Roman" w:cs="Times New Roman"/>
                                <w:sz w:val="16"/>
                              </w:rPr>
                            </w:pPr>
                          </w:p>
                          <w:p w:rsidR="00435A1C" w:rsidRPr="007328F4" w:rsidRDefault="00435A1C" w:rsidP="00B9443C">
                            <w:pPr>
                              <w:rPr>
                                <w:rFonts w:ascii="Times New Roman" w:hAnsi="Times New Roman" w:cs="Times New Roman"/>
                              </w:rPr>
                            </w:pPr>
                            <w:r w:rsidRPr="007328F4">
                              <w:rPr>
                                <w:rFonts w:ascii="Times New Roman" w:hAnsi="Times New Roman" w:cs="Times New Roman"/>
                              </w:rPr>
                              <w:t>(c)</w:t>
                            </w:r>
                          </w:p>
                          <w:p w:rsidR="00435A1C" w:rsidRPr="007328F4" w:rsidRDefault="00435A1C" w:rsidP="00B9443C">
                            <w:pPr>
                              <w:rPr>
                                <w:rFonts w:ascii="Times New Roman" w:hAnsi="Times New Roman" w:cs="Times New Roman"/>
                                <w:sz w:val="16"/>
                              </w:rPr>
                            </w:pPr>
                          </w:p>
                          <w:p w:rsidR="00435A1C" w:rsidRPr="007328F4" w:rsidRDefault="00435A1C" w:rsidP="00B9443C">
                            <w:pPr>
                              <w:rPr>
                                <w:rFonts w:ascii="Times New Roman" w:hAnsi="Times New Roman" w:cs="Times New Roman"/>
                              </w:rPr>
                            </w:pPr>
                            <w:r w:rsidRPr="007328F4">
                              <w:rPr>
                                <w:rFonts w:ascii="Times New Roman" w:hAnsi="Times New Roman" w:cs="Times New Roman"/>
                              </w:rPr>
                              <w:t>(d)</w:t>
                            </w:r>
                          </w:p>
                          <w:p w:rsidR="00435A1C" w:rsidRPr="007328F4" w:rsidRDefault="00435A1C" w:rsidP="00B9443C">
                            <w:pPr>
                              <w:rPr>
                                <w:rFonts w:ascii="Times New Roman" w:hAnsi="Times New Roman" w:cs="Times New Roman"/>
                                <w:sz w:val="16"/>
                              </w:rPr>
                            </w:pPr>
                          </w:p>
                          <w:p w:rsidR="00435A1C" w:rsidRPr="007328F4" w:rsidRDefault="00435A1C" w:rsidP="00B9443C">
                            <w:pPr>
                              <w:rPr>
                                <w:rFonts w:ascii="Times New Roman" w:hAnsi="Times New Roman" w:cs="Times New Roman"/>
                              </w:rPr>
                            </w:pPr>
                            <w:r w:rsidRPr="007328F4">
                              <w:rPr>
                                <w:rFonts w:ascii="Times New Roman" w:hAnsi="Times New Roman" w:cs="Times New Roman"/>
                              </w:rPr>
                              <w: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3" o:spid="_x0000_s1058" type="#_x0000_t202" style="position:absolute;left:0;text-align:left;margin-left:111.2pt;margin-top:56.8pt;width:28.6pt;height:11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Wk5uQIAAMM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" filled="f" stroked="f">
                <v:textbox>
                  <w:txbxContent>
                    <w:p w:rsidR="00435A1C" w:rsidRPr="007328F4" w:rsidRDefault="00435A1C" w:rsidP="00B9443C">
                      <w:pPr>
                        <w:rPr>
                          <w:rFonts w:ascii="Times New Roman" w:hAnsi="Times New Roman" w:cs="Times New Roman"/>
                        </w:rPr>
                      </w:pPr>
                      <w:r w:rsidRPr="007328F4">
                        <w:rPr>
                          <w:rFonts w:ascii="Times New Roman" w:hAnsi="Times New Roman" w:cs="Times New Roman"/>
                        </w:rPr>
                        <w:t>(a)</w:t>
                      </w:r>
                    </w:p>
                    <w:p w:rsidR="00435A1C" w:rsidRPr="007328F4" w:rsidRDefault="00435A1C" w:rsidP="00B9443C">
                      <w:pPr>
                        <w:rPr>
                          <w:rFonts w:ascii="Times New Roman" w:hAnsi="Times New Roman" w:cs="Times New Roman"/>
                          <w:sz w:val="12"/>
                        </w:rPr>
                      </w:pPr>
                    </w:p>
                    <w:p w:rsidR="00435A1C" w:rsidRPr="007328F4" w:rsidRDefault="00435A1C" w:rsidP="00B9443C">
                      <w:pPr>
                        <w:rPr>
                          <w:rFonts w:ascii="Times New Roman" w:hAnsi="Times New Roman" w:cs="Times New Roman"/>
                        </w:rPr>
                      </w:pPr>
                      <w:r w:rsidRPr="007328F4">
                        <w:rPr>
                          <w:rFonts w:ascii="Times New Roman" w:hAnsi="Times New Roman" w:cs="Times New Roman"/>
                        </w:rPr>
                        <w:t>(b)</w:t>
                      </w:r>
                    </w:p>
                    <w:p w:rsidR="00435A1C" w:rsidRPr="007328F4" w:rsidRDefault="00435A1C" w:rsidP="00B9443C">
                      <w:pPr>
                        <w:rPr>
                          <w:rFonts w:ascii="Times New Roman" w:hAnsi="Times New Roman" w:cs="Times New Roman"/>
                          <w:sz w:val="16"/>
                        </w:rPr>
                      </w:pPr>
                    </w:p>
                    <w:p w:rsidR="00435A1C" w:rsidRPr="007328F4" w:rsidRDefault="00435A1C" w:rsidP="00B9443C">
                      <w:pPr>
                        <w:rPr>
                          <w:rFonts w:ascii="Times New Roman" w:hAnsi="Times New Roman" w:cs="Times New Roman"/>
                        </w:rPr>
                      </w:pPr>
                      <w:r w:rsidRPr="007328F4">
                        <w:rPr>
                          <w:rFonts w:ascii="Times New Roman" w:hAnsi="Times New Roman" w:cs="Times New Roman"/>
                        </w:rPr>
                        <w:t>(c)</w:t>
                      </w:r>
                    </w:p>
                    <w:p w:rsidR="00435A1C" w:rsidRPr="007328F4" w:rsidRDefault="00435A1C" w:rsidP="00B9443C">
                      <w:pPr>
                        <w:rPr>
                          <w:rFonts w:ascii="Times New Roman" w:hAnsi="Times New Roman" w:cs="Times New Roman"/>
                          <w:sz w:val="16"/>
                        </w:rPr>
                      </w:pPr>
                    </w:p>
                    <w:p w:rsidR="00435A1C" w:rsidRPr="007328F4" w:rsidRDefault="00435A1C" w:rsidP="00B9443C">
                      <w:pPr>
                        <w:rPr>
                          <w:rFonts w:ascii="Times New Roman" w:hAnsi="Times New Roman" w:cs="Times New Roman"/>
                        </w:rPr>
                      </w:pPr>
                      <w:r w:rsidRPr="007328F4">
                        <w:rPr>
                          <w:rFonts w:ascii="Times New Roman" w:hAnsi="Times New Roman" w:cs="Times New Roman"/>
                        </w:rPr>
                        <w:t>(d)</w:t>
                      </w:r>
                    </w:p>
                    <w:p w:rsidR="00435A1C" w:rsidRPr="007328F4" w:rsidRDefault="00435A1C" w:rsidP="00B9443C">
                      <w:pPr>
                        <w:rPr>
                          <w:rFonts w:ascii="Times New Roman" w:hAnsi="Times New Roman" w:cs="Times New Roman"/>
                          <w:sz w:val="16"/>
                        </w:rPr>
                      </w:pPr>
                    </w:p>
                    <w:p w:rsidR="00435A1C" w:rsidRPr="007328F4" w:rsidRDefault="00435A1C" w:rsidP="00B9443C">
                      <w:pPr>
                        <w:rPr>
                          <w:rFonts w:ascii="Times New Roman" w:hAnsi="Times New Roman" w:cs="Times New Roman"/>
                        </w:rPr>
                      </w:pPr>
                      <w:r w:rsidRPr="007328F4">
                        <w:rPr>
                          <w:rFonts w:ascii="Times New Roman" w:hAnsi="Times New Roman" w:cs="Times New Roman"/>
                        </w:rPr>
                        <w:t>(e)</w:t>
                      </w:r>
                    </w:p>
                  </w:txbxContent>
                </v:textbox>
              </v:shape>
            </w:pict>
          </mc:Fallback>
        </mc:AlternateContent>
      </w:r>
      <w:r w:rsidRPr="0017413C">
        <w:rPr>
          <w:rFonts w:ascii="Times New Roman" w:hAnsi="Times New Roman" w:cs="Times New Roman"/>
          <w:noProof/>
          <w:szCs w:val="20"/>
          <w:lang w:eastAsia="en-US"/>
        </w:rPr>
        <w:drawing>
          <wp:inline distT="0" distB="0" distL="0" distR="0" wp14:anchorId="1174E6A7" wp14:editId="4CC155B5">
            <wp:extent cx="4149969" cy="2277208"/>
            <wp:effectExtent l="0" t="0" r="22225" b="27940"/>
            <wp:docPr id="42" name="Chart 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690B08" w:rsidRPr="0017413C">
        <w:rPr>
          <w:rFonts w:ascii="Times New Roman" w:hAnsi="Times New Roman" w:cs="Times New Roman"/>
          <w:szCs w:val="20"/>
        </w:rPr>
        <w:t>.</w:t>
      </w:r>
    </w:p>
    <w:p w:rsidR="008E03E5" w:rsidRPr="0017413C" w:rsidRDefault="008E03E5" w:rsidP="00B9443C">
      <w:pPr>
        <w:spacing w:after="80"/>
        <w:jc w:val="center"/>
        <w:rPr>
          <w:rFonts w:ascii="Times New Roman" w:hAnsi="Times New Roman" w:cs="Times New Roman"/>
          <w:szCs w:val="20"/>
        </w:rPr>
      </w:pPr>
      <w:r>
        <w:rPr>
          <w:rFonts w:ascii="Times New Roman" w:hAnsi="Times New Roman" w:cs="Times New Roman"/>
          <w:szCs w:val="20"/>
        </w:rPr>
        <w:t>2θ</w:t>
      </w:r>
    </w:p>
    <w:p w:rsidR="00690B08" w:rsidRPr="0017413C" w:rsidRDefault="000330B5" w:rsidP="000F54A7">
      <w:pPr>
        <w:ind w:left="851" w:hanging="851"/>
        <w:rPr>
          <w:rFonts w:ascii="Times New Roman" w:hAnsi="Times New Roman" w:cs="Times New Roman"/>
          <w:szCs w:val="20"/>
        </w:rPr>
      </w:pPr>
      <w:bookmarkStart w:id="8" w:name="_Ref449703952"/>
      <w:r>
        <w:rPr>
          <w:rFonts w:ascii="Times New Roman" w:hAnsi="Times New Roman" w:cs="Times New Roman"/>
          <w:szCs w:val="20"/>
        </w:rPr>
        <w:lastRenderedPageBreak/>
        <w:t>Figure</w:t>
      </w:r>
      <w:r w:rsidR="00B9443C" w:rsidRPr="0017413C">
        <w:rPr>
          <w:rFonts w:ascii="Times New Roman" w:hAnsi="Times New Roman" w:cs="Times New Roman"/>
          <w:szCs w:val="20"/>
        </w:rPr>
        <w:t xml:space="preserve"> </w:t>
      </w:r>
      <w:r w:rsidR="00B9443C" w:rsidRPr="0017413C">
        <w:rPr>
          <w:rFonts w:ascii="Times New Roman" w:hAnsi="Times New Roman" w:cs="Times New Roman"/>
          <w:szCs w:val="20"/>
        </w:rPr>
        <w:fldChar w:fldCharType="begin"/>
      </w:r>
      <w:r w:rsidR="00B9443C" w:rsidRPr="0017413C">
        <w:rPr>
          <w:rFonts w:ascii="Times New Roman" w:hAnsi="Times New Roman" w:cs="Times New Roman"/>
          <w:szCs w:val="20"/>
        </w:rPr>
        <w:instrText xml:space="preserve"> SEQ Figure \* ARABIC </w:instrText>
      </w:r>
      <w:r w:rsidR="00B9443C" w:rsidRPr="0017413C">
        <w:rPr>
          <w:rFonts w:ascii="Times New Roman" w:hAnsi="Times New Roman" w:cs="Times New Roman"/>
          <w:szCs w:val="20"/>
        </w:rPr>
        <w:fldChar w:fldCharType="separate"/>
      </w:r>
      <w:r w:rsidR="00EB02F4">
        <w:rPr>
          <w:rFonts w:ascii="Times New Roman" w:hAnsi="Times New Roman" w:cs="Times New Roman"/>
          <w:noProof/>
          <w:szCs w:val="20"/>
        </w:rPr>
        <w:t>5</w:t>
      </w:r>
      <w:r w:rsidR="00B9443C" w:rsidRPr="0017413C">
        <w:rPr>
          <w:rFonts w:ascii="Times New Roman" w:hAnsi="Times New Roman" w:cs="Times New Roman"/>
          <w:szCs w:val="20"/>
        </w:rPr>
        <w:fldChar w:fldCharType="end"/>
      </w:r>
      <w:bookmarkEnd w:id="8"/>
      <w:r w:rsidR="000F54A7">
        <w:rPr>
          <w:rFonts w:ascii="Times New Roman" w:hAnsi="Times New Roman" w:cs="Times New Roman"/>
          <w:szCs w:val="20"/>
        </w:rPr>
        <w:t xml:space="preserve">. </w:t>
      </w:r>
      <w:r w:rsidR="00B9443C" w:rsidRPr="0017413C">
        <w:rPr>
          <w:rFonts w:ascii="Times New Roman" w:hAnsi="Times New Roman" w:cs="Times New Roman"/>
          <w:szCs w:val="20"/>
        </w:rPr>
        <w:t>XRD pattern of as-Ti (a); after KOH treated at 60</w:t>
      </w:r>
      <w:r w:rsidR="00EC70EB">
        <w:rPr>
          <w:rFonts w:ascii="Times New Roman" w:hAnsi="Times New Roman" w:cs="Times New Roman"/>
          <w:szCs w:val="20"/>
        </w:rPr>
        <w:t xml:space="preserve"> </w:t>
      </w:r>
      <w:r w:rsidR="00B9443C" w:rsidRPr="0017413C">
        <w:rPr>
          <w:rFonts w:ascii="Times New Roman" w:hAnsi="Times New Roman" w:cs="Times New Roman"/>
          <w:szCs w:val="20"/>
        </w:rPr>
        <w:t>°C (b); after NaOH treated at 60</w:t>
      </w:r>
      <w:r w:rsidR="00EC70EB">
        <w:rPr>
          <w:rFonts w:ascii="Times New Roman" w:hAnsi="Times New Roman" w:cs="Times New Roman"/>
          <w:szCs w:val="20"/>
        </w:rPr>
        <w:t xml:space="preserve"> </w:t>
      </w:r>
      <w:r w:rsidR="00B9443C" w:rsidRPr="0017413C">
        <w:rPr>
          <w:rFonts w:ascii="Times New Roman" w:hAnsi="Times New Roman" w:cs="Times New Roman"/>
          <w:szCs w:val="20"/>
        </w:rPr>
        <w:t>°C (c); heat treated after soaking in KOH (d) and heat tr</w:t>
      </w:r>
      <w:r w:rsidR="000F54A7">
        <w:rPr>
          <w:rFonts w:ascii="Times New Roman" w:hAnsi="Times New Roman" w:cs="Times New Roman"/>
          <w:szCs w:val="20"/>
        </w:rPr>
        <w:t>eated after soaking in NaOH (e)</w:t>
      </w:r>
    </w:p>
    <w:p w:rsidR="007328F4" w:rsidRPr="0017413C" w:rsidRDefault="007328F4" w:rsidP="007328F4">
      <w:pPr>
        <w:spacing w:after="80"/>
        <w:jc w:val="center"/>
        <w:rPr>
          <w:rFonts w:ascii="Times New Roman" w:hAnsi="Times New Roman" w:cs="Times New Roman"/>
          <w:szCs w:val="20"/>
        </w:rPr>
      </w:pPr>
    </w:p>
    <w:p w:rsidR="00690B08" w:rsidRDefault="007328F4" w:rsidP="00EB02F4">
      <w:pPr>
        <w:ind w:firstLine="284"/>
        <w:jc w:val="center"/>
        <w:rPr>
          <w:rFonts w:ascii="Times New Roman" w:hAnsi="Times New Roman" w:cs="Times New Roman"/>
          <w:szCs w:val="20"/>
        </w:rPr>
      </w:pPr>
      <w:r w:rsidRPr="0017413C">
        <w:rPr>
          <w:rFonts w:ascii="Times New Roman" w:hAnsi="Times New Roman" w:cs="Times New Roman"/>
          <w:noProof/>
          <w:szCs w:val="20"/>
          <w:lang w:eastAsia="en-US"/>
        </w:rPr>
        <mc:AlternateContent>
          <mc:Choice Requires="wps">
            <w:drawing>
              <wp:anchor distT="0" distB="0" distL="114300" distR="114300" simplePos="0" relativeHeight="251664384" behindDoc="0" locked="0" layoutInCell="1" allowOverlap="1" wp14:anchorId="5C9FA7B0" wp14:editId="73F0E945">
                <wp:simplePos x="0" y="0"/>
                <wp:positionH relativeFrom="column">
                  <wp:posOffset>1541145</wp:posOffset>
                </wp:positionH>
                <wp:positionV relativeFrom="paragraph">
                  <wp:posOffset>838632</wp:posOffset>
                </wp:positionV>
                <wp:extent cx="363220" cy="1151907"/>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220" cy="1151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A1C" w:rsidRPr="00D32621" w:rsidRDefault="00435A1C" w:rsidP="007328F4">
                            <w:pPr>
                              <w:rPr>
                                <w:rFonts w:ascii="Times New Roman" w:hAnsi="Times New Roman" w:cs="Times New Roman"/>
                              </w:rPr>
                            </w:pPr>
                            <w:r w:rsidRPr="00D32621">
                              <w:rPr>
                                <w:rFonts w:ascii="Times New Roman" w:hAnsi="Times New Roman" w:cs="Times New Roman"/>
                              </w:rPr>
                              <w:t>(a)</w:t>
                            </w:r>
                          </w:p>
                          <w:p w:rsidR="00435A1C" w:rsidRPr="00D32621" w:rsidRDefault="00435A1C" w:rsidP="007328F4">
                            <w:pPr>
                              <w:rPr>
                                <w:rFonts w:ascii="Times New Roman" w:hAnsi="Times New Roman" w:cs="Times New Roman"/>
                                <w:sz w:val="10"/>
                              </w:rPr>
                            </w:pPr>
                          </w:p>
                          <w:p w:rsidR="00435A1C" w:rsidRPr="00D32621" w:rsidRDefault="00435A1C" w:rsidP="007328F4">
                            <w:pPr>
                              <w:rPr>
                                <w:rFonts w:ascii="Times New Roman" w:hAnsi="Times New Roman" w:cs="Times New Roman"/>
                              </w:rPr>
                            </w:pPr>
                            <w:r w:rsidRPr="00D32621">
                              <w:rPr>
                                <w:rFonts w:ascii="Times New Roman" w:hAnsi="Times New Roman" w:cs="Times New Roman"/>
                              </w:rPr>
                              <w:t>(b)</w:t>
                            </w:r>
                          </w:p>
                          <w:p w:rsidR="00435A1C" w:rsidRPr="00D32621" w:rsidRDefault="00435A1C" w:rsidP="007328F4">
                            <w:pPr>
                              <w:rPr>
                                <w:rFonts w:ascii="Times New Roman" w:hAnsi="Times New Roman" w:cs="Times New Roman"/>
                                <w:sz w:val="10"/>
                              </w:rPr>
                            </w:pPr>
                          </w:p>
                          <w:p w:rsidR="00435A1C" w:rsidRPr="00D32621" w:rsidRDefault="00435A1C" w:rsidP="007328F4">
                            <w:pPr>
                              <w:rPr>
                                <w:rFonts w:ascii="Times New Roman" w:hAnsi="Times New Roman" w:cs="Times New Roman"/>
                              </w:rPr>
                            </w:pPr>
                            <w:r w:rsidRPr="00D32621">
                              <w:rPr>
                                <w:rFonts w:ascii="Times New Roman" w:hAnsi="Times New Roman" w:cs="Times New Roman"/>
                              </w:rPr>
                              <w:t>(c)</w:t>
                            </w:r>
                          </w:p>
                          <w:p w:rsidR="00435A1C" w:rsidRPr="00D32621" w:rsidRDefault="00435A1C" w:rsidP="007328F4">
                            <w:pPr>
                              <w:rPr>
                                <w:rFonts w:ascii="Times New Roman" w:hAnsi="Times New Roman" w:cs="Times New Roman"/>
                                <w:sz w:val="16"/>
                              </w:rPr>
                            </w:pPr>
                          </w:p>
                          <w:p w:rsidR="00435A1C" w:rsidRPr="00D32621" w:rsidRDefault="00435A1C" w:rsidP="007328F4">
                            <w:pPr>
                              <w:rPr>
                                <w:rFonts w:ascii="Times New Roman" w:hAnsi="Times New Roman" w:cs="Times New Roman"/>
                              </w:rPr>
                            </w:pPr>
                            <w:r w:rsidRPr="00D32621">
                              <w:rPr>
                                <w:rFonts w:ascii="Times New Roman" w:hAnsi="Times New Roman" w:cs="Times New Roman"/>
                              </w:rPr>
                              <w:t>(d)</w:t>
                            </w:r>
                          </w:p>
                          <w:p w:rsidR="00435A1C" w:rsidRPr="00D32621" w:rsidRDefault="00435A1C" w:rsidP="007328F4">
                            <w:pPr>
                              <w:rPr>
                                <w:rFonts w:ascii="Times New Roman" w:hAnsi="Times New Roman" w:cs="Times New Roman"/>
                                <w:sz w:val="8"/>
                              </w:rPr>
                            </w:pPr>
                          </w:p>
                          <w:p w:rsidR="00435A1C" w:rsidRPr="00D32621" w:rsidRDefault="00435A1C" w:rsidP="007328F4">
                            <w:pPr>
                              <w:rPr>
                                <w:rFonts w:ascii="Times New Roman" w:hAnsi="Times New Roman" w:cs="Times New Roman"/>
                              </w:rPr>
                            </w:pPr>
                            <w:r w:rsidRPr="00D32621">
                              <w:rPr>
                                <w:rFonts w:ascii="Times New Roman" w:hAnsi="Times New Roman" w:cs="Times New Roman"/>
                              </w:rPr>
                              <w: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 o:spid="_x0000_s1059" type="#_x0000_t202" style="position:absolute;left:0;text-align:left;margin-left:121.35pt;margin-top:66.05pt;width:28.6pt;height:90.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28uQIAAM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" filled="f" stroked="f">
                <v:textbox>
                  <w:txbxContent>
                    <w:p w:rsidR="00435A1C" w:rsidRPr="00D32621" w:rsidRDefault="00435A1C" w:rsidP="007328F4">
                      <w:pPr>
                        <w:rPr>
                          <w:rFonts w:ascii="Times New Roman" w:hAnsi="Times New Roman" w:cs="Times New Roman"/>
                        </w:rPr>
                      </w:pPr>
                      <w:r w:rsidRPr="00D32621">
                        <w:rPr>
                          <w:rFonts w:ascii="Times New Roman" w:hAnsi="Times New Roman" w:cs="Times New Roman"/>
                        </w:rPr>
                        <w:t>(a)</w:t>
                      </w:r>
                    </w:p>
                    <w:p w:rsidR="00435A1C" w:rsidRPr="00D32621" w:rsidRDefault="00435A1C" w:rsidP="007328F4">
                      <w:pPr>
                        <w:rPr>
                          <w:rFonts w:ascii="Times New Roman" w:hAnsi="Times New Roman" w:cs="Times New Roman"/>
                          <w:sz w:val="10"/>
                        </w:rPr>
                      </w:pPr>
                    </w:p>
                    <w:p w:rsidR="00435A1C" w:rsidRPr="00D32621" w:rsidRDefault="00435A1C" w:rsidP="007328F4">
                      <w:pPr>
                        <w:rPr>
                          <w:rFonts w:ascii="Times New Roman" w:hAnsi="Times New Roman" w:cs="Times New Roman"/>
                        </w:rPr>
                      </w:pPr>
                      <w:r w:rsidRPr="00D32621">
                        <w:rPr>
                          <w:rFonts w:ascii="Times New Roman" w:hAnsi="Times New Roman" w:cs="Times New Roman"/>
                        </w:rPr>
                        <w:t>(b)</w:t>
                      </w:r>
                    </w:p>
                    <w:p w:rsidR="00435A1C" w:rsidRPr="00D32621" w:rsidRDefault="00435A1C" w:rsidP="007328F4">
                      <w:pPr>
                        <w:rPr>
                          <w:rFonts w:ascii="Times New Roman" w:hAnsi="Times New Roman" w:cs="Times New Roman"/>
                          <w:sz w:val="10"/>
                        </w:rPr>
                      </w:pPr>
                    </w:p>
                    <w:p w:rsidR="00435A1C" w:rsidRPr="00D32621" w:rsidRDefault="00435A1C" w:rsidP="007328F4">
                      <w:pPr>
                        <w:rPr>
                          <w:rFonts w:ascii="Times New Roman" w:hAnsi="Times New Roman" w:cs="Times New Roman"/>
                        </w:rPr>
                      </w:pPr>
                      <w:r w:rsidRPr="00D32621">
                        <w:rPr>
                          <w:rFonts w:ascii="Times New Roman" w:hAnsi="Times New Roman" w:cs="Times New Roman"/>
                        </w:rPr>
                        <w:t>(c)</w:t>
                      </w:r>
                    </w:p>
                    <w:p w:rsidR="00435A1C" w:rsidRPr="00D32621" w:rsidRDefault="00435A1C" w:rsidP="007328F4">
                      <w:pPr>
                        <w:rPr>
                          <w:rFonts w:ascii="Times New Roman" w:hAnsi="Times New Roman" w:cs="Times New Roman"/>
                          <w:sz w:val="16"/>
                        </w:rPr>
                      </w:pPr>
                    </w:p>
                    <w:p w:rsidR="00435A1C" w:rsidRPr="00D32621" w:rsidRDefault="00435A1C" w:rsidP="007328F4">
                      <w:pPr>
                        <w:rPr>
                          <w:rFonts w:ascii="Times New Roman" w:hAnsi="Times New Roman" w:cs="Times New Roman"/>
                        </w:rPr>
                      </w:pPr>
                      <w:r w:rsidRPr="00D32621">
                        <w:rPr>
                          <w:rFonts w:ascii="Times New Roman" w:hAnsi="Times New Roman" w:cs="Times New Roman"/>
                        </w:rPr>
                        <w:t>(d)</w:t>
                      </w:r>
                    </w:p>
                    <w:p w:rsidR="00435A1C" w:rsidRPr="00D32621" w:rsidRDefault="00435A1C" w:rsidP="007328F4">
                      <w:pPr>
                        <w:rPr>
                          <w:rFonts w:ascii="Times New Roman" w:hAnsi="Times New Roman" w:cs="Times New Roman"/>
                          <w:sz w:val="8"/>
                        </w:rPr>
                      </w:pPr>
                    </w:p>
                    <w:p w:rsidR="00435A1C" w:rsidRPr="00D32621" w:rsidRDefault="00435A1C" w:rsidP="007328F4">
                      <w:pPr>
                        <w:rPr>
                          <w:rFonts w:ascii="Times New Roman" w:hAnsi="Times New Roman" w:cs="Times New Roman"/>
                        </w:rPr>
                      </w:pPr>
                      <w:r w:rsidRPr="00D32621">
                        <w:rPr>
                          <w:rFonts w:ascii="Times New Roman" w:hAnsi="Times New Roman" w:cs="Times New Roman"/>
                        </w:rPr>
                        <w:t>(e)</w:t>
                      </w:r>
                    </w:p>
                  </w:txbxContent>
                </v:textbox>
              </v:shape>
            </w:pict>
          </mc:Fallback>
        </mc:AlternateContent>
      </w:r>
      <w:r w:rsidRPr="0017413C">
        <w:rPr>
          <w:rFonts w:ascii="Times New Roman" w:hAnsi="Times New Roman" w:cs="Times New Roman"/>
          <w:noProof/>
          <w:szCs w:val="20"/>
          <w:lang w:eastAsia="en-US"/>
        </w:rPr>
        <w:drawing>
          <wp:inline distT="0" distB="0" distL="0" distR="0" wp14:anchorId="03A863BF" wp14:editId="6E073721">
            <wp:extent cx="4120737" cy="2220686"/>
            <wp:effectExtent l="0" t="0" r="13335" b="27305"/>
            <wp:docPr id="44" name="Chart 4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bookmarkStart w:id="9" w:name="_GoBack"/>
      <w:bookmarkEnd w:id="9"/>
    </w:p>
    <w:p w:rsidR="008E03E5" w:rsidRPr="0017413C" w:rsidRDefault="008E03E5" w:rsidP="00EB02F4">
      <w:pPr>
        <w:ind w:firstLine="284"/>
        <w:jc w:val="center"/>
        <w:rPr>
          <w:rFonts w:ascii="Times New Roman" w:hAnsi="Times New Roman" w:cs="Times New Roman"/>
          <w:szCs w:val="20"/>
        </w:rPr>
      </w:pPr>
      <w:r>
        <w:rPr>
          <w:rFonts w:ascii="Times New Roman" w:hAnsi="Times New Roman" w:cs="Times New Roman"/>
          <w:szCs w:val="20"/>
        </w:rPr>
        <w:t>2θ</w:t>
      </w:r>
    </w:p>
    <w:p w:rsidR="000F54A7" w:rsidRDefault="000F54A7" w:rsidP="00EB02F4">
      <w:pPr>
        <w:jc w:val="center"/>
        <w:rPr>
          <w:rFonts w:ascii="Times New Roman" w:hAnsi="Times New Roman" w:cs="Times New Roman"/>
          <w:szCs w:val="20"/>
        </w:rPr>
      </w:pPr>
      <w:bookmarkStart w:id="10" w:name="_Ref449703953"/>
    </w:p>
    <w:p w:rsidR="00690B08" w:rsidRPr="0017413C" w:rsidRDefault="007328F4" w:rsidP="000F54A7">
      <w:pPr>
        <w:ind w:left="709" w:hanging="709"/>
        <w:rPr>
          <w:rFonts w:ascii="Times New Roman" w:hAnsi="Times New Roman" w:cs="Times New Roman"/>
          <w:szCs w:val="20"/>
        </w:rPr>
      </w:pPr>
      <w:r w:rsidRPr="0017413C">
        <w:rPr>
          <w:rFonts w:ascii="Times New Roman" w:hAnsi="Times New Roman" w:cs="Times New Roman"/>
          <w:szCs w:val="20"/>
        </w:rPr>
        <w:t>Fig</w:t>
      </w:r>
      <w:r w:rsidR="000330B5">
        <w:rPr>
          <w:rFonts w:ascii="Times New Roman" w:hAnsi="Times New Roman" w:cs="Times New Roman"/>
          <w:szCs w:val="20"/>
        </w:rPr>
        <w:t>ure</w:t>
      </w:r>
      <w:r w:rsidRPr="0017413C">
        <w:rPr>
          <w:rFonts w:ascii="Times New Roman" w:hAnsi="Times New Roman" w:cs="Times New Roman"/>
          <w:szCs w:val="20"/>
        </w:rPr>
        <w:t xml:space="preserve"> </w:t>
      </w:r>
      <w:r w:rsidRPr="0017413C">
        <w:rPr>
          <w:rFonts w:ascii="Times New Roman" w:hAnsi="Times New Roman" w:cs="Times New Roman"/>
          <w:szCs w:val="20"/>
        </w:rPr>
        <w:fldChar w:fldCharType="begin"/>
      </w:r>
      <w:r w:rsidRPr="0017413C">
        <w:rPr>
          <w:rFonts w:ascii="Times New Roman" w:hAnsi="Times New Roman" w:cs="Times New Roman"/>
          <w:szCs w:val="20"/>
        </w:rPr>
        <w:instrText xml:space="preserve"> SEQ Figure \* ARABIC </w:instrText>
      </w:r>
      <w:r w:rsidRPr="0017413C">
        <w:rPr>
          <w:rFonts w:ascii="Times New Roman" w:hAnsi="Times New Roman" w:cs="Times New Roman"/>
          <w:szCs w:val="20"/>
        </w:rPr>
        <w:fldChar w:fldCharType="separate"/>
      </w:r>
      <w:r w:rsidR="00EB02F4">
        <w:rPr>
          <w:rFonts w:ascii="Times New Roman" w:hAnsi="Times New Roman" w:cs="Times New Roman"/>
          <w:noProof/>
          <w:szCs w:val="20"/>
        </w:rPr>
        <w:t>6</w:t>
      </w:r>
      <w:r w:rsidRPr="0017413C">
        <w:rPr>
          <w:rFonts w:ascii="Times New Roman" w:hAnsi="Times New Roman" w:cs="Times New Roman"/>
          <w:szCs w:val="20"/>
        </w:rPr>
        <w:fldChar w:fldCharType="end"/>
      </w:r>
      <w:bookmarkEnd w:id="10"/>
      <w:r w:rsidR="000F54A7">
        <w:rPr>
          <w:rFonts w:ascii="Times New Roman" w:hAnsi="Times New Roman" w:cs="Times New Roman"/>
          <w:szCs w:val="20"/>
        </w:rPr>
        <w:t xml:space="preserve">. </w:t>
      </w:r>
      <w:r w:rsidRPr="0017413C">
        <w:rPr>
          <w:rFonts w:ascii="Times New Roman" w:hAnsi="Times New Roman" w:cs="Times New Roman"/>
          <w:szCs w:val="20"/>
        </w:rPr>
        <w:t>XRD pattern of abraded Ti with SiC paper, as received Ti (a); after KOH treated at 60</w:t>
      </w:r>
      <w:r w:rsidR="00EC70EB">
        <w:rPr>
          <w:rFonts w:ascii="Times New Roman" w:hAnsi="Times New Roman" w:cs="Times New Roman"/>
          <w:szCs w:val="20"/>
        </w:rPr>
        <w:t xml:space="preserve"> </w:t>
      </w:r>
      <w:r w:rsidRPr="0017413C">
        <w:rPr>
          <w:rFonts w:ascii="Times New Roman" w:hAnsi="Times New Roman" w:cs="Times New Roman"/>
          <w:szCs w:val="20"/>
        </w:rPr>
        <w:t>°C (b); after NaOH treated at 60</w:t>
      </w:r>
      <w:r w:rsidR="00EC70EB">
        <w:rPr>
          <w:rFonts w:ascii="Times New Roman" w:hAnsi="Times New Roman" w:cs="Times New Roman"/>
          <w:szCs w:val="20"/>
        </w:rPr>
        <w:t xml:space="preserve"> </w:t>
      </w:r>
      <w:r w:rsidRPr="0017413C">
        <w:rPr>
          <w:rFonts w:ascii="Times New Roman" w:hAnsi="Times New Roman" w:cs="Times New Roman"/>
          <w:szCs w:val="20"/>
        </w:rPr>
        <w:t>°C (c); heat treated after soaking in KOH (d) and heat tr</w:t>
      </w:r>
      <w:r w:rsidR="000F54A7">
        <w:rPr>
          <w:rFonts w:ascii="Times New Roman" w:hAnsi="Times New Roman" w:cs="Times New Roman"/>
          <w:szCs w:val="20"/>
        </w:rPr>
        <w:t>eated after soaking in NaOH (e)</w:t>
      </w:r>
    </w:p>
    <w:p w:rsidR="00690B08" w:rsidRPr="0017413C" w:rsidRDefault="00690B08" w:rsidP="00690B08">
      <w:pPr>
        <w:ind w:firstLine="284"/>
        <w:rPr>
          <w:rFonts w:ascii="Times New Roman" w:hAnsi="Times New Roman" w:cs="Times New Roman"/>
          <w:szCs w:val="20"/>
        </w:rPr>
      </w:pPr>
    </w:p>
    <w:p w:rsidR="00EC70EB" w:rsidRDefault="00690B08" w:rsidP="00EC70EB">
      <w:pPr>
        <w:rPr>
          <w:rFonts w:ascii="Times New Roman" w:hAnsi="Times New Roman" w:cs="Times New Roman"/>
          <w:szCs w:val="20"/>
        </w:rPr>
      </w:pPr>
      <w:r w:rsidRPr="0017413C">
        <w:rPr>
          <w:rFonts w:ascii="Times New Roman" w:hAnsi="Times New Roman" w:cs="Times New Roman"/>
          <w:szCs w:val="20"/>
        </w:rPr>
        <w:t xml:space="preserve">The aim of XRD analysis is to determine surface structural changes or phase composition present on the treated Ti surface. A small bump was detected around 2θ = 21-22° in </w:t>
      </w:r>
      <w:r w:rsidR="001E4891">
        <w:rPr>
          <w:rFonts w:ascii="Times New Roman" w:hAnsi="Times New Roman" w:cs="Times New Roman"/>
          <w:szCs w:val="20"/>
        </w:rPr>
        <w:fldChar w:fldCharType="begin"/>
      </w:r>
      <w:r w:rsidR="001E4891">
        <w:rPr>
          <w:rFonts w:ascii="Times New Roman" w:hAnsi="Times New Roman" w:cs="Times New Roman"/>
          <w:szCs w:val="20"/>
        </w:rPr>
        <w:instrText xml:space="preserve"> REF _Ref449703952 \h </w:instrText>
      </w:r>
      <w:r w:rsidR="001E4891">
        <w:rPr>
          <w:rFonts w:ascii="Times New Roman" w:hAnsi="Times New Roman" w:cs="Times New Roman"/>
          <w:szCs w:val="20"/>
        </w:rPr>
      </w:r>
      <w:r w:rsidR="001E4891">
        <w:rPr>
          <w:rFonts w:ascii="Times New Roman" w:hAnsi="Times New Roman" w:cs="Times New Roman"/>
          <w:szCs w:val="20"/>
        </w:rPr>
        <w:fldChar w:fldCharType="separate"/>
      </w:r>
      <w:r w:rsidR="00EB02F4">
        <w:rPr>
          <w:rFonts w:ascii="Times New Roman" w:hAnsi="Times New Roman" w:cs="Times New Roman"/>
          <w:szCs w:val="20"/>
        </w:rPr>
        <w:t>Fig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5</w:t>
      </w:r>
      <w:r w:rsidR="001E4891">
        <w:rPr>
          <w:rFonts w:ascii="Times New Roman" w:hAnsi="Times New Roman" w:cs="Times New Roman"/>
          <w:szCs w:val="20"/>
        </w:rPr>
        <w:fldChar w:fldCharType="end"/>
      </w:r>
      <w:r w:rsidR="00EC70EB" w:rsidRPr="0017413C">
        <w:rPr>
          <w:rFonts w:ascii="Times New Roman" w:hAnsi="Times New Roman" w:cs="Times New Roman"/>
          <w:szCs w:val="20"/>
        </w:rPr>
        <w:t xml:space="preserve"> </w:t>
      </w:r>
      <w:r w:rsidRPr="0017413C">
        <w:rPr>
          <w:rFonts w:ascii="Times New Roman" w:hAnsi="Times New Roman" w:cs="Times New Roman"/>
          <w:szCs w:val="20"/>
        </w:rPr>
        <w:t>(b,</w:t>
      </w:r>
      <w:r w:rsidR="00EC70EB">
        <w:rPr>
          <w:rFonts w:ascii="Times New Roman" w:hAnsi="Times New Roman" w:cs="Times New Roman"/>
          <w:szCs w:val="20"/>
        </w:rPr>
        <w:t xml:space="preserve"> c and</w:t>
      </w:r>
      <w:r w:rsidRPr="0017413C">
        <w:rPr>
          <w:rFonts w:ascii="Times New Roman" w:hAnsi="Times New Roman" w:cs="Times New Roman"/>
          <w:szCs w:val="20"/>
        </w:rPr>
        <w:t xml:space="preserve"> d) on </w:t>
      </w:r>
      <w:r w:rsidRPr="0017413C">
        <w:rPr>
          <w:rFonts w:ascii="Times New Roman" w:hAnsi="Times New Roman" w:cs="Times New Roman"/>
          <w:i/>
          <w:szCs w:val="20"/>
        </w:rPr>
        <w:t>as-</w:t>
      </w:r>
      <w:r w:rsidRPr="0017413C">
        <w:rPr>
          <w:rFonts w:ascii="Times New Roman" w:hAnsi="Times New Roman" w:cs="Times New Roman"/>
          <w:szCs w:val="20"/>
        </w:rPr>
        <w:t>Ti. Results indicate</w:t>
      </w:r>
      <w:r w:rsidR="001F2099" w:rsidRPr="0017413C">
        <w:rPr>
          <w:rFonts w:ascii="Times New Roman" w:hAnsi="Times New Roman" w:cs="Times New Roman"/>
          <w:szCs w:val="20"/>
        </w:rPr>
        <w:t xml:space="preserve"> </w:t>
      </w:r>
      <w:r w:rsidRPr="0017413C">
        <w:rPr>
          <w:rFonts w:ascii="Times New Roman" w:hAnsi="Times New Roman" w:cs="Times New Roman"/>
          <w:szCs w:val="20"/>
        </w:rPr>
        <w:t>a thin layer of either monoclinic phase of potassium titanate (K</w:t>
      </w:r>
      <w:r w:rsidRPr="0017413C">
        <w:rPr>
          <w:rFonts w:ascii="Times New Roman" w:hAnsi="Times New Roman" w:cs="Times New Roman"/>
          <w:szCs w:val="20"/>
          <w:vertAlign w:val="subscript"/>
        </w:rPr>
        <w:t>2</w:t>
      </w:r>
      <w:r w:rsidRPr="0017413C">
        <w:rPr>
          <w:rFonts w:ascii="Times New Roman" w:hAnsi="Times New Roman" w:cs="Times New Roman"/>
          <w:szCs w:val="20"/>
        </w:rPr>
        <w:t>Ti</w:t>
      </w:r>
      <w:r w:rsidRPr="0017413C">
        <w:rPr>
          <w:rFonts w:ascii="Times New Roman" w:hAnsi="Times New Roman" w:cs="Times New Roman"/>
          <w:szCs w:val="20"/>
          <w:vertAlign w:val="subscript"/>
        </w:rPr>
        <w:t>6</w:t>
      </w:r>
      <w:r w:rsidRPr="0017413C">
        <w:rPr>
          <w:rFonts w:ascii="Times New Roman" w:hAnsi="Times New Roman" w:cs="Times New Roman"/>
          <w:szCs w:val="20"/>
        </w:rPr>
        <w:t>O</w:t>
      </w:r>
      <w:r w:rsidRPr="0017413C">
        <w:rPr>
          <w:rFonts w:ascii="Times New Roman" w:hAnsi="Times New Roman" w:cs="Times New Roman"/>
          <w:szCs w:val="20"/>
          <w:vertAlign w:val="subscript"/>
        </w:rPr>
        <w:t>13</w:t>
      </w:r>
      <w:r w:rsidRPr="0017413C">
        <w:rPr>
          <w:rFonts w:ascii="Times New Roman" w:hAnsi="Times New Roman" w:cs="Times New Roman"/>
          <w:szCs w:val="20"/>
        </w:rPr>
        <w:t>)</w:t>
      </w:r>
      <w:r w:rsidR="00EC70EB">
        <w:rPr>
          <w:rFonts w:ascii="Times New Roman" w:hAnsi="Times New Roman" w:cs="Times New Roman"/>
          <w:szCs w:val="20"/>
        </w:rPr>
        <w:t xml:space="preserve">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DOI" : "10.1016/j.matlet.2012.04.003", "ISSN" : "0167577X", "abstract" : "A simple and cost-effective route was developed for the low temperature (700\u00b0C) synthesis of K2Ti6O13 powder, using low-melting-point KNO3 and high-reactive-activity P25 TiO2 nanocrystals as the reactants. The characterization results from X-ray diffraction and field emission scanning electron microscopy revealed the successful preparation of monoclinic phase K2Ti6O13 crystallites with a rodlike morphology. UV\u2013vis diffuse reflectance spectrum disclosed that the as-synthesized K2Ti6O13 had a direct optical band gap of about 3.47eV. Besides, the as-synthesized K2Ti6O13 displayed strong and wide visible light emission in the wavelength range of about 400\u2013700nm upon laser excitation at 325nm at room temperature, enabling its use as a promising blue light-emitting material.", "author" : [ { "dropping-particle" : "", "family" : "Li", "given" : "Jing", "non-dropping-particle" : "", "parse-names" : false, "suffix" : "" }, { "dropping-particle" : "", "family" : "Zhang", "given" : "Yong Cai", "non-dropping-particle" : "", "parse-names" : false, "suffix" : "" }, { "dropping-particle" : "", "family" : "Zhang", "given" : "Ming", "non-dropping-particle" : "", "parse-names" : false, "suffix" : "" } ], "container-title" : "Materials Letters", "id" : "ITEM-1", "issued" : { "date-parts" : [ [ "2012", "7" ] ] }, "page" : "136-138", "title" : "Low temperature preparation and optical properties of K2Ti6O13", "type" : "article-journal", "volume" : "79" }, "uris" : [ "http://www.mendeley.com/documents/?uuid=f5e222ab-9a19-4574-89da-87b3abced0b8" ] } ], "mendeley" : { "formattedCitation" : "[24]", "plainTextFormattedCitation" : "[24]", "previouslyFormattedCitation" : "(J. Li et al., 2012)"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24]</w:t>
      </w:r>
      <w:r w:rsidRPr="0017413C">
        <w:rPr>
          <w:rFonts w:ascii="Times New Roman" w:hAnsi="Times New Roman" w:cs="Times New Roman"/>
          <w:szCs w:val="20"/>
        </w:rPr>
        <w:fldChar w:fldCharType="end"/>
      </w:r>
      <w:r w:rsidRPr="0017413C">
        <w:rPr>
          <w:rFonts w:ascii="Times New Roman" w:hAnsi="Times New Roman" w:cs="Times New Roman"/>
          <w:szCs w:val="20"/>
        </w:rPr>
        <w:t xml:space="preserve"> or sodium titanate (Na</w:t>
      </w:r>
      <w:r w:rsidRPr="0017413C">
        <w:rPr>
          <w:rFonts w:ascii="Times New Roman" w:hAnsi="Times New Roman" w:cs="Times New Roman"/>
          <w:szCs w:val="20"/>
          <w:vertAlign w:val="subscript"/>
        </w:rPr>
        <w:t>2</w:t>
      </w:r>
      <w:r w:rsidRPr="0017413C">
        <w:rPr>
          <w:rFonts w:ascii="Times New Roman" w:hAnsi="Times New Roman" w:cs="Times New Roman"/>
          <w:szCs w:val="20"/>
        </w:rPr>
        <w:t>Ti</w:t>
      </w:r>
      <w:r w:rsidRPr="0017413C">
        <w:rPr>
          <w:rFonts w:ascii="Times New Roman" w:hAnsi="Times New Roman" w:cs="Times New Roman"/>
          <w:szCs w:val="20"/>
          <w:vertAlign w:val="subscript"/>
        </w:rPr>
        <w:t>6</w:t>
      </w:r>
      <w:r w:rsidRPr="0017413C">
        <w:rPr>
          <w:rFonts w:ascii="Times New Roman" w:hAnsi="Times New Roman" w:cs="Times New Roman"/>
          <w:szCs w:val="20"/>
        </w:rPr>
        <w:t>O</w:t>
      </w:r>
      <w:r w:rsidRPr="0017413C">
        <w:rPr>
          <w:rFonts w:ascii="Times New Roman" w:hAnsi="Times New Roman" w:cs="Times New Roman"/>
          <w:szCs w:val="20"/>
          <w:vertAlign w:val="subscript"/>
        </w:rPr>
        <w:t>13</w:t>
      </w:r>
      <w:r w:rsidRPr="0017413C">
        <w:rPr>
          <w:rFonts w:ascii="Times New Roman" w:hAnsi="Times New Roman" w:cs="Times New Roman"/>
          <w:szCs w:val="20"/>
        </w:rPr>
        <w:t>) depending o</w:t>
      </w:r>
      <w:r w:rsidR="001F2099" w:rsidRPr="0017413C">
        <w:rPr>
          <w:rFonts w:ascii="Times New Roman" w:hAnsi="Times New Roman" w:cs="Times New Roman"/>
          <w:szCs w:val="20"/>
        </w:rPr>
        <w:t>n</w:t>
      </w:r>
      <w:r w:rsidRPr="0017413C">
        <w:rPr>
          <w:rFonts w:ascii="Times New Roman" w:hAnsi="Times New Roman" w:cs="Times New Roman"/>
          <w:szCs w:val="20"/>
        </w:rPr>
        <w:t xml:space="preserve"> alkali solution that</w:t>
      </w:r>
      <w:r w:rsidRPr="0017413C">
        <w:rPr>
          <w:rFonts w:ascii="Times New Roman" w:hAnsi="Times New Roman" w:cs="Times New Roman"/>
          <w:i/>
          <w:szCs w:val="20"/>
        </w:rPr>
        <w:t xml:space="preserve"> as-</w:t>
      </w:r>
      <w:r w:rsidRPr="0017413C">
        <w:rPr>
          <w:rFonts w:ascii="Times New Roman" w:hAnsi="Times New Roman" w:cs="Times New Roman"/>
          <w:szCs w:val="20"/>
        </w:rPr>
        <w:t>Ti was soaked in. Minor decrease of K</w:t>
      </w:r>
      <w:r w:rsidRPr="0017413C">
        <w:rPr>
          <w:rFonts w:ascii="Times New Roman" w:hAnsi="Times New Roman" w:cs="Times New Roman"/>
          <w:szCs w:val="20"/>
          <w:vertAlign w:val="subscript"/>
        </w:rPr>
        <w:t>2</w:t>
      </w:r>
      <w:r w:rsidRPr="0017413C">
        <w:rPr>
          <w:rFonts w:ascii="Times New Roman" w:hAnsi="Times New Roman" w:cs="Times New Roman"/>
          <w:szCs w:val="20"/>
        </w:rPr>
        <w:t>Ti</w:t>
      </w:r>
      <w:r w:rsidRPr="0017413C">
        <w:rPr>
          <w:rFonts w:ascii="Times New Roman" w:hAnsi="Times New Roman" w:cs="Times New Roman"/>
          <w:szCs w:val="20"/>
          <w:vertAlign w:val="subscript"/>
        </w:rPr>
        <w:t>6</w:t>
      </w:r>
      <w:r w:rsidRPr="0017413C">
        <w:rPr>
          <w:rFonts w:ascii="Times New Roman" w:hAnsi="Times New Roman" w:cs="Times New Roman"/>
          <w:szCs w:val="20"/>
        </w:rPr>
        <w:t>O</w:t>
      </w:r>
      <w:r w:rsidRPr="0017413C">
        <w:rPr>
          <w:rFonts w:ascii="Times New Roman" w:hAnsi="Times New Roman" w:cs="Times New Roman"/>
          <w:szCs w:val="20"/>
          <w:vertAlign w:val="subscript"/>
        </w:rPr>
        <w:t>13</w:t>
      </w:r>
      <w:r w:rsidRPr="0017413C">
        <w:rPr>
          <w:rFonts w:ascii="Times New Roman" w:hAnsi="Times New Roman" w:cs="Times New Roman"/>
          <w:szCs w:val="20"/>
        </w:rPr>
        <w:t xml:space="preserve"> or Na</w:t>
      </w:r>
      <w:r w:rsidRPr="0017413C">
        <w:rPr>
          <w:rFonts w:ascii="Times New Roman" w:hAnsi="Times New Roman" w:cs="Times New Roman"/>
          <w:szCs w:val="20"/>
          <w:vertAlign w:val="subscript"/>
        </w:rPr>
        <w:t>2</w:t>
      </w:r>
      <w:r w:rsidRPr="0017413C">
        <w:rPr>
          <w:rFonts w:ascii="Times New Roman" w:hAnsi="Times New Roman" w:cs="Times New Roman"/>
          <w:szCs w:val="20"/>
        </w:rPr>
        <w:t>Ti</w:t>
      </w:r>
      <w:r w:rsidRPr="0017413C">
        <w:rPr>
          <w:rFonts w:ascii="Times New Roman" w:hAnsi="Times New Roman" w:cs="Times New Roman"/>
          <w:szCs w:val="20"/>
          <w:vertAlign w:val="subscript"/>
        </w:rPr>
        <w:t>6</w:t>
      </w:r>
      <w:r w:rsidRPr="0017413C">
        <w:rPr>
          <w:rFonts w:ascii="Times New Roman" w:hAnsi="Times New Roman" w:cs="Times New Roman"/>
          <w:szCs w:val="20"/>
        </w:rPr>
        <w:t>O</w:t>
      </w:r>
      <w:r w:rsidRPr="0017413C">
        <w:rPr>
          <w:rFonts w:ascii="Times New Roman" w:hAnsi="Times New Roman" w:cs="Times New Roman"/>
          <w:szCs w:val="20"/>
          <w:vertAlign w:val="subscript"/>
        </w:rPr>
        <w:t xml:space="preserve">13 </w:t>
      </w:r>
      <w:r w:rsidRPr="0017413C">
        <w:rPr>
          <w:rFonts w:ascii="Times New Roman" w:hAnsi="Times New Roman" w:cs="Times New Roman"/>
          <w:szCs w:val="20"/>
        </w:rPr>
        <w:t>peak was hardly observable due to relatively high heating temperature (700</w:t>
      </w:r>
      <w:r w:rsidR="00EC70EB">
        <w:rPr>
          <w:rFonts w:ascii="Times New Roman" w:hAnsi="Times New Roman" w:cs="Times New Roman"/>
          <w:szCs w:val="20"/>
        </w:rPr>
        <w:t xml:space="preserve"> </w:t>
      </w:r>
      <w:r w:rsidRPr="0017413C">
        <w:rPr>
          <w:rFonts w:ascii="Times New Roman" w:hAnsi="Times New Roman" w:cs="Times New Roman"/>
          <w:szCs w:val="20"/>
        </w:rPr>
        <w:t xml:space="preserve">°C). However, neither potassium titanate nor sodium titanate major peak was detectable on </w:t>
      </w:r>
      <w:r w:rsidRPr="0017413C">
        <w:rPr>
          <w:rFonts w:ascii="Times New Roman" w:hAnsi="Times New Roman" w:cs="Times New Roman"/>
          <w:i/>
          <w:szCs w:val="20"/>
        </w:rPr>
        <w:t>ab</w:t>
      </w:r>
      <w:r w:rsidRPr="0017413C">
        <w:rPr>
          <w:rFonts w:ascii="Times New Roman" w:hAnsi="Times New Roman" w:cs="Times New Roman"/>
          <w:szCs w:val="20"/>
        </w:rPr>
        <w:t>-Ti surface as pattern on in</w:t>
      </w:r>
      <w:r w:rsidR="001E4891">
        <w:rPr>
          <w:rFonts w:ascii="Times New Roman" w:hAnsi="Times New Roman" w:cs="Times New Roman"/>
          <w:szCs w:val="20"/>
        </w:rPr>
        <w:t xml:space="preserve"> </w:t>
      </w:r>
      <w:r w:rsidR="001E4891">
        <w:rPr>
          <w:rFonts w:ascii="Times New Roman" w:hAnsi="Times New Roman" w:cs="Times New Roman"/>
          <w:szCs w:val="20"/>
        </w:rPr>
        <w:fldChar w:fldCharType="begin"/>
      </w:r>
      <w:r w:rsidR="001E4891">
        <w:rPr>
          <w:rFonts w:ascii="Times New Roman" w:hAnsi="Times New Roman" w:cs="Times New Roman"/>
          <w:szCs w:val="20"/>
        </w:rPr>
        <w:instrText xml:space="preserve"> REF _Ref449703953 \h </w:instrText>
      </w:r>
      <w:r w:rsidR="001E4891">
        <w:rPr>
          <w:rFonts w:ascii="Times New Roman" w:hAnsi="Times New Roman" w:cs="Times New Roman"/>
          <w:szCs w:val="20"/>
        </w:rPr>
      </w:r>
      <w:r w:rsidR="001E4891">
        <w:rPr>
          <w:rFonts w:ascii="Times New Roman" w:hAnsi="Times New Roman" w:cs="Times New Roman"/>
          <w:szCs w:val="20"/>
        </w:rPr>
        <w:fldChar w:fldCharType="separate"/>
      </w:r>
      <w:r w:rsidR="00EB02F4" w:rsidRPr="0017413C">
        <w:rPr>
          <w:rFonts w:ascii="Times New Roman" w:hAnsi="Times New Roman" w:cs="Times New Roman"/>
          <w:szCs w:val="20"/>
        </w:rPr>
        <w:t>Fig</w:t>
      </w:r>
      <w:r w:rsidR="00EB02F4">
        <w:rPr>
          <w:rFonts w:ascii="Times New Roman" w:hAnsi="Times New Roman" w:cs="Times New Roman"/>
          <w:szCs w:val="20"/>
        </w:rPr>
        <w:t>ure</w:t>
      </w:r>
      <w:r w:rsidR="00EB02F4" w:rsidRPr="0017413C">
        <w:rPr>
          <w:rFonts w:ascii="Times New Roman" w:hAnsi="Times New Roman" w:cs="Times New Roman"/>
          <w:szCs w:val="20"/>
        </w:rPr>
        <w:t xml:space="preserve"> </w:t>
      </w:r>
      <w:r w:rsidR="00EB02F4">
        <w:rPr>
          <w:rFonts w:ascii="Times New Roman" w:hAnsi="Times New Roman" w:cs="Times New Roman"/>
          <w:noProof/>
          <w:szCs w:val="20"/>
        </w:rPr>
        <w:t>6</w:t>
      </w:r>
      <w:r w:rsidR="001E4891">
        <w:rPr>
          <w:rFonts w:ascii="Times New Roman" w:hAnsi="Times New Roman" w:cs="Times New Roman"/>
          <w:szCs w:val="20"/>
        </w:rPr>
        <w:fldChar w:fldCharType="end"/>
      </w:r>
      <w:r w:rsidRPr="0017413C">
        <w:rPr>
          <w:rFonts w:ascii="Times New Roman" w:hAnsi="Times New Roman" w:cs="Times New Roman"/>
          <w:szCs w:val="20"/>
        </w:rPr>
        <w:t xml:space="preserve">. </w:t>
      </w:r>
    </w:p>
    <w:p w:rsidR="00EC70EB" w:rsidRDefault="00EC70EB" w:rsidP="00EC70EB">
      <w:pPr>
        <w:rPr>
          <w:rFonts w:ascii="Times New Roman" w:hAnsi="Times New Roman" w:cs="Times New Roman"/>
          <w:szCs w:val="20"/>
        </w:rPr>
      </w:pPr>
    </w:p>
    <w:p w:rsidR="00EC70EB" w:rsidRDefault="00690B08" w:rsidP="00EC70EB">
      <w:pPr>
        <w:rPr>
          <w:rFonts w:ascii="Times New Roman" w:hAnsi="Times New Roman" w:cs="Times New Roman"/>
          <w:szCs w:val="20"/>
        </w:rPr>
      </w:pPr>
      <w:r w:rsidRPr="0017413C">
        <w:rPr>
          <w:rFonts w:ascii="Times New Roman" w:hAnsi="Times New Roman" w:cs="Times New Roman"/>
          <w:szCs w:val="20"/>
        </w:rPr>
        <w:t>Meanwhile, at 2θ = 25-28° small amount of rutile (TiO</w:t>
      </w:r>
      <w:r w:rsidRPr="0017413C">
        <w:rPr>
          <w:rFonts w:ascii="Times New Roman" w:hAnsi="Times New Roman" w:cs="Times New Roman"/>
          <w:szCs w:val="20"/>
          <w:vertAlign w:val="subscript"/>
        </w:rPr>
        <w:t>2</w:t>
      </w:r>
      <w:r w:rsidRPr="0017413C">
        <w:rPr>
          <w:rFonts w:ascii="Times New Roman" w:hAnsi="Times New Roman" w:cs="Times New Roman"/>
          <w:szCs w:val="20"/>
        </w:rPr>
        <w:t xml:space="preserve">) peak were detected for all specimens after heat treated except for </w:t>
      </w:r>
      <w:r w:rsidRPr="0017413C">
        <w:rPr>
          <w:rFonts w:ascii="Times New Roman" w:hAnsi="Times New Roman" w:cs="Times New Roman"/>
          <w:i/>
          <w:szCs w:val="20"/>
        </w:rPr>
        <w:t>ab</w:t>
      </w:r>
      <w:r w:rsidRPr="0017413C">
        <w:rPr>
          <w:rFonts w:ascii="Times New Roman" w:hAnsi="Times New Roman" w:cs="Times New Roman"/>
          <w:szCs w:val="20"/>
        </w:rPr>
        <w:t xml:space="preserve">-Ti after soaking in NaOH. These additional peaks indicate that titanium was further oxidized and formed oxide layers with a rutile structure. Other peaks most the same as initial Ti pattern for both </w:t>
      </w:r>
      <w:r w:rsidRPr="0017413C">
        <w:rPr>
          <w:rFonts w:ascii="Times New Roman" w:hAnsi="Times New Roman" w:cs="Times New Roman"/>
          <w:i/>
          <w:szCs w:val="20"/>
        </w:rPr>
        <w:t>as</w:t>
      </w:r>
      <w:r w:rsidRPr="0017413C">
        <w:rPr>
          <w:rFonts w:ascii="Times New Roman" w:hAnsi="Times New Roman" w:cs="Times New Roman"/>
          <w:szCs w:val="20"/>
        </w:rPr>
        <w:t xml:space="preserve">-Ti and </w:t>
      </w:r>
      <w:r w:rsidRPr="0017413C">
        <w:rPr>
          <w:rFonts w:ascii="Times New Roman" w:hAnsi="Times New Roman" w:cs="Times New Roman"/>
          <w:i/>
          <w:szCs w:val="20"/>
        </w:rPr>
        <w:t>ab</w:t>
      </w:r>
      <w:r w:rsidRPr="0017413C">
        <w:rPr>
          <w:rFonts w:ascii="Times New Roman" w:hAnsi="Times New Roman" w:cs="Times New Roman"/>
          <w:szCs w:val="20"/>
        </w:rPr>
        <w:t xml:space="preserve">-Ti which presenting the peaks of titanium. Intensity different from each treatment due to phase amount and sharp peak indicates phase crystallinity. </w:t>
      </w:r>
    </w:p>
    <w:p w:rsidR="00EC70EB" w:rsidRDefault="00EC70EB" w:rsidP="00EC70EB">
      <w:pPr>
        <w:rPr>
          <w:rFonts w:ascii="Times New Roman" w:hAnsi="Times New Roman" w:cs="Times New Roman"/>
          <w:szCs w:val="20"/>
        </w:rPr>
      </w:pPr>
    </w:p>
    <w:p w:rsidR="00EC70EB" w:rsidRDefault="00690B08" w:rsidP="00EC70EB">
      <w:pPr>
        <w:rPr>
          <w:rFonts w:ascii="Times New Roman" w:hAnsi="Times New Roman" w:cs="Times New Roman"/>
          <w:szCs w:val="20"/>
        </w:rPr>
      </w:pPr>
      <w:r w:rsidRPr="0017413C">
        <w:rPr>
          <w:rFonts w:ascii="Times New Roman" w:hAnsi="Times New Roman" w:cs="Times New Roman"/>
          <w:szCs w:val="20"/>
        </w:rPr>
        <w:t>During the alkali (KOH/NaOH) etching at 60</w:t>
      </w:r>
      <w:r w:rsidR="00EC70EB">
        <w:rPr>
          <w:rFonts w:ascii="Times New Roman" w:hAnsi="Times New Roman" w:cs="Times New Roman"/>
          <w:szCs w:val="20"/>
        </w:rPr>
        <w:t xml:space="preserve"> </w:t>
      </w:r>
      <w:r w:rsidRPr="0017413C">
        <w:rPr>
          <w:rFonts w:ascii="Times New Roman" w:hAnsi="Times New Roman" w:cs="Times New Roman"/>
          <w:szCs w:val="20"/>
        </w:rPr>
        <w:t>°C for 24</w:t>
      </w:r>
      <w:r w:rsidR="00EC70EB">
        <w:rPr>
          <w:rFonts w:ascii="Times New Roman" w:hAnsi="Times New Roman" w:cs="Times New Roman"/>
          <w:szCs w:val="20"/>
        </w:rPr>
        <w:t xml:space="preserve"> </w:t>
      </w:r>
      <w:r w:rsidRPr="0017413C">
        <w:rPr>
          <w:rFonts w:ascii="Times New Roman" w:hAnsi="Times New Roman" w:cs="Times New Roman"/>
          <w:szCs w:val="20"/>
        </w:rPr>
        <w:t>h</w:t>
      </w:r>
      <w:r w:rsidR="00EC70EB">
        <w:rPr>
          <w:rFonts w:ascii="Times New Roman" w:hAnsi="Times New Roman" w:cs="Times New Roman"/>
          <w:szCs w:val="20"/>
        </w:rPr>
        <w:t>ours</w:t>
      </w:r>
      <w:r w:rsidRPr="0017413C">
        <w:rPr>
          <w:rFonts w:ascii="Times New Roman" w:hAnsi="Times New Roman" w:cs="Times New Roman"/>
          <w:szCs w:val="20"/>
        </w:rPr>
        <w:t>, the passive oxide layer, TiO</w:t>
      </w:r>
      <w:r w:rsidRPr="0017413C">
        <w:rPr>
          <w:rFonts w:ascii="Times New Roman" w:hAnsi="Times New Roman" w:cs="Times New Roman"/>
          <w:szCs w:val="20"/>
          <w:vertAlign w:val="subscript"/>
        </w:rPr>
        <w:t>2</w:t>
      </w:r>
      <w:r w:rsidRPr="0017413C">
        <w:rPr>
          <w:rFonts w:ascii="Times New Roman" w:hAnsi="Times New Roman" w:cs="Times New Roman"/>
          <w:szCs w:val="20"/>
        </w:rPr>
        <w:t xml:space="preserve"> partially dissolves into </w:t>
      </w:r>
      <w:r w:rsidR="00E1086C" w:rsidRPr="0017413C">
        <w:rPr>
          <w:rFonts w:ascii="Times New Roman" w:hAnsi="Times New Roman" w:cs="Times New Roman"/>
          <w:szCs w:val="20"/>
        </w:rPr>
        <w:t xml:space="preserve">the </w:t>
      </w:r>
      <w:r w:rsidRPr="0017413C">
        <w:rPr>
          <w:rFonts w:ascii="Times New Roman" w:hAnsi="Times New Roman" w:cs="Times New Roman"/>
          <w:szCs w:val="20"/>
        </w:rPr>
        <w:t>alkaline solution because of hydroxyl group easily attacked hydrated TiO</w:t>
      </w:r>
      <w:r w:rsidRPr="0017413C">
        <w:rPr>
          <w:rFonts w:ascii="Times New Roman" w:hAnsi="Times New Roman" w:cs="Times New Roman"/>
          <w:szCs w:val="20"/>
          <w:vertAlign w:val="subscript"/>
        </w:rPr>
        <w:t>2</w:t>
      </w:r>
      <w:r w:rsidRPr="0017413C">
        <w:rPr>
          <w:rFonts w:ascii="Times New Roman" w:hAnsi="Times New Roman" w:cs="Times New Roman"/>
          <w:szCs w:val="20"/>
        </w:rPr>
        <w:t xml:space="preserve"> which will produc</w:t>
      </w:r>
      <w:r w:rsidR="00E1086C" w:rsidRPr="0017413C">
        <w:rPr>
          <w:rFonts w:ascii="Times New Roman" w:hAnsi="Times New Roman" w:cs="Times New Roman"/>
          <w:szCs w:val="20"/>
        </w:rPr>
        <w:t>e</w:t>
      </w:r>
      <w:r w:rsidRPr="0017413C">
        <w:rPr>
          <w:rFonts w:ascii="Times New Roman" w:hAnsi="Times New Roman" w:cs="Times New Roman"/>
          <w:szCs w:val="20"/>
        </w:rPr>
        <w:t xml:space="preserve"> negatively charge</w:t>
      </w:r>
      <w:r w:rsidR="00E1086C" w:rsidRPr="0017413C">
        <w:rPr>
          <w:rFonts w:ascii="Times New Roman" w:hAnsi="Times New Roman" w:cs="Times New Roman"/>
          <w:szCs w:val="20"/>
        </w:rPr>
        <w:t>d</w:t>
      </w:r>
      <w:r w:rsidRPr="0017413C">
        <w:rPr>
          <w:rFonts w:ascii="Times New Roman" w:hAnsi="Times New Roman" w:cs="Times New Roman"/>
          <w:szCs w:val="20"/>
        </w:rPr>
        <w:t xml:space="preserve"> hydrates on the Ti specimen surface. Negative</w:t>
      </w:r>
      <w:r w:rsidR="00E1086C" w:rsidRPr="0017413C">
        <w:rPr>
          <w:rFonts w:ascii="Times New Roman" w:hAnsi="Times New Roman" w:cs="Times New Roman"/>
          <w:szCs w:val="20"/>
        </w:rPr>
        <w:t>ly</w:t>
      </w:r>
      <w:r w:rsidRPr="0017413C">
        <w:rPr>
          <w:rFonts w:ascii="Times New Roman" w:hAnsi="Times New Roman" w:cs="Times New Roman"/>
          <w:szCs w:val="20"/>
        </w:rPr>
        <w:t xml:space="preserve"> charged species easily combined with alkali ions and result in the formation of alkali titanate hydrogel layer which then densified and dehydrated to form amorphous or crystalline alkali tita</w:t>
      </w:r>
      <w:r w:rsidR="0017413C" w:rsidRPr="0017413C">
        <w:rPr>
          <w:rFonts w:ascii="Times New Roman" w:hAnsi="Times New Roman" w:cs="Times New Roman"/>
          <w:szCs w:val="20"/>
        </w:rPr>
        <w:t>nate layer after heat treatment</w:t>
      </w:r>
      <w:r w:rsidR="00EC70EB">
        <w:rPr>
          <w:rFonts w:ascii="Times New Roman" w:hAnsi="Times New Roman" w:cs="Times New Roman"/>
          <w:szCs w:val="20"/>
        </w:rPr>
        <w:t xml:space="preserve"> </w:t>
      </w:r>
      <w:r w:rsidRPr="0017413C">
        <w:rPr>
          <w:rFonts w:ascii="Times New Roman" w:hAnsi="Times New Roman" w:cs="Times New Roman"/>
          <w:szCs w:val="20"/>
        </w:rPr>
        <w:fldChar w:fldCharType="begin" w:fldLock="1"/>
      </w:r>
      <w:r w:rsidR="00131498">
        <w:rPr>
          <w:rFonts w:ascii="Times New Roman" w:hAnsi="Times New Roman" w:cs="Times New Roman"/>
          <w:szCs w:val="20"/>
        </w:rPr>
        <w:instrText>ADDIN CSL_CITATION { "citationItems" : [ { "id" : "ITEM-1", "itemData" : { "author" : [ { "dropping-particle" : "", "family" : "Kim", "given" : "Hyun-Min", "non-dropping-particle" : "", "parse-names" : false, "suffix" : "" }, { "dropping-particle" : "", "family" : "Miyaji", "given" : "Fumiaki", "non-dropping-particle" : "", "parse-names" : false, "suffix" : "" } ], "container-title" : "Journal of Biomedical Materials Research", "id" : "ITEM-1", "issued" : { "date-parts" : [ [ "1996" ] ] }, "page" : "409-417", "title" : "Preparation of bioactive Ti and its alloys via simple chemical surface treatment", "type" : "article-journal", "volume" : "32" }, "uris" : [ "http://www.mendeley.com/documents/?uuid=8d6f63c7-9c83-4e39-896b-97f44cf4ef51" ] } ], "mendeley" : { "formattedCitation" : "[25]", "plainTextFormattedCitation" : "[25]", "previouslyFormattedCitation" : "(H.-M. Kim &amp; Miyaji, 1996)" }, "properties" : { "noteIndex" : 0 }, "schema" : "https://github.com/citation-style-language/schema/raw/master/csl-citation.json" }</w:instrText>
      </w:r>
      <w:r w:rsidRPr="0017413C">
        <w:rPr>
          <w:rFonts w:ascii="Times New Roman" w:hAnsi="Times New Roman" w:cs="Times New Roman"/>
          <w:szCs w:val="20"/>
        </w:rPr>
        <w:fldChar w:fldCharType="separate"/>
      </w:r>
      <w:r w:rsidR="00131498" w:rsidRPr="00131498">
        <w:rPr>
          <w:rFonts w:ascii="Times New Roman" w:hAnsi="Times New Roman" w:cs="Times New Roman"/>
          <w:noProof/>
          <w:szCs w:val="20"/>
        </w:rPr>
        <w:t>[25]</w:t>
      </w:r>
      <w:r w:rsidRPr="0017413C">
        <w:rPr>
          <w:rFonts w:ascii="Times New Roman" w:hAnsi="Times New Roman" w:cs="Times New Roman"/>
          <w:szCs w:val="20"/>
        </w:rPr>
        <w:fldChar w:fldCharType="end"/>
      </w:r>
      <w:r w:rsidRPr="0017413C">
        <w:rPr>
          <w:rFonts w:ascii="Times New Roman" w:hAnsi="Times New Roman" w:cs="Times New Roman"/>
          <w:szCs w:val="20"/>
        </w:rPr>
        <w:t>.</w:t>
      </w:r>
    </w:p>
    <w:p w:rsidR="00EC70EB" w:rsidRDefault="00EC70EB" w:rsidP="00EC70EB">
      <w:pPr>
        <w:rPr>
          <w:rFonts w:ascii="Times New Roman" w:hAnsi="Times New Roman" w:cs="Times New Roman"/>
          <w:szCs w:val="20"/>
        </w:rPr>
      </w:pPr>
    </w:p>
    <w:p w:rsidR="00690B08" w:rsidRPr="00EC70EB" w:rsidRDefault="00690B08" w:rsidP="00EC70EB">
      <w:pPr>
        <w:rPr>
          <w:rFonts w:ascii="Times New Roman" w:hAnsi="Times New Roman" w:cs="Times New Roman"/>
          <w:szCs w:val="20"/>
        </w:rPr>
      </w:pPr>
      <w:r w:rsidRPr="00EC70EB">
        <w:rPr>
          <w:rFonts w:ascii="Times New Roman" w:hAnsi="Times New Roman" w:cs="Times New Roman"/>
        </w:rPr>
        <w:t>Theoretically,</w:t>
      </w:r>
      <w:r w:rsidR="00EC70EB">
        <w:rPr>
          <w:rFonts w:ascii="Times New Roman" w:hAnsi="Times New Roman" w:cs="Times New Roman"/>
        </w:rPr>
        <w:t xml:space="preserve"> Wei et al. </w:t>
      </w:r>
      <w:r w:rsidRPr="00EC70EB">
        <w:rPr>
          <w:rFonts w:ascii="Times New Roman" w:hAnsi="Times New Roman" w:cs="Times New Roman"/>
          <w:b/>
        </w:rPr>
        <w:fldChar w:fldCharType="begin" w:fldLock="1"/>
      </w:r>
      <w:r w:rsidR="00131498" w:rsidRPr="00EC70EB">
        <w:rPr>
          <w:rFonts w:ascii="Times New Roman" w:hAnsi="Times New Roman" w:cs="Times New Roman"/>
        </w:rPr>
        <w:instrText>ADDIN CSL_CITATION { "citationItems" : [ { "id" : "ITEM-1", "itemData" : { "DOI" : "10.1016/S0928-4931(02)00022-X", "ISSN" : "09284931", "abstract" : "A layer of sodium titanate hydrogel on titanium alloy (Ti6Al4V) induces apatite formation in simulated body fluid (SBF). This paper seeks to determine the parameters of alkaline-treated and subsequent heat treatment which lead to the most rapid formation of apatite. Specimens were soaked in 3, 5, 10 or 15 M solutions of NaOH at temperatures of 60 or 80 \u00b0C for 1, 3 or 7 days. It was found that the optimum treatment for the Ti6Al4V alloy was a 3-day soak in 5 M NaOH solution at 80 \u00b0C. Specimens treated under these optimum conditions were subsequently heat-treated at 500, 600, and 700 \u00b0C for 1 h so as to consolidate the sodium titanate hydrogel layer and improve its bonding to the substrate. Treatment at 600 \u00b0C resulted in the best bonding and the optimum rate of apatite formation. On soaking in simulated body fluid (SBF), apatite formed within 3 days, as compared to the 7-day formation, which was the best rate previously reported. The acceleration in the rate of apatite formation is significant, as it should allow for earlier load bearing of prostheses following implantation.", "author" : [ { "dropping-particle" : "", "family" : "Wei", "given" : "M.", "non-dropping-particle" : "", "parse-names" : false, "suffix" : "" }, { "dropping-particle" : "", "family" : "Kim", "given" : "H.-M.", "non-dropping-particle" : "", "parse-names" : false, "suffix" : "" }, { "dropping-particle" : "", "family" : "Kokubo", "given" : "T.", "non-dropping-particle" : "", "parse-names" : false, "suffix" : "" }, { "dropping-particle" : "", "family" : "Evans", "given" : "J.H.", "non-dropping-particle" : "", "parse-names" : false, "suffix" : "" } ], "container-title" : "Materials Science and Engineering: C", "id" : "ITEM-1", "issue" : "1-2", "issued" : { "date-parts" : [ [ "2002", "5" ] ] }, "page" : "125-134", "title" : "Optimising the bioactivity of alkaline-treated titanium alloy", "type" : "article-journal", "volume" : "20" }, "uris" : [ "http://www.mendeley.com/documents/?uuid=3b1446cb-19c7-42f2-a625-0f6d3389cb1c" ] } ], "mendeley" : { "formattedCitation" : "[21]", "plainTextFormattedCitation" : "[21]", "previouslyFormattedCitation" : "(Wei et al., 2002)" }, "properties" : { "noteIndex" : 0 }, "schema" : "https://github.com/citation-style-language/schema/raw/master/csl-citation.json" }</w:instrText>
      </w:r>
      <w:r w:rsidRPr="00EC70EB">
        <w:rPr>
          <w:rFonts w:ascii="Times New Roman" w:hAnsi="Times New Roman" w:cs="Times New Roman"/>
          <w:b/>
        </w:rPr>
        <w:fldChar w:fldCharType="separate"/>
      </w:r>
      <w:r w:rsidR="00131498" w:rsidRPr="00EC70EB">
        <w:rPr>
          <w:rFonts w:ascii="Times New Roman" w:hAnsi="Times New Roman" w:cs="Times New Roman"/>
          <w:noProof/>
        </w:rPr>
        <w:t>[21]</w:t>
      </w:r>
      <w:r w:rsidRPr="00EC70EB">
        <w:rPr>
          <w:rFonts w:ascii="Times New Roman" w:hAnsi="Times New Roman" w:cs="Times New Roman"/>
          <w:b/>
        </w:rPr>
        <w:fldChar w:fldCharType="end"/>
      </w:r>
      <w:r w:rsidRPr="00EC70EB">
        <w:rPr>
          <w:rFonts w:ascii="Times New Roman" w:hAnsi="Times New Roman" w:cs="Times New Roman"/>
        </w:rPr>
        <w:t xml:space="preserve"> claimed that more sodium ions can be released from thicker sodium titanate layer.  This leads to easily apatite formati</w:t>
      </w:r>
      <w:r w:rsidR="00EC70EB">
        <w:rPr>
          <w:rFonts w:ascii="Times New Roman" w:hAnsi="Times New Roman" w:cs="Times New Roman"/>
        </w:rPr>
        <w:t>on in SBF by increase amount OH</w:t>
      </w:r>
      <w:r w:rsidR="00EC70EB">
        <w:rPr>
          <w:rFonts w:ascii="Times New Roman" w:hAnsi="Times New Roman" w:cs="Times New Roman"/>
          <w:vertAlign w:val="superscript"/>
        </w:rPr>
        <w:t>-</w:t>
      </w:r>
      <w:r w:rsidRPr="00EC70EB">
        <w:rPr>
          <w:rFonts w:ascii="Times New Roman" w:hAnsi="Times New Roman" w:cs="Times New Roman"/>
        </w:rPr>
        <w:t xml:space="preserve"> concentration that release from titanate layer. Hence, further study is suggested to investigate the effect of temperature after alkali treatment on as-Ti.</w:t>
      </w:r>
    </w:p>
    <w:p w:rsidR="00785CA6" w:rsidRPr="0017413C" w:rsidRDefault="00785CA6" w:rsidP="00785CA6">
      <w:pPr>
        <w:outlineLvl w:val="0"/>
        <w:rPr>
          <w:rFonts w:ascii="Times New Roman" w:hAnsi="Times New Roman" w:cs="Times New Roman"/>
          <w:szCs w:val="20"/>
        </w:rPr>
      </w:pPr>
    </w:p>
    <w:p w:rsidR="00785CA6" w:rsidRPr="0017413C" w:rsidRDefault="00785CA6" w:rsidP="00785CA6">
      <w:pPr>
        <w:jc w:val="center"/>
        <w:outlineLvl w:val="0"/>
        <w:rPr>
          <w:rFonts w:ascii="Times New Roman" w:hAnsi="Times New Roman" w:cs="Times New Roman"/>
          <w:b/>
          <w:szCs w:val="20"/>
        </w:rPr>
      </w:pPr>
      <w:r w:rsidRPr="0017413C">
        <w:rPr>
          <w:rFonts w:ascii="Times New Roman" w:hAnsi="Times New Roman" w:cs="Times New Roman"/>
          <w:b/>
          <w:szCs w:val="20"/>
        </w:rPr>
        <w:t>Conclusion</w:t>
      </w:r>
    </w:p>
    <w:p w:rsidR="00690B08" w:rsidRPr="0017413C" w:rsidRDefault="00690B08" w:rsidP="00690B08">
      <w:pPr>
        <w:rPr>
          <w:rFonts w:ascii="Times New Roman" w:hAnsi="Times New Roman" w:cs="Times New Roman"/>
        </w:rPr>
      </w:pPr>
      <w:r w:rsidRPr="0017413C">
        <w:rPr>
          <w:rFonts w:ascii="Times New Roman" w:hAnsi="Times New Roman" w:cs="Times New Roman"/>
        </w:rPr>
        <w:t>In this study, roughness, wettability, morphology structure and crystallinity of as-Ti and ab-Ti alkali treated at ambient and 700</w:t>
      </w:r>
      <w:r w:rsidR="00EC70EB">
        <w:rPr>
          <w:rFonts w:ascii="Times New Roman" w:hAnsi="Times New Roman" w:cs="Times New Roman"/>
        </w:rPr>
        <w:t xml:space="preserve"> </w:t>
      </w:r>
      <w:r w:rsidRPr="0017413C">
        <w:rPr>
          <w:rFonts w:ascii="Times New Roman" w:hAnsi="Times New Roman" w:cs="Times New Roman"/>
        </w:rPr>
        <w:t>°C does not show an obvious different measurement. In fact, as-Ti treated with KOH showed a better porous network structure which is required for goo</w:t>
      </w:r>
      <w:r w:rsidR="00EC70EB">
        <w:rPr>
          <w:rFonts w:ascii="Times New Roman" w:hAnsi="Times New Roman" w:cs="Times New Roman"/>
        </w:rPr>
        <w:t xml:space="preserve">d bonding of apatite formation. </w:t>
      </w:r>
      <w:r w:rsidRPr="0017413C">
        <w:rPr>
          <w:rFonts w:ascii="Times New Roman" w:hAnsi="Times New Roman" w:cs="Times New Roman"/>
        </w:rPr>
        <w:t>For the future study, the apatite formation ability on the treated Ti surface in SBF is suggested to be tested.</w:t>
      </w:r>
    </w:p>
    <w:p w:rsidR="005F08EC" w:rsidRPr="0017413C" w:rsidRDefault="005F08EC" w:rsidP="00690B08">
      <w:pPr>
        <w:rPr>
          <w:rFonts w:ascii="Times New Roman" w:hAnsi="Times New Roman" w:cs="Times New Roman"/>
        </w:rPr>
      </w:pPr>
    </w:p>
    <w:p w:rsidR="00785CA6" w:rsidRPr="0017413C" w:rsidRDefault="00785CA6" w:rsidP="00785CA6">
      <w:pPr>
        <w:jc w:val="center"/>
        <w:outlineLvl w:val="0"/>
        <w:rPr>
          <w:rFonts w:ascii="Times New Roman" w:hAnsi="Times New Roman" w:cs="Times New Roman"/>
          <w:b/>
          <w:szCs w:val="20"/>
        </w:rPr>
      </w:pPr>
      <w:r w:rsidRPr="0017413C">
        <w:rPr>
          <w:rFonts w:ascii="Times New Roman" w:hAnsi="Times New Roman" w:cs="Times New Roman"/>
          <w:b/>
          <w:szCs w:val="20"/>
        </w:rPr>
        <w:t>Acknowledgement</w:t>
      </w:r>
    </w:p>
    <w:p w:rsidR="00785CA6" w:rsidRPr="0017413C" w:rsidRDefault="00690B08" w:rsidP="00690B08">
      <w:pPr>
        <w:rPr>
          <w:rFonts w:ascii="Times New Roman" w:hAnsi="Times New Roman" w:cs="Times New Roman"/>
        </w:rPr>
      </w:pPr>
      <w:r w:rsidRPr="0017413C">
        <w:rPr>
          <w:rFonts w:ascii="Times New Roman" w:hAnsi="Times New Roman" w:cs="Times New Roman"/>
        </w:rPr>
        <w:t>The present study was made possible through a Research Acculturation Grant Scheme by University Technology MARA (600-RMI/RAGS5/3(71/2013)) and also facilities and constant encouragement from Faculty of Chemical Engineering, University Technology MARA is gratefully acknowledged.</w:t>
      </w:r>
    </w:p>
    <w:p w:rsidR="005F08EC" w:rsidRDefault="005F08EC" w:rsidP="00690B08">
      <w:pPr>
        <w:rPr>
          <w:rFonts w:ascii="Times New Roman" w:hAnsi="Times New Roman" w:cs="Times New Roman"/>
          <w:szCs w:val="20"/>
        </w:rPr>
      </w:pPr>
    </w:p>
    <w:p w:rsidR="00EC70EB" w:rsidRDefault="00EC70EB" w:rsidP="00690B08">
      <w:pPr>
        <w:rPr>
          <w:rFonts w:ascii="Times New Roman" w:hAnsi="Times New Roman" w:cs="Times New Roman"/>
          <w:szCs w:val="20"/>
        </w:rPr>
      </w:pPr>
    </w:p>
    <w:p w:rsidR="00EC70EB" w:rsidRDefault="00EC70EB" w:rsidP="00690B08">
      <w:pPr>
        <w:rPr>
          <w:rFonts w:ascii="Times New Roman" w:hAnsi="Times New Roman" w:cs="Times New Roman"/>
          <w:szCs w:val="20"/>
        </w:rPr>
      </w:pPr>
    </w:p>
    <w:p w:rsidR="00EC70EB" w:rsidRDefault="00EC70EB" w:rsidP="00690B08">
      <w:pPr>
        <w:rPr>
          <w:rFonts w:ascii="Times New Roman" w:hAnsi="Times New Roman" w:cs="Times New Roman"/>
          <w:szCs w:val="20"/>
        </w:rPr>
      </w:pPr>
    </w:p>
    <w:p w:rsidR="00EC70EB" w:rsidRPr="0017413C" w:rsidRDefault="00EC70EB" w:rsidP="00690B08">
      <w:pPr>
        <w:rPr>
          <w:rFonts w:ascii="Times New Roman" w:hAnsi="Times New Roman" w:cs="Times New Roman"/>
          <w:szCs w:val="20"/>
        </w:rPr>
      </w:pPr>
    </w:p>
    <w:p w:rsidR="00785CA6" w:rsidRPr="0017413C" w:rsidRDefault="00785CA6" w:rsidP="00785CA6">
      <w:pPr>
        <w:jc w:val="center"/>
        <w:outlineLvl w:val="0"/>
        <w:rPr>
          <w:rFonts w:ascii="Times New Roman" w:hAnsi="Times New Roman" w:cs="Times New Roman"/>
          <w:b/>
          <w:szCs w:val="20"/>
        </w:rPr>
      </w:pPr>
      <w:r w:rsidRPr="0017413C">
        <w:rPr>
          <w:rFonts w:ascii="Times New Roman" w:hAnsi="Times New Roman" w:cs="Times New Roman"/>
          <w:b/>
          <w:szCs w:val="20"/>
        </w:rPr>
        <w:t>References</w:t>
      </w:r>
    </w:p>
    <w:p w:rsidR="00785CA6" w:rsidRPr="0017413C" w:rsidRDefault="00785CA6" w:rsidP="00785CA6">
      <w:pPr>
        <w:jc w:val="center"/>
        <w:outlineLvl w:val="0"/>
        <w:rPr>
          <w:rFonts w:ascii="Times New Roman" w:hAnsi="Times New Roman" w:cs="Times New Roman"/>
          <w:b/>
          <w:szCs w:val="20"/>
        </w:rPr>
      </w:pPr>
    </w:p>
    <w:p w:rsidR="00131498" w:rsidRPr="007F6357" w:rsidRDefault="005F08EC" w:rsidP="007F6357">
      <w:pPr>
        <w:pStyle w:val="NormalWeb"/>
        <w:spacing w:before="0" w:beforeAutospacing="0" w:after="0" w:afterAutospacing="0"/>
        <w:ind w:left="851" w:hanging="851"/>
        <w:jc w:val="both"/>
        <w:divId w:val="454369144"/>
        <w:rPr>
          <w:noProof/>
          <w:sz w:val="20"/>
        </w:rPr>
      </w:pPr>
      <w:r w:rsidRPr="007F6357">
        <w:rPr>
          <w:b/>
          <w:sz w:val="20"/>
          <w:szCs w:val="18"/>
        </w:rPr>
        <w:fldChar w:fldCharType="begin" w:fldLock="1"/>
      </w:r>
      <w:r w:rsidRPr="007F6357">
        <w:rPr>
          <w:b/>
          <w:sz w:val="20"/>
          <w:szCs w:val="18"/>
        </w:rPr>
        <w:instrText xml:space="preserve">ADDIN Mendeley Bibliography CSL_BIBLIOGRAPHY </w:instrText>
      </w:r>
      <w:r w:rsidRPr="007F6357">
        <w:rPr>
          <w:b/>
          <w:sz w:val="20"/>
          <w:szCs w:val="18"/>
        </w:rPr>
        <w:fldChar w:fldCharType="separate"/>
      </w:r>
      <w:r w:rsidR="00131498" w:rsidRPr="007F6357">
        <w:rPr>
          <w:noProof/>
          <w:sz w:val="20"/>
        </w:rPr>
        <w:t>1.</w:t>
      </w:r>
      <w:r w:rsidR="00131498" w:rsidRPr="007F6357">
        <w:rPr>
          <w:noProof/>
          <w:sz w:val="20"/>
        </w:rPr>
        <w:tab/>
        <w:t>Viceconti, M., Muccini, R.,</w:t>
      </w:r>
      <w:r w:rsidR="00251D43">
        <w:rPr>
          <w:noProof/>
          <w:sz w:val="20"/>
        </w:rPr>
        <w:t xml:space="preserve"> Bernakiewicz, M., Baleani, M. and</w:t>
      </w:r>
      <w:r w:rsidR="00131498" w:rsidRPr="007F6357">
        <w:rPr>
          <w:noProof/>
          <w:sz w:val="20"/>
        </w:rPr>
        <w:t xml:space="preserve"> Cristofolini, L. (2000). Large-sliding contact elements accurately predict levels of bone–implant micromotion relevant to osseointegration. </w:t>
      </w:r>
      <w:r w:rsidR="00F2729A">
        <w:rPr>
          <w:i/>
          <w:iCs/>
          <w:noProof/>
          <w:sz w:val="20"/>
        </w:rPr>
        <w:t>Journal</w:t>
      </w:r>
      <w:r w:rsidR="00131498" w:rsidRPr="007F6357">
        <w:rPr>
          <w:i/>
          <w:iCs/>
          <w:noProof/>
          <w:sz w:val="20"/>
        </w:rPr>
        <w:t xml:space="preserve"> </w:t>
      </w:r>
      <w:r w:rsidR="00F2729A">
        <w:rPr>
          <w:i/>
          <w:iCs/>
          <w:noProof/>
          <w:sz w:val="20"/>
        </w:rPr>
        <w:t xml:space="preserve">of </w:t>
      </w:r>
      <w:r w:rsidR="00131498" w:rsidRPr="007F6357">
        <w:rPr>
          <w:i/>
          <w:iCs/>
          <w:noProof/>
          <w:sz w:val="20"/>
        </w:rPr>
        <w:t>Biomech</w:t>
      </w:r>
      <w:r w:rsidR="00F2729A">
        <w:rPr>
          <w:i/>
          <w:iCs/>
          <w:noProof/>
          <w:sz w:val="20"/>
        </w:rPr>
        <w:t>anics</w:t>
      </w:r>
      <w:r w:rsidR="00131498" w:rsidRPr="007F6357">
        <w:rPr>
          <w:noProof/>
          <w:sz w:val="20"/>
        </w:rPr>
        <w:t>, 33</w:t>
      </w:r>
      <w:r w:rsidR="00435A1C" w:rsidRPr="007F6357">
        <w:rPr>
          <w:noProof/>
          <w:sz w:val="20"/>
        </w:rPr>
        <w:t xml:space="preserve"> </w:t>
      </w:r>
      <w:r w:rsidR="00131498" w:rsidRPr="007F6357">
        <w:rPr>
          <w:noProof/>
          <w:sz w:val="20"/>
        </w:rPr>
        <w:t>(12): 1611 – 1618.</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2.</w:t>
      </w:r>
      <w:r w:rsidRPr="007F6357">
        <w:rPr>
          <w:noProof/>
          <w:sz w:val="20"/>
        </w:rPr>
        <w:tab/>
        <w:t>Narayanan, R.</w:t>
      </w:r>
      <w:r w:rsidR="00AD00D4">
        <w:rPr>
          <w:noProof/>
          <w:sz w:val="20"/>
        </w:rPr>
        <w:t>, Seshadri, S. K., Kwon, T. Y. and</w:t>
      </w:r>
      <w:r w:rsidRPr="007F6357">
        <w:rPr>
          <w:noProof/>
          <w:sz w:val="20"/>
        </w:rPr>
        <w:t xml:space="preserve"> Kim, K. H. (2008). Calcium phosphate-based coatings on titanium and its alloys. </w:t>
      </w:r>
      <w:r w:rsidR="00F2729A">
        <w:rPr>
          <w:i/>
          <w:iCs/>
          <w:noProof/>
          <w:sz w:val="20"/>
        </w:rPr>
        <w:t>Journal</w:t>
      </w:r>
      <w:r w:rsidRPr="007F6357">
        <w:rPr>
          <w:i/>
          <w:iCs/>
          <w:noProof/>
          <w:sz w:val="20"/>
        </w:rPr>
        <w:t xml:space="preserve"> </w:t>
      </w:r>
      <w:r w:rsidR="00F2729A">
        <w:rPr>
          <w:i/>
          <w:iCs/>
          <w:noProof/>
          <w:sz w:val="20"/>
        </w:rPr>
        <w:t>of Biomedical Material Research</w:t>
      </w:r>
      <w:r w:rsidRPr="007F6357">
        <w:rPr>
          <w:i/>
          <w:iCs/>
          <w:noProof/>
          <w:sz w:val="20"/>
        </w:rPr>
        <w:t xml:space="preserve"> </w:t>
      </w:r>
      <w:r w:rsidR="00F2729A">
        <w:rPr>
          <w:i/>
          <w:iCs/>
          <w:noProof/>
          <w:sz w:val="20"/>
        </w:rPr>
        <w:t>Part B: Applied Biomaterials</w:t>
      </w:r>
      <w:r w:rsidRPr="007F6357">
        <w:rPr>
          <w:noProof/>
          <w:sz w:val="20"/>
        </w:rPr>
        <w:t>, 85</w:t>
      </w:r>
      <w:r w:rsidR="00435A1C" w:rsidRPr="007F6357">
        <w:rPr>
          <w:noProof/>
          <w:sz w:val="20"/>
        </w:rPr>
        <w:t xml:space="preserve"> </w:t>
      </w:r>
      <w:r w:rsidRPr="007F6357">
        <w:rPr>
          <w:noProof/>
          <w:sz w:val="20"/>
        </w:rPr>
        <w:t>(1): 279 – 299.</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3.</w:t>
      </w:r>
      <w:r w:rsidRPr="007F6357">
        <w:rPr>
          <w:noProof/>
          <w:sz w:val="20"/>
        </w:rPr>
        <w:tab/>
        <w:t xml:space="preserve">Zhang, Q. &amp; Leng, Y. (2005). Electrochemical activation of titanium for biomimetic coating of calcium phosphate. </w:t>
      </w:r>
      <w:r w:rsidRPr="007F6357">
        <w:rPr>
          <w:i/>
          <w:iCs/>
          <w:noProof/>
          <w:sz w:val="20"/>
        </w:rPr>
        <w:t>Biomaterials</w:t>
      </w:r>
      <w:r w:rsidRPr="007F6357">
        <w:rPr>
          <w:noProof/>
          <w:sz w:val="20"/>
        </w:rPr>
        <w:t>, 26</w:t>
      </w:r>
      <w:r w:rsidR="00435A1C" w:rsidRPr="007F6357">
        <w:rPr>
          <w:noProof/>
          <w:sz w:val="20"/>
        </w:rPr>
        <w:t xml:space="preserve"> </w:t>
      </w:r>
      <w:r w:rsidRPr="007F6357">
        <w:rPr>
          <w:noProof/>
          <w:sz w:val="20"/>
        </w:rPr>
        <w:t>(18): 3853–3859.</w:t>
      </w:r>
    </w:p>
    <w:p w:rsidR="00131498" w:rsidRPr="007F6357" w:rsidRDefault="009532F5" w:rsidP="007F6357">
      <w:pPr>
        <w:pStyle w:val="NormalWeb"/>
        <w:spacing w:before="0" w:beforeAutospacing="0" w:after="0" w:afterAutospacing="0"/>
        <w:ind w:left="851" w:hanging="851"/>
        <w:jc w:val="both"/>
        <w:divId w:val="454369144"/>
        <w:rPr>
          <w:noProof/>
          <w:sz w:val="20"/>
        </w:rPr>
      </w:pPr>
      <w:r w:rsidRPr="007F6357">
        <w:rPr>
          <w:noProof/>
          <w:sz w:val="20"/>
        </w:rPr>
        <w:t>4.</w:t>
      </w:r>
      <w:r w:rsidRPr="007F6357">
        <w:rPr>
          <w:noProof/>
          <w:sz w:val="20"/>
        </w:rPr>
        <w:tab/>
      </w:r>
      <w:r w:rsidR="00131498" w:rsidRPr="007F6357">
        <w:rPr>
          <w:noProof/>
          <w:sz w:val="20"/>
        </w:rPr>
        <w:t xml:space="preserve">Liu, </w:t>
      </w:r>
      <w:r w:rsidRPr="007F6357">
        <w:rPr>
          <w:noProof/>
          <w:sz w:val="20"/>
        </w:rPr>
        <w:t xml:space="preserve">D., </w:t>
      </w:r>
      <w:r w:rsidR="00131498" w:rsidRPr="007F6357">
        <w:rPr>
          <w:noProof/>
          <w:sz w:val="20"/>
        </w:rPr>
        <w:t>Yang,</w:t>
      </w:r>
      <w:r w:rsidR="00AD00D4">
        <w:rPr>
          <w:noProof/>
          <w:sz w:val="20"/>
        </w:rPr>
        <w:t xml:space="preserve"> Q. and</w:t>
      </w:r>
      <w:r w:rsidR="00131498" w:rsidRPr="007F6357">
        <w:rPr>
          <w:noProof/>
          <w:sz w:val="20"/>
        </w:rPr>
        <w:t xml:space="preserve"> Troczynski,</w:t>
      </w:r>
      <w:r w:rsidRPr="007F6357">
        <w:rPr>
          <w:noProof/>
          <w:sz w:val="20"/>
        </w:rPr>
        <w:t xml:space="preserve"> T. (2002). Sol–</w:t>
      </w:r>
      <w:r w:rsidR="00131498" w:rsidRPr="007F6357">
        <w:rPr>
          <w:noProof/>
          <w:sz w:val="20"/>
        </w:rPr>
        <w:t>gel hydroxyapatite coating</w:t>
      </w:r>
      <w:r w:rsidRPr="007F6357">
        <w:rPr>
          <w:noProof/>
          <w:sz w:val="20"/>
        </w:rPr>
        <w:t xml:space="preserve">s on stainless steel substrates. </w:t>
      </w:r>
      <w:r w:rsidR="00131498" w:rsidRPr="007F6357">
        <w:rPr>
          <w:i/>
          <w:iCs/>
          <w:noProof/>
          <w:sz w:val="20"/>
        </w:rPr>
        <w:t>Biomaterials</w:t>
      </w:r>
      <w:r w:rsidRPr="007F6357">
        <w:rPr>
          <w:noProof/>
          <w:sz w:val="20"/>
        </w:rPr>
        <w:t>, 23:</w:t>
      </w:r>
      <w:r w:rsidR="00131498" w:rsidRPr="007F6357">
        <w:rPr>
          <w:noProof/>
          <w:sz w:val="20"/>
        </w:rPr>
        <w:t xml:space="preserve"> 691</w:t>
      </w:r>
      <w:r w:rsidRPr="007F6357">
        <w:rPr>
          <w:noProof/>
          <w:sz w:val="20"/>
        </w:rPr>
        <w:t xml:space="preserve"> </w:t>
      </w:r>
      <w:r w:rsidR="00131498" w:rsidRPr="007F6357">
        <w:rPr>
          <w:noProof/>
          <w:sz w:val="20"/>
        </w:rPr>
        <w:t>–</w:t>
      </w:r>
      <w:r w:rsidRPr="007F6357">
        <w:rPr>
          <w:noProof/>
          <w:sz w:val="20"/>
        </w:rPr>
        <w:t xml:space="preserve"> </w:t>
      </w:r>
      <w:r w:rsidR="00131498" w:rsidRPr="007F6357">
        <w:rPr>
          <w:noProof/>
          <w:sz w:val="20"/>
        </w:rPr>
        <w:t>698</w:t>
      </w:r>
      <w:r w:rsidRPr="007F6357">
        <w:rPr>
          <w:noProof/>
          <w:sz w:val="20"/>
        </w:rPr>
        <w:t>.</w:t>
      </w:r>
    </w:p>
    <w:p w:rsidR="00131498" w:rsidRPr="007F6357" w:rsidRDefault="009532F5" w:rsidP="007F6357">
      <w:pPr>
        <w:pStyle w:val="NormalWeb"/>
        <w:spacing w:before="0" w:beforeAutospacing="0" w:after="0" w:afterAutospacing="0"/>
        <w:ind w:left="851" w:hanging="851"/>
        <w:jc w:val="both"/>
        <w:divId w:val="454369144"/>
        <w:rPr>
          <w:noProof/>
          <w:sz w:val="20"/>
        </w:rPr>
      </w:pPr>
      <w:r w:rsidRPr="007F6357">
        <w:rPr>
          <w:noProof/>
          <w:sz w:val="20"/>
        </w:rPr>
        <w:t>5.</w:t>
      </w:r>
      <w:r w:rsidRPr="007F6357">
        <w:rPr>
          <w:noProof/>
          <w:sz w:val="20"/>
        </w:rPr>
        <w:tab/>
      </w:r>
      <w:r w:rsidR="00131498" w:rsidRPr="007F6357">
        <w:rPr>
          <w:noProof/>
          <w:sz w:val="20"/>
        </w:rPr>
        <w:t>Wang,</w:t>
      </w:r>
      <w:r w:rsidRPr="007F6357">
        <w:rPr>
          <w:noProof/>
          <w:sz w:val="20"/>
        </w:rPr>
        <w:t xml:space="preserve"> H., </w:t>
      </w:r>
      <w:r w:rsidR="00131498" w:rsidRPr="007F6357">
        <w:rPr>
          <w:noProof/>
          <w:sz w:val="20"/>
        </w:rPr>
        <w:t>Eliaz,</w:t>
      </w:r>
      <w:r w:rsidRPr="007F6357">
        <w:rPr>
          <w:noProof/>
          <w:sz w:val="20"/>
        </w:rPr>
        <w:t xml:space="preserve"> N., </w:t>
      </w:r>
      <w:r w:rsidR="00131498" w:rsidRPr="007F6357">
        <w:rPr>
          <w:noProof/>
          <w:sz w:val="20"/>
        </w:rPr>
        <w:t>Xiang,</w:t>
      </w:r>
      <w:r w:rsidRPr="007F6357">
        <w:rPr>
          <w:noProof/>
          <w:sz w:val="20"/>
        </w:rPr>
        <w:t xml:space="preserve"> Z., </w:t>
      </w:r>
      <w:r w:rsidR="00131498" w:rsidRPr="007F6357">
        <w:rPr>
          <w:noProof/>
          <w:sz w:val="20"/>
        </w:rPr>
        <w:t>Hsu,</w:t>
      </w:r>
      <w:r w:rsidRPr="007F6357">
        <w:rPr>
          <w:noProof/>
          <w:sz w:val="20"/>
        </w:rPr>
        <w:t xml:space="preserve"> H. P., </w:t>
      </w:r>
      <w:r w:rsidR="00131498" w:rsidRPr="007F6357">
        <w:rPr>
          <w:noProof/>
          <w:sz w:val="20"/>
        </w:rPr>
        <w:t>Spector,</w:t>
      </w:r>
      <w:r w:rsidR="00AD00D4">
        <w:rPr>
          <w:noProof/>
          <w:sz w:val="20"/>
        </w:rPr>
        <w:t xml:space="preserve"> M. and</w:t>
      </w:r>
      <w:r w:rsidR="00131498" w:rsidRPr="007F6357">
        <w:rPr>
          <w:noProof/>
          <w:sz w:val="20"/>
        </w:rPr>
        <w:t xml:space="preserve"> Hobbs,</w:t>
      </w:r>
      <w:r w:rsidRPr="007F6357">
        <w:rPr>
          <w:noProof/>
          <w:sz w:val="20"/>
        </w:rPr>
        <w:t xml:space="preserve"> L. W. (2006). </w:t>
      </w:r>
      <w:r w:rsidR="00131498" w:rsidRPr="007F6357">
        <w:rPr>
          <w:noProof/>
          <w:sz w:val="20"/>
        </w:rPr>
        <w:t>Early bone apposition in vivo on plasma-sprayed and electrochemically deposited hydroxyapatite coatings on titanium alloy.</w:t>
      </w:r>
      <w:r w:rsidRPr="007F6357">
        <w:rPr>
          <w:noProof/>
          <w:sz w:val="20"/>
        </w:rPr>
        <w:t xml:space="preserve"> </w:t>
      </w:r>
      <w:r w:rsidR="00131498" w:rsidRPr="007F6357">
        <w:rPr>
          <w:i/>
          <w:iCs/>
          <w:noProof/>
          <w:sz w:val="20"/>
        </w:rPr>
        <w:t>Biomaterials</w:t>
      </w:r>
      <w:r w:rsidR="00131498" w:rsidRPr="007F6357">
        <w:rPr>
          <w:noProof/>
          <w:sz w:val="20"/>
        </w:rPr>
        <w:t>, 27</w:t>
      </w:r>
      <w:r w:rsidR="00435A1C" w:rsidRPr="007F6357">
        <w:rPr>
          <w:noProof/>
          <w:sz w:val="20"/>
        </w:rPr>
        <w:t xml:space="preserve"> </w:t>
      </w:r>
      <w:r w:rsidRPr="007F6357">
        <w:rPr>
          <w:noProof/>
          <w:sz w:val="20"/>
        </w:rPr>
        <w:t>(</w:t>
      </w:r>
      <w:r w:rsidR="00131498" w:rsidRPr="007F6357">
        <w:rPr>
          <w:noProof/>
          <w:sz w:val="20"/>
        </w:rPr>
        <w:t>23</w:t>
      </w:r>
      <w:r w:rsidRPr="007F6357">
        <w:rPr>
          <w:noProof/>
          <w:sz w:val="20"/>
        </w:rPr>
        <w:t xml:space="preserve">): </w:t>
      </w:r>
      <w:r w:rsidR="00131498" w:rsidRPr="007F6357">
        <w:rPr>
          <w:noProof/>
          <w:sz w:val="20"/>
        </w:rPr>
        <w:t>4192</w:t>
      </w:r>
      <w:r w:rsidRPr="007F6357">
        <w:rPr>
          <w:noProof/>
          <w:sz w:val="20"/>
        </w:rPr>
        <w:t xml:space="preserve"> </w:t>
      </w:r>
      <w:r w:rsidR="00131498" w:rsidRPr="007F6357">
        <w:rPr>
          <w:noProof/>
          <w:sz w:val="20"/>
        </w:rPr>
        <w:t>–</w:t>
      </w:r>
      <w:r w:rsidRPr="007F6357">
        <w:rPr>
          <w:noProof/>
          <w:sz w:val="20"/>
        </w:rPr>
        <w:t xml:space="preserve"> 4203</w:t>
      </w:r>
      <w:r w:rsidR="00131498" w:rsidRPr="007F6357">
        <w:rPr>
          <w:noProof/>
          <w:sz w:val="20"/>
        </w:rPr>
        <w:t>.</w:t>
      </w:r>
    </w:p>
    <w:p w:rsidR="00131498" w:rsidRPr="007F6357" w:rsidRDefault="0003668D" w:rsidP="007F6357">
      <w:pPr>
        <w:pStyle w:val="NormalWeb"/>
        <w:spacing w:before="0" w:beforeAutospacing="0" w:after="0" w:afterAutospacing="0"/>
        <w:ind w:left="851" w:hanging="851"/>
        <w:jc w:val="both"/>
        <w:divId w:val="454369144"/>
        <w:rPr>
          <w:noProof/>
          <w:sz w:val="20"/>
        </w:rPr>
      </w:pPr>
      <w:r w:rsidRPr="007F6357">
        <w:rPr>
          <w:noProof/>
          <w:sz w:val="20"/>
        </w:rPr>
        <w:t>6.</w:t>
      </w:r>
      <w:r w:rsidRPr="007F6357">
        <w:rPr>
          <w:noProof/>
          <w:sz w:val="20"/>
        </w:rPr>
        <w:tab/>
      </w:r>
      <w:r w:rsidR="00131498" w:rsidRPr="007F6357">
        <w:rPr>
          <w:noProof/>
          <w:sz w:val="20"/>
        </w:rPr>
        <w:t xml:space="preserve">Jaworski, </w:t>
      </w:r>
      <w:r w:rsidRPr="007F6357">
        <w:rPr>
          <w:noProof/>
          <w:sz w:val="20"/>
        </w:rPr>
        <w:t xml:space="preserve">R., </w:t>
      </w:r>
      <w:r w:rsidR="00131498" w:rsidRPr="007F6357">
        <w:rPr>
          <w:noProof/>
          <w:sz w:val="20"/>
        </w:rPr>
        <w:t>Pawlowski,</w:t>
      </w:r>
      <w:r w:rsidR="00AD00D4">
        <w:rPr>
          <w:noProof/>
          <w:sz w:val="20"/>
        </w:rPr>
        <w:t xml:space="preserve"> L. and</w:t>
      </w:r>
      <w:r w:rsidRPr="007F6357">
        <w:rPr>
          <w:noProof/>
          <w:sz w:val="20"/>
        </w:rPr>
        <w:t xml:space="preserve"> </w:t>
      </w:r>
      <w:r w:rsidR="00131498" w:rsidRPr="007F6357">
        <w:rPr>
          <w:noProof/>
          <w:sz w:val="20"/>
        </w:rPr>
        <w:t>Petit,</w:t>
      </w:r>
      <w:r w:rsidRPr="007F6357">
        <w:rPr>
          <w:noProof/>
          <w:sz w:val="20"/>
        </w:rPr>
        <w:t xml:space="preserve"> F. (2009). </w:t>
      </w:r>
      <w:r w:rsidR="00131498" w:rsidRPr="007F6357">
        <w:rPr>
          <w:noProof/>
          <w:sz w:val="20"/>
        </w:rPr>
        <w:t xml:space="preserve">Suspension </w:t>
      </w:r>
      <w:r w:rsidR="00AD00D4" w:rsidRPr="00AD00D4">
        <w:rPr>
          <w:noProof/>
          <w:sz w:val="20"/>
        </w:rPr>
        <w:t xml:space="preserve">plasma sprayed titanium oxide and hydroxyapatite coatings in </w:t>
      </w:r>
      <w:r w:rsidR="00AD00D4" w:rsidRPr="00AD00D4">
        <w:rPr>
          <w:iCs/>
          <w:noProof/>
          <w:sz w:val="20"/>
        </w:rPr>
        <w:t>thermal spray 2009</w:t>
      </w:r>
      <w:r w:rsidR="00AD00D4">
        <w:rPr>
          <w:i/>
          <w:iCs/>
          <w:noProof/>
          <w:sz w:val="20"/>
        </w:rPr>
        <w:t xml:space="preserve">. </w:t>
      </w:r>
      <w:r w:rsidR="00131498" w:rsidRPr="007F6357">
        <w:rPr>
          <w:i/>
          <w:iCs/>
          <w:noProof/>
          <w:sz w:val="20"/>
        </w:rPr>
        <w:t>Proceedings of the International Thermal Spray Conference</w:t>
      </w:r>
      <w:r w:rsidRPr="007F6357">
        <w:rPr>
          <w:i/>
          <w:iCs/>
          <w:noProof/>
          <w:sz w:val="20"/>
        </w:rPr>
        <w:t>,</w:t>
      </w:r>
      <w:r w:rsidR="00131498" w:rsidRPr="007F6357">
        <w:rPr>
          <w:noProof/>
          <w:sz w:val="20"/>
        </w:rPr>
        <w:t>10</w:t>
      </w:r>
      <w:r w:rsidRPr="007F6357">
        <w:rPr>
          <w:noProof/>
          <w:sz w:val="20"/>
        </w:rPr>
        <w:t xml:space="preserve">: </w:t>
      </w:r>
      <w:r w:rsidR="00131498" w:rsidRPr="007F6357">
        <w:rPr>
          <w:noProof/>
          <w:sz w:val="20"/>
        </w:rPr>
        <w:t>156</w:t>
      </w:r>
      <w:r w:rsidRPr="007F6357">
        <w:rPr>
          <w:noProof/>
          <w:sz w:val="20"/>
        </w:rPr>
        <w:t xml:space="preserve"> </w:t>
      </w:r>
      <w:r w:rsidR="00131498" w:rsidRPr="007F6357">
        <w:rPr>
          <w:noProof/>
          <w:sz w:val="20"/>
        </w:rPr>
        <w:t>–</w:t>
      </w:r>
      <w:r w:rsidRPr="007F6357">
        <w:rPr>
          <w:noProof/>
          <w:sz w:val="20"/>
        </w:rPr>
        <w:t xml:space="preserve"> </w:t>
      </w:r>
      <w:r w:rsidR="00131498" w:rsidRPr="007F6357">
        <w:rPr>
          <w:noProof/>
          <w:sz w:val="20"/>
        </w:rPr>
        <w:t>162</w:t>
      </w:r>
      <w:r w:rsidRPr="007F6357">
        <w:rPr>
          <w:noProof/>
          <w:sz w:val="20"/>
        </w:rPr>
        <w:t>.</w:t>
      </w:r>
    </w:p>
    <w:p w:rsidR="00131498" w:rsidRPr="007F6357" w:rsidRDefault="0003668D" w:rsidP="007F6357">
      <w:pPr>
        <w:pStyle w:val="NormalWeb"/>
        <w:spacing w:before="0" w:beforeAutospacing="0" w:after="0" w:afterAutospacing="0"/>
        <w:ind w:left="851" w:hanging="851"/>
        <w:jc w:val="both"/>
        <w:divId w:val="454369144"/>
        <w:rPr>
          <w:noProof/>
          <w:sz w:val="20"/>
        </w:rPr>
      </w:pPr>
      <w:r w:rsidRPr="007F6357">
        <w:rPr>
          <w:noProof/>
          <w:sz w:val="20"/>
        </w:rPr>
        <w:t>7.</w:t>
      </w:r>
      <w:r w:rsidR="00131498" w:rsidRPr="007F6357">
        <w:rPr>
          <w:noProof/>
          <w:sz w:val="20"/>
        </w:rPr>
        <w:tab/>
      </w:r>
      <w:r w:rsidRPr="007F6357">
        <w:rPr>
          <w:noProof/>
          <w:sz w:val="20"/>
        </w:rPr>
        <w:t xml:space="preserve">Li, P. (2002). </w:t>
      </w:r>
      <w:r w:rsidR="00131498" w:rsidRPr="007F6357">
        <w:rPr>
          <w:noProof/>
          <w:sz w:val="20"/>
        </w:rPr>
        <w:t>Biomimetic nano-apatite coating capa</w:t>
      </w:r>
      <w:r w:rsidRPr="007F6357">
        <w:rPr>
          <w:noProof/>
          <w:sz w:val="20"/>
        </w:rPr>
        <w:t>ble of promoting bone ingrowth.</w:t>
      </w:r>
      <w:r w:rsidR="00131498" w:rsidRPr="007F6357">
        <w:rPr>
          <w:noProof/>
          <w:sz w:val="20"/>
        </w:rPr>
        <w:t xml:space="preserve"> </w:t>
      </w:r>
      <w:r w:rsidR="00F2729A">
        <w:rPr>
          <w:i/>
          <w:iCs/>
          <w:noProof/>
          <w:sz w:val="20"/>
        </w:rPr>
        <w:t>Journal</w:t>
      </w:r>
      <w:r w:rsidR="00131498" w:rsidRPr="007F6357">
        <w:rPr>
          <w:i/>
          <w:iCs/>
          <w:noProof/>
          <w:sz w:val="20"/>
        </w:rPr>
        <w:t xml:space="preserve"> </w:t>
      </w:r>
      <w:r w:rsidR="00391D3D">
        <w:rPr>
          <w:i/>
          <w:iCs/>
          <w:noProof/>
          <w:sz w:val="20"/>
        </w:rPr>
        <w:t>of Biomedical Materials Research</w:t>
      </w:r>
      <w:r w:rsidRPr="007F6357">
        <w:rPr>
          <w:noProof/>
          <w:sz w:val="20"/>
        </w:rPr>
        <w:t>, 66A</w:t>
      </w:r>
      <w:r w:rsidR="00435A1C" w:rsidRPr="007F6357">
        <w:rPr>
          <w:noProof/>
          <w:sz w:val="20"/>
        </w:rPr>
        <w:t xml:space="preserve"> </w:t>
      </w:r>
      <w:r w:rsidRPr="007F6357">
        <w:rPr>
          <w:noProof/>
          <w:sz w:val="20"/>
        </w:rPr>
        <w:t>(</w:t>
      </w:r>
      <w:r w:rsidR="00131498" w:rsidRPr="007F6357">
        <w:rPr>
          <w:noProof/>
          <w:sz w:val="20"/>
        </w:rPr>
        <w:t>1</w:t>
      </w:r>
      <w:r w:rsidRPr="007F6357">
        <w:rPr>
          <w:noProof/>
          <w:sz w:val="20"/>
        </w:rPr>
        <w:t>):</w:t>
      </w:r>
      <w:r w:rsidR="00131498" w:rsidRPr="007F6357">
        <w:rPr>
          <w:noProof/>
          <w:sz w:val="20"/>
        </w:rPr>
        <w:t xml:space="preserve"> 79–85.</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8</w:t>
      </w:r>
      <w:r w:rsidR="0003668D" w:rsidRPr="007F6357">
        <w:rPr>
          <w:noProof/>
          <w:sz w:val="20"/>
        </w:rPr>
        <w:t>.</w:t>
      </w:r>
      <w:r w:rsidR="0003668D" w:rsidRPr="007F6357">
        <w:rPr>
          <w:noProof/>
          <w:sz w:val="20"/>
        </w:rPr>
        <w:tab/>
      </w:r>
      <w:r w:rsidRPr="007F6357">
        <w:rPr>
          <w:noProof/>
          <w:sz w:val="20"/>
        </w:rPr>
        <w:t xml:space="preserve">Bocardo, </w:t>
      </w:r>
      <w:r w:rsidR="0003668D" w:rsidRPr="007F6357">
        <w:rPr>
          <w:noProof/>
          <w:sz w:val="20"/>
        </w:rPr>
        <w:t>J. C. E.,</w:t>
      </w:r>
      <w:r w:rsidRPr="007F6357">
        <w:rPr>
          <w:noProof/>
          <w:sz w:val="20"/>
        </w:rPr>
        <w:t xml:space="preserve"> Heredia, </w:t>
      </w:r>
      <w:r w:rsidR="0003668D" w:rsidRPr="007F6357">
        <w:rPr>
          <w:noProof/>
          <w:sz w:val="20"/>
        </w:rPr>
        <w:t xml:space="preserve">M. A. L., </w:t>
      </w:r>
      <w:r w:rsidRPr="007F6357">
        <w:rPr>
          <w:noProof/>
          <w:sz w:val="20"/>
        </w:rPr>
        <w:t xml:space="preserve">Cortés, </w:t>
      </w:r>
      <w:r w:rsidR="0003668D" w:rsidRPr="007F6357">
        <w:rPr>
          <w:noProof/>
          <w:sz w:val="20"/>
        </w:rPr>
        <w:t xml:space="preserve">D. A., </w:t>
      </w:r>
      <w:r w:rsidRPr="007F6357">
        <w:rPr>
          <w:noProof/>
          <w:sz w:val="20"/>
        </w:rPr>
        <w:t xml:space="preserve">Ramírez, </w:t>
      </w:r>
      <w:r w:rsidR="00AD00D4">
        <w:rPr>
          <w:noProof/>
          <w:sz w:val="20"/>
        </w:rPr>
        <w:t>A. M. and</w:t>
      </w:r>
      <w:r w:rsidRPr="007F6357">
        <w:rPr>
          <w:noProof/>
          <w:sz w:val="20"/>
        </w:rPr>
        <w:t xml:space="preserve"> Robles, </w:t>
      </w:r>
      <w:r w:rsidR="0003668D" w:rsidRPr="007F6357">
        <w:rPr>
          <w:noProof/>
          <w:sz w:val="20"/>
        </w:rPr>
        <w:t>J. M. A.</w:t>
      </w:r>
      <w:r w:rsidR="00AD00D4">
        <w:rPr>
          <w:noProof/>
          <w:sz w:val="20"/>
        </w:rPr>
        <w:t xml:space="preserve"> </w:t>
      </w:r>
      <w:r w:rsidR="0003668D" w:rsidRPr="007F6357">
        <w:rPr>
          <w:noProof/>
          <w:sz w:val="20"/>
        </w:rPr>
        <w:t xml:space="preserve">(2005). </w:t>
      </w:r>
      <w:r w:rsidRPr="007F6357">
        <w:rPr>
          <w:noProof/>
          <w:sz w:val="20"/>
        </w:rPr>
        <w:t xml:space="preserve">Apatite </w:t>
      </w:r>
      <w:r w:rsidR="00AD00D4" w:rsidRPr="007F6357">
        <w:rPr>
          <w:noProof/>
          <w:sz w:val="20"/>
        </w:rPr>
        <w:t>formation on cobalt and titanium alloys by a biomimetic process</w:t>
      </w:r>
      <w:r w:rsidR="0003668D" w:rsidRPr="007F6357">
        <w:rPr>
          <w:noProof/>
          <w:sz w:val="20"/>
        </w:rPr>
        <w:t xml:space="preserve">. </w:t>
      </w:r>
      <w:r w:rsidR="00391D3D">
        <w:rPr>
          <w:i/>
          <w:iCs/>
          <w:noProof/>
          <w:sz w:val="20"/>
        </w:rPr>
        <w:t>AZo Journal Materials</w:t>
      </w:r>
      <w:r w:rsidRPr="007F6357">
        <w:rPr>
          <w:i/>
          <w:iCs/>
          <w:noProof/>
          <w:sz w:val="20"/>
        </w:rPr>
        <w:t xml:space="preserve"> Online</w:t>
      </w:r>
      <w:r w:rsidRPr="007F6357">
        <w:rPr>
          <w:noProof/>
          <w:sz w:val="20"/>
        </w:rPr>
        <w:t>,</w:t>
      </w:r>
      <w:r w:rsidR="0003668D" w:rsidRPr="007F6357">
        <w:rPr>
          <w:noProof/>
          <w:sz w:val="20"/>
        </w:rPr>
        <w:t xml:space="preserve"> </w:t>
      </w:r>
      <w:r w:rsidRPr="007F6357">
        <w:rPr>
          <w:noProof/>
          <w:sz w:val="20"/>
        </w:rPr>
        <w:t>1–15.</w:t>
      </w:r>
    </w:p>
    <w:p w:rsidR="00131498" w:rsidRPr="007F6357" w:rsidRDefault="0003668D" w:rsidP="007F6357">
      <w:pPr>
        <w:pStyle w:val="NormalWeb"/>
        <w:spacing w:before="0" w:beforeAutospacing="0" w:after="0" w:afterAutospacing="0"/>
        <w:ind w:left="851" w:hanging="851"/>
        <w:jc w:val="both"/>
        <w:divId w:val="454369144"/>
        <w:rPr>
          <w:noProof/>
          <w:sz w:val="20"/>
        </w:rPr>
      </w:pPr>
      <w:r w:rsidRPr="007F6357">
        <w:rPr>
          <w:noProof/>
          <w:sz w:val="20"/>
        </w:rPr>
        <w:t>9.</w:t>
      </w:r>
      <w:r w:rsidR="00131498" w:rsidRPr="007F6357">
        <w:rPr>
          <w:noProof/>
          <w:sz w:val="20"/>
        </w:rPr>
        <w:tab/>
        <w:t xml:space="preserve">Müller, </w:t>
      </w:r>
      <w:r w:rsidRPr="007F6357">
        <w:rPr>
          <w:noProof/>
          <w:sz w:val="20"/>
        </w:rPr>
        <w:t xml:space="preserve">F. A., </w:t>
      </w:r>
      <w:r w:rsidR="00131498" w:rsidRPr="007F6357">
        <w:rPr>
          <w:noProof/>
          <w:sz w:val="20"/>
        </w:rPr>
        <w:t xml:space="preserve">Bottino, </w:t>
      </w:r>
      <w:r w:rsidRPr="007F6357">
        <w:rPr>
          <w:noProof/>
          <w:sz w:val="20"/>
        </w:rPr>
        <w:t xml:space="preserve">M. C., </w:t>
      </w:r>
      <w:r w:rsidR="00131498" w:rsidRPr="007F6357">
        <w:rPr>
          <w:noProof/>
          <w:sz w:val="20"/>
        </w:rPr>
        <w:t xml:space="preserve">Müller, </w:t>
      </w:r>
      <w:r w:rsidRPr="007F6357">
        <w:rPr>
          <w:noProof/>
          <w:sz w:val="20"/>
        </w:rPr>
        <w:t>L.,</w:t>
      </w:r>
      <w:r w:rsidR="00131498" w:rsidRPr="007F6357">
        <w:rPr>
          <w:noProof/>
          <w:sz w:val="20"/>
        </w:rPr>
        <w:t xml:space="preserve"> Henriques, </w:t>
      </w:r>
      <w:r w:rsidR="00AD00D4">
        <w:rPr>
          <w:noProof/>
          <w:sz w:val="20"/>
        </w:rPr>
        <w:t xml:space="preserve">V. A. </w:t>
      </w:r>
      <w:r w:rsidRPr="007F6357">
        <w:rPr>
          <w:noProof/>
          <w:sz w:val="20"/>
        </w:rPr>
        <w:t xml:space="preserve">R., </w:t>
      </w:r>
      <w:r w:rsidR="00131498" w:rsidRPr="007F6357">
        <w:rPr>
          <w:noProof/>
          <w:sz w:val="20"/>
        </w:rPr>
        <w:t xml:space="preserve">Lohbauer, </w:t>
      </w:r>
      <w:r w:rsidRPr="007F6357">
        <w:rPr>
          <w:noProof/>
          <w:sz w:val="20"/>
        </w:rPr>
        <w:t xml:space="preserve">U., </w:t>
      </w:r>
      <w:r w:rsidR="00131498" w:rsidRPr="007F6357">
        <w:rPr>
          <w:noProof/>
          <w:sz w:val="20"/>
        </w:rPr>
        <w:t xml:space="preserve">Bressiani, </w:t>
      </w:r>
      <w:r w:rsidR="00AD00D4">
        <w:rPr>
          <w:noProof/>
          <w:sz w:val="20"/>
        </w:rPr>
        <w:t>A. H. and</w:t>
      </w:r>
      <w:r w:rsidR="00131498" w:rsidRPr="007F6357">
        <w:rPr>
          <w:noProof/>
          <w:sz w:val="20"/>
        </w:rPr>
        <w:t xml:space="preserve"> Bressiani, </w:t>
      </w:r>
      <w:r w:rsidRPr="007F6357">
        <w:rPr>
          <w:noProof/>
          <w:sz w:val="20"/>
        </w:rPr>
        <w:t xml:space="preserve">J. C. (2008). </w:t>
      </w:r>
      <w:r w:rsidR="00131498" w:rsidRPr="007F6357">
        <w:rPr>
          <w:noProof/>
          <w:sz w:val="20"/>
        </w:rPr>
        <w:t>In vitro apatite formation on chemically treated (P/M)</w:t>
      </w:r>
      <w:r w:rsidRPr="007F6357">
        <w:rPr>
          <w:noProof/>
          <w:sz w:val="20"/>
        </w:rPr>
        <w:t xml:space="preserve"> Ti-13Nb-13Zr. </w:t>
      </w:r>
      <w:r w:rsidR="00391D3D">
        <w:rPr>
          <w:i/>
          <w:iCs/>
          <w:noProof/>
          <w:sz w:val="20"/>
        </w:rPr>
        <w:t>Dental Materials</w:t>
      </w:r>
      <w:r w:rsidRPr="007F6357">
        <w:rPr>
          <w:noProof/>
          <w:sz w:val="20"/>
        </w:rPr>
        <w:t>, 24</w:t>
      </w:r>
      <w:r w:rsidR="00435A1C" w:rsidRPr="007F6357">
        <w:rPr>
          <w:noProof/>
          <w:sz w:val="20"/>
        </w:rPr>
        <w:t xml:space="preserve"> </w:t>
      </w:r>
      <w:r w:rsidRPr="007F6357">
        <w:rPr>
          <w:noProof/>
          <w:sz w:val="20"/>
        </w:rPr>
        <w:t>(1): 50</w:t>
      </w:r>
      <w:r w:rsidR="00391D3D">
        <w:rPr>
          <w:noProof/>
          <w:sz w:val="20"/>
        </w:rPr>
        <w:t xml:space="preserve"> </w:t>
      </w:r>
      <w:r w:rsidRPr="007F6357">
        <w:rPr>
          <w:noProof/>
          <w:sz w:val="20"/>
        </w:rPr>
        <w:t>–</w:t>
      </w:r>
      <w:r w:rsidR="00391D3D">
        <w:rPr>
          <w:noProof/>
          <w:sz w:val="20"/>
        </w:rPr>
        <w:t xml:space="preserve"> </w:t>
      </w:r>
      <w:r w:rsidRPr="007F6357">
        <w:rPr>
          <w:noProof/>
          <w:sz w:val="20"/>
        </w:rPr>
        <w:t>56</w:t>
      </w:r>
      <w:r w:rsidR="00131498" w:rsidRPr="007F6357">
        <w:rPr>
          <w:noProof/>
          <w:sz w:val="20"/>
        </w:rPr>
        <w:t xml:space="preserve"> </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10</w:t>
      </w:r>
      <w:r w:rsidR="0003668D" w:rsidRPr="007F6357">
        <w:rPr>
          <w:noProof/>
          <w:sz w:val="20"/>
        </w:rPr>
        <w:t>.</w:t>
      </w:r>
      <w:r w:rsidRPr="007F6357">
        <w:rPr>
          <w:noProof/>
          <w:sz w:val="20"/>
        </w:rPr>
        <w:tab/>
        <w:t xml:space="preserve">Rohanizadeh, </w:t>
      </w:r>
      <w:r w:rsidR="00436B33" w:rsidRPr="007F6357">
        <w:rPr>
          <w:noProof/>
          <w:sz w:val="20"/>
        </w:rPr>
        <w:t>R.</w:t>
      </w:r>
      <w:r w:rsidR="0003668D" w:rsidRPr="007F6357">
        <w:rPr>
          <w:noProof/>
          <w:sz w:val="20"/>
        </w:rPr>
        <w:t xml:space="preserve">, </w:t>
      </w:r>
      <w:r w:rsidRPr="007F6357">
        <w:rPr>
          <w:noProof/>
          <w:sz w:val="20"/>
        </w:rPr>
        <w:t xml:space="preserve">Al-Sadeq, </w:t>
      </w:r>
      <w:r w:rsidR="00AD00D4">
        <w:rPr>
          <w:noProof/>
          <w:sz w:val="20"/>
        </w:rPr>
        <w:t>M. and</w:t>
      </w:r>
      <w:r w:rsidRPr="007F6357">
        <w:rPr>
          <w:noProof/>
          <w:sz w:val="20"/>
        </w:rPr>
        <w:t xml:space="preserve"> Legeros, </w:t>
      </w:r>
      <w:r w:rsidR="0003668D" w:rsidRPr="007F6357">
        <w:rPr>
          <w:noProof/>
          <w:sz w:val="20"/>
        </w:rPr>
        <w:t xml:space="preserve">R. Z. (2004). </w:t>
      </w:r>
      <w:r w:rsidRPr="007F6357">
        <w:rPr>
          <w:noProof/>
          <w:sz w:val="20"/>
        </w:rPr>
        <w:t>Preparation of different forms of titanium oxide on titanium surface:</w:t>
      </w:r>
      <w:r w:rsidR="00AD00D4">
        <w:rPr>
          <w:noProof/>
          <w:sz w:val="20"/>
        </w:rPr>
        <w:t xml:space="preserve"> E</w:t>
      </w:r>
      <w:r w:rsidR="0003668D" w:rsidRPr="007F6357">
        <w:rPr>
          <w:noProof/>
          <w:sz w:val="20"/>
        </w:rPr>
        <w:t>ffects on apatite deposition.</w:t>
      </w:r>
      <w:r w:rsidRPr="007F6357">
        <w:rPr>
          <w:noProof/>
          <w:sz w:val="20"/>
        </w:rPr>
        <w:t xml:space="preserve"> </w:t>
      </w:r>
      <w:r w:rsidR="00391D3D">
        <w:rPr>
          <w:i/>
          <w:iCs/>
          <w:noProof/>
          <w:sz w:val="20"/>
        </w:rPr>
        <w:t>Journal</w:t>
      </w:r>
      <w:r w:rsidRPr="007F6357">
        <w:rPr>
          <w:i/>
          <w:iCs/>
          <w:noProof/>
          <w:sz w:val="20"/>
        </w:rPr>
        <w:t xml:space="preserve"> </w:t>
      </w:r>
      <w:r w:rsidR="00391D3D">
        <w:rPr>
          <w:i/>
          <w:iCs/>
          <w:noProof/>
          <w:sz w:val="20"/>
        </w:rPr>
        <w:t>of Biomedical Materials Research</w:t>
      </w:r>
      <w:r w:rsidRPr="007F6357">
        <w:rPr>
          <w:i/>
          <w:iCs/>
          <w:noProof/>
          <w:sz w:val="20"/>
        </w:rPr>
        <w:t xml:space="preserve"> </w:t>
      </w:r>
      <w:r w:rsidR="00391D3D">
        <w:rPr>
          <w:i/>
          <w:iCs/>
          <w:noProof/>
          <w:sz w:val="20"/>
        </w:rPr>
        <w:t xml:space="preserve"> Part </w:t>
      </w:r>
      <w:r w:rsidRPr="007F6357">
        <w:rPr>
          <w:i/>
          <w:iCs/>
          <w:noProof/>
          <w:sz w:val="20"/>
        </w:rPr>
        <w:t>A</w:t>
      </w:r>
      <w:r w:rsidRPr="007F6357">
        <w:rPr>
          <w:noProof/>
          <w:sz w:val="20"/>
        </w:rPr>
        <w:t>, 71</w:t>
      </w:r>
      <w:r w:rsidR="0003668D" w:rsidRPr="007F6357">
        <w:rPr>
          <w:noProof/>
          <w:sz w:val="20"/>
        </w:rPr>
        <w:t>(</w:t>
      </w:r>
      <w:r w:rsidRPr="007F6357">
        <w:rPr>
          <w:noProof/>
          <w:sz w:val="20"/>
        </w:rPr>
        <w:t>2</w:t>
      </w:r>
      <w:r w:rsidR="0003668D" w:rsidRPr="007F6357">
        <w:rPr>
          <w:noProof/>
          <w:sz w:val="20"/>
        </w:rPr>
        <w:t>):</w:t>
      </w:r>
      <w:r w:rsidRPr="007F6357">
        <w:rPr>
          <w:noProof/>
          <w:sz w:val="20"/>
        </w:rPr>
        <w:t xml:space="preserve"> 343</w:t>
      </w:r>
      <w:r w:rsidR="0003668D" w:rsidRPr="007F6357">
        <w:rPr>
          <w:noProof/>
          <w:sz w:val="20"/>
        </w:rPr>
        <w:t xml:space="preserve"> </w:t>
      </w:r>
      <w:r w:rsidRPr="007F6357">
        <w:rPr>
          <w:noProof/>
          <w:sz w:val="20"/>
        </w:rPr>
        <w:t>–</w:t>
      </w:r>
      <w:r w:rsidR="0003668D" w:rsidRPr="007F6357">
        <w:rPr>
          <w:noProof/>
          <w:sz w:val="20"/>
        </w:rPr>
        <w:t xml:space="preserve"> 3</w:t>
      </w:r>
      <w:r w:rsidRPr="007F6357">
        <w:rPr>
          <w:noProof/>
          <w:sz w:val="20"/>
        </w:rPr>
        <w:t>52</w:t>
      </w:r>
      <w:r w:rsidR="0003668D" w:rsidRPr="007F6357">
        <w:rPr>
          <w:noProof/>
          <w:sz w:val="20"/>
        </w:rPr>
        <w:t>.</w:t>
      </w:r>
    </w:p>
    <w:p w:rsidR="00131498" w:rsidRPr="007F6357" w:rsidRDefault="00436B33" w:rsidP="007F6357">
      <w:pPr>
        <w:pStyle w:val="NormalWeb"/>
        <w:spacing w:before="0" w:beforeAutospacing="0" w:after="0" w:afterAutospacing="0"/>
        <w:ind w:left="851" w:hanging="851"/>
        <w:jc w:val="both"/>
        <w:divId w:val="454369144"/>
        <w:rPr>
          <w:noProof/>
          <w:sz w:val="20"/>
        </w:rPr>
      </w:pPr>
      <w:r w:rsidRPr="007F6357">
        <w:rPr>
          <w:noProof/>
          <w:sz w:val="20"/>
        </w:rPr>
        <w:t>11.</w:t>
      </w:r>
      <w:r w:rsidR="00131498" w:rsidRPr="007F6357">
        <w:rPr>
          <w:noProof/>
          <w:sz w:val="20"/>
        </w:rPr>
        <w:tab/>
        <w:t xml:space="preserve">Krupa, </w:t>
      </w:r>
      <w:r w:rsidRPr="007F6357">
        <w:rPr>
          <w:noProof/>
          <w:sz w:val="20"/>
        </w:rPr>
        <w:t xml:space="preserve">D., </w:t>
      </w:r>
      <w:r w:rsidR="00131498" w:rsidRPr="007F6357">
        <w:rPr>
          <w:noProof/>
          <w:sz w:val="20"/>
        </w:rPr>
        <w:t xml:space="preserve">Baszkiewicz, </w:t>
      </w:r>
      <w:r w:rsidRPr="007F6357">
        <w:rPr>
          <w:noProof/>
          <w:sz w:val="20"/>
        </w:rPr>
        <w:t xml:space="preserve">J., </w:t>
      </w:r>
      <w:r w:rsidR="00131498" w:rsidRPr="007F6357">
        <w:rPr>
          <w:noProof/>
          <w:sz w:val="20"/>
        </w:rPr>
        <w:t xml:space="preserve">Mizera, </w:t>
      </w:r>
      <w:r w:rsidRPr="007F6357">
        <w:rPr>
          <w:noProof/>
          <w:sz w:val="20"/>
        </w:rPr>
        <w:t xml:space="preserve">J., </w:t>
      </w:r>
      <w:r w:rsidR="00131498" w:rsidRPr="007F6357">
        <w:rPr>
          <w:noProof/>
          <w:sz w:val="20"/>
        </w:rPr>
        <w:t xml:space="preserve">Borowski, </w:t>
      </w:r>
      <w:r w:rsidR="00391D3D">
        <w:rPr>
          <w:noProof/>
          <w:sz w:val="20"/>
        </w:rPr>
        <w:t xml:space="preserve">T., </w:t>
      </w:r>
      <w:r w:rsidR="00131498" w:rsidRPr="007F6357">
        <w:rPr>
          <w:noProof/>
          <w:sz w:val="20"/>
        </w:rPr>
        <w:t>Bar</w:t>
      </w:r>
      <w:r w:rsidRPr="007F6357">
        <w:rPr>
          <w:noProof/>
          <w:sz w:val="20"/>
        </w:rPr>
        <w:t>cz,</w:t>
      </w:r>
      <w:r w:rsidR="00391D3D">
        <w:rPr>
          <w:noProof/>
          <w:sz w:val="20"/>
        </w:rPr>
        <w:t xml:space="preserve"> A., </w:t>
      </w:r>
      <w:r w:rsidRPr="007F6357">
        <w:rPr>
          <w:noProof/>
          <w:sz w:val="20"/>
        </w:rPr>
        <w:t xml:space="preserve">Sobczak, </w:t>
      </w:r>
      <w:r w:rsidR="00391D3D">
        <w:rPr>
          <w:noProof/>
          <w:sz w:val="20"/>
        </w:rPr>
        <w:t xml:space="preserve">J. W., </w:t>
      </w:r>
      <w:r w:rsidRPr="007F6357">
        <w:rPr>
          <w:noProof/>
          <w:sz w:val="20"/>
        </w:rPr>
        <w:t>Biliński,</w:t>
      </w:r>
      <w:r w:rsidR="00131498" w:rsidRPr="007F6357">
        <w:rPr>
          <w:noProof/>
          <w:sz w:val="20"/>
        </w:rPr>
        <w:t xml:space="preserve"> </w:t>
      </w:r>
      <w:r w:rsidR="00391D3D">
        <w:rPr>
          <w:noProof/>
          <w:sz w:val="20"/>
        </w:rPr>
        <w:t xml:space="preserve">A., </w:t>
      </w:r>
      <w:r w:rsidR="00131498" w:rsidRPr="007F6357">
        <w:rPr>
          <w:noProof/>
          <w:sz w:val="20"/>
        </w:rPr>
        <w:t>Lewandowska-Szumieł,</w:t>
      </w:r>
      <w:r w:rsidR="00AD00D4">
        <w:rPr>
          <w:noProof/>
          <w:sz w:val="20"/>
        </w:rPr>
        <w:t xml:space="preserve"> M. and</w:t>
      </w:r>
      <w:r w:rsidR="00131498" w:rsidRPr="007F6357">
        <w:rPr>
          <w:noProof/>
          <w:sz w:val="20"/>
        </w:rPr>
        <w:t xml:space="preserve"> Wojewódzka</w:t>
      </w:r>
      <w:r w:rsidRPr="007F6357">
        <w:rPr>
          <w:noProof/>
          <w:sz w:val="20"/>
        </w:rPr>
        <w:t xml:space="preserve">, M. (2009). </w:t>
      </w:r>
      <w:r w:rsidR="00131498" w:rsidRPr="007F6357">
        <w:rPr>
          <w:noProof/>
          <w:sz w:val="20"/>
        </w:rPr>
        <w:t>Effect of the heating temperature on the corrosion resistance of alkali-treated titaniu</w:t>
      </w:r>
      <w:r w:rsidRPr="007F6357">
        <w:rPr>
          <w:noProof/>
          <w:sz w:val="20"/>
        </w:rPr>
        <w:t>m.</w:t>
      </w:r>
      <w:r w:rsidR="00131498" w:rsidRPr="007F6357">
        <w:rPr>
          <w:noProof/>
          <w:sz w:val="20"/>
        </w:rPr>
        <w:t xml:space="preserve"> </w:t>
      </w:r>
      <w:r w:rsidR="00391D3D">
        <w:rPr>
          <w:i/>
          <w:iCs/>
          <w:noProof/>
          <w:sz w:val="20"/>
        </w:rPr>
        <w:t>Journal</w:t>
      </w:r>
      <w:r w:rsidR="00131498" w:rsidRPr="007F6357">
        <w:rPr>
          <w:i/>
          <w:iCs/>
          <w:noProof/>
          <w:sz w:val="20"/>
        </w:rPr>
        <w:t xml:space="preserve"> </w:t>
      </w:r>
      <w:r w:rsidR="00391D3D">
        <w:rPr>
          <w:i/>
          <w:iCs/>
          <w:noProof/>
          <w:sz w:val="20"/>
        </w:rPr>
        <w:t>of Biomedical Materials Reserach</w:t>
      </w:r>
      <w:r w:rsidR="00131498" w:rsidRPr="007F6357">
        <w:rPr>
          <w:i/>
          <w:iCs/>
          <w:noProof/>
          <w:sz w:val="20"/>
        </w:rPr>
        <w:t xml:space="preserve"> </w:t>
      </w:r>
      <w:r w:rsidR="00391D3D">
        <w:rPr>
          <w:i/>
          <w:iCs/>
          <w:noProof/>
          <w:sz w:val="20"/>
        </w:rPr>
        <w:t xml:space="preserve">Part </w:t>
      </w:r>
      <w:r w:rsidR="00131498" w:rsidRPr="007F6357">
        <w:rPr>
          <w:i/>
          <w:iCs/>
          <w:noProof/>
          <w:sz w:val="20"/>
        </w:rPr>
        <w:t>A</w:t>
      </w:r>
      <w:r w:rsidR="00131498" w:rsidRPr="007F6357">
        <w:rPr>
          <w:noProof/>
          <w:sz w:val="20"/>
        </w:rPr>
        <w:t xml:space="preserve">, </w:t>
      </w:r>
      <w:r w:rsidRPr="007F6357">
        <w:rPr>
          <w:noProof/>
          <w:sz w:val="20"/>
        </w:rPr>
        <w:t>88(</w:t>
      </w:r>
      <w:r w:rsidR="00131498" w:rsidRPr="007F6357">
        <w:rPr>
          <w:noProof/>
          <w:sz w:val="20"/>
        </w:rPr>
        <w:t>3</w:t>
      </w:r>
      <w:r w:rsidRPr="007F6357">
        <w:rPr>
          <w:noProof/>
          <w:sz w:val="20"/>
        </w:rPr>
        <w:t xml:space="preserve">): </w:t>
      </w:r>
      <w:r w:rsidR="00131498" w:rsidRPr="007F6357">
        <w:rPr>
          <w:noProof/>
          <w:sz w:val="20"/>
        </w:rPr>
        <w:t>589</w:t>
      </w:r>
      <w:r w:rsidRPr="007F6357">
        <w:rPr>
          <w:noProof/>
          <w:sz w:val="20"/>
        </w:rPr>
        <w:t xml:space="preserve"> </w:t>
      </w:r>
      <w:r w:rsidR="00131498" w:rsidRPr="007F6357">
        <w:rPr>
          <w:noProof/>
          <w:sz w:val="20"/>
        </w:rPr>
        <w:t>–</w:t>
      </w:r>
      <w:r w:rsidRPr="007F6357">
        <w:rPr>
          <w:noProof/>
          <w:sz w:val="20"/>
        </w:rPr>
        <w:t xml:space="preserve"> 598</w:t>
      </w:r>
      <w:r w:rsidR="00131498" w:rsidRPr="007F6357">
        <w:rPr>
          <w:noProof/>
          <w:sz w:val="20"/>
        </w:rPr>
        <w:t>.</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12</w:t>
      </w:r>
      <w:r w:rsidR="00436B33" w:rsidRPr="007F6357">
        <w:rPr>
          <w:noProof/>
          <w:sz w:val="20"/>
        </w:rPr>
        <w:t>.</w:t>
      </w:r>
      <w:r w:rsidRPr="007F6357">
        <w:rPr>
          <w:noProof/>
          <w:sz w:val="20"/>
        </w:rPr>
        <w:tab/>
        <w:t xml:space="preserve">Kokubo, </w:t>
      </w:r>
      <w:r w:rsidR="00436B33" w:rsidRPr="007F6357">
        <w:rPr>
          <w:noProof/>
          <w:sz w:val="20"/>
        </w:rPr>
        <w:t xml:space="preserve">T. (1996). </w:t>
      </w:r>
      <w:r w:rsidRPr="007F6357">
        <w:rPr>
          <w:noProof/>
          <w:sz w:val="20"/>
        </w:rPr>
        <w:t>Formation of biologically active bone-like apatite on metals and po</w:t>
      </w:r>
      <w:r w:rsidR="00436B33" w:rsidRPr="007F6357">
        <w:rPr>
          <w:noProof/>
          <w:sz w:val="20"/>
        </w:rPr>
        <w:t>lymers by a biomimetic process.</w:t>
      </w:r>
      <w:r w:rsidRPr="007F6357">
        <w:rPr>
          <w:noProof/>
          <w:sz w:val="20"/>
        </w:rPr>
        <w:t xml:space="preserve"> </w:t>
      </w:r>
      <w:r w:rsidR="00391D3D">
        <w:rPr>
          <w:i/>
          <w:iCs/>
          <w:noProof/>
          <w:sz w:val="20"/>
        </w:rPr>
        <w:t>Thermochimica</w:t>
      </w:r>
      <w:r w:rsidRPr="007F6357">
        <w:rPr>
          <w:i/>
          <w:iCs/>
          <w:noProof/>
          <w:sz w:val="20"/>
        </w:rPr>
        <w:t xml:space="preserve"> Acta</w:t>
      </w:r>
      <w:r w:rsidRPr="007F6357">
        <w:rPr>
          <w:noProof/>
          <w:sz w:val="20"/>
        </w:rPr>
        <w:t>, 280/281</w:t>
      </w:r>
      <w:r w:rsidR="00436B33" w:rsidRPr="007F6357">
        <w:rPr>
          <w:noProof/>
          <w:sz w:val="20"/>
        </w:rPr>
        <w:t xml:space="preserve">: </w:t>
      </w:r>
      <w:r w:rsidRPr="007F6357">
        <w:rPr>
          <w:noProof/>
          <w:sz w:val="20"/>
        </w:rPr>
        <w:t>479</w:t>
      </w:r>
      <w:r w:rsidR="00436B33" w:rsidRPr="007F6357">
        <w:rPr>
          <w:noProof/>
          <w:sz w:val="20"/>
        </w:rPr>
        <w:t xml:space="preserve"> </w:t>
      </w:r>
      <w:r w:rsidRPr="007F6357">
        <w:rPr>
          <w:noProof/>
          <w:sz w:val="20"/>
        </w:rPr>
        <w:t>–</w:t>
      </w:r>
      <w:r w:rsidR="00436B33" w:rsidRPr="007F6357">
        <w:rPr>
          <w:noProof/>
          <w:sz w:val="20"/>
        </w:rPr>
        <w:t xml:space="preserve"> </w:t>
      </w:r>
      <w:r w:rsidRPr="007F6357">
        <w:rPr>
          <w:noProof/>
          <w:sz w:val="20"/>
        </w:rPr>
        <w:t>490.</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13</w:t>
      </w:r>
      <w:r w:rsidR="00436B33" w:rsidRPr="007F6357">
        <w:rPr>
          <w:noProof/>
          <w:sz w:val="20"/>
        </w:rPr>
        <w:t>.</w:t>
      </w:r>
      <w:r w:rsidRPr="007F6357">
        <w:rPr>
          <w:noProof/>
          <w:sz w:val="20"/>
        </w:rPr>
        <w:tab/>
        <w:t xml:space="preserve">Kokubo, </w:t>
      </w:r>
      <w:r w:rsidR="00436B33" w:rsidRPr="007F6357">
        <w:rPr>
          <w:noProof/>
          <w:sz w:val="20"/>
        </w:rPr>
        <w:t xml:space="preserve">T., </w:t>
      </w:r>
      <w:r w:rsidRPr="007F6357">
        <w:rPr>
          <w:noProof/>
          <w:sz w:val="20"/>
        </w:rPr>
        <w:t xml:space="preserve">Kim, </w:t>
      </w:r>
      <w:r w:rsidR="00436B33" w:rsidRPr="007F6357">
        <w:rPr>
          <w:noProof/>
          <w:sz w:val="20"/>
        </w:rPr>
        <w:t>H.-M.,</w:t>
      </w:r>
      <w:r w:rsidRPr="007F6357">
        <w:rPr>
          <w:noProof/>
          <w:sz w:val="20"/>
        </w:rPr>
        <w:t xml:space="preserve"> Miyaji,</w:t>
      </w:r>
      <w:r w:rsidR="00436B33" w:rsidRPr="007F6357">
        <w:rPr>
          <w:noProof/>
          <w:sz w:val="20"/>
        </w:rPr>
        <w:t xml:space="preserve"> F., </w:t>
      </w:r>
      <w:r w:rsidRPr="007F6357">
        <w:rPr>
          <w:noProof/>
          <w:sz w:val="20"/>
        </w:rPr>
        <w:t>Takadama,</w:t>
      </w:r>
      <w:r w:rsidR="00436B33" w:rsidRPr="007F6357">
        <w:rPr>
          <w:noProof/>
          <w:sz w:val="20"/>
        </w:rPr>
        <w:t xml:space="preserve"> H.</w:t>
      </w:r>
      <w:r w:rsidRPr="007F6357">
        <w:rPr>
          <w:noProof/>
          <w:sz w:val="20"/>
        </w:rPr>
        <w:t xml:space="preserve"> </w:t>
      </w:r>
      <w:r w:rsidR="00AD00D4">
        <w:rPr>
          <w:noProof/>
          <w:sz w:val="20"/>
        </w:rPr>
        <w:t>and</w:t>
      </w:r>
      <w:r w:rsidRPr="007F6357">
        <w:rPr>
          <w:noProof/>
          <w:sz w:val="20"/>
        </w:rPr>
        <w:t xml:space="preserve"> Miyazaki, </w:t>
      </w:r>
      <w:r w:rsidR="00436B33" w:rsidRPr="007F6357">
        <w:rPr>
          <w:noProof/>
          <w:sz w:val="20"/>
        </w:rPr>
        <w:t xml:space="preserve">T. (1999). </w:t>
      </w:r>
      <w:r w:rsidRPr="007F6357">
        <w:rPr>
          <w:noProof/>
          <w:sz w:val="20"/>
        </w:rPr>
        <w:t>Ceramic–metal and ceramic–polymer composites pr</w:t>
      </w:r>
      <w:r w:rsidR="00436B33" w:rsidRPr="007F6357">
        <w:rPr>
          <w:noProof/>
          <w:sz w:val="20"/>
        </w:rPr>
        <w:t>epared by a biomimetic process.</w:t>
      </w:r>
      <w:r w:rsidRPr="007F6357">
        <w:rPr>
          <w:noProof/>
          <w:sz w:val="20"/>
        </w:rPr>
        <w:t xml:space="preserve"> </w:t>
      </w:r>
      <w:r w:rsidR="00391D3D">
        <w:rPr>
          <w:i/>
          <w:iCs/>
          <w:noProof/>
          <w:sz w:val="20"/>
        </w:rPr>
        <w:t>Composite</w:t>
      </w:r>
      <w:r w:rsidRPr="007F6357">
        <w:rPr>
          <w:i/>
          <w:iCs/>
          <w:noProof/>
          <w:sz w:val="20"/>
        </w:rPr>
        <w:t xml:space="preserve"> Part A</w:t>
      </w:r>
      <w:r w:rsidR="00391D3D">
        <w:rPr>
          <w:i/>
          <w:iCs/>
          <w:noProof/>
          <w:sz w:val="20"/>
        </w:rPr>
        <w:t>: Applied</w:t>
      </w:r>
      <w:r w:rsidRPr="007F6357">
        <w:rPr>
          <w:i/>
          <w:iCs/>
          <w:noProof/>
          <w:sz w:val="20"/>
        </w:rPr>
        <w:t xml:space="preserve"> Sci</w:t>
      </w:r>
      <w:r w:rsidR="00391D3D">
        <w:rPr>
          <w:i/>
          <w:iCs/>
          <w:noProof/>
          <w:sz w:val="20"/>
        </w:rPr>
        <w:t>ence</w:t>
      </w:r>
      <w:r w:rsidRPr="007F6357">
        <w:rPr>
          <w:i/>
          <w:iCs/>
          <w:noProof/>
          <w:sz w:val="20"/>
        </w:rPr>
        <w:t xml:space="preserve"> </w:t>
      </w:r>
      <w:r w:rsidR="00391D3D">
        <w:rPr>
          <w:i/>
          <w:iCs/>
          <w:noProof/>
          <w:sz w:val="20"/>
        </w:rPr>
        <w:t>and Manufacturing</w:t>
      </w:r>
      <w:r w:rsidRPr="007F6357">
        <w:rPr>
          <w:noProof/>
          <w:sz w:val="20"/>
        </w:rPr>
        <w:t>, 30</w:t>
      </w:r>
      <w:r w:rsidR="00435A1C" w:rsidRPr="007F6357">
        <w:rPr>
          <w:noProof/>
          <w:sz w:val="20"/>
        </w:rPr>
        <w:t xml:space="preserve"> </w:t>
      </w:r>
      <w:r w:rsidR="00436B33" w:rsidRPr="007F6357">
        <w:rPr>
          <w:noProof/>
          <w:sz w:val="20"/>
        </w:rPr>
        <w:t>(</w:t>
      </w:r>
      <w:r w:rsidRPr="007F6357">
        <w:rPr>
          <w:noProof/>
          <w:sz w:val="20"/>
        </w:rPr>
        <w:t>4</w:t>
      </w:r>
      <w:r w:rsidR="00436B33" w:rsidRPr="007F6357">
        <w:rPr>
          <w:noProof/>
          <w:sz w:val="20"/>
        </w:rPr>
        <w:t>):</w:t>
      </w:r>
      <w:r w:rsidRPr="007F6357">
        <w:rPr>
          <w:noProof/>
          <w:sz w:val="20"/>
        </w:rPr>
        <w:t xml:space="preserve"> 405</w:t>
      </w:r>
      <w:r w:rsidR="00436B33" w:rsidRPr="007F6357">
        <w:rPr>
          <w:noProof/>
          <w:sz w:val="20"/>
        </w:rPr>
        <w:t xml:space="preserve"> </w:t>
      </w:r>
      <w:r w:rsidRPr="007F6357">
        <w:rPr>
          <w:noProof/>
          <w:sz w:val="20"/>
        </w:rPr>
        <w:t>–</w:t>
      </w:r>
      <w:r w:rsidR="00436B33" w:rsidRPr="007F6357">
        <w:rPr>
          <w:noProof/>
          <w:sz w:val="20"/>
        </w:rPr>
        <w:t xml:space="preserve"> </w:t>
      </w:r>
      <w:r w:rsidRPr="007F6357">
        <w:rPr>
          <w:noProof/>
          <w:sz w:val="20"/>
        </w:rPr>
        <w:t>409.</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14</w:t>
      </w:r>
      <w:r w:rsidR="00436B33" w:rsidRPr="007F6357">
        <w:rPr>
          <w:noProof/>
          <w:sz w:val="20"/>
        </w:rPr>
        <w:t>.</w:t>
      </w:r>
      <w:r w:rsidRPr="007F6357">
        <w:rPr>
          <w:noProof/>
          <w:sz w:val="20"/>
        </w:rPr>
        <w:tab/>
        <w:t xml:space="preserve">Kim, </w:t>
      </w:r>
      <w:r w:rsidR="00436B33" w:rsidRPr="007F6357">
        <w:rPr>
          <w:noProof/>
          <w:sz w:val="20"/>
        </w:rPr>
        <w:t>H. M.,</w:t>
      </w:r>
      <w:r w:rsidRPr="007F6357">
        <w:rPr>
          <w:noProof/>
          <w:sz w:val="20"/>
        </w:rPr>
        <w:t xml:space="preserve"> Miyaji, </w:t>
      </w:r>
      <w:r w:rsidR="00436B33" w:rsidRPr="007F6357">
        <w:rPr>
          <w:noProof/>
          <w:sz w:val="20"/>
        </w:rPr>
        <w:t xml:space="preserve">F., </w:t>
      </w:r>
      <w:r w:rsidRPr="007F6357">
        <w:rPr>
          <w:noProof/>
          <w:sz w:val="20"/>
        </w:rPr>
        <w:t xml:space="preserve">Kokubo, </w:t>
      </w:r>
      <w:r w:rsidR="00AD00D4">
        <w:rPr>
          <w:noProof/>
          <w:sz w:val="20"/>
        </w:rPr>
        <w:t>T. and</w:t>
      </w:r>
      <w:r w:rsidR="00436B33" w:rsidRPr="007F6357">
        <w:rPr>
          <w:noProof/>
          <w:sz w:val="20"/>
        </w:rPr>
        <w:t xml:space="preserve"> </w:t>
      </w:r>
      <w:r w:rsidRPr="007F6357">
        <w:rPr>
          <w:noProof/>
          <w:sz w:val="20"/>
        </w:rPr>
        <w:t xml:space="preserve">Nakamura, </w:t>
      </w:r>
      <w:r w:rsidR="00436B33" w:rsidRPr="007F6357">
        <w:rPr>
          <w:noProof/>
          <w:sz w:val="20"/>
        </w:rPr>
        <w:t>T. (1997). B</w:t>
      </w:r>
      <w:r w:rsidRPr="007F6357">
        <w:rPr>
          <w:noProof/>
          <w:sz w:val="20"/>
        </w:rPr>
        <w:t>onding strength of bonelike apatite layer to Ti metal substrate</w:t>
      </w:r>
      <w:r w:rsidR="00436B33" w:rsidRPr="007F6357">
        <w:rPr>
          <w:noProof/>
          <w:sz w:val="20"/>
        </w:rPr>
        <w:t xml:space="preserve">. </w:t>
      </w:r>
      <w:r w:rsidR="00391D3D">
        <w:rPr>
          <w:i/>
          <w:iCs/>
          <w:noProof/>
          <w:sz w:val="20"/>
        </w:rPr>
        <w:t>Journal of Biomedical Materials Reserach</w:t>
      </w:r>
      <w:r w:rsidR="00436B33" w:rsidRPr="007F6357">
        <w:rPr>
          <w:noProof/>
          <w:sz w:val="20"/>
        </w:rPr>
        <w:t>,</w:t>
      </w:r>
      <w:r w:rsidRPr="007F6357">
        <w:rPr>
          <w:noProof/>
          <w:sz w:val="20"/>
        </w:rPr>
        <w:t xml:space="preserve"> 38</w:t>
      </w:r>
      <w:r w:rsidR="00435A1C" w:rsidRPr="007F6357">
        <w:rPr>
          <w:noProof/>
          <w:sz w:val="20"/>
        </w:rPr>
        <w:t xml:space="preserve"> </w:t>
      </w:r>
      <w:r w:rsidR="00436B33" w:rsidRPr="007F6357">
        <w:rPr>
          <w:noProof/>
          <w:sz w:val="20"/>
        </w:rPr>
        <w:t>(</w:t>
      </w:r>
      <w:r w:rsidRPr="007F6357">
        <w:rPr>
          <w:noProof/>
          <w:sz w:val="20"/>
        </w:rPr>
        <w:t>2</w:t>
      </w:r>
      <w:r w:rsidR="00436B33" w:rsidRPr="007F6357">
        <w:rPr>
          <w:noProof/>
          <w:sz w:val="20"/>
        </w:rPr>
        <w:t>):</w:t>
      </w:r>
      <w:r w:rsidRPr="007F6357">
        <w:rPr>
          <w:noProof/>
          <w:sz w:val="20"/>
        </w:rPr>
        <w:t xml:space="preserve"> 121</w:t>
      </w:r>
      <w:r w:rsidR="00436B33" w:rsidRPr="007F6357">
        <w:rPr>
          <w:noProof/>
          <w:sz w:val="20"/>
        </w:rPr>
        <w:t xml:space="preserve"> </w:t>
      </w:r>
      <w:r w:rsidRPr="007F6357">
        <w:rPr>
          <w:noProof/>
          <w:sz w:val="20"/>
        </w:rPr>
        <w:t>–</w:t>
      </w:r>
      <w:r w:rsidR="00436B33" w:rsidRPr="007F6357">
        <w:rPr>
          <w:noProof/>
          <w:sz w:val="20"/>
        </w:rPr>
        <w:t xml:space="preserve"> </w:t>
      </w:r>
      <w:r w:rsidRPr="007F6357">
        <w:rPr>
          <w:noProof/>
          <w:sz w:val="20"/>
        </w:rPr>
        <w:t>127.</w:t>
      </w:r>
    </w:p>
    <w:p w:rsidR="00131498" w:rsidRPr="007F6357" w:rsidRDefault="00435A1C" w:rsidP="007F6357">
      <w:pPr>
        <w:pStyle w:val="NormalWeb"/>
        <w:spacing w:before="0" w:beforeAutospacing="0" w:after="0" w:afterAutospacing="0"/>
        <w:ind w:left="851" w:hanging="851"/>
        <w:jc w:val="both"/>
        <w:divId w:val="454369144"/>
        <w:rPr>
          <w:noProof/>
          <w:sz w:val="20"/>
        </w:rPr>
      </w:pPr>
      <w:r w:rsidRPr="007F6357">
        <w:rPr>
          <w:noProof/>
          <w:sz w:val="20"/>
        </w:rPr>
        <w:t>15.</w:t>
      </w:r>
      <w:r w:rsidRPr="007F6357">
        <w:rPr>
          <w:noProof/>
          <w:sz w:val="20"/>
        </w:rPr>
        <w:tab/>
      </w:r>
      <w:r w:rsidR="00131498" w:rsidRPr="007F6357">
        <w:rPr>
          <w:noProof/>
          <w:sz w:val="20"/>
        </w:rPr>
        <w:t>Qu</w:t>
      </w:r>
      <w:r w:rsidRPr="007F6357">
        <w:rPr>
          <w:noProof/>
          <w:sz w:val="20"/>
        </w:rPr>
        <w:t>,</w:t>
      </w:r>
      <w:r w:rsidR="00131498" w:rsidRPr="007F6357">
        <w:rPr>
          <w:noProof/>
          <w:sz w:val="20"/>
        </w:rPr>
        <w:t xml:space="preserve"> </w:t>
      </w:r>
      <w:r w:rsidR="00AD00D4">
        <w:rPr>
          <w:noProof/>
          <w:sz w:val="20"/>
        </w:rPr>
        <w:t>H. and</w:t>
      </w:r>
      <w:r w:rsidR="00131498" w:rsidRPr="007F6357">
        <w:rPr>
          <w:noProof/>
          <w:sz w:val="20"/>
        </w:rPr>
        <w:t xml:space="preserve"> Wei,</w:t>
      </w:r>
      <w:r w:rsidRPr="007F6357">
        <w:rPr>
          <w:noProof/>
          <w:sz w:val="20"/>
        </w:rPr>
        <w:t xml:space="preserve"> M.</w:t>
      </w:r>
      <w:r w:rsidR="00131498" w:rsidRPr="007F6357">
        <w:rPr>
          <w:noProof/>
          <w:sz w:val="20"/>
        </w:rPr>
        <w:t xml:space="preserve"> </w:t>
      </w:r>
      <w:r w:rsidRPr="007F6357">
        <w:rPr>
          <w:noProof/>
          <w:sz w:val="20"/>
        </w:rPr>
        <w:t xml:space="preserve">(2008). </w:t>
      </w:r>
      <w:r w:rsidR="00131498" w:rsidRPr="007F6357">
        <w:rPr>
          <w:noProof/>
          <w:sz w:val="20"/>
        </w:rPr>
        <w:t xml:space="preserve">The effect of temperature and initial pH on biomimetic apatite coating. </w:t>
      </w:r>
      <w:r w:rsidR="00391D3D">
        <w:rPr>
          <w:i/>
          <w:iCs/>
          <w:noProof/>
          <w:sz w:val="20"/>
        </w:rPr>
        <w:t>Journal</w:t>
      </w:r>
      <w:r w:rsidR="00131498" w:rsidRPr="007F6357">
        <w:rPr>
          <w:i/>
          <w:iCs/>
          <w:noProof/>
          <w:sz w:val="20"/>
        </w:rPr>
        <w:t xml:space="preserve"> </w:t>
      </w:r>
      <w:r w:rsidR="00391D3D">
        <w:rPr>
          <w:i/>
          <w:iCs/>
          <w:noProof/>
          <w:sz w:val="20"/>
        </w:rPr>
        <w:t xml:space="preserve">of </w:t>
      </w:r>
      <w:r w:rsidR="00131498" w:rsidRPr="007F6357">
        <w:rPr>
          <w:i/>
          <w:iCs/>
          <w:noProof/>
          <w:sz w:val="20"/>
        </w:rPr>
        <w:t>Biomed</w:t>
      </w:r>
      <w:r w:rsidR="00391D3D">
        <w:rPr>
          <w:i/>
          <w:iCs/>
          <w:noProof/>
          <w:sz w:val="20"/>
        </w:rPr>
        <w:t>ical Materials Research</w:t>
      </w:r>
      <w:r w:rsidR="00AD00D4">
        <w:rPr>
          <w:i/>
          <w:iCs/>
          <w:noProof/>
          <w:sz w:val="20"/>
        </w:rPr>
        <w:t xml:space="preserve"> </w:t>
      </w:r>
      <w:r w:rsidR="00391D3D">
        <w:rPr>
          <w:i/>
          <w:iCs/>
          <w:noProof/>
          <w:sz w:val="20"/>
        </w:rPr>
        <w:t>Part B: Applied</w:t>
      </w:r>
      <w:r w:rsidR="00AD00D4">
        <w:rPr>
          <w:i/>
          <w:iCs/>
          <w:noProof/>
          <w:sz w:val="20"/>
        </w:rPr>
        <w:t xml:space="preserve"> Biomater</w:t>
      </w:r>
      <w:r w:rsidR="00391D3D">
        <w:rPr>
          <w:i/>
          <w:iCs/>
          <w:noProof/>
          <w:sz w:val="20"/>
        </w:rPr>
        <w:t>ials</w:t>
      </w:r>
      <w:r w:rsidRPr="007F6357">
        <w:rPr>
          <w:noProof/>
          <w:sz w:val="20"/>
        </w:rPr>
        <w:t>, 87(</w:t>
      </w:r>
      <w:r w:rsidR="00131498" w:rsidRPr="007F6357">
        <w:rPr>
          <w:noProof/>
          <w:sz w:val="20"/>
        </w:rPr>
        <w:t>1</w:t>
      </w:r>
      <w:r w:rsidRPr="007F6357">
        <w:rPr>
          <w:noProof/>
          <w:sz w:val="20"/>
        </w:rPr>
        <w:t>): 204</w:t>
      </w:r>
      <w:r w:rsidR="00391D3D">
        <w:rPr>
          <w:noProof/>
          <w:sz w:val="20"/>
        </w:rPr>
        <w:t xml:space="preserve"> </w:t>
      </w:r>
      <w:r w:rsidRPr="007F6357">
        <w:rPr>
          <w:noProof/>
          <w:sz w:val="20"/>
        </w:rPr>
        <w:t>–</w:t>
      </w:r>
      <w:r w:rsidR="00391D3D">
        <w:rPr>
          <w:noProof/>
          <w:sz w:val="20"/>
        </w:rPr>
        <w:t xml:space="preserve"> 2</w:t>
      </w:r>
      <w:r w:rsidRPr="007F6357">
        <w:rPr>
          <w:noProof/>
          <w:sz w:val="20"/>
        </w:rPr>
        <w:t>12</w:t>
      </w:r>
      <w:r w:rsidR="00131498" w:rsidRPr="007F6357">
        <w:rPr>
          <w:noProof/>
          <w:sz w:val="20"/>
        </w:rPr>
        <w:t>.</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16</w:t>
      </w:r>
      <w:r w:rsidR="00435A1C" w:rsidRPr="007F6357">
        <w:rPr>
          <w:noProof/>
          <w:sz w:val="20"/>
        </w:rPr>
        <w:t>.</w:t>
      </w:r>
      <w:r w:rsidRPr="007F6357">
        <w:rPr>
          <w:noProof/>
          <w:sz w:val="20"/>
        </w:rPr>
        <w:tab/>
        <w:t xml:space="preserve">Kim, </w:t>
      </w:r>
      <w:r w:rsidR="00435A1C" w:rsidRPr="007F6357">
        <w:rPr>
          <w:noProof/>
          <w:sz w:val="20"/>
        </w:rPr>
        <w:t xml:space="preserve">C., </w:t>
      </w:r>
      <w:r w:rsidRPr="007F6357">
        <w:rPr>
          <w:noProof/>
          <w:sz w:val="20"/>
        </w:rPr>
        <w:t xml:space="preserve">Kendall, </w:t>
      </w:r>
      <w:r w:rsidR="00435A1C" w:rsidRPr="007F6357">
        <w:rPr>
          <w:noProof/>
          <w:sz w:val="20"/>
        </w:rPr>
        <w:t xml:space="preserve">M. R., </w:t>
      </w:r>
      <w:r w:rsidRPr="007F6357">
        <w:rPr>
          <w:noProof/>
          <w:sz w:val="20"/>
        </w:rPr>
        <w:t xml:space="preserve">Miller, </w:t>
      </w:r>
      <w:r w:rsidR="00435A1C" w:rsidRPr="007F6357">
        <w:rPr>
          <w:noProof/>
          <w:sz w:val="20"/>
        </w:rPr>
        <w:t>M. A.,</w:t>
      </w:r>
      <w:r w:rsidRPr="007F6357">
        <w:rPr>
          <w:noProof/>
          <w:sz w:val="20"/>
        </w:rPr>
        <w:t xml:space="preserve"> Long, </w:t>
      </w:r>
      <w:r w:rsidR="00435A1C" w:rsidRPr="007F6357">
        <w:rPr>
          <w:noProof/>
          <w:sz w:val="20"/>
        </w:rPr>
        <w:t>C. L.,</w:t>
      </w:r>
      <w:r w:rsidRPr="007F6357">
        <w:rPr>
          <w:noProof/>
          <w:sz w:val="20"/>
        </w:rPr>
        <w:t xml:space="preserve"> Preston, </w:t>
      </w:r>
      <w:r w:rsidR="00435A1C" w:rsidRPr="007F6357">
        <w:rPr>
          <w:noProof/>
          <w:sz w:val="20"/>
        </w:rPr>
        <w:t xml:space="preserve">R., </w:t>
      </w:r>
      <w:r w:rsidRPr="007F6357">
        <w:rPr>
          <w:noProof/>
          <w:sz w:val="20"/>
        </w:rPr>
        <w:t xml:space="preserve">Humphrey, </w:t>
      </w:r>
      <w:r w:rsidR="00435A1C" w:rsidRPr="007F6357">
        <w:rPr>
          <w:noProof/>
          <w:sz w:val="20"/>
        </w:rPr>
        <w:t xml:space="preserve">M. B., </w:t>
      </w:r>
      <w:r w:rsidRPr="007F6357">
        <w:rPr>
          <w:noProof/>
          <w:sz w:val="20"/>
        </w:rPr>
        <w:t xml:space="preserve">Madden, </w:t>
      </w:r>
      <w:r w:rsidR="00AD00D4">
        <w:rPr>
          <w:noProof/>
          <w:sz w:val="20"/>
        </w:rPr>
        <w:t>A. S. and</w:t>
      </w:r>
      <w:r w:rsidRPr="007F6357">
        <w:rPr>
          <w:noProof/>
          <w:sz w:val="20"/>
        </w:rPr>
        <w:t xml:space="preserve"> Tas, </w:t>
      </w:r>
      <w:r w:rsidR="00435A1C" w:rsidRPr="007F6357">
        <w:rPr>
          <w:noProof/>
          <w:sz w:val="20"/>
        </w:rPr>
        <w:t xml:space="preserve">A. C. (2013). </w:t>
      </w:r>
      <w:r w:rsidRPr="007F6357">
        <w:rPr>
          <w:noProof/>
          <w:sz w:val="20"/>
        </w:rPr>
        <w:t>Comparison of titanium soaked in 5M NaOH or 5M KOH solutions</w:t>
      </w:r>
      <w:r w:rsidR="00435A1C" w:rsidRPr="007F6357">
        <w:rPr>
          <w:noProof/>
          <w:sz w:val="20"/>
        </w:rPr>
        <w:t xml:space="preserve">. </w:t>
      </w:r>
      <w:r w:rsidRPr="007F6357">
        <w:rPr>
          <w:i/>
          <w:iCs/>
          <w:noProof/>
          <w:sz w:val="20"/>
        </w:rPr>
        <w:t>Mater</w:t>
      </w:r>
      <w:r w:rsidR="00391D3D">
        <w:rPr>
          <w:i/>
          <w:iCs/>
          <w:noProof/>
          <w:sz w:val="20"/>
        </w:rPr>
        <w:t>ials Science</w:t>
      </w:r>
      <w:r w:rsidRPr="007F6357">
        <w:rPr>
          <w:i/>
          <w:iCs/>
          <w:noProof/>
          <w:sz w:val="20"/>
        </w:rPr>
        <w:t xml:space="preserve"> </w:t>
      </w:r>
      <w:r w:rsidR="00391D3D">
        <w:rPr>
          <w:i/>
          <w:iCs/>
          <w:noProof/>
          <w:sz w:val="20"/>
        </w:rPr>
        <w:t>and Engineering</w:t>
      </w:r>
      <w:r w:rsidRPr="007F6357">
        <w:rPr>
          <w:i/>
          <w:iCs/>
          <w:noProof/>
          <w:sz w:val="20"/>
        </w:rPr>
        <w:t xml:space="preserve"> C</w:t>
      </w:r>
      <w:r w:rsidR="00435A1C" w:rsidRPr="007F6357">
        <w:rPr>
          <w:noProof/>
          <w:sz w:val="20"/>
        </w:rPr>
        <w:t xml:space="preserve">, </w:t>
      </w:r>
      <w:r w:rsidRPr="007F6357">
        <w:rPr>
          <w:noProof/>
          <w:sz w:val="20"/>
        </w:rPr>
        <w:t>33</w:t>
      </w:r>
      <w:r w:rsidR="00435A1C" w:rsidRPr="007F6357">
        <w:rPr>
          <w:noProof/>
          <w:sz w:val="20"/>
        </w:rPr>
        <w:t>:</w:t>
      </w:r>
      <w:r w:rsidR="00AD00D4">
        <w:rPr>
          <w:noProof/>
          <w:sz w:val="20"/>
        </w:rPr>
        <w:t xml:space="preserve"> </w:t>
      </w:r>
      <w:r w:rsidRPr="007F6357">
        <w:rPr>
          <w:noProof/>
          <w:sz w:val="20"/>
        </w:rPr>
        <w:t>327</w:t>
      </w:r>
      <w:r w:rsidR="00435A1C" w:rsidRPr="007F6357">
        <w:rPr>
          <w:noProof/>
          <w:sz w:val="20"/>
        </w:rPr>
        <w:t xml:space="preserve"> </w:t>
      </w:r>
      <w:r w:rsidRPr="007F6357">
        <w:rPr>
          <w:noProof/>
          <w:sz w:val="20"/>
        </w:rPr>
        <w:t>–</w:t>
      </w:r>
      <w:r w:rsidR="00435A1C" w:rsidRPr="007F6357">
        <w:rPr>
          <w:noProof/>
          <w:sz w:val="20"/>
        </w:rPr>
        <w:t xml:space="preserve"> </w:t>
      </w:r>
      <w:r w:rsidRPr="007F6357">
        <w:rPr>
          <w:noProof/>
          <w:sz w:val="20"/>
        </w:rPr>
        <w:t>339.</w:t>
      </w:r>
    </w:p>
    <w:p w:rsidR="00131498" w:rsidRPr="007F6357" w:rsidRDefault="00435A1C" w:rsidP="007F6357">
      <w:pPr>
        <w:pStyle w:val="NormalWeb"/>
        <w:spacing w:before="0" w:beforeAutospacing="0" w:after="0" w:afterAutospacing="0"/>
        <w:ind w:left="851" w:hanging="851"/>
        <w:jc w:val="both"/>
        <w:divId w:val="454369144"/>
        <w:rPr>
          <w:noProof/>
          <w:sz w:val="20"/>
        </w:rPr>
      </w:pPr>
      <w:r w:rsidRPr="007F6357">
        <w:rPr>
          <w:noProof/>
          <w:sz w:val="20"/>
        </w:rPr>
        <w:t>17.</w:t>
      </w:r>
      <w:r w:rsidR="00131498" w:rsidRPr="007F6357">
        <w:rPr>
          <w:noProof/>
          <w:sz w:val="20"/>
        </w:rPr>
        <w:tab/>
        <w:t xml:space="preserve">Mustafa, </w:t>
      </w:r>
      <w:r w:rsidRPr="007F6357">
        <w:rPr>
          <w:noProof/>
          <w:sz w:val="20"/>
        </w:rPr>
        <w:t xml:space="preserve">K., </w:t>
      </w:r>
      <w:r w:rsidR="00131498" w:rsidRPr="007F6357">
        <w:rPr>
          <w:noProof/>
          <w:sz w:val="20"/>
        </w:rPr>
        <w:t xml:space="preserve">Wennerberg, </w:t>
      </w:r>
      <w:r w:rsidRPr="007F6357">
        <w:rPr>
          <w:noProof/>
          <w:sz w:val="20"/>
        </w:rPr>
        <w:t xml:space="preserve">A., </w:t>
      </w:r>
      <w:r w:rsidR="00131498" w:rsidRPr="007F6357">
        <w:rPr>
          <w:noProof/>
          <w:sz w:val="20"/>
        </w:rPr>
        <w:t xml:space="preserve">Wroblewski, </w:t>
      </w:r>
      <w:r w:rsidRPr="007F6357">
        <w:rPr>
          <w:noProof/>
          <w:sz w:val="20"/>
        </w:rPr>
        <w:t xml:space="preserve">J., </w:t>
      </w:r>
      <w:r w:rsidR="00131498" w:rsidRPr="007F6357">
        <w:rPr>
          <w:noProof/>
          <w:sz w:val="20"/>
        </w:rPr>
        <w:t xml:space="preserve">Hultenby, </w:t>
      </w:r>
      <w:r w:rsidRPr="007F6357">
        <w:rPr>
          <w:noProof/>
          <w:sz w:val="20"/>
        </w:rPr>
        <w:t xml:space="preserve">K., </w:t>
      </w:r>
      <w:r w:rsidR="00131498" w:rsidRPr="007F6357">
        <w:rPr>
          <w:noProof/>
          <w:sz w:val="20"/>
        </w:rPr>
        <w:t xml:space="preserve">Lopez, </w:t>
      </w:r>
      <w:r w:rsidRPr="007F6357">
        <w:rPr>
          <w:noProof/>
          <w:sz w:val="20"/>
        </w:rPr>
        <w:t>B. S.</w:t>
      </w:r>
      <w:r w:rsidR="00AD00D4">
        <w:rPr>
          <w:noProof/>
          <w:sz w:val="20"/>
        </w:rPr>
        <w:t xml:space="preserve"> and</w:t>
      </w:r>
      <w:r w:rsidR="00131498" w:rsidRPr="007F6357">
        <w:rPr>
          <w:noProof/>
          <w:sz w:val="20"/>
        </w:rPr>
        <w:t xml:space="preserve"> Arvidson, </w:t>
      </w:r>
      <w:r w:rsidR="0061663E" w:rsidRPr="007F6357">
        <w:rPr>
          <w:noProof/>
          <w:sz w:val="20"/>
        </w:rPr>
        <w:t xml:space="preserve">K. (2001). </w:t>
      </w:r>
      <w:r w:rsidR="00131498" w:rsidRPr="007F6357">
        <w:rPr>
          <w:noProof/>
          <w:sz w:val="20"/>
        </w:rPr>
        <w:t>Determining o</w:t>
      </w:r>
      <w:r w:rsidR="00AD00D4">
        <w:rPr>
          <w:noProof/>
          <w:sz w:val="20"/>
        </w:rPr>
        <w:t>ptimal surface roughness of TiO</w:t>
      </w:r>
      <w:r w:rsidR="00131498" w:rsidRPr="00AD00D4">
        <w:rPr>
          <w:noProof/>
          <w:sz w:val="20"/>
          <w:vertAlign w:val="subscript"/>
        </w:rPr>
        <w:t>2</w:t>
      </w:r>
      <w:r w:rsidR="00131498" w:rsidRPr="007F6357">
        <w:rPr>
          <w:noProof/>
          <w:sz w:val="20"/>
        </w:rPr>
        <w:t xml:space="preserve"> blasted titanium </w:t>
      </w:r>
      <w:r w:rsidR="0061663E" w:rsidRPr="007F6357">
        <w:rPr>
          <w:noProof/>
          <w:sz w:val="20"/>
        </w:rPr>
        <w:t>implant material for attachment</w:t>
      </w:r>
      <w:r w:rsidR="00131498" w:rsidRPr="007F6357">
        <w:rPr>
          <w:noProof/>
          <w:sz w:val="20"/>
        </w:rPr>
        <w:t>, proliferation and differentiation of cells derived from human mandibular alveolar bone</w:t>
      </w:r>
      <w:r w:rsidR="0061663E" w:rsidRPr="007F6357">
        <w:rPr>
          <w:noProof/>
          <w:sz w:val="20"/>
        </w:rPr>
        <w:t>.</w:t>
      </w:r>
      <w:r w:rsidR="00131498" w:rsidRPr="007F6357">
        <w:rPr>
          <w:noProof/>
          <w:sz w:val="20"/>
        </w:rPr>
        <w:t xml:space="preserve"> </w:t>
      </w:r>
      <w:r w:rsidR="00391D3D">
        <w:rPr>
          <w:i/>
          <w:iCs/>
          <w:noProof/>
          <w:sz w:val="20"/>
        </w:rPr>
        <w:t>Clinical Oral Implants Research</w:t>
      </w:r>
      <w:r w:rsidR="00131498" w:rsidRPr="007F6357">
        <w:rPr>
          <w:noProof/>
          <w:sz w:val="20"/>
        </w:rPr>
        <w:t>, 12</w:t>
      </w:r>
      <w:r w:rsidR="0061663E" w:rsidRPr="007F6357">
        <w:rPr>
          <w:noProof/>
          <w:sz w:val="20"/>
        </w:rPr>
        <w:t xml:space="preserve"> (</w:t>
      </w:r>
      <w:r w:rsidR="00131498" w:rsidRPr="007F6357">
        <w:rPr>
          <w:noProof/>
          <w:sz w:val="20"/>
        </w:rPr>
        <w:t>5</w:t>
      </w:r>
      <w:r w:rsidR="0061663E" w:rsidRPr="007F6357">
        <w:rPr>
          <w:noProof/>
          <w:sz w:val="20"/>
        </w:rPr>
        <w:t>):</w:t>
      </w:r>
      <w:r w:rsidR="00131498" w:rsidRPr="007F6357">
        <w:rPr>
          <w:noProof/>
          <w:sz w:val="20"/>
        </w:rPr>
        <w:t xml:space="preserve"> 515</w:t>
      </w:r>
      <w:r w:rsidR="00AD00D4">
        <w:rPr>
          <w:noProof/>
          <w:sz w:val="20"/>
        </w:rPr>
        <w:t xml:space="preserve"> </w:t>
      </w:r>
      <w:r w:rsidR="00131498" w:rsidRPr="007F6357">
        <w:rPr>
          <w:noProof/>
          <w:sz w:val="20"/>
        </w:rPr>
        <w:t>–</w:t>
      </w:r>
      <w:r w:rsidR="00AD00D4">
        <w:rPr>
          <w:noProof/>
          <w:sz w:val="20"/>
        </w:rPr>
        <w:t xml:space="preserve"> </w:t>
      </w:r>
      <w:r w:rsidR="00131498" w:rsidRPr="007F6357">
        <w:rPr>
          <w:noProof/>
          <w:sz w:val="20"/>
        </w:rPr>
        <w:t>525.</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18</w:t>
      </w:r>
      <w:r w:rsidR="0061663E" w:rsidRPr="007F6357">
        <w:rPr>
          <w:noProof/>
          <w:sz w:val="20"/>
        </w:rPr>
        <w:t>.</w:t>
      </w:r>
      <w:r w:rsidRPr="007F6357">
        <w:rPr>
          <w:noProof/>
          <w:sz w:val="20"/>
        </w:rPr>
        <w:tab/>
        <w:t xml:space="preserve">Zhou, </w:t>
      </w:r>
      <w:r w:rsidR="0061663E" w:rsidRPr="007F6357">
        <w:rPr>
          <w:noProof/>
          <w:sz w:val="20"/>
        </w:rPr>
        <w:t xml:space="preserve">H., </w:t>
      </w:r>
      <w:r w:rsidRPr="007F6357">
        <w:rPr>
          <w:noProof/>
          <w:sz w:val="20"/>
        </w:rPr>
        <w:t xml:space="preserve">Nabiyouni, </w:t>
      </w:r>
      <w:r w:rsidR="0061663E" w:rsidRPr="007F6357">
        <w:rPr>
          <w:noProof/>
          <w:sz w:val="20"/>
        </w:rPr>
        <w:t xml:space="preserve">M. </w:t>
      </w:r>
      <w:r w:rsidR="00AD00D4">
        <w:rPr>
          <w:noProof/>
          <w:sz w:val="20"/>
        </w:rPr>
        <w:t>and</w:t>
      </w:r>
      <w:r w:rsidRPr="007F6357">
        <w:rPr>
          <w:noProof/>
          <w:sz w:val="20"/>
        </w:rPr>
        <w:t xml:space="preserve"> Bhaduri, </w:t>
      </w:r>
      <w:r w:rsidR="0061663E" w:rsidRPr="007F6357">
        <w:rPr>
          <w:noProof/>
          <w:sz w:val="20"/>
        </w:rPr>
        <w:t xml:space="preserve">S. B. (2013). </w:t>
      </w:r>
      <w:r w:rsidRPr="007F6357">
        <w:rPr>
          <w:noProof/>
          <w:sz w:val="20"/>
        </w:rPr>
        <w:t xml:space="preserve">Microwave assisted apatite coating deposition on Ti6Al4V implants. </w:t>
      </w:r>
      <w:r w:rsidR="00391D3D">
        <w:rPr>
          <w:i/>
          <w:iCs/>
          <w:noProof/>
          <w:sz w:val="20"/>
        </w:rPr>
        <w:t>Materials Science</w:t>
      </w:r>
      <w:r w:rsidRPr="007F6357">
        <w:rPr>
          <w:i/>
          <w:iCs/>
          <w:noProof/>
          <w:sz w:val="20"/>
        </w:rPr>
        <w:t xml:space="preserve"> </w:t>
      </w:r>
      <w:r w:rsidR="00391D3D">
        <w:rPr>
          <w:i/>
          <w:iCs/>
          <w:noProof/>
          <w:sz w:val="20"/>
        </w:rPr>
        <w:t>and Enginee</w:t>
      </w:r>
      <w:r w:rsidR="00E47A2E">
        <w:rPr>
          <w:i/>
          <w:iCs/>
          <w:noProof/>
          <w:sz w:val="20"/>
        </w:rPr>
        <w:t xml:space="preserve">ring C, </w:t>
      </w:r>
      <w:r w:rsidRPr="007F6357">
        <w:rPr>
          <w:noProof/>
          <w:sz w:val="20"/>
        </w:rPr>
        <w:t>33</w:t>
      </w:r>
      <w:r w:rsidR="0061663E" w:rsidRPr="007F6357">
        <w:rPr>
          <w:noProof/>
          <w:sz w:val="20"/>
        </w:rPr>
        <w:t>(</w:t>
      </w:r>
      <w:r w:rsidRPr="007F6357">
        <w:rPr>
          <w:noProof/>
          <w:sz w:val="20"/>
        </w:rPr>
        <w:t>7</w:t>
      </w:r>
      <w:r w:rsidR="0061663E" w:rsidRPr="007F6357">
        <w:rPr>
          <w:noProof/>
          <w:sz w:val="20"/>
        </w:rPr>
        <w:t>):</w:t>
      </w:r>
      <w:r w:rsidRPr="007F6357">
        <w:rPr>
          <w:noProof/>
          <w:sz w:val="20"/>
        </w:rPr>
        <w:t xml:space="preserve"> 4435</w:t>
      </w:r>
      <w:r w:rsidR="0061663E" w:rsidRPr="007F6357">
        <w:rPr>
          <w:noProof/>
          <w:sz w:val="20"/>
        </w:rPr>
        <w:t xml:space="preserve"> </w:t>
      </w:r>
      <w:r w:rsidRPr="007F6357">
        <w:rPr>
          <w:noProof/>
          <w:sz w:val="20"/>
        </w:rPr>
        <w:t>–</w:t>
      </w:r>
      <w:r w:rsidR="0061663E" w:rsidRPr="007F6357">
        <w:rPr>
          <w:noProof/>
          <w:sz w:val="20"/>
        </w:rPr>
        <w:t xml:space="preserve"> 44</w:t>
      </w:r>
      <w:r w:rsidRPr="007F6357">
        <w:rPr>
          <w:noProof/>
          <w:sz w:val="20"/>
        </w:rPr>
        <w:t>43.</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19</w:t>
      </w:r>
      <w:r w:rsidR="0061663E" w:rsidRPr="007F6357">
        <w:rPr>
          <w:noProof/>
          <w:sz w:val="20"/>
        </w:rPr>
        <w:t>.</w:t>
      </w:r>
      <w:r w:rsidR="0061663E" w:rsidRPr="007F6357">
        <w:rPr>
          <w:noProof/>
          <w:sz w:val="20"/>
        </w:rPr>
        <w:tab/>
      </w:r>
      <w:r w:rsidRPr="007F6357">
        <w:rPr>
          <w:noProof/>
          <w:sz w:val="20"/>
        </w:rPr>
        <w:t>Whyman</w:t>
      </w:r>
      <w:r w:rsidR="0061663E" w:rsidRPr="007F6357">
        <w:rPr>
          <w:noProof/>
          <w:sz w:val="20"/>
        </w:rPr>
        <w:t>, G</w:t>
      </w:r>
      <w:r w:rsidRPr="007F6357">
        <w:rPr>
          <w:noProof/>
          <w:sz w:val="20"/>
        </w:rPr>
        <w:t xml:space="preserve"> </w:t>
      </w:r>
      <w:r w:rsidR="00AD00D4">
        <w:rPr>
          <w:noProof/>
          <w:sz w:val="20"/>
        </w:rPr>
        <w:t>and</w:t>
      </w:r>
      <w:r w:rsidRPr="007F6357">
        <w:rPr>
          <w:noProof/>
          <w:sz w:val="20"/>
        </w:rPr>
        <w:t xml:space="preserve"> Bormashenko, </w:t>
      </w:r>
      <w:r w:rsidR="0061663E" w:rsidRPr="007F6357">
        <w:rPr>
          <w:noProof/>
          <w:sz w:val="20"/>
        </w:rPr>
        <w:t xml:space="preserve">E. (2011). </w:t>
      </w:r>
      <w:r w:rsidRPr="007F6357">
        <w:rPr>
          <w:noProof/>
          <w:sz w:val="20"/>
        </w:rPr>
        <w:t xml:space="preserve">How </w:t>
      </w:r>
      <w:r w:rsidR="00AD00D4" w:rsidRPr="007F6357">
        <w:rPr>
          <w:noProof/>
          <w:sz w:val="20"/>
        </w:rPr>
        <w:t xml:space="preserve">to make </w:t>
      </w:r>
      <w:r w:rsidR="00E47A2E">
        <w:rPr>
          <w:noProof/>
          <w:sz w:val="20"/>
        </w:rPr>
        <w:t>the cassie wetting state stable?</w:t>
      </w:r>
      <w:r w:rsidR="0061663E" w:rsidRPr="007F6357">
        <w:rPr>
          <w:noProof/>
          <w:sz w:val="20"/>
        </w:rPr>
        <w:t xml:space="preserve"> </w:t>
      </w:r>
      <w:r w:rsidRPr="007F6357">
        <w:rPr>
          <w:i/>
          <w:iCs/>
          <w:noProof/>
          <w:sz w:val="20"/>
        </w:rPr>
        <w:t>Langmuir</w:t>
      </w:r>
      <w:r w:rsidRPr="007F6357">
        <w:rPr>
          <w:noProof/>
          <w:sz w:val="20"/>
        </w:rPr>
        <w:t>, 27</w:t>
      </w:r>
      <w:r w:rsidR="0061663E" w:rsidRPr="007F6357">
        <w:rPr>
          <w:noProof/>
          <w:sz w:val="20"/>
        </w:rPr>
        <w:t>(</w:t>
      </w:r>
      <w:r w:rsidRPr="007F6357">
        <w:rPr>
          <w:noProof/>
          <w:sz w:val="20"/>
        </w:rPr>
        <w:t>13</w:t>
      </w:r>
      <w:r w:rsidR="0061663E" w:rsidRPr="007F6357">
        <w:rPr>
          <w:noProof/>
          <w:sz w:val="20"/>
        </w:rPr>
        <w:t xml:space="preserve">): </w:t>
      </w:r>
      <w:r w:rsidRPr="007F6357">
        <w:rPr>
          <w:noProof/>
          <w:sz w:val="20"/>
        </w:rPr>
        <w:t>8171</w:t>
      </w:r>
      <w:r w:rsidR="0061663E" w:rsidRPr="007F6357">
        <w:rPr>
          <w:noProof/>
          <w:sz w:val="20"/>
        </w:rPr>
        <w:t xml:space="preserve"> </w:t>
      </w:r>
      <w:r w:rsidRPr="007F6357">
        <w:rPr>
          <w:noProof/>
          <w:sz w:val="20"/>
        </w:rPr>
        <w:t>–</w:t>
      </w:r>
      <w:r w:rsidR="0061663E" w:rsidRPr="007F6357">
        <w:rPr>
          <w:noProof/>
          <w:sz w:val="20"/>
        </w:rPr>
        <w:t xml:space="preserve"> </w:t>
      </w:r>
      <w:r w:rsidRPr="007F6357">
        <w:rPr>
          <w:noProof/>
          <w:sz w:val="20"/>
        </w:rPr>
        <w:t>8176.</w:t>
      </w:r>
    </w:p>
    <w:p w:rsidR="00131498" w:rsidRPr="007F6357" w:rsidRDefault="0061663E" w:rsidP="007F6357">
      <w:pPr>
        <w:pStyle w:val="NormalWeb"/>
        <w:spacing w:before="0" w:beforeAutospacing="0" w:after="0" w:afterAutospacing="0"/>
        <w:ind w:left="851" w:hanging="851"/>
        <w:jc w:val="both"/>
        <w:divId w:val="454369144"/>
        <w:rPr>
          <w:noProof/>
          <w:sz w:val="20"/>
        </w:rPr>
      </w:pPr>
      <w:r w:rsidRPr="007F6357">
        <w:rPr>
          <w:noProof/>
          <w:sz w:val="20"/>
        </w:rPr>
        <w:t>20.</w:t>
      </w:r>
      <w:r w:rsidR="00131498" w:rsidRPr="007F6357">
        <w:rPr>
          <w:noProof/>
          <w:sz w:val="20"/>
        </w:rPr>
        <w:tab/>
      </w:r>
      <w:r w:rsidR="00AD00D4" w:rsidRPr="007F6357">
        <w:rPr>
          <w:noProof/>
          <w:sz w:val="20"/>
        </w:rPr>
        <w:t>Rosales-Leal</w:t>
      </w:r>
      <w:r w:rsidR="00AD00D4">
        <w:rPr>
          <w:noProof/>
          <w:sz w:val="20"/>
        </w:rPr>
        <w:t>,</w:t>
      </w:r>
      <w:r w:rsidR="00AD00D4" w:rsidRPr="007F6357">
        <w:rPr>
          <w:noProof/>
          <w:sz w:val="20"/>
        </w:rPr>
        <w:t xml:space="preserve"> </w:t>
      </w:r>
      <w:r w:rsidR="00131498" w:rsidRPr="007F6357">
        <w:rPr>
          <w:noProof/>
          <w:sz w:val="20"/>
        </w:rPr>
        <w:t xml:space="preserve">J. I., </w:t>
      </w:r>
      <w:r w:rsidR="00AD00D4" w:rsidRPr="007F6357">
        <w:rPr>
          <w:noProof/>
          <w:sz w:val="20"/>
        </w:rPr>
        <w:t>Rodríguez-Valverde</w:t>
      </w:r>
      <w:r w:rsidR="00AD00D4">
        <w:rPr>
          <w:noProof/>
          <w:sz w:val="20"/>
        </w:rPr>
        <w:t xml:space="preserve">. </w:t>
      </w:r>
      <w:r w:rsidR="00131498" w:rsidRPr="007F6357">
        <w:rPr>
          <w:noProof/>
          <w:sz w:val="20"/>
        </w:rPr>
        <w:t xml:space="preserve">M. </w:t>
      </w:r>
      <w:r w:rsidR="00AD00D4" w:rsidRPr="007F6357">
        <w:rPr>
          <w:noProof/>
          <w:sz w:val="20"/>
        </w:rPr>
        <w:t>Mazzaglia</w:t>
      </w:r>
      <w:r w:rsidR="00AD00D4">
        <w:rPr>
          <w:noProof/>
          <w:sz w:val="20"/>
        </w:rPr>
        <w:t>,</w:t>
      </w:r>
      <w:r w:rsidR="00AD00D4" w:rsidRPr="007F6357">
        <w:rPr>
          <w:noProof/>
          <w:sz w:val="20"/>
        </w:rPr>
        <w:t xml:space="preserve"> </w:t>
      </w:r>
      <w:r w:rsidR="00131498" w:rsidRPr="007F6357">
        <w:rPr>
          <w:noProof/>
          <w:sz w:val="20"/>
        </w:rPr>
        <w:t xml:space="preserve">A., G., </w:t>
      </w:r>
      <w:r w:rsidR="00AD00D4" w:rsidRPr="007F6357">
        <w:rPr>
          <w:noProof/>
          <w:sz w:val="20"/>
        </w:rPr>
        <w:t>Ramón-Torregrosa</w:t>
      </w:r>
      <w:r w:rsidR="00AD00D4">
        <w:rPr>
          <w:noProof/>
          <w:sz w:val="20"/>
        </w:rPr>
        <w:t>,</w:t>
      </w:r>
      <w:r w:rsidR="00AD00D4" w:rsidRPr="007F6357">
        <w:rPr>
          <w:noProof/>
          <w:sz w:val="20"/>
        </w:rPr>
        <w:t xml:space="preserve"> </w:t>
      </w:r>
      <w:r w:rsidR="00131498" w:rsidRPr="007F6357">
        <w:rPr>
          <w:noProof/>
          <w:sz w:val="20"/>
        </w:rPr>
        <w:t xml:space="preserve">P. J., </w:t>
      </w:r>
      <w:r w:rsidR="00AD00D4" w:rsidRPr="007F6357">
        <w:rPr>
          <w:noProof/>
          <w:sz w:val="20"/>
        </w:rPr>
        <w:t>Díaz-Rodríguez</w:t>
      </w:r>
      <w:r w:rsidR="00AD00D4">
        <w:rPr>
          <w:noProof/>
          <w:sz w:val="20"/>
        </w:rPr>
        <w:t>,</w:t>
      </w:r>
      <w:r w:rsidR="00AD00D4" w:rsidRPr="007F6357">
        <w:rPr>
          <w:noProof/>
          <w:sz w:val="20"/>
        </w:rPr>
        <w:t xml:space="preserve"> </w:t>
      </w:r>
      <w:r w:rsidR="00131498" w:rsidRPr="007F6357">
        <w:rPr>
          <w:noProof/>
          <w:sz w:val="20"/>
        </w:rPr>
        <w:t xml:space="preserve">L., </w:t>
      </w:r>
      <w:r w:rsidR="00AD00D4" w:rsidRPr="007F6357">
        <w:rPr>
          <w:noProof/>
          <w:sz w:val="20"/>
        </w:rPr>
        <w:t>García-Martínez</w:t>
      </w:r>
      <w:r w:rsidR="00AD00D4">
        <w:rPr>
          <w:noProof/>
          <w:sz w:val="20"/>
        </w:rPr>
        <w:t>,</w:t>
      </w:r>
      <w:r w:rsidR="00AD00D4" w:rsidRPr="007F6357">
        <w:rPr>
          <w:noProof/>
          <w:sz w:val="20"/>
        </w:rPr>
        <w:t xml:space="preserve"> </w:t>
      </w:r>
      <w:r w:rsidR="00131498" w:rsidRPr="007F6357">
        <w:rPr>
          <w:noProof/>
          <w:sz w:val="20"/>
        </w:rPr>
        <w:t xml:space="preserve">O., </w:t>
      </w:r>
      <w:r w:rsidR="00AD00D4" w:rsidRPr="007F6357">
        <w:rPr>
          <w:noProof/>
          <w:sz w:val="20"/>
        </w:rPr>
        <w:t>Vallecillo-Capilla</w:t>
      </w:r>
      <w:r w:rsidR="00AD00D4">
        <w:rPr>
          <w:noProof/>
          <w:sz w:val="20"/>
        </w:rPr>
        <w:t>,</w:t>
      </w:r>
      <w:r w:rsidR="00AD00D4" w:rsidRPr="007F6357">
        <w:rPr>
          <w:noProof/>
          <w:sz w:val="20"/>
        </w:rPr>
        <w:t xml:space="preserve"> </w:t>
      </w:r>
      <w:r w:rsidR="00131498" w:rsidRPr="007F6357">
        <w:rPr>
          <w:noProof/>
          <w:sz w:val="20"/>
        </w:rPr>
        <w:t xml:space="preserve">M., </w:t>
      </w:r>
      <w:r w:rsidR="00AD00D4" w:rsidRPr="007F6357">
        <w:rPr>
          <w:noProof/>
          <w:sz w:val="20"/>
        </w:rPr>
        <w:t>Ruiz</w:t>
      </w:r>
      <w:r w:rsidR="00AD00D4">
        <w:rPr>
          <w:noProof/>
          <w:sz w:val="20"/>
        </w:rPr>
        <w:t>,</w:t>
      </w:r>
      <w:r w:rsidR="00AD00D4" w:rsidRPr="007F6357">
        <w:rPr>
          <w:noProof/>
          <w:sz w:val="20"/>
        </w:rPr>
        <w:t xml:space="preserve"> </w:t>
      </w:r>
      <w:r w:rsidR="00131498" w:rsidRPr="007F6357">
        <w:rPr>
          <w:noProof/>
          <w:sz w:val="20"/>
        </w:rPr>
        <w:t>C.</w:t>
      </w:r>
      <w:r w:rsidR="00AD00D4">
        <w:rPr>
          <w:noProof/>
          <w:sz w:val="20"/>
        </w:rPr>
        <w:t xml:space="preserve"> and </w:t>
      </w:r>
      <w:r w:rsidR="00131498" w:rsidRPr="007F6357">
        <w:rPr>
          <w:noProof/>
          <w:sz w:val="20"/>
        </w:rPr>
        <w:t xml:space="preserve">M. A. Cabrerizo-Vílchez, </w:t>
      </w:r>
      <w:r w:rsidRPr="007F6357">
        <w:rPr>
          <w:noProof/>
          <w:sz w:val="20"/>
        </w:rPr>
        <w:t xml:space="preserve">(2010). </w:t>
      </w:r>
      <w:r w:rsidR="00131498" w:rsidRPr="007F6357">
        <w:rPr>
          <w:noProof/>
          <w:sz w:val="20"/>
        </w:rPr>
        <w:t xml:space="preserve">Effect of roughness, wettability and morphology of engineered titanium surfaces on </w:t>
      </w:r>
      <w:r w:rsidR="00131498" w:rsidRPr="007F6357">
        <w:rPr>
          <w:noProof/>
          <w:sz w:val="20"/>
        </w:rPr>
        <w:lastRenderedPageBreak/>
        <w:t>osteoblast-like cell adhesi</w:t>
      </w:r>
      <w:r w:rsidRPr="007F6357">
        <w:rPr>
          <w:noProof/>
          <w:sz w:val="20"/>
        </w:rPr>
        <w:t xml:space="preserve">on. </w:t>
      </w:r>
      <w:r w:rsidR="00E47A2E">
        <w:rPr>
          <w:i/>
          <w:iCs/>
          <w:noProof/>
          <w:sz w:val="20"/>
        </w:rPr>
        <w:t>Colloids Surfaces A Physicochemical and Engineering Aspects</w:t>
      </w:r>
      <w:r w:rsidR="00131498" w:rsidRPr="007F6357">
        <w:rPr>
          <w:noProof/>
          <w:sz w:val="20"/>
        </w:rPr>
        <w:t>, 365</w:t>
      </w:r>
      <w:r w:rsidRPr="007F6357">
        <w:rPr>
          <w:noProof/>
          <w:sz w:val="20"/>
        </w:rPr>
        <w:t xml:space="preserve"> (</w:t>
      </w:r>
      <w:r w:rsidR="00131498" w:rsidRPr="007F6357">
        <w:rPr>
          <w:noProof/>
          <w:sz w:val="20"/>
        </w:rPr>
        <w:t>1–3</w:t>
      </w:r>
      <w:r w:rsidRPr="007F6357">
        <w:rPr>
          <w:noProof/>
          <w:sz w:val="20"/>
        </w:rPr>
        <w:t xml:space="preserve">): </w:t>
      </w:r>
      <w:r w:rsidR="00131498" w:rsidRPr="007F6357">
        <w:rPr>
          <w:noProof/>
          <w:sz w:val="20"/>
        </w:rPr>
        <w:t>222</w:t>
      </w:r>
      <w:r w:rsidR="00AD00D4">
        <w:rPr>
          <w:noProof/>
          <w:sz w:val="20"/>
        </w:rPr>
        <w:t xml:space="preserve"> </w:t>
      </w:r>
      <w:r w:rsidR="00131498" w:rsidRPr="007F6357">
        <w:rPr>
          <w:noProof/>
          <w:sz w:val="20"/>
        </w:rPr>
        <w:t>–</w:t>
      </w:r>
      <w:r w:rsidR="00AD00D4">
        <w:rPr>
          <w:noProof/>
          <w:sz w:val="20"/>
        </w:rPr>
        <w:t xml:space="preserve"> </w:t>
      </w:r>
      <w:r w:rsidR="00131498" w:rsidRPr="007F6357">
        <w:rPr>
          <w:noProof/>
          <w:sz w:val="20"/>
        </w:rPr>
        <w:t>229.</w:t>
      </w:r>
    </w:p>
    <w:p w:rsidR="00131498" w:rsidRPr="007F6357" w:rsidRDefault="0061663E" w:rsidP="007F6357">
      <w:pPr>
        <w:pStyle w:val="NormalWeb"/>
        <w:spacing w:before="0" w:beforeAutospacing="0" w:after="0" w:afterAutospacing="0"/>
        <w:ind w:left="851" w:hanging="851"/>
        <w:jc w:val="both"/>
        <w:divId w:val="454369144"/>
        <w:rPr>
          <w:noProof/>
          <w:sz w:val="20"/>
        </w:rPr>
      </w:pPr>
      <w:r w:rsidRPr="007F6357">
        <w:rPr>
          <w:noProof/>
          <w:sz w:val="20"/>
        </w:rPr>
        <w:t>21.</w:t>
      </w:r>
      <w:r w:rsidR="00131498" w:rsidRPr="007F6357">
        <w:rPr>
          <w:noProof/>
          <w:sz w:val="20"/>
        </w:rPr>
        <w:tab/>
        <w:t xml:space="preserve">Wei, </w:t>
      </w:r>
      <w:r w:rsidRPr="007F6357">
        <w:rPr>
          <w:noProof/>
          <w:sz w:val="20"/>
        </w:rPr>
        <w:t xml:space="preserve">M., </w:t>
      </w:r>
      <w:r w:rsidR="00131498" w:rsidRPr="007F6357">
        <w:rPr>
          <w:noProof/>
          <w:sz w:val="20"/>
        </w:rPr>
        <w:t xml:space="preserve">Kim, </w:t>
      </w:r>
      <w:r w:rsidRPr="007F6357">
        <w:rPr>
          <w:noProof/>
          <w:sz w:val="20"/>
        </w:rPr>
        <w:t xml:space="preserve">H.-M., </w:t>
      </w:r>
      <w:r w:rsidR="00131498" w:rsidRPr="007F6357">
        <w:rPr>
          <w:noProof/>
          <w:sz w:val="20"/>
        </w:rPr>
        <w:t xml:space="preserve">Kokubo, </w:t>
      </w:r>
      <w:r w:rsidR="00AD00D4">
        <w:rPr>
          <w:noProof/>
          <w:sz w:val="20"/>
        </w:rPr>
        <w:t>T. and</w:t>
      </w:r>
      <w:r w:rsidR="00131498" w:rsidRPr="007F6357">
        <w:rPr>
          <w:noProof/>
          <w:sz w:val="20"/>
        </w:rPr>
        <w:t xml:space="preserve"> Evans, </w:t>
      </w:r>
      <w:r w:rsidRPr="007F6357">
        <w:rPr>
          <w:noProof/>
          <w:sz w:val="20"/>
        </w:rPr>
        <w:t xml:space="preserve">J. H. (2002). </w:t>
      </w:r>
      <w:r w:rsidR="00131498" w:rsidRPr="007F6357">
        <w:rPr>
          <w:noProof/>
          <w:sz w:val="20"/>
        </w:rPr>
        <w:t>Optimising the bioactivity of al</w:t>
      </w:r>
      <w:r w:rsidRPr="007F6357">
        <w:rPr>
          <w:noProof/>
          <w:sz w:val="20"/>
        </w:rPr>
        <w:t xml:space="preserve">kaline-treated titanium alloy. </w:t>
      </w:r>
      <w:r w:rsidR="00E47A2E">
        <w:rPr>
          <w:i/>
          <w:iCs/>
          <w:noProof/>
          <w:sz w:val="20"/>
        </w:rPr>
        <w:t>Materials Science</w:t>
      </w:r>
      <w:r w:rsidR="00131498" w:rsidRPr="007F6357">
        <w:rPr>
          <w:i/>
          <w:iCs/>
          <w:noProof/>
          <w:sz w:val="20"/>
        </w:rPr>
        <w:t xml:space="preserve"> </w:t>
      </w:r>
      <w:r w:rsidR="00E47A2E">
        <w:rPr>
          <w:i/>
          <w:iCs/>
          <w:noProof/>
          <w:sz w:val="20"/>
        </w:rPr>
        <w:t xml:space="preserve">and </w:t>
      </w:r>
      <w:r w:rsidR="00131498" w:rsidRPr="007F6357">
        <w:rPr>
          <w:i/>
          <w:iCs/>
          <w:noProof/>
          <w:sz w:val="20"/>
        </w:rPr>
        <w:t>En</w:t>
      </w:r>
      <w:r w:rsidR="00E47A2E">
        <w:rPr>
          <w:i/>
          <w:iCs/>
          <w:noProof/>
          <w:sz w:val="20"/>
        </w:rPr>
        <w:t>gineering</w:t>
      </w:r>
      <w:r w:rsidR="00131498" w:rsidRPr="007F6357">
        <w:rPr>
          <w:i/>
          <w:iCs/>
          <w:noProof/>
          <w:sz w:val="20"/>
        </w:rPr>
        <w:t xml:space="preserve"> C</w:t>
      </w:r>
      <w:r w:rsidRPr="007F6357">
        <w:rPr>
          <w:noProof/>
          <w:sz w:val="20"/>
        </w:rPr>
        <w:t>, 20 (</w:t>
      </w:r>
      <w:r w:rsidR="00131498" w:rsidRPr="007F6357">
        <w:rPr>
          <w:noProof/>
          <w:sz w:val="20"/>
        </w:rPr>
        <w:t>1–2</w:t>
      </w:r>
      <w:r w:rsidRPr="007F6357">
        <w:rPr>
          <w:noProof/>
          <w:sz w:val="20"/>
        </w:rPr>
        <w:t xml:space="preserve">): </w:t>
      </w:r>
      <w:r w:rsidR="00131498" w:rsidRPr="007F6357">
        <w:rPr>
          <w:noProof/>
          <w:sz w:val="20"/>
        </w:rPr>
        <w:t>125</w:t>
      </w:r>
      <w:r w:rsidRPr="007F6357">
        <w:rPr>
          <w:noProof/>
          <w:sz w:val="20"/>
        </w:rPr>
        <w:t xml:space="preserve"> </w:t>
      </w:r>
      <w:r w:rsidR="00131498" w:rsidRPr="007F6357">
        <w:rPr>
          <w:noProof/>
          <w:sz w:val="20"/>
        </w:rPr>
        <w:t>–</w:t>
      </w:r>
      <w:r w:rsidRPr="007F6357">
        <w:rPr>
          <w:noProof/>
          <w:sz w:val="20"/>
        </w:rPr>
        <w:t xml:space="preserve"> </w:t>
      </w:r>
      <w:r w:rsidR="00131498" w:rsidRPr="007F6357">
        <w:rPr>
          <w:noProof/>
          <w:sz w:val="20"/>
        </w:rPr>
        <w:t>134</w:t>
      </w:r>
      <w:r w:rsidRPr="007F6357">
        <w:rPr>
          <w:noProof/>
          <w:sz w:val="20"/>
        </w:rPr>
        <w:t>.</w:t>
      </w:r>
    </w:p>
    <w:p w:rsidR="00131498" w:rsidRPr="007F6357" w:rsidRDefault="00B6694F" w:rsidP="007F6357">
      <w:pPr>
        <w:pStyle w:val="NormalWeb"/>
        <w:spacing w:before="0" w:beforeAutospacing="0" w:after="0" w:afterAutospacing="0"/>
        <w:ind w:left="851" w:hanging="851"/>
        <w:jc w:val="both"/>
        <w:divId w:val="454369144"/>
        <w:rPr>
          <w:noProof/>
          <w:sz w:val="20"/>
        </w:rPr>
      </w:pPr>
      <w:r w:rsidRPr="007F6357">
        <w:rPr>
          <w:noProof/>
          <w:sz w:val="20"/>
        </w:rPr>
        <w:t>22.</w:t>
      </w:r>
      <w:r w:rsidR="00131498" w:rsidRPr="007F6357">
        <w:rPr>
          <w:noProof/>
          <w:sz w:val="20"/>
        </w:rPr>
        <w:tab/>
        <w:t xml:space="preserve">Ciobanu, </w:t>
      </w:r>
      <w:r w:rsidRPr="007F6357">
        <w:rPr>
          <w:noProof/>
          <w:sz w:val="20"/>
        </w:rPr>
        <w:t>G.,</w:t>
      </w:r>
      <w:r w:rsidR="00131498" w:rsidRPr="007F6357">
        <w:rPr>
          <w:noProof/>
          <w:sz w:val="20"/>
        </w:rPr>
        <w:t xml:space="preserve"> Carja, </w:t>
      </w:r>
      <w:r w:rsidRPr="007F6357">
        <w:rPr>
          <w:noProof/>
          <w:sz w:val="20"/>
        </w:rPr>
        <w:t>G.,</w:t>
      </w:r>
      <w:r w:rsidR="00131498" w:rsidRPr="007F6357">
        <w:rPr>
          <w:noProof/>
          <w:sz w:val="20"/>
        </w:rPr>
        <w:t xml:space="preserve"> Ciobanu, </w:t>
      </w:r>
      <w:r w:rsidRPr="007F6357">
        <w:rPr>
          <w:noProof/>
          <w:sz w:val="20"/>
        </w:rPr>
        <w:t xml:space="preserve">O., </w:t>
      </w:r>
      <w:r w:rsidR="00131498" w:rsidRPr="007F6357">
        <w:rPr>
          <w:noProof/>
          <w:sz w:val="20"/>
        </w:rPr>
        <w:t xml:space="preserve">Sandu, </w:t>
      </w:r>
      <w:r w:rsidR="00AD00D4">
        <w:rPr>
          <w:noProof/>
          <w:sz w:val="20"/>
        </w:rPr>
        <w:t xml:space="preserve">I. and </w:t>
      </w:r>
      <w:r w:rsidR="00131498" w:rsidRPr="007F6357">
        <w:rPr>
          <w:noProof/>
          <w:sz w:val="20"/>
        </w:rPr>
        <w:t xml:space="preserve">Sandu, </w:t>
      </w:r>
      <w:r w:rsidRPr="007F6357">
        <w:rPr>
          <w:noProof/>
          <w:sz w:val="20"/>
        </w:rPr>
        <w:t xml:space="preserve">A. (2009). </w:t>
      </w:r>
      <w:r w:rsidR="00131498" w:rsidRPr="007F6357">
        <w:rPr>
          <w:noProof/>
          <w:sz w:val="20"/>
        </w:rPr>
        <w:t xml:space="preserve">SEM and EDX studies of bioactive hydroxyapatite </w:t>
      </w:r>
      <w:r w:rsidRPr="007F6357">
        <w:rPr>
          <w:noProof/>
          <w:sz w:val="20"/>
        </w:rPr>
        <w:t>coatings on titanium implants.</w:t>
      </w:r>
      <w:r w:rsidR="00131498" w:rsidRPr="007F6357">
        <w:rPr>
          <w:noProof/>
          <w:sz w:val="20"/>
        </w:rPr>
        <w:t xml:space="preserve"> </w:t>
      </w:r>
      <w:r w:rsidR="00131498" w:rsidRPr="007F6357">
        <w:rPr>
          <w:i/>
          <w:iCs/>
          <w:noProof/>
          <w:sz w:val="20"/>
        </w:rPr>
        <w:t>Micron</w:t>
      </w:r>
      <w:r w:rsidR="00131498" w:rsidRPr="007F6357">
        <w:rPr>
          <w:noProof/>
          <w:sz w:val="20"/>
        </w:rPr>
        <w:t>, 40</w:t>
      </w:r>
      <w:r w:rsidRPr="007F6357">
        <w:rPr>
          <w:noProof/>
          <w:sz w:val="20"/>
        </w:rPr>
        <w:t xml:space="preserve"> (</w:t>
      </w:r>
      <w:r w:rsidR="00131498" w:rsidRPr="007F6357">
        <w:rPr>
          <w:noProof/>
          <w:sz w:val="20"/>
        </w:rPr>
        <w:t>1</w:t>
      </w:r>
      <w:r w:rsidRPr="007F6357">
        <w:rPr>
          <w:noProof/>
          <w:sz w:val="20"/>
        </w:rPr>
        <w:t xml:space="preserve">): </w:t>
      </w:r>
      <w:r w:rsidR="00131498" w:rsidRPr="007F6357">
        <w:rPr>
          <w:noProof/>
          <w:sz w:val="20"/>
        </w:rPr>
        <w:t>143</w:t>
      </w:r>
      <w:r w:rsidR="00AD00D4">
        <w:rPr>
          <w:noProof/>
          <w:sz w:val="20"/>
        </w:rPr>
        <w:t xml:space="preserve"> </w:t>
      </w:r>
      <w:r w:rsidR="00131498" w:rsidRPr="007F6357">
        <w:rPr>
          <w:noProof/>
          <w:sz w:val="20"/>
        </w:rPr>
        <w:t>–</w:t>
      </w:r>
      <w:r w:rsidR="00AD00D4">
        <w:rPr>
          <w:noProof/>
          <w:sz w:val="20"/>
        </w:rPr>
        <w:t xml:space="preserve"> </w:t>
      </w:r>
      <w:r w:rsidRPr="007F6357">
        <w:rPr>
          <w:noProof/>
          <w:sz w:val="20"/>
        </w:rPr>
        <w:t>14</w:t>
      </w:r>
      <w:r w:rsidR="00131498" w:rsidRPr="007F6357">
        <w:rPr>
          <w:noProof/>
          <w:sz w:val="20"/>
        </w:rPr>
        <w:t>6.</w:t>
      </w:r>
    </w:p>
    <w:p w:rsidR="00131498" w:rsidRPr="007F6357" w:rsidRDefault="00B6694F" w:rsidP="007F6357">
      <w:pPr>
        <w:pStyle w:val="NormalWeb"/>
        <w:spacing w:before="0" w:beforeAutospacing="0" w:after="0" w:afterAutospacing="0"/>
        <w:ind w:left="851" w:hanging="851"/>
        <w:jc w:val="both"/>
        <w:divId w:val="454369144"/>
        <w:rPr>
          <w:noProof/>
          <w:sz w:val="20"/>
        </w:rPr>
      </w:pPr>
      <w:r w:rsidRPr="007F6357">
        <w:rPr>
          <w:noProof/>
          <w:sz w:val="20"/>
        </w:rPr>
        <w:t>23.</w:t>
      </w:r>
      <w:r w:rsidR="00131498" w:rsidRPr="007F6357">
        <w:rPr>
          <w:noProof/>
          <w:sz w:val="20"/>
        </w:rPr>
        <w:tab/>
        <w:t xml:space="preserve">Wang, </w:t>
      </w:r>
      <w:r w:rsidRPr="007F6357">
        <w:rPr>
          <w:noProof/>
          <w:sz w:val="20"/>
        </w:rPr>
        <w:t xml:space="preserve">X., </w:t>
      </w:r>
      <w:r w:rsidR="00131498" w:rsidRPr="007F6357">
        <w:rPr>
          <w:noProof/>
          <w:sz w:val="20"/>
        </w:rPr>
        <w:t xml:space="preserve">Liu, </w:t>
      </w:r>
      <w:r w:rsidRPr="007F6357">
        <w:rPr>
          <w:noProof/>
          <w:sz w:val="20"/>
        </w:rPr>
        <w:t xml:space="preserve">S. J., </w:t>
      </w:r>
      <w:r w:rsidR="00131498" w:rsidRPr="007F6357">
        <w:rPr>
          <w:noProof/>
          <w:sz w:val="20"/>
        </w:rPr>
        <w:t xml:space="preserve">Qi, </w:t>
      </w:r>
      <w:r w:rsidRPr="007F6357">
        <w:rPr>
          <w:noProof/>
          <w:sz w:val="20"/>
        </w:rPr>
        <w:t xml:space="preserve">Y. M., </w:t>
      </w:r>
      <w:r w:rsidR="00131498" w:rsidRPr="007F6357">
        <w:rPr>
          <w:noProof/>
          <w:sz w:val="20"/>
        </w:rPr>
        <w:t xml:space="preserve">Zhao, </w:t>
      </w:r>
      <w:r w:rsidR="00AD00D4">
        <w:rPr>
          <w:noProof/>
          <w:sz w:val="20"/>
        </w:rPr>
        <w:t>L. C. and</w:t>
      </w:r>
      <w:r w:rsidRPr="007F6357">
        <w:rPr>
          <w:noProof/>
          <w:sz w:val="20"/>
        </w:rPr>
        <w:t xml:space="preserve"> </w:t>
      </w:r>
      <w:r w:rsidR="00131498" w:rsidRPr="007F6357">
        <w:rPr>
          <w:noProof/>
          <w:sz w:val="20"/>
        </w:rPr>
        <w:t xml:space="preserve">Cui, </w:t>
      </w:r>
      <w:r w:rsidRPr="007F6357">
        <w:rPr>
          <w:noProof/>
          <w:sz w:val="20"/>
        </w:rPr>
        <w:t xml:space="preserve">C. X. (2014). </w:t>
      </w:r>
      <w:r w:rsidR="00131498" w:rsidRPr="007F6357">
        <w:rPr>
          <w:noProof/>
          <w:sz w:val="20"/>
        </w:rPr>
        <w:t>Behavior of potassium titanate wh</w:t>
      </w:r>
      <w:r w:rsidRPr="007F6357">
        <w:rPr>
          <w:noProof/>
          <w:sz w:val="20"/>
        </w:rPr>
        <w:t xml:space="preserve">isker in simulated body fluid. </w:t>
      </w:r>
      <w:r w:rsidR="00E47A2E">
        <w:rPr>
          <w:i/>
          <w:iCs/>
          <w:noProof/>
          <w:sz w:val="20"/>
        </w:rPr>
        <w:t>Materials Letters</w:t>
      </w:r>
      <w:r w:rsidRPr="007F6357">
        <w:rPr>
          <w:noProof/>
          <w:sz w:val="20"/>
        </w:rPr>
        <w:t>, 135:</w:t>
      </w:r>
      <w:r w:rsidR="00E47A2E">
        <w:rPr>
          <w:noProof/>
          <w:sz w:val="20"/>
        </w:rPr>
        <w:t xml:space="preserve"> </w:t>
      </w:r>
      <w:r w:rsidRPr="007F6357">
        <w:rPr>
          <w:noProof/>
          <w:sz w:val="20"/>
        </w:rPr>
        <w:t>139 – 142</w:t>
      </w:r>
      <w:r w:rsidR="00131498" w:rsidRPr="007F6357">
        <w:rPr>
          <w:noProof/>
          <w:sz w:val="20"/>
        </w:rPr>
        <w:t>.</w:t>
      </w:r>
    </w:p>
    <w:p w:rsidR="00131498" w:rsidRPr="007F6357" w:rsidRDefault="00131498" w:rsidP="007F6357">
      <w:pPr>
        <w:pStyle w:val="NormalWeb"/>
        <w:spacing w:before="0" w:beforeAutospacing="0" w:after="0" w:afterAutospacing="0"/>
        <w:ind w:left="851" w:hanging="851"/>
        <w:jc w:val="both"/>
        <w:divId w:val="454369144"/>
        <w:rPr>
          <w:noProof/>
          <w:sz w:val="20"/>
        </w:rPr>
      </w:pPr>
      <w:r w:rsidRPr="007F6357">
        <w:rPr>
          <w:noProof/>
          <w:sz w:val="20"/>
        </w:rPr>
        <w:t>24</w:t>
      </w:r>
      <w:r w:rsidR="00B6694F" w:rsidRPr="007F6357">
        <w:rPr>
          <w:noProof/>
          <w:sz w:val="20"/>
        </w:rPr>
        <w:t>.</w:t>
      </w:r>
      <w:r w:rsidRPr="007F6357">
        <w:rPr>
          <w:noProof/>
          <w:sz w:val="20"/>
        </w:rPr>
        <w:tab/>
        <w:t xml:space="preserve">Li, </w:t>
      </w:r>
      <w:r w:rsidR="00B6694F" w:rsidRPr="007F6357">
        <w:rPr>
          <w:noProof/>
          <w:sz w:val="20"/>
        </w:rPr>
        <w:t xml:space="preserve">J., </w:t>
      </w:r>
      <w:r w:rsidRPr="007F6357">
        <w:rPr>
          <w:noProof/>
          <w:sz w:val="20"/>
        </w:rPr>
        <w:t xml:space="preserve">Zhang, </w:t>
      </w:r>
      <w:r w:rsidR="00AD00D4">
        <w:rPr>
          <w:noProof/>
          <w:sz w:val="20"/>
        </w:rPr>
        <w:t>Y. C. and</w:t>
      </w:r>
      <w:r w:rsidRPr="007F6357">
        <w:rPr>
          <w:noProof/>
          <w:sz w:val="20"/>
        </w:rPr>
        <w:t xml:space="preserve"> Zhang, </w:t>
      </w:r>
      <w:r w:rsidR="00B6694F" w:rsidRPr="007F6357">
        <w:rPr>
          <w:noProof/>
          <w:sz w:val="20"/>
        </w:rPr>
        <w:t xml:space="preserve">M. (2012). </w:t>
      </w:r>
      <w:r w:rsidRPr="007F6357">
        <w:rPr>
          <w:noProof/>
          <w:sz w:val="20"/>
        </w:rPr>
        <w:t xml:space="preserve">Low temperature preparation and </w:t>
      </w:r>
      <w:r w:rsidR="00AD00D4">
        <w:rPr>
          <w:noProof/>
          <w:sz w:val="20"/>
        </w:rPr>
        <w:t>optical properties of K2Ti6O13.</w:t>
      </w:r>
      <w:r w:rsidRPr="007F6357">
        <w:rPr>
          <w:noProof/>
          <w:sz w:val="20"/>
        </w:rPr>
        <w:t xml:space="preserve"> </w:t>
      </w:r>
      <w:r w:rsidR="00E47A2E">
        <w:rPr>
          <w:i/>
          <w:iCs/>
          <w:noProof/>
          <w:sz w:val="20"/>
        </w:rPr>
        <w:t>Materials Letters</w:t>
      </w:r>
      <w:r w:rsidRPr="007F6357">
        <w:rPr>
          <w:noProof/>
          <w:sz w:val="20"/>
        </w:rPr>
        <w:t>, 79</w:t>
      </w:r>
      <w:r w:rsidR="00B6694F" w:rsidRPr="007F6357">
        <w:rPr>
          <w:noProof/>
          <w:sz w:val="20"/>
        </w:rPr>
        <w:t xml:space="preserve">: </w:t>
      </w:r>
      <w:r w:rsidRPr="007F6357">
        <w:rPr>
          <w:noProof/>
          <w:sz w:val="20"/>
        </w:rPr>
        <w:t>136–138.</w:t>
      </w:r>
    </w:p>
    <w:p w:rsidR="0082319D" w:rsidRPr="007F6357" w:rsidRDefault="000330B5" w:rsidP="007F6357">
      <w:pPr>
        <w:pStyle w:val="NormalWeb"/>
        <w:spacing w:before="0" w:beforeAutospacing="0" w:after="0" w:afterAutospacing="0"/>
        <w:ind w:left="851" w:hanging="851"/>
        <w:jc w:val="both"/>
        <w:divId w:val="389380915"/>
        <w:rPr>
          <w:sz w:val="20"/>
          <w:szCs w:val="18"/>
        </w:rPr>
      </w:pPr>
      <w:r>
        <w:rPr>
          <w:noProof/>
          <w:sz w:val="20"/>
        </w:rPr>
        <w:t>25.</w:t>
      </w:r>
      <w:r w:rsidR="00131498" w:rsidRPr="007F6357">
        <w:rPr>
          <w:noProof/>
          <w:sz w:val="20"/>
        </w:rPr>
        <w:tab/>
        <w:t>Kim</w:t>
      </w:r>
      <w:r w:rsidR="00B6694F" w:rsidRPr="007F6357">
        <w:rPr>
          <w:noProof/>
          <w:sz w:val="20"/>
        </w:rPr>
        <w:t>,</w:t>
      </w:r>
      <w:r w:rsidR="00131498" w:rsidRPr="007F6357">
        <w:rPr>
          <w:noProof/>
          <w:sz w:val="20"/>
        </w:rPr>
        <w:t xml:space="preserve"> </w:t>
      </w:r>
      <w:r w:rsidR="00AD00D4">
        <w:rPr>
          <w:noProof/>
          <w:sz w:val="20"/>
        </w:rPr>
        <w:t>H.-M. and</w:t>
      </w:r>
      <w:r w:rsidR="00131498" w:rsidRPr="007F6357">
        <w:rPr>
          <w:noProof/>
          <w:sz w:val="20"/>
        </w:rPr>
        <w:t xml:space="preserve"> Miyaji, </w:t>
      </w:r>
      <w:r w:rsidR="00B6694F" w:rsidRPr="007F6357">
        <w:rPr>
          <w:noProof/>
          <w:sz w:val="20"/>
        </w:rPr>
        <w:t xml:space="preserve">F. (1996). </w:t>
      </w:r>
      <w:r w:rsidR="00131498" w:rsidRPr="007F6357">
        <w:rPr>
          <w:noProof/>
          <w:sz w:val="20"/>
        </w:rPr>
        <w:t>Preparation of bioactive Ti and its alloys via sim</w:t>
      </w:r>
      <w:r w:rsidR="00B6694F" w:rsidRPr="007F6357">
        <w:rPr>
          <w:noProof/>
          <w:sz w:val="20"/>
        </w:rPr>
        <w:t>ple chemical surface treatment.</w:t>
      </w:r>
      <w:r w:rsidR="00131498" w:rsidRPr="007F6357">
        <w:rPr>
          <w:noProof/>
          <w:sz w:val="20"/>
        </w:rPr>
        <w:t xml:space="preserve"> </w:t>
      </w:r>
      <w:r w:rsidR="00E47A2E">
        <w:rPr>
          <w:i/>
          <w:iCs/>
          <w:noProof/>
          <w:sz w:val="20"/>
        </w:rPr>
        <w:t>Journal</w:t>
      </w:r>
      <w:r w:rsidR="00131498" w:rsidRPr="007F6357">
        <w:rPr>
          <w:i/>
          <w:iCs/>
          <w:noProof/>
          <w:sz w:val="20"/>
        </w:rPr>
        <w:t xml:space="preserve"> </w:t>
      </w:r>
      <w:r w:rsidR="00E47A2E">
        <w:rPr>
          <w:i/>
          <w:iCs/>
          <w:noProof/>
          <w:sz w:val="20"/>
        </w:rPr>
        <w:t>of Biomedical</w:t>
      </w:r>
      <w:r w:rsidR="00131498" w:rsidRPr="007F6357">
        <w:rPr>
          <w:i/>
          <w:iCs/>
          <w:noProof/>
          <w:sz w:val="20"/>
        </w:rPr>
        <w:t xml:space="preserve"> </w:t>
      </w:r>
      <w:r w:rsidR="00E47A2E">
        <w:rPr>
          <w:i/>
          <w:iCs/>
          <w:noProof/>
          <w:sz w:val="20"/>
        </w:rPr>
        <w:t>and Materials Research</w:t>
      </w:r>
      <w:r w:rsidR="00131498" w:rsidRPr="007F6357">
        <w:rPr>
          <w:noProof/>
          <w:sz w:val="20"/>
        </w:rPr>
        <w:t>, 32</w:t>
      </w:r>
      <w:r w:rsidR="00B6694F" w:rsidRPr="007F6357">
        <w:rPr>
          <w:noProof/>
          <w:sz w:val="20"/>
        </w:rPr>
        <w:t>:</w:t>
      </w:r>
      <w:r w:rsidR="00131498" w:rsidRPr="007F6357">
        <w:rPr>
          <w:noProof/>
          <w:sz w:val="20"/>
        </w:rPr>
        <w:t xml:space="preserve"> 409</w:t>
      </w:r>
      <w:r w:rsidR="00B6694F" w:rsidRPr="007F6357">
        <w:rPr>
          <w:noProof/>
          <w:sz w:val="20"/>
        </w:rPr>
        <w:t xml:space="preserve"> </w:t>
      </w:r>
      <w:r w:rsidR="00131498" w:rsidRPr="007F6357">
        <w:rPr>
          <w:noProof/>
          <w:sz w:val="20"/>
        </w:rPr>
        <w:t>–</w:t>
      </w:r>
      <w:r w:rsidR="00B6694F" w:rsidRPr="007F6357">
        <w:rPr>
          <w:noProof/>
          <w:sz w:val="20"/>
        </w:rPr>
        <w:t xml:space="preserve"> </w:t>
      </w:r>
      <w:r w:rsidR="00131498" w:rsidRPr="007F6357">
        <w:rPr>
          <w:noProof/>
          <w:sz w:val="20"/>
        </w:rPr>
        <w:t xml:space="preserve">417. </w:t>
      </w:r>
      <w:r w:rsidR="005F08EC" w:rsidRPr="007F6357">
        <w:rPr>
          <w:b/>
          <w:sz w:val="20"/>
          <w:szCs w:val="18"/>
        </w:rPr>
        <w:fldChar w:fldCharType="end"/>
      </w:r>
    </w:p>
    <w:p w:rsidR="007F6357" w:rsidRPr="007F6357" w:rsidRDefault="007F6357" w:rsidP="007F6357">
      <w:pPr>
        <w:pStyle w:val="NormalWeb"/>
        <w:spacing w:before="0" w:beforeAutospacing="0" w:after="0" w:afterAutospacing="0"/>
        <w:ind w:left="851" w:hanging="851"/>
        <w:jc w:val="both"/>
        <w:divId w:val="389380915"/>
      </w:pPr>
    </w:p>
    <w:sectPr w:rsidR="007F6357" w:rsidRPr="007F6357" w:rsidSect="00435A1C">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FNPNLM+TimesNewRoman,Bold">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81D7C"/>
    <w:multiLevelType w:val="multilevel"/>
    <w:tmpl w:val="20CC9E22"/>
    <w:lvl w:ilvl="0">
      <w:start w:val="1"/>
      <w:numFmt w:val="decimal"/>
      <w:pStyle w:val="JESTECHeading2"/>
      <w:lvlText w:val="%1."/>
      <w:lvlJc w:val="left"/>
      <w:pPr>
        <w:tabs>
          <w:tab w:val="num" w:pos="717"/>
        </w:tabs>
        <w:ind w:left="717" w:hanging="360"/>
      </w:pPr>
    </w:lvl>
    <w:lvl w:ilvl="1">
      <w:start w:val="1"/>
      <w:numFmt w:val="decimal"/>
      <w:lvlText w:val="%1.%2."/>
      <w:lvlJc w:val="left"/>
      <w:pPr>
        <w:tabs>
          <w:tab w:val="num" w:pos="1149"/>
        </w:tabs>
        <w:ind w:left="1149" w:hanging="432"/>
      </w:pPr>
    </w:lvl>
    <w:lvl w:ilvl="2">
      <w:start w:val="1"/>
      <w:numFmt w:val="decimal"/>
      <w:lvlText w:val="%1.%2.%3."/>
      <w:lvlJc w:val="left"/>
      <w:pPr>
        <w:tabs>
          <w:tab w:val="num" w:pos="1581"/>
        </w:tabs>
        <w:ind w:left="1581" w:hanging="504"/>
      </w:pPr>
    </w:lvl>
    <w:lvl w:ilvl="3">
      <w:start w:val="1"/>
      <w:numFmt w:val="decimal"/>
      <w:lvlText w:val="%1.%2.%3.%4."/>
      <w:lvlJc w:val="left"/>
      <w:pPr>
        <w:tabs>
          <w:tab w:val="num" w:pos="2085"/>
        </w:tabs>
        <w:ind w:left="2085" w:hanging="648"/>
      </w:pPr>
    </w:lvl>
    <w:lvl w:ilvl="4">
      <w:start w:val="1"/>
      <w:numFmt w:val="decimal"/>
      <w:lvlText w:val="%1.%2.%3.%4.%5."/>
      <w:lvlJc w:val="left"/>
      <w:pPr>
        <w:tabs>
          <w:tab w:val="num" w:pos="2589"/>
        </w:tabs>
        <w:ind w:left="2589" w:hanging="792"/>
      </w:pPr>
    </w:lvl>
    <w:lvl w:ilvl="5">
      <w:start w:val="1"/>
      <w:numFmt w:val="decimal"/>
      <w:lvlText w:val="%1.%2.%3.%4.%5.%6."/>
      <w:lvlJc w:val="left"/>
      <w:pPr>
        <w:tabs>
          <w:tab w:val="num" w:pos="3093"/>
        </w:tabs>
        <w:ind w:left="3093" w:hanging="936"/>
      </w:pPr>
    </w:lvl>
    <w:lvl w:ilvl="6">
      <w:start w:val="1"/>
      <w:numFmt w:val="decimal"/>
      <w:lvlText w:val="%1.%2.%3.%4.%5.%6.%7."/>
      <w:lvlJc w:val="left"/>
      <w:pPr>
        <w:tabs>
          <w:tab w:val="num" w:pos="3597"/>
        </w:tabs>
        <w:ind w:left="3597" w:hanging="1080"/>
      </w:pPr>
    </w:lvl>
    <w:lvl w:ilvl="7">
      <w:start w:val="1"/>
      <w:numFmt w:val="decimal"/>
      <w:lvlText w:val="%1.%2.%3.%4.%5.%6.%7.%8."/>
      <w:lvlJc w:val="left"/>
      <w:pPr>
        <w:tabs>
          <w:tab w:val="num" w:pos="4101"/>
        </w:tabs>
        <w:ind w:left="4101" w:hanging="1224"/>
      </w:pPr>
    </w:lvl>
    <w:lvl w:ilvl="8">
      <w:start w:val="1"/>
      <w:numFmt w:val="decimal"/>
      <w:lvlText w:val="%1.%2.%3.%4.%5.%6.%7.%8.%9."/>
      <w:lvlJc w:val="left"/>
      <w:pPr>
        <w:tabs>
          <w:tab w:val="num" w:pos="4677"/>
        </w:tabs>
        <w:ind w:left="4677" w:hanging="144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330B5"/>
    <w:rsid w:val="0003668D"/>
    <w:rsid w:val="00053CC3"/>
    <w:rsid w:val="00076AF0"/>
    <w:rsid w:val="000E3248"/>
    <w:rsid w:val="000F54A7"/>
    <w:rsid w:val="00131498"/>
    <w:rsid w:val="0017413C"/>
    <w:rsid w:val="001B34BF"/>
    <w:rsid w:val="001C6314"/>
    <w:rsid w:val="001D36B4"/>
    <w:rsid w:val="001E4891"/>
    <w:rsid w:val="001F2099"/>
    <w:rsid w:val="00251D43"/>
    <w:rsid w:val="0028244B"/>
    <w:rsid w:val="00380CE6"/>
    <w:rsid w:val="00391D3D"/>
    <w:rsid w:val="003E14C6"/>
    <w:rsid w:val="00403425"/>
    <w:rsid w:val="004072D1"/>
    <w:rsid w:val="00435A1C"/>
    <w:rsid w:val="00436B33"/>
    <w:rsid w:val="00481ECC"/>
    <w:rsid w:val="005C769F"/>
    <w:rsid w:val="005F047F"/>
    <w:rsid w:val="005F08EC"/>
    <w:rsid w:val="005F6D12"/>
    <w:rsid w:val="00605BAE"/>
    <w:rsid w:val="0061663E"/>
    <w:rsid w:val="006752F3"/>
    <w:rsid w:val="00685C81"/>
    <w:rsid w:val="00690B08"/>
    <w:rsid w:val="006A46C0"/>
    <w:rsid w:val="006D642E"/>
    <w:rsid w:val="007328F4"/>
    <w:rsid w:val="007377EA"/>
    <w:rsid w:val="00785CA6"/>
    <w:rsid w:val="007B537F"/>
    <w:rsid w:val="007F6357"/>
    <w:rsid w:val="0082319D"/>
    <w:rsid w:val="00842E83"/>
    <w:rsid w:val="00855B26"/>
    <w:rsid w:val="00894B3C"/>
    <w:rsid w:val="00896C01"/>
    <w:rsid w:val="008C0D44"/>
    <w:rsid w:val="008E03E5"/>
    <w:rsid w:val="00911AC5"/>
    <w:rsid w:val="009532F5"/>
    <w:rsid w:val="00A415C1"/>
    <w:rsid w:val="00A4681A"/>
    <w:rsid w:val="00A6558E"/>
    <w:rsid w:val="00AD00D4"/>
    <w:rsid w:val="00AE38BD"/>
    <w:rsid w:val="00AE5B9A"/>
    <w:rsid w:val="00B6694F"/>
    <w:rsid w:val="00B9443C"/>
    <w:rsid w:val="00C42DF6"/>
    <w:rsid w:val="00C7378A"/>
    <w:rsid w:val="00CC3BBA"/>
    <w:rsid w:val="00D100D5"/>
    <w:rsid w:val="00D27511"/>
    <w:rsid w:val="00D32621"/>
    <w:rsid w:val="00DE73D6"/>
    <w:rsid w:val="00DF181B"/>
    <w:rsid w:val="00E1086C"/>
    <w:rsid w:val="00E23A10"/>
    <w:rsid w:val="00E47A2E"/>
    <w:rsid w:val="00EB02F4"/>
    <w:rsid w:val="00EC70EB"/>
    <w:rsid w:val="00ED2F34"/>
    <w:rsid w:val="00F2729A"/>
    <w:rsid w:val="00FA4B28"/>
    <w:rsid w:val="00FB0642"/>
    <w:rsid w:val="00FB25B5"/>
    <w:rsid w:val="00FC171B"/>
    <w:rsid w:val="00FF31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TTPAddress">
    <w:name w:val="TTP Address"/>
    <w:basedOn w:val="Normal"/>
    <w:uiPriority w:val="99"/>
    <w:rsid w:val="00A4681A"/>
    <w:pPr>
      <w:widowControl/>
      <w:wordWrap/>
      <w:spacing w:before="120"/>
      <w:jc w:val="center"/>
    </w:pPr>
    <w:rPr>
      <w:rFonts w:ascii="Arial" w:eastAsia="Times New Roman" w:hAnsi="Arial" w:cs="Arial"/>
      <w:kern w:val="0"/>
      <w:sz w:val="22"/>
      <w:lang w:eastAsia="en-US"/>
    </w:rPr>
  </w:style>
  <w:style w:type="character" w:styleId="Hyperlink">
    <w:name w:val="Hyperlink"/>
    <w:semiHidden/>
    <w:unhideWhenUsed/>
    <w:rsid w:val="00896C01"/>
    <w:rPr>
      <w:color w:val="0000FF"/>
      <w:u w:val="single"/>
    </w:rPr>
  </w:style>
  <w:style w:type="paragraph" w:customStyle="1" w:styleId="JESTECHeading2">
    <w:name w:val="JESTEC Heading 2"/>
    <w:basedOn w:val="Normal"/>
    <w:rsid w:val="00690B08"/>
    <w:pPr>
      <w:widowControl/>
      <w:numPr>
        <w:numId w:val="2"/>
      </w:numPr>
      <w:wordWrap/>
      <w:adjustRightInd w:val="0"/>
      <w:spacing w:before="120" w:after="120"/>
    </w:pPr>
    <w:rPr>
      <w:rFonts w:ascii="Times New Roman" w:eastAsia="Times New Roman" w:hAnsi="Times New Roman" w:cs="FNPNLM+TimesNewRoman,Bold"/>
      <w:b/>
      <w:color w:val="000000"/>
      <w:kern w:val="0"/>
      <w:sz w:val="22"/>
      <w:szCs w:val="24"/>
      <w:lang w:eastAsia="en-US"/>
    </w:rPr>
  </w:style>
  <w:style w:type="character" w:customStyle="1" w:styleId="apple-converted-space">
    <w:name w:val="apple-converted-space"/>
    <w:rsid w:val="00690B08"/>
  </w:style>
  <w:style w:type="character" w:styleId="Emphasis">
    <w:name w:val="Emphasis"/>
    <w:basedOn w:val="DefaultParagraphFont"/>
    <w:uiPriority w:val="20"/>
    <w:qFormat/>
    <w:rsid w:val="00690B08"/>
    <w:rPr>
      <w:i/>
      <w:iCs/>
    </w:rPr>
  </w:style>
  <w:style w:type="paragraph" w:customStyle="1" w:styleId="Section">
    <w:name w:val="Section"/>
    <w:basedOn w:val="Normal"/>
    <w:next w:val="Normal"/>
    <w:rsid w:val="00690B08"/>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paragraph" w:customStyle="1" w:styleId="JESTECStyleBodyTextIndentComplex10ptFirstline">
    <w:name w:val="JESTEC Style Body Text Indent + (Complex) 10 pt + First line:..."/>
    <w:basedOn w:val="Normal"/>
    <w:rsid w:val="00690B08"/>
    <w:pPr>
      <w:widowControl/>
      <w:wordWrap/>
      <w:autoSpaceDE/>
      <w:autoSpaceDN/>
      <w:ind w:firstLine="284"/>
    </w:pPr>
    <w:rPr>
      <w:rFonts w:ascii="Times New Roman" w:eastAsia="Times New Roman" w:hAnsi="Times New Roman" w:cs="Times New Roman"/>
      <w:kern w:val="0"/>
      <w:szCs w:val="20"/>
      <w:lang w:val="en-GB" w:eastAsia="en-US"/>
    </w:rPr>
  </w:style>
  <w:style w:type="character" w:customStyle="1" w:styleId="BodyCharChar">
    <w:name w:val="Body Char Char"/>
    <w:link w:val="BodyChar"/>
    <w:locked/>
    <w:rsid w:val="00690B08"/>
    <w:rPr>
      <w:rFonts w:ascii="Times" w:hAnsi="Times" w:cs="Times"/>
      <w:color w:val="000000"/>
    </w:rPr>
  </w:style>
  <w:style w:type="paragraph" w:customStyle="1" w:styleId="BodyChar">
    <w:name w:val="Body Char"/>
    <w:link w:val="BodyCharChar"/>
    <w:rsid w:val="00690B08"/>
    <w:pPr>
      <w:tabs>
        <w:tab w:val="left" w:pos="567"/>
      </w:tabs>
      <w:spacing w:after="0" w:line="240" w:lineRule="auto"/>
      <w:jc w:val="both"/>
    </w:pPr>
    <w:rPr>
      <w:rFonts w:ascii="Times" w:hAnsi="Times" w:cs="Times"/>
      <w:color w:val="000000"/>
    </w:rPr>
  </w:style>
  <w:style w:type="character" w:customStyle="1" w:styleId="08ArticleTextChar">
    <w:name w:val="08 Article Text Char"/>
    <w:link w:val="08ArticleText"/>
    <w:locked/>
    <w:rsid w:val="00690B08"/>
    <w:rPr>
      <w:w w:val="108"/>
      <w:sz w:val="18"/>
      <w:szCs w:val="18"/>
    </w:rPr>
  </w:style>
  <w:style w:type="paragraph" w:customStyle="1" w:styleId="08ArticleText">
    <w:name w:val="08 Article Text"/>
    <w:basedOn w:val="Normal"/>
    <w:link w:val="08ArticleTextChar"/>
    <w:qFormat/>
    <w:rsid w:val="00690B08"/>
    <w:pPr>
      <w:widowControl/>
      <w:tabs>
        <w:tab w:val="left" w:pos="284"/>
      </w:tabs>
      <w:wordWrap/>
      <w:autoSpaceDE/>
      <w:autoSpaceDN/>
      <w:spacing w:line="240" w:lineRule="exact"/>
    </w:pPr>
    <w:rPr>
      <w:rFonts w:eastAsiaTheme="minorHAnsi"/>
      <w:w w:val="108"/>
      <w:kern w:val="0"/>
      <w:sz w:val="18"/>
      <w:szCs w:val="18"/>
      <w:lang w:eastAsia="en-US"/>
    </w:rPr>
  </w:style>
  <w:style w:type="paragraph" w:styleId="NormalWeb">
    <w:name w:val="Normal (Web)"/>
    <w:basedOn w:val="Normal"/>
    <w:uiPriority w:val="99"/>
    <w:unhideWhenUsed/>
    <w:rsid w:val="005F08EC"/>
    <w:pPr>
      <w:widowControl/>
      <w:wordWrap/>
      <w:autoSpaceDE/>
      <w:autoSpaceDN/>
      <w:spacing w:before="100" w:beforeAutospacing="1" w:after="100" w:afterAutospacing="1"/>
      <w:jc w:val="left"/>
    </w:pPr>
    <w:rPr>
      <w:rFonts w:ascii="Times New Roman" w:hAnsi="Times New Roman" w:cs="Times New Roman"/>
      <w:kern w:val="0"/>
      <w:sz w:val="24"/>
      <w:szCs w:val="24"/>
      <w:lang w:val="en-MY" w:eastAsia="en-MY"/>
    </w:rPr>
  </w:style>
  <w:style w:type="character" w:styleId="HTMLCite">
    <w:name w:val="HTML Cite"/>
    <w:basedOn w:val="DefaultParagraphFont"/>
    <w:uiPriority w:val="99"/>
    <w:semiHidden/>
    <w:unhideWhenUsed/>
    <w:rsid w:val="00AE5B9A"/>
    <w:rPr>
      <w:i/>
      <w:iCs/>
    </w:rPr>
  </w:style>
  <w:style w:type="character" w:customStyle="1" w:styleId="citationyear">
    <w:name w:val="citation_year"/>
    <w:basedOn w:val="DefaultParagraphFont"/>
    <w:rsid w:val="00AE5B9A"/>
  </w:style>
  <w:style w:type="character" w:customStyle="1" w:styleId="citationvolume">
    <w:name w:val="citation_volume"/>
    <w:basedOn w:val="DefaultParagraphFont"/>
    <w:rsid w:val="00AE5B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TTPAddress">
    <w:name w:val="TTP Address"/>
    <w:basedOn w:val="Normal"/>
    <w:uiPriority w:val="99"/>
    <w:rsid w:val="00A4681A"/>
    <w:pPr>
      <w:widowControl/>
      <w:wordWrap/>
      <w:spacing w:before="120"/>
      <w:jc w:val="center"/>
    </w:pPr>
    <w:rPr>
      <w:rFonts w:ascii="Arial" w:eastAsia="Times New Roman" w:hAnsi="Arial" w:cs="Arial"/>
      <w:kern w:val="0"/>
      <w:sz w:val="22"/>
      <w:lang w:eastAsia="en-US"/>
    </w:rPr>
  </w:style>
  <w:style w:type="character" w:styleId="Hyperlink">
    <w:name w:val="Hyperlink"/>
    <w:semiHidden/>
    <w:unhideWhenUsed/>
    <w:rsid w:val="00896C01"/>
    <w:rPr>
      <w:color w:val="0000FF"/>
      <w:u w:val="single"/>
    </w:rPr>
  </w:style>
  <w:style w:type="paragraph" w:customStyle="1" w:styleId="JESTECHeading2">
    <w:name w:val="JESTEC Heading 2"/>
    <w:basedOn w:val="Normal"/>
    <w:rsid w:val="00690B08"/>
    <w:pPr>
      <w:widowControl/>
      <w:numPr>
        <w:numId w:val="2"/>
      </w:numPr>
      <w:wordWrap/>
      <w:adjustRightInd w:val="0"/>
      <w:spacing w:before="120" w:after="120"/>
    </w:pPr>
    <w:rPr>
      <w:rFonts w:ascii="Times New Roman" w:eastAsia="Times New Roman" w:hAnsi="Times New Roman" w:cs="FNPNLM+TimesNewRoman,Bold"/>
      <w:b/>
      <w:color w:val="000000"/>
      <w:kern w:val="0"/>
      <w:sz w:val="22"/>
      <w:szCs w:val="24"/>
      <w:lang w:eastAsia="en-US"/>
    </w:rPr>
  </w:style>
  <w:style w:type="character" w:customStyle="1" w:styleId="apple-converted-space">
    <w:name w:val="apple-converted-space"/>
    <w:rsid w:val="00690B08"/>
  </w:style>
  <w:style w:type="character" w:styleId="Emphasis">
    <w:name w:val="Emphasis"/>
    <w:basedOn w:val="DefaultParagraphFont"/>
    <w:uiPriority w:val="20"/>
    <w:qFormat/>
    <w:rsid w:val="00690B08"/>
    <w:rPr>
      <w:i/>
      <w:iCs/>
    </w:rPr>
  </w:style>
  <w:style w:type="paragraph" w:customStyle="1" w:styleId="Section">
    <w:name w:val="Section"/>
    <w:basedOn w:val="Normal"/>
    <w:next w:val="Normal"/>
    <w:rsid w:val="00690B08"/>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paragraph" w:customStyle="1" w:styleId="JESTECStyleBodyTextIndentComplex10ptFirstline">
    <w:name w:val="JESTEC Style Body Text Indent + (Complex) 10 pt + First line:..."/>
    <w:basedOn w:val="Normal"/>
    <w:rsid w:val="00690B08"/>
    <w:pPr>
      <w:widowControl/>
      <w:wordWrap/>
      <w:autoSpaceDE/>
      <w:autoSpaceDN/>
      <w:ind w:firstLine="284"/>
    </w:pPr>
    <w:rPr>
      <w:rFonts w:ascii="Times New Roman" w:eastAsia="Times New Roman" w:hAnsi="Times New Roman" w:cs="Times New Roman"/>
      <w:kern w:val="0"/>
      <w:szCs w:val="20"/>
      <w:lang w:val="en-GB" w:eastAsia="en-US"/>
    </w:rPr>
  </w:style>
  <w:style w:type="character" w:customStyle="1" w:styleId="BodyCharChar">
    <w:name w:val="Body Char Char"/>
    <w:link w:val="BodyChar"/>
    <w:locked/>
    <w:rsid w:val="00690B08"/>
    <w:rPr>
      <w:rFonts w:ascii="Times" w:hAnsi="Times" w:cs="Times"/>
      <w:color w:val="000000"/>
    </w:rPr>
  </w:style>
  <w:style w:type="paragraph" w:customStyle="1" w:styleId="BodyChar">
    <w:name w:val="Body Char"/>
    <w:link w:val="BodyCharChar"/>
    <w:rsid w:val="00690B08"/>
    <w:pPr>
      <w:tabs>
        <w:tab w:val="left" w:pos="567"/>
      </w:tabs>
      <w:spacing w:after="0" w:line="240" w:lineRule="auto"/>
      <w:jc w:val="both"/>
    </w:pPr>
    <w:rPr>
      <w:rFonts w:ascii="Times" w:hAnsi="Times" w:cs="Times"/>
      <w:color w:val="000000"/>
    </w:rPr>
  </w:style>
  <w:style w:type="character" w:customStyle="1" w:styleId="08ArticleTextChar">
    <w:name w:val="08 Article Text Char"/>
    <w:link w:val="08ArticleText"/>
    <w:locked/>
    <w:rsid w:val="00690B08"/>
    <w:rPr>
      <w:w w:val="108"/>
      <w:sz w:val="18"/>
      <w:szCs w:val="18"/>
    </w:rPr>
  </w:style>
  <w:style w:type="paragraph" w:customStyle="1" w:styleId="08ArticleText">
    <w:name w:val="08 Article Text"/>
    <w:basedOn w:val="Normal"/>
    <w:link w:val="08ArticleTextChar"/>
    <w:qFormat/>
    <w:rsid w:val="00690B08"/>
    <w:pPr>
      <w:widowControl/>
      <w:tabs>
        <w:tab w:val="left" w:pos="284"/>
      </w:tabs>
      <w:wordWrap/>
      <w:autoSpaceDE/>
      <w:autoSpaceDN/>
      <w:spacing w:line="240" w:lineRule="exact"/>
    </w:pPr>
    <w:rPr>
      <w:rFonts w:eastAsiaTheme="minorHAnsi"/>
      <w:w w:val="108"/>
      <w:kern w:val="0"/>
      <w:sz w:val="18"/>
      <w:szCs w:val="18"/>
      <w:lang w:eastAsia="en-US"/>
    </w:rPr>
  </w:style>
  <w:style w:type="paragraph" w:styleId="NormalWeb">
    <w:name w:val="Normal (Web)"/>
    <w:basedOn w:val="Normal"/>
    <w:uiPriority w:val="99"/>
    <w:unhideWhenUsed/>
    <w:rsid w:val="005F08EC"/>
    <w:pPr>
      <w:widowControl/>
      <w:wordWrap/>
      <w:autoSpaceDE/>
      <w:autoSpaceDN/>
      <w:spacing w:before="100" w:beforeAutospacing="1" w:after="100" w:afterAutospacing="1"/>
      <w:jc w:val="left"/>
    </w:pPr>
    <w:rPr>
      <w:rFonts w:ascii="Times New Roman" w:hAnsi="Times New Roman" w:cs="Times New Roman"/>
      <w:kern w:val="0"/>
      <w:sz w:val="24"/>
      <w:szCs w:val="24"/>
      <w:lang w:val="en-MY" w:eastAsia="en-MY"/>
    </w:rPr>
  </w:style>
  <w:style w:type="character" w:styleId="HTMLCite">
    <w:name w:val="HTML Cite"/>
    <w:basedOn w:val="DefaultParagraphFont"/>
    <w:uiPriority w:val="99"/>
    <w:semiHidden/>
    <w:unhideWhenUsed/>
    <w:rsid w:val="00AE5B9A"/>
    <w:rPr>
      <w:i/>
      <w:iCs/>
    </w:rPr>
  </w:style>
  <w:style w:type="character" w:customStyle="1" w:styleId="citationyear">
    <w:name w:val="citation_year"/>
    <w:basedOn w:val="DefaultParagraphFont"/>
    <w:rsid w:val="00AE5B9A"/>
  </w:style>
  <w:style w:type="character" w:customStyle="1" w:styleId="citationvolume">
    <w:name w:val="citation_volume"/>
    <w:basedOn w:val="DefaultParagraphFont"/>
    <w:rsid w:val="00AE5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984802">
      <w:bodyDiv w:val="1"/>
      <w:marLeft w:val="0"/>
      <w:marRight w:val="0"/>
      <w:marTop w:val="0"/>
      <w:marBottom w:val="0"/>
      <w:divBdr>
        <w:top w:val="none" w:sz="0" w:space="0" w:color="auto"/>
        <w:left w:val="none" w:sz="0" w:space="0" w:color="auto"/>
        <w:bottom w:val="none" w:sz="0" w:space="0" w:color="auto"/>
        <w:right w:val="none" w:sz="0" w:space="0" w:color="auto"/>
      </w:divBdr>
    </w:div>
    <w:div w:id="294138515">
      <w:bodyDiv w:val="1"/>
      <w:marLeft w:val="0"/>
      <w:marRight w:val="0"/>
      <w:marTop w:val="0"/>
      <w:marBottom w:val="0"/>
      <w:divBdr>
        <w:top w:val="none" w:sz="0" w:space="0" w:color="auto"/>
        <w:left w:val="none" w:sz="0" w:space="0" w:color="auto"/>
        <w:bottom w:val="none" w:sz="0" w:space="0" w:color="auto"/>
        <w:right w:val="none" w:sz="0" w:space="0" w:color="auto"/>
      </w:divBdr>
    </w:div>
    <w:div w:id="510948733">
      <w:bodyDiv w:val="1"/>
      <w:marLeft w:val="0"/>
      <w:marRight w:val="0"/>
      <w:marTop w:val="0"/>
      <w:marBottom w:val="0"/>
      <w:divBdr>
        <w:top w:val="none" w:sz="0" w:space="0" w:color="auto"/>
        <w:left w:val="none" w:sz="0" w:space="0" w:color="auto"/>
        <w:bottom w:val="none" w:sz="0" w:space="0" w:color="auto"/>
        <w:right w:val="none" w:sz="0" w:space="0" w:color="auto"/>
      </w:divBdr>
    </w:div>
    <w:div w:id="558831595">
      <w:bodyDiv w:val="1"/>
      <w:marLeft w:val="0"/>
      <w:marRight w:val="0"/>
      <w:marTop w:val="0"/>
      <w:marBottom w:val="0"/>
      <w:divBdr>
        <w:top w:val="none" w:sz="0" w:space="0" w:color="auto"/>
        <w:left w:val="none" w:sz="0" w:space="0" w:color="auto"/>
        <w:bottom w:val="none" w:sz="0" w:space="0" w:color="auto"/>
        <w:right w:val="none" w:sz="0" w:space="0" w:color="auto"/>
      </w:divBdr>
    </w:div>
    <w:div w:id="620190257">
      <w:bodyDiv w:val="1"/>
      <w:marLeft w:val="0"/>
      <w:marRight w:val="0"/>
      <w:marTop w:val="0"/>
      <w:marBottom w:val="0"/>
      <w:divBdr>
        <w:top w:val="none" w:sz="0" w:space="0" w:color="auto"/>
        <w:left w:val="none" w:sz="0" w:space="0" w:color="auto"/>
        <w:bottom w:val="none" w:sz="0" w:space="0" w:color="auto"/>
        <w:right w:val="none" w:sz="0" w:space="0" w:color="auto"/>
      </w:divBdr>
      <w:divsChild>
        <w:div w:id="704446700">
          <w:marLeft w:val="0"/>
          <w:marRight w:val="0"/>
          <w:marTop w:val="0"/>
          <w:marBottom w:val="0"/>
          <w:divBdr>
            <w:top w:val="none" w:sz="0" w:space="0" w:color="auto"/>
            <w:left w:val="none" w:sz="0" w:space="0" w:color="auto"/>
            <w:bottom w:val="none" w:sz="0" w:space="0" w:color="auto"/>
            <w:right w:val="none" w:sz="0" w:space="0" w:color="auto"/>
          </w:divBdr>
          <w:divsChild>
            <w:div w:id="1874296512">
              <w:marLeft w:val="0"/>
              <w:marRight w:val="0"/>
              <w:marTop w:val="0"/>
              <w:marBottom w:val="0"/>
              <w:divBdr>
                <w:top w:val="none" w:sz="0" w:space="0" w:color="auto"/>
                <w:left w:val="none" w:sz="0" w:space="0" w:color="auto"/>
                <w:bottom w:val="none" w:sz="0" w:space="0" w:color="auto"/>
                <w:right w:val="none" w:sz="0" w:space="0" w:color="auto"/>
              </w:divBdr>
              <w:divsChild>
                <w:div w:id="532690560">
                  <w:marLeft w:val="0"/>
                  <w:marRight w:val="0"/>
                  <w:marTop w:val="0"/>
                  <w:marBottom w:val="0"/>
                  <w:divBdr>
                    <w:top w:val="none" w:sz="0" w:space="0" w:color="auto"/>
                    <w:left w:val="none" w:sz="0" w:space="0" w:color="auto"/>
                    <w:bottom w:val="none" w:sz="0" w:space="0" w:color="auto"/>
                    <w:right w:val="none" w:sz="0" w:space="0" w:color="auto"/>
                  </w:divBdr>
                  <w:divsChild>
                    <w:div w:id="103228560">
                      <w:marLeft w:val="0"/>
                      <w:marRight w:val="0"/>
                      <w:marTop w:val="0"/>
                      <w:marBottom w:val="0"/>
                      <w:divBdr>
                        <w:top w:val="none" w:sz="0" w:space="0" w:color="auto"/>
                        <w:left w:val="none" w:sz="0" w:space="0" w:color="auto"/>
                        <w:bottom w:val="none" w:sz="0" w:space="0" w:color="auto"/>
                        <w:right w:val="none" w:sz="0" w:space="0" w:color="auto"/>
                      </w:divBdr>
                      <w:divsChild>
                        <w:div w:id="2118864016">
                          <w:marLeft w:val="0"/>
                          <w:marRight w:val="0"/>
                          <w:marTop w:val="0"/>
                          <w:marBottom w:val="0"/>
                          <w:divBdr>
                            <w:top w:val="none" w:sz="0" w:space="0" w:color="auto"/>
                            <w:left w:val="none" w:sz="0" w:space="0" w:color="auto"/>
                            <w:bottom w:val="none" w:sz="0" w:space="0" w:color="auto"/>
                            <w:right w:val="none" w:sz="0" w:space="0" w:color="auto"/>
                          </w:divBdr>
                          <w:divsChild>
                            <w:div w:id="750204259">
                              <w:marLeft w:val="0"/>
                              <w:marRight w:val="0"/>
                              <w:marTop w:val="0"/>
                              <w:marBottom w:val="0"/>
                              <w:divBdr>
                                <w:top w:val="none" w:sz="0" w:space="0" w:color="auto"/>
                                <w:left w:val="none" w:sz="0" w:space="0" w:color="auto"/>
                                <w:bottom w:val="none" w:sz="0" w:space="0" w:color="auto"/>
                                <w:right w:val="none" w:sz="0" w:space="0" w:color="auto"/>
                              </w:divBdr>
                              <w:divsChild>
                                <w:div w:id="951935717">
                                  <w:marLeft w:val="0"/>
                                  <w:marRight w:val="0"/>
                                  <w:marTop w:val="0"/>
                                  <w:marBottom w:val="0"/>
                                  <w:divBdr>
                                    <w:top w:val="none" w:sz="0" w:space="0" w:color="auto"/>
                                    <w:left w:val="none" w:sz="0" w:space="0" w:color="auto"/>
                                    <w:bottom w:val="none" w:sz="0" w:space="0" w:color="auto"/>
                                    <w:right w:val="none" w:sz="0" w:space="0" w:color="auto"/>
                                  </w:divBdr>
                                  <w:divsChild>
                                    <w:div w:id="543641978">
                                      <w:marLeft w:val="0"/>
                                      <w:marRight w:val="0"/>
                                      <w:marTop w:val="0"/>
                                      <w:marBottom w:val="0"/>
                                      <w:divBdr>
                                        <w:top w:val="none" w:sz="0" w:space="0" w:color="auto"/>
                                        <w:left w:val="none" w:sz="0" w:space="0" w:color="auto"/>
                                        <w:bottom w:val="none" w:sz="0" w:space="0" w:color="auto"/>
                                        <w:right w:val="none" w:sz="0" w:space="0" w:color="auto"/>
                                      </w:divBdr>
                                      <w:divsChild>
                                        <w:div w:id="282883664">
                                          <w:marLeft w:val="0"/>
                                          <w:marRight w:val="0"/>
                                          <w:marTop w:val="0"/>
                                          <w:marBottom w:val="0"/>
                                          <w:divBdr>
                                            <w:top w:val="none" w:sz="0" w:space="0" w:color="auto"/>
                                            <w:left w:val="none" w:sz="0" w:space="0" w:color="auto"/>
                                            <w:bottom w:val="none" w:sz="0" w:space="0" w:color="auto"/>
                                            <w:right w:val="none" w:sz="0" w:space="0" w:color="auto"/>
                                          </w:divBdr>
                                          <w:divsChild>
                                            <w:div w:id="1555894206">
                                              <w:marLeft w:val="0"/>
                                              <w:marRight w:val="0"/>
                                              <w:marTop w:val="0"/>
                                              <w:marBottom w:val="0"/>
                                              <w:divBdr>
                                                <w:top w:val="none" w:sz="0" w:space="0" w:color="auto"/>
                                                <w:left w:val="none" w:sz="0" w:space="0" w:color="auto"/>
                                                <w:bottom w:val="none" w:sz="0" w:space="0" w:color="auto"/>
                                                <w:right w:val="none" w:sz="0" w:space="0" w:color="auto"/>
                                              </w:divBdr>
                                              <w:divsChild>
                                                <w:div w:id="483816807">
                                                  <w:marLeft w:val="0"/>
                                                  <w:marRight w:val="0"/>
                                                  <w:marTop w:val="0"/>
                                                  <w:marBottom w:val="0"/>
                                                  <w:divBdr>
                                                    <w:top w:val="none" w:sz="0" w:space="0" w:color="auto"/>
                                                    <w:left w:val="none" w:sz="0" w:space="0" w:color="auto"/>
                                                    <w:bottom w:val="none" w:sz="0" w:space="0" w:color="auto"/>
                                                    <w:right w:val="none" w:sz="0" w:space="0" w:color="auto"/>
                                                  </w:divBdr>
                                                  <w:divsChild>
                                                    <w:div w:id="1709719982">
                                                      <w:marLeft w:val="0"/>
                                                      <w:marRight w:val="0"/>
                                                      <w:marTop w:val="0"/>
                                                      <w:marBottom w:val="0"/>
                                                      <w:divBdr>
                                                        <w:top w:val="none" w:sz="0" w:space="0" w:color="auto"/>
                                                        <w:left w:val="none" w:sz="0" w:space="0" w:color="auto"/>
                                                        <w:bottom w:val="none" w:sz="0" w:space="0" w:color="auto"/>
                                                        <w:right w:val="none" w:sz="0" w:space="0" w:color="auto"/>
                                                      </w:divBdr>
                                                      <w:divsChild>
                                                        <w:div w:id="62678615">
                                                          <w:marLeft w:val="0"/>
                                                          <w:marRight w:val="0"/>
                                                          <w:marTop w:val="0"/>
                                                          <w:marBottom w:val="0"/>
                                                          <w:divBdr>
                                                            <w:top w:val="none" w:sz="0" w:space="0" w:color="auto"/>
                                                            <w:left w:val="none" w:sz="0" w:space="0" w:color="auto"/>
                                                            <w:bottom w:val="none" w:sz="0" w:space="0" w:color="auto"/>
                                                            <w:right w:val="none" w:sz="0" w:space="0" w:color="auto"/>
                                                          </w:divBdr>
                                                          <w:divsChild>
                                                            <w:div w:id="1991670065">
                                                              <w:marLeft w:val="0"/>
                                                              <w:marRight w:val="0"/>
                                                              <w:marTop w:val="0"/>
                                                              <w:marBottom w:val="0"/>
                                                              <w:divBdr>
                                                                <w:top w:val="none" w:sz="0" w:space="0" w:color="auto"/>
                                                                <w:left w:val="none" w:sz="0" w:space="0" w:color="auto"/>
                                                                <w:bottom w:val="none" w:sz="0" w:space="0" w:color="auto"/>
                                                                <w:right w:val="none" w:sz="0" w:space="0" w:color="auto"/>
                                                              </w:divBdr>
                                                              <w:divsChild>
                                                                <w:div w:id="877428640">
                                                                  <w:marLeft w:val="0"/>
                                                                  <w:marRight w:val="0"/>
                                                                  <w:marTop w:val="0"/>
                                                                  <w:marBottom w:val="0"/>
                                                                  <w:divBdr>
                                                                    <w:top w:val="none" w:sz="0" w:space="0" w:color="auto"/>
                                                                    <w:left w:val="none" w:sz="0" w:space="0" w:color="auto"/>
                                                                    <w:bottom w:val="none" w:sz="0" w:space="0" w:color="auto"/>
                                                                    <w:right w:val="none" w:sz="0" w:space="0" w:color="auto"/>
                                                                  </w:divBdr>
                                                                  <w:divsChild>
                                                                    <w:div w:id="389380915">
                                                                      <w:marLeft w:val="0"/>
                                                                      <w:marRight w:val="0"/>
                                                                      <w:marTop w:val="0"/>
                                                                      <w:marBottom w:val="0"/>
                                                                      <w:divBdr>
                                                                        <w:top w:val="none" w:sz="0" w:space="0" w:color="auto"/>
                                                                        <w:left w:val="none" w:sz="0" w:space="0" w:color="auto"/>
                                                                        <w:bottom w:val="none" w:sz="0" w:space="0" w:color="auto"/>
                                                                        <w:right w:val="none" w:sz="0" w:space="0" w:color="auto"/>
                                                                      </w:divBdr>
                                                                      <w:divsChild>
                                                                        <w:div w:id="45436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88723068">
      <w:bodyDiv w:val="1"/>
      <w:marLeft w:val="0"/>
      <w:marRight w:val="0"/>
      <w:marTop w:val="0"/>
      <w:marBottom w:val="0"/>
      <w:divBdr>
        <w:top w:val="none" w:sz="0" w:space="0" w:color="auto"/>
        <w:left w:val="none" w:sz="0" w:space="0" w:color="auto"/>
        <w:bottom w:val="none" w:sz="0" w:space="0" w:color="auto"/>
        <w:right w:val="none" w:sz="0" w:space="0" w:color="auto"/>
      </w:divBdr>
    </w:div>
    <w:div w:id="1678069972">
      <w:bodyDiv w:val="1"/>
      <w:marLeft w:val="0"/>
      <w:marRight w:val="0"/>
      <w:marTop w:val="0"/>
      <w:marBottom w:val="0"/>
      <w:divBdr>
        <w:top w:val="none" w:sz="0" w:space="0" w:color="auto"/>
        <w:left w:val="none" w:sz="0" w:space="0" w:color="auto"/>
        <w:bottom w:val="none" w:sz="0" w:space="0" w:color="auto"/>
        <w:right w:val="none" w:sz="0" w:space="0" w:color="auto"/>
      </w:divBdr>
    </w:div>
    <w:div w:id="1889679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fazlena@salam.uitm.edu.my"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chart" Target="charts/chart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oleObject" Target="file:///G:\Master%202014\Characterization%20Result\3D%20Surface%20Metrology\Book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G:\Master%202014\Characterization%20Result\Contact%20Angle\Average_stdev.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G:\Master%202014\Conference_Seminar_Exhibition\FluidChe%202015\Result%20enclosed.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pPr>
            <a:r>
              <a:rPr lang="en-MY" sz="1050" b="1" i="0" baseline="0">
                <a:effectLst/>
                <a:latin typeface="Times New Roman" pitchFamily="18" charset="0"/>
                <a:cs typeface="Times New Roman" pitchFamily="18" charset="0"/>
              </a:rPr>
              <a:t>Roughness mean value, Ra</a:t>
            </a:r>
            <a:endParaRPr lang="en-MY" sz="1050">
              <a:effectLst/>
              <a:latin typeface="Times New Roman" pitchFamily="18" charset="0"/>
              <a:cs typeface="Times New Roman" pitchFamily="18" charset="0"/>
            </a:endParaRPr>
          </a:p>
        </c:rich>
      </c:tx>
      <c:layout>
        <c:manualLayout>
          <c:xMode val="edge"/>
          <c:yMode val="edge"/>
          <c:x val="0.23772965744830446"/>
          <c:y val="3.448670288818987E-2"/>
        </c:manualLayout>
      </c:layout>
      <c:overlay val="1"/>
    </c:title>
    <c:autoTitleDeleted val="0"/>
    <c:plotArea>
      <c:layout>
        <c:manualLayout>
          <c:layoutTarget val="inner"/>
          <c:xMode val="edge"/>
          <c:yMode val="edge"/>
          <c:x val="0.12113120995010761"/>
          <c:y val="0.12153913775132176"/>
          <c:w val="0.64815954993414149"/>
          <c:h val="0.75576401055002596"/>
        </c:manualLayout>
      </c:layout>
      <c:barChart>
        <c:barDir val="col"/>
        <c:grouping val="clustered"/>
        <c:varyColors val="0"/>
        <c:ser>
          <c:idx val="0"/>
          <c:order val="0"/>
          <c:tx>
            <c:v> Initial</c:v>
          </c:tx>
          <c:spPr>
            <a:pattFill prst="lgConfetti">
              <a:fgClr>
                <a:schemeClr val="tx1"/>
              </a:fgClr>
              <a:bgClr>
                <a:schemeClr val="bg1"/>
              </a:bgClr>
            </a:pattFill>
            <a:ln>
              <a:solidFill>
                <a:schemeClr val="tx1"/>
              </a:solidFill>
            </a:ln>
          </c:spPr>
          <c:invertIfNegative val="0"/>
          <c:cat>
            <c:strRef>
              <c:f>Sheet1!$P$2:$Q$2</c:f>
              <c:strCache>
                <c:ptCount val="2"/>
                <c:pt idx="0">
                  <c:v>as-Ti</c:v>
                </c:pt>
                <c:pt idx="1">
                  <c:v>ab-Ti</c:v>
                </c:pt>
              </c:strCache>
            </c:strRef>
          </c:cat>
          <c:val>
            <c:numRef>
              <c:f>(Sheet1!$B$13,Sheet1!$E$13)</c:f>
              <c:numCache>
                <c:formatCode>0.0000</c:formatCode>
                <c:ptCount val="2"/>
                <c:pt idx="0">
                  <c:v>2.4412008333333337</c:v>
                </c:pt>
                <c:pt idx="1">
                  <c:v>1.4392333333333334</c:v>
                </c:pt>
              </c:numCache>
            </c:numRef>
          </c:val>
          <c:extLst xmlns:c16r2="http://schemas.microsoft.com/office/drawing/2015/06/chart">
            <c:ext xmlns:c16="http://schemas.microsoft.com/office/drawing/2014/chart" uri="{C3380CC4-5D6E-409C-BE32-E72D297353CC}">
              <c16:uniqueId val="{00000000-6782-4FEC-BB1F-1CAC980A0824}"/>
            </c:ext>
          </c:extLst>
        </c:ser>
        <c:ser>
          <c:idx val="1"/>
          <c:order val="1"/>
          <c:tx>
            <c:strRef>
              <c:f>Sheet1!$M$2</c:f>
              <c:strCache>
                <c:ptCount val="1"/>
                <c:pt idx="0">
                  <c:v>NaOH</c:v>
                </c:pt>
              </c:strCache>
            </c:strRef>
          </c:tx>
          <c:spPr>
            <a:pattFill prst="ltUpDiag">
              <a:fgClr>
                <a:schemeClr val="tx1"/>
              </a:fgClr>
              <a:bgClr>
                <a:schemeClr val="bg1"/>
              </a:bgClr>
            </a:pattFill>
            <a:ln>
              <a:solidFill>
                <a:schemeClr val="tx1"/>
              </a:solidFill>
            </a:ln>
          </c:spPr>
          <c:invertIfNegative val="0"/>
          <c:cat>
            <c:strRef>
              <c:f>Sheet1!$P$2:$Q$2</c:f>
              <c:strCache>
                <c:ptCount val="2"/>
                <c:pt idx="0">
                  <c:v>as-Ti</c:v>
                </c:pt>
                <c:pt idx="1">
                  <c:v>ab-Ti</c:v>
                </c:pt>
              </c:strCache>
            </c:strRef>
          </c:cat>
          <c:val>
            <c:numRef>
              <c:f>(Sheet1!$K$15,Sheet1!$Q$15)</c:f>
              <c:numCache>
                <c:formatCode>0.0000</c:formatCode>
                <c:ptCount val="2"/>
                <c:pt idx="0">
                  <c:v>1.9050000000000002</c:v>
                </c:pt>
                <c:pt idx="1">
                  <c:v>1.5056833333333333</c:v>
                </c:pt>
              </c:numCache>
            </c:numRef>
          </c:val>
          <c:extLst xmlns:c16r2="http://schemas.microsoft.com/office/drawing/2015/06/chart">
            <c:ext xmlns:c16="http://schemas.microsoft.com/office/drawing/2014/chart" uri="{C3380CC4-5D6E-409C-BE32-E72D297353CC}">
              <c16:uniqueId val="{00000001-6782-4FEC-BB1F-1CAC980A0824}"/>
            </c:ext>
          </c:extLst>
        </c:ser>
        <c:ser>
          <c:idx val="3"/>
          <c:order val="2"/>
          <c:tx>
            <c:strRef>
              <c:f>Sheet1!$N$2</c:f>
              <c:strCache>
                <c:ptCount val="1"/>
                <c:pt idx="0">
                  <c:v>KOH</c:v>
                </c:pt>
              </c:strCache>
            </c:strRef>
          </c:tx>
          <c:spPr>
            <a:pattFill prst="wave">
              <a:fgClr>
                <a:schemeClr val="tx1"/>
              </a:fgClr>
              <a:bgClr>
                <a:schemeClr val="bg1"/>
              </a:bgClr>
            </a:pattFill>
            <a:ln>
              <a:solidFill>
                <a:schemeClr val="tx1"/>
              </a:solidFill>
            </a:ln>
          </c:spPr>
          <c:invertIfNegative val="0"/>
          <c:cat>
            <c:strRef>
              <c:f>Sheet1!$P$2:$Q$2</c:f>
              <c:strCache>
                <c:ptCount val="2"/>
                <c:pt idx="0">
                  <c:v>as-Ti</c:v>
                </c:pt>
                <c:pt idx="1">
                  <c:v>ab-Ti</c:v>
                </c:pt>
              </c:strCache>
            </c:strRef>
          </c:cat>
          <c:val>
            <c:numRef>
              <c:f>(Sheet1!$W$15,Sheet1!$Z$13)</c:f>
              <c:numCache>
                <c:formatCode>0.0000</c:formatCode>
                <c:ptCount val="2"/>
                <c:pt idx="0">
                  <c:v>1.3742833333333335</c:v>
                </c:pt>
                <c:pt idx="1">
                  <c:v>0.90673333333333339</c:v>
                </c:pt>
              </c:numCache>
            </c:numRef>
          </c:val>
          <c:extLst xmlns:c16r2="http://schemas.microsoft.com/office/drawing/2015/06/chart">
            <c:ext xmlns:c16="http://schemas.microsoft.com/office/drawing/2014/chart" uri="{C3380CC4-5D6E-409C-BE32-E72D297353CC}">
              <c16:uniqueId val="{00000002-6782-4FEC-BB1F-1CAC980A0824}"/>
            </c:ext>
          </c:extLst>
        </c:ser>
        <c:ser>
          <c:idx val="2"/>
          <c:order val="3"/>
          <c:tx>
            <c:strRef>
              <c:f>Sheet1!$M$3</c:f>
              <c:strCache>
                <c:ptCount val="1"/>
                <c:pt idx="0">
                  <c:v>NaOH + 700°C</c:v>
                </c:pt>
              </c:strCache>
            </c:strRef>
          </c:tx>
          <c:spPr>
            <a:pattFill prst="dotGrid">
              <a:fgClr>
                <a:schemeClr val="tx1"/>
              </a:fgClr>
              <a:bgClr>
                <a:schemeClr val="bg1"/>
              </a:bgClr>
            </a:pattFill>
            <a:ln>
              <a:solidFill>
                <a:schemeClr val="tx1"/>
              </a:solidFill>
            </a:ln>
          </c:spPr>
          <c:invertIfNegative val="0"/>
          <c:cat>
            <c:strRef>
              <c:f>Sheet1!$P$2:$Q$2</c:f>
              <c:strCache>
                <c:ptCount val="2"/>
                <c:pt idx="0">
                  <c:v>as-Ti</c:v>
                </c:pt>
                <c:pt idx="1">
                  <c:v>ab-Ti</c:v>
                </c:pt>
              </c:strCache>
            </c:strRef>
          </c:cat>
          <c:val>
            <c:numRef>
              <c:f>(Sheet1!$K$29,Sheet1!$Q$29)</c:f>
              <c:numCache>
                <c:formatCode>0.0000</c:formatCode>
                <c:ptCount val="2"/>
                <c:pt idx="0">
                  <c:v>1.5754833333333331</c:v>
                </c:pt>
                <c:pt idx="1">
                  <c:v>1.0269833333333334</c:v>
                </c:pt>
              </c:numCache>
            </c:numRef>
          </c:val>
          <c:extLst xmlns:c16r2="http://schemas.microsoft.com/office/drawing/2015/06/chart">
            <c:ext xmlns:c16="http://schemas.microsoft.com/office/drawing/2014/chart" uri="{C3380CC4-5D6E-409C-BE32-E72D297353CC}">
              <c16:uniqueId val="{00000003-6782-4FEC-BB1F-1CAC980A0824}"/>
            </c:ext>
          </c:extLst>
        </c:ser>
        <c:ser>
          <c:idx val="4"/>
          <c:order val="4"/>
          <c:tx>
            <c:strRef>
              <c:f>Sheet1!$N$3</c:f>
              <c:strCache>
                <c:ptCount val="1"/>
                <c:pt idx="0">
                  <c:v>KOH + 700°C</c:v>
                </c:pt>
              </c:strCache>
            </c:strRef>
          </c:tx>
          <c:spPr>
            <a:pattFill prst="openDmnd">
              <a:fgClr>
                <a:schemeClr val="tx1"/>
              </a:fgClr>
              <a:bgClr>
                <a:schemeClr val="bg1"/>
              </a:bgClr>
            </a:pattFill>
            <a:ln>
              <a:solidFill>
                <a:schemeClr val="tx1"/>
              </a:solidFill>
            </a:ln>
          </c:spPr>
          <c:invertIfNegative val="0"/>
          <c:cat>
            <c:strRef>
              <c:f>Sheet1!$P$2:$Q$2</c:f>
              <c:strCache>
                <c:ptCount val="2"/>
                <c:pt idx="0">
                  <c:v>as-Ti</c:v>
                </c:pt>
                <c:pt idx="1">
                  <c:v>ab-Ti</c:v>
                </c:pt>
              </c:strCache>
            </c:strRef>
          </c:cat>
          <c:val>
            <c:numRef>
              <c:f>(Sheet1!$W$29,Sheet1!$AC$29)</c:f>
              <c:numCache>
                <c:formatCode>0.0000</c:formatCode>
                <c:ptCount val="2"/>
                <c:pt idx="0">
                  <c:v>1.2756000000000001</c:v>
                </c:pt>
                <c:pt idx="1">
                  <c:v>0.83114999999999994</c:v>
                </c:pt>
              </c:numCache>
            </c:numRef>
          </c:val>
          <c:extLst xmlns:c16r2="http://schemas.microsoft.com/office/drawing/2015/06/chart">
            <c:ext xmlns:c16="http://schemas.microsoft.com/office/drawing/2014/chart" uri="{C3380CC4-5D6E-409C-BE32-E72D297353CC}">
              <c16:uniqueId val="{00000004-6782-4FEC-BB1F-1CAC980A0824}"/>
            </c:ext>
          </c:extLst>
        </c:ser>
        <c:dLbls>
          <c:showLegendKey val="0"/>
          <c:showVal val="0"/>
          <c:showCatName val="0"/>
          <c:showSerName val="0"/>
          <c:showPercent val="0"/>
          <c:showBubbleSize val="0"/>
        </c:dLbls>
        <c:gapWidth val="150"/>
        <c:axId val="34831744"/>
        <c:axId val="34845824"/>
      </c:barChart>
      <c:catAx>
        <c:axId val="34831744"/>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34845824"/>
        <c:crosses val="autoZero"/>
        <c:auto val="1"/>
        <c:lblAlgn val="ctr"/>
        <c:lblOffset val="100"/>
        <c:noMultiLvlLbl val="0"/>
      </c:catAx>
      <c:valAx>
        <c:axId val="34845824"/>
        <c:scaling>
          <c:orientation val="minMax"/>
        </c:scaling>
        <c:delete val="0"/>
        <c:axPos val="l"/>
        <c:title>
          <c:tx>
            <c:rich>
              <a:bodyPr rot="0" vert="horz"/>
              <a:lstStyle/>
              <a:p>
                <a:pPr>
                  <a:defRPr>
                    <a:latin typeface="Times New Roman" pitchFamily="18" charset="0"/>
                    <a:cs typeface="Times New Roman" pitchFamily="18" charset="0"/>
                  </a:defRPr>
                </a:pPr>
                <a:r>
                  <a:rPr lang="en-MY" sz="1000" b="1" i="0" u="none" strike="noStrike" baseline="0">
                    <a:effectLst/>
                    <a:latin typeface="Times New Roman" pitchFamily="18" charset="0"/>
                    <a:cs typeface="Times New Roman" pitchFamily="18" charset="0"/>
                  </a:rPr>
                  <a:t>µm</a:t>
                </a:r>
                <a:endParaRPr lang="en-MY">
                  <a:latin typeface="Times New Roman" pitchFamily="18" charset="0"/>
                  <a:cs typeface="Times New Roman" pitchFamily="18" charset="0"/>
                </a:endParaRPr>
              </a:p>
            </c:rich>
          </c:tx>
          <c:layout>
            <c:manualLayout>
              <c:xMode val="edge"/>
              <c:yMode val="edge"/>
              <c:x val="5.6066680428468539E-2"/>
              <c:y val="2.2047694424242148E-2"/>
            </c:manualLayout>
          </c:layout>
          <c:overlay val="0"/>
        </c:title>
        <c:numFmt formatCode="0.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34831744"/>
        <c:crosses val="autoZero"/>
        <c:crossBetween val="between"/>
      </c:valAx>
      <c:spPr>
        <a:noFill/>
        <a:ln w="25400">
          <a:noFill/>
        </a:ln>
      </c:spPr>
    </c:plotArea>
    <c:legend>
      <c:legendPos val="r"/>
      <c:layout>
        <c:manualLayout>
          <c:xMode val="edge"/>
          <c:yMode val="edge"/>
          <c:x val="0.68919153274675959"/>
          <c:y val="0.12288238062321134"/>
          <c:w val="0.30678213695459766"/>
          <c:h val="0.46028111815535955"/>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MY" sz="1000" b="1" i="0" baseline="0">
                <a:effectLst/>
                <a:latin typeface="Times New Roman" pitchFamily="18" charset="0"/>
                <a:cs typeface="Times New Roman" pitchFamily="18" charset="0"/>
              </a:rPr>
              <a:t>Average contact angle, °</a:t>
            </a:r>
            <a:endParaRPr lang="en-MY" sz="1000">
              <a:effectLst/>
              <a:latin typeface="Times New Roman" pitchFamily="18" charset="0"/>
              <a:cs typeface="Times New Roman" pitchFamily="18" charset="0"/>
            </a:endParaRPr>
          </a:p>
        </c:rich>
      </c:tx>
      <c:layout>
        <c:manualLayout>
          <c:xMode val="edge"/>
          <c:yMode val="edge"/>
          <c:x val="0.31644822087112529"/>
          <c:y val="4.1004855965485885E-2"/>
        </c:manualLayout>
      </c:layout>
      <c:overlay val="1"/>
    </c:title>
    <c:autoTitleDeleted val="0"/>
    <c:plotArea>
      <c:layout>
        <c:manualLayout>
          <c:layoutTarget val="inner"/>
          <c:xMode val="edge"/>
          <c:yMode val="edge"/>
          <c:x val="0.14353165225138212"/>
          <c:y val="7.5440865687768949E-2"/>
          <c:w val="0.66827494268912591"/>
          <c:h val="0.81083015728685015"/>
        </c:manualLayout>
      </c:layout>
      <c:barChart>
        <c:barDir val="col"/>
        <c:grouping val="clustered"/>
        <c:varyColors val="0"/>
        <c:ser>
          <c:idx val="0"/>
          <c:order val="0"/>
          <c:tx>
            <c:v>Initial Ti</c:v>
          </c:tx>
          <c:spPr>
            <a:pattFill prst="lgConfetti">
              <a:fgClr>
                <a:schemeClr val="tx1"/>
              </a:fgClr>
              <a:bgClr>
                <a:schemeClr val="bg1"/>
              </a:bgClr>
            </a:pattFill>
            <a:ln w="6350">
              <a:solidFill>
                <a:schemeClr val="tx1"/>
              </a:solidFill>
            </a:ln>
          </c:spPr>
          <c:invertIfNegative val="0"/>
          <c:errBars>
            <c:errBarType val="both"/>
            <c:errValType val="cust"/>
            <c:noEndCap val="0"/>
            <c:plus>
              <c:numRef>
                <c:f>(Analysis!$B$15,Analysis!$D$15)</c:f>
                <c:numCache>
                  <c:formatCode>General</c:formatCode>
                  <c:ptCount val="2"/>
                  <c:pt idx="0">
                    <c:v>1.5320646925708361</c:v>
                  </c:pt>
                  <c:pt idx="1">
                    <c:v>2.6634355424693283</c:v>
                  </c:pt>
                </c:numCache>
              </c:numRef>
            </c:plus>
            <c:minus>
              <c:numRef>
                <c:f>(Analysis!$B$15,Analysis!$D$15)</c:f>
                <c:numCache>
                  <c:formatCode>General</c:formatCode>
                  <c:ptCount val="2"/>
                  <c:pt idx="0">
                    <c:v>1.5320646925708361</c:v>
                  </c:pt>
                  <c:pt idx="1">
                    <c:v>2.6634355424693283</c:v>
                  </c:pt>
                </c:numCache>
              </c:numRef>
            </c:minus>
          </c:errBars>
          <c:cat>
            <c:strRef>
              <c:f>Analysis!$U$3:$V$3</c:f>
              <c:strCache>
                <c:ptCount val="2"/>
                <c:pt idx="0">
                  <c:v>as-Ti</c:v>
                </c:pt>
                <c:pt idx="1">
                  <c:v>ab-Ti</c:v>
                </c:pt>
              </c:strCache>
            </c:strRef>
          </c:cat>
          <c:val>
            <c:numRef>
              <c:f>(Analysis!$B$14,Analysis!$D$14)</c:f>
              <c:numCache>
                <c:formatCode>0.00</c:formatCode>
                <c:ptCount val="2"/>
                <c:pt idx="0">
                  <c:v>85.050000000000011</c:v>
                </c:pt>
                <c:pt idx="1">
                  <c:v>81.616666666666674</c:v>
                </c:pt>
              </c:numCache>
            </c:numRef>
          </c:val>
          <c:extLst xmlns:c16r2="http://schemas.microsoft.com/office/drawing/2015/06/chart">
            <c:ext xmlns:c16="http://schemas.microsoft.com/office/drawing/2014/chart" uri="{C3380CC4-5D6E-409C-BE32-E72D297353CC}">
              <c16:uniqueId val="{00000000-F371-41F0-8900-0E60CA37B76C}"/>
            </c:ext>
          </c:extLst>
        </c:ser>
        <c:ser>
          <c:idx val="1"/>
          <c:order val="1"/>
          <c:tx>
            <c:v>NaOH</c:v>
          </c:tx>
          <c:spPr>
            <a:pattFill prst="ltUpDiag">
              <a:fgClr>
                <a:schemeClr val="tx1"/>
              </a:fgClr>
              <a:bgClr>
                <a:schemeClr val="bg1"/>
              </a:bgClr>
            </a:pattFill>
            <a:ln w="6350">
              <a:solidFill>
                <a:schemeClr val="tx1"/>
              </a:solidFill>
            </a:ln>
          </c:spPr>
          <c:invertIfNegative val="0"/>
          <c:errBars>
            <c:errBarType val="both"/>
            <c:errValType val="cust"/>
            <c:noEndCap val="0"/>
            <c:plus>
              <c:numRef>
                <c:f>(Analysis!$F$15,Analysis!$N$15)</c:f>
                <c:numCache>
                  <c:formatCode>General</c:formatCode>
                  <c:ptCount val="2"/>
                  <c:pt idx="0">
                    <c:v>1.0253048327204959</c:v>
                  </c:pt>
                  <c:pt idx="1">
                    <c:v>0.5303300858899106</c:v>
                  </c:pt>
                </c:numCache>
              </c:numRef>
            </c:plus>
            <c:minus>
              <c:numRef>
                <c:f>(Analysis!$F$15,Analysis!$N$15)</c:f>
                <c:numCache>
                  <c:formatCode>General</c:formatCode>
                  <c:ptCount val="2"/>
                  <c:pt idx="0">
                    <c:v>1.0253048327204959</c:v>
                  </c:pt>
                  <c:pt idx="1">
                    <c:v>0.5303300858899106</c:v>
                  </c:pt>
                </c:numCache>
              </c:numRef>
            </c:minus>
          </c:errBars>
          <c:cat>
            <c:strRef>
              <c:f>Analysis!$U$3:$V$3</c:f>
              <c:strCache>
                <c:ptCount val="2"/>
                <c:pt idx="0">
                  <c:v>as-Ti</c:v>
                </c:pt>
                <c:pt idx="1">
                  <c:v>ab-Ti</c:v>
                </c:pt>
              </c:strCache>
            </c:strRef>
          </c:cat>
          <c:val>
            <c:numRef>
              <c:f>(Analysis!$F$14,Analysis!$N$14)</c:f>
              <c:numCache>
                <c:formatCode>0.00</c:formatCode>
                <c:ptCount val="2"/>
                <c:pt idx="0">
                  <c:v>38.641666666666666</c:v>
                </c:pt>
                <c:pt idx="1">
                  <c:v>25.541666666666668</c:v>
                </c:pt>
              </c:numCache>
            </c:numRef>
          </c:val>
          <c:extLst xmlns:c16r2="http://schemas.microsoft.com/office/drawing/2015/06/chart">
            <c:ext xmlns:c16="http://schemas.microsoft.com/office/drawing/2014/chart" uri="{C3380CC4-5D6E-409C-BE32-E72D297353CC}">
              <c16:uniqueId val="{00000001-F371-41F0-8900-0E60CA37B76C}"/>
            </c:ext>
          </c:extLst>
        </c:ser>
        <c:ser>
          <c:idx val="3"/>
          <c:order val="2"/>
          <c:tx>
            <c:v>KOH</c:v>
          </c:tx>
          <c:spPr>
            <a:pattFill prst="wave">
              <a:fgClr>
                <a:schemeClr val="tx1"/>
              </a:fgClr>
              <a:bgClr>
                <a:schemeClr val="bg1"/>
              </a:bgClr>
            </a:pattFill>
            <a:ln w="6350">
              <a:solidFill>
                <a:schemeClr val="tx1"/>
              </a:solidFill>
            </a:ln>
          </c:spPr>
          <c:invertIfNegative val="0"/>
          <c:errBars>
            <c:errBarType val="both"/>
            <c:errValType val="cust"/>
            <c:noEndCap val="0"/>
            <c:plus>
              <c:numRef>
                <c:f>(Analysis!$R$15,Analysis!$AB$15)</c:f>
                <c:numCache>
                  <c:formatCode>General</c:formatCode>
                  <c:ptCount val="2"/>
                  <c:pt idx="0">
                    <c:v>0.94280904158206758</c:v>
                  </c:pt>
                  <c:pt idx="1">
                    <c:v>4.7140452079105506E-2</c:v>
                  </c:pt>
                </c:numCache>
              </c:numRef>
            </c:plus>
            <c:minus>
              <c:numRef>
                <c:f>(Analysis!$R$15,Analysis!$AB$15)</c:f>
                <c:numCache>
                  <c:formatCode>General</c:formatCode>
                  <c:ptCount val="2"/>
                  <c:pt idx="0">
                    <c:v>0.94280904158206758</c:v>
                  </c:pt>
                  <c:pt idx="1">
                    <c:v>4.7140452079105506E-2</c:v>
                  </c:pt>
                </c:numCache>
              </c:numRef>
            </c:minus>
          </c:errBars>
          <c:cat>
            <c:strRef>
              <c:f>Analysis!$U$3:$V$3</c:f>
              <c:strCache>
                <c:ptCount val="2"/>
                <c:pt idx="0">
                  <c:v>as-Ti</c:v>
                </c:pt>
                <c:pt idx="1">
                  <c:v>ab-Ti</c:v>
                </c:pt>
              </c:strCache>
            </c:strRef>
          </c:cat>
          <c:val>
            <c:numRef>
              <c:f>(Analysis!$R$14,Analysis!$AB$14)</c:f>
              <c:numCache>
                <c:formatCode>0.00</c:formatCode>
                <c:ptCount val="2"/>
                <c:pt idx="0">
                  <c:v>25.266666666666666</c:v>
                </c:pt>
                <c:pt idx="1">
                  <c:v>37.016666666666666</c:v>
                </c:pt>
              </c:numCache>
            </c:numRef>
          </c:val>
          <c:extLst xmlns:c16r2="http://schemas.microsoft.com/office/drawing/2015/06/chart">
            <c:ext xmlns:c16="http://schemas.microsoft.com/office/drawing/2014/chart" uri="{C3380CC4-5D6E-409C-BE32-E72D297353CC}">
              <c16:uniqueId val="{00000002-F371-41F0-8900-0E60CA37B76C}"/>
            </c:ext>
          </c:extLst>
        </c:ser>
        <c:ser>
          <c:idx val="2"/>
          <c:order val="3"/>
          <c:tx>
            <c:strRef>
              <c:f>Analysis!$W$3</c:f>
              <c:strCache>
                <c:ptCount val="1"/>
                <c:pt idx="0">
                  <c:v>NaOH + 700°C</c:v>
                </c:pt>
              </c:strCache>
            </c:strRef>
          </c:tx>
          <c:spPr>
            <a:pattFill prst="dotGrid">
              <a:fgClr>
                <a:schemeClr val="tx1"/>
              </a:fgClr>
              <a:bgClr>
                <a:schemeClr val="bg1"/>
              </a:bgClr>
            </a:pattFill>
            <a:ln w="6350">
              <a:solidFill>
                <a:schemeClr val="tx1"/>
              </a:solidFill>
            </a:ln>
          </c:spPr>
          <c:invertIfNegative val="0"/>
          <c:errBars>
            <c:errBarType val="both"/>
            <c:errValType val="cust"/>
            <c:noEndCap val="0"/>
            <c:plus>
              <c:numRef>
                <c:f>(Analysis!$J$15,Analysis!$P$15)</c:f>
                <c:numCache>
                  <c:formatCode>General</c:formatCode>
                  <c:ptCount val="2"/>
                  <c:pt idx="0">
                    <c:v>1.2727922061357835</c:v>
                  </c:pt>
                  <c:pt idx="1">
                    <c:v>0.73067700722609774</c:v>
                  </c:pt>
                </c:numCache>
              </c:numRef>
            </c:plus>
            <c:minus>
              <c:numRef>
                <c:f>(Analysis!$J$15,Analysis!$P$15)</c:f>
                <c:numCache>
                  <c:formatCode>General</c:formatCode>
                  <c:ptCount val="2"/>
                  <c:pt idx="0">
                    <c:v>1.2727922061357835</c:v>
                  </c:pt>
                  <c:pt idx="1">
                    <c:v>0.73067700722609774</c:v>
                  </c:pt>
                </c:numCache>
              </c:numRef>
            </c:minus>
          </c:errBars>
          <c:cat>
            <c:strRef>
              <c:f>Analysis!$U$3:$V$3</c:f>
              <c:strCache>
                <c:ptCount val="2"/>
                <c:pt idx="0">
                  <c:v>as-Ti</c:v>
                </c:pt>
                <c:pt idx="1">
                  <c:v>ab-Ti</c:v>
                </c:pt>
              </c:strCache>
            </c:strRef>
          </c:cat>
          <c:val>
            <c:numRef>
              <c:f>(Analysis!$J$14,Analysis!$P$14)</c:f>
              <c:numCache>
                <c:formatCode>0.00</c:formatCode>
                <c:ptCount val="2"/>
                <c:pt idx="0">
                  <c:v>21.033333333333335</c:v>
                </c:pt>
                <c:pt idx="1">
                  <c:v>22.183333333333334</c:v>
                </c:pt>
              </c:numCache>
            </c:numRef>
          </c:val>
          <c:extLst xmlns:c16r2="http://schemas.microsoft.com/office/drawing/2015/06/chart">
            <c:ext xmlns:c16="http://schemas.microsoft.com/office/drawing/2014/chart" uri="{C3380CC4-5D6E-409C-BE32-E72D297353CC}">
              <c16:uniqueId val="{00000003-F371-41F0-8900-0E60CA37B76C}"/>
            </c:ext>
          </c:extLst>
        </c:ser>
        <c:ser>
          <c:idx val="4"/>
          <c:order val="4"/>
          <c:tx>
            <c:strRef>
              <c:f>Analysis!$Z$3</c:f>
              <c:strCache>
                <c:ptCount val="1"/>
                <c:pt idx="0">
                  <c:v>KOH + 700°C</c:v>
                </c:pt>
              </c:strCache>
            </c:strRef>
          </c:tx>
          <c:spPr>
            <a:pattFill prst="openDmnd">
              <a:fgClr>
                <a:schemeClr val="tx1"/>
              </a:fgClr>
              <a:bgClr>
                <a:schemeClr val="bg1"/>
              </a:bgClr>
            </a:pattFill>
            <a:ln w="6350">
              <a:solidFill>
                <a:schemeClr val="tx1"/>
              </a:solidFill>
            </a:ln>
          </c:spPr>
          <c:invertIfNegative val="0"/>
          <c:errBars>
            <c:errBarType val="both"/>
            <c:errValType val="cust"/>
            <c:noEndCap val="0"/>
            <c:plus>
              <c:numRef>
                <c:f>(Analysis!$X$15,Analysis!$AD$15)</c:f>
                <c:numCache>
                  <c:formatCode>General</c:formatCode>
                  <c:ptCount val="2"/>
                  <c:pt idx="0">
                    <c:v>4.7140452079105513E-2</c:v>
                  </c:pt>
                  <c:pt idx="1">
                    <c:v>0.28284271247462051</c:v>
                  </c:pt>
                </c:numCache>
              </c:numRef>
            </c:plus>
            <c:minus>
              <c:numRef>
                <c:f>(Analysis!$X$15,Analysis!$AD$15)</c:f>
                <c:numCache>
                  <c:formatCode>General</c:formatCode>
                  <c:ptCount val="2"/>
                  <c:pt idx="0">
                    <c:v>4.7140452079105513E-2</c:v>
                  </c:pt>
                  <c:pt idx="1">
                    <c:v>0.28284271247462051</c:v>
                  </c:pt>
                </c:numCache>
              </c:numRef>
            </c:minus>
          </c:errBars>
          <c:cat>
            <c:strRef>
              <c:f>Analysis!$U$3:$V$3</c:f>
              <c:strCache>
                <c:ptCount val="2"/>
                <c:pt idx="0">
                  <c:v>as-Ti</c:v>
                </c:pt>
                <c:pt idx="1">
                  <c:v>ab-Ti</c:v>
                </c:pt>
              </c:strCache>
            </c:strRef>
          </c:cat>
          <c:val>
            <c:numRef>
              <c:f>(Analysis!$X$14,Analysis!$AD$14)</c:f>
              <c:numCache>
                <c:formatCode>0.00</c:formatCode>
                <c:ptCount val="2"/>
                <c:pt idx="0">
                  <c:v>18</c:v>
                </c:pt>
                <c:pt idx="1">
                  <c:v>18.266666666666666</c:v>
                </c:pt>
              </c:numCache>
            </c:numRef>
          </c:val>
          <c:extLst xmlns:c16r2="http://schemas.microsoft.com/office/drawing/2015/06/chart">
            <c:ext xmlns:c16="http://schemas.microsoft.com/office/drawing/2014/chart" uri="{C3380CC4-5D6E-409C-BE32-E72D297353CC}">
              <c16:uniqueId val="{00000004-F371-41F0-8900-0E60CA37B76C}"/>
            </c:ext>
          </c:extLst>
        </c:ser>
        <c:dLbls>
          <c:showLegendKey val="0"/>
          <c:showVal val="0"/>
          <c:showCatName val="0"/>
          <c:showSerName val="0"/>
          <c:showPercent val="0"/>
          <c:showBubbleSize val="0"/>
        </c:dLbls>
        <c:gapWidth val="150"/>
        <c:axId val="38489472"/>
        <c:axId val="38499456"/>
      </c:barChart>
      <c:catAx>
        <c:axId val="38489472"/>
        <c:scaling>
          <c:orientation val="minMax"/>
        </c:scaling>
        <c:delete val="0"/>
        <c:axPos val="b"/>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38499456"/>
        <c:crosses val="autoZero"/>
        <c:auto val="1"/>
        <c:lblAlgn val="ctr"/>
        <c:lblOffset val="100"/>
        <c:noMultiLvlLbl val="0"/>
      </c:catAx>
      <c:valAx>
        <c:axId val="38499456"/>
        <c:scaling>
          <c:orientation val="minMax"/>
        </c:scaling>
        <c:delete val="0"/>
        <c:axPos val="l"/>
        <c:numFmt formatCode="0" sourceLinked="0"/>
        <c:majorTickMark val="out"/>
        <c:minorTickMark val="none"/>
        <c:tickLblPos val="nextTo"/>
        <c:txPr>
          <a:bodyPr/>
          <a:lstStyle/>
          <a:p>
            <a:pPr>
              <a:defRPr sz="1000">
                <a:latin typeface="Times New Roman" pitchFamily="18" charset="0"/>
                <a:cs typeface="Times New Roman" pitchFamily="18" charset="0"/>
              </a:defRPr>
            </a:pPr>
            <a:endParaRPr lang="en-US"/>
          </a:p>
        </c:txPr>
        <c:crossAx val="38489472"/>
        <c:crosses val="autoZero"/>
        <c:crossBetween val="between"/>
      </c:valAx>
    </c:plotArea>
    <c:legend>
      <c:legendPos val="r"/>
      <c:layout>
        <c:manualLayout>
          <c:xMode val="edge"/>
          <c:yMode val="edge"/>
          <c:x val="0.68639231641565124"/>
          <c:y val="0.17663744065738257"/>
          <c:w val="0.29075899531545901"/>
          <c:h val="0.44679773923965027"/>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en-MY" sz="1000" i="1">
                <a:latin typeface="Times New Roman" pitchFamily="18" charset="0"/>
                <a:cs typeface="Times New Roman" pitchFamily="18" charset="0"/>
              </a:rPr>
              <a:t>as</a:t>
            </a:r>
            <a:r>
              <a:rPr lang="en-MY" sz="1000">
                <a:latin typeface="Times New Roman" pitchFamily="18" charset="0"/>
                <a:cs typeface="Times New Roman" pitchFamily="18" charset="0"/>
              </a:rPr>
              <a:t>-Ti</a:t>
            </a:r>
          </a:p>
        </c:rich>
      </c:tx>
      <c:layout>
        <c:manualLayout>
          <c:xMode val="edge"/>
          <c:yMode val="edge"/>
          <c:x val="0.51391745000566269"/>
          <c:y val="2.305993122861873E-2"/>
        </c:manualLayout>
      </c:layout>
      <c:overlay val="1"/>
    </c:title>
    <c:autoTitleDeleted val="0"/>
    <c:plotArea>
      <c:layout>
        <c:manualLayout>
          <c:layoutTarget val="inner"/>
          <c:xMode val="edge"/>
          <c:yMode val="edge"/>
          <c:x val="0.17187729123313447"/>
          <c:y val="2.5578645145595755E-2"/>
          <c:w val="0.78815623385932176"/>
          <c:h val="0.91440200606295996"/>
        </c:manualLayout>
      </c:layout>
      <c:scatterChart>
        <c:scatterStyle val="smoothMarker"/>
        <c:varyColors val="0"/>
        <c:ser>
          <c:idx val="9"/>
          <c:order val="0"/>
          <c:tx>
            <c:v>Ti</c:v>
          </c:tx>
          <c:spPr>
            <a:ln w="3175">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D$252:$D$4002</c:f>
              <c:numCache>
                <c:formatCode>General</c:formatCode>
                <c:ptCount val="3751"/>
                <c:pt idx="0">
                  <c:v>843</c:v>
                </c:pt>
                <c:pt idx="1">
                  <c:v>839</c:v>
                </c:pt>
                <c:pt idx="2">
                  <c:v>851</c:v>
                </c:pt>
                <c:pt idx="3">
                  <c:v>848</c:v>
                </c:pt>
                <c:pt idx="4">
                  <c:v>838</c:v>
                </c:pt>
                <c:pt idx="5">
                  <c:v>843</c:v>
                </c:pt>
                <c:pt idx="6">
                  <c:v>841</c:v>
                </c:pt>
                <c:pt idx="7">
                  <c:v>851</c:v>
                </c:pt>
                <c:pt idx="8">
                  <c:v>855</c:v>
                </c:pt>
                <c:pt idx="9">
                  <c:v>843</c:v>
                </c:pt>
                <c:pt idx="10">
                  <c:v>850</c:v>
                </c:pt>
                <c:pt idx="11">
                  <c:v>853</c:v>
                </c:pt>
                <c:pt idx="12">
                  <c:v>848</c:v>
                </c:pt>
                <c:pt idx="13">
                  <c:v>855</c:v>
                </c:pt>
                <c:pt idx="14">
                  <c:v>843</c:v>
                </c:pt>
                <c:pt idx="15">
                  <c:v>869</c:v>
                </c:pt>
                <c:pt idx="16">
                  <c:v>855</c:v>
                </c:pt>
                <c:pt idx="17">
                  <c:v>852</c:v>
                </c:pt>
                <c:pt idx="18">
                  <c:v>841</c:v>
                </c:pt>
                <c:pt idx="19">
                  <c:v>844</c:v>
                </c:pt>
                <c:pt idx="20">
                  <c:v>850</c:v>
                </c:pt>
                <c:pt idx="21">
                  <c:v>853</c:v>
                </c:pt>
                <c:pt idx="22">
                  <c:v>847</c:v>
                </c:pt>
                <c:pt idx="23">
                  <c:v>839</c:v>
                </c:pt>
                <c:pt idx="24">
                  <c:v>864</c:v>
                </c:pt>
                <c:pt idx="25">
                  <c:v>852</c:v>
                </c:pt>
                <c:pt idx="26">
                  <c:v>849</c:v>
                </c:pt>
                <c:pt idx="27">
                  <c:v>851</c:v>
                </c:pt>
                <c:pt idx="28">
                  <c:v>839</c:v>
                </c:pt>
                <c:pt idx="29">
                  <c:v>846</c:v>
                </c:pt>
                <c:pt idx="30">
                  <c:v>848</c:v>
                </c:pt>
                <c:pt idx="31">
                  <c:v>842</c:v>
                </c:pt>
                <c:pt idx="32">
                  <c:v>846</c:v>
                </c:pt>
                <c:pt idx="33">
                  <c:v>860</c:v>
                </c:pt>
                <c:pt idx="34">
                  <c:v>860</c:v>
                </c:pt>
                <c:pt idx="35">
                  <c:v>850</c:v>
                </c:pt>
                <c:pt idx="36">
                  <c:v>852</c:v>
                </c:pt>
                <c:pt idx="37">
                  <c:v>846</c:v>
                </c:pt>
                <c:pt idx="38">
                  <c:v>848</c:v>
                </c:pt>
                <c:pt idx="39">
                  <c:v>846</c:v>
                </c:pt>
                <c:pt idx="40">
                  <c:v>857</c:v>
                </c:pt>
                <c:pt idx="41">
                  <c:v>853</c:v>
                </c:pt>
                <c:pt idx="42">
                  <c:v>837</c:v>
                </c:pt>
                <c:pt idx="43">
                  <c:v>840</c:v>
                </c:pt>
                <c:pt idx="44">
                  <c:v>860</c:v>
                </c:pt>
                <c:pt idx="45">
                  <c:v>844</c:v>
                </c:pt>
                <c:pt idx="46">
                  <c:v>842</c:v>
                </c:pt>
                <c:pt idx="47">
                  <c:v>846</c:v>
                </c:pt>
                <c:pt idx="48">
                  <c:v>851</c:v>
                </c:pt>
                <c:pt idx="49">
                  <c:v>852</c:v>
                </c:pt>
                <c:pt idx="50">
                  <c:v>848</c:v>
                </c:pt>
                <c:pt idx="51">
                  <c:v>855</c:v>
                </c:pt>
                <c:pt idx="52">
                  <c:v>833</c:v>
                </c:pt>
                <c:pt idx="53">
                  <c:v>849</c:v>
                </c:pt>
                <c:pt idx="54">
                  <c:v>849</c:v>
                </c:pt>
                <c:pt idx="55">
                  <c:v>857</c:v>
                </c:pt>
                <c:pt idx="56">
                  <c:v>848</c:v>
                </c:pt>
                <c:pt idx="57">
                  <c:v>837</c:v>
                </c:pt>
                <c:pt idx="58">
                  <c:v>844</c:v>
                </c:pt>
                <c:pt idx="59">
                  <c:v>831</c:v>
                </c:pt>
                <c:pt idx="60">
                  <c:v>843</c:v>
                </c:pt>
                <c:pt idx="61">
                  <c:v>846</c:v>
                </c:pt>
                <c:pt idx="62">
                  <c:v>841</c:v>
                </c:pt>
                <c:pt idx="63">
                  <c:v>849</c:v>
                </c:pt>
                <c:pt idx="64">
                  <c:v>840</c:v>
                </c:pt>
                <c:pt idx="65">
                  <c:v>838</c:v>
                </c:pt>
                <c:pt idx="66">
                  <c:v>845</c:v>
                </c:pt>
                <c:pt idx="67">
                  <c:v>839</c:v>
                </c:pt>
                <c:pt idx="68">
                  <c:v>853</c:v>
                </c:pt>
                <c:pt idx="69">
                  <c:v>832</c:v>
                </c:pt>
                <c:pt idx="70">
                  <c:v>845</c:v>
                </c:pt>
                <c:pt idx="71">
                  <c:v>843</c:v>
                </c:pt>
                <c:pt idx="72">
                  <c:v>848</c:v>
                </c:pt>
                <c:pt idx="73">
                  <c:v>838</c:v>
                </c:pt>
                <c:pt idx="74">
                  <c:v>841</c:v>
                </c:pt>
                <c:pt idx="75">
                  <c:v>832</c:v>
                </c:pt>
                <c:pt idx="76">
                  <c:v>846</c:v>
                </c:pt>
                <c:pt idx="77">
                  <c:v>839</c:v>
                </c:pt>
                <c:pt idx="78">
                  <c:v>838</c:v>
                </c:pt>
                <c:pt idx="79">
                  <c:v>841</c:v>
                </c:pt>
                <c:pt idx="80">
                  <c:v>841</c:v>
                </c:pt>
                <c:pt idx="81">
                  <c:v>847</c:v>
                </c:pt>
                <c:pt idx="82">
                  <c:v>850</c:v>
                </c:pt>
                <c:pt idx="83">
                  <c:v>857</c:v>
                </c:pt>
                <c:pt idx="84">
                  <c:v>846</c:v>
                </c:pt>
                <c:pt idx="85">
                  <c:v>844</c:v>
                </c:pt>
                <c:pt idx="86">
                  <c:v>844</c:v>
                </c:pt>
                <c:pt idx="87">
                  <c:v>853</c:v>
                </c:pt>
                <c:pt idx="88">
                  <c:v>841</c:v>
                </c:pt>
                <c:pt idx="89">
                  <c:v>843</c:v>
                </c:pt>
                <c:pt idx="90">
                  <c:v>846</c:v>
                </c:pt>
                <c:pt idx="91">
                  <c:v>831</c:v>
                </c:pt>
                <c:pt idx="92">
                  <c:v>838</c:v>
                </c:pt>
                <c:pt idx="93">
                  <c:v>836</c:v>
                </c:pt>
                <c:pt idx="94">
                  <c:v>848</c:v>
                </c:pt>
                <c:pt idx="95">
                  <c:v>840</c:v>
                </c:pt>
                <c:pt idx="96">
                  <c:v>848</c:v>
                </c:pt>
                <c:pt idx="97">
                  <c:v>846</c:v>
                </c:pt>
                <c:pt idx="98">
                  <c:v>834</c:v>
                </c:pt>
                <c:pt idx="99">
                  <c:v>837</c:v>
                </c:pt>
                <c:pt idx="100">
                  <c:v>831</c:v>
                </c:pt>
                <c:pt idx="101">
                  <c:v>834</c:v>
                </c:pt>
                <c:pt idx="102">
                  <c:v>845</c:v>
                </c:pt>
                <c:pt idx="103">
                  <c:v>837</c:v>
                </c:pt>
                <c:pt idx="104">
                  <c:v>852</c:v>
                </c:pt>
                <c:pt idx="105">
                  <c:v>834</c:v>
                </c:pt>
                <c:pt idx="106">
                  <c:v>838</c:v>
                </c:pt>
                <c:pt idx="107">
                  <c:v>842</c:v>
                </c:pt>
                <c:pt idx="108">
                  <c:v>830</c:v>
                </c:pt>
                <c:pt idx="109">
                  <c:v>831</c:v>
                </c:pt>
                <c:pt idx="110">
                  <c:v>839</c:v>
                </c:pt>
                <c:pt idx="111">
                  <c:v>844</c:v>
                </c:pt>
                <c:pt idx="112">
                  <c:v>840</c:v>
                </c:pt>
                <c:pt idx="113">
                  <c:v>839</c:v>
                </c:pt>
                <c:pt idx="114">
                  <c:v>850</c:v>
                </c:pt>
                <c:pt idx="115">
                  <c:v>838</c:v>
                </c:pt>
                <c:pt idx="116">
                  <c:v>852</c:v>
                </c:pt>
                <c:pt idx="117">
                  <c:v>838</c:v>
                </c:pt>
                <c:pt idx="118">
                  <c:v>832</c:v>
                </c:pt>
                <c:pt idx="119">
                  <c:v>840</c:v>
                </c:pt>
                <c:pt idx="120">
                  <c:v>840</c:v>
                </c:pt>
                <c:pt idx="121">
                  <c:v>833</c:v>
                </c:pt>
                <c:pt idx="122">
                  <c:v>847</c:v>
                </c:pt>
                <c:pt idx="123">
                  <c:v>838</c:v>
                </c:pt>
                <c:pt idx="124">
                  <c:v>847</c:v>
                </c:pt>
                <c:pt idx="125">
                  <c:v>841</c:v>
                </c:pt>
                <c:pt idx="126">
                  <c:v>838</c:v>
                </c:pt>
                <c:pt idx="127">
                  <c:v>842</c:v>
                </c:pt>
                <c:pt idx="128">
                  <c:v>844</c:v>
                </c:pt>
                <c:pt idx="129">
                  <c:v>851</c:v>
                </c:pt>
                <c:pt idx="130">
                  <c:v>839</c:v>
                </c:pt>
                <c:pt idx="131">
                  <c:v>846</c:v>
                </c:pt>
                <c:pt idx="132">
                  <c:v>842</c:v>
                </c:pt>
                <c:pt idx="133">
                  <c:v>842</c:v>
                </c:pt>
                <c:pt idx="134">
                  <c:v>848</c:v>
                </c:pt>
                <c:pt idx="135">
                  <c:v>832</c:v>
                </c:pt>
                <c:pt idx="136">
                  <c:v>840</c:v>
                </c:pt>
                <c:pt idx="137">
                  <c:v>837</c:v>
                </c:pt>
                <c:pt idx="138">
                  <c:v>827</c:v>
                </c:pt>
                <c:pt idx="139">
                  <c:v>838</c:v>
                </c:pt>
                <c:pt idx="140">
                  <c:v>830</c:v>
                </c:pt>
                <c:pt idx="141">
                  <c:v>846</c:v>
                </c:pt>
                <c:pt idx="142">
                  <c:v>834</c:v>
                </c:pt>
                <c:pt idx="143">
                  <c:v>828</c:v>
                </c:pt>
                <c:pt idx="144">
                  <c:v>840</c:v>
                </c:pt>
                <c:pt idx="145">
                  <c:v>844</c:v>
                </c:pt>
                <c:pt idx="146">
                  <c:v>832</c:v>
                </c:pt>
                <c:pt idx="147">
                  <c:v>828</c:v>
                </c:pt>
                <c:pt idx="148">
                  <c:v>845</c:v>
                </c:pt>
                <c:pt idx="149">
                  <c:v>840</c:v>
                </c:pt>
                <c:pt idx="150">
                  <c:v>837</c:v>
                </c:pt>
                <c:pt idx="151">
                  <c:v>837</c:v>
                </c:pt>
                <c:pt idx="152">
                  <c:v>829</c:v>
                </c:pt>
                <c:pt idx="153">
                  <c:v>836</c:v>
                </c:pt>
                <c:pt idx="154">
                  <c:v>847</c:v>
                </c:pt>
                <c:pt idx="155">
                  <c:v>830</c:v>
                </c:pt>
                <c:pt idx="156">
                  <c:v>831</c:v>
                </c:pt>
                <c:pt idx="157">
                  <c:v>837</c:v>
                </c:pt>
                <c:pt idx="158">
                  <c:v>831</c:v>
                </c:pt>
                <c:pt idx="159">
                  <c:v>838</c:v>
                </c:pt>
                <c:pt idx="160">
                  <c:v>835</c:v>
                </c:pt>
                <c:pt idx="161">
                  <c:v>847</c:v>
                </c:pt>
                <c:pt idx="162">
                  <c:v>839</c:v>
                </c:pt>
                <c:pt idx="163">
                  <c:v>839</c:v>
                </c:pt>
                <c:pt idx="164">
                  <c:v>835</c:v>
                </c:pt>
                <c:pt idx="165">
                  <c:v>832</c:v>
                </c:pt>
                <c:pt idx="166">
                  <c:v>831</c:v>
                </c:pt>
                <c:pt idx="167">
                  <c:v>842</c:v>
                </c:pt>
                <c:pt idx="168">
                  <c:v>834</c:v>
                </c:pt>
                <c:pt idx="169">
                  <c:v>836</c:v>
                </c:pt>
                <c:pt idx="170">
                  <c:v>833</c:v>
                </c:pt>
                <c:pt idx="171">
                  <c:v>838</c:v>
                </c:pt>
                <c:pt idx="172">
                  <c:v>841</c:v>
                </c:pt>
                <c:pt idx="173">
                  <c:v>838</c:v>
                </c:pt>
                <c:pt idx="174">
                  <c:v>829</c:v>
                </c:pt>
                <c:pt idx="175">
                  <c:v>837</c:v>
                </c:pt>
                <c:pt idx="176">
                  <c:v>834</c:v>
                </c:pt>
                <c:pt idx="177">
                  <c:v>840</c:v>
                </c:pt>
                <c:pt idx="178">
                  <c:v>838</c:v>
                </c:pt>
                <c:pt idx="179">
                  <c:v>835</c:v>
                </c:pt>
                <c:pt idx="180">
                  <c:v>829</c:v>
                </c:pt>
                <c:pt idx="181">
                  <c:v>833</c:v>
                </c:pt>
                <c:pt idx="182">
                  <c:v>827</c:v>
                </c:pt>
                <c:pt idx="183">
                  <c:v>841</c:v>
                </c:pt>
                <c:pt idx="184">
                  <c:v>844</c:v>
                </c:pt>
                <c:pt idx="185">
                  <c:v>829</c:v>
                </c:pt>
                <c:pt idx="186">
                  <c:v>837</c:v>
                </c:pt>
                <c:pt idx="187">
                  <c:v>831</c:v>
                </c:pt>
                <c:pt idx="188">
                  <c:v>844</c:v>
                </c:pt>
                <c:pt idx="189">
                  <c:v>832</c:v>
                </c:pt>
                <c:pt idx="190">
                  <c:v>836</c:v>
                </c:pt>
                <c:pt idx="191">
                  <c:v>834</c:v>
                </c:pt>
                <c:pt idx="192">
                  <c:v>838</c:v>
                </c:pt>
                <c:pt idx="193">
                  <c:v>828</c:v>
                </c:pt>
                <c:pt idx="194">
                  <c:v>837</c:v>
                </c:pt>
                <c:pt idx="195">
                  <c:v>834</c:v>
                </c:pt>
                <c:pt idx="196">
                  <c:v>841</c:v>
                </c:pt>
                <c:pt idx="197">
                  <c:v>842</c:v>
                </c:pt>
                <c:pt idx="198">
                  <c:v>832</c:v>
                </c:pt>
                <c:pt idx="199">
                  <c:v>841</c:v>
                </c:pt>
                <c:pt idx="200">
                  <c:v>826</c:v>
                </c:pt>
                <c:pt idx="201">
                  <c:v>839</c:v>
                </c:pt>
                <c:pt idx="202">
                  <c:v>835</c:v>
                </c:pt>
                <c:pt idx="203">
                  <c:v>832</c:v>
                </c:pt>
                <c:pt idx="204">
                  <c:v>834</c:v>
                </c:pt>
                <c:pt idx="205">
                  <c:v>830</c:v>
                </c:pt>
                <c:pt idx="206">
                  <c:v>829</c:v>
                </c:pt>
                <c:pt idx="207">
                  <c:v>844</c:v>
                </c:pt>
                <c:pt idx="208">
                  <c:v>821</c:v>
                </c:pt>
                <c:pt idx="209">
                  <c:v>831</c:v>
                </c:pt>
                <c:pt idx="210">
                  <c:v>846</c:v>
                </c:pt>
                <c:pt idx="211">
                  <c:v>835</c:v>
                </c:pt>
                <c:pt idx="212">
                  <c:v>828</c:v>
                </c:pt>
                <c:pt idx="213">
                  <c:v>835</c:v>
                </c:pt>
                <c:pt idx="214">
                  <c:v>829</c:v>
                </c:pt>
                <c:pt idx="215">
                  <c:v>840</c:v>
                </c:pt>
                <c:pt idx="216">
                  <c:v>826</c:v>
                </c:pt>
                <c:pt idx="217">
                  <c:v>830</c:v>
                </c:pt>
                <c:pt idx="218">
                  <c:v>824</c:v>
                </c:pt>
                <c:pt idx="219">
                  <c:v>835</c:v>
                </c:pt>
                <c:pt idx="220">
                  <c:v>831</c:v>
                </c:pt>
                <c:pt idx="221">
                  <c:v>832</c:v>
                </c:pt>
                <c:pt idx="222">
                  <c:v>836</c:v>
                </c:pt>
                <c:pt idx="223">
                  <c:v>848</c:v>
                </c:pt>
                <c:pt idx="224">
                  <c:v>836</c:v>
                </c:pt>
                <c:pt idx="225">
                  <c:v>840</c:v>
                </c:pt>
                <c:pt idx="226">
                  <c:v>837</c:v>
                </c:pt>
                <c:pt idx="227">
                  <c:v>837</c:v>
                </c:pt>
                <c:pt idx="228">
                  <c:v>842</c:v>
                </c:pt>
                <c:pt idx="229">
                  <c:v>834</c:v>
                </c:pt>
                <c:pt idx="230">
                  <c:v>830</c:v>
                </c:pt>
                <c:pt idx="231">
                  <c:v>840</c:v>
                </c:pt>
                <c:pt idx="232">
                  <c:v>829</c:v>
                </c:pt>
                <c:pt idx="233">
                  <c:v>839</c:v>
                </c:pt>
                <c:pt idx="234">
                  <c:v>834</c:v>
                </c:pt>
                <c:pt idx="235">
                  <c:v>834</c:v>
                </c:pt>
                <c:pt idx="236">
                  <c:v>839</c:v>
                </c:pt>
                <c:pt idx="237">
                  <c:v>838</c:v>
                </c:pt>
                <c:pt idx="238">
                  <c:v>848</c:v>
                </c:pt>
                <c:pt idx="239">
                  <c:v>845</c:v>
                </c:pt>
                <c:pt idx="240">
                  <c:v>836</c:v>
                </c:pt>
                <c:pt idx="241">
                  <c:v>838</c:v>
                </c:pt>
                <c:pt idx="242">
                  <c:v>826</c:v>
                </c:pt>
                <c:pt idx="243">
                  <c:v>829</c:v>
                </c:pt>
                <c:pt idx="244">
                  <c:v>827</c:v>
                </c:pt>
                <c:pt idx="245">
                  <c:v>840</c:v>
                </c:pt>
                <c:pt idx="246">
                  <c:v>832</c:v>
                </c:pt>
                <c:pt idx="247">
                  <c:v>822</c:v>
                </c:pt>
                <c:pt idx="248">
                  <c:v>836</c:v>
                </c:pt>
                <c:pt idx="249">
                  <c:v>839</c:v>
                </c:pt>
                <c:pt idx="250">
                  <c:v>839</c:v>
                </c:pt>
                <c:pt idx="251">
                  <c:v>832</c:v>
                </c:pt>
                <c:pt idx="252">
                  <c:v>842</c:v>
                </c:pt>
                <c:pt idx="253">
                  <c:v>844</c:v>
                </c:pt>
                <c:pt idx="254">
                  <c:v>836</c:v>
                </c:pt>
                <c:pt idx="255">
                  <c:v>830</c:v>
                </c:pt>
                <c:pt idx="256">
                  <c:v>826</c:v>
                </c:pt>
                <c:pt idx="257">
                  <c:v>827</c:v>
                </c:pt>
                <c:pt idx="258">
                  <c:v>822</c:v>
                </c:pt>
                <c:pt idx="259">
                  <c:v>832</c:v>
                </c:pt>
                <c:pt idx="260">
                  <c:v>825</c:v>
                </c:pt>
                <c:pt idx="261">
                  <c:v>833</c:v>
                </c:pt>
                <c:pt idx="262">
                  <c:v>831</c:v>
                </c:pt>
                <c:pt idx="263">
                  <c:v>827</c:v>
                </c:pt>
                <c:pt idx="264">
                  <c:v>839</c:v>
                </c:pt>
                <c:pt idx="265">
                  <c:v>837</c:v>
                </c:pt>
                <c:pt idx="266">
                  <c:v>832</c:v>
                </c:pt>
                <c:pt idx="267">
                  <c:v>837</c:v>
                </c:pt>
                <c:pt idx="268">
                  <c:v>837</c:v>
                </c:pt>
                <c:pt idx="269">
                  <c:v>827</c:v>
                </c:pt>
                <c:pt idx="270">
                  <c:v>847</c:v>
                </c:pt>
                <c:pt idx="271">
                  <c:v>834</c:v>
                </c:pt>
                <c:pt idx="272">
                  <c:v>827</c:v>
                </c:pt>
                <c:pt idx="273">
                  <c:v>831</c:v>
                </c:pt>
                <c:pt idx="274">
                  <c:v>836</c:v>
                </c:pt>
                <c:pt idx="275">
                  <c:v>832</c:v>
                </c:pt>
                <c:pt idx="276">
                  <c:v>832</c:v>
                </c:pt>
                <c:pt idx="277">
                  <c:v>822</c:v>
                </c:pt>
                <c:pt idx="278">
                  <c:v>824</c:v>
                </c:pt>
                <c:pt idx="279">
                  <c:v>834</c:v>
                </c:pt>
                <c:pt idx="280">
                  <c:v>842</c:v>
                </c:pt>
                <c:pt idx="281">
                  <c:v>836</c:v>
                </c:pt>
                <c:pt idx="282">
                  <c:v>829</c:v>
                </c:pt>
                <c:pt idx="283">
                  <c:v>833</c:v>
                </c:pt>
                <c:pt idx="284">
                  <c:v>823</c:v>
                </c:pt>
                <c:pt idx="285">
                  <c:v>825</c:v>
                </c:pt>
                <c:pt idx="286">
                  <c:v>823</c:v>
                </c:pt>
                <c:pt idx="287">
                  <c:v>825</c:v>
                </c:pt>
                <c:pt idx="288">
                  <c:v>826</c:v>
                </c:pt>
                <c:pt idx="289">
                  <c:v>836</c:v>
                </c:pt>
                <c:pt idx="290">
                  <c:v>826</c:v>
                </c:pt>
                <c:pt idx="291">
                  <c:v>837</c:v>
                </c:pt>
                <c:pt idx="292">
                  <c:v>829</c:v>
                </c:pt>
                <c:pt idx="293">
                  <c:v>826</c:v>
                </c:pt>
                <c:pt idx="294">
                  <c:v>819</c:v>
                </c:pt>
                <c:pt idx="295">
                  <c:v>824</c:v>
                </c:pt>
                <c:pt idx="296">
                  <c:v>827</c:v>
                </c:pt>
                <c:pt idx="297">
                  <c:v>838</c:v>
                </c:pt>
                <c:pt idx="298">
                  <c:v>833</c:v>
                </c:pt>
                <c:pt idx="299">
                  <c:v>832</c:v>
                </c:pt>
                <c:pt idx="300">
                  <c:v>841</c:v>
                </c:pt>
                <c:pt idx="301">
                  <c:v>833</c:v>
                </c:pt>
                <c:pt idx="302">
                  <c:v>828</c:v>
                </c:pt>
                <c:pt idx="303">
                  <c:v>829</c:v>
                </c:pt>
                <c:pt idx="304">
                  <c:v>833</c:v>
                </c:pt>
                <c:pt idx="305">
                  <c:v>828</c:v>
                </c:pt>
                <c:pt idx="306">
                  <c:v>836</c:v>
                </c:pt>
                <c:pt idx="307">
                  <c:v>832</c:v>
                </c:pt>
                <c:pt idx="308">
                  <c:v>829</c:v>
                </c:pt>
                <c:pt idx="309">
                  <c:v>817</c:v>
                </c:pt>
                <c:pt idx="310">
                  <c:v>827</c:v>
                </c:pt>
                <c:pt idx="311">
                  <c:v>827</c:v>
                </c:pt>
                <c:pt idx="312">
                  <c:v>827</c:v>
                </c:pt>
                <c:pt idx="313">
                  <c:v>835</c:v>
                </c:pt>
                <c:pt idx="314">
                  <c:v>834</c:v>
                </c:pt>
                <c:pt idx="315">
                  <c:v>823</c:v>
                </c:pt>
                <c:pt idx="316">
                  <c:v>825</c:v>
                </c:pt>
                <c:pt idx="317">
                  <c:v>825</c:v>
                </c:pt>
                <c:pt idx="318">
                  <c:v>826</c:v>
                </c:pt>
                <c:pt idx="319">
                  <c:v>822</c:v>
                </c:pt>
                <c:pt idx="320">
                  <c:v>836</c:v>
                </c:pt>
                <c:pt idx="321">
                  <c:v>831</c:v>
                </c:pt>
                <c:pt idx="322">
                  <c:v>821</c:v>
                </c:pt>
                <c:pt idx="323">
                  <c:v>834</c:v>
                </c:pt>
                <c:pt idx="324">
                  <c:v>821</c:v>
                </c:pt>
                <c:pt idx="325">
                  <c:v>834</c:v>
                </c:pt>
                <c:pt idx="326">
                  <c:v>824</c:v>
                </c:pt>
                <c:pt idx="327">
                  <c:v>826</c:v>
                </c:pt>
                <c:pt idx="328">
                  <c:v>829</c:v>
                </c:pt>
                <c:pt idx="329">
                  <c:v>831</c:v>
                </c:pt>
                <c:pt idx="330">
                  <c:v>832</c:v>
                </c:pt>
                <c:pt idx="331">
                  <c:v>836</c:v>
                </c:pt>
                <c:pt idx="332">
                  <c:v>829</c:v>
                </c:pt>
                <c:pt idx="333">
                  <c:v>816</c:v>
                </c:pt>
                <c:pt idx="334">
                  <c:v>824</c:v>
                </c:pt>
                <c:pt idx="335">
                  <c:v>830</c:v>
                </c:pt>
                <c:pt idx="336">
                  <c:v>829</c:v>
                </c:pt>
                <c:pt idx="337">
                  <c:v>822</c:v>
                </c:pt>
                <c:pt idx="338">
                  <c:v>820</c:v>
                </c:pt>
                <c:pt idx="339">
                  <c:v>823</c:v>
                </c:pt>
                <c:pt idx="340">
                  <c:v>834</c:v>
                </c:pt>
                <c:pt idx="341">
                  <c:v>828</c:v>
                </c:pt>
                <c:pt idx="342">
                  <c:v>828</c:v>
                </c:pt>
                <c:pt idx="343">
                  <c:v>829</c:v>
                </c:pt>
                <c:pt idx="344">
                  <c:v>818</c:v>
                </c:pt>
                <c:pt idx="345">
                  <c:v>820</c:v>
                </c:pt>
                <c:pt idx="346">
                  <c:v>832</c:v>
                </c:pt>
                <c:pt idx="347">
                  <c:v>825</c:v>
                </c:pt>
                <c:pt idx="348">
                  <c:v>828</c:v>
                </c:pt>
                <c:pt idx="349">
                  <c:v>825</c:v>
                </c:pt>
                <c:pt idx="350">
                  <c:v>833</c:v>
                </c:pt>
                <c:pt idx="351">
                  <c:v>824</c:v>
                </c:pt>
                <c:pt idx="352">
                  <c:v>833</c:v>
                </c:pt>
                <c:pt idx="353">
                  <c:v>828</c:v>
                </c:pt>
                <c:pt idx="354">
                  <c:v>833</c:v>
                </c:pt>
                <c:pt idx="355">
                  <c:v>819</c:v>
                </c:pt>
                <c:pt idx="356">
                  <c:v>831</c:v>
                </c:pt>
                <c:pt idx="357">
                  <c:v>835</c:v>
                </c:pt>
                <c:pt idx="358">
                  <c:v>830</c:v>
                </c:pt>
                <c:pt idx="359">
                  <c:v>824</c:v>
                </c:pt>
                <c:pt idx="360">
                  <c:v>828</c:v>
                </c:pt>
                <c:pt idx="361">
                  <c:v>824</c:v>
                </c:pt>
                <c:pt idx="362">
                  <c:v>821</c:v>
                </c:pt>
                <c:pt idx="363">
                  <c:v>819</c:v>
                </c:pt>
                <c:pt idx="364">
                  <c:v>817</c:v>
                </c:pt>
                <c:pt idx="365">
                  <c:v>829</c:v>
                </c:pt>
                <c:pt idx="366">
                  <c:v>828</c:v>
                </c:pt>
                <c:pt idx="367">
                  <c:v>811</c:v>
                </c:pt>
                <c:pt idx="368">
                  <c:v>827</c:v>
                </c:pt>
                <c:pt idx="369">
                  <c:v>832</c:v>
                </c:pt>
                <c:pt idx="370">
                  <c:v>830</c:v>
                </c:pt>
                <c:pt idx="371">
                  <c:v>817</c:v>
                </c:pt>
                <c:pt idx="372">
                  <c:v>833</c:v>
                </c:pt>
                <c:pt idx="373">
                  <c:v>826</c:v>
                </c:pt>
                <c:pt idx="374">
                  <c:v>824</c:v>
                </c:pt>
                <c:pt idx="375">
                  <c:v>821</c:v>
                </c:pt>
                <c:pt idx="376">
                  <c:v>834</c:v>
                </c:pt>
                <c:pt idx="377">
                  <c:v>823</c:v>
                </c:pt>
                <c:pt idx="378">
                  <c:v>821</c:v>
                </c:pt>
                <c:pt idx="379">
                  <c:v>826</c:v>
                </c:pt>
                <c:pt idx="380">
                  <c:v>823</c:v>
                </c:pt>
                <c:pt idx="381">
                  <c:v>821</c:v>
                </c:pt>
                <c:pt idx="382">
                  <c:v>832</c:v>
                </c:pt>
                <c:pt idx="383">
                  <c:v>828</c:v>
                </c:pt>
                <c:pt idx="384">
                  <c:v>820</c:v>
                </c:pt>
                <c:pt idx="385">
                  <c:v>829</c:v>
                </c:pt>
                <c:pt idx="386">
                  <c:v>824</c:v>
                </c:pt>
                <c:pt idx="387">
                  <c:v>830</c:v>
                </c:pt>
                <c:pt idx="388">
                  <c:v>825</c:v>
                </c:pt>
                <c:pt idx="389">
                  <c:v>821</c:v>
                </c:pt>
                <c:pt idx="390">
                  <c:v>826</c:v>
                </c:pt>
                <c:pt idx="391">
                  <c:v>830</c:v>
                </c:pt>
                <c:pt idx="392">
                  <c:v>829</c:v>
                </c:pt>
                <c:pt idx="393">
                  <c:v>829</c:v>
                </c:pt>
                <c:pt idx="394">
                  <c:v>825</c:v>
                </c:pt>
                <c:pt idx="395">
                  <c:v>824</c:v>
                </c:pt>
                <c:pt idx="396">
                  <c:v>833</c:v>
                </c:pt>
                <c:pt idx="397">
                  <c:v>825</c:v>
                </c:pt>
                <c:pt idx="398">
                  <c:v>824</c:v>
                </c:pt>
                <c:pt idx="399">
                  <c:v>822</c:v>
                </c:pt>
                <c:pt idx="400">
                  <c:v>830</c:v>
                </c:pt>
                <c:pt idx="401">
                  <c:v>821</c:v>
                </c:pt>
                <c:pt idx="402">
                  <c:v>825</c:v>
                </c:pt>
                <c:pt idx="403">
                  <c:v>822</c:v>
                </c:pt>
                <c:pt idx="404">
                  <c:v>825</c:v>
                </c:pt>
                <c:pt idx="405">
                  <c:v>816</c:v>
                </c:pt>
                <c:pt idx="406">
                  <c:v>825</c:v>
                </c:pt>
                <c:pt idx="407">
                  <c:v>821</c:v>
                </c:pt>
                <c:pt idx="408">
                  <c:v>821</c:v>
                </c:pt>
                <c:pt idx="409">
                  <c:v>827</c:v>
                </c:pt>
                <c:pt idx="410">
                  <c:v>828</c:v>
                </c:pt>
                <c:pt idx="411">
                  <c:v>821</c:v>
                </c:pt>
                <c:pt idx="412">
                  <c:v>829</c:v>
                </c:pt>
                <c:pt idx="413">
                  <c:v>828</c:v>
                </c:pt>
                <c:pt idx="414">
                  <c:v>833</c:v>
                </c:pt>
                <c:pt idx="415">
                  <c:v>818</c:v>
                </c:pt>
                <c:pt idx="416">
                  <c:v>834</c:v>
                </c:pt>
                <c:pt idx="417">
                  <c:v>827</c:v>
                </c:pt>
                <c:pt idx="418">
                  <c:v>821</c:v>
                </c:pt>
                <c:pt idx="419">
                  <c:v>820</c:v>
                </c:pt>
                <c:pt idx="420">
                  <c:v>824</c:v>
                </c:pt>
                <c:pt idx="421">
                  <c:v>818</c:v>
                </c:pt>
                <c:pt idx="422">
                  <c:v>821</c:v>
                </c:pt>
                <c:pt idx="423">
                  <c:v>821</c:v>
                </c:pt>
                <c:pt idx="424">
                  <c:v>825</c:v>
                </c:pt>
                <c:pt idx="425">
                  <c:v>832</c:v>
                </c:pt>
                <c:pt idx="426">
                  <c:v>832</c:v>
                </c:pt>
                <c:pt idx="427">
                  <c:v>815</c:v>
                </c:pt>
                <c:pt idx="428">
                  <c:v>819</c:v>
                </c:pt>
                <c:pt idx="429">
                  <c:v>822</c:v>
                </c:pt>
                <c:pt idx="430">
                  <c:v>823</c:v>
                </c:pt>
                <c:pt idx="431">
                  <c:v>826</c:v>
                </c:pt>
                <c:pt idx="432">
                  <c:v>822</c:v>
                </c:pt>
                <c:pt idx="433">
                  <c:v>821</c:v>
                </c:pt>
                <c:pt idx="434">
                  <c:v>818</c:v>
                </c:pt>
                <c:pt idx="435">
                  <c:v>824</c:v>
                </c:pt>
                <c:pt idx="436">
                  <c:v>824</c:v>
                </c:pt>
                <c:pt idx="437">
                  <c:v>820</c:v>
                </c:pt>
                <c:pt idx="438">
                  <c:v>823</c:v>
                </c:pt>
                <c:pt idx="439">
                  <c:v>816</c:v>
                </c:pt>
                <c:pt idx="440">
                  <c:v>815</c:v>
                </c:pt>
                <c:pt idx="441">
                  <c:v>815</c:v>
                </c:pt>
                <c:pt idx="442">
                  <c:v>826</c:v>
                </c:pt>
                <c:pt idx="443">
                  <c:v>823</c:v>
                </c:pt>
                <c:pt idx="444">
                  <c:v>833</c:v>
                </c:pt>
                <c:pt idx="445">
                  <c:v>822</c:v>
                </c:pt>
                <c:pt idx="446">
                  <c:v>819</c:v>
                </c:pt>
                <c:pt idx="447">
                  <c:v>823</c:v>
                </c:pt>
                <c:pt idx="448">
                  <c:v>827</c:v>
                </c:pt>
                <c:pt idx="449">
                  <c:v>816</c:v>
                </c:pt>
                <c:pt idx="450">
                  <c:v>821</c:v>
                </c:pt>
                <c:pt idx="451">
                  <c:v>816</c:v>
                </c:pt>
                <c:pt idx="452">
                  <c:v>816</c:v>
                </c:pt>
                <c:pt idx="453">
                  <c:v>826</c:v>
                </c:pt>
                <c:pt idx="454">
                  <c:v>824</c:v>
                </c:pt>
                <c:pt idx="455">
                  <c:v>819</c:v>
                </c:pt>
                <c:pt idx="456">
                  <c:v>809</c:v>
                </c:pt>
                <c:pt idx="457">
                  <c:v>818</c:v>
                </c:pt>
                <c:pt idx="458">
                  <c:v>810</c:v>
                </c:pt>
                <c:pt idx="459">
                  <c:v>825</c:v>
                </c:pt>
                <c:pt idx="460">
                  <c:v>821</c:v>
                </c:pt>
                <c:pt idx="461">
                  <c:v>816</c:v>
                </c:pt>
                <c:pt idx="462">
                  <c:v>824</c:v>
                </c:pt>
                <c:pt idx="463">
                  <c:v>817</c:v>
                </c:pt>
                <c:pt idx="464">
                  <c:v>819</c:v>
                </c:pt>
                <c:pt idx="465">
                  <c:v>822</c:v>
                </c:pt>
                <c:pt idx="466">
                  <c:v>829</c:v>
                </c:pt>
                <c:pt idx="467">
                  <c:v>817</c:v>
                </c:pt>
                <c:pt idx="468">
                  <c:v>817</c:v>
                </c:pt>
                <c:pt idx="469">
                  <c:v>822</c:v>
                </c:pt>
                <c:pt idx="470">
                  <c:v>818</c:v>
                </c:pt>
                <c:pt idx="471">
                  <c:v>824</c:v>
                </c:pt>
                <c:pt idx="472">
                  <c:v>818</c:v>
                </c:pt>
                <c:pt idx="473">
                  <c:v>815</c:v>
                </c:pt>
                <c:pt idx="474">
                  <c:v>825</c:v>
                </c:pt>
                <c:pt idx="475">
                  <c:v>814</c:v>
                </c:pt>
                <c:pt idx="476">
                  <c:v>815</c:v>
                </c:pt>
                <c:pt idx="477">
                  <c:v>827</c:v>
                </c:pt>
                <c:pt idx="478">
                  <c:v>824</c:v>
                </c:pt>
                <c:pt idx="479">
                  <c:v>815</c:v>
                </c:pt>
                <c:pt idx="480">
                  <c:v>820</c:v>
                </c:pt>
                <c:pt idx="481">
                  <c:v>821</c:v>
                </c:pt>
                <c:pt idx="482">
                  <c:v>823</c:v>
                </c:pt>
                <c:pt idx="483">
                  <c:v>821</c:v>
                </c:pt>
                <c:pt idx="484">
                  <c:v>829</c:v>
                </c:pt>
                <c:pt idx="485">
                  <c:v>820</c:v>
                </c:pt>
                <c:pt idx="486">
                  <c:v>821</c:v>
                </c:pt>
                <c:pt idx="487">
                  <c:v>828</c:v>
                </c:pt>
                <c:pt idx="488">
                  <c:v>818</c:v>
                </c:pt>
                <c:pt idx="489">
                  <c:v>818</c:v>
                </c:pt>
                <c:pt idx="490">
                  <c:v>818</c:v>
                </c:pt>
                <c:pt idx="491">
                  <c:v>818</c:v>
                </c:pt>
                <c:pt idx="492">
                  <c:v>816</c:v>
                </c:pt>
                <c:pt idx="493">
                  <c:v>820</c:v>
                </c:pt>
                <c:pt idx="494">
                  <c:v>820</c:v>
                </c:pt>
                <c:pt idx="495">
                  <c:v>817</c:v>
                </c:pt>
                <c:pt idx="496">
                  <c:v>812</c:v>
                </c:pt>
                <c:pt idx="497">
                  <c:v>822</c:v>
                </c:pt>
                <c:pt idx="498">
                  <c:v>821</c:v>
                </c:pt>
                <c:pt idx="499">
                  <c:v>814</c:v>
                </c:pt>
                <c:pt idx="500">
                  <c:v>823</c:v>
                </c:pt>
                <c:pt idx="501">
                  <c:v>814</c:v>
                </c:pt>
                <c:pt idx="502">
                  <c:v>820</c:v>
                </c:pt>
                <c:pt idx="503">
                  <c:v>821</c:v>
                </c:pt>
                <c:pt idx="504">
                  <c:v>815</c:v>
                </c:pt>
                <c:pt idx="505">
                  <c:v>825</c:v>
                </c:pt>
                <c:pt idx="506">
                  <c:v>818</c:v>
                </c:pt>
                <c:pt idx="507">
                  <c:v>813</c:v>
                </c:pt>
                <c:pt idx="508">
                  <c:v>821</c:v>
                </c:pt>
                <c:pt idx="509">
                  <c:v>820</c:v>
                </c:pt>
                <c:pt idx="510">
                  <c:v>823</c:v>
                </c:pt>
                <c:pt idx="511">
                  <c:v>821</c:v>
                </c:pt>
                <c:pt idx="512">
                  <c:v>822</c:v>
                </c:pt>
                <c:pt idx="513">
                  <c:v>818</c:v>
                </c:pt>
                <c:pt idx="514">
                  <c:v>819</c:v>
                </c:pt>
                <c:pt idx="515">
                  <c:v>822</c:v>
                </c:pt>
                <c:pt idx="516">
                  <c:v>824</c:v>
                </c:pt>
                <c:pt idx="517">
                  <c:v>829</c:v>
                </c:pt>
                <c:pt idx="518">
                  <c:v>812</c:v>
                </c:pt>
                <c:pt idx="519">
                  <c:v>813</c:v>
                </c:pt>
                <c:pt idx="520">
                  <c:v>817</c:v>
                </c:pt>
                <c:pt idx="521">
                  <c:v>827</c:v>
                </c:pt>
                <c:pt idx="522">
                  <c:v>819</c:v>
                </c:pt>
                <c:pt idx="523">
                  <c:v>818</c:v>
                </c:pt>
                <c:pt idx="524">
                  <c:v>820</c:v>
                </c:pt>
                <c:pt idx="525">
                  <c:v>819</c:v>
                </c:pt>
                <c:pt idx="526">
                  <c:v>822</c:v>
                </c:pt>
                <c:pt idx="527">
                  <c:v>815</c:v>
                </c:pt>
                <c:pt idx="528">
                  <c:v>810</c:v>
                </c:pt>
                <c:pt idx="529">
                  <c:v>825</c:v>
                </c:pt>
                <c:pt idx="530">
                  <c:v>821</c:v>
                </c:pt>
                <c:pt idx="531">
                  <c:v>829</c:v>
                </c:pt>
                <c:pt idx="532">
                  <c:v>826</c:v>
                </c:pt>
                <c:pt idx="533">
                  <c:v>821</c:v>
                </c:pt>
                <c:pt idx="534">
                  <c:v>814</c:v>
                </c:pt>
                <c:pt idx="535">
                  <c:v>816</c:v>
                </c:pt>
                <c:pt idx="536">
                  <c:v>815</c:v>
                </c:pt>
                <c:pt idx="537">
                  <c:v>819</c:v>
                </c:pt>
                <c:pt idx="538">
                  <c:v>814</c:v>
                </c:pt>
                <c:pt idx="539">
                  <c:v>822</c:v>
                </c:pt>
                <c:pt idx="540">
                  <c:v>817</c:v>
                </c:pt>
                <c:pt idx="541">
                  <c:v>816</c:v>
                </c:pt>
                <c:pt idx="542">
                  <c:v>819</c:v>
                </c:pt>
                <c:pt idx="543">
                  <c:v>831</c:v>
                </c:pt>
                <c:pt idx="544">
                  <c:v>810</c:v>
                </c:pt>
                <c:pt idx="545">
                  <c:v>821</c:v>
                </c:pt>
                <c:pt idx="546">
                  <c:v>822</c:v>
                </c:pt>
                <c:pt idx="547">
                  <c:v>817</c:v>
                </c:pt>
                <c:pt idx="548">
                  <c:v>818</c:v>
                </c:pt>
                <c:pt idx="549">
                  <c:v>821</c:v>
                </c:pt>
                <c:pt idx="550">
                  <c:v>820</c:v>
                </c:pt>
                <c:pt idx="551">
                  <c:v>818</c:v>
                </c:pt>
                <c:pt idx="552">
                  <c:v>818</c:v>
                </c:pt>
                <c:pt idx="553">
                  <c:v>817</c:v>
                </c:pt>
                <c:pt idx="554">
                  <c:v>820</c:v>
                </c:pt>
                <c:pt idx="555">
                  <c:v>820</c:v>
                </c:pt>
                <c:pt idx="556">
                  <c:v>811</c:v>
                </c:pt>
                <c:pt idx="557">
                  <c:v>808</c:v>
                </c:pt>
                <c:pt idx="558">
                  <c:v>815</c:v>
                </c:pt>
                <c:pt idx="559">
                  <c:v>817</c:v>
                </c:pt>
                <c:pt idx="560">
                  <c:v>818</c:v>
                </c:pt>
                <c:pt idx="561">
                  <c:v>823</c:v>
                </c:pt>
                <c:pt idx="562">
                  <c:v>816</c:v>
                </c:pt>
                <c:pt idx="563">
                  <c:v>818</c:v>
                </c:pt>
                <c:pt idx="564">
                  <c:v>814</c:v>
                </c:pt>
                <c:pt idx="565">
                  <c:v>819</c:v>
                </c:pt>
                <c:pt idx="566">
                  <c:v>817</c:v>
                </c:pt>
                <c:pt idx="567">
                  <c:v>822</c:v>
                </c:pt>
                <c:pt idx="568">
                  <c:v>818</c:v>
                </c:pt>
                <c:pt idx="569">
                  <c:v>822</c:v>
                </c:pt>
                <c:pt idx="570">
                  <c:v>816</c:v>
                </c:pt>
                <c:pt idx="571">
                  <c:v>819</c:v>
                </c:pt>
                <c:pt idx="572">
                  <c:v>817</c:v>
                </c:pt>
                <c:pt idx="573">
                  <c:v>814</c:v>
                </c:pt>
                <c:pt idx="574">
                  <c:v>817</c:v>
                </c:pt>
                <c:pt idx="575">
                  <c:v>812</c:v>
                </c:pt>
                <c:pt idx="576">
                  <c:v>815</c:v>
                </c:pt>
                <c:pt idx="577">
                  <c:v>825</c:v>
                </c:pt>
                <c:pt idx="578">
                  <c:v>810</c:v>
                </c:pt>
                <c:pt idx="579">
                  <c:v>825</c:v>
                </c:pt>
                <c:pt idx="580">
                  <c:v>817</c:v>
                </c:pt>
                <c:pt idx="581">
                  <c:v>823</c:v>
                </c:pt>
                <c:pt idx="582">
                  <c:v>816</c:v>
                </c:pt>
                <c:pt idx="583">
                  <c:v>822</c:v>
                </c:pt>
                <c:pt idx="584">
                  <c:v>817</c:v>
                </c:pt>
                <c:pt idx="585">
                  <c:v>823</c:v>
                </c:pt>
                <c:pt idx="586">
                  <c:v>813</c:v>
                </c:pt>
                <c:pt idx="587">
                  <c:v>817</c:v>
                </c:pt>
                <c:pt idx="588">
                  <c:v>827</c:v>
                </c:pt>
                <c:pt idx="589">
                  <c:v>819</c:v>
                </c:pt>
                <c:pt idx="590">
                  <c:v>820</c:v>
                </c:pt>
                <c:pt idx="591">
                  <c:v>821</c:v>
                </c:pt>
                <c:pt idx="592">
                  <c:v>821</c:v>
                </c:pt>
                <c:pt idx="593">
                  <c:v>818</c:v>
                </c:pt>
                <c:pt idx="594">
                  <c:v>813</c:v>
                </c:pt>
                <c:pt idx="595">
                  <c:v>817</c:v>
                </c:pt>
                <c:pt idx="596">
                  <c:v>813</c:v>
                </c:pt>
                <c:pt idx="597">
                  <c:v>818</c:v>
                </c:pt>
                <c:pt idx="598">
                  <c:v>814</c:v>
                </c:pt>
                <c:pt idx="599">
                  <c:v>825</c:v>
                </c:pt>
                <c:pt idx="600">
                  <c:v>814</c:v>
                </c:pt>
                <c:pt idx="601">
                  <c:v>814</c:v>
                </c:pt>
                <c:pt idx="602">
                  <c:v>816</c:v>
                </c:pt>
                <c:pt idx="603">
                  <c:v>816</c:v>
                </c:pt>
                <c:pt idx="604">
                  <c:v>812</c:v>
                </c:pt>
                <c:pt idx="605">
                  <c:v>824</c:v>
                </c:pt>
                <c:pt idx="606">
                  <c:v>816</c:v>
                </c:pt>
                <c:pt idx="607">
                  <c:v>818</c:v>
                </c:pt>
                <c:pt idx="608">
                  <c:v>816</c:v>
                </c:pt>
                <c:pt idx="609">
                  <c:v>816</c:v>
                </c:pt>
                <c:pt idx="610">
                  <c:v>817</c:v>
                </c:pt>
                <c:pt idx="611">
                  <c:v>816</c:v>
                </c:pt>
                <c:pt idx="612">
                  <c:v>815</c:v>
                </c:pt>
                <c:pt idx="613">
                  <c:v>816</c:v>
                </c:pt>
                <c:pt idx="614">
                  <c:v>812</c:v>
                </c:pt>
                <c:pt idx="615">
                  <c:v>813</c:v>
                </c:pt>
                <c:pt idx="616">
                  <c:v>816</c:v>
                </c:pt>
                <c:pt idx="617">
                  <c:v>814</c:v>
                </c:pt>
                <c:pt idx="618">
                  <c:v>813</c:v>
                </c:pt>
                <c:pt idx="619">
                  <c:v>811</c:v>
                </c:pt>
                <c:pt idx="620">
                  <c:v>805</c:v>
                </c:pt>
                <c:pt idx="621">
                  <c:v>821</c:v>
                </c:pt>
                <c:pt idx="622">
                  <c:v>815</c:v>
                </c:pt>
                <c:pt idx="623">
                  <c:v>811</c:v>
                </c:pt>
                <c:pt idx="624">
                  <c:v>817</c:v>
                </c:pt>
                <c:pt idx="625">
                  <c:v>816</c:v>
                </c:pt>
                <c:pt idx="626">
                  <c:v>823</c:v>
                </c:pt>
                <c:pt idx="627">
                  <c:v>818</c:v>
                </c:pt>
                <c:pt idx="628">
                  <c:v>813</c:v>
                </c:pt>
                <c:pt idx="629">
                  <c:v>807</c:v>
                </c:pt>
                <c:pt idx="630">
                  <c:v>813</c:v>
                </c:pt>
                <c:pt idx="631">
                  <c:v>812</c:v>
                </c:pt>
                <c:pt idx="632">
                  <c:v>816</c:v>
                </c:pt>
                <c:pt idx="633">
                  <c:v>820</c:v>
                </c:pt>
                <c:pt idx="634">
                  <c:v>811</c:v>
                </c:pt>
                <c:pt idx="635">
                  <c:v>811</c:v>
                </c:pt>
                <c:pt idx="636">
                  <c:v>816</c:v>
                </c:pt>
                <c:pt idx="637">
                  <c:v>820</c:v>
                </c:pt>
                <c:pt idx="638">
                  <c:v>811</c:v>
                </c:pt>
                <c:pt idx="639">
                  <c:v>812</c:v>
                </c:pt>
                <c:pt idx="640">
                  <c:v>816</c:v>
                </c:pt>
                <c:pt idx="641">
                  <c:v>809</c:v>
                </c:pt>
                <c:pt idx="642">
                  <c:v>811</c:v>
                </c:pt>
                <c:pt idx="643">
                  <c:v>822</c:v>
                </c:pt>
                <c:pt idx="644">
                  <c:v>816</c:v>
                </c:pt>
                <c:pt idx="645">
                  <c:v>806</c:v>
                </c:pt>
                <c:pt idx="646">
                  <c:v>812</c:v>
                </c:pt>
                <c:pt idx="647">
                  <c:v>817</c:v>
                </c:pt>
                <c:pt idx="648">
                  <c:v>818</c:v>
                </c:pt>
                <c:pt idx="649">
                  <c:v>818</c:v>
                </c:pt>
                <c:pt idx="650">
                  <c:v>808</c:v>
                </c:pt>
                <c:pt idx="651">
                  <c:v>818</c:v>
                </c:pt>
                <c:pt idx="652">
                  <c:v>814</c:v>
                </c:pt>
                <c:pt idx="653">
                  <c:v>821</c:v>
                </c:pt>
                <c:pt idx="654">
                  <c:v>811</c:v>
                </c:pt>
                <c:pt idx="655">
                  <c:v>810</c:v>
                </c:pt>
                <c:pt idx="656">
                  <c:v>811</c:v>
                </c:pt>
                <c:pt idx="657">
                  <c:v>817</c:v>
                </c:pt>
                <c:pt idx="658">
                  <c:v>817</c:v>
                </c:pt>
                <c:pt idx="659">
                  <c:v>818</c:v>
                </c:pt>
                <c:pt idx="660">
                  <c:v>824</c:v>
                </c:pt>
                <c:pt idx="661">
                  <c:v>811</c:v>
                </c:pt>
                <c:pt idx="662">
                  <c:v>821</c:v>
                </c:pt>
                <c:pt idx="663">
                  <c:v>821</c:v>
                </c:pt>
                <c:pt idx="664">
                  <c:v>814</c:v>
                </c:pt>
                <c:pt idx="665">
                  <c:v>813</c:v>
                </c:pt>
                <c:pt idx="666">
                  <c:v>820</c:v>
                </c:pt>
                <c:pt idx="667">
                  <c:v>815</c:v>
                </c:pt>
                <c:pt idx="668">
                  <c:v>814</c:v>
                </c:pt>
                <c:pt idx="669">
                  <c:v>822</c:v>
                </c:pt>
                <c:pt idx="670">
                  <c:v>815</c:v>
                </c:pt>
                <c:pt idx="671">
                  <c:v>822</c:v>
                </c:pt>
                <c:pt idx="672">
                  <c:v>811</c:v>
                </c:pt>
                <c:pt idx="673">
                  <c:v>821</c:v>
                </c:pt>
                <c:pt idx="674">
                  <c:v>817</c:v>
                </c:pt>
                <c:pt idx="675">
                  <c:v>822</c:v>
                </c:pt>
                <c:pt idx="676">
                  <c:v>814</c:v>
                </c:pt>
                <c:pt idx="677">
                  <c:v>814</c:v>
                </c:pt>
                <c:pt idx="678">
                  <c:v>816</c:v>
                </c:pt>
                <c:pt idx="679">
                  <c:v>812</c:v>
                </c:pt>
                <c:pt idx="680">
                  <c:v>819</c:v>
                </c:pt>
                <c:pt idx="681">
                  <c:v>817</c:v>
                </c:pt>
                <c:pt idx="682">
                  <c:v>812</c:v>
                </c:pt>
                <c:pt idx="683">
                  <c:v>820</c:v>
                </c:pt>
                <c:pt idx="684">
                  <c:v>812</c:v>
                </c:pt>
                <c:pt idx="685">
                  <c:v>817</c:v>
                </c:pt>
                <c:pt idx="686">
                  <c:v>819</c:v>
                </c:pt>
                <c:pt idx="687">
                  <c:v>811</c:v>
                </c:pt>
                <c:pt idx="688">
                  <c:v>809</c:v>
                </c:pt>
                <c:pt idx="689">
                  <c:v>816</c:v>
                </c:pt>
                <c:pt idx="690">
                  <c:v>822</c:v>
                </c:pt>
                <c:pt idx="691">
                  <c:v>816</c:v>
                </c:pt>
                <c:pt idx="692">
                  <c:v>817</c:v>
                </c:pt>
                <c:pt idx="693">
                  <c:v>820</c:v>
                </c:pt>
                <c:pt idx="694">
                  <c:v>819</c:v>
                </c:pt>
                <c:pt idx="695">
                  <c:v>823</c:v>
                </c:pt>
                <c:pt idx="696">
                  <c:v>811</c:v>
                </c:pt>
                <c:pt idx="697">
                  <c:v>816</c:v>
                </c:pt>
                <c:pt idx="698">
                  <c:v>813</c:v>
                </c:pt>
                <c:pt idx="699">
                  <c:v>816</c:v>
                </c:pt>
                <c:pt idx="700">
                  <c:v>812</c:v>
                </c:pt>
                <c:pt idx="701">
                  <c:v>816</c:v>
                </c:pt>
                <c:pt idx="702">
                  <c:v>815</c:v>
                </c:pt>
                <c:pt idx="703">
                  <c:v>814</c:v>
                </c:pt>
                <c:pt idx="704">
                  <c:v>809</c:v>
                </c:pt>
                <c:pt idx="705">
                  <c:v>815</c:v>
                </c:pt>
                <c:pt idx="706">
                  <c:v>813</c:v>
                </c:pt>
                <c:pt idx="707">
                  <c:v>813</c:v>
                </c:pt>
                <c:pt idx="708">
                  <c:v>811</c:v>
                </c:pt>
                <c:pt idx="709">
                  <c:v>811</c:v>
                </c:pt>
                <c:pt idx="710">
                  <c:v>819</c:v>
                </c:pt>
                <c:pt idx="711">
                  <c:v>827</c:v>
                </c:pt>
                <c:pt idx="712">
                  <c:v>821</c:v>
                </c:pt>
                <c:pt idx="713">
                  <c:v>813</c:v>
                </c:pt>
                <c:pt idx="714">
                  <c:v>811</c:v>
                </c:pt>
                <c:pt idx="715">
                  <c:v>808</c:v>
                </c:pt>
                <c:pt idx="716">
                  <c:v>808</c:v>
                </c:pt>
                <c:pt idx="717">
                  <c:v>812</c:v>
                </c:pt>
                <c:pt idx="718">
                  <c:v>812</c:v>
                </c:pt>
                <c:pt idx="719">
                  <c:v>815</c:v>
                </c:pt>
                <c:pt idx="720">
                  <c:v>809</c:v>
                </c:pt>
                <c:pt idx="721">
                  <c:v>811</c:v>
                </c:pt>
                <c:pt idx="722">
                  <c:v>812</c:v>
                </c:pt>
                <c:pt idx="723">
                  <c:v>815</c:v>
                </c:pt>
                <c:pt idx="724">
                  <c:v>814</c:v>
                </c:pt>
                <c:pt idx="725">
                  <c:v>815</c:v>
                </c:pt>
                <c:pt idx="726">
                  <c:v>819</c:v>
                </c:pt>
                <c:pt idx="727">
                  <c:v>818</c:v>
                </c:pt>
                <c:pt idx="728">
                  <c:v>815</c:v>
                </c:pt>
                <c:pt idx="729">
                  <c:v>811</c:v>
                </c:pt>
                <c:pt idx="730">
                  <c:v>814</c:v>
                </c:pt>
                <c:pt idx="731">
                  <c:v>812</c:v>
                </c:pt>
                <c:pt idx="732">
                  <c:v>817</c:v>
                </c:pt>
                <c:pt idx="733">
                  <c:v>811</c:v>
                </c:pt>
                <c:pt idx="734">
                  <c:v>814</c:v>
                </c:pt>
                <c:pt idx="735">
                  <c:v>813</c:v>
                </c:pt>
                <c:pt idx="736">
                  <c:v>819</c:v>
                </c:pt>
                <c:pt idx="737">
                  <c:v>813</c:v>
                </c:pt>
                <c:pt idx="738">
                  <c:v>814</c:v>
                </c:pt>
                <c:pt idx="739">
                  <c:v>811</c:v>
                </c:pt>
                <c:pt idx="740">
                  <c:v>809</c:v>
                </c:pt>
                <c:pt idx="741">
                  <c:v>817</c:v>
                </c:pt>
                <c:pt idx="742">
                  <c:v>809</c:v>
                </c:pt>
                <c:pt idx="743">
                  <c:v>819</c:v>
                </c:pt>
                <c:pt idx="744">
                  <c:v>815</c:v>
                </c:pt>
                <c:pt idx="745">
                  <c:v>818</c:v>
                </c:pt>
                <c:pt idx="746">
                  <c:v>816</c:v>
                </c:pt>
                <c:pt idx="747">
                  <c:v>812</c:v>
                </c:pt>
                <c:pt idx="748">
                  <c:v>816</c:v>
                </c:pt>
                <c:pt idx="749">
                  <c:v>814</c:v>
                </c:pt>
                <c:pt idx="750">
                  <c:v>814</c:v>
                </c:pt>
                <c:pt idx="751">
                  <c:v>810</c:v>
                </c:pt>
                <c:pt idx="752">
                  <c:v>816</c:v>
                </c:pt>
                <c:pt idx="753">
                  <c:v>812</c:v>
                </c:pt>
                <c:pt idx="754">
                  <c:v>812</c:v>
                </c:pt>
                <c:pt idx="755">
                  <c:v>811</c:v>
                </c:pt>
                <c:pt idx="756">
                  <c:v>810</c:v>
                </c:pt>
                <c:pt idx="757">
                  <c:v>819</c:v>
                </c:pt>
                <c:pt idx="758">
                  <c:v>814</c:v>
                </c:pt>
                <c:pt idx="759">
                  <c:v>810</c:v>
                </c:pt>
                <c:pt idx="760">
                  <c:v>814</c:v>
                </c:pt>
                <c:pt idx="761">
                  <c:v>808</c:v>
                </c:pt>
                <c:pt idx="762">
                  <c:v>817</c:v>
                </c:pt>
                <c:pt idx="763">
                  <c:v>811</c:v>
                </c:pt>
                <c:pt idx="764">
                  <c:v>824</c:v>
                </c:pt>
                <c:pt idx="765">
                  <c:v>815</c:v>
                </c:pt>
                <c:pt idx="766">
                  <c:v>811</c:v>
                </c:pt>
                <c:pt idx="767">
                  <c:v>809</c:v>
                </c:pt>
                <c:pt idx="768">
                  <c:v>818</c:v>
                </c:pt>
                <c:pt idx="769">
                  <c:v>813</c:v>
                </c:pt>
                <c:pt idx="770">
                  <c:v>818</c:v>
                </c:pt>
                <c:pt idx="771">
                  <c:v>820</c:v>
                </c:pt>
                <c:pt idx="772">
                  <c:v>816</c:v>
                </c:pt>
                <c:pt idx="773">
                  <c:v>812</c:v>
                </c:pt>
                <c:pt idx="774">
                  <c:v>817</c:v>
                </c:pt>
                <c:pt idx="775">
                  <c:v>815</c:v>
                </c:pt>
                <c:pt idx="776">
                  <c:v>818</c:v>
                </c:pt>
                <c:pt idx="777">
                  <c:v>814</c:v>
                </c:pt>
                <c:pt idx="778">
                  <c:v>810</c:v>
                </c:pt>
                <c:pt idx="779">
                  <c:v>807</c:v>
                </c:pt>
                <c:pt idx="780">
                  <c:v>816</c:v>
                </c:pt>
                <c:pt idx="781">
                  <c:v>814</c:v>
                </c:pt>
                <c:pt idx="782">
                  <c:v>811</c:v>
                </c:pt>
                <c:pt idx="783">
                  <c:v>813</c:v>
                </c:pt>
                <c:pt idx="784">
                  <c:v>815</c:v>
                </c:pt>
                <c:pt idx="785">
                  <c:v>812</c:v>
                </c:pt>
                <c:pt idx="786">
                  <c:v>812</c:v>
                </c:pt>
                <c:pt idx="787">
                  <c:v>815</c:v>
                </c:pt>
                <c:pt idx="788">
                  <c:v>813</c:v>
                </c:pt>
                <c:pt idx="789">
                  <c:v>811</c:v>
                </c:pt>
                <c:pt idx="790">
                  <c:v>809</c:v>
                </c:pt>
                <c:pt idx="791">
                  <c:v>816</c:v>
                </c:pt>
                <c:pt idx="792">
                  <c:v>811</c:v>
                </c:pt>
                <c:pt idx="793">
                  <c:v>815</c:v>
                </c:pt>
                <c:pt idx="794">
                  <c:v>807</c:v>
                </c:pt>
                <c:pt idx="795">
                  <c:v>812</c:v>
                </c:pt>
                <c:pt idx="796">
                  <c:v>816</c:v>
                </c:pt>
                <c:pt idx="797">
                  <c:v>815</c:v>
                </c:pt>
                <c:pt idx="798">
                  <c:v>811</c:v>
                </c:pt>
                <c:pt idx="799">
                  <c:v>813</c:v>
                </c:pt>
                <c:pt idx="800">
                  <c:v>809</c:v>
                </c:pt>
                <c:pt idx="801">
                  <c:v>816</c:v>
                </c:pt>
                <c:pt idx="802">
                  <c:v>817</c:v>
                </c:pt>
                <c:pt idx="803">
                  <c:v>812</c:v>
                </c:pt>
                <c:pt idx="804">
                  <c:v>812</c:v>
                </c:pt>
                <c:pt idx="805">
                  <c:v>816</c:v>
                </c:pt>
                <c:pt idx="806">
                  <c:v>818</c:v>
                </c:pt>
                <c:pt idx="807">
                  <c:v>813</c:v>
                </c:pt>
                <c:pt idx="808">
                  <c:v>813</c:v>
                </c:pt>
                <c:pt idx="809">
                  <c:v>817</c:v>
                </c:pt>
                <c:pt idx="810">
                  <c:v>816</c:v>
                </c:pt>
                <c:pt idx="811">
                  <c:v>817</c:v>
                </c:pt>
                <c:pt idx="812">
                  <c:v>811</c:v>
                </c:pt>
                <c:pt idx="813">
                  <c:v>815</c:v>
                </c:pt>
                <c:pt idx="814">
                  <c:v>812</c:v>
                </c:pt>
                <c:pt idx="815">
                  <c:v>814</c:v>
                </c:pt>
                <c:pt idx="816">
                  <c:v>815</c:v>
                </c:pt>
                <c:pt idx="817">
                  <c:v>809</c:v>
                </c:pt>
                <c:pt idx="818">
                  <c:v>812</c:v>
                </c:pt>
                <c:pt idx="819">
                  <c:v>814</c:v>
                </c:pt>
                <c:pt idx="820">
                  <c:v>807</c:v>
                </c:pt>
                <c:pt idx="821">
                  <c:v>814</c:v>
                </c:pt>
                <c:pt idx="822">
                  <c:v>814</c:v>
                </c:pt>
                <c:pt idx="823">
                  <c:v>808</c:v>
                </c:pt>
                <c:pt idx="824">
                  <c:v>814</c:v>
                </c:pt>
                <c:pt idx="825">
                  <c:v>815</c:v>
                </c:pt>
                <c:pt idx="826">
                  <c:v>815</c:v>
                </c:pt>
                <c:pt idx="827">
                  <c:v>811</c:v>
                </c:pt>
                <c:pt idx="828">
                  <c:v>813</c:v>
                </c:pt>
                <c:pt idx="829">
                  <c:v>810</c:v>
                </c:pt>
                <c:pt idx="830">
                  <c:v>812</c:v>
                </c:pt>
                <c:pt idx="831">
                  <c:v>816</c:v>
                </c:pt>
                <c:pt idx="832">
                  <c:v>811</c:v>
                </c:pt>
                <c:pt idx="833">
                  <c:v>809</c:v>
                </c:pt>
                <c:pt idx="834">
                  <c:v>815</c:v>
                </c:pt>
                <c:pt idx="835">
                  <c:v>811</c:v>
                </c:pt>
                <c:pt idx="836">
                  <c:v>809</c:v>
                </c:pt>
                <c:pt idx="837">
                  <c:v>805</c:v>
                </c:pt>
                <c:pt idx="838">
                  <c:v>820</c:v>
                </c:pt>
                <c:pt idx="839">
                  <c:v>815</c:v>
                </c:pt>
                <c:pt idx="840">
                  <c:v>812</c:v>
                </c:pt>
                <c:pt idx="841">
                  <c:v>811</c:v>
                </c:pt>
                <c:pt idx="842">
                  <c:v>816</c:v>
                </c:pt>
                <c:pt idx="843">
                  <c:v>809</c:v>
                </c:pt>
                <c:pt idx="844">
                  <c:v>817</c:v>
                </c:pt>
                <c:pt idx="845">
                  <c:v>811</c:v>
                </c:pt>
                <c:pt idx="846">
                  <c:v>810</c:v>
                </c:pt>
                <c:pt idx="847">
                  <c:v>815</c:v>
                </c:pt>
                <c:pt idx="848">
                  <c:v>817</c:v>
                </c:pt>
                <c:pt idx="849">
                  <c:v>813</c:v>
                </c:pt>
                <c:pt idx="850">
                  <c:v>814</c:v>
                </c:pt>
                <c:pt idx="851">
                  <c:v>821</c:v>
                </c:pt>
                <c:pt idx="852">
                  <c:v>813</c:v>
                </c:pt>
                <c:pt idx="853">
                  <c:v>819</c:v>
                </c:pt>
                <c:pt idx="854">
                  <c:v>809</c:v>
                </c:pt>
                <c:pt idx="855">
                  <c:v>816</c:v>
                </c:pt>
                <c:pt idx="856">
                  <c:v>812</c:v>
                </c:pt>
                <c:pt idx="857">
                  <c:v>814</c:v>
                </c:pt>
                <c:pt idx="858">
                  <c:v>815</c:v>
                </c:pt>
                <c:pt idx="859">
                  <c:v>812</c:v>
                </c:pt>
                <c:pt idx="860">
                  <c:v>817</c:v>
                </c:pt>
                <c:pt idx="861">
                  <c:v>816</c:v>
                </c:pt>
                <c:pt idx="862">
                  <c:v>809</c:v>
                </c:pt>
                <c:pt idx="863">
                  <c:v>814</c:v>
                </c:pt>
                <c:pt idx="864">
                  <c:v>810</c:v>
                </c:pt>
                <c:pt idx="865">
                  <c:v>817</c:v>
                </c:pt>
                <c:pt idx="866">
                  <c:v>812</c:v>
                </c:pt>
                <c:pt idx="867">
                  <c:v>811</c:v>
                </c:pt>
                <c:pt idx="868">
                  <c:v>815</c:v>
                </c:pt>
                <c:pt idx="869">
                  <c:v>812</c:v>
                </c:pt>
                <c:pt idx="870">
                  <c:v>819</c:v>
                </c:pt>
                <c:pt idx="871">
                  <c:v>811</c:v>
                </c:pt>
                <c:pt idx="872">
                  <c:v>818</c:v>
                </c:pt>
                <c:pt idx="873">
                  <c:v>807</c:v>
                </c:pt>
                <c:pt idx="874">
                  <c:v>813</c:v>
                </c:pt>
                <c:pt idx="875">
                  <c:v>813</c:v>
                </c:pt>
                <c:pt idx="876">
                  <c:v>810</c:v>
                </c:pt>
                <c:pt idx="877">
                  <c:v>818</c:v>
                </c:pt>
                <c:pt idx="878">
                  <c:v>805</c:v>
                </c:pt>
                <c:pt idx="879">
                  <c:v>812</c:v>
                </c:pt>
                <c:pt idx="880">
                  <c:v>808</c:v>
                </c:pt>
                <c:pt idx="881">
                  <c:v>808</c:v>
                </c:pt>
                <c:pt idx="882">
                  <c:v>811</c:v>
                </c:pt>
                <c:pt idx="883">
                  <c:v>810</c:v>
                </c:pt>
                <c:pt idx="884">
                  <c:v>810</c:v>
                </c:pt>
                <c:pt idx="885">
                  <c:v>815</c:v>
                </c:pt>
                <c:pt idx="886">
                  <c:v>811</c:v>
                </c:pt>
                <c:pt idx="887">
                  <c:v>811</c:v>
                </c:pt>
                <c:pt idx="888">
                  <c:v>814</c:v>
                </c:pt>
                <c:pt idx="889">
                  <c:v>811</c:v>
                </c:pt>
                <c:pt idx="890">
                  <c:v>809</c:v>
                </c:pt>
                <c:pt idx="891">
                  <c:v>804</c:v>
                </c:pt>
                <c:pt idx="892">
                  <c:v>815</c:v>
                </c:pt>
                <c:pt idx="893">
                  <c:v>811</c:v>
                </c:pt>
                <c:pt idx="894">
                  <c:v>811</c:v>
                </c:pt>
                <c:pt idx="895">
                  <c:v>812</c:v>
                </c:pt>
                <c:pt idx="896">
                  <c:v>807</c:v>
                </c:pt>
                <c:pt idx="897">
                  <c:v>821</c:v>
                </c:pt>
                <c:pt idx="898">
                  <c:v>811</c:v>
                </c:pt>
                <c:pt idx="899">
                  <c:v>809</c:v>
                </c:pt>
                <c:pt idx="900">
                  <c:v>812</c:v>
                </c:pt>
                <c:pt idx="901">
                  <c:v>813</c:v>
                </c:pt>
                <c:pt idx="902">
                  <c:v>808</c:v>
                </c:pt>
                <c:pt idx="903">
                  <c:v>816</c:v>
                </c:pt>
                <c:pt idx="904">
                  <c:v>809</c:v>
                </c:pt>
                <c:pt idx="905">
                  <c:v>812</c:v>
                </c:pt>
                <c:pt idx="906">
                  <c:v>807</c:v>
                </c:pt>
                <c:pt idx="907">
                  <c:v>812</c:v>
                </c:pt>
                <c:pt idx="908">
                  <c:v>810</c:v>
                </c:pt>
                <c:pt idx="909">
                  <c:v>815</c:v>
                </c:pt>
                <c:pt idx="910">
                  <c:v>809</c:v>
                </c:pt>
                <c:pt idx="911">
                  <c:v>812</c:v>
                </c:pt>
                <c:pt idx="912">
                  <c:v>810</c:v>
                </c:pt>
                <c:pt idx="913">
                  <c:v>816</c:v>
                </c:pt>
                <c:pt idx="914">
                  <c:v>815</c:v>
                </c:pt>
                <c:pt idx="915">
                  <c:v>818</c:v>
                </c:pt>
                <c:pt idx="916">
                  <c:v>808</c:v>
                </c:pt>
                <c:pt idx="917">
                  <c:v>813</c:v>
                </c:pt>
                <c:pt idx="918">
                  <c:v>813</c:v>
                </c:pt>
                <c:pt idx="919">
                  <c:v>808</c:v>
                </c:pt>
                <c:pt idx="920">
                  <c:v>811</c:v>
                </c:pt>
                <c:pt idx="921">
                  <c:v>808</c:v>
                </c:pt>
                <c:pt idx="922">
                  <c:v>816</c:v>
                </c:pt>
                <c:pt idx="923">
                  <c:v>816</c:v>
                </c:pt>
                <c:pt idx="924">
                  <c:v>812</c:v>
                </c:pt>
                <c:pt idx="925">
                  <c:v>814</c:v>
                </c:pt>
                <c:pt idx="926">
                  <c:v>810</c:v>
                </c:pt>
                <c:pt idx="927">
                  <c:v>809</c:v>
                </c:pt>
                <c:pt idx="928">
                  <c:v>816</c:v>
                </c:pt>
                <c:pt idx="929">
                  <c:v>814</c:v>
                </c:pt>
                <c:pt idx="930">
                  <c:v>816</c:v>
                </c:pt>
                <c:pt idx="931">
                  <c:v>813</c:v>
                </c:pt>
                <c:pt idx="932">
                  <c:v>812</c:v>
                </c:pt>
                <c:pt idx="933">
                  <c:v>813</c:v>
                </c:pt>
                <c:pt idx="934">
                  <c:v>812</c:v>
                </c:pt>
                <c:pt idx="935">
                  <c:v>812</c:v>
                </c:pt>
                <c:pt idx="936">
                  <c:v>812</c:v>
                </c:pt>
                <c:pt idx="937">
                  <c:v>813</c:v>
                </c:pt>
                <c:pt idx="938">
                  <c:v>811</c:v>
                </c:pt>
                <c:pt idx="939">
                  <c:v>817</c:v>
                </c:pt>
                <c:pt idx="940">
                  <c:v>811</c:v>
                </c:pt>
                <c:pt idx="941">
                  <c:v>804</c:v>
                </c:pt>
                <c:pt idx="942">
                  <c:v>810</c:v>
                </c:pt>
                <c:pt idx="943">
                  <c:v>813</c:v>
                </c:pt>
                <c:pt idx="944">
                  <c:v>815</c:v>
                </c:pt>
                <c:pt idx="945">
                  <c:v>815</c:v>
                </c:pt>
                <c:pt idx="946">
                  <c:v>808</c:v>
                </c:pt>
                <c:pt idx="947">
                  <c:v>813</c:v>
                </c:pt>
                <c:pt idx="948">
                  <c:v>819</c:v>
                </c:pt>
                <c:pt idx="949">
                  <c:v>808</c:v>
                </c:pt>
                <c:pt idx="950">
                  <c:v>809</c:v>
                </c:pt>
                <c:pt idx="951">
                  <c:v>812</c:v>
                </c:pt>
                <c:pt idx="952">
                  <c:v>807</c:v>
                </c:pt>
                <c:pt idx="953">
                  <c:v>816</c:v>
                </c:pt>
                <c:pt idx="954">
                  <c:v>812</c:v>
                </c:pt>
                <c:pt idx="955">
                  <c:v>809</c:v>
                </c:pt>
                <c:pt idx="956">
                  <c:v>813</c:v>
                </c:pt>
                <c:pt idx="957">
                  <c:v>811</c:v>
                </c:pt>
                <c:pt idx="958">
                  <c:v>810</c:v>
                </c:pt>
                <c:pt idx="959">
                  <c:v>813</c:v>
                </c:pt>
                <c:pt idx="960">
                  <c:v>811</c:v>
                </c:pt>
                <c:pt idx="961">
                  <c:v>814</c:v>
                </c:pt>
                <c:pt idx="962">
                  <c:v>812</c:v>
                </c:pt>
                <c:pt idx="963">
                  <c:v>811</c:v>
                </c:pt>
                <c:pt idx="964">
                  <c:v>815</c:v>
                </c:pt>
                <c:pt idx="965">
                  <c:v>810</c:v>
                </c:pt>
                <c:pt idx="966">
                  <c:v>815</c:v>
                </c:pt>
                <c:pt idx="967">
                  <c:v>812</c:v>
                </c:pt>
                <c:pt idx="968">
                  <c:v>813</c:v>
                </c:pt>
                <c:pt idx="969">
                  <c:v>818</c:v>
                </c:pt>
                <c:pt idx="970">
                  <c:v>816</c:v>
                </c:pt>
                <c:pt idx="971">
                  <c:v>808</c:v>
                </c:pt>
                <c:pt idx="972">
                  <c:v>817</c:v>
                </c:pt>
                <c:pt idx="973">
                  <c:v>817</c:v>
                </c:pt>
                <c:pt idx="974">
                  <c:v>812</c:v>
                </c:pt>
                <c:pt idx="975">
                  <c:v>818</c:v>
                </c:pt>
                <c:pt idx="976">
                  <c:v>816</c:v>
                </c:pt>
                <c:pt idx="977">
                  <c:v>815</c:v>
                </c:pt>
                <c:pt idx="978">
                  <c:v>819</c:v>
                </c:pt>
                <c:pt idx="979">
                  <c:v>815</c:v>
                </c:pt>
                <c:pt idx="980">
                  <c:v>816</c:v>
                </c:pt>
                <c:pt idx="981">
                  <c:v>825</c:v>
                </c:pt>
                <c:pt idx="982">
                  <c:v>821</c:v>
                </c:pt>
                <c:pt idx="983">
                  <c:v>821</c:v>
                </c:pt>
                <c:pt idx="984">
                  <c:v>816</c:v>
                </c:pt>
                <c:pt idx="985">
                  <c:v>818</c:v>
                </c:pt>
                <c:pt idx="986">
                  <c:v>816</c:v>
                </c:pt>
                <c:pt idx="987">
                  <c:v>829</c:v>
                </c:pt>
                <c:pt idx="988">
                  <c:v>821</c:v>
                </c:pt>
                <c:pt idx="989">
                  <c:v>824</c:v>
                </c:pt>
                <c:pt idx="990">
                  <c:v>827</c:v>
                </c:pt>
                <c:pt idx="991">
                  <c:v>831</c:v>
                </c:pt>
                <c:pt idx="992">
                  <c:v>842</c:v>
                </c:pt>
                <c:pt idx="993">
                  <c:v>829</c:v>
                </c:pt>
                <c:pt idx="994">
                  <c:v>841</c:v>
                </c:pt>
                <c:pt idx="995">
                  <c:v>837</c:v>
                </c:pt>
                <c:pt idx="996">
                  <c:v>847</c:v>
                </c:pt>
                <c:pt idx="997">
                  <c:v>839</c:v>
                </c:pt>
                <c:pt idx="998">
                  <c:v>852</c:v>
                </c:pt>
                <c:pt idx="999">
                  <c:v>847</c:v>
                </c:pt>
                <c:pt idx="1000">
                  <c:v>850</c:v>
                </c:pt>
                <c:pt idx="1001">
                  <c:v>866</c:v>
                </c:pt>
                <c:pt idx="1002">
                  <c:v>846</c:v>
                </c:pt>
                <c:pt idx="1003">
                  <c:v>839</c:v>
                </c:pt>
                <c:pt idx="1004">
                  <c:v>849</c:v>
                </c:pt>
                <c:pt idx="1005">
                  <c:v>848</c:v>
                </c:pt>
                <c:pt idx="1006">
                  <c:v>859</c:v>
                </c:pt>
                <c:pt idx="1007">
                  <c:v>855</c:v>
                </c:pt>
                <c:pt idx="1008">
                  <c:v>843</c:v>
                </c:pt>
                <c:pt idx="1009">
                  <c:v>847</c:v>
                </c:pt>
                <c:pt idx="1010">
                  <c:v>838</c:v>
                </c:pt>
                <c:pt idx="1011">
                  <c:v>846</c:v>
                </c:pt>
                <c:pt idx="1012">
                  <c:v>835</c:v>
                </c:pt>
                <c:pt idx="1013">
                  <c:v>832</c:v>
                </c:pt>
                <c:pt idx="1014">
                  <c:v>827</c:v>
                </c:pt>
                <c:pt idx="1015">
                  <c:v>828</c:v>
                </c:pt>
                <c:pt idx="1016">
                  <c:v>821</c:v>
                </c:pt>
                <c:pt idx="1017">
                  <c:v>827</c:v>
                </c:pt>
                <c:pt idx="1018">
                  <c:v>822</c:v>
                </c:pt>
                <c:pt idx="1019">
                  <c:v>833</c:v>
                </c:pt>
                <c:pt idx="1020">
                  <c:v>817</c:v>
                </c:pt>
                <c:pt idx="1021">
                  <c:v>823</c:v>
                </c:pt>
                <c:pt idx="1022">
                  <c:v>825</c:v>
                </c:pt>
                <c:pt idx="1023">
                  <c:v>826</c:v>
                </c:pt>
                <c:pt idx="1024">
                  <c:v>827</c:v>
                </c:pt>
                <c:pt idx="1025">
                  <c:v>821</c:v>
                </c:pt>
                <c:pt idx="1026">
                  <c:v>811</c:v>
                </c:pt>
                <c:pt idx="1027">
                  <c:v>816</c:v>
                </c:pt>
                <c:pt idx="1028">
                  <c:v>818</c:v>
                </c:pt>
                <c:pt idx="1029">
                  <c:v>819</c:v>
                </c:pt>
                <c:pt idx="1030">
                  <c:v>811</c:v>
                </c:pt>
                <c:pt idx="1031">
                  <c:v>814</c:v>
                </c:pt>
                <c:pt idx="1032">
                  <c:v>816</c:v>
                </c:pt>
                <c:pt idx="1033">
                  <c:v>820</c:v>
                </c:pt>
                <c:pt idx="1034">
                  <c:v>808</c:v>
                </c:pt>
                <c:pt idx="1035">
                  <c:v>814</c:v>
                </c:pt>
                <c:pt idx="1036">
                  <c:v>818</c:v>
                </c:pt>
                <c:pt idx="1037">
                  <c:v>817</c:v>
                </c:pt>
                <c:pt idx="1038">
                  <c:v>814</c:v>
                </c:pt>
                <c:pt idx="1039">
                  <c:v>813</c:v>
                </c:pt>
                <c:pt idx="1040">
                  <c:v>812</c:v>
                </c:pt>
                <c:pt idx="1041">
                  <c:v>813</c:v>
                </c:pt>
                <c:pt idx="1042">
                  <c:v>810</c:v>
                </c:pt>
                <c:pt idx="1043">
                  <c:v>819</c:v>
                </c:pt>
                <c:pt idx="1044">
                  <c:v>813</c:v>
                </c:pt>
                <c:pt idx="1045">
                  <c:v>822</c:v>
                </c:pt>
                <c:pt idx="1046">
                  <c:v>812</c:v>
                </c:pt>
                <c:pt idx="1047">
                  <c:v>813</c:v>
                </c:pt>
                <c:pt idx="1048">
                  <c:v>818</c:v>
                </c:pt>
                <c:pt idx="1049">
                  <c:v>813</c:v>
                </c:pt>
                <c:pt idx="1050">
                  <c:v>810</c:v>
                </c:pt>
                <c:pt idx="1051">
                  <c:v>815</c:v>
                </c:pt>
                <c:pt idx="1052">
                  <c:v>813</c:v>
                </c:pt>
                <c:pt idx="1053">
                  <c:v>824</c:v>
                </c:pt>
                <c:pt idx="1054">
                  <c:v>811</c:v>
                </c:pt>
                <c:pt idx="1055">
                  <c:v>809</c:v>
                </c:pt>
                <c:pt idx="1056">
                  <c:v>808</c:v>
                </c:pt>
                <c:pt idx="1057">
                  <c:v>811</c:v>
                </c:pt>
                <c:pt idx="1058">
                  <c:v>808</c:v>
                </c:pt>
                <c:pt idx="1059">
                  <c:v>812</c:v>
                </c:pt>
                <c:pt idx="1060">
                  <c:v>812</c:v>
                </c:pt>
                <c:pt idx="1061">
                  <c:v>814</c:v>
                </c:pt>
                <c:pt idx="1062">
                  <c:v>821</c:v>
                </c:pt>
                <c:pt idx="1063">
                  <c:v>814</c:v>
                </c:pt>
                <c:pt idx="1064">
                  <c:v>814</c:v>
                </c:pt>
                <c:pt idx="1065">
                  <c:v>815</c:v>
                </c:pt>
                <c:pt idx="1066">
                  <c:v>812</c:v>
                </c:pt>
                <c:pt idx="1067">
                  <c:v>815</c:v>
                </c:pt>
                <c:pt idx="1068">
                  <c:v>814</c:v>
                </c:pt>
                <c:pt idx="1069">
                  <c:v>812</c:v>
                </c:pt>
                <c:pt idx="1070">
                  <c:v>811</c:v>
                </c:pt>
                <c:pt idx="1071">
                  <c:v>817</c:v>
                </c:pt>
                <c:pt idx="1072">
                  <c:v>816</c:v>
                </c:pt>
                <c:pt idx="1073">
                  <c:v>811</c:v>
                </c:pt>
                <c:pt idx="1074">
                  <c:v>811</c:v>
                </c:pt>
                <c:pt idx="1075">
                  <c:v>811</c:v>
                </c:pt>
                <c:pt idx="1076">
                  <c:v>810</c:v>
                </c:pt>
                <c:pt idx="1077">
                  <c:v>814</c:v>
                </c:pt>
                <c:pt idx="1078">
                  <c:v>814</c:v>
                </c:pt>
                <c:pt idx="1079">
                  <c:v>813</c:v>
                </c:pt>
                <c:pt idx="1080">
                  <c:v>813</c:v>
                </c:pt>
                <c:pt idx="1081">
                  <c:v>810</c:v>
                </c:pt>
                <c:pt idx="1082">
                  <c:v>814</c:v>
                </c:pt>
                <c:pt idx="1083">
                  <c:v>819</c:v>
                </c:pt>
                <c:pt idx="1084">
                  <c:v>814</c:v>
                </c:pt>
                <c:pt idx="1085">
                  <c:v>822</c:v>
                </c:pt>
                <c:pt idx="1086">
                  <c:v>818</c:v>
                </c:pt>
                <c:pt idx="1087">
                  <c:v>821</c:v>
                </c:pt>
                <c:pt idx="1088">
                  <c:v>811</c:v>
                </c:pt>
                <c:pt idx="1089">
                  <c:v>821</c:v>
                </c:pt>
                <c:pt idx="1090">
                  <c:v>815</c:v>
                </c:pt>
                <c:pt idx="1091">
                  <c:v>815</c:v>
                </c:pt>
                <c:pt idx="1092">
                  <c:v>821</c:v>
                </c:pt>
                <c:pt idx="1093">
                  <c:v>814</c:v>
                </c:pt>
                <c:pt idx="1094">
                  <c:v>822</c:v>
                </c:pt>
                <c:pt idx="1095">
                  <c:v>806</c:v>
                </c:pt>
                <c:pt idx="1096">
                  <c:v>816</c:v>
                </c:pt>
                <c:pt idx="1097">
                  <c:v>815</c:v>
                </c:pt>
                <c:pt idx="1098">
                  <c:v>819</c:v>
                </c:pt>
                <c:pt idx="1099">
                  <c:v>816</c:v>
                </c:pt>
                <c:pt idx="1100">
                  <c:v>819</c:v>
                </c:pt>
                <c:pt idx="1101">
                  <c:v>823</c:v>
                </c:pt>
                <c:pt idx="1102">
                  <c:v>809</c:v>
                </c:pt>
                <c:pt idx="1103">
                  <c:v>817</c:v>
                </c:pt>
                <c:pt idx="1104">
                  <c:v>819</c:v>
                </c:pt>
                <c:pt idx="1105">
                  <c:v>811</c:v>
                </c:pt>
                <c:pt idx="1106">
                  <c:v>821</c:v>
                </c:pt>
                <c:pt idx="1107">
                  <c:v>814</c:v>
                </c:pt>
                <c:pt idx="1108">
                  <c:v>807</c:v>
                </c:pt>
                <c:pt idx="1109">
                  <c:v>819</c:v>
                </c:pt>
                <c:pt idx="1110">
                  <c:v>821</c:v>
                </c:pt>
                <c:pt idx="1111">
                  <c:v>823</c:v>
                </c:pt>
                <c:pt idx="1112">
                  <c:v>826</c:v>
                </c:pt>
                <c:pt idx="1113">
                  <c:v>818</c:v>
                </c:pt>
                <c:pt idx="1114">
                  <c:v>812</c:v>
                </c:pt>
                <c:pt idx="1115">
                  <c:v>817</c:v>
                </c:pt>
                <c:pt idx="1116">
                  <c:v>815</c:v>
                </c:pt>
                <c:pt idx="1117">
                  <c:v>817</c:v>
                </c:pt>
                <c:pt idx="1118">
                  <c:v>818</c:v>
                </c:pt>
                <c:pt idx="1119">
                  <c:v>829</c:v>
                </c:pt>
                <c:pt idx="1120">
                  <c:v>822</c:v>
                </c:pt>
                <c:pt idx="1121">
                  <c:v>822</c:v>
                </c:pt>
                <c:pt idx="1122">
                  <c:v>820</c:v>
                </c:pt>
                <c:pt idx="1123">
                  <c:v>824</c:v>
                </c:pt>
                <c:pt idx="1124">
                  <c:v>826</c:v>
                </c:pt>
                <c:pt idx="1125">
                  <c:v>827</c:v>
                </c:pt>
                <c:pt idx="1126">
                  <c:v>824</c:v>
                </c:pt>
                <c:pt idx="1127">
                  <c:v>828</c:v>
                </c:pt>
                <c:pt idx="1128">
                  <c:v>839</c:v>
                </c:pt>
                <c:pt idx="1129">
                  <c:v>836</c:v>
                </c:pt>
                <c:pt idx="1130">
                  <c:v>840</c:v>
                </c:pt>
                <c:pt idx="1131">
                  <c:v>826</c:v>
                </c:pt>
                <c:pt idx="1132">
                  <c:v>844</c:v>
                </c:pt>
                <c:pt idx="1133">
                  <c:v>840</c:v>
                </c:pt>
                <c:pt idx="1134">
                  <c:v>840</c:v>
                </c:pt>
                <c:pt idx="1135">
                  <c:v>854</c:v>
                </c:pt>
                <c:pt idx="1136">
                  <c:v>853</c:v>
                </c:pt>
                <c:pt idx="1137">
                  <c:v>844</c:v>
                </c:pt>
                <c:pt idx="1138">
                  <c:v>866</c:v>
                </c:pt>
                <c:pt idx="1139">
                  <c:v>863</c:v>
                </c:pt>
                <c:pt idx="1140">
                  <c:v>876</c:v>
                </c:pt>
                <c:pt idx="1141">
                  <c:v>894</c:v>
                </c:pt>
                <c:pt idx="1142">
                  <c:v>890</c:v>
                </c:pt>
                <c:pt idx="1143">
                  <c:v>889</c:v>
                </c:pt>
                <c:pt idx="1144">
                  <c:v>895</c:v>
                </c:pt>
                <c:pt idx="1145">
                  <c:v>923</c:v>
                </c:pt>
                <c:pt idx="1146">
                  <c:v>914</c:v>
                </c:pt>
                <c:pt idx="1147">
                  <c:v>938</c:v>
                </c:pt>
                <c:pt idx="1148">
                  <c:v>956</c:v>
                </c:pt>
                <c:pt idx="1149">
                  <c:v>938</c:v>
                </c:pt>
                <c:pt idx="1150">
                  <c:v>991</c:v>
                </c:pt>
                <c:pt idx="1151">
                  <c:v>1029</c:v>
                </c:pt>
                <c:pt idx="1152">
                  <c:v>1045</c:v>
                </c:pt>
                <c:pt idx="1153">
                  <c:v>1027</c:v>
                </c:pt>
                <c:pt idx="1154">
                  <c:v>1095</c:v>
                </c:pt>
                <c:pt idx="1155">
                  <c:v>1103</c:v>
                </c:pt>
                <c:pt idx="1156">
                  <c:v>1131</c:v>
                </c:pt>
                <c:pt idx="1157">
                  <c:v>1139</c:v>
                </c:pt>
                <c:pt idx="1158">
                  <c:v>1154</c:v>
                </c:pt>
                <c:pt idx="1159">
                  <c:v>1152</c:v>
                </c:pt>
                <c:pt idx="1160">
                  <c:v>1192</c:v>
                </c:pt>
                <c:pt idx="1161">
                  <c:v>1220</c:v>
                </c:pt>
                <c:pt idx="1162">
                  <c:v>1181</c:v>
                </c:pt>
                <c:pt idx="1163">
                  <c:v>1225</c:v>
                </c:pt>
                <c:pt idx="1164">
                  <c:v>1187</c:v>
                </c:pt>
                <c:pt idx="1165">
                  <c:v>1143</c:v>
                </c:pt>
                <c:pt idx="1166">
                  <c:v>1117</c:v>
                </c:pt>
                <c:pt idx="1167">
                  <c:v>1162</c:v>
                </c:pt>
                <c:pt idx="1168">
                  <c:v>1122</c:v>
                </c:pt>
                <c:pt idx="1169">
                  <c:v>1088</c:v>
                </c:pt>
                <c:pt idx="1170">
                  <c:v>1079</c:v>
                </c:pt>
                <c:pt idx="1171">
                  <c:v>1052</c:v>
                </c:pt>
                <c:pt idx="1172">
                  <c:v>1040</c:v>
                </c:pt>
                <c:pt idx="1173">
                  <c:v>1026</c:v>
                </c:pt>
                <c:pt idx="1174">
                  <c:v>1006</c:v>
                </c:pt>
                <c:pt idx="1175">
                  <c:v>987</c:v>
                </c:pt>
                <c:pt idx="1176">
                  <c:v>971</c:v>
                </c:pt>
                <c:pt idx="1177">
                  <c:v>953</c:v>
                </c:pt>
                <c:pt idx="1178">
                  <c:v>935</c:v>
                </c:pt>
                <c:pt idx="1179">
                  <c:v>930</c:v>
                </c:pt>
                <c:pt idx="1180">
                  <c:v>931</c:v>
                </c:pt>
                <c:pt idx="1181">
                  <c:v>884</c:v>
                </c:pt>
                <c:pt idx="1182">
                  <c:v>908</c:v>
                </c:pt>
                <c:pt idx="1183">
                  <c:v>885</c:v>
                </c:pt>
                <c:pt idx="1184">
                  <c:v>885</c:v>
                </c:pt>
                <c:pt idx="1185">
                  <c:v>865</c:v>
                </c:pt>
                <c:pt idx="1186">
                  <c:v>875</c:v>
                </c:pt>
                <c:pt idx="1187">
                  <c:v>866</c:v>
                </c:pt>
                <c:pt idx="1188">
                  <c:v>855</c:v>
                </c:pt>
                <c:pt idx="1189">
                  <c:v>844</c:v>
                </c:pt>
                <c:pt idx="1190">
                  <c:v>849</c:v>
                </c:pt>
                <c:pt idx="1191">
                  <c:v>852</c:v>
                </c:pt>
                <c:pt idx="1192">
                  <c:v>832</c:v>
                </c:pt>
                <c:pt idx="1193">
                  <c:v>842</c:v>
                </c:pt>
                <c:pt idx="1194">
                  <c:v>855</c:v>
                </c:pt>
                <c:pt idx="1195">
                  <c:v>863</c:v>
                </c:pt>
                <c:pt idx="1196">
                  <c:v>847</c:v>
                </c:pt>
                <c:pt idx="1197">
                  <c:v>846</c:v>
                </c:pt>
                <c:pt idx="1198">
                  <c:v>836</c:v>
                </c:pt>
                <c:pt idx="1199">
                  <c:v>837</c:v>
                </c:pt>
                <c:pt idx="1200">
                  <c:v>835</c:v>
                </c:pt>
                <c:pt idx="1201">
                  <c:v>843</c:v>
                </c:pt>
                <c:pt idx="1202">
                  <c:v>848</c:v>
                </c:pt>
                <c:pt idx="1203">
                  <c:v>851</c:v>
                </c:pt>
                <c:pt idx="1204">
                  <c:v>841</c:v>
                </c:pt>
                <c:pt idx="1205">
                  <c:v>851</c:v>
                </c:pt>
                <c:pt idx="1206">
                  <c:v>854</c:v>
                </c:pt>
                <c:pt idx="1207">
                  <c:v>856</c:v>
                </c:pt>
                <c:pt idx="1208">
                  <c:v>832</c:v>
                </c:pt>
                <c:pt idx="1209">
                  <c:v>851</c:v>
                </c:pt>
                <c:pt idx="1210">
                  <c:v>848</c:v>
                </c:pt>
                <c:pt idx="1211">
                  <c:v>852</c:v>
                </c:pt>
                <c:pt idx="1212">
                  <c:v>868</c:v>
                </c:pt>
                <c:pt idx="1213">
                  <c:v>859</c:v>
                </c:pt>
                <c:pt idx="1214">
                  <c:v>860</c:v>
                </c:pt>
                <c:pt idx="1215">
                  <c:v>851</c:v>
                </c:pt>
                <c:pt idx="1216">
                  <c:v>859</c:v>
                </c:pt>
                <c:pt idx="1217">
                  <c:v>859</c:v>
                </c:pt>
                <c:pt idx="1218">
                  <c:v>860</c:v>
                </c:pt>
                <c:pt idx="1219">
                  <c:v>866</c:v>
                </c:pt>
                <c:pt idx="1220">
                  <c:v>856</c:v>
                </c:pt>
                <c:pt idx="1221">
                  <c:v>862</c:v>
                </c:pt>
                <c:pt idx="1222">
                  <c:v>855</c:v>
                </c:pt>
                <c:pt idx="1223">
                  <c:v>859</c:v>
                </c:pt>
                <c:pt idx="1224">
                  <c:v>866</c:v>
                </c:pt>
                <c:pt idx="1225">
                  <c:v>872</c:v>
                </c:pt>
                <c:pt idx="1226">
                  <c:v>865</c:v>
                </c:pt>
                <c:pt idx="1227">
                  <c:v>870</c:v>
                </c:pt>
                <c:pt idx="1228">
                  <c:v>872</c:v>
                </c:pt>
                <c:pt idx="1229">
                  <c:v>874</c:v>
                </c:pt>
                <c:pt idx="1230">
                  <c:v>874</c:v>
                </c:pt>
                <c:pt idx="1231">
                  <c:v>894</c:v>
                </c:pt>
                <c:pt idx="1232">
                  <c:v>886</c:v>
                </c:pt>
                <c:pt idx="1233">
                  <c:v>875</c:v>
                </c:pt>
                <c:pt idx="1234">
                  <c:v>908</c:v>
                </c:pt>
                <c:pt idx="1235">
                  <c:v>905</c:v>
                </c:pt>
                <c:pt idx="1236">
                  <c:v>916</c:v>
                </c:pt>
                <c:pt idx="1237">
                  <c:v>897</c:v>
                </c:pt>
                <c:pt idx="1238">
                  <c:v>922</c:v>
                </c:pt>
                <c:pt idx="1239">
                  <c:v>934</c:v>
                </c:pt>
                <c:pt idx="1240">
                  <c:v>957</c:v>
                </c:pt>
                <c:pt idx="1241">
                  <c:v>964</c:v>
                </c:pt>
                <c:pt idx="1242">
                  <c:v>984</c:v>
                </c:pt>
                <c:pt idx="1243">
                  <c:v>1004</c:v>
                </c:pt>
                <c:pt idx="1244">
                  <c:v>1037</c:v>
                </c:pt>
                <c:pt idx="1245">
                  <c:v>1042</c:v>
                </c:pt>
                <c:pt idx="1246">
                  <c:v>1103</c:v>
                </c:pt>
                <c:pt idx="1247">
                  <c:v>1120</c:v>
                </c:pt>
                <c:pt idx="1248">
                  <c:v>1126</c:v>
                </c:pt>
                <c:pt idx="1249">
                  <c:v>1149</c:v>
                </c:pt>
                <c:pt idx="1250">
                  <c:v>1165</c:v>
                </c:pt>
                <c:pt idx="1251">
                  <c:v>1213</c:v>
                </c:pt>
                <c:pt idx="1252">
                  <c:v>1252</c:v>
                </c:pt>
                <c:pt idx="1253">
                  <c:v>1253</c:v>
                </c:pt>
                <c:pt idx="1254">
                  <c:v>1273</c:v>
                </c:pt>
                <c:pt idx="1255">
                  <c:v>1236</c:v>
                </c:pt>
                <c:pt idx="1256">
                  <c:v>1286</c:v>
                </c:pt>
                <c:pt idx="1257">
                  <c:v>1258</c:v>
                </c:pt>
                <c:pt idx="1258">
                  <c:v>1269</c:v>
                </c:pt>
                <c:pt idx="1259">
                  <c:v>1253</c:v>
                </c:pt>
                <c:pt idx="1260">
                  <c:v>1190</c:v>
                </c:pt>
                <c:pt idx="1261">
                  <c:v>1239</c:v>
                </c:pt>
                <c:pt idx="1262">
                  <c:v>1191</c:v>
                </c:pt>
                <c:pt idx="1263">
                  <c:v>1165</c:v>
                </c:pt>
                <c:pt idx="1264">
                  <c:v>1128</c:v>
                </c:pt>
                <c:pt idx="1265">
                  <c:v>1122</c:v>
                </c:pt>
                <c:pt idx="1266">
                  <c:v>1083</c:v>
                </c:pt>
                <c:pt idx="1267">
                  <c:v>1030</c:v>
                </c:pt>
                <c:pt idx="1268">
                  <c:v>1021</c:v>
                </c:pt>
                <c:pt idx="1269">
                  <c:v>1001</c:v>
                </c:pt>
                <c:pt idx="1270">
                  <c:v>981</c:v>
                </c:pt>
                <c:pt idx="1271">
                  <c:v>950</c:v>
                </c:pt>
                <c:pt idx="1272">
                  <c:v>949</c:v>
                </c:pt>
                <c:pt idx="1273">
                  <c:v>951</c:v>
                </c:pt>
                <c:pt idx="1274">
                  <c:v>931</c:v>
                </c:pt>
                <c:pt idx="1275">
                  <c:v>909</c:v>
                </c:pt>
                <c:pt idx="1276">
                  <c:v>909</c:v>
                </c:pt>
                <c:pt idx="1277">
                  <c:v>870</c:v>
                </c:pt>
                <c:pt idx="1278">
                  <c:v>875</c:v>
                </c:pt>
                <c:pt idx="1279">
                  <c:v>871</c:v>
                </c:pt>
                <c:pt idx="1280">
                  <c:v>864</c:v>
                </c:pt>
                <c:pt idx="1281">
                  <c:v>859</c:v>
                </c:pt>
                <c:pt idx="1282">
                  <c:v>863</c:v>
                </c:pt>
                <c:pt idx="1283">
                  <c:v>857</c:v>
                </c:pt>
                <c:pt idx="1284">
                  <c:v>853</c:v>
                </c:pt>
                <c:pt idx="1285">
                  <c:v>860</c:v>
                </c:pt>
                <c:pt idx="1286">
                  <c:v>847</c:v>
                </c:pt>
                <c:pt idx="1287">
                  <c:v>833</c:v>
                </c:pt>
                <c:pt idx="1288">
                  <c:v>851</c:v>
                </c:pt>
                <c:pt idx="1289">
                  <c:v>835</c:v>
                </c:pt>
                <c:pt idx="1290">
                  <c:v>841</c:v>
                </c:pt>
                <c:pt idx="1291">
                  <c:v>833</c:v>
                </c:pt>
                <c:pt idx="1292">
                  <c:v>827</c:v>
                </c:pt>
                <c:pt idx="1293">
                  <c:v>832</c:v>
                </c:pt>
                <c:pt idx="1294">
                  <c:v>824</c:v>
                </c:pt>
                <c:pt idx="1295">
                  <c:v>827</c:v>
                </c:pt>
                <c:pt idx="1296">
                  <c:v>828</c:v>
                </c:pt>
                <c:pt idx="1297">
                  <c:v>824</c:v>
                </c:pt>
                <c:pt idx="1298">
                  <c:v>826</c:v>
                </c:pt>
                <c:pt idx="1299">
                  <c:v>820</c:v>
                </c:pt>
                <c:pt idx="1300">
                  <c:v>828</c:v>
                </c:pt>
                <c:pt idx="1301">
                  <c:v>820</c:v>
                </c:pt>
                <c:pt idx="1302">
                  <c:v>814</c:v>
                </c:pt>
                <c:pt idx="1303">
                  <c:v>825</c:v>
                </c:pt>
                <c:pt idx="1304">
                  <c:v>814</c:v>
                </c:pt>
                <c:pt idx="1305">
                  <c:v>815</c:v>
                </c:pt>
                <c:pt idx="1306">
                  <c:v>816</c:v>
                </c:pt>
                <c:pt idx="1307">
                  <c:v>820</c:v>
                </c:pt>
                <c:pt idx="1308">
                  <c:v>819</c:v>
                </c:pt>
                <c:pt idx="1309">
                  <c:v>819</c:v>
                </c:pt>
                <c:pt idx="1310">
                  <c:v>809</c:v>
                </c:pt>
                <c:pt idx="1311">
                  <c:v>813</c:v>
                </c:pt>
                <c:pt idx="1312">
                  <c:v>810</c:v>
                </c:pt>
                <c:pt idx="1313">
                  <c:v>813</c:v>
                </c:pt>
                <c:pt idx="1314">
                  <c:v>809</c:v>
                </c:pt>
                <c:pt idx="1315">
                  <c:v>812</c:v>
                </c:pt>
                <c:pt idx="1316">
                  <c:v>810</c:v>
                </c:pt>
                <c:pt idx="1317">
                  <c:v>814</c:v>
                </c:pt>
                <c:pt idx="1318">
                  <c:v>816</c:v>
                </c:pt>
                <c:pt idx="1319">
                  <c:v>807</c:v>
                </c:pt>
                <c:pt idx="1320">
                  <c:v>810</c:v>
                </c:pt>
                <c:pt idx="1321">
                  <c:v>812</c:v>
                </c:pt>
                <c:pt idx="1322">
                  <c:v>816</c:v>
                </c:pt>
                <c:pt idx="1323">
                  <c:v>809</c:v>
                </c:pt>
                <c:pt idx="1324">
                  <c:v>823</c:v>
                </c:pt>
                <c:pt idx="1325">
                  <c:v>819</c:v>
                </c:pt>
                <c:pt idx="1326">
                  <c:v>815</c:v>
                </c:pt>
                <c:pt idx="1327">
                  <c:v>810</c:v>
                </c:pt>
                <c:pt idx="1328">
                  <c:v>810</c:v>
                </c:pt>
                <c:pt idx="1329">
                  <c:v>813</c:v>
                </c:pt>
                <c:pt idx="1330">
                  <c:v>809</c:v>
                </c:pt>
                <c:pt idx="1331">
                  <c:v>811</c:v>
                </c:pt>
                <c:pt idx="1332">
                  <c:v>808</c:v>
                </c:pt>
                <c:pt idx="1333">
                  <c:v>813</c:v>
                </c:pt>
                <c:pt idx="1334">
                  <c:v>809</c:v>
                </c:pt>
                <c:pt idx="1335">
                  <c:v>816</c:v>
                </c:pt>
                <c:pt idx="1336">
                  <c:v>814</c:v>
                </c:pt>
                <c:pt idx="1337">
                  <c:v>810</c:v>
                </c:pt>
                <c:pt idx="1338">
                  <c:v>813</c:v>
                </c:pt>
                <c:pt idx="1339">
                  <c:v>814</c:v>
                </c:pt>
                <c:pt idx="1340">
                  <c:v>810</c:v>
                </c:pt>
                <c:pt idx="1341">
                  <c:v>819</c:v>
                </c:pt>
                <c:pt idx="1342">
                  <c:v>807</c:v>
                </c:pt>
                <c:pt idx="1343">
                  <c:v>808</c:v>
                </c:pt>
                <c:pt idx="1344">
                  <c:v>808</c:v>
                </c:pt>
                <c:pt idx="1345">
                  <c:v>810</c:v>
                </c:pt>
                <c:pt idx="1346">
                  <c:v>810</c:v>
                </c:pt>
                <c:pt idx="1347">
                  <c:v>806</c:v>
                </c:pt>
                <c:pt idx="1348">
                  <c:v>811</c:v>
                </c:pt>
                <c:pt idx="1349">
                  <c:v>810</c:v>
                </c:pt>
                <c:pt idx="1350">
                  <c:v>809</c:v>
                </c:pt>
                <c:pt idx="1351">
                  <c:v>811</c:v>
                </c:pt>
                <c:pt idx="1352">
                  <c:v>811</c:v>
                </c:pt>
                <c:pt idx="1353">
                  <c:v>808</c:v>
                </c:pt>
                <c:pt idx="1354">
                  <c:v>811</c:v>
                </c:pt>
                <c:pt idx="1355">
                  <c:v>813</c:v>
                </c:pt>
                <c:pt idx="1356">
                  <c:v>811</c:v>
                </c:pt>
                <c:pt idx="1357">
                  <c:v>808</c:v>
                </c:pt>
                <c:pt idx="1358">
                  <c:v>810</c:v>
                </c:pt>
                <c:pt idx="1359">
                  <c:v>815</c:v>
                </c:pt>
                <c:pt idx="1360">
                  <c:v>814</c:v>
                </c:pt>
                <c:pt idx="1361">
                  <c:v>808</c:v>
                </c:pt>
                <c:pt idx="1362">
                  <c:v>806</c:v>
                </c:pt>
                <c:pt idx="1363">
                  <c:v>806</c:v>
                </c:pt>
                <c:pt idx="1364">
                  <c:v>805</c:v>
                </c:pt>
                <c:pt idx="1365">
                  <c:v>817</c:v>
                </c:pt>
                <c:pt idx="1366">
                  <c:v>807</c:v>
                </c:pt>
                <c:pt idx="1367">
                  <c:v>809</c:v>
                </c:pt>
                <c:pt idx="1368">
                  <c:v>810</c:v>
                </c:pt>
                <c:pt idx="1369">
                  <c:v>811</c:v>
                </c:pt>
                <c:pt idx="1370">
                  <c:v>807</c:v>
                </c:pt>
                <c:pt idx="1371">
                  <c:v>808</c:v>
                </c:pt>
                <c:pt idx="1372">
                  <c:v>804</c:v>
                </c:pt>
                <c:pt idx="1373">
                  <c:v>812</c:v>
                </c:pt>
                <c:pt idx="1374">
                  <c:v>813</c:v>
                </c:pt>
                <c:pt idx="1375">
                  <c:v>808</c:v>
                </c:pt>
                <c:pt idx="1376">
                  <c:v>810</c:v>
                </c:pt>
                <c:pt idx="1377">
                  <c:v>812</c:v>
                </c:pt>
                <c:pt idx="1378">
                  <c:v>806</c:v>
                </c:pt>
                <c:pt idx="1379">
                  <c:v>811</c:v>
                </c:pt>
                <c:pt idx="1380">
                  <c:v>806</c:v>
                </c:pt>
                <c:pt idx="1381">
                  <c:v>811</c:v>
                </c:pt>
                <c:pt idx="1382">
                  <c:v>808</c:v>
                </c:pt>
                <c:pt idx="1383">
                  <c:v>812</c:v>
                </c:pt>
                <c:pt idx="1384">
                  <c:v>806</c:v>
                </c:pt>
                <c:pt idx="1385">
                  <c:v>807</c:v>
                </c:pt>
                <c:pt idx="1386">
                  <c:v>807</c:v>
                </c:pt>
                <c:pt idx="1387">
                  <c:v>812</c:v>
                </c:pt>
                <c:pt idx="1388">
                  <c:v>811</c:v>
                </c:pt>
                <c:pt idx="1389">
                  <c:v>806</c:v>
                </c:pt>
                <c:pt idx="1390">
                  <c:v>808</c:v>
                </c:pt>
                <c:pt idx="1391">
                  <c:v>811</c:v>
                </c:pt>
                <c:pt idx="1392">
                  <c:v>805</c:v>
                </c:pt>
                <c:pt idx="1393">
                  <c:v>809</c:v>
                </c:pt>
                <c:pt idx="1394">
                  <c:v>806</c:v>
                </c:pt>
                <c:pt idx="1395">
                  <c:v>807</c:v>
                </c:pt>
                <c:pt idx="1396">
                  <c:v>806</c:v>
                </c:pt>
                <c:pt idx="1397">
                  <c:v>811</c:v>
                </c:pt>
                <c:pt idx="1398">
                  <c:v>809</c:v>
                </c:pt>
                <c:pt idx="1399">
                  <c:v>804</c:v>
                </c:pt>
                <c:pt idx="1400">
                  <c:v>807</c:v>
                </c:pt>
                <c:pt idx="1401">
                  <c:v>806</c:v>
                </c:pt>
                <c:pt idx="1402">
                  <c:v>809</c:v>
                </c:pt>
                <c:pt idx="1403">
                  <c:v>804</c:v>
                </c:pt>
                <c:pt idx="1404">
                  <c:v>809</c:v>
                </c:pt>
                <c:pt idx="1405">
                  <c:v>811</c:v>
                </c:pt>
                <c:pt idx="1406">
                  <c:v>806</c:v>
                </c:pt>
                <c:pt idx="1407">
                  <c:v>804</c:v>
                </c:pt>
                <c:pt idx="1408">
                  <c:v>813</c:v>
                </c:pt>
                <c:pt idx="1409">
                  <c:v>808</c:v>
                </c:pt>
                <c:pt idx="1410">
                  <c:v>803</c:v>
                </c:pt>
                <c:pt idx="1411">
                  <c:v>802</c:v>
                </c:pt>
                <c:pt idx="1412">
                  <c:v>809</c:v>
                </c:pt>
                <c:pt idx="1413">
                  <c:v>807</c:v>
                </c:pt>
                <c:pt idx="1414">
                  <c:v>806</c:v>
                </c:pt>
                <c:pt idx="1415">
                  <c:v>805</c:v>
                </c:pt>
                <c:pt idx="1416">
                  <c:v>807</c:v>
                </c:pt>
                <c:pt idx="1417">
                  <c:v>811</c:v>
                </c:pt>
                <c:pt idx="1418">
                  <c:v>806</c:v>
                </c:pt>
                <c:pt idx="1419">
                  <c:v>811</c:v>
                </c:pt>
                <c:pt idx="1420">
                  <c:v>807</c:v>
                </c:pt>
                <c:pt idx="1421">
                  <c:v>806</c:v>
                </c:pt>
                <c:pt idx="1422">
                  <c:v>809</c:v>
                </c:pt>
                <c:pt idx="1423">
                  <c:v>807</c:v>
                </c:pt>
                <c:pt idx="1424">
                  <c:v>810</c:v>
                </c:pt>
                <c:pt idx="1425">
                  <c:v>804</c:v>
                </c:pt>
                <c:pt idx="1426">
                  <c:v>806</c:v>
                </c:pt>
                <c:pt idx="1427">
                  <c:v>810</c:v>
                </c:pt>
                <c:pt idx="1428">
                  <c:v>807</c:v>
                </c:pt>
                <c:pt idx="1429">
                  <c:v>808</c:v>
                </c:pt>
                <c:pt idx="1430">
                  <c:v>808</c:v>
                </c:pt>
                <c:pt idx="1431">
                  <c:v>809</c:v>
                </c:pt>
                <c:pt idx="1432">
                  <c:v>806</c:v>
                </c:pt>
                <c:pt idx="1433">
                  <c:v>807</c:v>
                </c:pt>
                <c:pt idx="1434">
                  <c:v>806</c:v>
                </c:pt>
                <c:pt idx="1435">
                  <c:v>811</c:v>
                </c:pt>
                <c:pt idx="1436">
                  <c:v>810</c:v>
                </c:pt>
                <c:pt idx="1437">
                  <c:v>807</c:v>
                </c:pt>
                <c:pt idx="1438">
                  <c:v>805</c:v>
                </c:pt>
                <c:pt idx="1439">
                  <c:v>814</c:v>
                </c:pt>
                <c:pt idx="1440">
                  <c:v>805</c:v>
                </c:pt>
                <c:pt idx="1441">
                  <c:v>807</c:v>
                </c:pt>
                <c:pt idx="1442">
                  <c:v>808</c:v>
                </c:pt>
                <c:pt idx="1443">
                  <c:v>804</c:v>
                </c:pt>
                <c:pt idx="1444">
                  <c:v>812</c:v>
                </c:pt>
                <c:pt idx="1445">
                  <c:v>807</c:v>
                </c:pt>
                <c:pt idx="1446">
                  <c:v>807</c:v>
                </c:pt>
                <c:pt idx="1447">
                  <c:v>803</c:v>
                </c:pt>
                <c:pt idx="1448">
                  <c:v>807</c:v>
                </c:pt>
                <c:pt idx="1449">
                  <c:v>807</c:v>
                </c:pt>
                <c:pt idx="1450">
                  <c:v>812</c:v>
                </c:pt>
                <c:pt idx="1451">
                  <c:v>810</c:v>
                </c:pt>
                <c:pt idx="1452">
                  <c:v>814</c:v>
                </c:pt>
                <c:pt idx="1453">
                  <c:v>814</c:v>
                </c:pt>
                <c:pt idx="1454">
                  <c:v>816</c:v>
                </c:pt>
                <c:pt idx="1455">
                  <c:v>811</c:v>
                </c:pt>
                <c:pt idx="1456">
                  <c:v>814</c:v>
                </c:pt>
                <c:pt idx="1457">
                  <c:v>820</c:v>
                </c:pt>
                <c:pt idx="1458">
                  <c:v>818</c:v>
                </c:pt>
                <c:pt idx="1459">
                  <c:v>808</c:v>
                </c:pt>
                <c:pt idx="1460">
                  <c:v>814</c:v>
                </c:pt>
                <c:pt idx="1461">
                  <c:v>814</c:v>
                </c:pt>
                <c:pt idx="1462">
                  <c:v>823</c:v>
                </c:pt>
                <c:pt idx="1463">
                  <c:v>833</c:v>
                </c:pt>
                <c:pt idx="1464">
                  <c:v>840</c:v>
                </c:pt>
                <c:pt idx="1465">
                  <c:v>860</c:v>
                </c:pt>
                <c:pt idx="1466">
                  <c:v>864</c:v>
                </c:pt>
                <c:pt idx="1467">
                  <c:v>873</c:v>
                </c:pt>
                <c:pt idx="1468">
                  <c:v>863</c:v>
                </c:pt>
                <c:pt idx="1469">
                  <c:v>862</c:v>
                </c:pt>
                <c:pt idx="1470">
                  <c:v>855</c:v>
                </c:pt>
                <c:pt idx="1471">
                  <c:v>850</c:v>
                </c:pt>
                <c:pt idx="1472">
                  <c:v>855</c:v>
                </c:pt>
                <c:pt idx="1473">
                  <c:v>865</c:v>
                </c:pt>
                <c:pt idx="1474">
                  <c:v>856</c:v>
                </c:pt>
                <c:pt idx="1475">
                  <c:v>854</c:v>
                </c:pt>
                <c:pt idx="1476">
                  <c:v>845</c:v>
                </c:pt>
                <c:pt idx="1477">
                  <c:v>835</c:v>
                </c:pt>
                <c:pt idx="1478">
                  <c:v>816</c:v>
                </c:pt>
                <c:pt idx="1479">
                  <c:v>818</c:v>
                </c:pt>
                <c:pt idx="1480">
                  <c:v>810</c:v>
                </c:pt>
                <c:pt idx="1481">
                  <c:v>813</c:v>
                </c:pt>
                <c:pt idx="1482">
                  <c:v>810</c:v>
                </c:pt>
                <c:pt idx="1483">
                  <c:v>814</c:v>
                </c:pt>
                <c:pt idx="1484">
                  <c:v>809</c:v>
                </c:pt>
                <c:pt idx="1485">
                  <c:v>809</c:v>
                </c:pt>
                <c:pt idx="1486">
                  <c:v>809</c:v>
                </c:pt>
                <c:pt idx="1487">
                  <c:v>817</c:v>
                </c:pt>
                <c:pt idx="1488">
                  <c:v>806</c:v>
                </c:pt>
                <c:pt idx="1489">
                  <c:v>810</c:v>
                </c:pt>
                <c:pt idx="1490">
                  <c:v>807</c:v>
                </c:pt>
                <c:pt idx="1491">
                  <c:v>809</c:v>
                </c:pt>
                <c:pt idx="1492">
                  <c:v>805</c:v>
                </c:pt>
                <c:pt idx="1493">
                  <c:v>809</c:v>
                </c:pt>
                <c:pt idx="1494">
                  <c:v>805</c:v>
                </c:pt>
                <c:pt idx="1495">
                  <c:v>807</c:v>
                </c:pt>
                <c:pt idx="1496">
                  <c:v>807</c:v>
                </c:pt>
                <c:pt idx="1497">
                  <c:v>808</c:v>
                </c:pt>
                <c:pt idx="1498">
                  <c:v>808</c:v>
                </c:pt>
                <c:pt idx="1499">
                  <c:v>811</c:v>
                </c:pt>
                <c:pt idx="1500">
                  <c:v>808</c:v>
                </c:pt>
                <c:pt idx="1501">
                  <c:v>808</c:v>
                </c:pt>
                <c:pt idx="1502">
                  <c:v>808</c:v>
                </c:pt>
                <c:pt idx="1503">
                  <c:v>807</c:v>
                </c:pt>
                <c:pt idx="1504">
                  <c:v>805</c:v>
                </c:pt>
                <c:pt idx="1505">
                  <c:v>809</c:v>
                </c:pt>
                <c:pt idx="1506">
                  <c:v>807</c:v>
                </c:pt>
                <c:pt idx="1507">
                  <c:v>807</c:v>
                </c:pt>
                <c:pt idx="1508">
                  <c:v>804</c:v>
                </c:pt>
                <c:pt idx="1509">
                  <c:v>811</c:v>
                </c:pt>
                <c:pt idx="1510">
                  <c:v>805</c:v>
                </c:pt>
                <c:pt idx="1511">
                  <c:v>804</c:v>
                </c:pt>
                <c:pt idx="1512">
                  <c:v>806</c:v>
                </c:pt>
                <c:pt idx="1513">
                  <c:v>806</c:v>
                </c:pt>
                <c:pt idx="1514">
                  <c:v>809</c:v>
                </c:pt>
                <c:pt idx="1515">
                  <c:v>803</c:v>
                </c:pt>
                <c:pt idx="1516">
                  <c:v>809</c:v>
                </c:pt>
                <c:pt idx="1517">
                  <c:v>805</c:v>
                </c:pt>
                <c:pt idx="1518">
                  <c:v>809</c:v>
                </c:pt>
                <c:pt idx="1519">
                  <c:v>804</c:v>
                </c:pt>
                <c:pt idx="1520">
                  <c:v>805</c:v>
                </c:pt>
                <c:pt idx="1521">
                  <c:v>809</c:v>
                </c:pt>
                <c:pt idx="1522">
                  <c:v>803</c:v>
                </c:pt>
                <c:pt idx="1523">
                  <c:v>807</c:v>
                </c:pt>
                <c:pt idx="1524">
                  <c:v>808</c:v>
                </c:pt>
                <c:pt idx="1525">
                  <c:v>809</c:v>
                </c:pt>
                <c:pt idx="1526">
                  <c:v>804</c:v>
                </c:pt>
                <c:pt idx="1527">
                  <c:v>805</c:v>
                </c:pt>
                <c:pt idx="1528">
                  <c:v>807</c:v>
                </c:pt>
                <c:pt idx="1529">
                  <c:v>812</c:v>
                </c:pt>
                <c:pt idx="1530">
                  <c:v>804</c:v>
                </c:pt>
                <c:pt idx="1531">
                  <c:v>808</c:v>
                </c:pt>
                <c:pt idx="1532">
                  <c:v>807</c:v>
                </c:pt>
                <c:pt idx="1533">
                  <c:v>809</c:v>
                </c:pt>
                <c:pt idx="1534">
                  <c:v>807</c:v>
                </c:pt>
                <c:pt idx="1535">
                  <c:v>808</c:v>
                </c:pt>
                <c:pt idx="1536">
                  <c:v>806</c:v>
                </c:pt>
                <c:pt idx="1537">
                  <c:v>804</c:v>
                </c:pt>
                <c:pt idx="1538">
                  <c:v>806</c:v>
                </c:pt>
                <c:pt idx="1539">
                  <c:v>805</c:v>
                </c:pt>
                <c:pt idx="1540">
                  <c:v>809</c:v>
                </c:pt>
                <c:pt idx="1541">
                  <c:v>807</c:v>
                </c:pt>
                <c:pt idx="1542">
                  <c:v>807</c:v>
                </c:pt>
                <c:pt idx="1543">
                  <c:v>806</c:v>
                </c:pt>
                <c:pt idx="1544">
                  <c:v>811</c:v>
                </c:pt>
                <c:pt idx="1545">
                  <c:v>809</c:v>
                </c:pt>
                <c:pt idx="1546">
                  <c:v>807</c:v>
                </c:pt>
                <c:pt idx="1547">
                  <c:v>805</c:v>
                </c:pt>
                <c:pt idx="1548">
                  <c:v>806</c:v>
                </c:pt>
                <c:pt idx="1549">
                  <c:v>807</c:v>
                </c:pt>
                <c:pt idx="1550">
                  <c:v>802</c:v>
                </c:pt>
                <c:pt idx="1551">
                  <c:v>808</c:v>
                </c:pt>
                <c:pt idx="1552">
                  <c:v>807</c:v>
                </c:pt>
                <c:pt idx="1553">
                  <c:v>810</c:v>
                </c:pt>
                <c:pt idx="1554">
                  <c:v>809</c:v>
                </c:pt>
                <c:pt idx="1555">
                  <c:v>804</c:v>
                </c:pt>
                <c:pt idx="1556">
                  <c:v>807</c:v>
                </c:pt>
                <c:pt idx="1557">
                  <c:v>804</c:v>
                </c:pt>
                <c:pt idx="1558">
                  <c:v>801</c:v>
                </c:pt>
                <c:pt idx="1559">
                  <c:v>803</c:v>
                </c:pt>
                <c:pt idx="1560">
                  <c:v>806</c:v>
                </c:pt>
                <c:pt idx="1561">
                  <c:v>806</c:v>
                </c:pt>
                <c:pt idx="1562">
                  <c:v>805</c:v>
                </c:pt>
                <c:pt idx="1563">
                  <c:v>811</c:v>
                </c:pt>
                <c:pt idx="1564">
                  <c:v>811</c:v>
                </c:pt>
                <c:pt idx="1565">
                  <c:v>805</c:v>
                </c:pt>
                <c:pt idx="1566">
                  <c:v>806</c:v>
                </c:pt>
                <c:pt idx="1567">
                  <c:v>804</c:v>
                </c:pt>
                <c:pt idx="1568">
                  <c:v>810</c:v>
                </c:pt>
                <c:pt idx="1569">
                  <c:v>812</c:v>
                </c:pt>
                <c:pt idx="1570">
                  <c:v>807</c:v>
                </c:pt>
                <c:pt idx="1571">
                  <c:v>804</c:v>
                </c:pt>
                <c:pt idx="1572">
                  <c:v>809</c:v>
                </c:pt>
                <c:pt idx="1573">
                  <c:v>804</c:v>
                </c:pt>
                <c:pt idx="1574">
                  <c:v>806</c:v>
                </c:pt>
                <c:pt idx="1575">
                  <c:v>806</c:v>
                </c:pt>
                <c:pt idx="1576">
                  <c:v>803</c:v>
                </c:pt>
                <c:pt idx="1577">
                  <c:v>802</c:v>
                </c:pt>
                <c:pt idx="1578">
                  <c:v>810</c:v>
                </c:pt>
                <c:pt idx="1579">
                  <c:v>804</c:v>
                </c:pt>
                <c:pt idx="1580">
                  <c:v>804</c:v>
                </c:pt>
                <c:pt idx="1581">
                  <c:v>805</c:v>
                </c:pt>
                <c:pt idx="1582">
                  <c:v>806</c:v>
                </c:pt>
                <c:pt idx="1583">
                  <c:v>806</c:v>
                </c:pt>
                <c:pt idx="1584">
                  <c:v>806</c:v>
                </c:pt>
                <c:pt idx="1585">
                  <c:v>806</c:v>
                </c:pt>
                <c:pt idx="1586">
                  <c:v>805</c:v>
                </c:pt>
                <c:pt idx="1587">
                  <c:v>804</c:v>
                </c:pt>
                <c:pt idx="1588">
                  <c:v>807</c:v>
                </c:pt>
                <c:pt idx="1589">
                  <c:v>803</c:v>
                </c:pt>
                <c:pt idx="1590">
                  <c:v>805</c:v>
                </c:pt>
                <c:pt idx="1591">
                  <c:v>806</c:v>
                </c:pt>
                <c:pt idx="1592">
                  <c:v>806</c:v>
                </c:pt>
                <c:pt idx="1593">
                  <c:v>802</c:v>
                </c:pt>
                <c:pt idx="1594">
                  <c:v>811</c:v>
                </c:pt>
                <c:pt idx="1595">
                  <c:v>803</c:v>
                </c:pt>
                <c:pt idx="1596">
                  <c:v>808</c:v>
                </c:pt>
                <c:pt idx="1597">
                  <c:v>805</c:v>
                </c:pt>
                <c:pt idx="1598">
                  <c:v>811</c:v>
                </c:pt>
                <c:pt idx="1599">
                  <c:v>805</c:v>
                </c:pt>
                <c:pt idx="1600">
                  <c:v>808</c:v>
                </c:pt>
                <c:pt idx="1601">
                  <c:v>806</c:v>
                </c:pt>
                <c:pt idx="1602">
                  <c:v>809</c:v>
                </c:pt>
                <c:pt idx="1603">
                  <c:v>805</c:v>
                </c:pt>
                <c:pt idx="1604">
                  <c:v>805</c:v>
                </c:pt>
                <c:pt idx="1605">
                  <c:v>804</c:v>
                </c:pt>
                <c:pt idx="1606">
                  <c:v>802</c:v>
                </c:pt>
                <c:pt idx="1607">
                  <c:v>806</c:v>
                </c:pt>
                <c:pt idx="1608">
                  <c:v>811</c:v>
                </c:pt>
                <c:pt idx="1609">
                  <c:v>805</c:v>
                </c:pt>
                <c:pt idx="1610">
                  <c:v>803</c:v>
                </c:pt>
                <c:pt idx="1611">
                  <c:v>805</c:v>
                </c:pt>
                <c:pt idx="1612">
                  <c:v>804</c:v>
                </c:pt>
                <c:pt idx="1613">
                  <c:v>803</c:v>
                </c:pt>
                <c:pt idx="1614">
                  <c:v>810</c:v>
                </c:pt>
                <c:pt idx="1615">
                  <c:v>805</c:v>
                </c:pt>
                <c:pt idx="1616">
                  <c:v>804</c:v>
                </c:pt>
                <c:pt idx="1617">
                  <c:v>805</c:v>
                </c:pt>
                <c:pt idx="1618">
                  <c:v>806</c:v>
                </c:pt>
                <c:pt idx="1619">
                  <c:v>808</c:v>
                </c:pt>
                <c:pt idx="1620">
                  <c:v>806</c:v>
                </c:pt>
                <c:pt idx="1621">
                  <c:v>804</c:v>
                </c:pt>
                <c:pt idx="1622">
                  <c:v>807</c:v>
                </c:pt>
                <c:pt idx="1623">
                  <c:v>805</c:v>
                </c:pt>
                <c:pt idx="1624">
                  <c:v>802</c:v>
                </c:pt>
                <c:pt idx="1625">
                  <c:v>803</c:v>
                </c:pt>
                <c:pt idx="1626">
                  <c:v>809</c:v>
                </c:pt>
                <c:pt idx="1627">
                  <c:v>805</c:v>
                </c:pt>
                <c:pt idx="1628">
                  <c:v>803</c:v>
                </c:pt>
                <c:pt idx="1629">
                  <c:v>810</c:v>
                </c:pt>
                <c:pt idx="1630">
                  <c:v>804</c:v>
                </c:pt>
                <c:pt idx="1631">
                  <c:v>806</c:v>
                </c:pt>
                <c:pt idx="1632">
                  <c:v>806</c:v>
                </c:pt>
                <c:pt idx="1633">
                  <c:v>808</c:v>
                </c:pt>
                <c:pt idx="1634">
                  <c:v>807</c:v>
                </c:pt>
                <c:pt idx="1635">
                  <c:v>802</c:v>
                </c:pt>
                <c:pt idx="1636">
                  <c:v>807</c:v>
                </c:pt>
                <c:pt idx="1637">
                  <c:v>806</c:v>
                </c:pt>
                <c:pt idx="1638">
                  <c:v>810</c:v>
                </c:pt>
                <c:pt idx="1639">
                  <c:v>802</c:v>
                </c:pt>
                <c:pt idx="1640">
                  <c:v>809</c:v>
                </c:pt>
                <c:pt idx="1641">
                  <c:v>808</c:v>
                </c:pt>
                <c:pt idx="1642">
                  <c:v>801</c:v>
                </c:pt>
                <c:pt idx="1643">
                  <c:v>809</c:v>
                </c:pt>
                <c:pt idx="1644">
                  <c:v>804</c:v>
                </c:pt>
                <c:pt idx="1645">
                  <c:v>804</c:v>
                </c:pt>
                <c:pt idx="1646">
                  <c:v>800</c:v>
                </c:pt>
                <c:pt idx="1647">
                  <c:v>808</c:v>
                </c:pt>
                <c:pt idx="1648">
                  <c:v>805</c:v>
                </c:pt>
                <c:pt idx="1649">
                  <c:v>805</c:v>
                </c:pt>
                <c:pt idx="1650">
                  <c:v>805</c:v>
                </c:pt>
                <c:pt idx="1651">
                  <c:v>804</c:v>
                </c:pt>
                <c:pt idx="1652">
                  <c:v>806</c:v>
                </c:pt>
                <c:pt idx="1653">
                  <c:v>807</c:v>
                </c:pt>
                <c:pt idx="1654">
                  <c:v>804</c:v>
                </c:pt>
                <c:pt idx="1655">
                  <c:v>807</c:v>
                </c:pt>
                <c:pt idx="1656">
                  <c:v>808</c:v>
                </c:pt>
                <c:pt idx="1657">
                  <c:v>804</c:v>
                </c:pt>
                <c:pt idx="1658">
                  <c:v>806</c:v>
                </c:pt>
                <c:pt idx="1659">
                  <c:v>805</c:v>
                </c:pt>
                <c:pt idx="1660">
                  <c:v>808</c:v>
                </c:pt>
                <c:pt idx="1661">
                  <c:v>807</c:v>
                </c:pt>
                <c:pt idx="1662">
                  <c:v>805</c:v>
                </c:pt>
                <c:pt idx="1663">
                  <c:v>805</c:v>
                </c:pt>
                <c:pt idx="1664">
                  <c:v>807</c:v>
                </c:pt>
                <c:pt idx="1665">
                  <c:v>807</c:v>
                </c:pt>
                <c:pt idx="1666">
                  <c:v>805</c:v>
                </c:pt>
                <c:pt idx="1667">
                  <c:v>805</c:v>
                </c:pt>
                <c:pt idx="1668">
                  <c:v>806</c:v>
                </c:pt>
                <c:pt idx="1669">
                  <c:v>806</c:v>
                </c:pt>
                <c:pt idx="1670">
                  <c:v>807</c:v>
                </c:pt>
                <c:pt idx="1671">
                  <c:v>805</c:v>
                </c:pt>
                <c:pt idx="1672">
                  <c:v>806</c:v>
                </c:pt>
                <c:pt idx="1673">
                  <c:v>805</c:v>
                </c:pt>
                <c:pt idx="1674">
                  <c:v>807</c:v>
                </c:pt>
                <c:pt idx="1675">
                  <c:v>801</c:v>
                </c:pt>
                <c:pt idx="1676">
                  <c:v>805</c:v>
                </c:pt>
                <c:pt idx="1677">
                  <c:v>804</c:v>
                </c:pt>
                <c:pt idx="1678">
                  <c:v>802</c:v>
                </c:pt>
                <c:pt idx="1679">
                  <c:v>802</c:v>
                </c:pt>
                <c:pt idx="1680">
                  <c:v>805</c:v>
                </c:pt>
                <c:pt idx="1681">
                  <c:v>806</c:v>
                </c:pt>
                <c:pt idx="1682">
                  <c:v>803</c:v>
                </c:pt>
                <c:pt idx="1683">
                  <c:v>808</c:v>
                </c:pt>
                <c:pt idx="1684">
                  <c:v>803</c:v>
                </c:pt>
                <c:pt idx="1685">
                  <c:v>805</c:v>
                </c:pt>
                <c:pt idx="1686">
                  <c:v>805</c:v>
                </c:pt>
                <c:pt idx="1687">
                  <c:v>803</c:v>
                </c:pt>
                <c:pt idx="1688">
                  <c:v>810</c:v>
                </c:pt>
                <c:pt idx="1689">
                  <c:v>803</c:v>
                </c:pt>
                <c:pt idx="1690">
                  <c:v>804</c:v>
                </c:pt>
                <c:pt idx="1691">
                  <c:v>805</c:v>
                </c:pt>
                <c:pt idx="1692">
                  <c:v>802</c:v>
                </c:pt>
                <c:pt idx="1693">
                  <c:v>810</c:v>
                </c:pt>
                <c:pt idx="1694">
                  <c:v>809</c:v>
                </c:pt>
                <c:pt idx="1695">
                  <c:v>806</c:v>
                </c:pt>
                <c:pt idx="1696">
                  <c:v>804</c:v>
                </c:pt>
                <c:pt idx="1697">
                  <c:v>807</c:v>
                </c:pt>
                <c:pt idx="1698">
                  <c:v>808</c:v>
                </c:pt>
                <c:pt idx="1699">
                  <c:v>806</c:v>
                </c:pt>
                <c:pt idx="1700">
                  <c:v>805</c:v>
                </c:pt>
                <c:pt idx="1701">
                  <c:v>801</c:v>
                </c:pt>
                <c:pt idx="1702">
                  <c:v>806</c:v>
                </c:pt>
                <c:pt idx="1703">
                  <c:v>805</c:v>
                </c:pt>
                <c:pt idx="1704">
                  <c:v>806</c:v>
                </c:pt>
                <c:pt idx="1705">
                  <c:v>807</c:v>
                </c:pt>
                <c:pt idx="1706">
                  <c:v>807</c:v>
                </c:pt>
                <c:pt idx="1707">
                  <c:v>803</c:v>
                </c:pt>
                <c:pt idx="1708">
                  <c:v>805</c:v>
                </c:pt>
                <c:pt idx="1709">
                  <c:v>804</c:v>
                </c:pt>
                <c:pt idx="1710">
                  <c:v>807</c:v>
                </c:pt>
                <c:pt idx="1711">
                  <c:v>805</c:v>
                </c:pt>
                <c:pt idx="1712">
                  <c:v>803</c:v>
                </c:pt>
                <c:pt idx="1713">
                  <c:v>804</c:v>
                </c:pt>
                <c:pt idx="1714">
                  <c:v>803</c:v>
                </c:pt>
                <c:pt idx="1715">
                  <c:v>804</c:v>
                </c:pt>
                <c:pt idx="1716">
                  <c:v>807</c:v>
                </c:pt>
                <c:pt idx="1717">
                  <c:v>803</c:v>
                </c:pt>
                <c:pt idx="1718">
                  <c:v>806</c:v>
                </c:pt>
                <c:pt idx="1719">
                  <c:v>807</c:v>
                </c:pt>
                <c:pt idx="1720">
                  <c:v>802</c:v>
                </c:pt>
                <c:pt idx="1721">
                  <c:v>802</c:v>
                </c:pt>
                <c:pt idx="1722">
                  <c:v>808</c:v>
                </c:pt>
                <c:pt idx="1723">
                  <c:v>805</c:v>
                </c:pt>
                <c:pt idx="1724">
                  <c:v>804</c:v>
                </c:pt>
                <c:pt idx="1725">
                  <c:v>806</c:v>
                </c:pt>
                <c:pt idx="1726">
                  <c:v>805</c:v>
                </c:pt>
                <c:pt idx="1727">
                  <c:v>806</c:v>
                </c:pt>
                <c:pt idx="1728">
                  <c:v>805</c:v>
                </c:pt>
                <c:pt idx="1729">
                  <c:v>803</c:v>
                </c:pt>
                <c:pt idx="1730">
                  <c:v>809</c:v>
                </c:pt>
                <c:pt idx="1731">
                  <c:v>803</c:v>
                </c:pt>
                <c:pt idx="1732">
                  <c:v>801</c:v>
                </c:pt>
                <c:pt idx="1733">
                  <c:v>810</c:v>
                </c:pt>
                <c:pt idx="1734">
                  <c:v>811</c:v>
                </c:pt>
                <c:pt idx="1735">
                  <c:v>804</c:v>
                </c:pt>
                <c:pt idx="1736">
                  <c:v>804</c:v>
                </c:pt>
                <c:pt idx="1737">
                  <c:v>803</c:v>
                </c:pt>
                <c:pt idx="1738">
                  <c:v>806</c:v>
                </c:pt>
                <c:pt idx="1739">
                  <c:v>807</c:v>
                </c:pt>
                <c:pt idx="1740">
                  <c:v>804</c:v>
                </c:pt>
                <c:pt idx="1741">
                  <c:v>810</c:v>
                </c:pt>
                <c:pt idx="1742">
                  <c:v>806</c:v>
                </c:pt>
                <c:pt idx="1743">
                  <c:v>803</c:v>
                </c:pt>
                <c:pt idx="1744">
                  <c:v>805</c:v>
                </c:pt>
                <c:pt idx="1745">
                  <c:v>810</c:v>
                </c:pt>
                <c:pt idx="1746">
                  <c:v>802</c:v>
                </c:pt>
                <c:pt idx="1747">
                  <c:v>809</c:v>
                </c:pt>
                <c:pt idx="1748">
                  <c:v>805</c:v>
                </c:pt>
                <c:pt idx="1749">
                  <c:v>803</c:v>
                </c:pt>
                <c:pt idx="1750">
                  <c:v>803</c:v>
                </c:pt>
                <c:pt idx="1751">
                  <c:v>807</c:v>
                </c:pt>
                <c:pt idx="1752">
                  <c:v>804</c:v>
                </c:pt>
                <c:pt idx="1753">
                  <c:v>811</c:v>
                </c:pt>
                <c:pt idx="1754">
                  <c:v>806</c:v>
                </c:pt>
                <c:pt idx="1755">
                  <c:v>806</c:v>
                </c:pt>
                <c:pt idx="1756">
                  <c:v>803</c:v>
                </c:pt>
                <c:pt idx="1757">
                  <c:v>804</c:v>
                </c:pt>
                <c:pt idx="1758">
                  <c:v>802</c:v>
                </c:pt>
                <c:pt idx="1759">
                  <c:v>803</c:v>
                </c:pt>
                <c:pt idx="1760">
                  <c:v>807</c:v>
                </c:pt>
                <c:pt idx="1761">
                  <c:v>805</c:v>
                </c:pt>
                <c:pt idx="1762">
                  <c:v>805</c:v>
                </c:pt>
                <c:pt idx="1763">
                  <c:v>807</c:v>
                </c:pt>
                <c:pt idx="1764">
                  <c:v>803</c:v>
                </c:pt>
                <c:pt idx="1765">
                  <c:v>801</c:v>
                </c:pt>
                <c:pt idx="1766">
                  <c:v>803</c:v>
                </c:pt>
                <c:pt idx="1767">
                  <c:v>806</c:v>
                </c:pt>
                <c:pt idx="1768">
                  <c:v>806</c:v>
                </c:pt>
                <c:pt idx="1769">
                  <c:v>804</c:v>
                </c:pt>
                <c:pt idx="1770">
                  <c:v>805</c:v>
                </c:pt>
                <c:pt idx="1771">
                  <c:v>806</c:v>
                </c:pt>
                <c:pt idx="1772">
                  <c:v>807</c:v>
                </c:pt>
                <c:pt idx="1773">
                  <c:v>806</c:v>
                </c:pt>
                <c:pt idx="1774">
                  <c:v>806</c:v>
                </c:pt>
                <c:pt idx="1775">
                  <c:v>804</c:v>
                </c:pt>
                <c:pt idx="1776">
                  <c:v>808</c:v>
                </c:pt>
                <c:pt idx="1777">
                  <c:v>805</c:v>
                </c:pt>
                <c:pt idx="1778">
                  <c:v>805</c:v>
                </c:pt>
                <c:pt idx="1779">
                  <c:v>801</c:v>
                </c:pt>
                <c:pt idx="1780">
                  <c:v>804</c:v>
                </c:pt>
                <c:pt idx="1781">
                  <c:v>804</c:v>
                </c:pt>
                <c:pt idx="1782">
                  <c:v>807</c:v>
                </c:pt>
                <c:pt idx="1783">
                  <c:v>803</c:v>
                </c:pt>
                <c:pt idx="1784">
                  <c:v>807</c:v>
                </c:pt>
                <c:pt idx="1785">
                  <c:v>808</c:v>
                </c:pt>
                <c:pt idx="1786">
                  <c:v>806</c:v>
                </c:pt>
                <c:pt idx="1787">
                  <c:v>805</c:v>
                </c:pt>
                <c:pt idx="1788">
                  <c:v>810</c:v>
                </c:pt>
                <c:pt idx="1789">
                  <c:v>805</c:v>
                </c:pt>
                <c:pt idx="1790">
                  <c:v>804</c:v>
                </c:pt>
                <c:pt idx="1791">
                  <c:v>811</c:v>
                </c:pt>
                <c:pt idx="1792">
                  <c:v>805</c:v>
                </c:pt>
                <c:pt idx="1793">
                  <c:v>807</c:v>
                </c:pt>
                <c:pt idx="1794">
                  <c:v>808</c:v>
                </c:pt>
                <c:pt idx="1795">
                  <c:v>806</c:v>
                </c:pt>
                <c:pt idx="1796">
                  <c:v>808</c:v>
                </c:pt>
                <c:pt idx="1797">
                  <c:v>805</c:v>
                </c:pt>
                <c:pt idx="1798">
                  <c:v>806</c:v>
                </c:pt>
                <c:pt idx="1799">
                  <c:v>805</c:v>
                </c:pt>
                <c:pt idx="1800">
                  <c:v>809</c:v>
                </c:pt>
                <c:pt idx="1801">
                  <c:v>802</c:v>
                </c:pt>
                <c:pt idx="1802">
                  <c:v>806</c:v>
                </c:pt>
                <c:pt idx="1803">
                  <c:v>810</c:v>
                </c:pt>
                <c:pt idx="1804">
                  <c:v>801</c:v>
                </c:pt>
                <c:pt idx="1805">
                  <c:v>805</c:v>
                </c:pt>
                <c:pt idx="1806">
                  <c:v>804</c:v>
                </c:pt>
                <c:pt idx="1807">
                  <c:v>807</c:v>
                </c:pt>
                <c:pt idx="1808">
                  <c:v>802</c:v>
                </c:pt>
                <c:pt idx="1809">
                  <c:v>810</c:v>
                </c:pt>
                <c:pt idx="1810">
                  <c:v>805</c:v>
                </c:pt>
                <c:pt idx="1811">
                  <c:v>804</c:v>
                </c:pt>
                <c:pt idx="1812">
                  <c:v>806</c:v>
                </c:pt>
                <c:pt idx="1813">
                  <c:v>801</c:v>
                </c:pt>
                <c:pt idx="1814">
                  <c:v>805</c:v>
                </c:pt>
                <c:pt idx="1815">
                  <c:v>805</c:v>
                </c:pt>
                <c:pt idx="1816">
                  <c:v>808</c:v>
                </c:pt>
                <c:pt idx="1817">
                  <c:v>801</c:v>
                </c:pt>
                <c:pt idx="1818">
                  <c:v>806</c:v>
                </c:pt>
                <c:pt idx="1819">
                  <c:v>806</c:v>
                </c:pt>
                <c:pt idx="1820">
                  <c:v>805</c:v>
                </c:pt>
                <c:pt idx="1821">
                  <c:v>808</c:v>
                </c:pt>
                <c:pt idx="1822">
                  <c:v>802</c:v>
                </c:pt>
                <c:pt idx="1823">
                  <c:v>810</c:v>
                </c:pt>
                <c:pt idx="1824">
                  <c:v>809</c:v>
                </c:pt>
                <c:pt idx="1825">
                  <c:v>807</c:v>
                </c:pt>
                <c:pt idx="1826">
                  <c:v>803</c:v>
                </c:pt>
                <c:pt idx="1827">
                  <c:v>803</c:v>
                </c:pt>
                <c:pt idx="1828">
                  <c:v>804</c:v>
                </c:pt>
                <c:pt idx="1829">
                  <c:v>808</c:v>
                </c:pt>
                <c:pt idx="1830">
                  <c:v>808</c:v>
                </c:pt>
                <c:pt idx="1831">
                  <c:v>810</c:v>
                </c:pt>
                <c:pt idx="1832">
                  <c:v>805</c:v>
                </c:pt>
                <c:pt idx="1833">
                  <c:v>809</c:v>
                </c:pt>
                <c:pt idx="1834">
                  <c:v>806</c:v>
                </c:pt>
                <c:pt idx="1835">
                  <c:v>803</c:v>
                </c:pt>
                <c:pt idx="1836">
                  <c:v>807</c:v>
                </c:pt>
                <c:pt idx="1837">
                  <c:v>810</c:v>
                </c:pt>
                <c:pt idx="1838">
                  <c:v>803</c:v>
                </c:pt>
                <c:pt idx="1839">
                  <c:v>809</c:v>
                </c:pt>
                <c:pt idx="1840">
                  <c:v>809</c:v>
                </c:pt>
                <c:pt idx="1841">
                  <c:v>807</c:v>
                </c:pt>
                <c:pt idx="1842">
                  <c:v>808</c:v>
                </c:pt>
                <c:pt idx="1843">
                  <c:v>808</c:v>
                </c:pt>
                <c:pt idx="1844">
                  <c:v>809</c:v>
                </c:pt>
                <c:pt idx="1845">
                  <c:v>811</c:v>
                </c:pt>
                <c:pt idx="1846">
                  <c:v>807</c:v>
                </c:pt>
                <c:pt idx="1847">
                  <c:v>810</c:v>
                </c:pt>
                <c:pt idx="1848">
                  <c:v>809</c:v>
                </c:pt>
                <c:pt idx="1849">
                  <c:v>815</c:v>
                </c:pt>
                <c:pt idx="1850">
                  <c:v>809</c:v>
                </c:pt>
                <c:pt idx="1851">
                  <c:v>815</c:v>
                </c:pt>
                <c:pt idx="1852">
                  <c:v>813</c:v>
                </c:pt>
                <c:pt idx="1853">
                  <c:v>814</c:v>
                </c:pt>
                <c:pt idx="1854">
                  <c:v>812</c:v>
                </c:pt>
                <c:pt idx="1855">
                  <c:v>805</c:v>
                </c:pt>
                <c:pt idx="1856">
                  <c:v>817</c:v>
                </c:pt>
                <c:pt idx="1857">
                  <c:v>809</c:v>
                </c:pt>
                <c:pt idx="1858">
                  <c:v>816</c:v>
                </c:pt>
                <c:pt idx="1859">
                  <c:v>808</c:v>
                </c:pt>
                <c:pt idx="1860">
                  <c:v>809</c:v>
                </c:pt>
                <c:pt idx="1861">
                  <c:v>811</c:v>
                </c:pt>
                <c:pt idx="1862">
                  <c:v>811</c:v>
                </c:pt>
                <c:pt idx="1863">
                  <c:v>809</c:v>
                </c:pt>
                <c:pt idx="1864">
                  <c:v>814</c:v>
                </c:pt>
                <c:pt idx="1865">
                  <c:v>817</c:v>
                </c:pt>
                <c:pt idx="1866">
                  <c:v>809</c:v>
                </c:pt>
                <c:pt idx="1867">
                  <c:v>818</c:v>
                </c:pt>
                <c:pt idx="1868">
                  <c:v>819</c:v>
                </c:pt>
                <c:pt idx="1869">
                  <c:v>820</c:v>
                </c:pt>
                <c:pt idx="1870">
                  <c:v>821</c:v>
                </c:pt>
                <c:pt idx="1871">
                  <c:v>826</c:v>
                </c:pt>
                <c:pt idx="1872">
                  <c:v>824</c:v>
                </c:pt>
                <c:pt idx="1873">
                  <c:v>828</c:v>
                </c:pt>
                <c:pt idx="1874">
                  <c:v>830</c:v>
                </c:pt>
                <c:pt idx="1875">
                  <c:v>826</c:v>
                </c:pt>
                <c:pt idx="1876">
                  <c:v>828</c:v>
                </c:pt>
                <c:pt idx="1877">
                  <c:v>837</c:v>
                </c:pt>
                <c:pt idx="1878">
                  <c:v>846</c:v>
                </c:pt>
                <c:pt idx="1879">
                  <c:v>835</c:v>
                </c:pt>
                <c:pt idx="1880">
                  <c:v>840</c:v>
                </c:pt>
                <c:pt idx="1881">
                  <c:v>847</c:v>
                </c:pt>
                <c:pt idx="1882">
                  <c:v>854</c:v>
                </c:pt>
                <c:pt idx="1883">
                  <c:v>853</c:v>
                </c:pt>
                <c:pt idx="1884">
                  <c:v>860</c:v>
                </c:pt>
                <c:pt idx="1885">
                  <c:v>867</c:v>
                </c:pt>
                <c:pt idx="1886">
                  <c:v>887</c:v>
                </c:pt>
                <c:pt idx="1887">
                  <c:v>871</c:v>
                </c:pt>
                <c:pt idx="1888">
                  <c:v>899</c:v>
                </c:pt>
                <c:pt idx="1889">
                  <c:v>894</c:v>
                </c:pt>
                <c:pt idx="1890">
                  <c:v>893</c:v>
                </c:pt>
                <c:pt idx="1891">
                  <c:v>912</c:v>
                </c:pt>
                <c:pt idx="1892">
                  <c:v>904</c:v>
                </c:pt>
                <c:pt idx="1893">
                  <c:v>906</c:v>
                </c:pt>
                <c:pt idx="1894">
                  <c:v>920</c:v>
                </c:pt>
                <c:pt idx="1895">
                  <c:v>916</c:v>
                </c:pt>
                <c:pt idx="1896">
                  <c:v>926</c:v>
                </c:pt>
                <c:pt idx="1897">
                  <c:v>932</c:v>
                </c:pt>
                <c:pt idx="1898">
                  <c:v>934</c:v>
                </c:pt>
                <c:pt idx="1899">
                  <c:v>922</c:v>
                </c:pt>
                <c:pt idx="1900">
                  <c:v>916</c:v>
                </c:pt>
                <c:pt idx="1901">
                  <c:v>933</c:v>
                </c:pt>
                <c:pt idx="1902">
                  <c:v>930</c:v>
                </c:pt>
                <c:pt idx="1903">
                  <c:v>923</c:v>
                </c:pt>
                <c:pt idx="1904">
                  <c:v>925</c:v>
                </c:pt>
                <c:pt idx="1905">
                  <c:v>928</c:v>
                </c:pt>
                <c:pt idx="1906">
                  <c:v>908</c:v>
                </c:pt>
                <c:pt idx="1907">
                  <c:v>898</c:v>
                </c:pt>
                <c:pt idx="1908">
                  <c:v>901</c:v>
                </c:pt>
                <c:pt idx="1909">
                  <c:v>899</c:v>
                </c:pt>
                <c:pt idx="1910">
                  <c:v>899</c:v>
                </c:pt>
                <c:pt idx="1911">
                  <c:v>895</c:v>
                </c:pt>
                <c:pt idx="1912">
                  <c:v>894</c:v>
                </c:pt>
                <c:pt idx="1913">
                  <c:v>869</c:v>
                </c:pt>
                <c:pt idx="1914">
                  <c:v>876</c:v>
                </c:pt>
                <c:pt idx="1915">
                  <c:v>846</c:v>
                </c:pt>
                <c:pt idx="1916">
                  <c:v>864</c:v>
                </c:pt>
                <c:pt idx="1917">
                  <c:v>840</c:v>
                </c:pt>
                <c:pt idx="1918">
                  <c:v>863</c:v>
                </c:pt>
                <c:pt idx="1919">
                  <c:v>857</c:v>
                </c:pt>
                <c:pt idx="1920">
                  <c:v>846</c:v>
                </c:pt>
                <c:pt idx="1921">
                  <c:v>840</c:v>
                </c:pt>
                <c:pt idx="1922">
                  <c:v>841</c:v>
                </c:pt>
                <c:pt idx="1923">
                  <c:v>828</c:v>
                </c:pt>
                <c:pt idx="1924">
                  <c:v>834</c:v>
                </c:pt>
                <c:pt idx="1925">
                  <c:v>819</c:v>
                </c:pt>
                <c:pt idx="1926">
                  <c:v>825</c:v>
                </c:pt>
                <c:pt idx="1927">
                  <c:v>836</c:v>
                </c:pt>
                <c:pt idx="1928">
                  <c:v>826</c:v>
                </c:pt>
                <c:pt idx="1929">
                  <c:v>830</c:v>
                </c:pt>
                <c:pt idx="1930">
                  <c:v>814</c:v>
                </c:pt>
                <c:pt idx="1931">
                  <c:v>823</c:v>
                </c:pt>
                <c:pt idx="1932">
                  <c:v>813</c:v>
                </c:pt>
                <c:pt idx="1933">
                  <c:v>825</c:v>
                </c:pt>
                <c:pt idx="1934">
                  <c:v>820</c:v>
                </c:pt>
                <c:pt idx="1935">
                  <c:v>823</c:v>
                </c:pt>
                <c:pt idx="1936">
                  <c:v>815</c:v>
                </c:pt>
                <c:pt idx="1937">
                  <c:v>812</c:v>
                </c:pt>
                <c:pt idx="1938">
                  <c:v>813</c:v>
                </c:pt>
                <c:pt idx="1939">
                  <c:v>810</c:v>
                </c:pt>
                <c:pt idx="1940">
                  <c:v>810</c:v>
                </c:pt>
                <c:pt idx="1941">
                  <c:v>810</c:v>
                </c:pt>
                <c:pt idx="1942">
                  <c:v>817</c:v>
                </c:pt>
                <c:pt idx="1943">
                  <c:v>810</c:v>
                </c:pt>
                <c:pt idx="1944">
                  <c:v>808</c:v>
                </c:pt>
                <c:pt idx="1945">
                  <c:v>808</c:v>
                </c:pt>
                <c:pt idx="1946">
                  <c:v>814</c:v>
                </c:pt>
                <c:pt idx="1947">
                  <c:v>810</c:v>
                </c:pt>
                <c:pt idx="1948">
                  <c:v>809</c:v>
                </c:pt>
                <c:pt idx="1949">
                  <c:v>805</c:v>
                </c:pt>
                <c:pt idx="1950">
                  <c:v>809</c:v>
                </c:pt>
                <c:pt idx="1951">
                  <c:v>816</c:v>
                </c:pt>
                <c:pt idx="1952">
                  <c:v>812</c:v>
                </c:pt>
                <c:pt idx="1953">
                  <c:v>807</c:v>
                </c:pt>
                <c:pt idx="1954">
                  <c:v>805</c:v>
                </c:pt>
                <c:pt idx="1955">
                  <c:v>811</c:v>
                </c:pt>
                <c:pt idx="1956">
                  <c:v>813</c:v>
                </c:pt>
                <c:pt idx="1957">
                  <c:v>808</c:v>
                </c:pt>
                <c:pt idx="1958">
                  <c:v>812</c:v>
                </c:pt>
                <c:pt idx="1959">
                  <c:v>808</c:v>
                </c:pt>
                <c:pt idx="1960">
                  <c:v>808</c:v>
                </c:pt>
                <c:pt idx="1961">
                  <c:v>809</c:v>
                </c:pt>
                <c:pt idx="1962">
                  <c:v>809</c:v>
                </c:pt>
                <c:pt idx="1963">
                  <c:v>809</c:v>
                </c:pt>
                <c:pt idx="1964">
                  <c:v>807</c:v>
                </c:pt>
                <c:pt idx="1965">
                  <c:v>808</c:v>
                </c:pt>
                <c:pt idx="1966">
                  <c:v>808</c:v>
                </c:pt>
                <c:pt idx="1967">
                  <c:v>809</c:v>
                </c:pt>
                <c:pt idx="1968">
                  <c:v>805</c:v>
                </c:pt>
                <c:pt idx="1969">
                  <c:v>805</c:v>
                </c:pt>
                <c:pt idx="1970">
                  <c:v>806</c:v>
                </c:pt>
                <c:pt idx="1971">
                  <c:v>807</c:v>
                </c:pt>
                <c:pt idx="1972">
                  <c:v>811</c:v>
                </c:pt>
                <c:pt idx="1973">
                  <c:v>806</c:v>
                </c:pt>
                <c:pt idx="1974">
                  <c:v>808</c:v>
                </c:pt>
                <c:pt idx="1975">
                  <c:v>808</c:v>
                </c:pt>
                <c:pt idx="1976">
                  <c:v>809</c:v>
                </c:pt>
                <c:pt idx="1977">
                  <c:v>808</c:v>
                </c:pt>
                <c:pt idx="1978">
                  <c:v>809</c:v>
                </c:pt>
                <c:pt idx="1979">
                  <c:v>806</c:v>
                </c:pt>
                <c:pt idx="1980">
                  <c:v>806</c:v>
                </c:pt>
                <c:pt idx="1981">
                  <c:v>807</c:v>
                </c:pt>
                <c:pt idx="1982">
                  <c:v>807</c:v>
                </c:pt>
                <c:pt idx="1983">
                  <c:v>807</c:v>
                </c:pt>
                <c:pt idx="1984">
                  <c:v>808</c:v>
                </c:pt>
                <c:pt idx="1985">
                  <c:v>808</c:v>
                </c:pt>
                <c:pt idx="1986">
                  <c:v>809</c:v>
                </c:pt>
                <c:pt idx="1987">
                  <c:v>803</c:v>
                </c:pt>
                <c:pt idx="1988">
                  <c:v>807</c:v>
                </c:pt>
                <c:pt idx="1989">
                  <c:v>805</c:v>
                </c:pt>
                <c:pt idx="1990">
                  <c:v>805</c:v>
                </c:pt>
                <c:pt idx="1991">
                  <c:v>806</c:v>
                </c:pt>
                <c:pt idx="1992">
                  <c:v>807</c:v>
                </c:pt>
                <c:pt idx="1993">
                  <c:v>802</c:v>
                </c:pt>
                <c:pt idx="1994">
                  <c:v>814</c:v>
                </c:pt>
                <c:pt idx="1995">
                  <c:v>804</c:v>
                </c:pt>
                <c:pt idx="1996">
                  <c:v>805</c:v>
                </c:pt>
                <c:pt idx="1997">
                  <c:v>804</c:v>
                </c:pt>
                <c:pt idx="1998">
                  <c:v>805</c:v>
                </c:pt>
                <c:pt idx="1999">
                  <c:v>805</c:v>
                </c:pt>
                <c:pt idx="2000">
                  <c:v>808</c:v>
                </c:pt>
                <c:pt idx="2001">
                  <c:v>806</c:v>
                </c:pt>
                <c:pt idx="2002">
                  <c:v>806</c:v>
                </c:pt>
                <c:pt idx="2003">
                  <c:v>806</c:v>
                </c:pt>
                <c:pt idx="2004">
                  <c:v>805</c:v>
                </c:pt>
                <c:pt idx="2005">
                  <c:v>802</c:v>
                </c:pt>
                <c:pt idx="2006">
                  <c:v>801</c:v>
                </c:pt>
                <c:pt idx="2007">
                  <c:v>805</c:v>
                </c:pt>
                <c:pt idx="2008">
                  <c:v>804</c:v>
                </c:pt>
                <c:pt idx="2009">
                  <c:v>809</c:v>
                </c:pt>
                <c:pt idx="2010">
                  <c:v>803</c:v>
                </c:pt>
                <c:pt idx="2011">
                  <c:v>809</c:v>
                </c:pt>
                <c:pt idx="2012">
                  <c:v>809</c:v>
                </c:pt>
                <c:pt idx="2013">
                  <c:v>803</c:v>
                </c:pt>
                <c:pt idx="2014">
                  <c:v>806</c:v>
                </c:pt>
                <c:pt idx="2015">
                  <c:v>802</c:v>
                </c:pt>
                <c:pt idx="2016">
                  <c:v>805</c:v>
                </c:pt>
                <c:pt idx="2017">
                  <c:v>807</c:v>
                </c:pt>
                <c:pt idx="2018">
                  <c:v>803</c:v>
                </c:pt>
                <c:pt idx="2019">
                  <c:v>804</c:v>
                </c:pt>
                <c:pt idx="2020">
                  <c:v>803</c:v>
                </c:pt>
                <c:pt idx="2021">
                  <c:v>808</c:v>
                </c:pt>
                <c:pt idx="2022">
                  <c:v>808</c:v>
                </c:pt>
                <c:pt idx="2023">
                  <c:v>809</c:v>
                </c:pt>
                <c:pt idx="2024">
                  <c:v>806</c:v>
                </c:pt>
                <c:pt idx="2025">
                  <c:v>810</c:v>
                </c:pt>
                <c:pt idx="2026">
                  <c:v>806</c:v>
                </c:pt>
                <c:pt idx="2027">
                  <c:v>807</c:v>
                </c:pt>
                <c:pt idx="2028">
                  <c:v>804</c:v>
                </c:pt>
                <c:pt idx="2029">
                  <c:v>807</c:v>
                </c:pt>
                <c:pt idx="2030">
                  <c:v>805</c:v>
                </c:pt>
                <c:pt idx="2031">
                  <c:v>805</c:v>
                </c:pt>
                <c:pt idx="2032">
                  <c:v>805</c:v>
                </c:pt>
                <c:pt idx="2033">
                  <c:v>808</c:v>
                </c:pt>
                <c:pt idx="2034">
                  <c:v>809</c:v>
                </c:pt>
                <c:pt idx="2035">
                  <c:v>801</c:v>
                </c:pt>
                <c:pt idx="2036">
                  <c:v>807</c:v>
                </c:pt>
                <c:pt idx="2037">
                  <c:v>806</c:v>
                </c:pt>
                <c:pt idx="2038">
                  <c:v>802</c:v>
                </c:pt>
                <c:pt idx="2039">
                  <c:v>806</c:v>
                </c:pt>
                <c:pt idx="2040">
                  <c:v>806</c:v>
                </c:pt>
                <c:pt idx="2041">
                  <c:v>803</c:v>
                </c:pt>
                <c:pt idx="2042">
                  <c:v>802</c:v>
                </c:pt>
                <c:pt idx="2043">
                  <c:v>814</c:v>
                </c:pt>
                <c:pt idx="2044">
                  <c:v>803</c:v>
                </c:pt>
                <c:pt idx="2045">
                  <c:v>805</c:v>
                </c:pt>
                <c:pt idx="2046">
                  <c:v>804</c:v>
                </c:pt>
                <c:pt idx="2047">
                  <c:v>808</c:v>
                </c:pt>
                <c:pt idx="2048">
                  <c:v>806</c:v>
                </c:pt>
                <c:pt idx="2049">
                  <c:v>801</c:v>
                </c:pt>
                <c:pt idx="2050">
                  <c:v>806</c:v>
                </c:pt>
                <c:pt idx="2051">
                  <c:v>801</c:v>
                </c:pt>
                <c:pt idx="2052">
                  <c:v>805</c:v>
                </c:pt>
                <c:pt idx="2053">
                  <c:v>803</c:v>
                </c:pt>
                <c:pt idx="2054">
                  <c:v>807</c:v>
                </c:pt>
                <c:pt idx="2055">
                  <c:v>809</c:v>
                </c:pt>
                <c:pt idx="2056">
                  <c:v>807</c:v>
                </c:pt>
                <c:pt idx="2057">
                  <c:v>804</c:v>
                </c:pt>
                <c:pt idx="2058">
                  <c:v>804</c:v>
                </c:pt>
                <c:pt idx="2059">
                  <c:v>806</c:v>
                </c:pt>
                <c:pt idx="2060">
                  <c:v>803</c:v>
                </c:pt>
                <c:pt idx="2061">
                  <c:v>809</c:v>
                </c:pt>
                <c:pt idx="2062">
                  <c:v>813</c:v>
                </c:pt>
                <c:pt idx="2063">
                  <c:v>807</c:v>
                </c:pt>
                <c:pt idx="2064">
                  <c:v>806</c:v>
                </c:pt>
                <c:pt idx="2065">
                  <c:v>803</c:v>
                </c:pt>
                <c:pt idx="2066">
                  <c:v>802</c:v>
                </c:pt>
                <c:pt idx="2067">
                  <c:v>805</c:v>
                </c:pt>
                <c:pt idx="2068">
                  <c:v>809</c:v>
                </c:pt>
                <c:pt idx="2069">
                  <c:v>806</c:v>
                </c:pt>
                <c:pt idx="2070">
                  <c:v>807</c:v>
                </c:pt>
                <c:pt idx="2071">
                  <c:v>803</c:v>
                </c:pt>
                <c:pt idx="2072">
                  <c:v>807</c:v>
                </c:pt>
                <c:pt idx="2073">
                  <c:v>809</c:v>
                </c:pt>
                <c:pt idx="2074">
                  <c:v>809</c:v>
                </c:pt>
                <c:pt idx="2075">
                  <c:v>806</c:v>
                </c:pt>
                <c:pt idx="2076">
                  <c:v>811</c:v>
                </c:pt>
                <c:pt idx="2077">
                  <c:v>804</c:v>
                </c:pt>
                <c:pt idx="2078">
                  <c:v>806</c:v>
                </c:pt>
                <c:pt idx="2079">
                  <c:v>803</c:v>
                </c:pt>
                <c:pt idx="2080">
                  <c:v>809</c:v>
                </c:pt>
                <c:pt idx="2081">
                  <c:v>805</c:v>
                </c:pt>
                <c:pt idx="2082">
                  <c:v>804</c:v>
                </c:pt>
                <c:pt idx="2083">
                  <c:v>807</c:v>
                </c:pt>
                <c:pt idx="2084">
                  <c:v>804</c:v>
                </c:pt>
                <c:pt idx="2085">
                  <c:v>804</c:v>
                </c:pt>
                <c:pt idx="2086">
                  <c:v>808</c:v>
                </c:pt>
                <c:pt idx="2087">
                  <c:v>807</c:v>
                </c:pt>
                <c:pt idx="2088">
                  <c:v>811</c:v>
                </c:pt>
                <c:pt idx="2089">
                  <c:v>807</c:v>
                </c:pt>
                <c:pt idx="2090">
                  <c:v>805</c:v>
                </c:pt>
                <c:pt idx="2091">
                  <c:v>807</c:v>
                </c:pt>
                <c:pt idx="2092">
                  <c:v>806</c:v>
                </c:pt>
                <c:pt idx="2093">
                  <c:v>804</c:v>
                </c:pt>
                <c:pt idx="2094">
                  <c:v>807</c:v>
                </c:pt>
                <c:pt idx="2095">
                  <c:v>809</c:v>
                </c:pt>
                <c:pt idx="2096">
                  <c:v>804</c:v>
                </c:pt>
                <c:pt idx="2097">
                  <c:v>810</c:v>
                </c:pt>
                <c:pt idx="2098">
                  <c:v>807</c:v>
                </c:pt>
                <c:pt idx="2099">
                  <c:v>806</c:v>
                </c:pt>
                <c:pt idx="2100">
                  <c:v>807</c:v>
                </c:pt>
                <c:pt idx="2101">
                  <c:v>808</c:v>
                </c:pt>
                <c:pt idx="2102">
                  <c:v>808</c:v>
                </c:pt>
                <c:pt idx="2103">
                  <c:v>807</c:v>
                </c:pt>
                <c:pt idx="2104">
                  <c:v>807</c:v>
                </c:pt>
                <c:pt idx="2105">
                  <c:v>806</c:v>
                </c:pt>
                <c:pt idx="2106">
                  <c:v>806</c:v>
                </c:pt>
                <c:pt idx="2107">
                  <c:v>806</c:v>
                </c:pt>
                <c:pt idx="2108">
                  <c:v>808</c:v>
                </c:pt>
                <c:pt idx="2109">
                  <c:v>807</c:v>
                </c:pt>
                <c:pt idx="2110">
                  <c:v>808</c:v>
                </c:pt>
                <c:pt idx="2111">
                  <c:v>805</c:v>
                </c:pt>
                <c:pt idx="2112">
                  <c:v>807</c:v>
                </c:pt>
                <c:pt idx="2113">
                  <c:v>807</c:v>
                </c:pt>
                <c:pt idx="2114">
                  <c:v>808</c:v>
                </c:pt>
                <c:pt idx="2115">
                  <c:v>804</c:v>
                </c:pt>
                <c:pt idx="2116">
                  <c:v>809</c:v>
                </c:pt>
                <c:pt idx="2117">
                  <c:v>805</c:v>
                </c:pt>
                <c:pt idx="2118">
                  <c:v>807</c:v>
                </c:pt>
                <c:pt idx="2119">
                  <c:v>806</c:v>
                </c:pt>
                <c:pt idx="2120">
                  <c:v>807</c:v>
                </c:pt>
                <c:pt idx="2121">
                  <c:v>805</c:v>
                </c:pt>
                <c:pt idx="2122">
                  <c:v>805</c:v>
                </c:pt>
                <c:pt idx="2123">
                  <c:v>803</c:v>
                </c:pt>
                <c:pt idx="2124">
                  <c:v>804</c:v>
                </c:pt>
                <c:pt idx="2125">
                  <c:v>805</c:v>
                </c:pt>
                <c:pt idx="2126">
                  <c:v>806</c:v>
                </c:pt>
                <c:pt idx="2127">
                  <c:v>808</c:v>
                </c:pt>
                <c:pt idx="2128">
                  <c:v>803</c:v>
                </c:pt>
                <c:pt idx="2129">
                  <c:v>805</c:v>
                </c:pt>
                <c:pt idx="2130">
                  <c:v>806</c:v>
                </c:pt>
                <c:pt idx="2131">
                  <c:v>803</c:v>
                </c:pt>
                <c:pt idx="2132">
                  <c:v>804</c:v>
                </c:pt>
                <c:pt idx="2133">
                  <c:v>807</c:v>
                </c:pt>
                <c:pt idx="2134">
                  <c:v>805</c:v>
                </c:pt>
                <c:pt idx="2135">
                  <c:v>806</c:v>
                </c:pt>
                <c:pt idx="2136">
                  <c:v>804</c:v>
                </c:pt>
                <c:pt idx="2137">
                  <c:v>808</c:v>
                </c:pt>
                <c:pt idx="2138">
                  <c:v>804</c:v>
                </c:pt>
                <c:pt idx="2139">
                  <c:v>807</c:v>
                </c:pt>
                <c:pt idx="2140">
                  <c:v>803</c:v>
                </c:pt>
                <c:pt idx="2141">
                  <c:v>806</c:v>
                </c:pt>
                <c:pt idx="2142">
                  <c:v>805</c:v>
                </c:pt>
                <c:pt idx="2143">
                  <c:v>807</c:v>
                </c:pt>
                <c:pt idx="2144">
                  <c:v>805</c:v>
                </c:pt>
                <c:pt idx="2145">
                  <c:v>804</c:v>
                </c:pt>
                <c:pt idx="2146">
                  <c:v>806</c:v>
                </c:pt>
                <c:pt idx="2147">
                  <c:v>804</c:v>
                </c:pt>
                <c:pt idx="2148">
                  <c:v>808</c:v>
                </c:pt>
                <c:pt idx="2149">
                  <c:v>806</c:v>
                </c:pt>
                <c:pt idx="2150">
                  <c:v>804</c:v>
                </c:pt>
                <c:pt idx="2151">
                  <c:v>810</c:v>
                </c:pt>
                <c:pt idx="2152">
                  <c:v>808</c:v>
                </c:pt>
                <c:pt idx="2153">
                  <c:v>808</c:v>
                </c:pt>
                <c:pt idx="2154">
                  <c:v>807</c:v>
                </c:pt>
                <c:pt idx="2155">
                  <c:v>805</c:v>
                </c:pt>
                <c:pt idx="2156">
                  <c:v>804</c:v>
                </c:pt>
                <c:pt idx="2157">
                  <c:v>811</c:v>
                </c:pt>
                <c:pt idx="2158">
                  <c:v>807</c:v>
                </c:pt>
                <c:pt idx="2159">
                  <c:v>808</c:v>
                </c:pt>
                <c:pt idx="2160">
                  <c:v>806</c:v>
                </c:pt>
                <c:pt idx="2161">
                  <c:v>804</c:v>
                </c:pt>
                <c:pt idx="2162">
                  <c:v>810</c:v>
                </c:pt>
                <c:pt idx="2163">
                  <c:v>803</c:v>
                </c:pt>
                <c:pt idx="2164">
                  <c:v>805</c:v>
                </c:pt>
                <c:pt idx="2165">
                  <c:v>802</c:v>
                </c:pt>
                <c:pt idx="2166">
                  <c:v>808</c:v>
                </c:pt>
                <c:pt idx="2167">
                  <c:v>804</c:v>
                </c:pt>
                <c:pt idx="2168">
                  <c:v>808</c:v>
                </c:pt>
                <c:pt idx="2169">
                  <c:v>809</c:v>
                </c:pt>
                <c:pt idx="2170">
                  <c:v>805</c:v>
                </c:pt>
                <c:pt idx="2171">
                  <c:v>806</c:v>
                </c:pt>
                <c:pt idx="2172">
                  <c:v>806</c:v>
                </c:pt>
                <c:pt idx="2173">
                  <c:v>804</c:v>
                </c:pt>
                <c:pt idx="2174">
                  <c:v>805</c:v>
                </c:pt>
                <c:pt idx="2175">
                  <c:v>809</c:v>
                </c:pt>
                <c:pt idx="2176">
                  <c:v>804</c:v>
                </c:pt>
                <c:pt idx="2177">
                  <c:v>808</c:v>
                </c:pt>
                <c:pt idx="2178">
                  <c:v>807</c:v>
                </c:pt>
                <c:pt idx="2179">
                  <c:v>809</c:v>
                </c:pt>
                <c:pt idx="2180">
                  <c:v>803</c:v>
                </c:pt>
                <c:pt idx="2181">
                  <c:v>804</c:v>
                </c:pt>
                <c:pt idx="2182">
                  <c:v>804</c:v>
                </c:pt>
                <c:pt idx="2183">
                  <c:v>804</c:v>
                </c:pt>
                <c:pt idx="2184">
                  <c:v>803</c:v>
                </c:pt>
                <c:pt idx="2185">
                  <c:v>804</c:v>
                </c:pt>
                <c:pt idx="2186">
                  <c:v>805</c:v>
                </c:pt>
                <c:pt idx="2187">
                  <c:v>804</c:v>
                </c:pt>
                <c:pt idx="2188">
                  <c:v>805</c:v>
                </c:pt>
                <c:pt idx="2189">
                  <c:v>808</c:v>
                </c:pt>
                <c:pt idx="2190">
                  <c:v>805</c:v>
                </c:pt>
                <c:pt idx="2191">
                  <c:v>804</c:v>
                </c:pt>
                <c:pt idx="2192">
                  <c:v>803</c:v>
                </c:pt>
                <c:pt idx="2193">
                  <c:v>806</c:v>
                </c:pt>
                <c:pt idx="2194">
                  <c:v>804</c:v>
                </c:pt>
                <c:pt idx="2195">
                  <c:v>802</c:v>
                </c:pt>
                <c:pt idx="2196">
                  <c:v>805</c:v>
                </c:pt>
                <c:pt idx="2197">
                  <c:v>802</c:v>
                </c:pt>
                <c:pt idx="2198">
                  <c:v>804</c:v>
                </c:pt>
                <c:pt idx="2199">
                  <c:v>803</c:v>
                </c:pt>
                <c:pt idx="2200">
                  <c:v>807</c:v>
                </c:pt>
                <c:pt idx="2201">
                  <c:v>809</c:v>
                </c:pt>
                <c:pt idx="2202">
                  <c:v>805</c:v>
                </c:pt>
                <c:pt idx="2203">
                  <c:v>804</c:v>
                </c:pt>
                <c:pt idx="2204">
                  <c:v>802</c:v>
                </c:pt>
                <c:pt idx="2205">
                  <c:v>805</c:v>
                </c:pt>
                <c:pt idx="2206">
                  <c:v>805</c:v>
                </c:pt>
                <c:pt idx="2207">
                  <c:v>806</c:v>
                </c:pt>
                <c:pt idx="2208">
                  <c:v>802</c:v>
                </c:pt>
                <c:pt idx="2209">
                  <c:v>804</c:v>
                </c:pt>
                <c:pt idx="2210">
                  <c:v>805</c:v>
                </c:pt>
                <c:pt idx="2211">
                  <c:v>804</c:v>
                </c:pt>
                <c:pt idx="2212">
                  <c:v>807</c:v>
                </c:pt>
                <c:pt idx="2213">
                  <c:v>806</c:v>
                </c:pt>
                <c:pt idx="2214">
                  <c:v>802</c:v>
                </c:pt>
                <c:pt idx="2215">
                  <c:v>806</c:v>
                </c:pt>
                <c:pt idx="2216">
                  <c:v>802</c:v>
                </c:pt>
                <c:pt idx="2217">
                  <c:v>807</c:v>
                </c:pt>
                <c:pt idx="2218">
                  <c:v>805</c:v>
                </c:pt>
                <c:pt idx="2219">
                  <c:v>806</c:v>
                </c:pt>
                <c:pt idx="2220">
                  <c:v>803</c:v>
                </c:pt>
                <c:pt idx="2221">
                  <c:v>807</c:v>
                </c:pt>
                <c:pt idx="2222">
                  <c:v>815</c:v>
                </c:pt>
                <c:pt idx="2223">
                  <c:v>804</c:v>
                </c:pt>
                <c:pt idx="2224">
                  <c:v>805</c:v>
                </c:pt>
                <c:pt idx="2225">
                  <c:v>803</c:v>
                </c:pt>
                <c:pt idx="2226">
                  <c:v>809</c:v>
                </c:pt>
                <c:pt idx="2227">
                  <c:v>809</c:v>
                </c:pt>
                <c:pt idx="2228">
                  <c:v>812</c:v>
                </c:pt>
                <c:pt idx="2229">
                  <c:v>804</c:v>
                </c:pt>
                <c:pt idx="2230">
                  <c:v>807</c:v>
                </c:pt>
                <c:pt idx="2231">
                  <c:v>808</c:v>
                </c:pt>
                <c:pt idx="2232">
                  <c:v>807</c:v>
                </c:pt>
                <c:pt idx="2233">
                  <c:v>809</c:v>
                </c:pt>
                <c:pt idx="2234">
                  <c:v>806</c:v>
                </c:pt>
                <c:pt idx="2235">
                  <c:v>806</c:v>
                </c:pt>
                <c:pt idx="2236">
                  <c:v>806</c:v>
                </c:pt>
                <c:pt idx="2237">
                  <c:v>805</c:v>
                </c:pt>
                <c:pt idx="2238">
                  <c:v>808</c:v>
                </c:pt>
                <c:pt idx="2239">
                  <c:v>802</c:v>
                </c:pt>
                <c:pt idx="2240">
                  <c:v>805</c:v>
                </c:pt>
                <c:pt idx="2241">
                  <c:v>804</c:v>
                </c:pt>
                <c:pt idx="2242">
                  <c:v>804</c:v>
                </c:pt>
                <c:pt idx="2243">
                  <c:v>804</c:v>
                </c:pt>
                <c:pt idx="2244">
                  <c:v>805</c:v>
                </c:pt>
                <c:pt idx="2245">
                  <c:v>804</c:v>
                </c:pt>
                <c:pt idx="2246">
                  <c:v>804</c:v>
                </c:pt>
                <c:pt idx="2247">
                  <c:v>803</c:v>
                </c:pt>
                <c:pt idx="2248">
                  <c:v>803</c:v>
                </c:pt>
                <c:pt idx="2249">
                  <c:v>803</c:v>
                </c:pt>
                <c:pt idx="2250">
                  <c:v>807</c:v>
                </c:pt>
                <c:pt idx="2251">
                  <c:v>806</c:v>
                </c:pt>
                <c:pt idx="2252">
                  <c:v>808</c:v>
                </c:pt>
                <c:pt idx="2253">
                  <c:v>801</c:v>
                </c:pt>
                <c:pt idx="2254">
                  <c:v>806</c:v>
                </c:pt>
                <c:pt idx="2255">
                  <c:v>805</c:v>
                </c:pt>
                <c:pt idx="2256">
                  <c:v>803</c:v>
                </c:pt>
                <c:pt idx="2257">
                  <c:v>806</c:v>
                </c:pt>
                <c:pt idx="2258">
                  <c:v>806</c:v>
                </c:pt>
                <c:pt idx="2259">
                  <c:v>802</c:v>
                </c:pt>
                <c:pt idx="2260">
                  <c:v>806</c:v>
                </c:pt>
                <c:pt idx="2261">
                  <c:v>805</c:v>
                </c:pt>
                <c:pt idx="2262">
                  <c:v>808</c:v>
                </c:pt>
                <c:pt idx="2263">
                  <c:v>807</c:v>
                </c:pt>
                <c:pt idx="2264">
                  <c:v>804</c:v>
                </c:pt>
                <c:pt idx="2265">
                  <c:v>807</c:v>
                </c:pt>
                <c:pt idx="2266">
                  <c:v>808</c:v>
                </c:pt>
                <c:pt idx="2267">
                  <c:v>803</c:v>
                </c:pt>
                <c:pt idx="2268">
                  <c:v>806</c:v>
                </c:pt>
                <c:pt idx="2269">
                  <c:v>802</c:v>
                </c:pt>
                <c:pt idx="2270">
                  <c:v>804</c:v>
                </c:pt>
                <c:pt idx="2271">
                  <c:v>809</c:v>
                </c:pt>
                <c:pt idx="2272">
                  <c:v>809</c:v>
                </c:pt>
                <c:pt idx="2273">
                  <c:v>803</c:v>
                </c:pt>
                <c:pt idx="2274">
                  <c:v>805</c:v>
                </c:pt>
                <c:pt idx="2275">
                  <c:v>809</c:v>
                </c:pt>
                <c:pt idx="2276">
                  <c:v>805</c:v>
                </c:pt>
                <c:pt idx="2277">
                  <c:v>806</c:v>
                </c:pt>
                <c:pt idx="2278">
                  <c:v>804</c:v>
                </c:pt>
                <c:pt idx="2279">
                  <c:v>807</c:v>
                </c:pt>
                <c:pt idx="2280">
                  <c:v>803</c:v>
                </c:pt>
                <c:pt idx="2281">
                  <c:v>802</c:v>
                </c:pt>
                <c:pt idx="2282">
                  <c:v>803</c:v>
                </c:pt>
                <c:pt idx="2283">
                  <c:v>803</c:v>
                </c:pt>
                <c:pt idx="2284">
                  <c:v>803</c:v>
                </c:pt>
                <c:pt idx="2285">
                  <c:v>804</c:v>
                </c:pt>
                <c:pt idx="2286">
                  <c:v>802</c:v>
                </c:pt>
                <c:pt idx="2287">
                  <c:v>803</c:v>
                </c:pt>
                <c:pt idx="2288">
                  <c:v>804</c:v>
                </c:pt>
                <c:pt idx="2289">
                  <c:v>803</c:v>
                </c:pt>
                <c:pt idx="2290">
                  <c:v>802</c:v>
                </c:pt>
                <c:pt idx="2291">
                  <c:v>806</c:v>
                </c:pt>
                <c:pt idx="2292">
                  <c:v>803</c:v>
                </c:pt>
                <c:pt idx="2293">
                  <c:v>806</c:v>
                </c:pt>
                <c:pt idx="2294">
                  <c:v>803</c:v>
                </c:pt>
                <c:pt idx="2295">
                  <c:v>804</c:v>
                </c:pt>
                <c:pt idx="2296">
                  <c:v>806</c:v>
                </c:pt>
                <c:pt idx="2297">
                  <c:v>807</c:v>
                </c:pt>
                <c:pt idx="2298">
                  <c:v>803</c:v>
                </c:pt>
                <c:pt idx="2299">
                  <c:v>810</c:v>
                </c:pt>
                <c:pt idx="2300">
                  <c:v>807</c:v>
                </c:pt>
                <c:pt idx="2301">
                  <c:v>805</c:v>
                </c:pt>
                <c:pt idx="2302">
                  <c:v>809</c:v>
                </c:pt>
                <c:pt idx="2303">
                  <c:v>803</c:v>
                </c:pt>
                <c:pt idx="2304">
                  <c:v>804</c:v>
                </c:pt>
                <c:pt idx="2305">
                  <c:v>807</c:v>
                </c:pt>
                <c:pt idx="2306">
                  <c:v>804</c:v>
                </c:pt>
                <c:pt idx="2307">
                  <c:v>806</c:v>
                </c:pt>
                <c:pt idx="2308">
                  <c:v>803</c:v>
                </c:pt>
                <c:pt idx="2309">
                  <c:v>804</c:v>
                </c:pt>
                <c:pt idx="2310">
                  <c:v>804</c:v>
                </c:pt>
                <c:pt idx="2311">
                  <c:v>801</c:v>
                </c:pt>
                <c:pt idx="2312">
                  <c:v>806</c:v>
                </c:pt>
                <c:pt idx="2313">
                  <c:v>804</c:v>
                </c:pt>
                <c:pt idx="2314">
                  <c:v>806</c:v>
                </c:pt>
                <c:pt idx="2315">
                  <c:v>808</c:v>
                </c:pt>
                <c:pt idx="2316">
                  <c:v>803</c:v>
                </c:pt>
                <c:pt idx="2317">
                  <c:v>804</c:v>
                </c:pt>
                <c:pt idx="2318">
                  <c:v>807</c:v>
                </c:pt>
                <c:pt idx="2319">
                  <c:v>808</c:v>
                </c:pt>
                <c:pt idx="2320">
                  <c:v>806</c:v>
                </c:pt>
                <c:pt idx="2321">
                  <c:v>807</c:v>
                </c:pt>
                <c:pt idx="2322">
                  <c:v>808</c:v>
                </c:pt>
                <c:pt idx="2323">
                  <c:v>805</c:v>
                </c:pt>
                <c:pt idx="2324">
                  <c:v>806</c:v>
                </c:pt>
                <c:pt idx="2325">
                  <c:v>809</c:v>
                </c:pt>
                <c:pt idx="2326">
                  <c:v>810</c:v>
                </c:pt>
                <c:pt idx="2327">
                  <c:v>805</c:v>
                </c:pt>
                <c:pt idx="2328">
                  <c:v>804</c:v>
                </c:pt>
                <c:pt idx="2329">
                  <c:v>808</c:v>
                </c:pt>
                <c:pt idx="2330">
                  <c:v>806</c:v>
                </c:pt>
                <c:pt idx="2331">
                  <c:v>807</c:v>
                </c:pt>
                <c:pt idx="2332">
                  <c:v>805</c:v>
                </c:pt>
                <c:pt idx="2333">
                  <c:v>806</c:v>
                </c:pt>
                <c:pt idx="2334">
                  <c:v>803</c:v>
                </c:pt>
                <c:pt idx="2335">
                  <c:v>803</c:v>
                </c:pt>
                <c:pt idx="2336">
                  <c:v>802</c:v>
                </c:pt>
                <c:pt idx="2337">
                  <c:v>805</c:v>
                </c:pt>
                <c:pt idx="2338">
                  <c:v>807</c:v>
                </c:pt>
                <c:pt idx="2339">
                  <c:v>802</c:v>
                </c:pt>
                <c:pt idx="2340">
                  <c:v>806</c:v>
                </c:pt>
                <c:pt idx="2341">
                  <c:v>802</c:v>
                </c:pt>
                <c:pt idx="2342">
                  <c:v>809</c:v>
                </c:pt>
                <c:pt idx="2343">
                  <c:v>805</c:v>
                </c:pt>
                <c:pt idx="2344">
                  <c:v>804</c:v>
                </c:pt>
                <c:pt idx="2345">
                  <c:v>811</c:v>
                </c:pt>
                <c:pt idx="2346">
                  <c:v>803</c:v>
                </c:pt>
                <c:pt idx="2347">
                  <c:v>810</c:v>
                </c:pt>
                <c:pt idx="2348">
                  <c:v>806</c:v>
                </c:pt>
                <c:pt idx="2349">
                  <c:v>806</c:v>
                </c:pt>
                <c:pt idx="2350">
                  <c:v>805</c:v>
                </c:pt>
                <c:pt idx="2351">
                  <c:v>808</c:v>
                </c:pt>
                <c:pt idx="2352">
                  <c:v>809</c:v>
                </c:pt>
                <c:pt idx="2353">
                  <c:v>807</c:v>
                </c:pt>
                <c:pt idx="2354">
                  <c:v>806</c:v>
                </c:pt>
                <c:pt idx="2355">
                  <c:v>802</c:v>
                </c:pt>
                <c:pt idx="2356">
                  <c:v>801</c:v>
                </c:pt>
                <c:pt idx="2357">
                  <c:v>810</c:v>
                </c:pt>
                <c:pt idx="2358">
                  <c:v>803</c:v>
                </c:pt>
                <c:pt idx="2359">
                  <c:v>804</c:v>
                </c:pt>
                <c:pt idx="2360">
                  <c:v>809</c:v>
                </c:pt>
                <c:pt idx="2361">
                  <c:v>806</c:v>
                </c:pt>
                <c:pt idx="2362">
                  <c:v>803</c:v>
                </c:pt>
                <c:pt idx="2363">
                  <c:v>810</c:v>
                </c:pt>
                <c:pt idx="2364">
                  <c:v>806</c:v>
                </c:pt>
                <c:pt idx="2365">
                  <c:v>811</c:v>
                </c:pt>
                <c:pt idx="2366">
                  <c:v>809</c:v>
                </c:pt>
                <c:pt idx="2367">
                  <c:v>806</c:v>
                </c:pt>
                <c:pt idx="2368">
                  <c:v>800</c:v>
                </c:pt>
                <c:pt idx="2369">
                  <c:v>806</c:v>
                </c:pt>
                <c:pt idx="2370">
                  <c:v>811</c:v>
                </c:pt>
                <c:pt idx="2371">
                  <c:v>811</c:v>
                </c:pt>
                <c:pt idx="2372">
                  <c:v>809</c:v>
                </c:pt>
                <c:pt idx="2373">
                  <c:v>806</c:v>
                </c:pt>
                <c:pt idx="2374">
                  <c:v>809</c:v>
                </c:pt>
                <c:pt idx="2375">
                  <c:v>807</c:v>
                </c:pt>
                <c:pt idx="2376">
                  <c:v>806</c:v>
                </c:pt>
                <c:pt idx="2377">
                  <c:v>807</c:v>
                </c:pt>
                <c:pt idx="2378">
                  <c:v>811</c:v>
                </c:pt>
                <c:pt idx="2379">
                  <c:v>810</c:v>
                </c:pt>
                <c:pt idx="2380">
                  <c:v>807</c:v>
                </c:pt>
                <c:pt idx="2381">
                  <c:v>813</c:v>
                </c:pt>
                <c:pt idx="2382">
                  <c:v>813</c:v>
                </c:pt>
                <c:pt idx="2383">
                  <c:v>810</c:v>
                </c:pt>
                <c:pt idx="2384">
                  <c:v>818</c:v>
                </c:pt>
                <c:pt idx="2385">
                  <c:v>809</c:v>
                </c:pt>
                <c:pt idx="2386">
                  <c:v>812</c:v>
                </c:pt>
                <c:pt idx="2387">
                  <c:v>811</c:v>
                </c:pt>
                <c:pt idx="2388">
                  <c:v>819</c:v>
                </c:pt>
                <c:pt idx="2389">
                  <c:v>816</c:v>
                </c:pt>
                <c:pt idx="2390">
                  <c:v>816</c:v>
                </c:pt>
                <c:pt idx="2391">
                  <c:v>813</c:v>
                </c:pt>
                <c:pt idx="2392">
                  <c:v>823</c:v>
                </c:pt>
                <c:pt idx="2393">
                  <c:v>819</c:v>
                </c:pt>
                <c:pt idx="2394">
                  <c:v>830</c:v>
                </c:pt>
                <c:pt idx="2395">
                  <c:v>820</c:v>
                </c:pt>
                <c:pt idx="2396">
                  <c:v>826</c:v>
                </c:pt>
                <c:pt idx="2397">
                  <c:v>827</c:v>
                </c:pt>
                <c:pt idx="2398">
                  <c:v>831</c:v>
                </c:pt>
                <c:pt idx="2399">
                  <c:v>834</c:v>
                </c:pt>
                <c:pt idx="2400">
                  <c:v>835</c:v>
                </c:pt>
                <c:pt idx="2401">
                  <c:v>829</c:v>
                </c:pt>
                <c:pt idx="2402">
                  <c:v>825</c:v>
                </c:pt>
                <c:pt idx="2403">
                  <c:v>844</c:v>
                </c:pt>
                <c:pt idx="2404">
                  <c:v>830</c:v>
                </c:pt>
                <c:pt idx="2405">
                  <c:v>832</c:v>
                </c:pt>
                <c:pt idx="2406">
                  <c:v>832</c:v>
                </c:pt>
                <c:pt idx="2407">
                  <c:v>835</c:v>
                </c:pt>
                <c:pt idx="2408">
                  <c:v>828</c:v>
                </c:pt>
                <c:pt idx="2409">
                  <c:v>828</c:v>
                </c:pt>
                <c:pt idx="2410">
                  <c:v>836</c:v>
                </c:pt>
                <c:pt idx="2411">
                  <c:v>820</c:v>
                </c:pt>
                <c:pt idx="2412">
                  <c:v>826</c:v>
                </c:pt>
                <c:pt idx="2413">
                  <c:v>823</c:v>
                </c:pt>
                <c:pt idx="2414">
                  <c:v>828</c:v>
                </c:pt>
                <c:pt idx="2415">
                  <c:v>841</c:v>
                </c:pt>
                <c:pt idx="2416">
                  <c:v>826</c:v>
                </c:pt>
                <c:pt idx="2417">
                  <c:v>821</c:v>
                </c:pt>
                <c:pt idx="2418">
                  <c:v>832</c:v>
                </c:pt>
                <c:pt idx="2419">
                  <c:v>827</c:v>
                </c:pt>
                <c:pt idx="2420">
                  <c:v>814</c:v>
                </c:pt>
                <c:pt idx="2421">
                  <c:v>820</c:v>
                </c:pt>
                <c:pt idx="2422">
                  <c:v>825</c:v>
                </c:pt>
                <c:pt idx="2423">
                  <c:v>824</c:v>
                </c:pt>
                <c:pt idx="2424">
                  <c:v>814</c:v>
                </c:pt>
                <c:pt idx="2425">
                  <c:v>813</c:v>
                </c:pt>
                <c:pt idx="2426">
                  <c:v>813</c:v>
                </c:pt>
                <c:pt idx="2427">
                  <c:v>810</c:v>
                </c:pt>
                <c:pt idx="2428">
                  <c:v>826</c:v>
                </c:pt>
                <c:pt idx="2429">
                  <c:v>815</c:v>
                </c:pt>
                <c:pt idx="2430">
                  <c:v>812</c:v>
                </c:pt>
                <c:pt idx="2431">
                  <c:v>814</c:v>
                </c:pt>
                <c:pt idx="2432">
                  <c:v>826</c:v>
                </c:pt>
                <c:pt idx="2433">
                  <c:v>806</c:v>
                </c:pt>
                <c:pt idx="2434">
                  <c:v>812</c:v>
                </c:pt>
                <c:pt idx="2435">
                  <c:v>817</c:v>
                </c:pt>
                <c:pt idx="2436">
                  <c:v>811</c:v>
                </c:pt>
                <c:pt idx="2437">
                  <c:v>807</c:v>
                </c:pt>
                <c:pt idx="2438">
                  <c:v>806</c:v>
                </c:pt>
                <c:pt idx="2439">
                  <c:v>809</c:v>
                </c:pt>
                <c:pt idx="2440">
                  <c:v>808</c:v>
                </c:pt>
                <c:pt idx="2441">
                  <c:v>809</c:v>
                </c:pt>
                <c:pt idx="2442">
                  <c:v>808</c:v>
                </c:pt>
                <c:pt idx="2443">
                  <c:v>806</c:v>
                </c:pt>
                <c:pt idx="2444">
                  <c:v>805</c:v>
                </c:pt>
                <c:pt idx="2445">
                  <c:v>811</c:v>
                </c:pt>
                <c:pt idx="2446">
                  <c:v>811</c:v>
                </c:pt>
                <c:pt idx="2447">
                  <c:v>802</c:v>
                </c:pt>
                <c:pt idx="2448">
                  <c:v>811</c:v>
                </c:pt>
                <c:pt idx="2449">
                  <c:v>805</c:v>
                </c:pt>
                <c:pt idx="2450">
                  <c:v>810</c:v>
                </c:pt>
                <c:pt idx="2451">
                  <c:v>802</c:v>
                </c:pt>
                <c:pt idx="2452">
                  <c:v>807</c:v>
                </c:pt>
                <c:pt idx="2453">
                  <c:v>808</c:v>
                </c:pt>
                <c:pt idx="2454">
                  <c:v>807</c:v>
                </c:pt>
                <c:pt idx="2455">
                  <c:v>813</c:v>
                </c:pt>
                <c:pt idx="2456">
                  <c:v>811</c:v>
                </c:pt>
                <c:pt idx="2457">
                  <c:v>807</c:v>
                </c:pt>
                <c:pt idx="2458">
                  <c:v>806</c:v>
                </c:pt>
                <c:pt idx="2459">
                  <c:v>806</c:v>
                </c:pt>
                <c:pt idx="2460">
                  <c:v>807</c:v>
                </c:pt>
                <c:pt idx="2461">
                  <c:v>816</c:v>
                </c:pt>
                <c:pt idx="2462">
                  <c:v>809</c:v>
                </c:pt>
                <c:pt idx="2463">
                  <c:v>813</c:v>
                </c:pt>
                <c:pt idx="2464">
                  <c:v>804</c:v>
                </c:pt>
                <c:pt idx="2465">
                  <c:v>805</c:v>
                </c:pt>
                <c:pt idx="2466">
                  <c:v>806</c:v>
                </c:pt>
                <c:pt idx="2467">
                  <c:v>808</c:v>
                </c:pt>
                <c:pt idx="2468">
                  <c:v>810</c:v>
                </c:pt>
                <c:pt idx="2469">
                  <c:v>810</c:v>
                </c:pt>
                <c:pt idx="2470">
                  <c:v>803</c:v>
                </c:pt>
                <c:pt idx="2471">
                  <c:v>804</c:v>
                </c:pt>
                <c:pt idx="2472">
                  <c:v>804</c:v>
                </c:pt>
                <c:pt idx="2473">
                  <c:v>807</c:v>
                </c:pt>
                <c:pt idx="2474">
                  <c:v>810</c:v>
                </c:pt>
                <c:pt idx="2475">
                  <c:v>806</c:v>
                </c:pt>
                <c:pt idx="2476">
                  <c:v>805</c:v>
                </c:pt>
                <c:pt idx="2477">
                  <c:v>809</c:v>
                </c:pt>
                <c:pt idx="2478">
                  <c:v>812</c:v>
                </c:pt>
                <c:pt idx="2479">
                  <c:v>814</c:v>
                </c:pt>
                <c:pt idx="2480">
                  <c:v>818</c:v>
                </c:pt>
                <c:pt idx="2481">
                  <c:v>814</c:v>
                </c:pt>
                <c:pt idx="2482">
                  <c:v>823</c:v>
                </c:pt>
                <c:pt idx="2483">
                  <c:v>820</c:v>
                </c:pt>
                <c:pt idx="2484">
                  <c:v>821</c:v>
                </c:pt>
                <c:pt idx="2485">
                  <c:v>817</c:v>
                </c:pt>
                <c:pt idx="2486">
                  <c:v>832</c:v>
                </c:pt>
                <c:pt idx="2487">
                  <c:v>837</c:v>
                </c:pt>
                <c:pt idx="2488">
                  <c:v>832</c:v>
                </c:pt>
                <c:pt idx="2489">
                  <c:v>820</c:v>
                </c:pt>
                <c:pt idx="2490">
                  <c:v>824</c:v>
                </c:pt>
                <c:pt idx="2491">
                  <c:v>824</c:v>
                </c:pt>
                <c:pt idx="2492">
                  <c:v>813</c:v>
                </c:pt>
                <c:pt idx="2493">
                  <c:v>825</c:v>
                </c:pt>
                <c:pt idx="2494">
                  <c:v>821</c:v>
                </c:pt>
                <c:pt idx="2495">
                  <c:v>812</c:v>
                </c:pt>
                <c:pt idx="2496">
                  <c:v>822</c:v>
                </c:pt>
                <c:pt idx="2497">
                  <c:v>813</c:v>
                </c:pt>
                <c:pt idx="2498">
                  <c:v>806</c:v>
                </c:pt>
                <c:pt idx="2499">
                  <c:v>811</c:v>
                </c:pt>
                <c:pt idx="2500">
                  <c:v>807</c:v>
                </c:pt>
                <c:pt idx="2501">
                  <c:v>807</c:v>
                </c:pt>
                <c:pt idx="2502">
                  <c:v>811</c:v>
                </c:pt>
                <c:pt idx="2503">
                  <c:v>816</c:v>
                </c:pt>
                <c:pt idx="2504">
                  <c:v>808</c:v>
                </c:pt>
                <c:pt idx="2505">
                  <c:v>810</c:v>
                </c:pt>
                <c:pt idx="2506">
                  <c:v>814</c:v>
                </c:pt>
                <c:pt idx="2507">
                  <c:v>804</c:v>
                </c:pt>
                <c:pt idx="2508">
                  <c:v>805</c:v>
                </c:pt>
                <c:pt idx="2509">
                  <c:v>805</c:v>
                </c:pt>
                <c:pt idx="2510">
                  <c:v>805</c:v>
                </c:pt>
                <c:pt idx="2511">
                  <c:v>807</c:v>
                </c:pt>
                <c:pt idx="2512">
                  <c:v>806</c:v>
                </c:pt>
                <c:pt idx="2513">
                  <c:v>801</c:v>
                </c:pt>
                <c:pt idx="2514">
                  <c:v>802</c:v>
                </c:pt>
                <c:pt idx="2515">
                  <c:v>807</c:v>
                </c:pt>
                <c:pt idx="2516">
                  <c:v>807</c:v>
                </c:pt>
                <c:pt idx="2517">
                  <c:v>805</c:v>
                </c:pt>
                <c:pt idx="2518">
                  <c:v>806</c:v>
                </c:pt>
                <c:pt idx="2519">
                  <c:v>804</c:v>
                </c:pt>
                <c:pt idx="2520">
                  <c:v>806</c:v>
                </c:pt>
                <c:pt idx="2521">
                  <c:v>806</c:v>
                </c:pt>
                <c:pt idx="2522">
                  <c:v>806</c:v>
                </c:pt>
                <c:pt idx="2523">
                  <c:v>811</c:v>
                </c:pt>
                <c:pt idx="2524">
                  <c:v>808</c:v>
                </c:pt>
                <c:pt idx="2525">
                  <c:v>806</c:v>
                </c:pt>
                <c:pt idx="2526">
                  <c:v>804</c:v>
                </c:pt>
                <c:pt idx="2527">
                  <c:v>807</c:v>
                </c:pt>
                <c:pt idx="2528">
                  <c:v>808</c:v>
                </c:pt>
                <c:pt idx="2529">
                  <c:v>802</c:v>
                </c:pt>
                <c:pt idx="2530">
                  <c:v>803</c:v>
                </c:pt>
                <c:pt idx="2531">
                  <c:v>803</c:v>
                </c:pt>
                <c:pt idx="2532">
                  <c:v>805</c:v>
                </c:pt>
                <c:pt idx="2533">
                  <c:v>804</c:v>
                </c:pt>
                <c:pt idx="2534">
                  <c:v>805</c:v>
                </c:pt>
                <c:pt idx="2535">
                  <c:v>805</c:v>
                </c:pt>
                <c:pt idx="2536">
                  <c:v>803</c:v>
                </c:pt>
                <c:pt idx="2537">
                  <c:v>802</c:v>
                </c:pt>
                <c:pt idx="2538">
                  <c:v>806</c:v>
                </c:pt>
                <c:pt idx="2539">
                  <c:v>805</c:v>
                </c:pt>
                <c:pt idx="2540">
                  <c:v>805</c:v>
                </c:pt>
                <c:pt idx="2541">
                  <c:v>803</c:v>
                </c:pt>
                <c:pt idx="2542">
                  <c:v>804</c:v>
                </c:pt>
                <c:pt idx="2543">
                  <c:v>804</c:v>
                </c:pt>
                <c:pt idx="2544">
                  <c:v>808</c:v>
                </c:pt>
                <c:pt idx="2545">
                  <c:v>803</c:v>
                </c:pt>
                <c:pt idx="2546">
                  <c:v>803</c:v>
                </c:pt>
                <c:pt idx="2547">
                  <c:v>805</c:v>
                </c:pt>
                <c:pt idx="2548">
                  <c:v>805</c:v>
                </c:pt>
                <c:pt idx="2549">
                  <c:v>803</c:v>
                </c:pt>
                <c:pt idx="2550">
                  <c:v>805</c:v>
                </c:pt>
                <c:pt idx="2551">
                  <c:v>804</c:v>
                </c:pt>
                <c:pt idx="2552">
                  <c:v>805</c:v>
                </c:pt>
                <c:pt idx="2553">
                  <c:v>802</c:v>
                </c:pt>
                <c:pt idx="2554">
                  <c:v>804</c:v>
                </c:pt>
                <c:pt idx="2555">
                  <c:v>803</c:v>
                </c:pt>
                <c:pt idx="2556">
                  <c:v>807</c:v>
                </c:pt>
                <c:pt idx="2557">
                  <c:v>807</c:v>
                </c:pt>
                <c:pt idx="2558">
                  <c:v>802</c:v>
                </c:pt>
                <c:pt idx="2559">
                  <c:v>804</c:v>
                </c:pt>
                <c:pt idx="2560">
                  <c:v>802</c:v>
                </c:pt>
                <c:pt idx="2561">
                  <c:v>806</c:v>
                </c:pt>
                <c:pt idx="2562">
                  <c:v>805</c:v>
                </c:pt>
                <c:pt idx="2563">
                  <c:v>807</c:v>
                </c:pt>
                <c:pt idx="2564">
                  <c:v>804</c:v>
                </c:pt>
                <c:pt idx="2565">
                  <c:v>807</c:v>
                </c:pt>
                <c:pt idx="2566">
                  <c:v>808</c:v>
                </c:pt>
                <c:pt idx="2567">
                  <c:v>802</c:v>
                </c:pt>
                <c:pt idx="2568">
                  <c:v>803</c:v>
                </c:pt>
                <c:pt idx="2569">
                  <c:v>809</c:v>
                </c:pt>
                <c:pt idx="2570">
                  <c:v>810</c:v>
                </c:pt>
                <c:pt idx="2571">
                  <c:v>805</c:v>
                </c:pt>
                <c:pt idx="2572">
                  <c:v>805</c:v>
                </c:pt>
                <c:pt idx="2573">
                  <c:v>805</c:v>
                </c:pt>
                <c:pt idx="2574">
                  <c:v>803</c:v>
                </c:pt>
                <c:pt idx="2575">
                  <c:v>809</c:v>
                </c:pt>
                <c:pt idx="2576">
                  <c:v>802</c:v>
                </c:pt>
                <c:pt idx="2577">
                  <c:v>807</c:v>
                </c:pt>
                <c:pt idx="2578">
                  <c:v>807</c:v>
                </c:pt>
                <c:pt idx="2579">
                  <c:v>805</c:v>
                </c:pt>
                <c:pt idx="2580">
                  <c:v>808</c:v>
                </c:pt>
                <c:pt idx="2581">
                  <c:v>802</c:v>
                </c:pt>
                <c:pt idx="2582">
                  <c:v>809</c:v>
                </c:pt>
                <c:pt idx="2583">
                  <c:v>802</c:v>
                </c:pt>
                <c:pt idx="2584">
                  <c:v>807</c:v>
                </c:pt>
                <c:pt idx="2585">
                  <c:v>804</c:v>
                </c:pt>
                <c:pt idx="2586">
                  <c:v>807</c:v>
                </c:pt>
                <c:pt idx="2587">
                  <c:v>801</c:v>
                </c:pt>
                <c:pt idx="2588">
                  <c:v>804</c:v>
                </c:pt>
                <c:pt idx="2589">
                  <c:v>809</c:v>
                </c:pt>
                <c:pt idx="2590">
                  <c:v>804</c:v>
                </c:pt>
                <c:pt idx="2591">
                  <c:v>804</c:v>
                </c:pt>
                <c:pt idx="2592">
                  <c:v>805</c:v>
                </c:pt>
                <c:pt idx="2593">
                  <c:v>804</c:v>
                </c:pt>
                <c:pt idx="2594">
                  <c:v>807</c:v>
                </c:pt>
                <c:pt idx="2595">
                  <c:v>803</c:v>
                </c:pt>
                <c:pt idx="2596">
                  <c:v>804</c:v>
                </c:pt>
                <c:pt idx="2597">
                  <c:v>809</c:v>
                </c:pt>
                <c:pt idx="2598">
                  <c:v>804</c:v>
                </c:pt>
                <c:pt idx="2599">
                  <c:v>807</c:v>
                </c:pt>
                <c:pt idx="2600">
                  <c:v>806</c:v>
                </c:pt>
                <c:pt idx="2601">
                  <c:v>805</c:v>
                </c:pt>
                <c:pt idx="2602">
                  <c:v>804</c:v>
                </c:pt>
                <c:pt idx="2603">
                  <c:v>803</c:v>
                </c:pt>
                <c:pt idx="2604">
                  <c:v>808</c:v>
                </c:pt>
                <c:pt idx="2605">
                  <c:v>806</c:v>
                </c:pt>
                <c:pt idx="2606">
                  <c:v>802</c:v>
                </c:pt>
                <c:pt idx="2607">
                  <c:v>804</c:v>
                </c:pt>
                <c:pt idx="2608">
                  <c:v>803</c:v>
                </c:pt>
                <c:pt idx="2609">
                  <c:v>807</c:v>
                </c:pt>
                <c:pt idx="2610">
                  <c:v>803</c:v>
                </c:pt>
                <c:pt idx="2611">
                  <c:v>804</c:v>
                </c:pt>
                <c:pt idx="2612">
                  <c:v>805</c:v>
                </c:pt>
                <c:pt idx="2613">
                  <c:v>804</c:v>
                </c:pt>
                <c:pt idx="2614">
                  <c:v>806</c:v>
                </c:pt>
                <c:pt idx="2615">
                  <c:v>805</c:v>
                </c:pt>
                <c:pt idx="2616">
                  <c:v>807</c:v>
                </c:pt>
                <c:pt idx="2617">
                  <c:v>806</c:v>
                </c:pt>
                <c:pt idx="2618">
                  <c:v>810</c:v>
                </c:pt>
                <c:pt idx="2619">
                  <c:v>806</c:v>
                </c:pt>
                <c:pt idx="2620">
                  <c:v>806</c:v>
                </c:pt>
                <c:pt idx="2621">
                  <c:v>803</c:v>
                </c:pt>
                <c:pt idx="2622">
                  <c:v>807</c:v>
                </c:pt>
                <c:pt idx="2623">
                  <c:v>807</c:v>
                </c:pt>
                <c:pt idx="2624">
                  <c:v>802</c:v>
                </c:pt>
                <c:pt idx="2625">
                  <c:v>810</c:v>
                </c:pt>
                <c:pt idx="2626">
                  <c:v>803</c:v>
                </c:pt>
                <c:pt idx="2627">
                  <c:v>812</c:v>
                </c:pt>
                <c:pt idx="2628">
                  <c:v>805</c:v>
                </c:pt>
                <c:pt idx="2629">
                  <c:v>804</c:v>
                </c:pt>
                <c:pt idx="2630">
                  <c:v>805</c:v>
                </c:pt>
                <c:pt idx="2631">
                  <c:v>804</c:v>
                </c:pt>
                <c:pt idx="2632">
                  <c:v>802</c:v>
                </c:pt>
                <c:pt idx="2633">
                  <c:v>807</c:v>
                </c:pt>
                <c:pt idx="2634">
                  <c:v>806</c:v>
                </c:pt>
                <c:pt idx="2635">
                  <c:v>805</c:v>
                </c:pt>
                <c:pt idx="2636">
                  <c:v>806</c:v>
                </c:pt>
                <c:pt idx="2637">
                  <c:v>807</c:v>
                </c:pt>
                <c:pt idx="2638">
                  <c:v>809</c:v>
                </c:pt>
                <c:pt idx="2639">
                  <c:v>805</c:v>
                </c:pt>
                <c:pt idx="2640">
                  <c:v>803</c:v>
                </c:pt>
                <c:pt idx="2641">
                  <c:v>805</c:v>
                </c:pt>
                <c:pt idx="2642">
                  <c:v>806</c:v>
                </c:pt>
                <c:pt idx="2643">
                  <c:v>801</c:v>
                </c:pt>
                <c:pt idx="2644">
                  <c:v>807</c:v>
                </c:pt>
                <c:pt idx="2645">
                  <c:v>803</c:v>
                </c:pt>
                <c:pt idx="2646">
                  <c:v>807</c:v>
                </c:pt>
                <c:pt idx="2647">
                  <c:v>805</c:v>
                </c:pt>
                <c:pt idx="2648">
                  <c:v>802</c:v>
                </c:pt>
                <c:pt idx="2649">
                  <c:v>810</c:v>
                </c:pt>
                <c:pt idx="2650">
                  <c:v>804</c:v>
                </c:pt>
                <c:pt idx="2651">
                  <c:v>805</c:v>
                </c:pt>
                <c:pt idx="2652">
                  <c:v>802</c:v>
                </c:pt>
                <c:pt idx="2653">
                  <c:v>807</c:v>
                </c:pt>
                <c:pt idx="2654">
                  <c:v>807</c:v>
                </c:pt>
                <c:pt idx="2655">
                  <c:v>803</c:v>
                </c:pt>
                <c:pt idx="2656">
                  <c:v>809</c:v>
                </c:pt>
                <c:pt idx="2657">
                  <c:v>807</c:v>
                </c:pt>
                <c:pt idx="2658">
                  <c:v>803</c:v>
                </c:pt>
                <c:pt idx="2659">
                  <c:v>805</c:v>
                </c:pt>
                <c:pt idx="2660">
                  <c:v>810</c:v>
                </c:pt>
                <c:pt idx="2661">
                  <c:v>803</c:v>
                </c:pt>
                <c:pt idx="2662">
                  <c:v>803</c:v>
                </c:pt>
                <c:pt idx="2663">
                  <c:v>804</c:v>
                </c:pt>
                <c:pt idx="2664">
                  <c:v>806</c:v>
                </c:pt>
                <c:pt idx="2665">
                  <c:v>806</c:v>
                </c:pt>
                <c:pt idx="2666">
                  <c:v>805</c:v>
                </c:pt>
                <c:pt idx="2667">
                  <c:v>804</c:v>
                </c:pt>
                <c:pt idx="2668">
                  <c:v>807</c:v>
                </c:pt>
                <c:pt idx="2669">
                  <c:v>806</c:v>
                </c:pt>
                <c:pt idx="2670">
                  <c:v>808</c:v>
                </c:pt>
                <c:pt idx="2671">
                  <c:v>807</c:v>
                </c:pt>
                <c:pt idx="2672">
                  <c:v>811</c:v>
                </c:pt>
                <c:pt idx="2673">
                  <c:v>809</c:v>
                </c:pt>
                <c:pt idx="2674">
                  <c:v>811</c:v>
                </c:pt>
                <c:pt idx="2675">
                  <c:v>804</c:v>
                </c:pt>
                <c:pt idx="2676">
                  <c:v>805</c:v>
                </c:pt>
                <c:pt idx="2677">
                  <c:v>808</c:v>
                </c:pt>
                <c:pt idx="2678">
                  <c:v>807</c:v>
                </c:pt>
                <c:pt idx="2679">
                  <c:v>807</c:v>
                </c:pt>
                <c:pt idx="2680">
                  <c:v>805</c:v>
                </c:pt>
                <c:pt idx="2681">
                  <c:v>809</c:v>
                </c:pt>
                <c:pt idx="2682">
                  <c:v>808</c:v>
                </c:pt>
                <c:pt idx="2683">
                  <c:v>806</c:v>
                </c:pt>
                <c:pt idx="2684">
                  <c:v>812</c:v>
                </c:pt>
                <c:pt idx="2685">
                  <c:v>802</c:v>
                </c:pt>
                <c:pt idx="2686">
                  <c:v>809</c:v>
                </c:pt>
                <c:pt idx="2687">
                  <c:v>807</c:v>
                </c:pt>
                <c:pt idx="2688">
                  <c:v>807</c:v>
                </c:pt>
                <c:pt idx="2689">
                  <c:v>809</c:v>
                </c:pt>
                <c:pt idx="2690">
                  <c:v>806</c:v>
                </c:pt>
                <c:pt idx="2691">
                  <c:v>803</c:v>
                </c:pt>
                <c:pt idx="2692">
                  <c:v>804</c:v>
                </c:pt>
                <c:pt idx="2693">
                  <c:v>804</c:v>
                </c:pt>
                <c:pt idx="2694">
                  <c:v>805</c:v>
                </c:pt>
                <c:pt idx="2695">
                  <c:v>808</c:v>
                </c:pt>
                <c:pt idx="2696">
                  <c:v>812</c:v>
                </c:pt>
                <c:pt idx="2697">
                  <c:v>805</c:v>
                </c:pt>
                <c:pt idx="2698">
                  <c:v>808</c:v>
                </c:pt>
                <c:pt idx="2699">
                  <c:v>810</c:v>
                </c:pt>
                <c:pt idx="2700">
                  <c:v>805</c:v>
                </c:pt>
                <c:pt idx="2701">
                  <c:v>809</c:v>
                </c:pt>
                <c:pt idx="2702">
                  <c:v>805</c:v>
                </c:pt>
                <c:pt idx="2703">
                  <c:v>807</c:v>
                </c:pt>
                <c:pt idx="2704">
                  <c:v>803</c:v>
                </c:pt>
                <c:pt idx="2705">
                  <c:v>809</c:v>
                </c:pt>
                <c:pt idx="2706">
                  <c:v>810</c:v>
                </c:pt>
                <c:pt idx="2707">
                  <c:v>807</c:v>
                </c:pt>
                <c:pt idx="2708">
                  <c:v>805</c:v>
                </c:pt>
                <c:pt idx="2709">
                  <c:v>807</c:v>
                </c:pt>
                <c:pt idx="2710">
                  <c:v>804</c:v>
                </c:pt>
                <c:pt idx="2711">
                  <c:v>807</c:v>
                </c:pt>
                <c:pt idx="2712">
                  <c:v>802</c:v>
                </c:pt>
                <c:pt idx="2713">
                  <c:v>811</c:v>
                </c:pt>
                <c:pt idx="2714">
                  <c:v>810</c:v>
                </c:pt>
                <c:pt idx="2715">
                  <c:v>810</c:v>
                </c:pt>
                <c:pt idx="2716">
                  <c:v>808</c:v>
                </c:pt>
                <c:pt idx="2717">
                  <c:v>813</c:v>
                </c:pt>
                <c:pt idx="2718">
                  <c:v>812</c:v>
                </c:pt>
                <c:pt idx="2719">
                  <c:v>805</c:v>
                </c:pt>
                <c:pt idx="2720">
                  <c:v>806</c:v>
                </c:pt>
                <c:pt idx="2721">
                  <c:v>812</c:v>
                </c:pt>
                <c:pt idx="2722">
                  <c:v>810</c:v>
                </c:pt>
                <c:pt idx="2723">
                  <c:v>810</c:v>
                </c:pt>
                <c:pt idx="2724">
                  <c:v>811</c:v>
                </c:pt>
                <c:pt idx="2725">
                  <c:v>807</c:v>
                </c:pt>
                <c:pt idx="2726">
                  <c:v>808</c:v>
                </c:pt>
                <c:pt idx="2727">
                  <c:v>812</c:v>
                </c:pt>
                <c:pt idx="2728">
                  <c:v>811</c:v>
                </c:pt>
                <c:pt idx="2729">
                  <c:v>812</c:v>
                </c:pt>
                <c:pt idx="2730">
                  <c:v>810</c:v>
                </c:pt>
                <c:pt idx="2731">
                  <c:v>806</c:v>
                </c:pt>
                <c:pt idx="2732">
                  <c:v>810</c:v>
                </c:pt>
                <c:pt idx="2733">
                  <c:v>822</c:v>
                </c:pt>
                <c:pt idx="2734">
                  <c:v>819</c:v>
                </c:pt>
                <c:pt idx="2735">
                  <c:v>815</c:v>
                </c:pt>
                <c:pt idx="2736">
                  <c:v>817</c:v>
                </c:pt>
                <c:pt idx="2737">
                  <c:v>814</c:v>
                </c:pt>
                <c:pt idx="2738">
                  <c:v>813</c:v>
                </c:pt>
                <c:pt idx="2739">
                  <c:v>819</c:v>
                </c:pt>
                <c:pt idx="2740">
                  <c:v>817</c:v>
                </c:pt>
                <c:pt idx="2741">
                  <c:v>815</c:v>
                </c:pt>
                <c:pt idx="2742">
                  <c:v>812</c:v>
                </c:pt>
                <c:pt idx="2743">
                  <c:v>818</c:v>
                </c:pt>
                <c:pt idx="2744">
                  <c:v>823</c:v>
                </c:pt>
                <c:pt idx="2745">
                  <c:v>819</c:v>
                </c:pt>
                <c:pt idx="2746">
                  <c:v>817</c:v>
                </c:pt>
                <c:pt idx="2747">
                  <c:v>833</c:v>
                </c:pt>
                <c:pt idx="2748">
                  <c:v>823</c:v>
                </c:pt>
                <c:pt idx="2749">
                  <c:v>824</c:v>
                </c:pt>
                <c:pt idx="2750">
                  <c:v>817</c:v>
                </c:pt>
                <c:pt idx="2751">
                  <c:v>831</c:v>
                </c:pt>
                <c:pt idx="2752">
                  <c:v>828</c:v>
                </c:pt>
                <c:pt idx="2753">
                  <c:v>835</c:v>
                </c:pt>
                <c:pt idx="2754">
                  <c:v>835</c:v>
                </c:pt>
                <c:pt idx="2755">
                  <c:v>841</c:v>
                </c:pt>
                <c:pt idx="2756">
                  <c:v>835</c:v>
                </c:pt>
                <c:pt idx="2757">
                  <c:v>833</c:v>
                </c:pt>
                <c:pt idx="2758">
                  <c:v>851</c:v>
                </c:pt>
                <c:pt idx="2759">
                  <c:v>843</c:v>
                </c:pt>
                <c:pt idx="2760">
                  <c:v>845</c:v>
                </c:pt>
                <c:pt idx="2761">
                  <c:v>844</c:v>
                </c:pt>
                <c:pt idx="2762">
                  <c:v>855</c:v>
                </c:pt>
                <c:pt idx="2763">
                  <c:v>850</c:v>
                </c:pt>
                <c:pt idx="2764">
                  <c:v>862</c:v>
                </c:pt>
                <c:pt idx="2765">
                  <c:v>867</c:v>
                </c:pt>
                <c:pt idx="2766">
                  <c:v>864</c:v>
                </c:pt>
                <c:pt idx="2767">
                  <c:v>872</c:v>
                </c:pt>
                <c:pt idx="2768">
                  <c:v>870</c:v>
                </c:pt>
                <c:pt idx="2769">
                  <c:v>862</c:v>
                </c:pt>
                <c:pt idx="2770">
                  <c:v>889</c:v>
                </c:pt>
                <c:pt idx="2771">
                  <c:v>894</c:v>
                </c:pt>
                <c:pt idx="2772">
                  <c:v>896</c:v>
                </c:pt>
                <c:pt idx="2773">
                  <c:v>896</c:v>
                </c:pt>
                <c:pt idx="2774">
                  <c:v>892</c:v>
                </c:pt>
                <c:pt idx="2775">
                  <c:v>903</c:v>
                </c:pt>
                <c:pt idx="2776">
                  <c:v>894</c:v>
                </c:pt>
                <c:pt idx="2777">
                  <c:v>901</c:v>
                </c:pt>
                <c:pt idx="2778">
                  <c:v>916</c:v>
                </c:pt>
                <c:pt idx="2779">
                  <c:v>913</c:v>
                </c:pt>
                <c:pt idx="2780">
                  <c:v>906</c:v>
                </c:pt>
                <c:pt idx="2781">
                  <c:v>926</c:v>
                </c:pt>
                <c:pt idx="2782">
                  <c:v>916</c:v>
                </c:pt>
                <c:pt idx="2783">
                  <c:v>907</c:v>
                </c:pt>
                <c:pt idx="2784">
                  <c:v>919</c:v>
                </c:pt>
                <c:pt idx="2785">
                  <c:v>919</c:v>
                </c:pt>
                <c:pt idx="2786">
                  <c:v>932</c:v>
                </c:pt>
                <c:pt idx="2787">
                  <c:v>926</c:v>
                </c:pt>
                <c:pt idx="2788">
                  <c:v>908</c:v>
                </c:pt>
                <c:pt idx="2789">
                  <c:v>913</c:v>
                </c:pt>
                <c:pt idx="2790">
                  <c:v>925</c:v>
                </c:pt>
                <c:pt idx="2791">
                  <c:v>915</c:v>
                </c:pt>
                <c:pt idx="2792">
                  <c:v>935</c:v>
                </c:pt>
                <c:pt idx="2793">
                  <c:v>908</c:v>
                </c:pt>
                <c:pt idx="2794">
                  <c:v>903</c:v>
                </c:pt>
                <c:pt idx="2795">
                  <c:v>901</c:v>
                </c:pt>
                <c:pt idx="2796">
                  <c:v>904</c:v>
                </c:pt>
                <c:pt idx="2797">
                  <c:v>887</c:v>
                </c:pt>
                <c:pt idx="2798">
                  <c:v>889</c:v>
                </c:pt>
                <c:pt idx="2799">
                  <c:v>891</c:v>
                </c:pt>
                <c:pt idx="2800">
                  <c:v>888</c:v>
                </c:pt>
                <c:pt idx="2801">
                  <c:v>887</c:v>
                </c:pt>
                <c:pt idx="2802">
                  <c:v>880</c:v>
                </c:pt>
                <c:pt idx="2803">
                  <c:v>859</c:v>
                </c:pt>
                <c:pt idx="2804">
                  <c:v>858</c:v>
                </c:pt>
                <c:pt idx="2805">
                  <c:v>871</c:v>
                </c:pt>
                <c:pt idx="2806">
                  <c:v>863</c:v>
                </c:pt>
                <c:pt idx="2807">
                  <c:v>871</c:v>
                </c:pt>
                <c:pt idx="2808">
                  <c:v>860</c:v>
                </c:pt>
                <c:pt idx="2809">
                  <c:v>860</c:v>
                </c:pt>
                <c:pt idx="2810">
                  <c:v>852</c:v>
                </c:pt>
                <c:pt idx="2811">
                  <c:v>850</c:v>
                </c:pt>
                <c:pt idx="2812">
                  <c:v>851</c:v>
                </c:pt>
                <c:pt idx="2813">
                  <c:v>832</c:v>
                </c:pt>
                <c:pt idx="2814">
                  <c:v>845</c:v>
                </c:pt>
                <c:pt idx="2815">
                  <c:v>837</c:v>
                </c:pt>
                <c:pt idx="2816">
                  <c:v>831</c:v>
                </c:pt>
                <c:pt idx="2817">
                  <c:v>838</c:v>
                </c:pt>
                <c:pt idx="2818">
                  <c:v>839</c:v>
                </c:pt>
                <c:pt idx="2819">
                  <c:v>827</c:v>
                </c:pt>
                <c:pt idx="2820">
                  <c:v>846</c:v>
                </c:pt>
                <c:pt idx="2821">
                  <c:v>824</c:v>
                </c:pt>
                <c:pt idx="2822">
                  <c:v>823</c:v>
                </c:pt>
                <c:pt idx="2823">
                  <c:v>823</c:v>
                </c:pt>
                <c:pt idx="2824">
                  <c:v>835</c:v>
                </c:pt>
                <c:pt idx="2825">
                  <c:v>828</c:v>
                </c:pt>
                <c:pt idx="2826">
                  <c:v>834</c:v>
                </c:pt>
                <c:pt idx="2827">
                  <c:v>826</c:v>
                </c:pt>
                <c:pt idx="2828">
                  <c:v>824</c:v>
                </c:pt>
                <c:pt idx="2829">
                  <c:v>816</c:v>
                </c:pt>
                <c:pt idx="2830">
                  <c:v>826</c:v>
                </c:pt>
                <c:pt idx="2831">
                  <c:v>813</c:v>
                </c:pt>
                <c:pt idx="2832">
                  <c:v>816</c:v>
                </c:pt>
                <c:pt idx="2833">
                  <c:v>820</c:v>
                </c:pt>
                <c:pt idx="2834">
                  <c:v>823</c:v>
                </c:pt>
                <c:pt idx="2835">
                  <c:v>820</c:v>
                </c:pt>
                <c:pt idx="2836">
                  <c:v>810</c:v>
                </c:pt>
                <c:pt idx="2837">
                  <c:v>822</c:v>
                </c:pt>
                <c:pt idx="2838">
                  <c:v>827</c:v>
                </c:pt>
                <c:pt idx="2839">
                  <c:v>816</c:v>
                </c:pt>
                <c:pt idx="2840">
                  <c:v>818</c:v>
                </c:pt>
                <c:pt idx="2841">
                  <c:v>814</c:v>
                </c:pt>
                <c:pt idx="2842">
                  <c:v>823</c:v>
                </c:pt>
                <c:pt idx="2843">
                  <c:v>821</c:v>
                </c:pt>
                <c:pt idx="2844">
                  <c:v>821</c:v>
                </c:pt>
                <c:pt idx="2845">
                  <c:v>819</c:v>
                </c:pt>
                <c:pt idx="2846">
                  <c:v>815</c:v>
                </c:pt>
                <c:pt idx="2847">
                  <c:v>812</c:v>
                </c:pt>
                <c:pt idx="2848">
                  <c:v>810</c:v>
                </c:pt>
                <c:pt idx="2849">
                  <c:v>807</c:v>
                </c:pt>
                <c:pt idx="2850">
                  <c:v>811</c:v>
                </c:pt>
                <c:pt idx="2851">
                  <c:v>810</c:v>
                </c:pt>
                <c:pt idx="2852">
                  <c:v>811</c:v>
                </c:pt>
                <c:pt idx="2853">
                  <c:v>811</c:v>
                </c:pt>
                <c:pt idx="2854">
                  <c:v>811</c:v>
                </c:pt>
                <c:pt idx="2855">
                  <c:v>816</c:v>
                </c:pt>
                <c:pt idx="2856">
                  <c:v>810</c:v>
                </c:pt>
                <c:pt idx="2857">
                  <c:v>809</c:v>
                </c:pt>
                <c:pt idx="2858">
                  <c:v>812</c:v>
                </c:pt>
                <c:pt idx="2859">
                  <c:v>810</c:v>
                </c:pt>
                <c:pt idx="2860">
                  <c:v>810</c:v>
                </c:pt>
                <c:pt idx="2861">
                  <c:v>807</c:v>
                </c:pt>
                <c:pt idx="2862">
                  <c:v>806</c:v>
                </c:pt>
                <c:pt idx="2863">
                  <c:v>809</c:v>
                </c:pt>
                <c:pt idx="2864">
                  <c:v>812</c:v>
                </c:pt>
                <c:pt idx="2865">
                  <c:v>814</c:v>
                </c:pt>
                <c:pt idx="2866">
                  <c:v>806</c:v>
                </c:pt>
                <c:pt idx="2867">
                  <c:v>806</c:v>
                </c:pt>
                <c:pt idx="2868">
                  <c:v>810</c:v>
                </c:pt>
                <c:pt idx="2869">
                  <c:v>806</c:v>
                </c:pt>
                <c:pt idx="2870">
                  <c:v>809</c:v>
                </c:pt>
                <c:pt idx="2871">
                  <c:v>808</c:v>
                </c:pt>
                <c:pt idx="2872">
                  <c:v>805</c:v>
                </c:pt>
                <c:pt idx="2873">
                  <c:v>806</c:v>
                </c:pt>
                <c:pt idx="2874">
                  <c:v>805</c:v>
                </c:pt>
                <c:pt idx="2875">
                  <c:v>804</c:v>
                </c:pt>
                <c:pt idx="2876">
                  <c:v>805</c:v>
                </c:pt>
                <c:pt idx="2877">
                  <c:v>809</c:v>
                </c:pt>
                <c:pt idx="2878">
                  <c:v>812</c:v>
                </c:pt>
                <c:pt idx="2879">
                  <c:v>807</c:v>
                </c:pt>
                <c:pt idx="2880">
                  <c:v>807</c:v>
                </c:pt>
                <c:pt idx="2881">
                  <c:v>808</c:v>
                </c:pt>
                <c:pt idx="2882">
                  <c:v>807</c:v>
                </c:pt>
                <c:pt idx="2883">
                  <c:v>809</c:v>
                </c:pt>
                <c:pt idx="2884">
                  <c:v>812</c:v>
                </c:pt>
                <c:pt idx="2885">
                  <c:v>806</c:v>
                </c:pt>
                <c:pt idx="2886">
                  <c:v>811</c:v>
                </c:pt>
                <c:pt idx="2887">
                  <c:v>810</c:v>
                </c:pt>
                <c:pt idx="2888">
                  <c:v>809</c:v>
                </c:pt>
                <c:pt idx="2889">
                  <c:v>810</c:v>
                </c:pt>
                <c:pt idx="2890">
                  <c:v>811</c:v>
                </c:pt>
                <c:pt idx="2891">
                  <c:v>808</c:v>
                </c:pt>
                <c:pt idx="2892">
                  <c:v>804</c:v>
                </c:pt>
                <c:pt idx="2893">
                  <c:v>803</c:v>
                </c:pt>
                <c:pt idx="2894">
                  <c:v>808</c:v>
                </c:pt>
                <c:pt idx="2895">
                  <c:v>806</c:v>
                </c:pt>
                <c:pt idx="2896">
                  <c:v>809</c:v>
                </c:pt>
                <c:pt idx="2897">
                  <c:v>809</c:v>
                </c:pt>
                <c:pt idx="2898">
                  <c:v>805</c:v>
                </c:pt>
                <c:pt idx="2899">
                  <c:v>813</c:v>
                </c:pt>
                <c:pt idx="2900">
                  <c:v>804</c:v>
                </c:pt>
                <c:pt idx="2901">
                  <c:v>810</c:v>
                </c:pt>
                <c:pt idx="2902">
                  <c:v>808</c:v>
                </c:pt>
                <c:pt idx="2903">
                  <c:v>806</c:v>
                </c:pt>
                <c:pt idx="2904">
                  <c:v>809</c:v>
                </c:pt>
                <c:pt idx="2905">
                  <c:v>806</c:v>
                </c:pt>
                <c:pt idx="2906">
                  <c:v>813</c:v>
                </c:pt>
                <c:pt idx="2907">
                  <c:v>809</c:v>
                </c:pt>
                <c:pt idx="2908">
                  <c:v>808</c:v>
                </c:pt>
                <c:pt idx="2909">
                  <c:v>808</c:v>
                </c:pt>
                <c:pt idx="2910">
                  <c:v>812</c:v>
                </c:pt>
                <c:pt idx="2911">
                  <c:v>807</c:v>
                </c:pt>
                <c:pt idx="2912">
                  <c:v>811</c:v>
                </c:pt>
                <c:pt idx="2913">
                  <c:v>806</c:v>
                </c:pt>
                <c:pt idx="2914">
                  <c:v>809</c:v>
                </c:pt>
                <c:pt idx="2915">
                  <c:v>812</c:v>
                </c:pt>
                <c:pt idx="2916">
                  <c:v>802</c:v>
                </c:pt>
                <c:pt idx="2917">
                  <c:v>809</c:v>
                </c:pt>
                <c:pt idx="2918">
                  <c:v>809</c:v>
                </c:pt>
                <c:pt idx="2919">
                  <c:v>810</c:v>
                </c:pt>
                <c:pt idx="2920">
                  <c:v>808</c:v>
                </c:pt>
                <c:pt idx="2921">
                  <c:v>811</c:v>
                </c:pt>
                <c:pt idx="2922">
                  <c:v>805</c:v>
                </c:pt>
                <c:pt idx="2923">
                  <c:v>807</c:v>
                </c:pt>
                <c:pt idx="2924">
                  <c:v>807</c:v>
                </c:pt>
                <c:pt idx="2925">
                  <c:v>803</c:v>
                </c:pt>
                <c:pt idx="2926">
                  <c:v>802</c:v>
                </c:pt>
                <c:pt idx="2927">
                  <c:v>810</c:v>
                </c:pt>
                <c:pt idx="2928">
                  <c:v>807</c:v>
                </c:pt>
                <c:pt idx="2929">
                  <c:v>811</c:v>
                </c:pt>
                <c:pt idx="2930">
                  <c:v>809</c:v>
                </c:pt>
                <c:pt idx="2931">
                  <c:v>806</c:v>
                </c:pt>
                <c:pt idx="2932">
                  <c:v>807</c:v>
                </c:pt>
                <c:pt idx="2933">
                  <c:v>806</c:v>
                </c:pt>
                <c:pt idx="2934">
                  <c:v>808</c:v>
                </c:pt>
                <c:pt idx="2935">
                  <c:v>810</c:v>
                </c:pt>
                <c:pt idx="2936">
                  <c:v>807</c:v>
                </c:pt>
                <c:pt idx="2937">
                  <c:v>810</c:v>
                </c:pt>
                <c:pt idx="2938">
                  <c:v>805</c:v>
                </c:pt>
                <c:pt idx="2939">
                  <c:v>815</c:v>
                </c:pt>
                <c:pt idx="2940">
                  <c:v>807</c:v>
                </c:pt>
                <c:pt idx="2941">
                  <c:v>806</c:v>
                </c:pt>
                <c:pt idx="2942">
                  <c:v>809</c:v>
                </c:pt>
                <c:pt idx="2943">
                  <c:v>810</c:v>
                </c:pt>
                <c:pt idx="2944">
                  <c:v>808</c:v>
                </c:pt>
                <c:pt idx="2945">
                  <c:v>807</c:v>
                </c:pt>
                <c:pt idx="2946">
                  <c:v>808</c:v>
                </c:pt>
                <c:pt idx="2947">
                  <c:v>814</c:v>
                </c:pt>
                <c:pt idx="2948">
                  <c:v>808</c:v>
                </c:pt>
                <c:pt idx="2949">
                  <c:v>809</c:v>
                </c:pt>
                <c:pt idx="2950">
                  <c:v>808</c:v>
                </c:pt>
                <c:pt idx="2951">
                  <c:v>807</c:v>
                </c:pt>
                <c:pt idx="2952">
                  <c:v>804</c:v>
                </c:pt>
                <c:pt idx="2953">
                  <c:v>809</c:v>
                </c:pt>
                <c:pt idx="2954">
                  <c:v>807</c:v>
                </c:pt>
                <c:pt idx="2955">
                  <c:v>807</c:v>
                </c:pt>
                <c:pt idx="2956">
                  <c:v>809</c:v>
                </c:pt>
                <c:pt idx="2957">
                  <c:v>815</c:v>
                </c:pt>
                <c:pt idx="2958">
                  <c:v>807</c:v>
                </c:pt>
                <c:pt idx="2959">
                  <c:v>814</c:v>
                </c:pt>
                <c:pt idx="2960">
                  <c:v>805</c:v>
                </c:pt>
                <c:pt idx="2961">
                  <c:v>813</c:v>
                </c:pt>
                <c:pt idx="2962">
                  <c:v>812</c:v>
                </c:pt>
                <c:pt idx="2963">
                  <c:v>812</c:v>
                </c:pt>
                <c:pt idx="2964">
                  <c:v>813</c:v>
                </c:pt>
                <c:pt idx="2965">
                  <c:v>808</c:v>
                </c:pt>
                <c:pt idx="2966">
                  <c:v>812</c:v>
                </c:pt>
                <c:pt idx="2967">
                  <c:v>812</c:v>
                </c:pt>
                <c:pt idx="2968">
                  <c:v>812</c:v>
                </c:pt>
                <c:pt idx="2969">
                  <c:v>814</c:v>
                </c:pt>
                <c:pt idx="2970">
                  <c:v>811</c:v>
                </c:pt>
                <c:pt idx="2971">
                  <c:v>811</c:v>
                </c:pt>
                <c:pt idx="2972">
                  <c:v>809</c:v>
                </c:pt>
                <c:pt idx="2973">
                  <c:v>811</c:v>
                </c:pt>
                <c:pt idx="2974">
                  <c:v>811</c:v>
                </c:pt>
                <c:pt idx="2975">
                  <c:v>814</c:v>
                </c:pt>
                <c:pt idx="2976">
                  <c:v>806</c:v>
                </c:pt>
                <c:pt idx="2977">
                  <c:v>812</c:v>
                </c:pt>
                <c:pt idx="2978">
                  <c:v>811</c:v>
                </c:pt>
                <c:pt idx="2979">
                  <c:v>811</c:v>
                </c:pt>
                <c:pt idx="2980">
                  <c:v>813</c:v>
                </c:pt>
                <c:pt idx="2981">
                  <c:v>820</c:v>
                </c:pt>
                <c:pt idx="2982">
                  <c:v>812</c:v>
                </c:pt>
                <c:pt idx="2983">
                  <c:v>813</c:v>
                </c:pt>
                <c:pt idx="2984">
                  <c:v>814</c:v>
                </c:pt>
                <c:pt idx="2985">
                  <c:v>805</c:v>
                </c:pt>
                <c:pt idx="2986">
                  <c:v>810</c:v>
                </c:pt>
                <c:pt idx="2987">
                  <c:v>811</c:v>
                </c:pt>
                <c:pt idx="2988">
                  <c:v>806</c:v>
                </c:pt>
                <c:pt idx="2989">
                  <c:v>808</c:v>
                </c:pt>
                <c:pt idx="2990">
                  <c:v>810</c:v>
                </c:pt>
                <c:pt idx="2991">
                  <c:v>814</c:v>
                </c:pt>
                <c:pt idx="2992">
                  <c:v>808</c:v>
                </c:pt>
                <c:pt idx="2993">
                  <c:v>814</c:v>
                </c:pt>
                <c:pt idx="2994">
                  <c:v>806</c:v>
                </c:pt>
                <c:pt idx="2995">
                  <c:v>809</c:v>
                </c:pt>
                <c:pt idx="2996">
                  <c:v>805</c:v>
                </c:pt>
                <c:pt idx="2997">
                  <c:v>808</c:v>
                </c:pt>
                <c:pt idx="2998">
                  <c:v>809</c:v>
                </c:pt>
                <c:pt idx="2999">
                  <c:v>815</c:v>
                </c:pt>
                <c:pt idx="3000">
                  <c:v>813</c:v>
                </c:pt>
                <c:pt idx="3001">
                  <c:v>810</c:v>
                </c:pt>
                <c:pt idx="3002">
                  <c:v>810</c:v>
                </c:pt>
                <c:pt idx="3003">
                  <c:v>811</c:v>
                </c:pt>
                <c:pt idx="3004">
                  <c:v>805</c:v>
                </c:pt>
                <c:pt idx="3005">
                  <c:v>812</c:v>
                </c:pt>
                <c:pt idx="3006">
                  <c:v>808</c:v>
                </c:pt>
                <c:pt idx="3007">
                  <c:v>808</c:v>
                </c:pt>
                <c:pt idx="3008">
                  <c:v>808</c:v>
                </c:pt>
                <c:pt idx="3009">
                  <c:v>808</c:v>
                </c:pt>
                <c:pt idx="3010">
                  <c:v>808</c:v>
                </c:pt>
                <c:pt idx="3011">
                  <c:v>806</c:v>
                </c:pt>
                <c:pt idx="3012">
                  <c:v>808</c:v>
                </c:pt>
                <c:pt idx="3013">
                  <c:v>811</c:v>
                </c:pt>
                <c:pt idx="3014">
                  <c:v>808</c:v>
                </c:pt>
                <c:pt idx="3015">
                  <c:v>806</c:v>
                </c:pt>
                <c:pt idx="3016">
                  <c:v>812</c:v>
                </c:pt>
                <c:pt idx="3017">
                  <c:v>809</c:v>
                </c:pt>
                <c:pt idx="3018">
                  <c:v>814</c:v>
                </c:pt>
                <c:pt idx="3019">
                  <c:v>810</c:v>
                </c:pt>
                <c:pt idx="3020">
                  <c:v>810</c:v>
                </c:pt>
                <c:pt idx="3021">
                  <c:v>812</c:v>
                </c:pt>
                <c:pt idx="3022">
                  <c:v>810</c:v>
                </c:pt>
                <c:pt idx="3023">
                  <c:v>815</c:v>
                </c:pt>
                <c:pt idx="3024">
                  <c:v>810</c:v>
                </c:pt>
                <c:pt idx="3025">
                  <c:v>810</c:v>
                </c:pt>
                <c:pt idx="3026">
                  <c:v>815</c:v>
                </c:pt>
                <c:pt idx="3027">
                  <c:v>817</c:v>
                </c:pt>
                <c:pt idx="3028">
                  <c:v>815</c:v>
                </c:pt>
                <c:pt idx="3029">
                  <c:v>814</c:v>
                </c:pt>
                <c:pt idx="3030">
                  <c:v>816</c:v>
                </c:pt>
                <c:pt idx="3031">
                  <c:v>813</c:v>
                </c:pt>
                <c:pt idx="3032">
                  <c:v>814</c:v>
                </c:pt>
                <c:pt idx="3033">
                  <c:v>823</c:v>
                </c:pt>
                <c:pt idx="3034">
                  <c:v>814</c:v>
                </c:pt>
                <c:pt idx="3035">
                  <c:v>815</c:v>
                </c:pt>
                <c:pt idx="3036">
                  <c:v>822</c:v>
                </c:pt>
                <c:pt idx="3037">
                  <c:v>824</c:v>
                </c:pt>
                <c:pt idx="3038">
                  <c:v>822</c:v>
                </c:pt>
                <c:pt idx="3039">
                  <c:v>819</c:v>
                </c:pt>
                <c:pt idx="3040">
                  <c:v>820</c:v>
                </c:pt>
                <c:pt idx="3041">
                  <c:v>817</c:v>
                </c:pt>
                <c:pt idx="3042">
                  <c:v>819</c:v>
                </c:pt>
                <c:pt idx="3043">
                  <c:v>830</c:v>
                </c:pt>
                <c:pt idx="3044">
                  <c:v>827</c:v>
                </c:pt>
                <c:pt idx="3045">
                  <c:v>820</c:v>
                </c:pt>
                <c:pt idx="3046">
                  <c:v>821</c:v>
                </c:pt>
                <c:pt idx="3047">
                  <c:v>835</c:v>
                </c:pt>
                <c:pt idx="3048">
                  <c:v>826</c:v>
                </c:pt>
                <c:pt idx="3049">
                  <c:v>832</c:v>
                </c:pt>
                <c:pt idx="3050">
                  <c:v>830</c:v>
                </c:pt>
                <c:pt idx="3051">
                  <c:v>841</c:v>
                </c:pt>
                <c:pt idx="3052">
                  <c:v>847</c:v>
                </c:pt>
                <c:pt idx="3053">
                  <c:v>833</c:v>
                </c:pt>
                <c:pt idx="3054">
                  <c:v>847</c:v>
                </c:pt>
                <c:pt idx="3055">
                  <c:v>839</c:v>
                </c:pt>
                <c:pt idx="3056">
                  <c:v>853</c:v>
                </c:pt>
                <c:pt idx="3057">
                  <c:v>849</c:v>
                </c:pt>
                <c:pt idx="3058">
                  <c:v>853</c:v>
                </c:pt>
                <c:pt idx="3059">
                  <c:v>859</c:v>
                </c:pt>
                <c:pt idx="3060">
                  <c:v>857</c:v>
                </c:pt>
                <c:pt idx="3061">
                  <c:v>879</c:v>
                </c:pt>
                <c:pt idx="3062">
                  <c:v>876</c:v>
                </c:pt>
                <c:pt idx="3063">
                  <c:v>875</c:v>
                </c:pt>
                <c:pt idx="3064">
                  <c:v>861</c:v>
                </c:pt>
                <c:pt idx="3065">
                  <c:v>867</c:v>
                </c:pt>
                <c:pt idx="3066">
                  <c:v>879</c:v>
                </c:pt>
                <c:pt idx="3067">
                  <c:v>873</c:v>
                </c:pt>
                <c:pt idx="3068">
                  <c:v>868</c:v>
                </c:pt>
                <c:pt idx="3069">
                  <c:v>872</c:v>
                </c:pt>
                <c:pt idx="3070">
                  <c:v>870</c:v>
                </c:pt>
                <c:pt idx="3071">
                  <c:v>867</c:v>
                </c:pt>
                <c:pt idx="3072">
                  <c:v>871</c:v>
                </c:pt>
                <c:pt idx="3073">
                  <c:v>869</c:v>
                </c:pt>
                <c:pt idx="3074">
                  <c:v>860</c:v>
                </c:pt>
                <c:pt idx="3075">
                  <c:v>853</c:v>
                </c:pt>
                <c:pt idx="3076">
                  <c:v>866</c:v>
                </c:pt>
                <c:pt idx="3077">
                  <c:v>870</c:v>
                </c:pt>
                <c:pt idx="3078">
                  <c:v>854</c:v>
                </c:pt>
                <c:pt idx="3079">
                  <c:v>885</c:v>
                </c:pt>
                <c:pt idx="3080">
                  <c:v>864</c:v>
                </c:pt>
                <c:pt idx="3081">
                  <c:v>870</c:v>
                </c:pt>
                <c:pt idx="3082">
                  <c:v>860</c:v>
                </c:pt>
                <c:pt idx="3083">
                  <c:v>852</c:v>
                </c:pt>
                <c:pt idx="3084">
                  <c:v>848</c:v>
                </c:pt>
                <c:pt idx="3085">
                  <c:v>843</c:v>
                </c:pt>
                <c:pt idx="3086">
                  <c:v>849</c:v>
                </c:pt>
                <c:pt idx="3087">
                  <c:v>850</c:v>
                </c:pt>
                <c:pt idx="3088">
                  <c:v>844</c:v>
                </c:pt>
                <c:pt idx="3089">
                  <c:v>840</c:v>
                </c:pt>
                <c:pt idx="3090">
                  <c:v>847</c:v>
                </c:pt>
                <c:pt idx="3091">
                  <c:v>843</c:v>
                </c:pt>
                <c:pt idx="3092">
                  <c:v>842</c:v>
                </c:pt>
                <c:pt idx="3093">
                  <c:v>834</c:v>
                </c:pt>
                <c:pt idx="3094">
                  <c:v>850</c:v>
                </c:pt>
                <c:pt idx="3095">
                  <c:v>842</c:v>
                </c:pt>
                <c:pt idx="3096">
                  <c:v>834</c:v>
                </c:pt>
                <c:pt idx="3097">
                  <c:v>835</c:v>
                </c:pt>
                <c:pt idx="3098">
                  <c:v>823</c:v>
                </c:pt>
                <c:pt idx="3099">
                  <c:v>834</c:v>
                </c:pt>
                <c:pt idx="3100">
                  <c:v>825</c:v>
                </c:pt>
                <c:pt idx="3101">
                  <c:v>840</c:v>
                </c:pt>
                <c:pt idx="3102">
                  <c:v>829</c:v>
                </c:pt>
                <c:pt idx="3103">
                  <c:v>827</c:v>
                </c:pt>
                <c:pt idx="3104">
                  <c:v>830</c:v>
                </c:pt>
                <c:pt idx="3105">
                  <c:v>835</c:v>
                </c:pt>
                <c:pt idx="3106">
                  <c:v>838</c:v>
                </c:pt>
                <c:pt idx="3107">
                  <c:v>827</c:v>
                </c:pt>
                <c:pt idx="3108">
                  <c:v>825</c:v>
                </c:pt>
                <c:pt idx="3109">
                  <c:v>829</c:v>
                </c:pt>
                <c:pt idx="3110">
                  <c:v>834</c:v>
                </c:pt>
                <c:pt idx="3111">
                  <c:v>833</c:v>
                </c:pt>
                <c:pt idx="3112">
                  <c:v>833</c:v>
                </c:pt>
                <c:pt idx="3113">
                  <c:v>825</c:v>
                </c:pt>
                <c:pt idx="3114">
                  <c:v>825</c:v>
                </c:pt>
                <c:pt idx="3115">
                  <c:v>828</c:v>
                </c:pt>
                <c:pt idx="3116">
                  <c:v>827</c:v>
                </c:pt>
                <c:pt idx="3117">
                  <c:v>837</c:v>
                </c:pt>
                <c:pt idx="3118">
                  <c:v>836</c:v>
                </c:pt>
                <c:pt idx="3119">
                  <c:v>827</c:v>
                </c:pt>
                <c:pt idx="3120">
                  <c:v>834</c:v>
                </c:pt>
                <c:pt idx="3121">
                  <c:v>837</c:v>
                </c:pt>
                <c:pt idx="3122">
                  <c:v>828</c:v>
                </c:pt>
                <c:pt idx="3123">
                  <c:v>837</c:v>
                </c:pt>
                <c:pt idx="3124">
                  <c:v>839</c:v>
                </c:pt>
                <c:pt idx="3125">
                  <c:v>837</c:v>
                </c:pt>
                <c:pt idx="3126">
                  <c:v>857</c:v>
                </c:pt>
                <c:pt idx="3127">
                  <c:v>841</c:v>
                </c:pt>
                <c:pt idx="3128">
                  <c:v>842</c:v>
                </c:pt>
                <c:pt idx="3129">
                  <c:v>854</c:v>
                </c:pt>
                <c:pt idx="3130">
                  <c:v>850</c:v>
                </c:pt>
                <c:pt idx="3131">
                  <c:v>840</c:v>
                </c:pt>
                <c:pt idx="3132">
                  <c:v>848</c:v>
                </c:pt>
                <c:pt idx="3133">
                  <c:v>844</c:v>
                </c:pt>
                <c:pt idx="3134">
                  <c:v>857</c:v>
                </c:pt>
                <c:pt idx="3135">
                  <c:v>853</c:v>
                </c:pt>
                <c:pt idx="3136">
                  <c:v>855</c:v>
                </c:pt>
                <c:pt idx="3137">
                  <c:v>857</c:v>
                </c:pt>
                <c:pt idx="3138">
                  <c:v>855</c:v>
                </c:pt>
                <c:pt idx="3139">
                  <c:v>849</c:v>
                </c:pt>
                <c:pt idx="3140">
                  <c:v>856</c:v>
                </c:pt>
                <c:pt idx="3141">
                  <c:v>859</c:v>
                </c:pt>
                <c:pt idx="3142">
                  <c:v>851</c:v>
                </c:pt>
                <c:pt idx="3143">
                  <c:v>851</c:v>
                </c:pt>
                <c:pt idx="3144">
                  <c:v>845</c:v>
                </c:pt>
                <c:pt idx="3145">
                  <c:v>844</c:v>
                </c:pt>
                <c:pt idx="3146">
                  <c:v>842</c:v>
                </c:pt>
                <c:pt idx="3147">
                  <c:v>837</c:v>
                </c:pt>
                <c:pt idx="3148">
                  <c:v>835</c:v>
                </c:pt>
                <c:pt idx="3149">
                  <c:v>830</c:v>
                </c:pt>
                <c:pt idx="3150">
                  <c:v>834</c:v>
                </c:pt>
                <c:pt idx="3151">
                  <c:v>841</c:v>
                </c:pt>
                <c:pt idx="3152">
                  <c:v>829</c:v>
                </c:pt>
                <c:pt idx="3153">
                  <c:v>835</c:v>
                </c:pt>
                <c:pt idx="3154">
                  <c:v>830</c:v>
                </c:pt>
                <c:pt idx="3155">
                  <c:v>822</c:v>
                </c:pt>
                <c:pt idx="3156">
                  <c:v>823</c:v>
                </c:pt>
                <c:pt idx="3157">
                  <c:v>821</c:v>
                </c:pt>
                <c:pt idx="3158">
                  <c:v>822</c:v>
                </c:pt>
                <c:pt idx="3159">
                  <c:v>824</c:v>
                </c:pt>
                <c:pt idx="3160">
                  <c:v>818</c:v>
                </c:pt>
                <c:pt idx="3161">
                  <c:v>819</c:v>
                </c:pt>
                <c:pt idx="3162">
                  <c:v>818</c:v>
                </c:pt>
                <c:pt idx="3163">
                  <c:v>823</c:v>
                </c:pt>
                <c:pt idx="3164">
                  <c:v>820</c:v>
                </c:pt>
                <c:pt idx="3165">
                  <c:v>815</c:v>
                </c:pt>
                <c:pt idx="3166">
                  <c:v>814</c:v>
                </c:pt>
                <c:pt idx="3167">
                  <c:v>813</c:v>
                </c:pt>
                <c:pt idx="3168">
                  <c:v>814</c:v>
                </c:pt>
                <c:pt idx="3169">
                  <c:v>812</c:v>
                </c:pt>
                <c:pt idx="3170">
                  <c:v>814</c:v>
                </c:pt>
                <c:pt idx="3171">
                  <c:v>812</c:v>
                </c:pt>
                <c:pt idx="3172">
                  <c:v>810</c:v>
                </c:pt>
                <c:pt idx="3173">
                  <c:v>809</c:v>
                </c:pt>
                <c:pt idx="3174">
                  <c:v>819</c:v>
                </c:pt>
                <c:pt idx="3175">
                  <c:v>814</c:v>
                </c:pt>
                <c:pt idx="3176">
                  <c:v>805</c:v>
                </c:pt>
                <c:pt idx="3177">
                  <c:v>808</c:v>
                </c:pt>
                <c:pt idx="3178">
                  <c:v>810</c:v>
                </c:pt>
                <c:pt idx="3179">
                  <c:v>811</c:v>
                </c:pt>
                <c:pt idx="3180">
                  <c:v>810</c:v>
                </c:pt>
                <c:pt idx="3181">
                  <c:v>806</c:v>
                </c:pt>
                <c:pt idx="3182">
                  <c:v>809</c:v>
                </c:pt>
                <c:pt idx="3183">
                  <c:v>812</c:v>
                </c:pt>
                <c:pt idx="3184">
                  <c:v>820</c:v>
                </c:pt>
                <c:pt idx="3185">
                  <c:v>810</c:v>
                </c:pt>
                <c:pt idx="3186">
                  <c:v>808</c:v>
                </c:pt>
                <c:pt idx="3187">
                  <c:v>808</c:v>
                </c:pt>
                <c:pt idx="3188">
                  <c:v>808</c:v>
                </c:pt>
                <c:pt idx="3189">
                  <c:v>805</c:v>
                </c:pt>
                <c:pt idx="3190">
                  <c:v>809</c:v>
                </c:pt>
                <c:pt idx="3191">
                  <c:v>809</c:v>
                </c:pt>
                <c:pt idx="3192">
                  <c:v>808</c:v>
                </c:pt>
                <c:pt idx="3193">
                  <c:v>807</c:v>
                </c:pt>
                <c:pt idx="3194">
                  <c:v>808</c:v>
                </c:pt>
                <c:pt idx="3195">
                  <c:v>810</c:v>
                </c:pt>
                <c:pt idx="3196">
                  <c:v>807</c:v>
                </c:pt>
                <c:pt idx="3197">
                  <c:v>809</c:v>
                </c:pt>
                <c:pt idx="3198">
                  <c:v>811</c:v>
                </c:pt>
                <c:pt idx="3199">
                  <c:v>807</c:v>
                </c:pt>
                <c:pt idx="3200">
                  <c:v>808</c:v>
                </c:pt>
                <c:pt idx="3201">
                  <c:v>802</c:v>
                </c:pt>
                <c:pt idx="3202">
                  <c:v>806</c:v>
                </c:pt>
                <c:pt idx="3203">
                  <c:v>811</c:v>
                </c:pt>
                <c:pt idx="3204">
                  <c:v>802</c:v>
                </c:pt>
                <c:pt idx="3205">
                  <c:v>806</c:v>
                </c:pt>
                <c:pt idx="3206">
                  <c:v>810</c:v>
                </c:pt>
                <c:pt idx="3207">
                  <c:v>807</c:v>
                </c:pt>
                <c:pt idx="3208">
                  <c:v>808</c:v>
                </c:pt>
                <c:pt idx="3209">
                  <c:v>806</c:v>
                </c:pt>
                <c:pt idx="3210">
                  <c:v>808</c:v>
                </c:pt>
                <c:pt idx="3211">
                  <c:v>808</c:v>
                </c:pt>
                <c:pt idx="3212">
                  <c:v>806</c:v>
                </c:pt>
                <c:pt idx="3213">
                  <c:v>805</c:v>
                </c:pt>
                <c:pt idx="3214">
                  <c:v>804</c:v>
                </c:pt>
                <c:pt idx="3215">
                  <c:v>806</c:v>
                </c:pt>
                <c:pt idx="3216">
                  <c:v>810</c:v>
                </c:pt>
                <c:pt idx="3217">
                  <c:v>811</c:v>
                </c:pt>
                <c:pt idx="3218">
                  <c:v>810</c:v>
                </c:pt>
                <c:pt idx="3219">
                  <c:v>805</c:v>
                </c:pt>
                <c:pt idx="3220">
                  <c:v>807</c:v>
                </c:pt>
                <c:pt idx="3221">
                  <c:v>808</c:v>
                </c:pt>
                <c:pt idx="3222">
                  <c:v>806</c:v>
                </c:pt>
                <c:pt idx="3223">
                  <c:v>812</c:v>
                </c:pt>
                <c:pt idx="3224">
                  <c:v>806</c:v>
                </c:pt>
                <c:pt idx="3225">
                  <c:v>803</c:v>
                </c:pt>
                <c:pt idx="3226">
                  <c:v>806</c:v>
                </c:pt>
                <c:pt idx="3227">
                  <c:v>807</c:v>
                </c:pt>
                <c:pt idx="3228">
                  <c:v>805</c:v>
                </c:pt>
                <c:pt idx="3229">
                  <c:v>802</c:v>
                </c:pt>
                <c:pt idx="3230">
                  <c:v>803</c:v>
                </c:pt>
                <c:pt idx="3231">
                  <c:v>804</c:v>
                </c:pt>
                <c:pt idx="3232">
                  <c:v>807</c:v>
                </c:pt>
                <c:pt idx="3233">
                  <c:v>809</c:v>
                </c:pt>
                <c:pt idx="3234">
                  <c:v>809</c:v>
                </c:pt>
                <c:pt idx="3235">
                  <c:v>807</c:v>
                </c:pt>
                <c:pt idx="3236">
                  <c:v>807</c:v>
                </c:pt>
                <c:pt idx="3237">
                  <c:v>809</c:v>
                </c:pt>
                <c:pt idx="3238">
                  <c:v>806</c:v>
                </c:pt>
                <c:pt idx="3239">
                  <c:v>806</c:v>
                </c:pt>
                <c:pt idx="3240">
                  <c:v>807</c:v>
                </c:pt>
                <c:pt idx="3241">
                  <c:v>806</c:v>
                </c:pt>
                <c:pt idx="3242">
                  <c:v>804</c:v>
                </c:pt>
                <c:pt idx="3243">
                  <c:v>807</c:v>
                </c:pt>
                <c:pt idx="3244">
                  <c:v>804</c:v>
                </c:pt>
                <c:pt idx="3245">
                  <c:v>808</c:v>
                </c:pt>
                <c:pt idx="3246">
                  <c:v>804</c:v>
                </c:pt>
                <c:pt idx="3247">
                  <c:v>802</c:v>
                </c:pt>
                <c:pt idx="3248">
                  <c:v>808</c:v>
                </c:pt>
                <c:pt idx="3249">
                  <c:v>805</c:v>
                </c:pt>
                <c:pt idx="3250">
                  <c:v>806</c:v>
                </c:pt>
                <c:pt idx="3251">
                  <c:v>805</c:v>
                </c:pt>
                <c:pt idx="3252">
                  <c:v>809</c:v>
                </c:pt>
                <c:pt idx="3253">
                  <c:v>802</c:v>
                </c:pt>
                <c:pt idx="3254">
                  <c:v>806</c:v>
                </c:pt>
                <c:pt idx="3255">
                  <c:v>806</c:v>
                </c:pt>
                <c:pt idx="3256">
                  <c:v>807</c:v>
                </c:pt>
                <c:pt idx="3257">
                  <c:v>808</c:v>
                </c:pt>
                <c:pt idx="3258">
                  <c:v>808</c:v>
                </c:pt>
                <c:pt idx="3259">
                  <c:v>802</c:v>
                </c:pt>
                <c:pt idx="3260">
                  <c:v>809</c:v>
                </c:pt>
                <c:pt idx="3261">
                  <c:v>806</c:v>
                </c:pt>
                <c:pt idx="3262">
                  <c:v>811</c:v>
                </c:pt>
                <c:pt idx="3263">
                  <c:v>804</c:v>
                </c:pt>
                <c:pt idx="3264">
                  <c:v>805</c:v>
                </c:pt>
                <c:pt idx="3265">
                  <c:v>808</c:v>
                </c:pt>
                <c:pt idx="3266">
                  <c:v>804</c:v>
                </c:pt>
                <c:pt idx="3267">
                  <c:v>803</c:v>
                </c:pt>
                <c:pt idx="3268">
                  <c:v>802</c:v>
                </c:pt>
                <c:pt idx="3269">
                  <c:v>804</c:v>
                </c:pt>
                <c:pt idx="3270">
                  <c:v>806</c:v>
                </c:pt>
                <c:pt idx="3271">
                  <c:v>804</c:v>
                </c:pt>
                <c:pt idx="3272">
                  <c:v>805</c:v>
                </c:pt>
                <c:pt idx="3273">
                  <c:v>804</c:v>
                </c:pt>
                <c:pt idx="3274">
                  <c:v>808</c:v>
                </c:pt>
                <c:pt idx="3275">
                  <c:v>807</c:v>
                </c:pt>
                <c:pt idx="3276">
                  <c:v>804</c:v>
                </c:pt>
                <c:pt idx="3277">
                  <c:v>804</c:v>
                </c:pt>
                <c:pt idx="3278">
                  <c:v>808</c:v>
                </c:pt>
                <c:pt idx="3279">
                  <c:v>802</c:v>
                </c:pt>
                <c:pt idx="3280">
                  <c:v>806</c:v>
                </c:pt>
                <c:pt idx="3281">
                  <c:v>804</c:v>
                </c:pt>
                <c:pt idx="3282">
                  <c:v>806</c:v>
                </c:pt>
                <c:pt idx="3283">
                  <c:v>808</c:v>
                </c:pt>
                <c:pt idx="3284">
                  <c:v>804</c:v>
                </c:pt>
                <c:pt idx="3285">
                  <c:v>804</c:v>
                </c:pt>
                <c:pt idx="3286">
                  <c:v>803</c:v>
                </c:pt>
                <c:pt idx="3287">
                  <c:v>808</c:v>
                </c:pt>
                <c:pt idx="3288">
                  <c:v>805</c:v>
                </c:pt>
                <c:pt idx="3289">
                  <c:v>803</c:v>
                </c:pt>
                <c:pt idx="3290">
                  <c:v>804</c:v>
                </c:pt>
                <c:pt idx="3291">
                  <c:v>803</c:v>
                </c:pt>
                <c:pt idx="3292">
                  <c:v>805</c:v>
                </c:pt>
                <c:pt idx="3293">
                  <c:v>807</c:v>
                </c:pt>
                <c:pt idx="3294">
                  <c:v>806</c:v>
                </c:pt>
                <c:pt idx="3295">
                  <c:v>807</c:v>
                </c:pt>
                <c:pt idx="3296">
                  <c:v>807</c:v>
                </c:pt>
                <c:pt idx="3297">
                  <c:v>803</c:v>
                </c:pt>
                <c:pt idx="3298">
                  <c:v>804</c:v>
                </c:pt>
                <c:pt idx="3299">
                  <c:v>805</c:v>
                </c:pt>
                <c:pt idx="3300">
                  <c:v>810</c:v>
                </c:pt>
                <c:pt idx="3301">
                  <c:v>806</c:v>
                </c:pt>
                <c:pt idx="3302">
                  <c:v>812</c:v>
                </c:pt>
                <c:pt idx="3303">
                  <c:v>803</c:v>
                </c:pt>
                <c:pt idx="3304">
                  <c:v>805</c:v>
                </c:pt>
                <c:pt idx="3305">
                  <c:v>807</c:v>
                </c:pt>
                <c:pt idx="3306">
                  <c:v>809</c:v>
                </c:pt>
                <c:pt idx="3307">
                  <c:v>806</c:v>
                </c:pt>
                <c:pt idx="3308">
                  <c:v>802</c:v>
                </c:pt>
                <c:pt idx="3309">
                  <c:v>803</c:v>
                </c:pt>
                <c:pt idx="3310">
                  <c:v>802</c:v>
                </c:pt>
                <c:pt idx="3311">
                  <c:v>805</c:v>
                </c:pt>
                <c:pt idx="3312">
                  <c:v>804</c:v>
                </c:pt>
                <c:pt idx="3313">
                  <c:v>805</c:v>
                </c:pt>
                <c:pt idx="3314">
                  <c:v>807</c:v>
                </c:pt>
                <c:pt idx="3315">
                  <c:v>806</c:v>
                </c:pt>
                <c:pt idx="3316">
                  <c:v>806</c:v>
                </c:pt>
                <c:pt idx="3317">
                  <c:v>805</c:v>
                </c:pt>
                <c:pt idx="3318">
                  <c:v>806</c:v>
                </c:pt>
                <c:pt idx="3319">
                  <c:v>806</c:v>
                </c:pt>
                <c:pt idx="3320">
                  <c:v>804</c:v>
                </c:pt>
                <c:pt idx="3321">
                  <c:v>813</c:v>
                </c:pt>
                <c:pt idx="3322">
                  <c:v>806</c:v>
                </c:pt>
                <c:pt idx="3323">
                  <c:v>805</c:v>
                </c:pt>
                <c:pt idx="3324">
                  <c:v>805</c:v>
                </c:pt>
                <c:pt idx="3325">
                  <c:v>807</c:v>
                </c:pt>
                <c:pt idx="3326">
                  <c:v>810</c:v>
                </c:pt>
                <c:pt idx="3327">
                  <c:v>809</c:v>
                </c:pt>
                <c:pt idx="3328">
                  <c:v>806</c:v>
                </c:pt>
                <c:pt idx="3329">
                  <c:v>808</c:v>
                </c:pt>
                <c:pt idx="3330">
                  <c:v>808</c:v>
                </c:pt>
                <c:pt idx="3331">
                  <c:v>811</c:v>
                </c:pt>
                <c:pt idx="3332">
                  <c:v>807</c:v>
                </c:pt>
                <c:pt idx="3333">
                  <c:v>804</c:v>
                </c:pt>
                <c:pt idx="3334">
                  <c:v>810</c:v>
                </c:pt>
                <c:pt idx="3335">
                  <c:v>806</c:v>
                </c:pt>
                <c:pt idx="3336">
                  <c:v>816</c:v>
                </c:pt>
                <c:pt idx="3337">
                  <c:v>806</c:v>
                </c:pt>
                <c:pt idx="3338">
                  <c:v>811</c:v>
                </c:pt>
                <c:pt idx="3339">
                  <c:v>814</c:v>
                </c:pt>
                <c:pt idx="3340">
                  <c:v>812</c:v>
                </c:pt>
                <c:pt idx="3341">
                  <c:v>809</c:v>
                </c:pt>
                <c:pt idx="3342">
                  <c:v>808</c:v>
                </c:pt>
                <c:pt idx="3343">
                  <c:v>813</c:v>
                </c:pt>
                <c:pt idx="3344">
                  <c:v>819</c:v>
                </c:pt>
                <c:pt idx="3345">
                  <c:v>813</c:v>
                </c:pt>
                <c:pt idx="3346">
                  <c:v>813</c:v>
                </c:pt>
                <c:pt idx="3347">
                  <c:v>819</c:v>
                </c:pt>
                <c:pt idx="3348">
                  <c:v>818</c:v>
                </c:pt>
                <c:pt idx="3349">
                  <c:v>817</c:v>
                </c:pt>
                <c:pt idx="3350">
                  <c:v>816</c:v>
                </c:pt>
                <c:pt idx="3351">
                  <c:v>814</c:v>
                </c:pt>
                <c:pt idx="3352">
                  <c:v>822</c:v>
                </c:pt>
                <c:pt idx="3353">
                  <c:v>817</c:v>
                </c:pt>
                <c:pt idx="3354">
                  <c:v>812</c:v>
                </c:pt>
                <c:pt idx="3355">
                  <c:v>822</c:v>
                </c:pt>
                <c:pt idx="3356">
                  <c:v>823</c:v>
                </c:pt>
                <c:pt idx="3357">
                  <c:v>820</c:v>
                </c:pt>
                <c:pt idx="3358">
                  <c:v>816</c:v>
                </c:pt>
                <c:pt idx="3359">
                  <c:v>822</c:v>
                </c:pt>
                <c:pt idx="3360">
                  <c:v>819</c:v>
                </c:pt>
                <c:pt idx="3361">
                  <c:v>822</c:v>
                </c:pt>
                <c:pt idx="3362">
                  <c:v>818</c:v>
                </c:pt>
                <c:pt idx="3363">
                  <c:v>817</c:v>
                </c:pt>
                <c:pt idx="3364">
                  <c:v>822</c:v>
                </c:pt>
                <c:pt idx="3365">
                  <c:v>814</c:v>
                </c:pt>
                <c:pt idx="3366">
                  <c:v>819</c:v>
                </c:pt>
                <c:pt idx="3367">
                  <c:v>821</c:v>
                </c:pt>
                <c:pt idx="3368">
                  <c:v>815</c:v>
                </c:pt>
                <c:pt idx="3369">
                  <c:v>818</c:v>
                </c:pt>
                <c:pt idx="3370">
                  <c:v>812</c:v>
                </c:pt>
                <c:pt idx="3371">
                  <c:v>813</c:v>
                </c:pt>
                <c:pt idx="3372">
                  <c:v>816</c:v>
                </c:pt>
                <c:pt idx="3373">
                  <c:v>814</c:v>
                </c:pt>
                <c:pt idx="3374">
                  <c:v>813</c:v>
                </c:pt>
                <c:pt idx="3375">
                  <c:v>812</c:v>
                </c:pt>
                <c:pt idx="3376">
                  <c:v>814</c:v>
                </c:pt>
                <c:pt idx="3377">
                  <c:v>817</c:v>
                </c:pt>
                <c:pt idx="3378">
                  <c:v>821</c:v>
                </c:pt>
                <c:pt idx="3379">
                  <c:v>806</c:v>
                </c:pt>
                <c:pt idx="3380">
                  <c:v>808</c:v>
                </c:pt>
                <c:pt idx="3381">
                  <c:v>816</c:v>
                </c:pt>
                <c:pt idx="3382">
                  <c:v>813</c:v>
                </c:pt>
                <c:pt idx="3383">
                  <c:v>820</c:v>
                </c:pt>
                <c:pt idx="3384">
                  <c:v>817</c:v>
                </c:pt>
                <c:pt idx="3385">
                  <c:v>816</c:v>
                </c:pt>
                <c:pt idx="3386">
                  <c:v>814</c:v>
                </c:pt>
                <c:pt idx="3387">
                  <c:v>812</c:v>
                </c:pt>
                <c:pt idx="3388">
                  <c:v>815</c:v>
                </c:pt>
                <c:pt idx="3389">
                  <c:v>813</c:v>
                </c:pt>
                <c:pt idx="3390">
                  <c:v>813</c:v>
                </c:pt>
                <c:pt idx="3391">
                  <c:v>815</c:v>
                </c:pt>
                <c:pt idx="3392">
                  <c:v>812</c:v>
                </c:pt>
                <c:pt idx="3393">
                  <c:v>807</c:v>
                </c:pt>
                <c:pt idx="3394">
                  <c:v>812</c:v>
                </c:pt>
                <c:pt idx="3395">
                  <c:v>814</c:v>
                </c:pt>
                <c:pt idx="3396">
                  <c:v>808</c:v>
                </c:pt>
                <c:pt idx="3397">
                  <c:v>807</c:v>
                </c:pt>
                <c:pt idx="3398">
                  <c:v>810</c:v>
                </c:pt>
                <c:pt idx="3399">
                  <c:v>805</c:v>
                </c:pt>
                <c:pt idx="3400">
                  <c:v>807</c:v>
                </c:pt>
                <c:pt idx="3401">
                  <c:v>810</c:v>
                </c:pt>
                <c:pt idx="3402">
                  <c:v>812</c:v>
                </c:pt>
                <c:pt idx="3403">
                  <c:v>808</c:v>
                </c:pt>
                <c:pt idx="3404">
                  <c:v>809</c:v>
                </c:pt>
                <c:pt idx="3405">
                  <c:v>813</c:v>
                </c:pt>
                <c:pt idx="3406">
                  <c:v>809</c:v>
                </c:pt>
                <c:pt idx="3407">
                  <c:v>808</c:v>
                </c:pt>
                <c:pt idx="3408">
                  <c:v>812</c:v>
                </c:pt>
                <c:pt idx="3409">
                  <c:v>805</c:v>
                </c:pt>
                <c:pt idx="3410">
                  <c:v>804</c:v>
                </c:pt>
                <c:pt idx="3411">
                  <c:v>804</c:v>
                </c:pt>
                <c:pt idx="3412">
                  <c:v>806</c:v>
                </c:pt>
                <c:pt idx="3413">
                  <c:v>807</c:v>
                </c:pt>
                <c:pt idx="3414">
                  <c:v>807</c:v>
                </c:pt>
                <c:pt idx="3415">
                  <c:v>811</c:v>
                </c:pt>
                <c:pt idx="3416">
                  <c:v>808</c:v>
                </c:pt>
                <c:pt idx="3417">
                  <c:v>804</c:v>
                </c:pt>
                <c:pt idx="3418">
                  <c:v>807</c:v>
                </c:pt>
                <c:pt idx="3419">
                  <c:v>804</c:v>
                </c:pt>
                <c:pt idx="3420">
                  <c:v>805</c:v>
                </c:pt>
                <c:pt idx="3421">
                  <c:v>807</c:v>
                </c:pt>
                <c:pt idx="3422">
                  <c:v>805</c:v>
                </c:pt>
                <c:pt idx="3423">
                  <c:v>803</c:v>
                </c:pt>
                <c:pt idx="3424">
                  <c:v>809</c:v>
                </c:pt>
                <c:pt idx="3425">
                  <c:v>806</c:v>
                </c:pt>
                <c:pt idx="3426">
                  <c:v>804</c:v>
                </c:pt>
                <c:pt idx="3427">
                  <c:v>804</c:v>
                </c:pt>
                <c:pt idx="3428">
                  <c:v>811</c:v>
                </c:pt>
                <c:pt idx="3429">
                  <c:v>805</c:v>
                </c:pt>
                <c:pt idx="3430">
                  <c:v>803</c:v>
                </c:pt>
                <c:pt idx="3431">
                  <c:v>809</c:v>
                </c:pt>
                <c:pt idx="3432">
                  <c:v>803</c:v>
                </c:pt>
                <c:pt idx="3433">
                  <c:v>807</c:v>
                </c:pt>
                <c:pt idx="3434">
                  <c:v>807</c:v>
                </c:pt>
                <c:pt idx="3435">
                  <c:v>808</c:v>
                </c:pt>
                <c:pt idx="3436">
                  <c:v>805</c:v>
                </c:pt>
                <c:pt idx="3437">
                  <c:v>806</c:v>
                </c:pt>
                <c:pt idx="3438">
                  <c:v>803</c:v>
                </c:pt>
                <c:pt idx="3439">
                  <c:v>804</c:v>
                </c:pt>
                <c:pt idx="3440">
                  <c:v>803</c:v>
                </c:pt>
                <c:pt idx="3441">
                  <c:v>807</c:v>
                </c:pt>
                <c:pt idx="3442">
                  <c:v>804</c:v>
                </c:pt>
                <c:pt idx="3443">
                  <c:v>802</c:v>
                </c:pt>
                <c:pt idx="3444">
                  <c:v>805</c:v>
                </c:pt>
                <c:pt idx="3445">
                  <c:v>804</c:v>
                </c:pt>
                <c:pt idx="3446">
                  <c:v>804</c:v>
                </c:pt>
                <c:pt idx="3447">
                  <c:v>808</c:v>
                </c:pt>
                <c:pt idx="3448">
                  <c:v>806</c:v>
                </c:pt>
                <c:pt idx="3449">
                  <c:v>802</c:v>
                </c:pt>
                <c:pt idx="3450">
                  <c:v>805</c:v>
                </c:pt>
                <c:pt idx="3451">
                  <c:v>807</c:v>
                </c:pt>
                <c:pt idx="3452">
                  <c:v>806</c:v>
                </c:pt>
                <c:pt idx="3453">
                  <c:v>804</c:v>
                </c:pt>
                <c:pt idx="3454">
                  <c:v>808</c:v>
                </c:pt>
                <c:pt idx="3455">
                  <c:v>803</c:v>
                </c:pt>
                <c:pt idx="3456">
                  <c:v>803</c:v>
                </c:pt>
                <c:pt idx="3457">
                  <c:v>804</c:v>
                </c:pt>
                <c:pt idx="3458">
                  <c:v>803</c:v>
                </c:pt>
                <c:pt idx="3459">
                  <c:v>810</c:v>
                </c:pt>
                <c:pt idx="3460">
                  <c:v>802</c:v>
                </c:pt>
                <c:pt idx="3461">
                  <c:v>805</c:v>
                </c:pt>
                <c:pt idx="3462">
                  <c:v>803</c:v>
                </c:pt>
                <c:pt idx="3463">
                  <c:v>803</c:v>
                </c:pt>
                <c:pt idx="3464">
                  <c:v>805</c:v>
                </c:pt>
                <c:pt idx="3465">
                  <c:v>804</c:v>
                </c:pt>
                <c:pt idx="3466">
                  <c:v>803</c:v>
                </c:pt>
                <c:pt idx="3467">
                  <c:v>804</c:v>
                </c:pt>
                <c:pt idx="3468">
                  <c:v>809</c:v>
                </c:pt>
                <c:pt idx="3469">
                  <c:v>805</c:v>
                </c:pt>
                <c:pt idx="3470">
                  <c:v>804</c:v>
                </c:pt>
                <c:pt idx="3471">
                  <c:v>802</c:v>
                </c:pt>
                <c:pt idx="3472">
                  <c:v>814</c:v>
                </c:pt>
                <c:pt idx="3473">
                  <c:v>803</c:v>
                </c:pt>
                <c:pt idx="3474">
                  <c:v>804</c:v>
                </c:pt>
                <c:pt idx="3475">
                  <c:v>802</c:v>
                </c:pt>
                <c:pt idx="3476">
                  <c:v>804</c:v>
                </c:pt>
                <c:pt idx="3477">
                  <c:v>804</c:v>
                </c:pt>
                <c:pt idx="3478">
                  <c:v>803</c:v>
                </c:pt>
                <c:pt idx="3479">
                  <c:v>810</c:v>
                </c:pt>
                <c:pt idx="3480">
                  <c:v>806</c:v>
                </c:pt>
                <c:pt idx="3481">
                  <c:v>806</c:v>
                </c:pt>
                <c:pt idx="3482">
                  <c:v>804</c:v>
                </c:pt>
                <c:pt idx="3483">
                  <c:v>813</c:v>
                </c:pt>
                <c:pt idx="3484">
                  <c:v>805</c:v>
                </c:pt>
                <c:pt idx="3485">
                  <c:v>807</c:v>
                </c:pt>
                <c:pt idx="3486">
                  <c:v>805</c:v>
                </c:pt>
                <c:pt idx="3487">
                  <c:v>805</c:v>
                </c:pt>
                <c:pt idx="3488">
                  <c:v>808</c:v>
                </c:pt>
                <c:pt idx="3489">
                  <c:v>805</c:v>
                </c:pt>
                <c:pt idx="3490">
                  <c:v>805</c:v>
                </c:pt>
                <c:pt idx="3491">
                  <c:v>805</c:v>
                </c:pt>
                <c:pt idx="3492">
                  <c:v>806</c:v>
                </c:pt>
                <c:pt idx="3493">
                  <c:v>805</c:v>
                </c:pt>
                <c:pt idx="3494">
                  <c:v>806</c:v>
                </c:pt>
                <c:pt idx="3495">
                  <c:v>804</c:v>
                </c:pt>
                <c:pt idx="3496">
                  <c:v>805</c:v>
                </c:pt>
                <c:pt idx="3497">
                  <c:v>803</c:v>
                </c:pt>
                <c:pt idx="3498">
                  <c:v>803</c:v>
                </c:pt>
                <c:pt idx="3499">
                  <c:v>808</c:v>
                </c:pt>
                <c:pt idx="3500">
                  <c:v>803</c:v>
                </c:pt>
                <c:pt idx="3501">
                  <c:v>808</c:v>
                </c:pt>
                <c:pt idx="3502">
                  <c:v>802</c:v>
                </c:pt>
                <c:pt idx="3503">
                  <c:v>805</c:v>
                </c:pt>
                <c:pt idx="3504">
                  <c:v>805</c:v>
                </c:pt>
                <c:pt idx="3505">
                  <c:v>804</c:v>
                </c:pt>
                <c:pt idx="3506">
                  <c:v>804</c:v>
                </c:pt>
                <c:pt idx="3507">
                  <c:v>806</c:v>
                </c:pt>
                <c:pt idx="3508">
                  <c:v>810</c:v>
                </c:pt>
                <c:pt idx="3509">
                  <c:v>806</c:v>
                </c:pt>
                <c:pt idx="3510">
                  <c:v>810</c:v>
                </c:pt>
                <c:pt idx="3511">
                  <c:v>805</c:v>
                </c:pt>
                <c:pt idx="3512">
                  <c:v>807</c:v>
                </c:pt>
                <c:pt idx="3513">
                  <c:v>804</c:v>
                </c:pt>
                <c:pt idx="3514">
                  <c:v>806</c:v>
                </c:pt>
                <c:pt idx="3515">
                  <c:v>804</c:v>
                </c:pt>
                <c:pt idx="3516">
                  <c:v>807</c:v>
                </c:pt>
                <c:pt idx="3517">
                  <c:v>805</c:v>
                </c:pt>
                <c:pt idx="3518">
                  <c:v>810</c:v>
                </c:pt>
                <c:pt idx="3519">
                  <c:v>802</c:v>
                </c:pt>
                <c:pt idx="3520">
                  <c:v>802</c:v>
                </c:pt>
                <c:pt idx="3521">
                  <c:v>808</c:v>
                </c:pt>
                <c:pt idx="3522">
                  <c:v>807</c:v>
                </c:pt>
                <c:pt idx="3523">
                  <c:v>804</c:v>
                </c:pt>
                <c:pt idx="3524">
                  <c:v>805</c:v>
                </c:pt>
                <c:pt idx="3525">
                  <c:v>804</c:v>
                </c:pt>
                <c:pt idx="3526">
                  <c:v>802</c:v>
                </c:pt>
                <c:pt idx="3527">
                  <c:v>805</c:v>
                </c:pt>
                <c:pt idx="3528">
                  <c:v>804</c:v>
                </c:pt>
                <c:pt idx="3529">
                  <c:v>806</c:v>
                </c:pt>
                <c:pt idx="3530">
                  <c:v>806</c:v>
                </c:pt>
                <c:pt idx="3531">
                  <c:v>807</c:v>
                </c:pt>
                <c:pt idx="3532">
                  <c:v>804</c:v>
                </c:pt>
                <c:pt idx="3533">
                  <c:v>806</c:v>
                </c:pt>
                <c:pt idx="3534">
                  <c:v>803</c:v>
                </c:pt>
                <c:pt idx="3535">
                  <c:v>808</c:v>
                </c:pt>
                <c:pt idx="3536">
                  <c:v>810</c:v>
                </c:pt>
                <c:pt idx="3537">
                  <c:v>809</c:v>
                </c:pt>
                <c:pt idx="3538">
                  <c:v>811</c:v>
                </c:pt>
                <c:pt idx="3539">
                  <c:v>806</c:v>
                </c:pt>
                <c:pt idx="3540">
                  <c:v>809</c:v>
                </c:pt>
                <c:pt idx="3541">
                  <c:v>807</c:v>
                </c:pt>
                <c:pt idx="3542">
                  <c:v>807</c:v>
                </c:pt>
                <c:pt idx="3543">
                  <c:v>809</c:v>
                </c:pt>
                <c:pt idx="3544">
                  <c:v>806</c:v>
                </c:pt>
                <c:pt idx="3545">
                  <c:v>805</c:v>
                </c:pt>
                <c:pt idx="3546">
                  <c:v>807</c:v>
                </c:pt>
                <c:pt idx="3547">
                  <c:v>806</c:v>
                </c:pt>
                <c:pt idx="3548">
                  <c:v>807</c:v>
                </c:pt>
                <c:pt idx="3549">
                  <c:v>804</c:v>
                </c:pt>
                <c:pt idx="3550">
                  <c:v>805</c:v>
                </c:pt>
                <c:pt idx="3551">
                  <c:v>804</c:v>
                </c:pt>
                <c:pt idx="3552">
                  <c:v>807</c:v>
                </c:pt>
                <c:pt idx="3553">
                  <c:v>802</c:v>
                </c:pt>
                <c:pt idx="3554">
                  <c:v>809</c:v>
                </c:pt>
                <c:pt idx="3555">
                  <c:v>806</c:v>
                </c:pt>
                <c:pt idx="3556">
                  <c:v>804</c:v>
                </c:pt>
                <c:pt idx="3557">
                  <c:v>804</c:v>
                </c:pt>
                <c:pt idx="3558">
                  <c:v>808</c:v>
                </c:pt>
                <c:pt idx="3559">
                  <c:v>803</c:v>
                </c:pt>
                <c:pt idx="3560">
                  <c:v>805</c:v>
                </c:pt>
                <c:pt idx="3561">
                  <c:v>807</c:v>
                </c:pt>
                <c:pt idx="3562">
                  <c:v>804</c:v>
                </c:pt>
                <c:pt idx="3563">
                  <c:v>806</c:v>
                </c:pt>
                <c:pt idx="3564">
                  <c:v>804</c:v>
                </c:pt>
                <c:pt idx="3565">
                  <c:v>807</c:v>
                </c:pt>
                <c:pt idx="3566">
                  <c:v>807</c:v>
                </c:pt>
                <c:pt idx="3567">
                  <c:v>803</c:v>
                </c:pt>
                <c:pt idx="3568">
                  <c:v>816</c:v>
                </c:pt>
                <c:pt idx="3569">
                  <c:v>805</c:v>
                </c:pt>
                <c:pt idx="3570">
                  <c:v>810</c:v>
                </c:pt>
                <c:pt idx="3571">
                  <c:v>809</c:v>
                </c:pt>
                <c:pt idx="3572">
                  <c:v>804</c:v>
                </c:pt>
                <c:pt idx="3573">
                  <c:v>811</c:v>
                </c:pt>
                <c:pt idx="3574">
                  <c:v>808</c:v>
                </c:pt>
                <c:pt idx="3575">
                  <c:v>811</c:v>
                </c:pt>
                <c:pt idx="3576">
                  <c:v>806</c:v>
                </c:pt>
                <c:pt idx="3577">
                  <c:v>806</c:v>
                </c:pt>
                <c:pt idx="3578">
                  <c:v>813</c:v>
                </c:pt>
                <c:pt idx="3579">
                  <c:v>811</c:v>
                </c:pt>
                <c:pt idx="3580">
                  <c:v>807</c:v>
                </c:pt>
                <c:pt idx="3581">
                  <c:v>808</c:v>
                </c:pt>
                <c:pt idx="3582">
                  <c:v>809</c:v>
                </c:pt>
                <c:pt idx="3583">
                  <c:v>816</c:v>
                </c:pt>
                <c:pt idx="3584">
                  <c:v>815</c:v>
                </c:pt>
                <c:pt idx="3585">
                  <c:v>810</c:v>
                </c:pt>
                <c:pt idx="3586">
                  <c:v>817</c:v>
                </c:pt>
                <c:pt idx="3587">
                  <c:v>806</c:v>
                </c:pt>
                <c:pt idx="3588">
                  <c:v>813</c:v>
                </c:pt>
                <c:pt idx="3589">
                  <c:v>813</c:v>
                </c:pt>
                <c:pt idx="3590">
                  <c:v>810</c:v>
                </c:pt>
                <c:pt idx="3591">
                  <c:v>816</c:v>
                </c:pt>
                <c:pt idx="3592">
                  <c:v>812</c:v>
                </c:pt>
                <c:pt idx="3593">
                  <c:v>812</c:v>
                </c:pt>
                <c:pt idx="3594">
                  <c:v>812</c:v>
                </c:pt>
                <c:pt idx="3595">
                  <c:v>810</c:v>
                </c:pt>
                <c:pt idx="3596">
                  <c:v>822</c:v>
                </c:pt>
                <c:pt idx="3597">
                  <c:v>818</c:v>
                </c:pt>
                <c:pt idx="3598">
                  <c:v>819</c:v>
                </c:pt>
                <c:pt idx="3599">
                  <c:v>817</c:v>
                </c:pt>
                <c:pt idx="3600">
                  <c:v>814</c:v>
                </c:pt>
                <c:pt idx="3601">
                  <c:v>810</c:v>
                </c:pt>
                <c:pt idx="3602">
                  <c:v>823</c:v>
                </c:pt>
                <c:pt idx="3603">
                  <c:v>821</c:v>
                </c:pt>
                <c:pt idx="3604">
                  <c:v>824</c:v>
                </c:pt>
                <c:pt idx="3605">
                  <c:v>813</c:v>
                </c:pt>
                <c:pt idx="3606">
                  <c:v>818</c:v>
                </c:pt>
                <c:pt idx="3607">
                  <c:v>809</c:v>
                </c:pt>
                <c:pt idx="3608">
                  <c:v>813</c:v>
                </c:pt>
                <c:pt idx="3609">
                  <c:v>814</c:v>
                </c:pt>
                <c:pt idx="3610">
                  <c:v>814</c:v>
                </c:pt>
                <c:pt idx="3611">
                  <c:v>812</c:v>
                </c:pt>
                <c:pt idx="3612">
                  <c:v>813</c:v>
                </c:pt>
                <c:pt idx="3613">
                  <c:v>813</c:v>
                </c:pt>
                <c:pt idx="3614">
                  <c:v>812</c:v>
                </c:pt>
                <c:pt idx="3615">
                  <c:v>809</c:v>
                </c:pt>
                <c:pt idx="3616">
                  <c:v>812</c:v>
                </c:pt>
                <c:pt idx="3617">
                  <c:v>808</c:v>
                </c:pt>
                <c:pt idx="3618">
                  <c:v>820</c:v>
                </c:pt>
                <c:pt idx="3619">
                  <c:v>814</c:v>
                </c:pt>
                <c:pt idx="3620">
                  <c:v>810</c:v>
                </c:pt>
                <c:pt idx="3621">
                  <c:v>815</c:v>
                </c:pt>
                <c:pt idx="3622">
                  <c:v>811</c:v>
                </c:pt>
                <c:pt idx="3623">
                  <c:v>819</c:v>
                </c:pt>
                <c:pt idx="3624">
                  <c:v>807</c:v>
                </c:pt>
                <c:pt idx="3625">
                  <c:v>813</c:v>
                </c:pt>
                <c:pt idx="3626">
                  <c:v>806</c:v>
                </c:pt>
                <c:pt idx="3627">
                  <c:v>813</c:v>
                </c:pt>
                <c:pt idx="3628">
                  <c:v>811</c:v>
                </c:pt>
                <c:pt idx="3629">
                  <c:v>807</c:v>
                </c:pt>
                <c:pt idx="3630">
                  <c:v>806</c:v>
                </c:pt>
                <c:pt idx="3631">
                  <c:v>806</c:v>
                </c:pt>
                <c:pt idx="3632">
                  <c:v>806</c:v>
                </c:pt>
                <c:pt idx="3633">
                  <c:v>803</c:v>
                </c:pt>
                <c:pt idx="3634">
                  <c:v>805</c:v>
                </c:pt>
                <c:pt idx="3635">
                  <c:v>812</c:v>
                </c:pt>
                <c:pt idx="3636">
                  <c:v>807</c:v>
                </c:pt>
                <c:pt idx="3637">
                  <c:v>807</c:v>
                </c:pt>
                <c:pt idx="3638">
                  <c:v>807</c:v>
                </c:pt>
                <c:pt idx="3639">
                  <c:v>811</c:v>
                </c:pt>
                <c:pt idx="3640">
                  <c:v>806</c:v>
                </c:pt>
                <c:pt idx="3641">
                  <c:v>807</c:v>
                </c:pt>
                <c:pt idx="3642">
                  <c:v>807</c:v>
                </c:pt>
                <c:pt idx="3643">
                  <c:v>802</c:v>
                </c:pt>
                <c:pt idx="3644">
                  <c:v>805</c:v>
                </c:pt>
                <c:pt idx="3645">
                  <c:v>808</c:v>
                </c:pt>
                <c:pt idx="3646">
                  <c:v>806</c:v>
                </c:pt>
                <c:pt idx="3647">
                  <c:v>808</c:v>
                </c:pt>
                <c:pt idx="3648">
                  <c:v>808</c:v>
                </c:pt>
                <c:pt idx="3649">
                  <c:v>807</c:v>
                </c:pt>
                <c:pt idx="3650">
                  <c:v>804</c:v>
                </c:pt>
                <c:pt idx="3651">
                  <c:v>810</c:v>
                </c:pt>
                <c:pt idx="3652">
                  <c:v>804</c:v>
                </c:pt>
                <c:pt idx="3653">
                  <c:v>806</c:v>
                </c:pt>
                <c:pt idx="3654">
                  <c:v>803</c:v>
                </c:pt>
                <c:pt idx="3655">
                  <c:v>803</c:v>
                </c:pt>
                <c:pt idx="3656">
                  <c:v>803</c:v>
                </c:pt>
                <c:pt idx="3657">
                  <c:v>804</c:v>
                </c:pt>
                <c:pt idx="3658">
                  <c:v>803</c:v>
                </c:pt>
                <c:pt idx="3659">
                  <c:v>801</c:v>
                </c:pt>
                <c:pt idx="3660">
                  <c:v>809</c:v>
                </c:pt>
                <c:pt idx="3661">
                  <c:v>805</c:v>
                </c:pt>
                <c:pt idx="3662">
                  <c:v>809</c:v>
                </c:pt>
                <c:pt idx="3663">
                  <c:v>807</c:v>
                </c:pt>
                <c:pt idx="3664">
                  <c:v>809</c:v>
                </c:pt>
                <c:pt idx="3665">
                  <c:v>802</c:v>
                </c:pt>
                <c:pt idx="3666">
                  <c:v>802</c:v>
                </c:pt>
                <c:pt idx="3667">
                  <c:v>806</c:v>
                </c:pt>
                <c:pt idx="3668">
                  <c:v>805</c:v>
                </c:pt>
                <c:pt idx="3669">
                  <c:v>807</c:v>
                </c:pt>
                <c:pt idx="3670">
                  <c:v>805</c:v>
                </c:pt>
                <c:pt idx="3671">
                  <c:v>805</c:v>
                </c:pt>
                <c:pt idx="3672">
                  <c:v>804</c:v>
                </c:pt>
                <c:pt idx="3673">
                  <c:v>802</c:v>
                </c:pt>
                <c:pt idx="3674">
                  <c:v>809</c:v>
                </c:pt>
                <c:pt idx="3675">
                  <c:v>802</c:v>
                </c:pt>
                <c:pt idx="3676">
                  <c:v>802</c:v>
                </c:pt>
                <c:pt idx="3677">
                  <c:v>804</c:v>
                </c:pt>
                <c:pt idx="3678">
                  <c:v>804</c:v>
                </c:pt>
                <c:pt idx="3679">
                  <c:v>802</c:v>
                </c:pt>
                <c:pt idx="3680">
                  <c:v>804</c:v>
                </c:pt>
                <c:pt idx="3681">
                  <c:v>806</c:v>
                </c:pt>
                <c:pt idx="3682">
                  <c:v>804</c:v>
                </c:pt>
                <c:pt idx="3683">
                  <c:v>805</c:v>
                </c:pt>
                <c:pt idx="3684">
                  <c:v>805</c:v>
                </c:pt>
                <c:pt idx="3685">
                  <c:v>806</c:v>
                </c:pt>
                <c:pt idx="3686">
                  <c:v>802</c:v>
                </c:pt>
                <c:pt idx="3687">
                  <c:v>805</c:v>
                </c:pt>
                <c:pt idx="3688">
                  <c:v>802</c:v>
                </c:pt>
                <c:pt idx="3689">
                  <c:v>805</c:v>
                </c:pt>
                <c:pt idx="3690">
                  <c:v>808</c:v>
                </c:pt>
                <c:pt idx="3691">
                  <c:v>810</c:v>
                </c:pt>
                <c:pt idx="3692">
                  <c:v>803</c:v>
                </c:pt>
                <c:pt idx="3693">
                  <c:v>807</c:v>
                </c:pt>
                <c:pt idx="3694">
                  <c:v>804</c:v>
                </c:pt>
                <c:pt idx="3695">
                  <c:v>803</c:v>
                </c:pt>
                <c:pt idx="3696">
                  <c:v>806</c:v>
                </c:pt>
                <c:pt idx="3697">
                  <c:v>806</c:v>
                </c:pt>
                <c:pt idx="3698">
                  <c:v>810</c:v>
                </c:pt>
                <c:pt idx="3699">
                  <c:v>801</c:v>
                </c:pt>
                <c:pt idx="3700">
                  <c:v>802</c:v>
                </c:pt>
                <c:pt idx="3701">
                  <c:v>806</c:v>
                </c:pt>
                <c:pt idx="3702">
                  <c:v>804</c:v>
                </c:pt>
                <c:pt idx="3703">
                  <c:v>801</c:v>
                </c:pt>
                <c:pt idx="3704">
                  <c:v>806</c:v>
                </c:pt>
                <c:pt idx="3705">
                  <c:v>804</c:v>
                </c:pt>
                <c:pt idx="3706">
                  <c:v>802</c:v>
                </c:pt>
                <c:pt idx="3707">
                  <c:v>804</c:v>
                </c:pt>
                <c:pt idx="3708">
                  <c:v>807</c:v>
                </c:pt>
                <c:pt idx="3709">
                  <c:v>804</c:v>
                </c:pt>
                <c:pt idx="3710">
                  <c:v>806</c:v>
                </c:pt>
                <c:pt idx="3711">
                  <c:v>800</c:v>
                </c:pt>
                <c:pt idx="3712">
                  <c:v>807</c:v>
                </c:pt>
                <c:pt idx="3713">
                  <c:v>803</c:v>
                </c:pt>
                <c:pt idx="3714">
                  <c:v>802</c:v>
                </c:pt>
                <c:pt idx="3715">
                  <c:v>800</c:v>
                </c:pt>
                <c:pt idx="3716">
                  <c:v>806</c:v>
                </c:pt>
                <c:pt idx="3717">
                  <c:v>806</c:v>
                </c:pt>
                <c:pt idx="3718">
                  <c:v>807</c:v>
                </c:pt>
                <c:pt idx="3719">
                  <c:v>805</c:v>
                </c:pt>
                <c:pt idx="3720">
                  <c:v>803</c:v>
                </c:pt>
                <c:pt idx="3721">
                  <c:v>810</c:v>
                </c:pt>
                <c:pt idx="3722">
                  <c:v>805</c:v>
                </c:pt>
                <c:pt idx="3723">
                  <c:v>804</c:v>
                </c:pt>
                <c:pt idx="3724">
                  <c:v>804</c:v>
                </c:pt>
                <c:pt idx="3725">
                  <c:v>804</c:v>
                </c:pt>
                <c:pt idx="3726">
                  <c:v>805</c:v>
                </c:pt>
                <c:pt idx="3727">
                  <c:v>804</c:v>
                </c:pt>
                <c:pt idx="3728">
                  <c:v>802</c:v>
                </c:pt>
                <c:pt idx="3729">
                  <c:v>811</c:v>
                </c:pt>
                <c:pt idx="3730">
                  <c:v>803</c:v>
                </c:pt>
                <c:pt idx="3731">
                  <c:v>804</c:v>
                </c:pt>
                <c:pt idx="3732">
                  <c:v>803</c:v>
                </c:pt>
                <c:pt idx="3733">
                  <c:v>805</c:v>
                </c:pt>
                <c:pt idx="3734">
                  <c:v>804</c:v>
                </c:pt>
                <c:pt idx="3735">
                  <c:v>805</c:v>
                </c:pt>
                <c:pt idx="3736">
                  <c:v>807</c:v>
                </c:pt>
                <c:pt idx="3737">
                  <c:v>803</c:v>
                </c:pt>
                <c:pt idx="3738">
                  <c:v>801</c:v>
                </c:pt>
                <c:pt idx="3739">
                  <c:v>802</c:v>
                </c:pt>
                <c:pt idx="3740">
                  <c:v>805</c:v>
                </c:pt>
                <c:pt idx="3741">
                  <c:v>803</c:v>
                </c:pt>
                <c:pt idx="3742">
                  <c:v>805</c:v>
                </c:pt>
                <c:pt idx="3743">
                  <c:v>804</c:v>
                </c:pt>
                <c:pt idx="3744">
                  <c:v>806</c:v>
                </c:pt>
                <c:pt idx="3745">
                  <c:v>806</c:v>
                </c:pt>
                <c:pt idx="3746">
                  <c:v>806</c:v>
                </c:pt>
                <c:pt idx="3747">
                  <c:v>805</c:v>
                </c:pt>
                <c:pt idx="3748">
                  <c:v>800</c:v>
                </c:pt>
                <c:pt idx="3749">
                  <c:v>803</c:v>
                </c:pt>
                <c:pt idx="3750">
                  <c:v>803</c:v>
                </c:pt>
              </c:numCache>
            </c:numRef>
          </c:yVal>
          <c:smooth val="1"/>
          <c:extLst xmlns:c16r2="http://schemas.microsoft.com/office/drawing/2015/06/chart">
            <c:ext xmlns:c16="http://schemas.microsoft.com/office/drawing/2014/chart" uri="{C3380CC4-5D6E-409C-BE32-E72D297353CC}">
              <c16:uniqueId val="{00000000-2378-4A5E-999E-8FDF1AE0CDC8}"/>
            </c:ext>
          </c:extLst>
        </c:ser>
        <c:ser>
          <c:idx val="2"/>
          <c:order val="1"/>
          <c:tx>
            <c:v>(a)</c:v>
          </c:tx>
          <c:spPr>
            <a:ln w="3175">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G$252:$G$4002</c:f>
              <c:numCache>
                <c:formatCode>General</c:formatCode>
                <c:ptCount val="3751"/>
                <c:pt idx="0">
                  <c:v>667</c:v>
                </c:pt>
                <c:pt idx="1">
                  <c:v>677</c:v>
                </c:pt>
                <c:pt idx="2">
                  <c:v>675</c:v>
                </c:pt>
                <c:pt idx="3">
                  <c:v>672</c:v>
                </c:pt>
                <c:pt idx="4">
                  <c:v>669</c:v>
                </c:pt>
                <c:pt idx="5">
                  <c:v>670</c:v>
                </c:pt>
                <c:pt idx="6">
                  <c:v>669</c:v>
                </c:pt>
                <c:pt idx="7">
                  <c:v>668</c:v>
                </c:pt>
                <c:pt idx="8">
                  <c:v>667</c:v>
                </c:pt>
                <c:pt idx="9">
                  <c:v>673</c:v>
                </c:pt>
                <c:pt idx="10">
                  <c:v>671</c:v>
                </c:pt>
                <c:pt idx="11">
                  <c:v>672</c:v>
                </c:pt>
                <c:pt idx="12">
                  <c:v>685</c:v>
                </c:pt>
                <c:pt idx="13">
                  <c:v>674</c:v>
                </c:pt>
                <c:pt idx="14">
                  <c:v>675</c:v>
                </c:pt>
                <c:pt idx="15">
                  <c:v>681</c:v>
                </c:pt>
                <c:pt idx="16">
                  <c:v>667</c:v>
                </c:pt>
                <c:pt idx="17">
                  <c:v>667</c:v>
                </c:pt>
                <c:pt idx="18">
                  <c:v>667</c:v>
                </c:pt>
                <c:pt idx="19">
                  <c:v>652</c:v>
                </c:pt>
                <c:pt idx="20">
                  <c:v>675</c:v>
                </c:pt>
                <c:pt idx="21">
                  <c:v>665</c:v>
                </c:pt>
                <c:pt idx="22">
                  <c:v>671</c:v>
                </c:pt>
                <c:pt idx="23">
                  <c:v>679</c:v>
                </c:pt>
                <c:pt idx="24">
                  <c:v>662</c:v>
                </c:pt>
                <c:pt idx="25">
                  <c:v>678</c:v>
                </c:pt>
                <c:pt idx="26">
                  <c:v>670</c:v>
                </c:pt>
                <c:pt idx="27">
                  <c:v>677</c:v>
                </c:pt>
                <c:pt idx="28">
                  <c:v>662</c:v>
                </c:pt>
                <c:pt idx="29">
                  <c:v>670</c:v>
                </c:pt>
                <c:pt idx="30">
                  <c:v>671</c:v>
                </c:pt>
                <c:pt idx="31">
                  <c:v>665</c:v>
                </c:pt>
                <c:pt idx="32">
                  <c:v>683</c:v>
                </c:pt>
                <c:pt idx="33">
                  <c:v>659</c:v>
                </c:pt>
                <c:pt idx="34">
                  <c:v>679</c:v>
                </c:pt>
                <c:pt idx="35">
                  <c:v>666</c:v>
                </c:pt>
                <c:pt idx="36">
                  <c:v>665</c:v>
                </c:pt>
                <c:pt idx="37">
                  <c:v>665</c:v>
                </c:pt>
                <c:pt idx="38">
                  <c:v>678</c:v>
                </c:pt>
                <c:pt idx="39">
                  <c:v>681</c:v>
                </c:pt>
                <c:pt idx="40">
                  <c:v>679</c:v>
                </c:pt>
                <c:pt idx="41">
                  <c:v>671</c:v>
                </c:pt>
                <c:pt idx="42">
                  <c:v>665</c:v>
                </c:pt>
                <c:pt idx="43">
                  <c:v>689</c:v>
                </c:pt>
                <c:pt idx="44">
                  <c:v>690</c:v>
                </c:pt>
                <c:pt idx="45">
                  <c:v>665</c:v>
                </c:pt>
                <c:pt idx="46">
                  <c:v>655</c:v>
                </c:pt>
                <c:pt idx="47">
                  <c:v>663</c:v>
                </c:pt>
                <c:pt idx="48">
                  <c:v>673</c:v>
                </c:pt>
                <c:pt idx="49">
                  <c:v>668</c:v>
                </c:pt>
                <c:pt idx="50">
                  <c:v>668</c:v>
                </c:pt>
                <c:pt idx="51">
                  <c:v>673</c:v>
                </c:pt>
                <c:pt idx="52">
                  <c:v>678</c:v>
                </c:pt>
                <c:pt idx="53">
                  <c:v>681</c:v>
                </c:pt>
                <c:pt idx="54">
                  <c:v>664</c:v>
                </c:pt>
                <c:pt idx="55">
                  <c:v>677</c:v>
                </c:pt>
                <c:pt idx="56">
                  <c:v>664</c:v>
                </c:pt>
                <c:pt idx="57">
                  <c:v>676</c:v>
                </c:pt>
                <c:pt idx="58">
                  <c:v>665</c:v>
                </c:pt>
                <c:pt idx="59">
                  <c:v>667</c:v>
                </c:pt>
                <c:pt idx="60">
                  <c:v>672</c:v>
                </c:pt>
                <c:pt idx="61">
                  <c:v>663</c:v>
                </c:pt>
                <c:pt idx="62">
                  <c:v>677</c:v>
                </c:pt>
                <c:pt idx="63">
                  <c:v>671</c:v>
                </c:pt>
                <c:pt idx="64">
                  <c:v>666</c:v>
                </c:pt>
                <c:pt idx="65">
                  <c:v>679</c:v>
                </c:pt>
                <c:pt idx="66">
                  <c:v>672</c:v>
                </c:pt>
                <c:pt idx="67">
                  <c:v>679</c:v>
                </c:pt>
                <c:pt idx="68">
                  <c:v>668</c:v>
                </c:pt>
                <c:pt idx="69">
                  <c:v>662</c:v>
                </c:pt>
                <c:pt idx="70">
                  <c:v>682</c:v>
                </c:pt>
                <c:pt idx="71">
                  <c:v>678</c:v>
                </c:pt>
                <c:pt idx="72">
                  <c:v>677</c:v>
                </c:pt>
                <c:pt idx="73">
                  <c:v>663</c:v>
                </c:pt>
                <c:pt idx="74">
                  <c:v>677</c:v>
                </c:pt>
                <c:pt idx="75">
                  <c:v>678</c:v>
                </c:pt>
                <c:pt idx="76">
                  <c:v>683</c:v>
                </c:pt>
                <c:pt idx="77">
                  <c:v>666</c:v>
                </c:pt>
                <c:pt idx="78">
                  <c:v>666</c:v>
                </c:pt>
                <c:pt idx="79">
                  <c:v>672</c:v>
                </c:pt>
                <c:pt idx="80">
                  <c:v>673</c:v>
                </c:pt>
                <c:pt idx="81">
                  <c:v>662</c:v>
                </c:pt>
                <c:pt idx="82">
                  <c:v>667</c:v>
                </c:pt>
                <c:pt idx="83">
                  <c:v>658</c:v>
                </c:pt>
                <c:pt idx="84">
                  <c:v>667</c:v>
                </c:pt>
                <c:pt idx="85">
                  <c:v>663</c:v>
                </c:pt>
                <c:pt idx="86">
                  <c:v>669</c:v>
                </c:pt>
                <c:pt idx="87">
                  <c:v>666</c:v>
                </c:pt>
                <c:pt idx="88">
                  <c:v>654</c:v>
                </c:pt>
                <c:pt idx="89">
                  <c:v>679</c:v>
                </c:pt>
                <c:pt idx="90">
                  <c:v>655</c:v>
                </c:pt>
                <c:pt idx="91">
                  <c:v>664</c:v>
                </c:pt>
                <c:pt idx="92">
                  <c:v>670</c:v>
                </c:pt>
                <c:pt idx="93">
                  <c:v>680</c:v>
                </c:pt>
                <c:pt idx="94">
                  <c:v>666</c:v>
                </c:pt>
                <c:pt idx="95">
                  <c:v>667</c:v>
                </c:pt>
                <c:pt idx="96">
                  <c:v>670</c:v>
                </c:pt>
                <c:pt idx="97">
                  <c:v>659</c:v>
                </c:pt>
                <c:pt idx="98">
                  <c:v>676</c:v>
                </c:pt>
                <c:pt idx="99">
                  <c:v>657</c:v>
                </c:pt>
                <c:pt idx="100">
                  <c:v>662</c:v>
                </c:pt>
                <c:pt idx="101">
                  <c:v>673</c:v>
                </c:pt>
                <c:pt idx="102">
                  <c:v>668</c:v>
                </c:pt>
                <c:pt idx="103">
                  <c:v>659</c:v>
                </c:pt>
                <c:pt idx="104">
                  <c:v>664</c:v>
                </c:pt>
                <c:pt idx="105">
                  <c:v>671</c:v>
                </c:pt>
                <c:pt idx="106">
                  <c:v>670</c:v>
                </c:pt>
                <c:pt idx="107">
                  <c:v>668</c:v>
                </c:pt>
                <c:pt idx="108">
                  <c:v>682</c:v>
                </c:pt>
                <c:pt idx="109">
                  <c:v>662</c:v>
                </c:pt>
                <c:pt idx="110">
                  <c:v>660</c:v>
                </c:pt>
                <c:pt idx="111">
                  <c:v>668</c:v>
                </c:pt>
                <c:pt idx="112">
                  <c:v>665</c:v>
                </c:pt>
                <c:pt idx="113">
                  <c:v>667</c:v>
                </c:pt>
                <c:pt idx="114">
                  <c:v>692</c:v>
                </c:pt>
                <c:pt idx="115">
                  <c:v>686</c:v>
                </c:pt>
                <c:pt idx="116">
                  <c:v>655</c:v>
                </c:pt>
                <c:pt idx="117">
                  <c:v>667</c:v>
                </c:pt>
                <c:pt idx="118">
                  <c:v>682</c:v>
                </c:pt>
                <c:pt idx="119">
                  <c:v>669</c:v>
                </c:pt>
                <c:pt idx="120">
                  <c:v>687</c:v>
                </c:pt>
                <c:pt idx="121">
                  <c:v>676</c:v>
                </c:pt>
                <c:pt idx="122">
                  <c:v>673</c:v>
                </c:pt>
                <c:pt idx="123">
                  <c:v>661</c:v>
                </c:pt>
                <c:pt idx="124">
                  <c:v>674</c:v>
                </c:pt>
                <c:pt idx="125">
                  <c:v>660</c:v>
                </c:pt>
                <c:pt idx="126">
                  <c:v>679</c:v>
                </c:pt>
                <c:pt idx="127">
                  <c:v>666</c:v>
                </c:pt>
                <c:pt idx="128">
                  <c:v>673</c:v>
                </c:pt>
                <c:pt idx="129">
                  <c:v>672</c:v>
                </c:pt>
                <c:pt idx="130">
                  <c:v>667</c:v>
                </c:pt>
                <c:pt idx="131">
                  <c:v>664</c:v>
                </c:pt>
                <c:pt idx="132">
                  <c:v>673</c:v>
                </c:pt>
                <c:pt idx="133">
                  <c:v>645</c:v>
                </c:pt>
                <c:pt idx="134">
                  <c:v>665</c:v>
                </c:pt>
                <c:pt idx="135">
                  <c:v>680</c:v>
                </c:pt>
                <c:pt idx="136">
                  <c:v>666</c:v>
                </c:pt>
                <c:pt idx="137">
                  <c:v>668</c:v>
                </c:pt>
                <c:pt idx="138">
                  <c:v>669</c:v>
                </c:pt>
                <c:pt idx="139">
                  <c:v>681</c:v>
                </c:pt>
                <c:pt idx="140">
                  <c:v>669</c:v>
                </c:pt>
                <c:pt idx="141">
                  <c:v>678</c:v>
                </c:pt>
                <c:pt idx="142">
                  <c:v>655</c:v>
                </c:pt>
                <c:pt idx="143">
                  <c:v>681</c:v>
                </c:pt>
                <c:pt idx="144">
                  <c:v>671</c:v>
                </c:pt>
                <c:pt idx="145">
                  <c:v>673</c:v>
                </c:pt>
                <c:pt idx="146">
                  <c:v>667</c:v>
                </c:pt>
                <c:pt idx="147">
                  <c:v>659</c:v>
                </c:pt>
                <c:pt idx="148">
                  <c:v>655</c:v>
                </c:pt>
                <c:pt idx="149">
                  <c:v>665</c:v>
                </c:pt>
                <c:pt idx="150">
                  <c:v>663</c:v>
                </c:pt>
                <c:pt idx="151">
                  <c:v>671</c:v>
                </c:pt>
                <c:pt idx="152">
                  <c:v>660</c:v>
                </c:pt>
                <c:pt idx="153">
                  <c:v>677</c:v>
                </c:pt>
                <c:pt idx="154">
                  <c:v>663</c:v>
                </c:pt>
                <c:pt idx="155">
                  <c:v>664</c:v>
                </c:pt>
                <c:pt idx="156">
                  <c:v>651</c:v>
                </c:pt>
                <c:pt idx="157">
                  <c:v>660</c:v>
                </c:pt>
                <c:pt idx="158">
                  <c:v>653</c:v>
                </c:pt>
                <c:pt idx="159">
                  <c:v>641</c:v>
                </c:pt>
                <c:pt idx="160">
                  <c:v>658</c:v>
                </c:pt>
                <c:pt idx="161">
                  <c:v>650</c:v>
                </c:pt>
                <c:pt idx="162">
                  <c:v>675</c:v>
                </c:pt>
                <c:pt idx="163">
                  <c:v>668</c:v>
                </c:pt>
                <c:pt idx="164">
                  <c:v>659</c:v>
                </c:pt>
                <c:pt idx="165">
                  <c:v>663</c:v>
                </c:pt>
                <c:pt idx="166">
                  <c:v>671</c:v>
                </c:pt>
                <c:pt idx="167">
                  <c:v>657</c:v>
                </c:pt>
                <c:pt idx="168">
                  <c:v>678</c:v>
                </c:pt>
                <c:pt idx="169">
                  <c:v>666</c:v>
                </c:pt>
                <c:pt idx="170">
                  <c:v>663</c:v>
                </c:pt>
                <c:pt idx="171">
                  <c:v>656</c:v>
                </c:pt>
                <c:pt idx="172">
                  <c:v>669</c:v>
                </c:pt>
                <c:pt idx="173">
                  <c:v>678</c:v>
                </c:pt>
                <c:pt idx="174">
                  <c:v>679</c:v>
                </c:pt>
                <c:pt idx="175">
                  <c:v>662</c:v>
                </c:pt>
                <c:pt idx="176">
                  <c:v>647</c:v>
                </c:pt>
                <c:pt idx="177">
                  <c:v>671</c:v>
                </c:pt>
                <c:pt idx="178">
                  <c:v>672</c:v>
                </c:pt>
                <c:pt idx="179">
                  <c:v>666</c:v>
                </c:pt>
                <c:pt idx="180">
                  <c:v>657</c:v>
                </c:pt>
                <c:pt idx="181">
                  <c:v>645</c:v>
                </c:pt>
                <c:pt idx="182">
                  <c:v>663</c:v>
                </c:pt>
                <c:pt idx="183">
                  <c:v>660</c:v>
                </c:pt>
                <c:pt idx="184">
                  <c:v>662</c:v>
                </c:pt>
                <c:pt idx="185">
                  <c:v>660</c:v>
                </c:pt>
                <c:pt idx="186">
                  <c:v>670</c:v>
                </c:pt>
                <c:pt idx="187">
                  <c:v>656</c:v>
                </c:pt>
                <c:pt idx="188">
                  <c:v>658</c:v>
                </c:pt>
                <c:pt idx="189">
                  <c:v>668</c:v>
                </c:pt>
                <c:pt idx="190">
                  <c:v>659</c:v>
                </c:pt>
                <c:pt idx="191">
                  <c:v>653</c:v>
                </c:pt>
                <c:pt idx="192">
                  <c:v>675</c:v>
                </c:pt>
                <c:pt idx="193">
                  <c:v>649</c:v>
                </c:pt>
                <c:pt idx="194">
                  <c:v>664</c:v>
                </c:pt>
                <c:pt idx="195">
                  <c:v>658</c:v>
                </c:pt>
                <c:pt idx="196">
                  <c:v>658</c:v>
                </c:pt>
                <c:pt idx="197">
                  <c:v>665</c:v>
                </c:pt>
                <c:pt idx="198">
                  <c:v>657</c:v>
                </c:pt>
                <c:pt idx="199">
                  <c:v>649</c:v>
                </c:pt>
                <c:pt idx="200">
                  <c:v>653</c:v>
                </c:pt>
                <c:pt idx="201">
                  <c:v>659</c:v>
                </c:pt>
                <c:pt idx="202">
                  <c:v>663</c:v>
                </c:pt>
                <c:pt idx="203">
                  <c:v>654</c:v>
                </c:pt>
                <c:pt idx="204">
                  <c:v>659</c:v>
                </c:pt>
                <c:pt idx="205">
                  <c:v>656</c:v>
                </c:pt>
                <c:pt idx="206">
                  <c:v>674</c:v>
                </c:pt>
                <c:pt idx="207">
                  <c:v>645</c:v>
                </c:pt>
                <c:pt idx="208">
                  <c:v>657</c:v>
                </c:pt>
                <c:pt idx="209">
                  <c:v>644</c:v>
                </c:pt>
                <c:pt idx="210">
                  <c:v>668</c:v>
                </c:pt>
                <c:pt idx="211">
                  <c:v>656</c:v>
                </c:pt>
                <c:pt idx="212">
                  <c:v>663</c:v>
                </c:pt>
                <c:pt idx="213">
                  <c:v>660</c:v>
                </c:pt>
                <c:pt idx="214">
                  <c:v>659</c:v>
                </c:pt>
                <c:pt idx="215">
                  <c:v>649</c:v>
                </c:pt>
                <c:pt idx="216">
                  <c:v>662</c:v>
                </c:pt>
                <c:pt idx="217">
                  <c:v>664</c:v>
                </c:pt>
                <c:pt idx="218">
                  <c:v>662</c:v>
                </c:pt>
                <c:pt idx="219">
                  <c:v>653</c:v>
                </c:pt>
                <c:pt idx="220">
                  <c:v>667</c:v>
                </c:pt>
                <c:pt idx="221">
                  <c:v>657</c:v>
                </c:pt>
                <c:pt idx="222">
                  <c:v>670</c:v>
                </c:pt>
                <c:pt idx="223">
                  <c:v>673</c:v>
                </c:pt>
                <c:pt idx="224">
                  <c:v>660</c:v>
                </c:pt>
                <c:pt idx="225">
                  <c:v>661</c:v>
                </c:pt>
                <c:pt idx="226">
                  <c:v>675</c:v>
                </c:pt>
                <c:pt idx="227">
                  <c:v>660</c:v>
                </c:pt>
                <c:pt idx="228">
                  <c:v>660</c:v>
                </c:pt>
                <c:pt idx="229">
                  <c:v>656</c:v>
                </c:pt>
                <c:pt idx="230">
                  <c:v>668</c:v>
                </c:pt>
                <c:pt idx="231">
                  <c:v>669</c:v>
                </c:pt>
                <c:pt idx="232">
                  <c:v>648</c:v>
                </c:pt>
                <c:pt idx="233">
                  <c:v>673</c:v>
                </c:pt>
                <c:pt idx="234">
                  <c:v>659</c:v>
                </c:pt>
                <c:pt idx="235">
                  <c:v>659</c:v>
                </c:pt>
                <c:pt idx="236">
                  <c:v>651</c:v>
                </c:pt>
                <c:pt idx="237">
                  <c:v>652</c:v>
                </c:pt>
                <c:pt idx="238">
                  <c:v>660</c:v>
                </c:pt>
                <c:pt idx="239">
                  <c:v>652</c:v>
                </c:pt>
                <c:pt idx="240">
                  <c:v>649</c:v>
                </c:pt>
                <c:pt idx="241">
                  <c:v>650</c:v>
                </c:pt>
                <c:pt idx="242">
                  <c:v>659</c:v>
                </c:pt>
                <c:pt idx="243">
                  <c:v>656</c:v>
                </c:pt>
                <c:pt idx="244">
                  <c:v>658</c:v>
                </c:pt>
                <c:pt idx="245">
                  <c:v>661</c:v>
                </c:pt>
                <c:pt idx="246">
                  <c:v>654</c:v>
                </c:pt>
                <c:pt idx="247">
                  <c:v>655</c:v>
                </c:pt>
                <c:pt idx="248">
                  <c:v>659</c:v>
                </c:pt>
                <c:pt idx="249">
                  <c:v>651</c:v>
                </c:pt>
                <c:pt idx="250">
                  <c:v>654</c:v>
                </c:pt>
                <c:pt idx="251">
                  <c:v>644</c:v>
                </c:pt>
                <c:pt idx="252">
                  <c:v>675</c:v>
                </c:pt>
                <c:pt idx="253">
                  <c:v>662</c:v>
                </c:pt>
                <c:pt idx="254">
                  <c:v>646</c:v>
                </c:pt>
                <c:pt idx="255">
                  <c:v>652</c:v>
                </c:pt>
                <c:pt idx="256">
                  <c:v>661</c:v>
                </c:pt>
                <c:pt idx="257">
                  <c:v>659</c:v>
                </c:pt>
                <c:pt idx="258">
                  <c:v>663</c:v>
                </c:pt>
                <c:pt idx="259">
                  <c:v>650</c:v>
                </c:pt>
                <c:pt idx="260">
                  <c:v>658</c:v>
                </c:pt>
                <c:pt idx="261">
                  <c:v>653</c:v>
                </c:pt>
                <c:pt idx="262">
                  <c:v>645</c:v>
                </c:pt>
                <c:pt idx="263">
                  <c:v>658</c:v>
                </c:pt>
                <c:pt idx="264">
                  <c:v>654</c:v>
                </c:pt>
                <c:pt idx="265">
                  <c:v>646</c:v>
                </c:pt>
                <c:pt idx="266">
                  <c:v>642</c:v>
                </c:pt>
                <c:pt idx="267">
                  <c:v>661</c:v>
                </c:pt>
                <c:pt idx="268">
                  <c:v>644</c:v>
                </c:pt>
                <c:pt idx="269">
                  <c:v>657</c:v>
                </c:pt>
                <c:pt idx="270">
                  <c:v>668</c:v>
                </c:pt>
                <c:pt idx="271">
                  <c:v>654</c:v>
                </c:pt>
                <c:pt idx="272">
                  <c:v>654</c:v>
                </c:pt>
                <c:pt idx="273">
                  <c:v>646</c:v>
                </c:pt>
                <c:pt idx="274">
                  <c:v>663</c:v>
                </c:pt>
                <c:pt idx="275">
                  <c:v>662</c:v>
                </c:pt>
                <c:pt idx="276">
                  <c:v>654</c:v>
                </c:pt>
                <c:pt idx="277">
                  <c:v>650</c:v>
                </c:pt>
                <c:pt idx="278">
                  <c:v>655</c:v>
                </c:pt>
                <c:pt idx="279">
                  <c:v>663</c:v>
                </c:pt>
                <c:pt idx="280">
                  <c:v>653</c:v>
                </c:pt>
                <c:pt idx="281">
                  <c:v>653</c:v>
                </c:pt>
                <c:pt idx="282">
                  <c:v>638</c:v>
                </c:pt>
                <c:pt idx="283">
                  <c:v>659</c:v>
                </c:pt>
                <c:pt idx="284">
                  <c:v>630</c:v>
                </c:pt>
                <c:pt idx="285">
                  <c:v>651</c:v>
                </c:pt>
                <c:pt idx="286">
                  <c:v>650</c:v>
                </c:pt>
                <c:pt idx="287">
                  <c:v>654</c:v>
                </c:pt>
                <c:pt idx="288">
                  <c:v>643</c:v>
                </c:pt>
                <c:pt idx="289">
                  <c:v>665</c:v>
                </c:pt>
                <c:pt idx="290">
                  <c:v>638</c:v>
                </c:pt>
                <c:pt idx="291">
                  <c:v>657</c:v>
                </c:pt>
                <c:pt idx="292">
                  <c:v>659</c:v>
                </c:pt>
                <c:pt idx="293">
                  <c:v>659</c:v>
                </c:pt>
                <c:pt idx="294">
                  <c:v>655</c:v>
                </c:pt>
                <c:pt idx="295">
                  <c:v>655</c:v>
                </c:pt>
                <c:pt idx="296">
                  <c:v>651</c:v>
                </c:pt>
                <c:pt idx="297">
                  <c:v>662</c:v>
                </c:pt>
                <c:pt idx="298">
                  <c:v>649</c:v>
                </c:pt>
                <c:pt idx="299">
                  <c:v>646</c:v>
                </c:pt>
                <c:pt idx="300">
                  <c:v>644</c:v>
                </c:pt>
                <c:pt idx="301">
                  <c:v>651</c:v>
                </c:pt>
                <c:pt idx="302">
                  <c:v>647</c:v>
                </c:pt>
                <c:pt idx="303">
                  <c:v>641</c:v>
                </c:pt>
                <c:pt idx="304">
                  <c:v>664</c:v>
                </c:pt>
                <c:pt idx="305">
                  <c:v>656</c:v>
                </c:pt>
                <c:pt idx="306">
                  <c:v>635</c:v>
                </c:pt>
                <c:pt idx="307">
                  <c:v>667</c:v>
                </c:pt>
                <c:pt idx="308">
                  <c:v>658</c:v>
                </c:pt>
                <c:pt idx="309">
                  <c:v>663</c:v>
                </c:pt>
                <c:pt idx="310">
                  <c:v>674</c:v>
                </c:pt>
                <c:pt idx="311">
                  <c:v>676</c:v>
                </c:pt>
                <c:pt idx="312">
                  <c:v>666</c:v>
                </c:pt>
                <c:pt idx="313">
                  <c:v>685</c:v>
                </c:pt>
                <c:pt idx="314">
                  <c:v>680</c:v>
                </c:pt>
                <c:pt idx="315">
                  <c:v>686</c:v>
                </c:pt>
                <c:pt idx="316">
                  <c:v>686</c:v>
                </c:pt>
                <c:pt idx="317">
                  <c:v>678</c:v>
                </c:pt>
                <c:pt idx="318">
                  <c:v>684</c:v>
                </c:pt>
                <c:pt idx="319">
                  <c:v>670</c:v>
                </c:pt>
                <c:pt idx="320">
                  <c:v>664</c:v>
                </c:pt>
                <c:pt idx="321">
                  <c:v>657</c:v>
                </c:pt>
                <c:pt idx="322">
                  <c:v>657</c:v>
                </c:pt>
                <c:pt idx="323">
                  <c:v>648</c:v>
                </c:pt>
                <c:pt idx="324">
                  <c:v>649</c:v>
                </c:pt>
                <c:pt idx="325">
                  <c:v>660</c:v>
                </c:pt>
                <c:pt idx="326">
                  <c:v>644</c:v>
                </c:pt>
                <c:pt idx="327">
                  <c:v>641</c:v>
                </c:pt>
                <c:pt idx="328">
                  <c:v>643</c:v>
                </c:pt>
                <c:pt idx="329">
                  <c:v>638</c:v>
                </c:pt>
                <c:pt idx="330">
                  <c:v>636</c:v>
                </c:pt>
                <c:pt idx="331">
                  <c:v>639</c:v>
                </c:pt>
                <c:pt idx="332">
                  <c:v>642</c:v>
                </c:pt>
                <c:pt idx="333">
                  <c:v>645</c:v>
                </c:pt>
                <c:pt idx="334">
                  <c:v>640</c:v>
                </c:pt>
                <c:pt idx="335">
                  <c:v>639</c:v>
                </c:pt>
                <c:pt idx="336">
                  <c:v>637</c:v>
                </c:pt>
                <c:pt idx="337">
                  <c:v>643</c:v>
                </c:pt>
                <c:pt idx="338">
                  <c:v>642</c:v>
                </c:pt>
                <c:pt idx="339">
                  <c:v>643</c:v>
                </c:pt>
                <c:pt idx="340">
                  <c:v>654</c:v>
                </c:pt>
                <c:pt idx="341">
                  <c:v>635</c:v>
                </c:pt>
                <c:pt idx="342">
                  <c:v>645</c:v>
                </c:pt>
                <c:pt idx="343">
                  <c:v>646</c:v>
                </c:pt>
                <c:pt idx="344">
                  <c:v>653</c:v>
                </c:pt>
                <c:pt idx="345">
                  <c:v>638</c:v>
                </c:pt>
                <c:pt idx="346">
                  <c:v>652</c:v>
                </c:pt>
                <c:pt idx="347">
                  <c:v>642</c:v>
                </c:pt>
                <c:pt idx="348">
                  <c:v>646</c:v>
                </c:pt>
                <c:pt idx="349">
                  <c:v>637</c:v>
                </c:pt>
                <c:pt idx="350">
                  <c:v>641</c:v>
                </c:pt>
                <c:pt idx="351">
                  <c:v>638</c:v>
                </c:pt>
                <c:pt idx="352">
                  <c:v>639</c:v>
                </c:pt>
                <c:pt idx="353">
                  <c:v>628</c:v>
                </c:pt>
                <c:pt idx="354">
                  <c:v>639</c:v>
                </c:pt>
                <c:pt idx="355">
                  <c:v>639</c:v>
                </c:pt>
                <c:pt idx="356">
                  <c:v>638</c:v>
                </c:pt>
                <c:pt idx="357">
                  <c:v>644</c:v>
                </c:pt>
                <c:pt idx="358">
                  <c:v>640</c:v>
                </c:pt>
                <c:pt idx="359">
                  <c:v>641</c:v>
                </c:pt>
                <c:pt idx="360">
                  <c:v>630</c:v>
                </c:pt>
                <c:pt idx="361">
                  <c:v>632</c:v>
                </c:pt>
                <c:pt idx="362">
                  <c:v>636</c:v>
                </c:pt>
                <c:pt idx="363">
                  <c:v>640</c:v>
                </c:pt>
                <c:pt idx="364">
                  <c:v>626</c:v>
                </c:pt>
                <c:pt idx="365">
                  <c:v>643</c:v>
                </c:pt>
                <c:pt idx="366">
                  <c:v>634</c:v>
                </c:pt>
                <c:pt idx="367">
                  <c:v>634</c:v>
                </c:pt>
                <c:pt idx="368">
                  <c:v>632</c:v>
                </c:pt>
                <c:pt idx="369">
                  <c:v>639</c:v>
                </c:pt>
                <c:pt idx="370">
                  <c:v>635</c:v>
                </c:pt>
                <c:pt idx="371">
                  <c:v>634</c:v>
                </c:pt>
                <c:pt idx="372">
                  <c:v>637</c:v>
                </c:pt>
                <c:pt idx="373">
                  <c:v>640</c:v>
                </c:pt>
                <c:pt idx="374">
                  <c:v>630</c:v>
                </c:pt>
                <c:pt idx="375">
                  <c:v>642</c:v>
                </c:pt>
                <c:pt idx="376">
                  <c:v>630</c:v>
                </c:pt>
                <c:pt idx="377">
                  <c:v>631</c:v>
                </c:pt>
                <c:pt idx="378">
                  <c:v>643</c:v>
                </c:pt>
                <c:pt idx="379">
                  <c:v>634</c:v>
                </c:pt>
                <c:pt idx="380">
                  <c:v>633</c:v>
                </c:pt>
                <c:pt idx="381">
                  <c:v>643</c:v>
                </c:pt>
                <c:pt idx="382">
                  <c:v>637</c:v>
                </c:pt>
                <c:pt idx="383">
                  <c:v>635</c:v>
                </c:pt>
                <c:pt idx="384">
                  <c:v>639</c:v>
                </c:pt>
                <c:pt idx="385">
                  <c:v>639</c:v>
                </c:pt>
                <c:pt idx="386">
                  <c:v>639</c:v>
                </c:pt>
                <c:pt idx="387">
                  <c:v>631</c:v>
                </c:pt>
                <c:pt idx="388">
                  <c:v>630</c:v>
                </c:pt>
                <c:pt idx="389">
                  <c:v>639</c:v>
                </c:pt>
                <c:pt idx="390">
                  <c:v>633</c:v>
                </c:pt>
                <c:pt idx="391">
                  <c:v>624</c:v>
                </c:pt>
                <c:pt idx="392">
                  <c:v>635</c:v>
                </c:pt>
                <c:pt idx="393">
                  <c:v>641</c:v>
                </c:pt>
                <c:pt idx="394">
                  <c:v>628</c:v>
                </c:pt>
                <c:pt idx="395">
                  <c:v>626</c:v>
                </c:pt>
                <c:pt idx="396">
                  <c:v>632</c:v>
                </c:pt>
                <c:pt idx="397">
                  <c:v>640</c:v>
                </c:pt>
                <c:pt idx="398">
                  <c:v>630</c:v>
                </c:pt>
                <c:pt idx="399">
                  <c:v>633</c:v>
                </c:pt>
                <c:pt idx="400">
                  <c:v>641</c:v>
                </c:pt>
                <c:pt idx="401">
                  <c:v>634</c:v>
                </c:pt>
                <c:pt idx="402">
                  <c:v>625</c:v>
                </c:pt>
                <c:pt idx="403">
                  <c:v>635</c:v>
                </c:pt>
                <c:pt idx="404">
                  <c:v>628</c:v>
                </c:pt>
                <c:pt idx="405">
                  <c:v>633</c:v>
                </c:pt>
                <c:pt idx="406">
                  <c:v>628</c:v>
                </c:pt>
                <c:pt idx="407">
                  <c:v>637</c:v>
                </c:pt>
                <c:pt idx="408">
                  <c:v>631</c:v>
                </c:pt>
                <c:pt idx="409">
                  <c:v>632</c:v>
                </c:pt>
                <c:pt idx="410">
                  <c:v>631</c:v>
                </c:pt>
                <c:pt idx="411">
                  <c:v>638</c:v>
                </c:pt>
                <c:pt idx="412">
                  <c:v>633</c:v>
                </c:pt>
                <c:pt idx="413">
                  <c:v>628</c:v>
                </c:pt>
                <c:pt idx="414">
                  <c:v>631</c:v>
                </c:pt>
                <c:pt idx="415">
                  <c:v>631</c:v>
                </c:pt>
                <c:pt idx="416">
                  <c:v>637</c:v>
                </c:pt>
                <c:pt idx="417">
                  <c:v>630</c:v>
                </c:pt>
                <c:pt idx="418">
                  <c:v>644</c:v>
                </c:pt>
                <c:pt idx="419">
                  <c:v>624</c:v>
                </c:pt>
                <c:pt idx="420">
                  <c:v>629</c:v>
                </c:pt>
                <c:pt idx="421">
                  <c:v>635</c:v>
                </c:pt>
                <c:pt idx="422">
                  <c:v>638</c:v>
                </c:pt>
                <c:pt idx="423">
                  <c:v>635</c:v>
                </c:pt>
                <c:pt idx="424">
                  <c:v>636</c:v>
                </c:pt>
                <c:pt idx="425">
                  <c:v>628</c:v>
                </c:pt>
                <c:pt idx="426">
                  <c:v>633</c:v>
                </c:pt>
                <c:pt idx="427">
                  <c:v>641</c:v>
                </c:pt>
                <c:pt idx="428">
                  <c:v>629</c:v>
                </c:pt>
                <c:pt idx="429">
                  <c:v>638</c:v>
                </c:pt>
                <c:pt idx="430">
                  <c:v>647</c:v>
                </c:pt>
                <c:pt idx="431">
                  <c:v>630</c:v>
                </c:pt>
                <c:pt idx="432">
                  <c:v>632</c:v>
                </c:pt>
                <c:pt idx="433">
                  <c:v>635</c:v>
                </c:pt>
                <c:pt idx="434">
                  <c:v>652</c:v>
                </c:pt>
                <c:pt idx="435">
                  <c:v>639</c:v>
                </c:pt>
                <c:pt idx="436">
                  <c:v>629</c:v>
                </c:pt>
                <c:pt idx="437">
                  <c:v>629</c:v>
                </c:pt>
                <c:pt idx="438">
                  <c:v>627</c:v>
                </c:pt>
                <c:pt idx="439">
                  <c:v>626</c:v>
                </c:pt>
                <c:pt idx="440">
                  <c:v>632</c:v>
                </c:pt>
                <c:pt idx="441">
                  <c:v>635</c:v>
                </c:pt>
                <c:pt idx="442">
                  <c:v>637</c:v>
                </c:pt>
                <c:pt idx="443">
                  <c:v>624</c:v>
                </c:pt>
                <c:pt idx="444">
                  <c:v>627</c:v>
                </c:pt>
                <c:pt idx="445">
                  <c:v>633</c:v>
                </c:pt>
                <c:pt idx="446">
                  <c:v>636</c:v>
                </c:pt>
                <c:pt idx="447">
                  <c:v>634</c:v>
                </c:pt>
                <c:pt idx="448">
                  <c:v>634</c:v>
                </c:pt>
                <c:pt idx="449">
                  <c:v>634</c:v>
                </c:pt>
                <c:pt idx="450">
                  <c:v>635</c:v>
                </c:pt>
                <c:pt idx="451">
                  <c:v>635</c:v>
                </c:pt>
                <c:pt idx="452">
                  <c:v>632</c:v>
                </c:pt>
                <c:pt idx="453">
                  <c:v>635</c:v>
                </c:pt>
                <c:pt idx="454">
                  <c:v>623</c:v>
                </c:pt>
                <c:pt idx="455">
                  <c:v>627</c:v>
                </c:pt>
                <c:pt idx="456">
                  <c:v>626</c:v>
                </c:pt>
                <c:pt idx="457">
                  <c:v>626</c:v>
                </c:pt>
                <c:pt idx="458">
                  <c:v>620</c:v>
                </c:pt>
                <c:pt idx="459">
                  <c:v>632</c:v>
                </c:pt>
                <c:pt idx="460">
                  <c:v>631</c:v>
                </c:pt>
                <c:pt idx="461">
                  <c:v>629</c:v>
                </c:pt>
                <c:pt idx="462">
                  <c:v>632</c:v>
                </c:pt>
                <c:pt idx="463">
                  <c:v>629</c:v>
                </c:pt>
                <c:pt idx="464">
                  <c:v>631</c:v>
                </c:pt>
                <c:pt idx="465">
                  <c:v>628</c:v>
                </c:pt>
                <c:pt idx="466">
                  <c:v>629</c:v>
                </c:pt>
                <c:pt idx="467">
                  <c:v>622</c:v>
                </c:pt>
                <c:pt idx="468">
                  <c:v>633</c:v>
                </c:pt>
                <c:pt idx="469">
                  <c:v>634</c:v>
                </c:pt>
                <c:pt idx="470">
                  <c:v>625</c:v>
                </c:pt>
                <c:pt idx="471">
                  <c:v>625</c:v>
                </c:pt>
                <c:pt idx="472">
                  <c:v>625</c:v>
                </c:pt>
                <c:pt idx="473">
                  <c:v>635</c:v>
                </c:pt>
                <c:pt idx="474">
                  <c:v>627</c:v>
                </c:pt>
                <c:pt idx="475">
                  <c:v>624</c:v>
                </c:pt>
                <c:pt idx="476">
                  <c:v>622</c:v>
                </c:pt>
                <c:pt idx="477">
                  <c:v>628</c:v>
                </c:pt>
                <c:pt idx="478">
                  <c:v>628</c:v>
                </c:pt>
                <c:pt idx="479">
                  <c:v>635</c:v>
                </c:pt>
                <c:pt idx="480">
                  <c:v>628</c:v>
                </c:pt>
                <c:pt idx="481">
                  <c:v>626</c:v>
                </c:pt>
                <c:pt idx="482">
                  <c:v>632</c:v>
                </c:pt>
                <c:pt idx="483">
                  <c:v>633</c:v>
                </c:pt>
                <c:pt idx="484">
                  <c:v>630</c:v>
                </c:pt>
                <c:pt idx="485">
                  <c:v>617</c:v>
                </c:pt>
                <c:pt idx="486">
                  <c:v>629</c:v>
                </c:pt>
                <c:pt idx="487">
                  <c:v>628</c:v>
                </c:pt>
                <c:pt idx="488">
                  <c:v>641</c:v>
                </c:pt>
                <c:pt idx="489">
                  <c:v>621</c:v>
                </c:pt>
                <c:pt idx="490">
                  <c:v>630</c:v>
                </c:pt>
                <c:pt idx="491">
                  <c:v>624</c:v>
                </c:pt>
                <c:pt idx="492">
                  <c:v>619</c:v>
                </c:pt>
                <c:pt idx="493">
                  <c:v>625</c:v>
                </c:pt>
                <c:pt idx="494">
                  <c:v>628</c:v>
                </c:pt>
                <c:pt idx="495">
                  <c:v>629</c:v>
                </c:pt>
                <c:pt idx="496">
                  <c:v>626</c:v>
                </c:pt>
                <c:pt idx="497">
                  <c:v>627</c:v>
                </c:pt>
                <c:pt idx="498">
                  <c:v>624</c:v>
                </c:pt>
                <c:pt idx="499">
                  <c:v>623</c:v>
                </c:pt>
                <c:pt idx="500">
                  <c:v>625</c:v>
                </c:pt>
                <c:pt idx="501">
                  <c:v>637</c:v>
                </c:pt>
                <c:pt idx="502">
                  <c:v>620</c:v>
                </c:pt>
                <c:pt idx="503">
                  <c:v>628</c:v>
                </c:pt>
                <c:pt idx="504">
                  <c:v>619</c:v>
                </c:pt>
                <c:pt idx="505">
                  <c:v>621</c:v>
                </c:pt>
                <c:pt idx="506">
                  <c:v>629</c:v>
                </c:pt>
                <c:pt idx="507">
                  <c:v>625</c:v>
                </c:pt>
                <c:pt idx="508">
                  <c:v>619</c:v>
                </c:pt>
                <c:pt idx="509">
                  <c:v>622</c:v>
                </c:pt>
                <c:pt idx="510">
                  <c:v>634</c:v>
                </c:pt>
                <c:pt idx="511">
                  <c:v>630</c:v>
                </c:pt>
                <c:pt idx="512">
                  <c:v>631</c:v>
                </c:pt>
                <c:pt idx="513">
                  <c:v>629</c:v>
                </c:pt>
                <c:pt idx="514">
                  <c:v>630</c:v>
                </c:pt>
                <c:pt idx="515">
                  <c:v>626</c:v>
                </c:pt>
                <c:pt idx="516">
                  <c:v>636</c:v>
                </c:pt>
                <c:pt idx="517">
                  <c:v>622</c:v>
                </c:pt>
                <c:pt idx="518">
                  <c:v>623</c:v>
                </c:pt>
                <c:pt idx="519">
                  <c:v>620</c:v>
                </c:pt>
                <c:pt idx="520">
                  <c:v>618</c:v>
                </c:pt>
                <c:pt idx="521">
                  <c:v>622</c:v>
                </c:pt>
                <c:pt idx="522">
                  <c:v>629</c:v>
                </c:pt>
                <c:pt idx="523">
                  <c:v>622</c:v>
                </c:pt>
                <c:pt idx="524">
                  <c:v>630</c:v>
                </c:pt>
                <c:pt idx="525">
                  <c:v>623</c:v>
                </c:pt>
                <c:pt idx="526">
                  <c:v>623</c:v>
                </c:pt>
                <c:pt idx="527">
                  <c:v>621</c:v>
                </c:pt>
                <c:pt idx="528">
                  <c:v>628</c:v>
                </c:pt>
                <c:pt idx="529">
                  <c:v>626</c:v>
                </c:pt>
                <c:pt idx="530">
                  <c:v>630</c:v>
                </c:pt>
                <c:pt idx="531">
                  <c:v>619</c:v>
                </c:pt>
                <c:pt idx="532">
                  <c:v>622</c:v>
                </c:pt>
                <c:pt idx="533">
                  <c:v>628</c:v>
                </c:pt>
                <c:pt idx="534">
                  <c:v>627</c:v>
                </c:pt>
                <c:pt idx="535">
                  <c:v>632</c:v>
                </c:pt>
                <c:pt idx="536">
                  <c:v>625</c:v>
                </c:pt>
                <c:pt idx="537">
                  <c:v>626</c:v>
                </c:pt>
                <c:pt idx="538">
                  <c:v>620</c:v>
                </c:pt>
                <c:pt idx="539">
                  <c:v>626</c:v>
                </c:pt>
                <c:pt idx="540">
                  <c:v>627</c:v>
                </c:pt>
                <c:pt idx="541">
                  <c:v>623</c:v>
                </c:pt>
                <c:pt idx="542">
                  <c:v>618</c:v>
                </c:pt>
                <c:pt idx="543">
                  <c:v>633</c:v>
                </c:pt>
                <c:pt idx="544">
                  <c:v>629</c:v>
                </c:pt>
                <c:pt idx="545">
                  <c:v>617</c:v>
                </c:pt>
                <c:pt idx="546">
                  <c:v>623</c:v>
                </c:pt>
                <c:pt idx="547">
                  <c:v>622</c:v>
                </c:pt>
                <c:pt idx="548">
                  <c:v>625</c:v>
                </c:pt>
                <c:pt idx="549">
                  <c:v>624</c:v>
                </c:pt>
                <c:pt idx="550">
                  <c:v>630</c:v>
                </c:pt>
                <c:pt idx="551">
                  <c:v>622</c:v>
                </c:pt>
                <c:pt idx="552">
                  <c:v>624</c:v>
                </c:pt>
                <c:pt idx="553">
                  <c:v>623</c:v>
                </c:pt>
                <c:pt idx="554">
                  <c:v>634</c:v>
                </c:pt>
                <c:pt idx="555">
                  <c:v>621</c:v>
                </c:pt>
                <c:pt idx="556">
                  <c:v>629</c:v>
                </c:pt>
                <c:pt idx="557">
                  <c:v>633</c:v>
                </c:pt>
                <c:pt idx="558">
                  <c:v>624</c:v>
                </c:pt>
                <c:pt idx="559">
                  <c:v>630</c:v>
                </c:pt>
                <c:pt idx="560">
                  <c:v>623</c:v>
                </c:pt>
                <c:pt idx="561">
                  <c:v>625</c:v>
                </c:pt>
                <c:pt idx="562">
                  <c:v>631</c:v>
                </c:pt>
                <c:pt idx="563">
                  <c:v>623</c:v>
                </c:pt>
                <c:pt idx="564">
                  <c:v>627</c:v>
                </c:pt>
                <c:pt idx="565">
                  <c:v>628</c:v>
                </c:pt>
                <c:pt idx="566">
                  <c:v>618</c:v>
                </c:pt>
                <c:pt idx="567">
                  <c:v>617</c:v>
                </c:pt>
                <c:pt idx="568">
                  <c:v>622</c:v>
                </c:pt>
                <c:pt idx="569">
                  <c:v>636</c:v>
                </c:pt>
                <c:pt idx="570">
                  <c:v>630</c:v>
                </c:pt>
                <c:pt idx="571">
                  <c:v>619</c:v>
                </c:pt>
                <c:pt idx="572">
                  <c:v>632</c:v>
                </c:pt>
                <c:pt idx="573">
                  <c:v>625</c:v>
                </c:pt>
                <c:pt idx="574">
                  <c:v>623</c:v>
                </c:pt>
                <c:pt idx="575">
                  <c:v>622</c:v>
                </c:pt>
                <c:pt idx="576">
                  <c:v>621</c:v>
                </c:pt>
                <c:pt idx="577">
                  <c:v>617</c:v>
                </c:pt>
                <c:pt idx="578">
                  <c:v>629</c:v>
                </c:pt>
                <c:pt idx="579">
                  <c:v>617</c:v>
                </c:pt>
                <c:pt idx="580">
                  <c:v>622</c:v>
                </c:pt>
                <c:pt idx="581">
                  <c:v>628</c:v>
                </c:pt>
                <c:pt idx="582">
                  <c:v>626</c:v>
                </c:pt>
                <c:pt idx="583">
                  <c:v>619</c:v>
                </c:pt>
                <c:pt idx="584">
                  <c:v>622</c:v>
                </c:pt>
                <c:pt idx="585">
                  <c:v>625</c:v>
                </c:pt>
                <c:pt idx="586">
                  <c:v>625</c:v>
                </c:pt>
                <c:pt idx="587">
                  <c:v>626</c:v>
                </c:pt>
                <c:pt idx="588">
                  <c:v>619</c:v>
                </c:pt>
                <c:pt idx="589">
                  <c:v>619</c:v>
                </c:pt>
                <c:pt idx="590">
                  <c:v>626</c:v>
                </c:pt>
                <c:pt idx="591">
                  <c:v>620</c:v>
                </c:pt>
                <c:pt idx="592">
                  <c:v>626</c:v>
                </c:pt>
                <c:pt idx="593">
                  <c:v>614</c:v>
                </c:pt>
                <c:pt idx="594">
                  <c:v>627</c:v>
                </c:pt>
                <c:pt idx="595">
                  <c:v>622</c:v>
                </c:pt>
                <c:pt idx="596">
                  <c:v>630</c:v>
                </c:pt>
                <c:pt idx="597">
                  <c:v>623</c:v>
                </c:pt>
                <c:pt idx="598">
                  <c:v>617</c:v>
                </c:pt>
                <c:pt idx="599">
                  <c:v>625</c:v>
                </c:pt>
                <c:pt idx="600">
                  <c:v>622</c:v>
                </c:pt>
                <c:pt idx="601">
                  <c:v>625</c:v>
                </c:pt>
                <c:pt idx="602">
                  <c:v>625</c:v>
                </c:pt>
                <c:pt idx="603">
                  <c:v>619</c:v>
                </c:pt>
                <c:pt idx="604">
                  <c:v>618</c:v>
                </c:pt>
                <c:pt idx="605">
                  <c:v>627</c:v>
                </c:pt>
                <c:pt idx="606">
                  <c:v>619</c:v>
                </c:pt>
                <c:pt idx="607">
                  <c:v>625</c:v>
                </c:pt>
                <c:pt idx="608">
                  <c:v>618</c:v>
                </c:pt>
                <c:pt idx="609">
                  <c:v>622</c:v>
                </c:pt>
                <c:pt idx="610">
                  <c:v>616</c:v>
                </c:pt>
                <c:pt idx="611">
                  <c:v>613</c:v>
                </c:pt>
                <c:pt idx="612">
                  <c:v>615</c:v>
                </c:pt>
                <c:pt idx="613">
                  <c:v>627</c:v>
                </c:pt>
                <c:pt idx="614">
                  <c:v>619</c:v>
                </c:pt>
                <c:pt idx="615">
                  <c:v>615</c:v>
                </c:pt>
                <c:pt idx="616">
                  <c:v>621</c:v>
                </c:pt>
                <c:pt idx="617">
                  <c:v>618</c:v>
                </c:pt>
                <c:pt idx="618">
                  <c:v>622</c:v>
                </c:pt>
                <c:pt idx="619">
                  <c:v>620</c:v>
                </c:pt>
                <c:pt idx="620">
                  <c:v>623</c:v>
                </c:pt>
                <c:pt idx="621">
                  <c:v>611</c:v>
                </c:pt>
                <c:pt idx="622">
                  <c:v>630</c:v>
                </c:pt>
                <c:pt idx="623">
                  <c:v>623</c:v>
                </c:pt>
                <c:pt idx="624">
                  <c:v>617</c:v>
                </c:pt>
                <c:pt idx="625">
                  <c:v>623</c:v>
                </c:pt>
                <c:pt idx="626">
                  <c:v>622</c:v>
                </c:pt>
                <c:pt idx="627">
                  <c:v>622</c:v>
                </c:pt>
                <c:pt idx="628">
                  <c:v>626</c:v>
                </c:pt>
                <c:pt idx="629">
                  <c:v>632</c:v>
                </c:pt>
                <c:pt idx="630">
                  <c:v>622</c:v>
                </c:pt>
                <c:pt idx="631">
                  <c:v>619</c:v>
                </c:pt>
                <c:pt idx="632">
                  <c:v>620</c:v>
                </c:pt>
                <c:pt idx="633">
                  <c:v>618</c:v>
                </c:pt>
                <c:pt idx="634">
                  <c:v>623</c:v>
                </c:pt>
                <c:pt idx="635">
                  <c:v>617</c:v>
                </c:pt>
                <c:pt idx="636">
                  <c:v>619</c:v>
                </c:pt>
                <c:pt idx="637">
                  <c:v>615</c:v>
                </c:pt>
                <c:pt idx="638">
                  <c:v>613</c:v>
                </c:pt>
                <c:pt idx="639">
                  <c:v>628</c:v>
                </c:pt>
                <c:pt idx="640">
                  <c:v>632</c:v>
                </c:pt>
                <c:pt idx="641">
                  <c:v>617</c:v>
                </c:pt>
                <c:pt idx="642">
                  <c:v>619</c:v>
                </c:pt>
                <c:pt idx="643">
                  <c:v>625</c:v>
                </c:pt>
                <c:pt idx="644">
                  <c:v>621</c:v>
                </c:pt>
                <c:pt idx="645">
                  <c:v>621</c:v>
                </c:pt>
                <c:pt idx="646">
                  <c:v>622</c:v>
                </c:pt>
                <c:pt idx="647">
                  <c:v>622</c:v>
                </c:pt>
                <c:pt idx="648">
                  <c:v>631</c:v>
                </c:pt>
                <c:pt idx="649">
                  <c:v>622</c:v>
                </c:pt>
                <c:pt idx="650">
                  <c:v>620</c:v>
                </c:pt>
                <c:pt idx="651">
                  <c:v>620</c:v>
                </c:pt>
                <c:pt idx="652">
                  <c:v>616</c:v>
                </c:pt>
                <c:pt idx="653">
                  <c:v>620</c:v>
                </c:pt>
                <c:pt idx="654">
                  <c:v>628</c:v>
                </c:pt>
                <c:pt idx="655">
                  <c:v>622</c:v>
                </c:pt>
                <c:pt idx="656">
                  <c:v>625</c:v>
                </c:pt>
                <c:pt idx="657">
                  <c:v>624</c:v>
                </c:pt>
                <c:pt idx="658">
                  <c:v>618</c:v>
                </c:pt>
                <c:pt idx="659">
                  <c:v>619</c:v>
                </c:pt>
                <c:pt idx="660">
                  <c:v>619</c:v>
                </c:pt>
                <c:pt idx="661">
                  <c:v>613</c:v>
                </c:pt>
                <c:pt idx="662">
                  <c:v>635</c:v>
                </c:pt>
                <c:pt idx="663">
                  <c:v>620</c:v>
                </c:pt>
                <c:pt idx="664">
                  <c:v>619</c:v>
                </c:pt>
                <c:pt idx="665">
                  <c:v>614</c:v>
                </c:pt>
                <c:pt idx="666">
                  <c:v>628</c:v>
                </c:pt>
                <c:pt idx="667">
                  <c:v>621</c:v>
                </c:pt>
                <c:pt idx="668">
                  <c:v>617</c:v>
                </c:pt>
                <c:pt idx="669">
                  <c:v>617</c:v>
                </c:pt>
                <c:pt idx="670">
                  <c:v>626</c:v>
                </c:pt>
                <c:pt idx="671">
                  <c:v>616</c:v>
                </c:pt>
                <c:pt idx="672">
                  <c:v>622</c:v>
                </c:pt>
                <c:pt idx="673">
                  <c:v>612</c:v>
                </c:pt>
                <c:pt idx="674">
                  <c:v>626</c:v>
                </c:pt>
                <c:pt idx="675">
                  <c:v>611</c:v>
                </c:pt>
                <c:pt idx="676">
                  <c:v>619</c:v>
                </c:pt>
                <c:pt idx="677">
                  <c:v>619</c:v>
                </c:pt>
                <c:pt idx="678">
                  <c:v>618</c:v>
                </c:pt>
                <c:pt idx="679">
                  <c:v>627</c:v>
                </c:pt>
                <c:pt idx="680">
                  <c:v>622</c:v>
                </c:pt>
                <c:pt idx="681">
                  <c:v>623</c:v>
                </c:pt>
                <c:pt idx="682">
                  <c:v>629</c:v>
                </c:pt>
                <c:pt idx="683">
                  <c:v>615</c:v>
                </c:pt>
                <c:pt idx="684">
                  <c:v>617</c:v>
                </c:pt>
                <c:pt idx="685">
                  <c:v>617</c:v>
                </c:pt>
                <c:pt idx="686">
                  <c:v>623</c:v>
                </c:pt>
                <c:pt idx="687">
                  <c:v>612</c:v>
                </c:pt>
                <c:pt idx="688">
                  <c:v>616</c:v>
                </c:pt>
                <c:pt idx="689">
                  <c:v>615</c:v>
                </c:pt>
                <c:pt idx="690">
                  <c:v>620</c:v>
                </c:pt>
                <c:pt idx="691">
                  <c:v>617</c:v>
                </c:pt>
                <c:pt idx="692">
                  <c:v>614</c:v>
                </c:pt>
                <c:pt idx="693">
                  <c:v>620</c:v>
                </c:pt>
                <c:pt idx="694">
                  <c:v>620</c:v>
                </c:pt>
                <c:pt idx="695">
                  <c:v>626</c:v>
                </c:pt>
                <c:pt idx="696">
                  <c:v>616</c:v>
                </c:pt>
                <c:pt idx="697">
                  <c:v>620</c:v>
                </c:pt>
                <c:pt idx="698">
                  <c:v>617</c:v>
                </c:pt>
                <c:pt idx="699">
                  <c:v>615</c:v>
                </c:pt>
                <c:pt idx="700">
                  <c:v>617</c:v>
                </c:pt>
                <c:pt idx="701">
                  <c:v>613</c:v>
                </c:pt>
                <c:pt idx="702">
                  <c:v>617</c:v>
                </c:pt>
                <c:pt idx="703">
                  <c:v>620</c:v>
                </c:pt>
                <c:pt idx="704">
                  <c:v>624</c:v>
                </c:pt>
                <c:pt idx="705">
                  <c:v>617</c:v>
                </c:pt>
                <c:pt idx="706">
                  <c:v>620</c:v>
                </c:pt>
                <c:pt idx="707">
                  <c:v>629</c:v>
                </c:pt>
                <c:pt idx="708">
                  <c:v>622</c:v>
                </c:pt>
                <c:pt idx="709">
                  <c:v>623</c:v>
                </c:pt>
                <c:pt idx="710">
                  <c:v>614</c:v>
                </c:pt>
                <c:pt idx="711">
                  <c:v>620</c:v>
                </c:pt>
                <c:pt idx="712">
                  <c:v>615</c:v>
                </c:pt>
                <c:pt idx="713">
                  <c:v>620</c:v>
                </c:pt>
                <c:pt idx="714">
                  <c:v>618</c:v>
                </c:pt>
                <c:pt idx="715">
                  <c:v>625</c:v>
                </c:pt>
                <c:pt idx="716">
                  <c:v>616</c:v>
                </c:pt>
                <c:pt idx="717">
                  <c:v>616</c:v>
                </c:pt>
                <c:pt idx="718">
                  <c:v>617</c:v>
                </c:pt>
                <c:pt idx="719">
                  <c:v>608</c:v>
                </c:pt>
                <c:pt idx="720">
                  <c:v>616</c:v>
                </c:pt>
                <c:pt idx="721">
                  <c:v>616</c:v>
                </c:pt>
                <c:pt idx="722">
                  <c:v>625</c:v>
                </c:pt>
                <c:pt idx="723">
                  <c:v>620</c:v>
                </c:pt>
                <c:pt idx="724">
                  <c:v>619</c:v>
                </c:pt>
                <c:pt idx="725">
                  <c:v>621</c:v>
                </c:pt>
                <c:pt idx="726">
                  <c:v>623</c:v>
                </c:pt>
                <c:pt idx="727">
                  <c:v>613</c:v>
                </c:pt>
                <c:pt idx="728">
                  <c:v>619</c:v>
                </c:pt>
                <c:pt idx="729">
                  <c:v>619</c:v>
                </c:pt>
                <c:pt idx="730">
                  <c:v>609</c:v>
                </c:pt>
                <c:pt idx="731">
                  <c:v>617</c:v>
                </c:pt>
                <c:pt idx="732">
                  <c:v>623</c:v>
                </c:pt>
                <c:pt idx="733">
                  <c:v>614</c:v>
                </c:pt>
                <c:pt idx="734">
                  <c:v>619</c:v>
                </c:pt>
                <c:pt idx="735">
                  <c:v>611</c:v>
                </c:pt>
                <c:pt idx="736">
                  <c:v>619</c:v>
                </c:pt>
                <c:pt idx="737">
                  <c:v>617</c:v>
                </c:pt>
                <c:pt idx="738">
                  <c:v>618</c:v>
                </c:pt>
                <c:pt idx="739">
                  <c:v>621</c:v>
                </c:pt>
                <c:pt idx="740">
                  <c:v>613</c:v>
                </c:pt>
                <c:pt idx="741">
                  <c:v>614</c:v>
                </c:pt>
                <c:pt idx="742">
                  <c:v>617</c:v>
                </c:pt>
                <c:pt idx="743">
                  <c:v>623</c:v>
                </c:pt>
                <c:pt idx="744">
                  <c:v>618</c:v>
                </c:pt>
                <c:pt idx="745">
                  <c:v>615</c:v>
                </c:pt>
                <c:pt idx="746">
                  <c:v>622</c:v>
                </c:pt>
                <c:pt idx="747">
                  <c:v>617</c:v>
                </c:pt>
                <c:pt idx="748">
                  <c:v>614</c:v>
                </c:pt>
                <c:pt idx="749">
                  <c:v>617</c:v>
                </c:pt>
                <c:pt idx="750">
                  <c:v>611</c:v>
                </c:pt>
                <c:pt idx="751">
                  <c:v>624</c:v>
                </c:pt>
                <c:pt idx="752">
                  <c:v>614</c:v>
                </c:pt>
                <c:pt idx="753">
                  <c:v>618</c:v>
                </c:pt>
                <c:pt idx="754">
                  <c:v>630</c:v>
                </c:pt>
                <c:pt idx="755">
                  <c:v>614</c:v>
                </c:pt>
                <c:pt idx="756">
                  <c:v>621</c:v>
                </c:pt>
                <c:pt idx="757">
                  <c:v>613</c:v>
                </c:pt>
                <c:pt idx="758">
                  <c:v>623</c:v>
                </c:pt>
                <c:pt idx="759">
                  <c:v>621</c:v>
                </c:pt>
                <c:pt idx="760">
                  <c:v>619</c:v>
                </c:pt>
                <c:pt idx="761">
                  <c:v>617</c:v>
                </c:pt>
                <c:pt idx="762">
                  <c:v>616</c:v>
                </c:pt>
                <c:pt idx="763">
                  <c:v>628</c:v>
                </c:pt>
                <c:pt idx="764">
                  <c:v>621</c:v>
                </c:pt>
                <c:pt idx="765">
                  <c:v>623</c:v>
                </c:pt>
                <c:pt idx="766">
                  <c:v>616</c:v>
                </c:pt>
                <c:pt idx="767">
                  <c:v>612</c:v>
                </c:pt>
                <c:pt idx="768">
                  <c:v>610</c:v>
                </c:pt>
                <c:pt idx="769">
                  <c:v>618</c:v>
                </c:pt>
                <c:pt idx="770">
                  <c:v>615</c:v>
                </c:pt>
                <c:pt idx="771">
                  <c:v>614</c:v>
                </c:pt>
                <c:pt idx="772">
                  <c:v>626</c:v>
                </c:pt>
                <c:pt idx="773">
                  <c:v>623</c:v>
                </c:pt>
                <c:pt idx="774">
                  <c:v>617</c:v>
                </c:pt>
                <c:pt idx="775">
                  <c:v>619</c:v>
                </c:pt>
                <c:pt idx="776">
                  <c:v>613</c:v>
                </c:pt>
                <c:pt idx="777">
                  <c:v>611</c:v>
                </c:pt>
                <c:pt idx="778">
                  <c:v>614</c:v>
                </c:pt>
                <c:pt idx="779">
                  <c:v>618</c:v>
                </c:pt>
                <c:pt idx="780">
                  <c:v>615</c:v>
                </c:pt>
                <c:pt idx="781">
                  <c:v>618</c:v>
                </c:pt>
                <c:pt idx="782">
                  <c:v>614</c:v>
                </c:pt>
                <c:pt idx="783">
                  <c:v>621</c:v>
                </c:pt>
                <c:pt idx="784">
                  <c:v>618</c:v>
                </c:pt>
                <c:pt idx="785">
                  <c:v>619</c:v>
                </c:pt>
                <c:pt idx="786">
                  <c:v>618</c:v>
                </c:pt>
                <c:pt idx="787">
                  <c:v>612</c:v>
                </c:pt>
                <c:pt idx="788">
                  <c:v>615</c:v>
                </c:pt>
                <c:pt idx="789">
                  <c:v>618</c:v>
                </c:pt>
                <c:pt idx="790">
                  <c:v>613</c:v>
                </c:pt>
                <c:pt idx="791">
                  <c:v>613</c:v>
                </c:pt>
                <c:pt idx="792">
                  <c:v>625</c:v>
                </c:pt>
                <c:pt idx="793">
                  <c:v>613</c:v>
                </c:pt>
                <c:pt idx="794">
                  <c:v>615</c:v>
                </c:pt>
                <c:pt idx="795">
                  <c:v>619</c:v>
                </c:pt>
                <c:pt idx="796">
                  <c:v>619</c:v>
                </c:pt>
                <c:pt idx="797">
                  <c:v>618</c:v>
                </c:pt>
                <c:pt idx="798">
                  <c:v>610</c:v>
                </c:pt>
                <c:pt idx="799">
                  <c:v>617</c:v>
                </c:pt>
                <c:pt idx="800">
                  <c:v>616</c:v>
                </c:pt>
                <c:pt idx="801">
                  <c:v>613</c:v>
                </c:pt>
                <c:pt idx="802">
                  <c:v>616</c:v>
                </c:pt>
                <c:pt idx="803">
                  <c:v>610</c:v>
                </c:pt>
                <c:pt idx="804">
                  <c:v>615</c:v>
                </c:pt>
                <c:pt idx="805">
                  <c:v>617</c:v>
                </c:pt>
                <c:pt idx="806">
                  <c:v>614</c:v>
                </c:pt>
                <c:pt idx="807">
                  <c:v>617</c:v>
                </c:pt>
                <c:pt idx="808">
                  <c:v>609</c:v>
                </c:pt>
                <c:pt idx="809">
                  <c:v>621</c:v>
                </c:pt>
                <c:pt idx="810">
                  <c:v>616</c:v>
                </c:pt>
                <c:pt idx="811">
                  <c:v>613</c:v>
                </c:pt>
                <c:pt idx="812">
                  <c:v>609</c:v>
                </c:pt>
                <c:pt idx="813">
                  <c:v>611</c:v>
                </c:pt>
                <c:pt idx="814">
                  <c:v>622</c:v>
                </c:pt>
                <c:pt idx="815">
                  <c:v>616</c:v>
                </c:pt>
                <c:pt idx="816">
                  <c:v>613</c:v>
                </c:pt>
                <c:pt idx="817">
                  <c:v>619</c:v>
                </c:pt>
                <c:pt idx="818">
                  <c:v>630</c:v>
                </c:pt>
                <c:pt idx="819">
                  <c:v>614</c:v>
                </c:pt>
                <c:pt idx="820">
                  <c:v>615</c:v>
                </c:pt>
                <c:pt idx="821">
                  <c:v>614</c:v>
                </c:pt>
                <c:pt idx="822">
                  <c:v>618</c:v>
                </c:pt>
                <c:pt idx="823">
                  <c:v>619</c:v>
                </c:pt>
                <c:pt idx="824">
                  <c:v>618</c:v>
                </c:pt>
                <c:pt idx="825">
                  <c:v>614</c:v>
                </c:pt>
                <c:pt idx="826">
                  <c:v>621</c:v>
                </c:pt>
                <c:pt idx="827">
                  <c:v>613</c:v>
                </c:pt>
                <c:pt idx="828">
                  <c:v>622</c:v>
                </c:pt>
                <c:pt idx="829">
                  <c:v>615</c:v>
                </c:pt>
                <c:pt idx="830">
                  <c:v>610</c:v>
                </c:pt>
                <c:pt idx="831">
                  <c:v>616</c:v>
                </c:pt>
                <c:pt idx="832">
                  <c:v>617</c:v>
                </c:pt>
                <c:pt idx="833">
                  <c:v>614</c:v>
                </c:pt>
                <c:pt idx="834">
                  <c:v>620</c:v>
                </c:pt>
                <c:pt idx="835">
                  <c:v>614</c:v>
                </c:pt>
                <c:pt idx="836">
                  <c:v>616</c:v>
                </c:pt>
                <c:pt idx="837">
                  <c:v>614</c:v>
                </c:pt>
                <c:pt idx="838">
                  <c:v>621</c:v>
                </c:pt>
                <c:pt idx="839">
                  <c:v>621</c:v>
                </c:pt>
                <c:pt idx="840">
                  <c:v>621</c:v>
                </c:pt>
                <c:pt idx="841">
                  <c:v>608</c:v>
                </c:pt>
                <c:pt idx="842">
                  <c:v>620</c:v>
                </c:pt>
                <c:pt idx="843">
                  <c:v>613</c:v>
                </c:pt>
                <c:pt idx="844">
                  <c:v>612</c:v>
                </c:pt>
                <c:pt idx="845">
                  <c:v>628</c:v>
                </c:pt>
                <c:pt idx="846">
                  <c:v>618</c:v>
                </c:pt>
                <c:pt idx="847">
                  <c:v>614</c:v>
                </c:pt>
                <c:pt idx="848">
                  <c:v>616</c:v>
                </c:pt>
                <c:pt idx="849">
                  <c:v>611</c:v>
                </c:pt>
                <c:pt idx="850">
                  <c:v>621</c:v>
                </c:pt>
                <c:pt idx="851">
                  <c:v>613</c:v>
                </c:pt>
                <c:pt idx="852">
                  <c:v>617</c:v>
                </c:pt>
                <c:pt idx="853">
                  <c:v>616</c:v>
                </c:pt>
                <c:pt idx="854">
                  <c:v>610</c:v>
                </c:pt>
                <c:pt idx="855">
                  <c:v>609</c:v>
                </c:pt>
                <c:pt idx="856">
                  <c:v>617</c:v>
                </c:pt>
                <c:pt idx="857">
                  <c:v>623</c:v>
                </c:pt>
                <c:pt idx="858">
                  <c:v>620</c:v>
                </c:pt>
                <c:pt idx="859">
                  <c:v>615</c:v>
                </c:pt>
                <c:pt idx="860">
                  <c:v>622</c:v>
                </c:pt>
                <c:pt idx="861">
                  <c:v>618</c:v>
                </c:pt>
                <c:pt idx="862">
                  <c:v>619</c:v>
                </c:pt>
                <c:pt idx="863">
                  <c:v>616</c:v>
                </c:pt>
                <c:pt idx="864">
                  <c:v>615</c:v>
                </c:pt>
                <c:pt idx="865">
                  <c:v>614</c:v>
                </c:pt>
                <c:pt idx="866">
                  <c:v>613</c:v>
                </c:pt>
                <c:pt idx="867">
                  <c:v>616</c:v>
                </c:pt>
                <c:pt idx="868">
                  <c:v>621</c:v>
                </c:pt>
                <c:pt idx="869">
                  <c:v>618</c:v>
                </c:pt>
                <c:pt idx="870">
                  <c:v>617</c:v>
                </c:pt>
                <c:pt idx="871">
                  <c:v>619</c:v>
                </c:pt>
                <c:pt idx="872">
                  <c:v>613</c:v>
                </c:pt>
                <c:pt idx="873">
                  <c:v>616</c:v>
                </c:pt>
                <c:pt idx="874">
                  <c:v>618</c:v>
                </c:pt>
                <c:pt idx="875">
                  <c:v>615</c:v>
                </c:pt>
                <c:pt idx="876">
                  <c:v>610</c:v>
                </c:pt>
                <c:pt idx="877">
                  <c:v>613</c:v>
                </c:pt>
                <c:pt idx="878">
                  <c:v>622</c:v>
                </c:pt>
                <c:pt idx="879">
                  <c:v>614</c:v>
                </c:pt>
                <c:pt idx="880">
                  <c:v>620</c:v>
                </c:pt>
                <c:pt idx="881">
                  <c:v>614</c:v>
                </c:pt>
                <c:pt idx="882">
                  <c:v>611</c:v>
                </c:pt>
                <c:pt idx="883">
                  <c:v>620</c:v>
                </c:pt>
                <c:pt idx="884">
                  <c:v>619</c:v>
                </c:pt>
                <c:pt idx="885">
                  <c:v>614</c:v>
                </c:pt>
                <c:pt idx="886">
                  <c:v>611</c:v>
                </c:pt>
                <c:pt idx="887">
                  <c:v>618</c:v>
                </c:pt>
                <c:pt idx="888">
                  <c:v>614</c:v>
                </c:pt>
                <c:pt idx="889">
                  <c:v>619</c:v>
                </c:pt>
                <c:pt idx="890">
                  <c:v>613</c:v>
                </c:pt>
                <c:pt idx="891">
                  <c:v>619</c:v>
                </c:pt>
                <c:pt idx="892">
                  <c:v>616</c:v>
                </c:pt>
                <c:pt idx="893">
                  <c:v>608</c:v>
                </c:pt>
                <c:pt idx="894">
                  <c:v>623</c:v>
                </c:pt>
                <c:pt idx="895">
                  <c:v>613</c:v>
                </c:pt>
                <c:pt idx="896">
                  <c:v>617</c:v>
                </c:pt>
                <c:pt idx="897">
                  <c:v>605</c:v>
                </c:pt>
                <c:pt idx="898">
                  <c:v>615</c:v>
                </c:pt>
                <c:pt idx="899">
                  <c:v>613</c:v>
                </c:pt>
                <c:pt idx="900">
                  <c:v>617</c:v>
                </c:pt>
                <c:pt idx="901">
                  <c:v>618</c:v>
                </c:pt>
                <c:pt idx="902">
                  <c:v>616</c:v>
                </c:pt>
                <c:pt idx="903">
                  <c:v>620</c:v>
                </c:pt>
                <c:pt idx="904">
                  <c:v>614</c:v>
                </c:pt>
                <c:pt idx="905">
                  <c:v>618</c:v>
                </c:pt>
                <c:pt idx="906">
                  <c:v>611</c:v>
                </c:pt>
                <c:pt idx="907">
                  <c:v>614</c:v>
                </c:pt>
                <c:pt idx="908">
                  <c:v>611</c:v>
                </c:pt>
                <c:pt idx="909">
                  <c:v>617</c:v>
                </c:pt>
                <c:pt idx="910">
                  <c:v>617</c:v>
                </c:pt>
                <c:pt idx="911">
                  <c:v>613</c:v>
                </c:pt>
                <c:pt idx="912">
                  <c:v>619</c:v>
                </c:pt>
                <c:pt idx="913">
                  <c:v>615</c:v>
                </c:pt>
                <c:pt idx="914">
                  <c:v>616</c:v>
                </c:pt>
                <c:pt idx="915">
                  <c:v>616</c:v>
                </c:pt>
                <c:pt idx="916">
                  <c:v>615</c:v>
                </c:pt>
                <c:pt idx="917">
                  <c:v>619</c:v>
                </c:pt>
                <c:pt idx="918">
                  <c:v>616</c:v>
                </c:pt>
                <c:pt idx="919">
                  <c:v>611</c:v>
                </c:pt>
                <c:pt idx="920">
                  <c:v>620</c:v>
                </c:pt>
                <c:pt idx="921">
                  <c:v>614</c:v>
                </c:pt>
                <c:pt idx="922">
                  <c:v>614</c:v>
                </c:pt>
                <c:pt idx="923">
                  <c:v>617</c:v>
                </c:pt>
                <c:pt idx="924">
                  <c:v>611</c:v>
                </c:pt>
                <c:pt idx="925">
                  <c:v>607</c:v>
                </c:pt>
                <c:pt idx="926">
                  <c:v>607</c:v>
                </c:pt>
                <c:pt idx="927">
                  <c:v>617</c:v>
                </c:pt>
                <c:pt idx="928">
                  <c:v>617</c:v>
                </c:pt>
                <c:pt idx="929">
                  <c:v>618</c:v>
                </c:pt>
                <c:pt idx="930">
                  <c:v>613</c:v>
                </c:pt>
                <c:pt idx="931">
                  <c:v>612</c:v>
                </c:pt>
                <c:pt idx="932">
                  <c:v>608</c:v>
                </c:pt>
                <c:pt idx="933">
                  <c:v>616</c:v>
                </c:pt>
                <c:pt idx="934">
                  <c:v>615</c:v>
                </c:pt>
                <c:pt idx="935">
                  <c:v>614</c:v>
                </c:pt>
                <c:pt idx="936">
                  <c:v>617</c:v>
                </c:pt>
                <c:pt idx="937">
                  <c:v>615</c:v>
                </c:pt>
                <c:pt idx="938">
                  <c:v>609</c:v>
                </c:pt>
                <c:pt idx="939">
                  <c:v>616</c:v>
                </c:pt>
                <c:pt idx="940">
                  <c:v>609</c:v>
                </c:pt>
                <c:pt idx="941">
                  <c:v>619</c:v>
                </c:pt>
                <c:pt idx="942">
                  <c:v>617</c:v>
                </c:pt>
                <c:pt idx="943">
                  <c:v>613</c:v>
                </c:pt>
                <c:pt idx="944">
                  <c:v>614</c:v>
                </c:pt>
                <c:pt idx="945">
                  <c:v>618</c:v>
                </c:pt>
                <c:pt idx="946">
                  <c:v>607</c:v>
                </c:pt>
                <c:pt idx="947">
                  <c:v>613</c:v>
                </c:pt>
                <c:pt idx="948">
                  <c:v>609</c:v>
                </c:pt>
                <c:pt idx="949">
                  <c:v>609</c:v>
                </c:pt>
                <c:pt idx="950">
                  <c:v>618</c:v>
                </c:pt>
                <c:pt idx="951">
                  <c:v>614</c:v>
                </c:pt>
                <c:pt idx="952">
                  <c:v>615</c:v>
                </c:pt>
                <c:pt idx="953">
                  <c:v>609</c:v>
                </c:pt>
                <c:pt idx="954">
                  <c:v>621</c:v>
                </c:pt>
                <c:pt idx="955">
                  <c:v>608</c:v>
                </c:pt>
                <c:pt idx="956">
                  <c:v>623</c:v>
                </c:pt>
                <c:pt idx="957">
                  <c:v>617</c:v>
                </c:pt>
                <c:pt idx="958">
                  <c:v>618</c:v>
                </c:pt>
                <c:pt idx="959">
                  <c:v>612</c:v>
                </c:pt>
                <c:pt idx="960">
                  <c:v>615</c:v>
                </c:pt>
                <c:pt idx="961">
                  <c:v>613</c:v>
                </c:pt>
                <c:pt idx="962">
                  <c:v>608</c:v>
                </c:pt>
                <c:pt idx="963">
                  <c:v>622</c:v>
                </c:pt>
                <c:pt idx="964">
                  <c:v>618</c:v>
                </c:pt>
                <c:pt idx="965">
                  <c:v>609</c:v>
                </c:pt>
                <c:pt idx="966">
                  <c:v>606</c:v>
                </c:pt>
                <c:pt idx="967">
                  <c:v>618</c:v>
                </c:pt>
                <c:pt idx="968">
                  <c:v>620</c:v>
                </c:pt>
                <c:pt idx="969">
                  <c:v>608</c:v>
                </c:pt>
                <c:pt idx="970">
                  <c:v>621</c:v>
                </c:pt>
                <c:pt idx="971">
                  <c:v>617</c:v>
                </c:pt>
                <c:pt idx="972">
                  <c:v>619</c:v>
                </c:pt>
                <c:pt idx="973">
                  <c:v>620</c:v>
                </c:pt>
                <c:pt idx="974">
                  <c:v>620</c:v>
                </c:pt>
                <c:pt idx="975">
                  <c:v>617</c:v>
                </c:pt>
                <c:pt idx="976">
                  <c:v>615</c:v>
                </c:pt>
                <c:pt idx="977">
                  <c:v>617</c:v>
                </c:pt>
                <c:pt idx="978">
                  <c:v>615</c:v>
                </c:pt>
                <c:pt idx="979">
                  <c:v>616</c:v>
                </c:pt>
                <c:pt idx="980">
                  <c:v>616</c:v>
                </c:pt>
                <c:pt idx="981">
                  <c:v>620</c:v>
                </c:pt>
                <c:pt idx="982">
                  <c:v>616</c:v>
                </c:pt>
                <c:pt idx="983">
                  <c:v>627</c:v>
                </c:pt>
                <c:pt idx="984">
                  <c:v>620</c:v>
                </c:pt>
                <c:pt idx="985">
                  <c:v>624</c:v>
                </c:pt>
                <c:pt idx="986">
                  <c:v>623</c:v>
                </c:pt>
                <c:pt idx="987">
                  <c:v>616</c:v>
                </c:pt>
                <c:pt idx="988">
                  <c:v>623</c:v>
                </c:pt>
                <c:pt idx="989">
                  <c:v>627</c:v>
                </c:pt>
                <c:pt idx="990">
                  <c:v>624</c:v>
                </c:pt>
                <c:pt idx="991">
                  <c:v>622</c:v>
                </c:pt>
                <c:pt idx="992">
                  <c:v>626</c:v>
                </c:pt>
                <c:pt idx="993">
                  <c:v>641</c:v>
                </c:pt>
                <c:pt idx="994">
                  <c:v>631</c:v>
                </c:pt>
                <c:pt idx="995">
                  <c:v>629</c:v>
                </c:pt>
                <c:pt idx="996">
                  <c:v>634</c:v>
                </c:pt>
                <c:pt idx="997">
                  <c:v>641</c:v>
                </c:pt>
                <c:pt idx="998">
                  <c:v>636</c:v>
                </c:pt>
                <c:pt idx="999">
                  <c:v>633</c:v>
                </c:pt>
                <c:pt idx="1000">
                  <c:v>649</c:v>
                </c:pt>
                <c:pt idx="1001">
                  <c:v>636</c:v>
                </c:pt>
                <c:pt idx="1002">
                  <c:v>641</c:v>
                </c:pt>
                <c:pt idx="1003">
                  <c:v>633</c:v>
                </c:pt>
                <c:pt idx="1004">
                  <c:v>631</c:v>
                </c:pt>
                <c:pt idx="1005">
                  <c:v>655</c:v>
                </c:pt>
                <c:pt idx="1006">
                  <c:v>630</c:v>
                </c:pt>
                <c:pt idx="1007">
                  <c:v>630</c:v>
                </c:pt>
                <c:pt idx="1008">
                  <c:v>637</c:v>
                </c:pt>
                <c:pt idx="1009">
                  <c:v>633</c:v>
                </c:pt>
                <c:pt idx="1010">
                  <c:v>629</c:v>
                </c:pt>
                <c:pt idx="1011">
                  <c:v>628</c:v>
                </c:pt>
                <c:pt idx="1012">
                  <c:v>629</c:v>
                </c:pt>
                <c:pt idx="1013">
                  <c:v>626</c:v>
                </c:pt>
                <c:pt idx="1014">
                  <c:v>614</c:v>
                </c:pt>
                <c:pt idx="1015">
                  <c:v>618</c:v>
                </c:pt>
                <c:pt idx="1016">
                  <c:v>625</c:v>
                </c:pt>
                <c:pt idx="1017">
                  <c:v>611</c:v>
                </c:pt>
                <c:pt idx="1018">
                  <c:v>613</c:v>
                </c:pt>
                <c:pt idx="1019">
                  <c:v>617</c:v>
                </c:pt>
                <c:pt idx="1020">
                  <c:v>619</c:v>
                </c:pt>
                <c:pt idx="1021">
                  <c:v>617</c:v>
                </c:pt>
                <c:pt idx="1022">
                  <c:v>613</c:v>
                </c:pt>
                <c:pt idx="1023">
                  <c:v>614</c:v>
                </c:pt>
                <c:pt idx="1024">
                  <c:v>624</c:v>
                </c:pt>
                <c:pt idx="1025">
                  <c:v>616</c:v>
                </c:pt>
                <c:pt idx="1026">
                  <c:v>620</c:v>
                </c:pt>
                <c:pt idx="1027">
                  <c:v>618</c:v>
                </c:pt>
                <c:pt idx="1028">
                  <c:v>614</c:v>
                </c:pt>
                <c:pt idx="1029">
                  <c:v>622</c:v>
                </c:pt>
                <c:pt idx="1030">
                  <c:v>613</c:v>
                </c:pt>
                <c:pt idx="1031">
                  <c:v>612</c:v>
                </c:pt>
                <c:pt idx="1032">
                  <c:v>613</c:v>
                </c:pt>
                <c:pt idx="1033">
                  <c:v>617</c:v>
                </c:pt>
                <c:pt idx="1034">
                  <c:v>618</c:v>
                </c:pt>
                <c:pt idx="1035">
                  <c:v>619</c:v>
                </c:pt>
                <c:pt idx="1036">
                  <c:v>614</c:v>
                </c:pt>
                <c:pt idx="1037">
                  <c:v>618</c:v>
                </c:pt>
                <c:pt idx="1038">
                  <c:v>613</c:v>
                </c:pt>
                <c:pt idx="1039">
                  <c:v>618</c:v>
                </c:pt>
                <c:pt idx="1040">
                  <c:v>612</c:v>
                </c:pt>
                <c:pt idx="1041">
                  <c:v>611</c:v>
                </c:pt>
                <c:pt idx="1042">
                  <c:v>617</c:v>
                </c:pt>
                <c:pt idx="1043">
                  <c:v>613</c:v>
                </c:pt>
                <c:pt idx="1044">
                  <c:v>611</c:v>
                </c:pt>
                <c:pt idx="1045">
                  <c:v>609</c:v>
                </c:pt>
                <c:pt idx="1046">
                  <c:v>612</c:v>
                </c:pt>
                <c:pt idx="1047">
                  <c:v>613</c:v>
                </c:pt>
                <c:pt idx="1048">
                  <c:v>608</c:v>
                </c:pt>
                <c:pt idx="1049">
                  <c:v>607</c:v>
                </c:pt>
                <c:pt idx="1050">
                  <c:v>611</c:v>
                </c:pt>
                <c:pt idx="1051">
                  <c:v>614</c:v>
                </c:pt>
                <c:pt idx="1052">
                  <c:v>609</c:v>
                </c:pt>
                <c:pt idx="1053">
                  <c:v>615</c:v>
                </c:pt>
                <c:pt idx="1054">
                  <c:v>616</c:v>
                </c:pt>
                <c:pt idx="1055">
                  <c:v>615</c:v>
                </c:pt>
                <c:pt idx="1056">
                  <c:v>614</c:v>
                </c:pt>
                <c:pt idx="1057">
                  <c:v>620</c:v>
                </c:pt>
                <c:pt idx="1058">
                  <c:v>620</c:v>
                </c:pt>
                <c:pt idx="1059">
                  <c:v>609</c:v>
                </c:pt>
                <c:pt idx="1060">
                  <c:v>609</c:v>
                </c:pt>
                <c:pt idx="1061">
                  <c:v>618</c:v>
                </c:pt>
                <c:pt idx="1062">
                  <c:v>614</c:v>
                </c:pt>
                <c:pt idx="1063">
                  <c:v>608</c:v>
                </c:pt>
                <c:pt idx="1064">
                  <c:v>619</c:v>
                </c:pt>
                <c:pt idx="1065">
                  <c:v>615</c:v>
                </c:pt>
                <c:pt idx="1066">
                  <c:v>618</c:v>
                </c:pt>
                <c:pt idx="1067">
                  <c:v>611</c:v>
                </c:pt>
                <c:pt idx="1068">
                  <c:v>607</c:v>
                </c:pt>
                <c:pt idx="1069">
                  <c:v>614</c:v>
                </c:pt>
                <c:pt idx="1070">
                  <c:v>614</c:v>
                </c:pt>
                <c:pt idx="1071">
                  <c:v>616</c:v>
                </c:pt>
                <c:pt idx="1072">
                  <c:v>615</c:v>
                </c:pt>
                <c:pt idx="1073">
                  <c:v>608</c:v>
                </c:pt>
                <c:pt idx="1074">
                  <c:v>624</c:v>
                </c:pt>
                <c:pt idx="1075">
                  <c:v>612</c:v>
                </c:pt>
                <c:pt idx="1076">
                  <c:v>614</c:v>
                </c:pt>
                <c:pt idx="1077">
                  <c:v>613</c:v>
                </c:pt>
                <c:pt idx="1078">
                  <c:v>620</c:v>
                </c:pt>
                <c:pt idx="1079">
                  <c:v>613</c:v>
                </c:pt>
                <c:pt idx="1080">
                  <c:v>606</c:v>
                </c:pt>
                <c:pt idx="1081">
                  <c:v>610</c:v>
                </c:pt>
                <c:pt idx="1082">
                  <c:v>611</c:v>
                </c:pt>
                <c:pt idx="1083">
                  <c:v>610</c:v>
                </c:pt>
                <c:pt idx="1084">
                  <c:v>615</c:v>
                </c:pt>
                <c:pt idx="1085">
                  <c:v>620</c:v>
                </c:pt>
                <c:pt idx="1086">
                  <c:v>616</c:v>
                </c:pt>
                <c:pt idx="1087">
                  <c:v>620</c:v>
                </c:pt>
                <c:pt idx="1088">
                  <c:v>611</c:v>
                </c:pt>
                <c:pt idx="1089">
                  <c:v>610</c:v>
                </c:pt>
                <c:pt idx="1090">
                  <c:v>613</c:v>
                </c:pt>
                <c:pt idx="1091">
                  <c:v>610</c:v>
                </c:pt>
                <c:pt idx="1092">
                  <c:v>616</c:v>
                </c:pt>
                <c:pt idx="1093">
                  <c:v>611</c:v>
                </c:pt>
                <c:pt idx="1094">
                  <c:v>611</c:v>
                </c:pt>
                <c:pt idx="1095">
                  <c:v>613</c:v>
                </c:pt>
                <c:pt idx="1096">
                  <c:v>614</c:v>
                </c:pt>
                <c:pt idx="1097">
                  <c:v>610</c:v>
                </c:pt>
                <c:pt idx="1098">
                  <c:v>613</c:v>
                </c:pt>
                <c:pt idx="1099">
                  <c:v>615</c:v>
                </c:pt>
                <c:pt idx="1100">
                  <c:v>614</c:v>
                </c:pt>
                <c:pt idx="1101">
                  <c:v>612</c:v>
                </c:pt>
                <c:pt idx="1102">
                  <c:v>609</c:v>
                </c:pt>
                <c:pt idx="1103">
                  <c:v>620</c:v>
                </c:pt>
                <c:pt idx="1104">
                  <c:v>616</c:v>
                </c:pt>
                <c:pt idx="1105">
                  <c:v>618</c:v>
                </c:pt>
                <c:pt idx="1106">
                  <c:v>617</c:v>
                </c:pt>
                <c:pt idx="1107">
                  <c:v>609</c:v>
                </c:pt>
                <c:pt idx="1108">
                  <c:v>617</c:v>
                </c:pt>
                <c:pt idx="1109">
                  <c:v>620</c:v>
                </c:pt>
                <c:pt idx="1110">
                  <c:v>615</c:v>
                </c:pt>
                <c:pt idx="1111">
                  <c:v>608</c:v>
                </c:pt>
                <c:pt idx="1112">
                  <c:v>612</c:v>
                </c:pt>
                <c:pt idx="1113">
                  <c:v>610</c:v>
                </c:pt>
                <c:pt idx="1114">
                  <c:v>620</c:v>
                </c:pt>
                <c:pt idx="1115">
                  <c:v>619</c:v>
                </c:pt>
                <c:pt idx="1116">
                  <c:v>621</c:v>
                </c:pt>
                <c:pt idx="1117">
                  <c:v>621</c:v>
                </c:pt>
                <c:pt idx="1118">
                  <c:v>617</c:v>
                </c:pt>
                <c:pt idx="1119">
                  <c:v>616</c:v>
                </c:pt>
                <c:pt idx="1120">
                  <c:v>617</c:v>
                </c:pt>
                <c:pt idx="1121">
                  <c:v>618</c:v>
                </c:pt>
                <c:pt idx="1122">
                  <c:v>622</c:v>
                </c:pt>
                <c:pt idx="1123">
                  <c:v>626</c:v>
                </c:pt>
                <c:pt idx="1124">
                  <c:v>621</c:v>
                </c:pt>
                <c:pt idx="1125">
                  <c:v>622</c:v>
                </c:pt>
                <c:pt idx="1126">
                  <c:v>627</c:v>
                </c:pt>
                <c:pt idx="1127">
                  <c:v>623</c:v>
                </c:pt>
                <c:pt idx="1128">
                  <c:v>623</c:v>
                </c:pt>
                <c:pt idx="1129">
                  <c:v>630</c:v>
                </c:pt>
                <c:pt idx="1130">
                  <c:v>622</c:v>
                </c:pt>
                <c:pt idx="1131">
                  <c:v>628</c:v>
                </c:pt>
                <c:pt idx="1132">
                  <c:v>624</c:v>
                </c:pt>
                <c:pt idx="1133">
                  <c:v>632</c:v>
                </c:pt>
                <c:pt idx="1134">
                  <c:v>624</c:v>
                </c:pt>
                <c:pt idx="1135">
                  <c:v>636</c:v>
                </c:pt>
                <c:pt idx="1136">
                  <c:v>642</c:v>
                </c:pt>
                <c:pt idx="1137">
                  <c:v>645</c:v>
                </c:pt>
                <c:pt idx="1138">
                  <c:v>651</c:v>
                </c:pt>
                <c:pt idx="1139">
                  <c:v>645</c:v>
                </c:pt>
                <c:pt idx="1140">
                  <c:v>649</c:v>
                </c:pt>
                <c:pt idx="1141">
                  <c:v>647</c:v>
                </c:pt>
                <c:pt idx="1142">
                  <c:v>655</c:v>
                </c:pt>
                <c:pt idx="1143">
                  <c:v>670</c:v>
                </c:pt>
                <c:pt idx="1144">
                  <c:v>684</c:v>
                </c:pt>
                <c:pt idx="1145">
                  <c:v>700</c:v>
                </c:pt>
                <c:pt idx="1146">
                  <c:v>698</c:v>
                </c:pt>
                <c:pt idx="1147">
                  <c:v>699</c:v>
                </c:pt>
                <c:pt idx="1148">
                  <c:v>706</c:v>
                </c:pt>
                <c:pt idx="1149">
                  <c:v>724</c:v>
                </c:pt>
                <c:pt idx="1150">
                  <c:v>742</c:v>
                </c:pt>
                <c:pt idx="1151">
                  <c:v>763</c:v>
                </c:pt>
                <c:pt idx="1152">
                  <c:v>799</c:v>
                </c:pt>
                <c:pt idx="1153">
                  <c:v>788</c:v>
                </c:pt>
                <c:pt idx="1154">
                  <c:v>829</c:v>
                </c:pt>
                <c:pt idx="1155">
                  <c:v>846</c:v>
                </c:pt>
                <c:pt idx="1156">
                  <c:v>847</c:v>
                </c:pt>
                <c:pt idx="1157">
                  <c:v>861</c:v>
                </c:pt>
                <c:pt idx="1158">
                  <c:v>855</c:v>
                </c:pt>
                <c:pt idx="1159">
                  <c:v>879</c:v>
                </c:pt>
                <c:pt idx="1160">
                  <c:v>870</c:v>
                </c:pt>
                <c:pt idx="1161">
                  <c:v>874</c:v>
                </c:pt>
                <c:pt idx="1162">
                  <c:v>884</c:v>
                </c:pt>
                <c:pt idx="1163">
                  <c:v>822</c:v>
                </c:pt>
                <c:pt idx="1164">
                  <c:v>845</c:v>
                </c:pt>
                <c:pt idx="1165">
                  <c:v>804</c:v>
                </c:pt>
                <c:pt idx="1166">
                  <c:v>808</c:v>
                </c:pt>
                <c:pt idx="1167">
                  <c:v>823</c:v>
                </c:pt>
                <c:pt idx="1168">
                  <c:v>808</c:v>
                </c:pt>
                <c:pt idx="1169">
                  <c:v>765</c:v>
                </c:pt>
                <c:pt idx="1170">
                  <c:v>737</c:v>
                </c:pt>
                <c:pt idx="1171">
                  <c:v>722</c:v>
                </c:pt>
                <c:pt idx="1172">
                  <c:v>743</c:v>
                </c:pt>
                <c:pt idx="1173">
                  <c:v>710</c:v>
                </c:pt>
                <c:pt idx="1174">
                  <c:v>703</c:v>
                </c:pt>
                <c:pt idx="1175">
                  <c:v>683</c:v>
                </c:pt>
                <c:pt idx="1176">
                  <c:v>683</c:v>
                </c:pt>
                <c:pt idx="1177">
                  <c:v>691</c:v>
                </c:pt>
                <c:pt idx="1178">
                  <c:v>659</c:v>
                </c:pt>
                <c:pt idx="1179">
                  <c:v>675</c:v>
                </c:pt>
                <c:pt idx="1180">
                  <c:v>666</c:v>
                </c:pt>
                <c:pt idx="1181">
                  <c:v>642</c:v>
                </c:pt>
                <c:pt idx="1182">
                  <c:v>653</c:v>
                </c:pt>
                <c:pt idx="1183">
                  <c:v>642</c:v>
                </c:pt>
                <c:pt idx="1184">
                  <c:v>634</c:v>
                </c:pt>
                <c:pt idx="1185">
                  <c:v>645</c:v>
                </c:pt>
                <c:pt idx="1186">
                  <c:v>640</c:v>
                </c:pt>
                <c:pt idx="1187">
                  <c:v>614</c:v>
                </c:pt>
                <c:pt idx="1188">
                  <c:v>633</c:v>
                </c:pt>
                <c:pt idx="1189">
                  <c:v>635</c:v>
                </c:pt>
                <c:pt idx="1190">
                  <c:v>640</c:v>
                </c:pt>
                <c:pt idx="1191">
                  <c:v>638</c:v>
                </c:pt>
                <c:pt idx="1192">
                  <c:v>638</c:v>
                </c:pt>
                <c:pt idx="1193">
                  <c:v>634</c:v>
                </c:pt>
                <c:pt idx="1194">
                  <c:v>625</c:v>
                </c:pt>
                <c:pt idx="1195">
                  <c:v>634</c:v>
                </c:pt>
                <c:pt idx="1196">
                  <c:v>630</c:v>
                </c:pt>
                <c:pt idx="1197">
                  <c:v>634</c:v>
                </c:pt>
                <c:pt idx="1198">
                  <c:v>626</c:v>
                </c:pt>
                <c:pt idx="1199">
                  <c:v>636</c:v>
                </c:pt>
                <c:pt idx="1200">
                  <c:v>637</c:v>
                </c:pt>
                <c:pt idx="1201">
                  <c:v>642</c:v>
                </c:pt>
                <c:pt idx="1202">
                  <c:v>633</c:v>
                </c:pt>
                <c:pt idx="1203">
                  <c:v>632</c:v>
                </c:pt>
                <c:pt idx="1204">
                  <c:v>632</c:v>
                </c:pt>
                <c:pt idx="1205">
                  <c:v>624</c:v>
                </c:pt>
                <c:pt idx="1206">
                  <c:v>630</c:v>
                </c:pt>
                <c:pt idx="1207">
                  <c:v>638</c:v>
                </c:pt>
                <c:pt idx="1208">
                  <c:v>632</c:v>
                </c:pt>
                <c:pt idx="1209">
                  <c:v>640</c:v>
                </c:pt>
                <c:pt idx="1210">
                  <c:v>637</c:v>
                </c:pt>
                <c:pt idx="1211">
                  <c:v>648</c:v>
                </c:pt>
                <c:pt idx="1212">
                  <c:v>648</c:v>
                </c:pt>
                <c:pt idx="1213">
                  <c:v>643</c:v>
                </c:pt>
                <c:pt idx="1214">
                  <c:v>654</c:v>
                </c:pt>
                <c:pt idx="1215">
                  <c:v>637</c:v>
                </c:pt>
                <c:pt idx="1216">
                  <c:v>654</c:v>
                </c:pt>
                <c:pt idx="1217">
                  <c:v>644</c:v>
                </c:pt>
                <c:pt idx="1218">
                  <c:v>655</c:v>
                </c:pt>
                <c:pt idx="1219">
                  <c:v>642</c:v>
                </c:pt>
                <c:pt idx="1220">
                  <c:v>653</c:v>
                </c:pt>
                <c:pt idx="1221">
                  <c:v>650</c:v>
                </c:pt>
                <c:pt idx="1222">
                  <c:v>659</c:v>
                </c:pt>
                <c:pt idx="1223">
                  <c:v>666</c:v>
                </c:pt>
                <c:pt idx="1224">
                  <c:v>658</c:v>
                </c:pt>
                <c:pt idx="1225">
                  <c:v>645</c:v>
                </c:pt>
                <c:pt idx="1226">
                  <c:v>663</c:v>
                </c:pt>
                <c:pt idx="1227">
                  <c:v>662</c:v>
                </c:pt>
                <c:pt idx="1228">
                  <c:v>653</c:v>
                </c:pt>
                <c:pt idx="1229">
                  <c:v>649</c:v>
                </c:pt>
                <c:pt idx="1230">
                  <c:v>655</c:v>
                </c:pt>
                <c:pt idx="1231">
                  <c:v>682</c:v>
                </c:pt>
                <c:pt idx="1232">
                  <c:v>662</c:v>
                </c:pt>
                <c:pt idx="1233">
                  <c:v>673</c:v>
                </c:pt>
                <c:pt idx="1234">
                  <c:v>670</c:v>
                </c:pt>
                <c:pt idx="1235">
                  <c:v>687</c:v>
                </c:pt>
                <c:pt idx="1236">
                  <c:v>707</c:v>
                </c:pt>
                <c:pt idx="1237">
                  <c:v>718</c:v>
                </c:pt>
                <c:pt idx="1238">
                  <c:v>713</c:v>
                </c:pt>
                <c:pt idx="1239">
                  <c:v>744</c:v>
                </c:pt>
                <c:pt idx="1240">
                  <c:v>734</c:v>
                </c:pt>
                <c:pt idx="1241">
                  <c:v>769</c:v>
                </c:pt>
                <c:pt idx="1242">
                  <c:v>778</c:v>
                </c:pt>
                <c:pt idx="1243">
                  <c:v>804</c:v>
                </c:pt>
                <c:pt idx="1244">
                  <c:v>824</c:v>
                </c:pt>
                <c:pt idx="1245">
                  <c:v>836</c:v>
                </c:pt>
                <c:pt idx="1246">
                  <c:v>847</c:v>
                </c:pt>
                <c:pt idx="1247">
                  <c:v>908</c:v>
                </c:pt>
                <c:pt idx="1248">
                  <c:v>942</c:v>
                </c:pt>
                <c:pt idx="1249">
                  <c:v>903</c:v>
                </c:pt>
                <c:pt idx="1250">
                  <c:v>945</c:v>
                </c:pt>
                <c:pt idx="1251">
                  <c:v>962</c:v>
                </c:pt>
                <c:pt idx="1252">
                  <c:v>930</c:v>
                </c:pt>
                <c:pt idx="1253">
                  <c:v>917</c:v>
                </c:pt>
                <c:pt idx="1254">
                  <c:v>934</c:v>
                </c:pt>
                <c:pt idx="1255">
                  <c:v>947</c:v>
                </c:pt>
                <c:pt idx="1256">
                  <c:v>942</c:v>
                </c:pt>
                <c:pt idx="1257">
                  <c:v>868</c:v>
                </c:pt>
                <c:pt idx="1258">
                  <c:v>904</c:v>
                </c:pt>
                <c:pt idx="1259">
                  <c:v>867</c:v>
                </c:pt>
                <c:pt idx="1260">
                  <c:v>819</c:v>
                </c:pt>
                <c:pt idx="1261">
                  <c:v>839</c:v>
                </c:pt>
                <c:pt idx="1262">
                  <c:v>824</c:v>
                </c:pt>
                <c:pt idx="1263">
                  <c:v>775</c:v>
                </c:pt>
                <c:pt idx="1264">
                  <c:v>748</c:v>
                </c:pt>
                <c:pt idx="1265">
                  <c:v>754</c:v>
                </c:pt>
                <c:pt idx="1266">
                  <c:v>742</c:v>
                </c:pt>
                <c:pt idx="1267">
                  <c:v>727</c:v>
                </c:pt>
                <c:pt idx="1268">
                  <c:v>723</c:v>
                </c:pt>
                <c:pt idx="1269">
                  <c:v>701</c:v>
                </c:pt>
                <c:pt idx="1270">
                  <c:v>692</c:v>
                </c:pt>
                <c:pt idx="1271">
                  <c:v>696</c:v>
                </c:pt>
                <c:pt idx="1272">
                  <c:v>672</c:v>
                </c:pt>
                <c:pt idx="1273">
                  <c:v>661</c:v>
                </c:pt>
                <c:pt idx="1274">
                  <c:v>662</c:v>
                </c:pt>
                <c:pt idx="1275">
                  <c:v>665</c:v>
                </c:pt>
                <c:pt idx="1276">
                  <c:v>651</c:v>
                </c:pt>
                <c:pt idx="1277">
                  <c:v>646</c:v>
                </c:pt>
                <c:pt idx="1278">
                  <c:v>645</c:v>
                </c:pt>
                <c:pt idx="1279">
                  <c:v>646</c:v>
                </c:pt>
                <c:pt idx="1280">
                  <c:v>644</c:v>
                </c:pt>
                <c:pt idx="1281">
                  <c:v>636</c:v>
                </c:pt>
                <c:pt idx="1282">
                  <c:v>632</c:v>
                </c:pt>
                <c:pt idx="1283">
                  <c:v>627</c:v>
                </c:pt>
                <c:pt idx="1284">
                  <c:v>631</c:v>
                </c:pt>
                <c:pt idx="1285">
                  <c:v>622</c:v>
                </c:pt>
                <c:pt idx="1286">
                  <c:v>621</c:v>
                </c:pt>
                <c:pt idx="1287">
                  <c:v>628</c:v>
                </c:pt>
                <c:pt idx="1288">
                  <c:v>628</c:v>
                </c:pt>
                <c:pt idx="1289">
                  <c:v>623</c:v>
                </c:pt>
                <c:pt idx="1290">
                  <c:v>627</c:v>
                </c:pt>
                <c:pt idx="1291">
                  <c:v>622</c:v>
                </c:pt>
                <c:pt idx="1292">
                  <c:v>614</c:v>
                </c:pt>
                <c:pt idx="1293">
                  <c:v>624</c:v>
                </c:pt>
                <c:pt idx="1294">
                  <c:v>613</c:v>
                </c:pt>
                <c:pt idx="1295">
                  <c:v>615</c:v>
                </c:pt>
                <c:pt idx="1296">
                  <c:v>613</c:v>
                </c:pt>
                <c:pt idx="1297">
                  <c:v>614</c:v>
                </c:pt>
                <c:pt idx="1298">
                  <c:v>617</c:v>
                </c:pt>
                <c:pt idx="1299">
                  <c:v>622</c:v>
                </c:pt>
                <c:pt idx="1300">
                  <c:v>616</c:v>
                </c:pt>
                <c:pt idx="1301">
                  <c:v>618</c:v>
                </c:pt>
                <c:pt idx="1302">
                  <c:v>617</c:v>
                </c:pt>
                <c:pt idx="1303">
                  <c:v>608</c:v>
                </c:pt>
                <c:pt idx="1304">
                  <c:v>616</c:v>
                </c:pt>
                <c:pt idx="1305">
                  <c:v>613</c:v>
                </c:pt>
                <c:pt idx="1306">
                  <c:v>617</c:v>
                </c:pt>
                <c:pt idx="1307">
                  <c:v>612</c:v>
                </c:pt>
                <c:pt idx="1308">
                  <c:v>610</c:v>
                </c:pt>
                <c:pt idx="1309">
                  <c:v>614</c:v>
                </c:pt>
                <c:pt idx="1310">
                  <c:v>614</c:v>
                </c:pt>
                <c:pt idx="1311">
                  <c:v>612</c:v>
                </c:pt>
                <c:pt idx="1312">
                  <c:v>610</c:v>
                </c:pt>
                <c:pt idx="1313">
                  <c:v>616</c:v>
                </c:pt>
                <c:pt idx="1314">
                  <c:v>619</c:v>
                </c:pt>
                <c:pt idx="1315">
                  <c:v>615</c:v>
                </c:pt>
                <c:pt idx="1316">
                  <c:v>606</c:v>
                </c:pt>
                <c:pt idx="1317">
                  <c:v>609</c:v>
                </c:pt>
                <c:pt idx="1318">
                  <c:v>612</c:v>
                </c:pt>
                <c:pt idx="1319">
                  <c:v>613</c:v>
                </c:pt>
                <c:pt idx="1320">
                  <c:v>616</c:v>
                </c:pt>
                <c:pt idx="1321">
                  <c:v>613</c:v>
                </c:pt>
                <c:pt idx="1322">
                  <c:v>614</c:v>
                </c:pt>
                <c:pt idx="1323">
                  <c:v>612</c:v>
                </c:pt>
                <c:pt idx="1324">
                  <c:v>615</c:v>
                </c:pt>
                <c:pt idx="1325">
                  <c:v>619</c:v>
                </c:pt>
                <c:pt idx="1326">
                  <c:v>612</c:v>
                </c:pt>
                <c:pt idx="1327">
                  <c:v>612</c:v>
                </c:pt>
                <c:pt idx="1328">
                  <c:v>614</c:v>
                </c:pt>
                <c:pt idx="1329">
                  <c:v>612</c:v>
                </c:pt>
                <c:pt idx="1330">
                  <c:v>612</c:v>
                </c:pt>
                <c:pt idx="1331">
                  <c:v>614</c:v>
                </c:pt>
                <c:pt idx="1332">
                  <c:v>613</c:v>
                </c:pt>
                <c:pt idx="1333">
                  <c:v>614</c:v>
                </c:pt>
                <c:pt idx="1334">
                  <c:v>610</c:v>
                </c:pt>
                <c:pt idx="1335">
                  <c:v>611</c:v>
                </c:pt>
                <c:pt idx="1336">
                  <c:v>609</c:v>
                </c:pt>
                <c:pt idx="1337">
                  <c:v>609</c:v>
                </c:pt>
                <c:pt idx="1338">
                  <c:v>614</c:v>
                </c:pt>
                <c:pt idx="1339">
                  <c:v>611</c:v>
                </c:pt>
                <c:pt idx="1340">
                  <c:v>607</c:v>
                </c:pt>
                <c:pt idx="1341">
                  <c:v>611</c:v>
                </c:pt>
                <c:pt idx="1342">
                  <c:v>616</c:v>
                </c:pt>
                <c:pt idx="1343">
                  <c:v>615</c:v>
                </c:pt>
                <c:pt idx="1344">
                  <c:v>606</c:v>
                </c:pt>
                <c:pt idx="1345">
                  <c:v>613</c:v>
                </c:pt>
                <c:pt idx="1346">
                  <c:v>610</c:v>
                </c:pt>
                <c:pt idx="1347">
                  <c:v>616</c:v>
                </c:pt>
                <c:pt idx="1348">
                  <c:v>606</c:v>
                </c:pt>
                <c:pt idx="1349">
                  <c:v>614</c:v>
                </c:pt>
                <c:pt idx="1350">
                  <c:v>609</c:v>
                </c:pt>
                <c:pt idx="1351">
                  <c:v>613</c:v>
                </c:pt>
                <c:pt idx="1352">
                  <c:v>608</c:v>
                </c:pt>
                <c:pt idx="1353">
                  <c:v>610</c:v>
                </c:pt>
                <c:pt idx="1354">
                  <c:v>612</c:v>
                </c:pt>
                <c:pt idx="1355">
                  <c:v>611</c:v>
                </c:pt>
                <c:pt idx="1356">
                  <c:v>608</c:v>
                </c:pt>
                <c:pt idx="1357">
                  <c:v>609</c:v>
                </c:pt>
                <c:pt idx="1358">
                  <c:v>610</c:v>
                </c:pt>
                <c:pt idx="1359">
                  <c:v>606</c:v>
                </c:pt>
                <c:pt idx="1360">
                  <c:v>611</c:v>
                </c:pt>
                <c:pt idx="1361">
                  <c:v>605</c:v>
                </c:pt>
                <c:pt idx="1362">
                  <c:v>608</c:v>
                </c:pt>
                <c:pt idx="1363">
                  <c:v>613</c:v>
                </c:pt>
                <c:pt idx="1364">
                  <c:v>615</c:v>
                </c:pt>
                <c:pt idx="1365">
                  <c:v>609</c:v>
                </c:pt>
                <c:pt idx="1366">
                  <c:v>610</c:v>
                </c:pt>
                <c:pt idx="1367">
                  <c:v>611</c:v>
                </c:pt>
                <c:pt idx="1368">
                  <c:v>613</c:v>
                </c:pt>
                <c:pt idx="1369">
                  <c:v>608</c:v>
                </c:pt>
                <c:pt idx="1370">
                  <c:v>610</c:v>
                </c:pt>
                <c:pt idx="1371">
                  <c:v>611</c:v>
                </c:pt>
                <c:pt idx="1372">
                  <c:v>613</c:v>
                </c:pt>
                <c:pt idx="1373">
                  <c:v>611</c:v>
                </c:pt>
                <c:pt idx="1374">
                  <c:v>610</c:v>
                </c:pt>
                <c:pt idx="1375">
                  <c:v>610</c:v>
                </c:pt>
                <c:pt idx="1376">
                  <c:v>608</c:v>
                </c:pt>
                <c:pt idx="1377">
                  <c:v>611</c:v>
                </c:pt>
                <c:pt idx="1378">
                  <c:v>609</c:v>
                </c:pt>
                <c:pt idx="1379">
                  <c:v>611</c:v>
                </c:pt>
                <c:pt idx="1380">
                  <c:v>607</c:v>
                </c:pt>
                <c:pt idx="1381">
                  <c:v>609</c:v>
                </c:pt>
                <c:pt idx="1382">
                  <c:v>607</c:v>
                </c:pt>
                <c:pt idx="1383">
                  <c:v>615</c:v>
                </c:pt>
                <c:pt idx="1384">
                  <c:v>613</c:v>
                </c:pt>
                <c:pt idx="1385">
                  <c:v>606</c:v>
                </c:pt>
                <c:pt idx="1386">
                  <c:v>610</c:v>
                </c:pt>
                <c:pt idx="1387">
                  <c:v>611</c:v>
                </c:pt>
                <c:pt idx="1388">
                  <c:v>611</c:v>
                </c:pt>
                <c:pt idx="1389">
                  <c:v>612</c:v>
                </c:pt>
                <c:pt idx="1390">
                  <c:v>610</c:v>
                </c:pt>
                <c:pt idx="1391">
                  <c:v>611</c:v>
                </c:pt>
                <c:pt idx="1392">
                  <c:v>610</c:v>
                </c:pt>
                <c:pt idx="1393">
                  <c:v>613</c:v>
                </c:pt>
                <c:pt idx="1394">
                  <c:v>608</c:v>
                </c:pt>
                <c:pt idx="1395">
                  <c:v>607</c:v>
                </c:pt>
                <c:pt idx="1396">
                  <c:v>610</c:v>
                </c:pt>
                <c:pt idx="1397">
                  <c:v>612</c:v>
                </c:pt>
                <c:pt idx="1398">
                  <c:v>606</c:v>
                </c:pt>
                <c:pt idx="1399">
                  <c:v>610</c:v>
                </c:pt>
                <c:pt idx="1400">
                  <c:v>614</c:v>
                </c:pt>
                <c:pt idx="1401">
                  <c:v>611</c:v>
                </c:pt>
                <c:pt idx="1402">
                  <c:v>611</c:v>
                </c:pt>
                <c:pt idx="1403">
                  <c:v>609</c:v>
                </c:pt>
                <c:pt idx="1404">
                  <c:v>606</c:v>
                </c:pt>
                <c:pt idx="1405">
                  <c:v>603</c:v>
                </c:pt>
                <c:pt idx="1406">
                  <c:v>611</c:v>
                </c:pt>
                <c:pt idx="1407">
                  <c:v>612</c:v>
                </c:pt>
                <c:pt idx="1408">
                  <c:v>606</c:v>
                </c:pt>
                <c:pt idx="1409">
                  <c:v>611</c:v>
                </c:pt>
                <c:pt idx="1410">
                  <c:v>610</c:v>
                </c:pt>
                <c:pt idx="1411">
                  <c:v>606</c:v>
                </c:pt>
                <c:pt idx="1412">
                  <c:v>607</c:v>
                </c:pt>
                <c:pt idx="1413">
                  <c:v>609</c:v>
                </c:pt>
                <c:pt idx="1414">
                  <c:v>608</c:v>
                </c:pt>
                <c:pt idx="1415">
                  <c:v>609</c:v>
                </c:pt>
                <c:pt idx="1416">
                  <c:v>608</c:v>
                </c:pt>
                <c:pt idx="1417">
                  <c:v>606</c:v>
                </c:pt>
                <c:pt idx="1418">
                  <c:v>608</c:v>
                </c:pt>
                <c:pt idx="1419">
                  <c:v>607</c:v>
                </c:pt>
                <c:pt idx="1420">
                  <c:v>605</c:v>
                </c:pt>
                <c:pt idx="1421">
                  <c:v>607</c:v>
                </c:pt>
                <c:pt idx="1422">
                  <c:v>609</c:v>
                </c:pt>
                <c:pt idx="1423">
                  <c:v>610</c:v>
                </c:pt>
                <c:pt idx="1424">
                  <c:v>612</c:v>
                </c:pt>
                <c:pt idx="1425">
                  <c:v>609</c:v>
                </c:pt>
                <c:pt idx="1426">
                  <c:v>611</c:v>
                </c:pt>
                <c:pt idx="1427">
                  <c:v>613</c:v>
                </c:pt>
                <c:pt idx="1428">
                  <c:v>610</c:v>
                </c:pt>
                <c:pt idx="1429">
                  <c:v>611</c:v>
                </c:pt>
                <c:pt idx="1430">
                  <c:v>606</c:v>
                </c:pt>
                <c:pt idx="1431">
                  <c:v>610</c:v>
                </c:pt>
                <c:pt idx="1432">
                  <c:v>610</c:v>
                </c:pt>
                <c:pt idx="1433">
                  <c:v>606</c:v>
                </c:pt>
                <c:pt idx="1434">
                  <c:v>609</c:v>
                </c:pt>
                <c:pt idx="1435">
                  <c:v>607</c:v>
                </c:pt>
                <c:pt idx="1436">
                  <c:v>606</c:v>
                </c:pt>
                <c:pt idx="1437">
                  <c:v>608</c:v>
                </c:pt>
                <c:pt idx="1438">
                  <c:v>608</c:v>
                </c:pt>
                <c:pt idx="1439">
                  <c:v>611</c:v>
                </c:pt>
                <c:pt idx="1440">
                  <c:v>608</c:v>
                </c:pt>
                <c:pt idx="1441">
                  <c:v>606</c:v>
                </c:pt>
                <c:pt idx="1442">
                  <c:v>613</c:v>
                </c:pt>
                <c:pt idx="1443">
                  <c:v>613</c:v>
                </c:pt>
                <c:pt idx="1444">
                  <c:v>613</c:v>
                </c:pt>
                <c:pt idx="1445">
                  <c:v>612</c:v>
                </c:pt>
                <c:pt idx="1446">
                  <c:v>611</c:v>
                </c:pt>
                <c:pt idx="1447">
                  <c:v>615</c:v>
                </c:pt>
                <c:pt idx="1448">
                  <c:v>615</c:v>
                </c:pt>
                <c:pt idx="1449">
                  <c:v>612</c:v>
                </c:pt>
                <c:pt idx="1450">
                  <c:v>611</c:v>
                </c:pt>
                <c:pt idx="1451">
                  <c:v>614</c:v>
                </c:pt>
                <c:pt idx="1452">
                  <c:v>608</c:v>
                </c:pt>
                <c:pt idx="1453">
                  <c:v>613</c:v>
                </c:pt>
                <c:pt idx="1454">
                  <c:v>611</c:v>
                </c:pt>
                <c:pt idx="1455">
                  <c:v>613</c:v>
                </c:pt>
                <c:pt idx="1456">
                  <c:v>615</c:v>
                </c:pt>
                <c:pt idx="1457">
                  <c:v>614</c:v>
                </c:pt>
                <c:pt idx="1458">
                  <c:v>609</c:v>
                </c:pt>
                <c:pt idx="1459">
                  <c:v>617</c:v>
                </c:pt>
                <c:pt idx="1460">
                  <c:v>618</c:v>
                </c:pt>
                <c:pt idx="1461">
                  <c:v>621</c:v>
                </c:pt>
                <c:pt idx="1462">
                  <c:v>619</c:v>
                </c:pt>
                <c:pt idx="1463">
                  <c:v>634</c:v>
                </c:pt>
                <c:pt idx="1464">
                  <c:v>632</c:v>
                </c:pt>
                <c:pt idx="1465">
                  <c:v>657</c:v>
                </c:pt>
                <c:pt idx="1466">
                  <c:v>674</c:v>
                </c:pt>
                <c:pt idx="1467">
                  <c:v>681</c:v>
                </c:pt>
                <c:pt idx="1468">
                  <c:v>668</c:v>
                </c:pt>
                <c:pt idx="1469">
                  <c:v>677</c:v>
                </c:pt>
                <c:pt idx="1470">
                  <c:v>700</c:v>
                </c:pt>
                <c:pt idx="1471">
                  <c:v>700</c:v>
                </c:pt>
                <c:pt idx="1472">
                  <c:v>679</c:v>
                </c:pt>
                <c:pt idx="1473">
                  <c:v>682</c:v>
                </c:pt>
                <c:pt idx="1474">
                  <c:v>665</c:v>
                </c:pt>
                <c:pt idx="1475">
                  <c:v>647</c:v>
                </c:pt>
                <c:pt idx="1476">
                  <c:v>646</c:v>
                </c:pt>
                <c:pt idx="1477">
                  <c:v>654</c:v>
                </c:pt>
                <c:pt idx="1478">
                  <c:v>638</c:v>
                </c:pt>
                <c:pt idx="1479">
                  <c:v>639</c:v>
                </c:pt>
                <c:pt idx="1480">
                  <c:v>632</c:v>
                </c:pt>
                <c:pt idx="1481">
                  <c:v>622</c:v>
                </c:pt>
                <c:pt idx="1482">
                  <c:v>621</c:v>
                </c:pt>
                <c:pt idx="1483">
                  <c:v>616</c:v>
                </c:pt>
                <c:pt idx="1484">
                  <c:v>612</c:v>
                </c:pt>
                <c:pt idx="1485">
                  <c:v>612</c:v>
                </c:pt>
                <c:pt idx="1486">
                  <c:v>611</c:v>
                </c:pt>
                <c:pt idx="1487">
                  <c:v>615</c:v>
                </c:pt>
                <c:pt idx="1488">
                  <c:v>603</c:v>
                </c:pt>
                <c:pt idx="1489">
                  <c:v>611</c:v>
                </c:pt>
                <c:pt idx="1490">
                  <c:v>613</c:v>
                </c:pt>
                <c:pt idx="1491">
                  <c:v>611</c:v>
                </c:pt>
                <c:pt idx="1492">
                  <c:v>614</c:v>
                </c:pt>
                <c:pt idx="1493">
                  <c:v>607</c:v>
                </c:pt>
                <c:pt idx="1494">
                  <c:v>602</c:v>
                </c:pt>
                <c:pt idx="1495">
                  <c:v>607</c:v>
                </c:pt>
                <c:pt idx="1496">
                  <c:v>608</c:v>
                </c:pt>
                <c:pt idx="1497">
                  <c:v>611</c:v>
                </c:pt>
                <c:pt idx="1498">
                  <c:v>606</c:v>
                </c:pt>
                <c:pt idx="1499">
                  <c:v>608</c:v>
                </c:pt>
                <c:pt idx="1500">
                  <c:v>602</c:v>
                </c:pt>
                <c:pt idx="1501">
                  <c:v>609</c:v>
                </c:pt>
                <c:pt idx="1502">
                  <c:v>610</c:v>
                </c:pt>
                <c:pt idx="1503">
                  <c:v>611</c:v>
                </c:pt>
                <c:pt idx="1504">
                  <c:v>607</c:v>
                </c:pt>
                <c:pt idx="1505">
                  <c:v>605</c:v>
                </c:pt>
                <c:pt idx="1506">
                  <c:v>613</c:v>
                </c:pt>
                <c:pt idx="1507">
                  <c:v>607</c:v>
                </c:pt>
                <c:pt idx="1508">
                  <c:v>606</c:v>
                </c:pt>
                <c:pt idx="1509">
                  <c:v>605</c:v>
                </c:pt>
                <c:pt idx="1510">
                  <c:v>606</c:v>
                </c:pt>
                <c:pt idx="1511">
                  <c:v>611</c:v>
                </c:pt>
                <c:pt idx="1512">
                  <c:v>612</c:v>
                </c:pt>
                <c:pt idx="1513">
                  <c:v>605</c:v>
                </c:pt>
                <c:pt idx="1514">
                  <c:v>606</c:v>
                </c:pt>
                <c:pt idx="1515">
                  <c:v>607</c:v>
                </c:pt>
                <c:pt idx="1516">
                  <c:v>609</c:v>
                </c:pt>
                <c:pt idx="1517">
                  <c:v>606</c:v>
                </c:pt>
                <c:pt idx="1518">
                  <c:v>613</c:v>
                </c:pt>
                <c:pt idx="1519">
                  <c:v>606</c:v>
                </c:pt>
                <c:pt idx="1520">
                  <c:v>606</c:v>
                </c:pt>
                <c:pt idx="1521">
                  <c:v>613</c:v>
                </c:pt>
                <c:pt idx="1522">
                  <c:v>608</c:v>
                </c:pt>
                <c:pt idx="1523">
                  <c:v>606</c:v>
                </c:pt>
                <c:pt idx="1524">
                  <c:v>606</c:v>
                </c:pt>
                <c:pt idx="1525">
                  <c:v>605</c:v>
                </c:pt>
                <c:pt idx="1526">
                  <c:v>609</c:v>
                </c:pt>
                <c:pt idx="1527">
                  <c:v>608</c:v>
                </c:pt>
                <c:pt idx="1528">
                  <c:v>600</c:v>
                </c:pt>
                <c:pt idx="1529">
                  <c:v>608</c:v>
                </c:pt>
                <c:pt idx="1530">
                  <c:v>609</c:v>
                </c:pt>
                <c:pt idx="1531">
                  <c:v>611</c:v>
                </c:pt>
                <c:pt idx="1532">
                  <c:v>603</c:v>
                </c:pt>
                <c:pt idx="1533">
                  <c:v>602</c:v>
                </c:pt>
                <c:pt idx="1534">
                  <c:v>611</c:v>
                </c:pt>
                <c:pt idx="1535">
                  <c:v>608</c:v>
                </c:pt>
                <c:pt idx="1536">
                  <c:v>611</c:v>
                </c:pt>
                <c:pt idx="1537">
                  <c:v>608</c:v>
                </c:pt>
                <c:pt idx="1538">
                  <c:v>609</c:v>
                </c:pt>
                <c:pt idx="1539">
                  <c:v>609</c:v>
                </c:pt>
                <c:pt idx="1540">
                  <c:v>613</c:v>
                </c:pt>
                <c:pt idx="1541">
                  <c:v>613</c:v>
                </c:pt>
                <c:pt idx="1542">
                  <c:v>609</c:v>
                </c:pt>
                <c:pt idx="1543">
                  <c:v>605</c:v>
                </c:pt>
                <c:pt idx="1544">
                  <c:v>607</c:v>
                </c:pt>
                <c:pt idx="1545">
                  <c:v>605</c:v>
                </c:pt>
                <c:pt idx="1546">
                  <c:v>607</c:v>
                </c:pt>
                <c:pt idx="1547">
                  <c:v>606</c:v>
                </c:pt>
                <c:pt idx="1548">
                  <c:v>611</c:v>
                </c:pt>
                <c:pt idx="1549">
                  <c:v>613</c:v>
                </c:pt>
                <c:pt idx="1550">
                  <c:v>606</c:v>
                </c:pt>
                <c:pt idx="1551">
                  <c:v>606</c:v>
                </c:pt>
                <c:pt idx="1552">
                  <c:v>607</c:v>
                </c:pt>
                <c:pt idx="1553">
                  <c:v>607</c:v>
                </c:pt>
                <c:pt idx="1554">
                  <c:v>612</c:v>
                </c:pt>
                <c:pt idx="1555">
                  <c:v>608</c:v>
                </c:pt>
                <c:pt idx="1556">
                  <c:v>609</c:v>
                </c:pt>
                <c:pt idx="1557">
                  <c:v>606</c:v>
                </c:pt>
                <c:pt idx="1558">
                  <c:v>611</c:v>
                </c:pt>
                <c:pt idx="1559">
                  <c:v>605</c:v>
                </c:pt>
                <c:pt idx="1560">
                  <c:v>603</c:v>
                </c:pt>
                <c:pt idx="1561">
                  <c:v>612</c:v>
                </c:pt>
                <c:pt idx="1562">
                  <c:v>607</c:v>
                </c:pt>
                <c:pt idx="1563">
                  <c:v>607</c:v>
                </c:pt>
                <c:pt idx="1564">
                  <c:v>610</c:v>
                </c:pt>
                <c:pt idx="1565">
                  <c:v>611</c:v>
                </c:pt>
                <c:pt idx="1566">
                  <c:v>605</c:v>
                </c:pt>
                <c:pt idx="1567">
                  <c:v>604</c:v>
                </c:pt>
                <c:pt idx="1568">
                  <c:v>606</c:v>
                </c:pt>
                <c:pt idx="1569">
                  <c:v>607</c:v>
                </c:pt>
                <c:pt idx="1570">
                  <c:v>609</c:v>
                </c:pt>
                <c:pt idx="1571">
                  <c:v>611</c:v>
                </c:pt>
                <c:pt idx="1572">
                  <c:v>606</c:v>
                </c:pt>
                <c:pt idx="1573">
                  <c:v>609</c:v>
                </c:pt>
                <c:pt idx="1574">
                  <c:v>608</c:v>
                </c:pt>
                <c:pt idx="1575">
                  <c:v>610</c:v>
                </c:pt>
                <c:pt idx="1576">
                  <c:v>603</c:v>
                </c:pt>
                <c:pt idx="1577">
                  <c:v>612</c:v>
                </c:pt>
                <c:pt idx="1578">
                  <c:v>604</c:v>
                </c:pt>
                <c:pt idx="1579">
                  <c:v>607</c:v>
                </c:pt>
                <c:pt idx="1580">
                  <c:v>607</c:v>
                </c:pt>
                <c:pt idx="1581">
                  <c:v>611</c:v>
                </c:pt>
                <c:pt idx="1582">
                  <c:v>605</c:v>
                </c:pt>
                <c:pt idx="1583">
                  <c:v>608</c:v>
                </c:pt>
                <c:pt idx="1584">
                  <c:v>609</c:v>
                </c:pt>
                <c:pt idx="1585">
                  <c:v>606</c:v>
                </c:pt>
                <c:pt idx="1586">
                  <c:v>611</c:v>
                </c:pt>
                <c:pt idx="1587">
                  <c:v>605</c:v>
                </c:pt>
                <c:pt idx="1588">
                  <c:v>612</c:v>
                </c:pt>
                <c:pt idx="1589">
                  <c:v>608</c:v>
                </c:pt>
                <c:pt idx="1590">
                  <c:v>608</c:v>
                </c:pt>
                <c:pt idx="1591">
                  <c:v>608</c:v>
                </c:pt>
                <c:pt idx="1592">
                  <c:v>610</c:v>
                </c:pt>
                <c:pt idx="1593">
                  <c:v>615</c:v>
                </c:pt>
                <c:pt idx="1594">
                  <c:v>605</c:v>
                </c:pt>
                <c:pt idx="1595">
                  <c:v>606</c:v>
                </c:pt>
                <c:pt idx="1596">
                  <c:v>611</c:v>
                </c:pt>
                <c:pt idx="1597">
                  <c:v>606</c:v>
                </c:pt>
                <c:pt idx="1598">
                  <c:v>613</c:v>
                </c:pt>
                <c:pt idx="1599">
                  <c:v>605</c:v>
                </c:pt>
                <c:pt idx="1600">
                  <c:v>604</c:v>
                </c:pt>
                <c:pt idx="1601">
                  <c:v>610</c:v>
                </c:pt>
                <c:pt idx="1602">
                  <c:v>610</c:v>
                </c:pt>
                <c:pt idx="1603">
                  <c:v>613</c:v>
                </c:pt>
                <c:pt idx="1604">
                  <c:v>610</c:v>
                </c:pt>
                <c:pt idx="1605">
                  <c:v>606</c:v>
                </c:pt>
                <c:pt idx="1606">
                  <c:v>610</c:v>
                </c:pt>
                <c:pt idx="1607">
                  <c:v>604</c:v>
                </c:pt>
                <c:pt idx="1608">
                  <c:v>608</c:v>
                </c:pt>
                <c:pt idx="1609">
                  <c:v>614</c:v>
                </c:pt>
                <c:pt idx="1610">
                  <c:v>611</c:v>
                </c:pt>
                <c:pt idx="1611">
                  <c:v>608</c:v>
                </c:pt>
                <c:pt idx="1612">
                  <c:v>607</c:v>
                </c:pt>
                <c:pt idx="1613">
                  <c:v>609</c:v>
                </c:pt>
                <c:pt idx="1614">
                  <c:v>609</c:v>
                </c:pt>
                <c:pt idx="1615">
                  <c:v>609</c:v>
                </c:pt>
                <c:pt idx="1616">
                  <c:v>609</c:v>
                </c:pt>
                <c:pt idx="1617">
                  <c:v>611</c:v>
                </c:pt>
                <c:pt idx="1618">
                  <c:v>611</c:v>
                </c:pt>
                <c:pt idx="1619">
                  <c:v>609</c:v>
                </c:pt>
                <c:pt idx="1620">
                  <c:v>606</c:v>
                </c:pt>
                <c:pt idx="1621">
                  <c:v>604</c:v>
                </c:pt>
                <c:pt idx="1622">
                  <c:v>608</c:v>
                </c:pt>
                <c:pt idx="1623">
                  <c:v>613</c:v>
                </c:pt>
                <c:pt idx="1624">
                  <c:v>608</c:v>
                </c:pt>
                <c:pt idx="1625">
                  <c:v>604</c:v>
                </c:pt>
                <c:pt idx="1626">
                  <c:v>606</c:v>
                </c:pt>
                <c:pt idx="1627">
                  <c:v>606</c:v>
                </c:pt>
                <c:pt idx="1628">
                  <c:v>610</c:v>
                </c:pt>
                <c:pt idx="1629">
                  <c:v>606</c:v>
                </c:pt>
                <c:pt idx="1630">
                  <c:v>604</c:v>
                </c:pt>
                <c:pt idx="1631">
                  <c:v>606</c:v>
                </c:pt>
                <c:pt idx="1632">
                  <c:v>605</c:v>
                </c:pt>
                <c:pt idx="1633">
                  <c:v>612</c:v>
                </c:pt>
                <c:pt idx="1634">
                  <c:v>607</c:v>
                </c:pt>
                <c:pt idx="1635">
                  <c:v>607</c:v>
                </c:pt>
                <c:pt idx="1636">
                  <c:v>612</c:v>
                </c:pt>
                <c:pt idx="1637">
                  <c:v>610</c:v>
                </c:pt>
                <c:pt idx="1638">
                  <c:v>605</c:v>
                </c:pt>
                <c:pt idx="1639">
                  <c:v>615</c:v>
                </c:pt>
                <c:pt idx="1640">
                  <c:v>604</c:v>
                </c:pt>
                <c:pt idx="1641">
                  <c:v>611</c:v>
                </c:pt>
                <c:pt idx="1642">
                  <c:v>614</c:v>
                </c:pt>
                <c:pt idx="1643">
                  <c:v>609</c:v>
                </c:pt>
                <c:pt idx="1644">
                  <c:v>611</c:v>
                </c:pt>
                <c:pt idx="1645">
                  <c:v>609</c:v>
                </c:pt>
                <c:pt idx="1646">
                  <c:v>607</c:v>
                </c:pt>
                <c:pt idx="1647">
                  <c:v>614</c:v>
                </c:pt>
                <c:pt idx="1648">
                  <c:v>611</c:v>
                </c:pt>
                <c:pt idx="1649">
                  <c:v>613</c:v>
                </c:pt>
                <c:pt idx="1650">
                  <c:v>615</c:v>
                </c:pt>
                <c:pt idx="1651">
                  <c:v>607</c:v>
                </c:pt>
                <c:pt idx="1652">
                  <c:v>608</c:v>
                </c:pt>
                <c:pt idx="1653">
                  <c:v>607</c:v>
                </c:pt>
                <c:pt idx="1654">
                  <c:v>613</c:v>
                </c:pt>
                <c:pt idx="1655">
                  <c:v>606</c:v>
                </c:pt>
                <c:pt idx="1656">
                  <c:v>613</c:v>
                </c:pt>
                <c:pt idx="1657">
                  <c:v>609</c:v>
                </c:pt>
                <c:pt idx="1658">
                  <c:v>605</c:v>
                </c:pt>
                <c:pt idx="1659">
                  <c:v>612</c:v>
                </c:pt>
                <c:pt idx="1660">
                  <c:v>605</c:v>
                </c:pt>
                <c:pt idx="1661">
                  <c:v>611</c:v>
                </c:pt>
                <c:pt idx="1662">
                  <c:v>607</c:v>
                </c:pt>
                <c:pt idx="1663">
                  <c:v>605</c:v>
                </c:pt>
                <c:pt idx="1664">
                  <c:v>609</c:v>
                </c:pt>
                <c:pt idx="1665">
                  <c:v>608</c:v>
                </c:pt>
                <c:pt idx="1666">
                  <c:v>611</c:v>
                </c:pt>
                <c:pt idx="1667">
                  <c:v>609</c:v>
                </c:pt>
                <c:pt idx="1668">
                  <c:v>610</c:v>
                </c:pt>
                <c:pt idx="1669">
                  <c:v>608</c:v>
                </c:pt>
                <c:pt idx="1670">
                  <c:v>607</c:v>
                </c:pt>
                <c:pt idx="1671">
                  <c:v>605</c:v>
                </c:pt>
                <c:pt idx="1672">
                  <c:v>608</c:v>
                </c:pt>
                <c:pt idx="1673">
                  <c:v>607</c:v>
                </c:pt>
                <c:pt idx="1674">
                  <c:v>608</c:v>
                </c:pt>
                <c:pt idx="1675">
                  <c:v>610</c:v>
                </c:pt>
                <c:pt idx="1676">
                  <c:v>612</c:v>
                </c:pt>
                <c:pt idx="1677">
                  <c:v>607</c:v>
                </c:pt>
                <c:pt idx="1678">
                  <c:v>605</c:v>
                </c:pt>
                <c:pt idx="1679">
                  <c:v>603</c:v>
                </c:pt>
                <c:pt idx="1680">
                  <c:v>605</c:v>
                </c:pt>
                <c:pt idx="1681">
                  <c:v>609</c:v>
                </c:pt>
                <c:pt idx="1682">
                  <c:v>610</c:v>
                </c:pt>
                <c:pt idx="1683">
                  <c:v>604</c:v>
                </c:pt>
                <c:pt idx="1684">
                  <c:v>606</c:v>
                </c:pt>
                <c:pt idx="1685">
                  <c:v>602</c:v>
                </c:pt>
                <c:pt idx="1686">
                  <c:v>610</c:v>
                </c:pt>
                <c:pt idx="1687">
                  <c:v>608</c:v>
                </c:pt>
                <c:pt idx="1688">
                  <c:v>608</c:v>
                </c:pt>
                <c:pt idx="1689">
                  <c:v>610</c:v>
                </c:pt>
                <c:pt idx="1690">
                  <c:v>609</c:v>
                </c:pt>
                <c:pt idx="1691">
                  <c:v>611</c:v>
                </c:pt>
                <c:pt idx="1692">
                  <c:v>604</c:v>
                </c:pt>
                <c:pt idx="1693">
                  <c:v>605</c:v>
                </c:pt>
                <c:pt idx="1694">
                  <c:v>610</c:v>
                </c:pt>
                <c:pt idx="1695">
                  <c:v>606</c:v>
                </c:pt>
                <c:pt idx="1696">
                  <c:v>605</c:v>
                </c:pt>
                <c:pt idx="1697">
                  <c:v>605</c:v>
                </c:pt>
                <c:pt idx="1698">
                  <c:v>611</c:v>
                </c:pt>
                <c:pt idx="1699">
                  <c:v>604</c:v>
                </c:pt>
                <c:pt idx="1700">
                  <c:v>609</c:v>
                </c:pt>
                <c:pt idx="1701">
                  <c:v>608</c:v>
                </c:pt>
                <c:pt idx="1702">
                  <c:v>604</c:v>
                </c:pt>
                <c:pt idx="1703">
                  <c:v>601</c:v>
                </c:pt>
                <c:pt idx="1704">
                  <c:v>604</c:v>
                </c:pt>
                <c:pt idx="1705">
                  <c:v>610</c:v>
                </c:pt>
                <c:pt idx="1706">
                  <c:v>607</c:v>
                </c:pt>
                <c:pt idx="1707">
                  <c:v>606</c:v>
                </c:pt>
                <c:pt idx="1708">
                  <c:v>609</c:v>
                </c:pt>
                <c:pt idx="1709">
                  <c:v>607</c:v>
                </c:pt>
                <c:pt idx="1710">
                  <c:v>611</c:v>
                </c:pt>
                <c:pt idx="1711">
                  <c:v>607</c:v>
                </c:pt>
                <c:pt idx="1712">
                  <c:v>609</c:v>
                </c:pt>
                <c:pt idx="1713">
                  <c:v>606</c:v>
                </c:pt>
                <c:pt idx="1714">
                  <c:v>608</c:v>
                </c:pt>
                <c:pt idx="1715">
                  <c:v>604</c:v>
                </c:pt>
                <c:pt idx="1716">
                  <c:v>606</c:v>
                </c:pt>
                <c:pt idx="1717">
                  <c:v>607</c:v>
                </c:pt>
                <c:pt idx="1718">
                  <c:v>603</c:v>
                </c:pt>
                <c:pt idx="1719">
                  <c:v>609</c:v>
                </c:pt>
                <c:pt idx="1720">
                  <c:v>610</c:v>
                </c:pt>
                <c:pt idx="1721">
                  <c:v>608</c:v>
                </c:pt>
                <c:pt idx="1722">
                  <c:v>607</c:v>
                </c:pt>
                <c:pt idx="1723">
                  <c:v>610</c:v>
                </c:pt>
                <c:pt idx="1724">
                  <c:v>605</c:v>
                </c:pt>
                <c:pt idx="1725">
                  <c:v>609</c:v>
                </c:pt>
                <c:pt idx="1726">
                  <c:v>606</c:v>
                </c:pt>
                <c:pt idx="1727">
                  <c:v>605</c:v>
                </c:pt>
                <c:pt idx="1728">
                  <c:v>611</c:v>
                </c:pt>
                <c:pt idx="1729">
                  <c:v>609</c:v>
                </c:pt>
                <c:pt idx="1730">
                  <c:v>606</c:v>
                </c:pt>
                <c:pt idx="1731">
                  <c:v>606</c:v>
                </c:pt>
                <c:pt idx="1732">
                  <c:v>601</c:v>
                </c:pt>
                <c:pt idx="1733">
                  <c:v>605</c:v>
                </c:pt>
                <c:pt idx="1734">
                  <c:v>609</c:v>
                </c:pt>
                <c:pt idx="1735">
                  <c:v>605</c:v>
                </c:pt>
                <c:pt idx="1736">
                  <c:v>604</c:v>
                </c:pt>
                <c:pt idx="1737">
                  <c:v>609</c:v>
                </c:pt>
                <c:pt idx="1738">
                  <c:v>607</c:v>
                </c:pt>
                <c:pt idx="1739">
                  <c:v>606</c:v>
                </c:pt>
                <c:pt idx="1740">
                  <c:v>610</c:v>
                </c:pt>
                <c:pt idx="1741">
                  <c:v>607</c:v>
                </c:pt>
                <c:pt idx="1742">
                  <c:v>612</c:v>
                </c:pt>
                <c:pt idx="1743">
                  <c:v>604</c:v>
                </c:pt>
                <c:pt idx="1744">
                  <c:v>606</c:v>
                </c:pt>
                <c:pt idx="1745">
                  <c:v>606</c:v>
                </c:pt>
                <c:pt idx="1746">
                  <c:v>601</c:v>
                </c:pt>
                <c:pt idx="1747">
                  <c:v>610</c:v>
                </c:pt>
                <c:pt idx="1748">
                  <c:v>614</c:v>
                </c:pt>
                <c:pt idx="1749">
                  <c:v>606</c:v>
                </c:pt>
                <c:pt idx="1750">
                  <c:v>607</c:v>
                </c:pt>
                <c:pt idx="1751">
                  <c:v>606</c:v>
                </c:pt>
                <c:pt idx="1752">
                  <c:v>606</c:v>
                </c:pt>
                <c:pt idx="1753">
                  <c:v>609</c:v>
                </c:pt>
                <c:pt idx="1754">
                  <c:v>604</c:v>
                </c:pt>
                <c:pt idx="1755">
                  <c:v>604</c:v>
                </c:pt>
                <c:pt idx="1756">
                  <c:v>606</c:v>
                </c:pt>
                <c:pt idx="1757">
                  <c:v>609</c:v>
                </c:pt>
                <c:pt idx="1758">
                  <c:v>606</c:v>
                </c:pt>
                <c:pt idx="1759">
                  <c:v>606</c:v>
                </c:pt>
                <c:pt idx="1760">
                  <c:v>610</c:v>
                </c:pt>
                <c:pt idx="1761">
                  <c:v>603</c:v>
                </c:pt>
                <c:pt idx="1762">
                  <c:v>612</c:v>
                </c:pt>
                <c:pt idx="1763">
                  <c:v>606</c:v>
                </c:pt>
                <c:pt idx="1764">
                  <c:v>605</c:v>
                </c:pt>
                <c:pt idx="1765">
                  <c:v>609</c:v>
                </c:pt>
                <c:pt idx="1766">
                  <c:v>608</c:v>
                </c:pt>
                <c:pt idx="1767">
                  <c:v>606</c:v>
                </c:pt>
                <c:pt idx="1768">
                  <c:v>611</c:v>
                </c:pt>
                <c:pt idx="1769">
                  <c:v>610</c:v>
                </c:pt>
                <c:pt idx="1770">
                  <c:v>601</c:v>
                </c:pt>
                <c:pt idx="1771">
                  <c:v>605</c:v>
                </c:pt>
                <c:pt idx="1772">
                  <c:v>606</c:v>
                </c:pt>
                <c:pt idx="1773">
                  <c:v>608</c:v>
                </c:pt>
                <c:pt idx="1774">
                  <c:v>606</c:v>
                </c:pt>
                <c:pt idx="1775">
                  <c:v>607</c:v>
                </c:pt>
                <c:pt idx="1776">
                  <c:v>608</c:v>
                </c:pt>
                <c:pt idx="1777">
                  <c:v>607</c:v>
                </c:pt>
                <c:pt idx="1778">
                  <c:v>613</c:v>
                </c:pt>
                <c:pt idx="1779">
                  <c:v>602</c:v>
                </c:pt>
                <c:pt idx="1780">
                  <c:v>610</c:v>
                </c:pt>
                <c:pt idx="1781">
                  <c:v>606</c:v>
                </c:pt>
                <c:pt idx="1782">
                  <c:v>610</c:v>
                </c:pt>
                <c:pt idx="1783">
                  <c:v>606</c:v>
                </c:pt>
                <c:pt idx="1784">
                  <c:v>607</c:v>
                </c:pt>
                <c:pt idx="1785">
                  <c:v>605</c:v>
                </c:pt>
                <c:pt idx="1786">
                  <c:v>609</c:v>
                </c:pt>
                <c:pt idx="1787">
                  <c:v>612</c:v>
                </c:pt>
                <c:pt idx="1788">
                  <c:v>608</c:v>
                </c:pt>
                <c:pt idx="1789">
                  <c:v>604</c:v>
                </c:pt>
                <c:pt idx="1790">
                  <c:v>605</c:v>
                </c:pt>
                <c:pt idx="1791">
                  <c:v>603</c:v>
                </c:pt>
                <c:pt idx="1792">
                  <c:v>609</c:v>
                </c:pt>
                <c:pt idx="1793">
                  <c:v>607</c:v>
                </c:pt>
                <c:pt idx="1794">
                  <c:v>608</c:v>
                </c:pt>
                <c:pt idx="1795">
                  <c:v>606</c:v>
                </c:pt>
                <c:pt idx="1796">
                  <c:v>608</c:v>
                </c:pt>
                <c:pt idx="1797">
                  <c:v>609</c:v>
                </c:pt>
                <c:pt idx="1798">
                  <c:v>608</c:v>
                </c:pt>
                <c:pt idx="1799">
                  <c:v>605</c:v>
                </c:pt>
                <c:pt idx="1800">
                  <c:v>608</c:v>
                </c:pt>
                <c:pt idx="1801">
                  <c:v>605</c:v>
                </c:pt>
                <c:pt idx="1802">
                  <c:v>608</c:v>
                </c:pt>
                <c:pt idx="1803">
                  <c:v>604</c:v>
                </c:pt>
                <c:pt idx="1804">
                  <c:v>605</c:v>
                </c:pt>
                <c:pt idx="1805">
                  <c:v>608</c:v>
                </c:pt>
                <c:pt idx="1806">
                  <c:v>607</c:v>
                </c:pt>
                <c:pt idx="1807">
                  <c:v>604</c:v>
                </c:pt>
                <c:pt idx="1808">
                  <c:v>612</c:v>
                </c:pt>
                <c:pt idx="1809">
                  <c:v>606</c:v>
                </c:pt>
                <c:pt idx="1810">
                  <c:v>609</c:v>
                </c:pt>
                <c:pt idx="1811">
                  <c:v>604</c:v>
                </c:pt>
                <c:pt idx="1812">
                  <c:v>611</c:v>
                </c:pt>
                <c:pt idx="1813">
                  <c:v>610</c:v>
                </c:pt>
                <c:pt idx="1814">
                  <c:v>602</c:v>
                </c:pt>
                <c:pt idx="1815">
                  <c:v>612</c:v>
                </c:pt>
                <c:pt idx="1816">
                  <c:v>607</c:v>
                </c:pt>
                <c:pt idx="1817">
                  <c:v>611</c:v>
                </c:pt>
                <c:pt idx="1818">
                  <c:v>609</c:v>
                </c:pt>
                <c:pt idx="1819">
                  <c:v>613</c:v>
                </c:pt>
                <c:pt idx="1820">
                  <c:v>604</c:v>
                </c:pt>
                <c:pt idx="1821">
                  <c:v>606</c:v>
                </c:pt>
                <c:pt idx="1822">
                  <c:v>605</c:v>
                </c:pt>
                <c:pt idx="1823">
                  <c:v>603</c:v>
                </c:pt>
                <c:pt idx="1824">
                  <c:v>611</c:v>
                </c:pt>
                <c:pt idx="1825">
                  <c:v>610</c:v>
                </c:pt>
                <c:pt idx="1826">
                  <c:v>609</c:v>
                </c:pt>
                <c:pt idx="1827">
                  <c:v>608</c:v>
                </c:pt>
                <c:pt idx="1828">
                  <c:v>606</c:v>
                </c:pt>
                <c:pt idx="1829">
                  <c:v>606</c:v>
                </c:pt>
                <c:pt idx="1830">
                  <c:v>606</c:v>
                </c:pt>
                <c:pt idx="1831">
                  <c:v>608</c:v>
                </c:pt>
                <c:pt idx="1832">
                  <c:v>615</c:v>
                </c:pt>
                <c:pt idx="1833">
                  <c:v>608</c:v>
                </c:pt>
                <c:pt idx="1834">
                  <c:v>609</c:v>
                </c:pt>
                <c:pt idx="1835">
                  <c:v>609</c:v>
                </c:pt>
                <c:pt idx="1836">
                  <c:v>608</c:v>
                </c:pt>
                <c:pt idx="1837">
                  <c:v>608</c:v>
                </c:pt>
                <c:pt idx="1838">
                  <c:v>608</c:v>
                </c:pt>
                <c:pt idx="1839">
                  <c:v>609</c:v>
                </c:pt>
                <c:pt idx="1840">
                  <c:v>608</c:v>
                </c:pt>
                <c:pt idx="1841">
                  <c:v>613</c:v>
                </c:pt>
                <c:pt idx="1842">
                  <c:v>605</c:v>
                </c:pt>
                <c:pt idx="1843">
                  <c:v>608</c:v>
                </c:pt>
                <c:pt idx="1844">
                  <c:v>604</c:v>
                </c:pt>
                <c:pt idx="1845">
                  <c:v>609</c:v>
                </c:pt>
                <c:pt idx="1846">
                  <c:v>610</c:v>
                </c:pt>
                <c:pt idx="1847">
                  <c:v>612</c:v>
                </c:pt>
                <c:pt idx="1848">
                  <c:v>606</c:v>
                </c:pt>
                <c:pt idx="1849">
                  <c:v>612</c:v>
                </c:pt>
                <c:pt idx="1850">
                  <c:v>612</c:v>
                </c:pt>
                <c:pt idx="1851">
                  <c:v>610</c:v>
                </c:pt>
                <c:pt idx="1852">
                  <c:v>609</c:v>
                </c:pt>
                <c:pt idx="1853">
                  <c:v>610</c:v>
                </c:pt>
                <c:pt idx="1854">
                  <c:v>603</c:v>
                </c:pt>
                <c:pt idx="1855">
                  <c:v>614</c:v>
                </c:pt>
                <c:pt idx="1856">
                  <c:v>607</c:v>
                </c:pt>
                <c:pt idx="1857">
                  <c:v>615</c:v>
                </c:pt>
                <c:pt idx="1858">
                  <c:v>606</c:v>
                </c:pt>
                <c:pt idx="1859">
                  <c:v>613</c:v>
                </c:pt>
                <c:pt idx="1860">
                  <c:v>616</c:v>
                </c:pt>
                <c:pt idx="1861">
                  <c:v>612</c:v>
                </c:pt>
                <c:pt idx="1862">
                  <c:v>610</c:v>
                </c:pt>
                <c:pt idx="1863">
                  <c:v>608</c:v>
                </c:pt>
                <c:pt idx="1864">
                  <c:v>616</c:v>
                </c:pt>
                <c:pt idx="1865">
                  <c:v>617</c:v>
                </c:pt>
                <c:pt idx="1866">
                  <c:v>616</c:v>
                </c:pt>
                <c:pt idx="1867">
                  <c:v>613</c:v>
                </c:pt>
                <c:pt idx="1868">
                  <c:v>623</c:v>
                </c:pt>
                <c:pt idx="1869">
                  <c:v>622</c:v>
                </c:pt>
                <c:pt idx="1870">
                  <c:v>621</c:v>
                </c:pt>
                <c:pt idx="1871">
                  <c:v>621</c:v>
                </c:pt>
                <c:pt idx="1872">
                  <c:v>635</c:v>
                </c:pt>
                <c:pt idx="1873">
                  <c:v>627</c:v>
                </c:pt>
                <c:pt idx="1874">
                  <c:v>618</c:v>
                </c:pt>
                <c:pt idx="1875">
                  <c:v>639</c:v>
                </c:pt>
                <c:pt idx="1876">
                  <c:v>627</c:v>
                </c:pt>
                <c:pt idx="1877">
                  <c:v>622</c:v>
                </c:pt>
                <c:pt idx="1878">
                  <c:v>641</c:v>
                </c:pt>
                <c:pt idx="1879">
                  <c:v>635</c:v>
                </c:pt>
                <c:pt idx="1880">
                  <c:v>647</c:v>
                </c:pt>
                <c:pt idx="1881">
                  <c:v>649</c:v>
                </c:pt>
                <c:pt idx="1882">
                  <c:v>650</c:v>
                </c:pt>
                <c:pt idx="1883">
                  <c:v>661</c:v>
                </c:pt>
                <c:pt idx="1884">
                  <c:v>640</c:v>
                </c:pt>
                <c:pt idx="1885">
                  <c:v>658</c:v>
                </c:pt>
                <c:pt idx="1886">
                  <c:v>666</c:v>
                </c:pt>
                <c:pt idx="1887">
                  <c:v>683</c:v>
                </c:pt>
                <c:pt idx="1888">
                  <c:v>674</c:v>
                </c:pt>
                <c:pt idx="1889">
                  <c:v>691</c:v>
                </c:pt>
                <c:pt idx="1890">
                  <c:v>698</c:v>
                </c:pt>
                <c:pt idx="1891">
                  <c:v>699</c:v>
                </c:pt>
                <c:pt idx="1892">
                  <c:v>712</c:v>
                </c:pt>
                <c:pt idx="1893">
                  <c:v>714</c:v>
                </c:pt>
                <c:pt idx="1894">
                  <c:v>696</c:v>
                </c:pt>
                <c:pt idx="1895">
                  <c:v>705</c:v>
                </c:pt>
                <c:pt idx="1896">
                  <c:v>697</c:v>
                </c:pt>
                <c:pt idx="1897">
                  <c:v>696</c:v>
                </c:pt>
                <c:pt idx="1898">
                  <c:v>709</c:v>
                </c:pt>
                <c:pt idx="1899">
                  <c:v>698</c:v>
                </c:pt>
                <c:pt idx="1900">
                  <c:v>720</c:v>
                </c:pt>
                <c:pt idx="1901">
                  <c:v>703</c:v>
                </c:pt>
                <c:pt idx="1902">
                  <c:v>697</c:v>
                </c:pt>
                <c:pt idx="1903">
                  <c:v>703</c:v>
                </c:pt>
                <c:pt idx="1904">
                  <c:v>683</c:v>
                </c:pt>
                <c:pt idx="1905">
                  <c:v>686</c:v>
                </c:pt>
                <c:pt idx="1906">
                  <c:v>675</c:v>
                </c:pt>
                <c:pt idx="1907">
                  <c:v>689</c:v>
                </c:pt>
                <c:pt idx="1908">
                  <c:v>656</c:v>
                </c:pt>
                <c:pt idx="1909">
                  <c:v>679</c:v>
                </c:pt>
                <c:pt idx="1910">
                  <c:v>649</c:v>
                </c:pt>
                <c:pt idx="1911">
                  <c:v>659</c:v>
                </c:pt>
                <c:pt idx="1912">
                  <c:v>634</c:v>
                </c:pt>
                <c:pt idx="1913">
                  <c:v>644</c:v>
                </c:pt>
                <c:pt idx="1914">
                  <c:v>632</c:v>
                </c:pt>
                <c:pt idx="1915">
                  <c:v>637</c:v>
                </c:pt>
                <c:pt idx="1916">
                  <c:v>637</c:v>
                </c:pt>
                <c:pt idx="1917">
                  <c:v>632</c:v>
                </c:pt>
                <c:pt idx="1918">
                  <c:v>630</c:v>
                </c:pt>
                <c:pt idx="1919">
                  <c:v>632</c:v>
                </c:pt>
                <c:pt idx="1920">
                  <c:v>629</c:v>
                </c:pt>
                <c:pt idx="1921">
                  <c:v>625</c:v>
                </c:pt>
                <c:pt idx="1922">
                  <c:v>621</c:v>
                </c:pt>
                <c:pt idx="1923">
                  <c:v>621</c:v>
                </c:pt>
                <c:pt idx="1924">
                  <c:v>616</c:v>
                </c:pt>
                <c:pt idx="1925">
                  <c:v>612</c:v>
                </c:pt>
                <c:pt idx="1926">
                  <c:v>618</c:v>
                </c:pt>
                <c:pt idx="1927">
                  <c:v>614</c:v>
                </c:pt>
                <c:pt idx="1928">
                  <c:v>616</c:v>
                </c:pt>
                <c:pt idx="1929">
                  <c:v>611</c:v>
                </c:pt>
                <c:pt idx="1930">
                  <c:v>619</c:v>
                </c:pt>
                <c:pt idx="1931">
                  <c:v>612</c:v>
                </c:pt>
                <c:pt idx="1932">
                  <c:v>607</c:v>
                </c:pt>
                <c:pt idx="1933">
                  <c:v>620</c:v>
                </c:pt>
                <c:pt idx="1934">
                  <c:v>612</c:v>
                </c:pt>
                <c:pt idx="1935">
                  <c:v>616</c:v>
                </c:pt>
                <c:pt idx="1936">
                  <c:v>611</c:v>
                </c:pt>
                <c:pt idx="1937">
                  <c:v>610</c:v>
                </c:pt>
                <c:pt idx="1938">
                  <c:v>614</c:v>
                </c:pt>
                <c:pt idx="1939">
                  <c:v>617</c:v>
                </c:pt>
                <c:pt idx="1940">
                  <c:v>609</c:v>
                </c:pt>
                <c:pt idx="1941">
                  <c:v>612</c:v>
                </c:pt>
                <c:pt idx="1942">
                  <c:v>611</c:v>
                </c:pt>
                <c:pt idx="1943">
                  <c:v>611</c:v>
                </c:pt>
                <c:pt idx="1944">
                  <c:v>609</c:v>
                </c:pt>
                <c:pt idx="1945">
                  <c:v>608</c:v>
                </c:pt>
                <c:pt idx="1946">
                  <c:v>610</c:v>
                </c:pt>
                <c:pt idx="1947">
                  <c:v>612</c:v>
                </c:pt>
                <c:pt idx="1948">
                  <c:v>610</c:v>
                </c:pt>
                <c:pt idx="1949">
                  <c:v>606</c:v>
                </c:pt>
                <c:pt idx="1950">
                  <c:v>611</c:v>
                </c:pt>
                <c:pt idx="1951">
                  <c:v>608</c:v>
                </c:pt>
                <c:pt idx="1952">
                  <c:v>614</c:v>
                </c:pt>
                <c:pt idx="1953">
                  <c:v>608</c:v>
                </c:pt>
                <c:pt idx="1954">
                  <c:v>606</c:v>
                </c:pt>
                <c:pt idx="1955">
                  <c:v>604</c:v>
                </c:pt>
                <c:pt idx="1956">
                  <c:v>608</c:v>
                </c:pt>
                <c:pt idx="1957">
                  <c:v>606</c:v>
                </c:pt>
                <c:pt idx="1958">
                  <c:v>609</c:v>
                </c:pt>
                <c:pt idx="1959">
                  <c:v>608</c:v>
                </c:pt>
                <c:pt idx="1960">
                  <c:v>606</c:v>
                </c:pt>
                <c:pt idx="1961">
                  <c:v>608</c:v>
                </c:pt>
                <c:pt idx="1962">
                  <c:v>605</c:v>
                </c:pt>
                <c:pt idx="1963">
                  <c:v>605</c:v>
                </c:pt>
                <c:pt idx="1964">
                  <c:v>607</c:v>
                </c:pt>
                <c:pt idx="1965">
                  <c:v>608</c:v>
                </c:pt>
                <c:pt idx="1966">
                  <c:v>610</c:v>
                </c:pt>
                <c:pt idx="1967">
                  <c:v>611</c:v>
                </c:pt>
                <c:pt idx="1968">
                  <c:v>608</c:v>
                </c:pt>
                <c:pt idx="1969">
                  <c:v>613</c:v>
                </c:pt>
                <c:pt idx="1970">
                  <c:v>609</c:v>
                </c:pt>
                <c:pt idx="1971">
                  <c:v>607</c:v>
                </c:pt>
                <c:pt idx="1972">
                  <c:v>608</c:v>
                </c:pt>
                <c:pt idx="1973">
                  <c:v>608</c:v>
                </c:pt>
                <c:pt idx="1974">
                  <c:v>604</c:v>
                </c:pt>
                <c:pt idx="1975">
                  <c:v>605</c:v>
                </c:pt>
                <c:pt idx="1976">
                  <c:v>609</c:v>
                </c:pt>
                <c:pt idx="1977">
                  <c:v>604</c:v>
                </c:pt>
                <c:pt idx="1978">
                  <c:v>611</c:v>
                </c:pt>
                <c:pt idx="1979">
                  <c:v>606</c:v>
                </c:pt>
                <c:pt idx="1980">
                  <c:v>604</c:v>
                </c:pt>
                <c:pt idx="1981">
                  <c:v>606</c:v>
                </c:pt>
                <c:pt idx="1982">
                  <c:v>606</c:v>
                </c:pt>
                <c:pt idx="1983">
                  <c:v>610</c:v>
                </c:pt>
                <c:pt idx="1984">
                  <c:v>603</c:v>
                </c:pt>
                <c:pt idx="1985">
                  <c:v>608</c:v>
                </c:pt>
                <c:pt idx="1986">
                  <c:v>610</c:v>
                </c:pt>
                <c:pt idx="1987">
                  <c:v>606</c:v>
                </c:pt>
                <c:pt idx="1988">
                  <c:v>603</c:v>
                </c:pt>
                <c:pt idx="1989">
                  <c:v>608</c:v>
                </c:pt>
                <c:pt idx="1990">
                  <c:v>611</c:v>
                </c:pt>
                <c:pt idx="1991">
                  <c:v>604</c:v>
                </c:pt>
                <c:pt idx="1992">
                  <c:v>608</c:v>
                </c:pt>
                <c:pt idx="1993">
                  <c:v>604</c:v>
                </c:pt>
                <c:pt idx="1994">
                  <c:v>605</c:v>
                </c:pt>
                <c:pt idx="1995">
                  <c:v>607</c:v>
                </c:pt>
                <c:pt idx="1996">
                  <c:v>608</c:v>
                </c:pt>
                <c:pt idx="1997">
                  <c:v>609</c:v>
                </c:pt>
                <c:pt idx="1998">
                  <c:v>606</c:v>
                </c:pt>
                <c:pt idx="1999">
                  <c:v>609</c:v>
                </c:pt>
                <c:pt idx="2000">
                  <c:v>604</c:v>
                </c:pt>
                <c:pt idx="2001">
                  <c:v>605</c:v>
                </c:pt>
                <c:pt idx="2002">
                  <c:v>606</c:v>
                </c:pt>
                <c:pt idx="2003">
                  <c:v>605</c:v>
                </c:pt>
                <c:pt idx="2004">
                  <c:v>606</c:v>
                </c:pt>
                <c:pt idx="2005">
                  <c:v>607</c:v>
                </c:pt>
                <c:pt idx="2006">
                  <c:v>609</c:v>
                </c:pt>
                <c:pt idx="2007">
                  <c:v>608</c:v>
                </c:pt>
                <c:pt idx="2008">
                  <c:v>606</c:v>
                </c:pt>
                <c:pt idx="2009">
                  <c:v>607</c:v>
                </c:pt>
                <c:pt idx="2010">
                  <c:v>605</c:v>
                </c:pt>
                <c:pt idx="2011">
                  <c:v>609</c:v>
                </c:pt>
                <c:pt idx="2012">
                  <c:v>603</c:v>
                </c:pt>
                <c:pt idx="2013">
                  <c:v>607</c:v>
                </c:pt>
                <c:pt idx="2014">
                  <c:v>606</c:v>
                </c:pt>
                <c:pt idx="2015">
                  <c:v>606</c:v>
                </c:pt>
                <c:pt idx="2016">
                  <c:v>603</c:v>
                </c:pt>
                <c:pt idx="2017">
                  <c:v>604</c:v>
                </c:pt>
                <c:pt idx="2018">
                  <c:v>604</c:v>
                </c:pt>
                <c:pt idx="2019">
                  <c:v>605</c:v>
                </c:pt>
                <c:pt idx="2020">
                  <c:v>603</c:v>
                </c:pt>
                <c:pt idx="2021">
                  <c:v>607</c:v>
                </c:pt>
                <c:pt idx="2022">
                  <c:v>604</c:v>
                </c:pt>
                <c:pt idx="2023">
                  <c:v>608</c:v>
                </c:pt>
                <c:pt idx="2024">
                  <c:v>605</c:v>
                </c:pt>
                <c:pt idx="2025">
                  <c:v>607</c:v>
                </c:pt>
                <c:pt idx="2026">
                  <c:v>608</c:v>
                </c:pt>
                <c:pt idx="2027">
                  <c:v>607</c:v>
                </c:pt>
                <c:pt idx="2028">
                  <c:v>604</c:v>
                </c:pt>
                <c:pt idx="2029">
                  <c:v>605</c:v>
                </c:pt>
                <c:pt idx="2030">
                  <c:v>608</c:v>
                </c:pt>
                <c:pt idx="2031">
                  <c:v>604</c:v>
                </c:pt>
                <c:pt idx="2032">
                  <c:v>611</c:v>
                </c:pt>
                <c:pt idx="2033">
                  <c:v>605</c:v>
                </c:pt>
                <c:pt idx="2034">
                  <c:v>603</c:v>
                </c:pt>
                <c:pt idx="2035">
                  <c:v>606</c:v>
                </c:pt>
                <c:pt idx="2036">
                  <c:v>603</c:v>
                </c:pt>
                <c:pt idx="2037">
                  <c:v>602</c:v>
                </c:pt>
                <c:pt idx="2038">
                  <c:v>609</c:v>
                </c:pt>
                <c:pt idx="2039">
                  <c:v>609</c:v>
                </c:pt>
                <c:pt idx="2040">
                  <c:v>606</c:v>
                </c:pt>
                <c:pt idx="2041">
                  <c:v>603</c:v>
                </c:pt>
                <c:pt idx="2042">
                  <c:v>605</c:v>
                </c:pt>
                <c:pt idx="2043">
                  <c:v>606</c:v>
                </c:pt>
                <c:pt idx="2044">
                  <c:v>604</c:v>
                </c:pt>
                <c:pt idx="2045">
                  <c:v>609</c:v>
                </c:pt>
                <c:pt idx="2046">
                  <c:v>614</c:v>
                </c:pt>
                <c:pt idx="2047">
                  <c:v>605</c:v>
                </c:pt>
                <c:pt idx="2048">
                  <c:v>608</c:v>
                </c:pt>
                <c:pt idx="2049">
                  <c:v>605</c:v>
                </c:pt>
                <c:pt idx="2050">
                  <c:v>602</c:v>
                </c:pt>
                <c:pt idx="2051">
                  <c:v>603</c:v>
                </c:pt>
                <c:pt idx="2052">
                  <c:v>604</c:v>
                </c:pt>
                <c:pt idx="2053">
                  <c:v>607</c:v>
                </c:pt>
                <c:pt idx="2054">
                  <c:v>603</c:v>
                </c:pt>
                <c:pt idx="2055">
                  <c:v>604</c:v>
                </c:pt>
                <c:pt idx="2056">
                  <c:v>605</c:v>
                </c:pt>
                <c:pt idx="2057">
                  <c:v>607</c:v>
                </c:pt>
                <c:pt idx="2058">
                  <c:v>604</c:v>
                </c:pt>
                <c:pt idx="2059">
                  <c:v>605</c:v>
                </c:pt>
                <c:pt idx="2060">
                  <c:v>606</c:v>
                </c:pt>
                <c:pt idx="2061">
                  <c:v>608</c:v>
                </c:pt>
                <c:pt idx="2062">
                  <c:v>607</c:v>
                </c:pt>
                <c:pt idx="2063">
                  <c:v>606</c:v>
                </c:pt>
                <c:pt idx="2064">
                  <c:v>607</c:v>
                </c:pt>
                <c:pt idx="2065">
                  <c:v>606</c:v>
                </c:pt>
                <c:pt idx="2066">
                  <c:v>606</c:v>
                </c:pt>
                <c:pt idx="2067">
                  <c:v>611</c:v>
                </c:pt>
                <c:pt idx="2068">
                  <c:v>611</c:v>
                </c:pt>
                <c:pt idx="2069">
                  <c:v>607</c:v>
                </c:pt>
                <c:pt idx="2070">
                  <c:v>607</c:v>
                </c:pt>
                <c:pt idx="2071">
                  <c:v>607</c:v>
                </c:pt>
                <c:pt idx="2072">
                  <c:v>609</c:v>
                </c:pt>
                <c:pt idx="2073">
                  <c:v>612</c:v>
                </c:pt>
                <c:pt idx="2074">
                  <c:v>608</c:v>
                </c:pt>
                <c:pt idx="2075">
                  <c:v>609</c:v>
                </c:pt>
                <c:pt idx="2076">
                  <c:v>610</c:v>
                </c:pt>
                <c:pt idx="2077">
                  <c:v>606</c:v>
                </c:pt>
                <c:pt idx="2078">
                  <c:v>612</c:v>
                </c:pt>
                <c:pt idx="2079">
                  <c:v>604</c:v>
                </c:pt>
                <c:pt idx="2080">
                  <c:v>607</c:v>
                </c:pt>
                <c:pt idx="2081">
                  <c:v>606</c:v>
                </c:pt>
                <c:pt idx="2082">
                  <c:v>612</c:v>
                </c:pt>
                <c:pt idx="2083">
                  <c:v>612</c:v>
                </c:pt>
                <c:pt idx="2084">
                  <c:v>606</c:v>
                </c:pt>
                <c:pt idx="2085">
                  <c:v>611</c:v>
                </c:pt>
                <c:pt idx="2086">
                  <c:v>605</c:v>
                </c:pt>
                <c:pt idx="2087">
                  <c:v>607</c:v>
                </c:pt>
                <c:pt idx="2088">
                  <c:v>611</c:v>
                </c:pt>
                <c:pt idx="2089">
                  <c:v>601</c:v>
                </c:pt>
                <c:pt idx="2090">
                  <c:v>607</c:v>
                </c:pt>
                <c:pt idx="2091">
                  <c:v>605</c:v>
                </c:pt>
                <c:pt idx="2092">
                  <c:v>608</c:v>
                </c:pt>
                <c:pt idx="2093">
                  <c:v>608</c:v>
                </c:pt>
                <c:pt idx="2094">
                  <c:v>608</c:v>
                </c:pt>
                <c:pt idx="2095">
                  <c:v>606</c:v>
                </c:pt>
                <c:pt idx="2096">
                  <c:v>605</c:v>
                </c:pt>
                <c:pt idx="2097">
                  <c:v>604</c:v>
                </c:pt>
                <c:pt idx="2098">
                  <c:v>608</c:v>
                </c:pt>
                <c:pt idx="2099">
                  <c:v>611</c:v>
                </c:pt>
                <c:pt idx="2100">
                  <c:v>602</c:v>
                </c:pt>
                <c:pt idx="2101">
                  <c:v>612</c:v>
                </c:pt>
                <c:pt idx="2102">
                  <c:v>610</c:v>
                </c:pt>
                <c:pt idx="2103">
                  <c:v>611</c:v>
                </c:pt>
                <c:pt idx="2104">
                  <c:v>602</c:v>
                </c:pt>
                <c:pt idx="2105">
                  <c:v>606</c:v>
                </c:pt>
                <c:pt idx="2106">
                  <c:v>610</c:v>
                </c:pt>
                <c:pt idx="2107">
                  <c:v>603</c:v>
                </c:pt>
                <c:pt idx="2108">
                  <c:v>613</c:v>
                </c:pt>
                <c:pt idx="2109">
                  <c:v>607</c:v>
                </c:pt>
                <c:pt idx="2110">
                  <c:v>607</c:v>
                </c:pt>
                <c:pt idx="2111">
                  <c:v>607</c:v>
                </c:pt>
                <c:pt idx="2112">
                  <c:v>607</c:v>
                </c:pt>
                <c:pt idx="2113">
                  <c:v>606</c:v>
                </c:pt>
                <c:pt idx="2114">
                  <c:v>609</c:v>
                </c:pt>
                <c:pt idx="2115">
                  <c:v>608</c:v>
                </c:pt>
                <c:pt idx="2116">
                  <c:v>613</c:v>
                </c:pt>
                <c:pt idx="2117">
                  <c:v>604</c:v>
                </c:pt>
                <c:pt idx="2118">
                  <c:v>605</c:v>
                </c:pt>
                <c:pt idx="2119">
                  <c:v>605</c:v>
                </c:pt>
                <c:pt idx="2120">
                  <c:v>608</c:v>
                </c:pt>
                <c:pt idx="2121">
                  <c:v>607</c:v>
                </c:pt>
                <c:pt idx="2122">
                  <c:v>608</c:v>
                </c:pt>
                <c:pt idx="2123">
                  <c:v>606</c:v>
                </c:pt>
                <c:pt idx="2124">
                  <c:v>611</c:v>
                </c:pt>
                <c:pt idx="2125">
                  <c:v>606</c:v>
                </c:pt>
                <c:pt idx="2126">
                  <c:v>607</c:v>
                </c:pt>
                <c:pt idx="2127">
                  <c:v>608</c:v>
                </c:pt>
                <c:pt idx="2128">
                  <c:v>603</c:v>
                </c:pt>
                <c:pt idx="2129">
                  <c:v>608</c:v>
                </c:pt>
                <c:pt idx="2130">
                  <c:v>610</c:v>
                </c:pt>
                <c:pt idx="2131">
                  <c:v>610</c:v>
                </c:pt>
                <c:pt idx="2132">
                  <c:v>606</c:v>
                </c:pt>
                <c:pt idx="2133">
                  <c:v>603</c:v>
                </c:pt>
                <c:pt idx="2134">
                  <c:v>606</c:v>
                </c:pt>
                <c:pt idx="2135">
                  <c:v>609</c:v>
                </c:pt>
                <c:pt idx="2136">
                  <c:v>606</c:v>
                </c:pt>
                <c:pt idx="2137">
                  <c:v>610</c:v>
                </c:pt>
                <c:pt idx="2138">
                  <c:v>608</c:v>
                </c:pt>
                <c:pt idx="2139">
                  <c:v>606</c:v>
                </c:pt>
                <c:pt idx="2140">
                  <c:v>608</c:v>
                </c:pt>
                <c:pt idx="2141">
                  <c:v>603</c:v>
                </c:pt>
                <c:pt idx="2142">
                  <c:v>603</c:v>
                </c:pt>
                <c:pt idx="2143">
                  <c:v>609</c:v>
                </c:pt>
                <c:pt idx="2144">
                  <c:v>605</c:v>
                </c:pt>
                <c:pt idx="2145">
                  <c:v>606</c:v>
                </c:pt>
                <c:pt idx="2146">
                  <c:v>603</c:v>
                </c:pt>
                <c:pt idx="2147">
                  <c:v>606</c:v>
                </c:pt>
                <c:pt idx="2148">
                  <c:v>610</c:v>
                </c:pt>
                <c:pt idx="2149">
                  <c:v>609</c:v>
                </c:pt>
                <c:pt idx="2150">
                  <c:v>606</c:v>
                </c:pt>
                <c:pt idx="2151">
                  <c:v>606</c:v>
                </c:pt>
                <c:pt idx="2152">
                  <c:v>610</c:v>
                </c:pt>
                <c:pt idx="2153">
                  <c:v>606</c:v>
                </c:pt>
                <c:pt idx="2154">
                  <c:v>604</c:v>
                </c:pt>
                <c:pt idx="2155">
                  <c:v>604</c:v>
                </c:pt>
                <c:pt idx="2156">
                  <c:v>606</c:v>
                </c:pt>
                <c:pt idx="2157">
                  <c:v>607</c:v>
                </c:pt>
                <c:pt idx="2158">
                  <c:v>601</c:v>
                </c:pt>
                <c:pt idx="2159">
                  <c:v>606</c:v>
                </c:pt>
                <c:pt idx="2160">
                  <c:v>608</c:v>
                </c:pt>
                <c:pt idx="2161">
                  <c:v>605</c:v>
                </c:pt>
                <c:pt idx="2162">
                  <c:v>606</c:v>
                </c:pt>
                <c:pt idx="2163">
                  <c:v>610</c:v>
                </c:pt>
                <c:pt idx="2164">
                  <c:v>605</c:v>
                </c:pt>
                <c:pt idx="2165">
                  <c:v>604</c:v>
                </c:pt>
                <c:pt idx="2166">
                  <c:v>604</c:v>
                </c:pt>
                <c:pt idx="2167">
                  <c:v>603</c:v>
                </c:pt>
                <c:pt idx="2168">
                  <c:v>604</c:v>
                </c:pt>
                <c:pt idx="2169">
                  <c:v>608</c:v>
                </c:pt>
                <c:pt idx="2170">
                  <c:v>608</c:v>
                </c:pt>
                <c:pt idx="2171">
                  <c:v>604</c:v>
                </c:pt>
                <c:pt idx="2172">
                  <c:v>608</c:v>
                </c:pt>
                <c:pt idx="2173">
                  <c:v>605</c:v>
                </c:pt>
                <c:pt idx="2174">
                  <c:v>604</c:v>
                </c:pt>
                <c:pt idx="2175">
                  <c:v>604</c:v>
                </c:pt>
                <c:pt idx="2176">
                  <c:v>608</c:v>
                </c:pt>
                <c:pt idx="2177">
                  <c:v>612</c:v>
                </c:pt>
                <c:pt idx="2178">
                  <c:v>604</c:v>
                </c:pt>
                <c:pt idx="2179">
                  <c:v>606</c:v>
                </c:pt>
                <c:pt idx="2180">
                  <c:v>605</c:v>
                </c:pt>
                <c:pt idx="2181">
                  <c:v>604</c:v>
                </c:pt>
                <c:pt idx="2182">
                  <c:v>608</c:v>
                </c:pt>
                <c:pt idx="2183">
                  <c:v>611</c:v>
                </c:pt>
                <c:pt idx="2184">
                  <c:v>604</c:v>
                </c:pt>
                <c:pt idx="2185">
                  <c:v>607</c:v>
                </c:pt>
                <c:pt idx="2186">
                  <c:v>606</c:v>
                </c:pt>
                <c:pt idx="2187">
                  <c:v>605</c:v>
                </c:pt>
                <c:pt idx="2188">
                  <c:v>603</c:v>
                </c:pt>
                <c:pt idx="2189">
                  <c:v>610</c:v>
                </c:pt>
                <c:pt idx="2190">
                  <c:v>603</c:v>
                </c:pt>
                <c:pt idx="2191">
                  <c:v>611</c:v>
                </c:pt>
                <c:pt idx="2192">
                  <c:v>607</c:v>
                </c:pt>
                <c:pt idx="2193">
                  <c:v>605</c:v>
                </c:pt>
                <c:pt idx="2194">
                  <c:v>606</c:v>
                </c:pt>
                <c:pt idx="2195">
                  <c:v>610</c:v>
                </c:pt>
                <c:pt idx="2196">
                  <c:v>608</c:v>
                </c:pt>
                <c:pt idx="2197">
                  <c:v>602</c:v>
                </c:pt>
                <c:pt idx="2198">
                  <c:v>603</c:v>
                </c:pt>
                <c:pt idx="2199">
                  <c:v>604</c:v>
                </c:pt>
                <c:pt idx="2200">
                  <c:v>605</c:v>
                </c:pt>
                <c:pt idx="2201">
                  <c:v>605</c:v>
                </c:pt>
                <c:pt idx="2202">
                  <c:v>608</c:v>
                </c:pt>
                <c:pt idx="2203">
                  <c:v>604</c:v>
                </c:pt>
                <c:pt idx="2204">
                  <c:v>610</c:v>
                </c:pt>
                <c:pt idx="2205">
                  <c:v>610</c:v>
                </c:pt>
                <c:pt idx="2206">
                  <c:v>606</c:v>
                </c:pt>
                <c:pt idx="2207">
                  <c:v>607</c:v>
                </c:pt>
                <c:pt idx="2208">
                  <c:v>606</c:v>
                </c:pt>
                <c:pt idx="2209">
                  <c:v>613</c:v>
                </c:pt>
                <c:pt idx="2210">
                  <c:v>603</c:v>
                </c:pt>
                <c:pt idx="2211">
                  <c:v>607</c:v>
                </c:pt>
                <c:pt idx="2212">
                  <c:v>608</c:v>
                </c:pt>
                <c:pt idx="2213">
                  <c:v>601</c:v>
                </c:pt>
                <c:pt idx="2214">
                  <c:v>608</c:v>
                </c:pt>
                <c:pt idx="2215">
                  <c:v>605</c:v>
                </c:pt>
                <c:pt idx="2216">
                  <c:v>607</c:v>
                </c:pt>
                <c:pt idx="2217">
                  <c:v>605</c:v>
                </c:pt>
                <c:pt idx="2218">
                  <c:v>605</c:v>
                </c:pt>
                <c:pt idx="2219">
                  <c:v>607</c:v>
                </c:pt>
                <c:pt idx="2220">
                  <c:v>606</c:v>
                </c:pt>
                <c:pt idx="2221">
                  <c:v>607</c:v>
                </c:pt>
                <c:pt idx="2222">
                  <c:v>603</c:v>
                </c:pt>
                <c:pt idx="2223">
                  <c:v>604</c:v>
                </c:pt>
                <c:pt idx="2224">
                  <c:v>607</c:v>
                </c:pt>
                <c:pt idx="2225">
                  <c:v>602</c:v>
                </c:pt>
                <c:pt idx="2226">
                  <c:v>610</c:v>
                </c:pt>
                <c:pt idx="2227">
                  <c:v>604</c:v>
                </c:pt>
                <c:pt idx="2228">
                  <c:v>606</c:v>
                </c:pt>
                <c:pt idx="2229">
                  <c:v>604</c:v>
                </c:pt>
                <c:pt idx="2230">
                  <c:v>603</c:v>
                </c:pt>
                <c:pt idx="2231">
                  <c:v>607</c:v>
                </c:pt>
                <c:pt idx="2232">
                  <c:v>611</c:v>
                </c:pt>
                <c:pt idx="2233">
                  <c:v>607</c:v>
                </c:pt>
                <c:pt idx="2234">
                  <c:v>607</c:v>
                </c:pt>
                <c:pt idx="2235">
                  <c:v>605</c:v>
                </c:pt>
                <c:pt idx="2236">
                  <c:v>609</c:v>
                </c:pt>
                <c:pt idx="2237">
                  <c:v>604</c:v>
                </c:pt>
                <c:pt idx="2238">
                  <c:v>606</c:v>
                </c:pt>
                <c:pt idx="2239">
                  <c:v>608</c:v>
                </c:pt>
                <c:pt idx="2240">
                  <c:v>609</c:v>
                </c:pt>
                <c:pt idx="2241">
                  <c:v>605</c:v>
                </c:pt>
                <c:pt idx="2242">
                  <c:v>609</c:v>
                </c:pt>
                <c:pt idx="2243">
                  <c:v>604</c:v>
                </c:pt>
                <c:pt idx="2244">
                  <c:v>602</c:v>
                </c:pt>
                <c:pt idx="2245">
                  <c:v>607</c:v>
                </c:pt>
                <c:pt idx="2246">
                  <c:v>608</c:v>
                </c:pt>
                <c:pt idx="2247">
                  <c:v>606</c:v>
                </c:pt>
                <c:pt idx="2248">
                  <c:v>604</c:v>
                </c:pt>
                <c:pt idx="2249">
                  <c:v>607</c:v>
                </c:pt>
                <c:pt idx="2250">
                  <c:v>610</c:v>
                </c:pt>
                <c:pt idx="2251">
                  <c:v>609</c:v>
                </c:pt>
                <c:pt idx="2252">
                  <c:v>608</c:v>
                </c:pt>
                <c:pt idx="2253">
                  <c:v>607</c:v>
                </c:pt>
                <c:pt idx="2254">
                  <c:v>605</c:v>
                </c:pt>
                <c:pt idx="2255">
                  <c:v>609</c:v>
                </c:pt>
                <c:pt idx="2256">
                  <c:v>610</c:v>
                </c:pt>
                <c:pt idx="2257">
                  <c:v>608</c:v>
                </c:pt>
                <c:pt idx="2258">
                  <c:v>606</c:v>
                </c:pt>
                <c:pt idx="2259">
                  <c:v>603</c:v>
                </c:pt>
                <c:pt idx="2260">
                  <c:v>607</c:v>
                </c:pt>
                <c:pt idx="2261">
                  <c:v>603</c:v>
                </c:pt>
                <c:pt idx="2262">
                  <c:v>605</c:v>
                </c:pt>
                <c:pt idx="2263">
                  <c:v>606</c:v>
                </c:pt>
                <c:pt idx="2264">
                  <c:v>603</c:v>
                </c:pt>
                <c:pt idx="2265">
                  <c:v>604</c:v>
                </c:pt>
                <c:pt idx="2266">
                  <c:v>609</c:v>
                </c:pt>
                <c:pt idx="2267">
                  <c:v>605</c:v>
                </c:pt>
                <c:pt idx="2268">
                  <c:v>608</c:v>
                </c:pt>
                <c:pt idx="2269">
                  <c:v>609</c:v>
                </c:pt>
                <c:pt idx="2270">
                  <c:v>610</c:v>
                </c:pt>
                <c:pt idx="2271">
                  <c:v>605</c:v>
                </c:pt>
                <c:pt idx="2272">
                  <c:v>605</c:v>
                </c:pt>
                <c:pt idx="2273">
                  <c:v>606</c:v>
                </c:pt>
                <c:pt idx="2274">
                  <c:v>612</c:v>
                </c:pt>
                <c:pt idx="2275">
                  <c:v>610</c:v>
                </c:pt>
                <c:pt idx="2276">
                  <c:v>607</c:v>
                </c:pt>
                <c:pt idx="2277">
                  <c:v>604</c:v>
                </c:pt>
                <c:pt idx="2278">
                  <c:v>606</c:v>
                </c:pt>
                <c:pt idx="2279">
                  <c:v>607</c:v>
                </c:pt>
                <c:pt idx="2280">
                  <c:v>604</c:v>
                </c:pt>
                <c:pt idx="2281">
                  <c:v>605</c:v>
                </c:pt>
                <c:pt idx="2282">
                  <c:v>605</c:v>
                </c:pt>
                <c:pt idx="2283">
                  <c:v>605</c:v>
                </c:pt>
                <c:pt idx="2284">
                  <c:v>603</c:v>
                </c:pt>
                <c:pt idx="2285">
                  <c:v>602</c:v>
                </c:pt>
                <c:pt idx="2286">
                  <c:v>609</c:v>
                </c:pt>
                <c:pt idx="2287">
                  <c:v>606</c:v>
                </c:pt>
                <c:pt idx="2288">
                  <c:v>606</c:v>
                </c:pt>
                <c:pt idx="2289">
                  <c:v>605</c:v>
                </c:pt>
                <c:pt idx="2290">
                  <c:v>604</c:v>
                </c:pt>
                <c:pt idx="2291">
                  <c:v>606</c:v>
                </c:pt>
                <c:pt idx="2292">
                  <c:v>603</c:v>
                </c:pt>
                <c:pt idx="2293">
                  <c:v>607</c:v>
                </c:pt>
                <c:pt idx="2294">
                  <c:v>606</c:v>
                </c:pt>
                <c:pt idx="2295">
                  <c:v>606</c:v>
                </c:pt>
                <c:pt idx="2296">
                  <c:v>601</c:v>
                </c:pt>
                <c:pt idx="2297">
                  <c:v>604</c:v>
                </c:pt>
                <c:pt idx="2298">
                  <c:v>610</c:v>
                </c:pt>
                <c:pt idx="2299">
                  <c:v>605</c:v>
                </c:pt>
                <c:pt idx="2300">
                  <c:v>607</c:v>
                </c:pt>
                <c:pt idx="2301">
                  <c:v>612</c:v>
                </c:pt>
                <c:pt idx="2302">
                  <c:v>603</c:v>
                </c:pt>
                <c:pt idx="2303">
                  <c:v>607</c:v>
                </c:pt>
                <c:pt idx="2304">
                  <c:v>607</c:v>
                </c:pt>
                <c:pt idx="2305">
                  <c:v>608</c:v>
                </c:pt>
                <c:pt idx="2306">
                  <c:v>605</c:v>
                </c:pt>
                <c:pt idx="2307">
                  <c:v>604</c:v>
                </c:pt>
                <c:pt idx="2308">
                  <c:v>606</c:v>
                </c:pt>
                <c:pt idx="2309">
                  <c:v>611</c:v>
                </c:pt>
                <c:pt idx="2310">
                  <c:v>607</c:v>
                </c:pt>
                <c:pt idx="2311">
                  <c:v>606</c:v>
                </c:pt>
                <c:pt idx="2312">
                  <c:v>605</c:v>
                </c:pt>
                <c:pt idx="2313">
                  <c:v>608</c:v>
                </c:pt>
                <c:pt idx="2314">
                  <c:v>606</c:v>
                </c:pt>
                <c:pt idx="2315">
                  <c:v>607</c:v>
                </c:pt>
                <c:pt idx="2316">
                  <c:v>607</c:v>
                </c:pt>
                <c:pt idx="2317">
                  <c:v>607</c:v>
                </c:pt>
                <c:pt idx="2318">
                  <c:v>604</c:v>
                </c:pt>
                <c:pt idx="2319">
                  <c:v>605</c:v>
                </c:pt>
                <c:pt idx="2320">
                  <c:v>605</c:v>
                </c:pt>
                <c:pt idx="2321">
                  <c:v>609</c:v>
                </c:pt>
                <c:pt idx="2322">
                  <c:v>607</c:v>
                </c:pt>
                <c:pt idx="2323">
                  <c:v>601</c:v>
                </c:pt>
                <c:pt idx="2324">
                  <c:v>607</c:v>
                </c:pt>
                <c:pt idx="2325">
                  <c:v>608</c:v>
                </c:pt>
                <c:pt idx="2326">
                  <c:v>604</c:v>
                </c:pt>
                <c:pt idx="2327">
                  <c:v>601</c:v>
                </c:pt>
                <c:pt idx="2328">
                  <c:v>613</c:v>
                </c:pt>
                <c:pt idx="2329">
                  <c:v>608</c:v>
                </c:pt>
                <c:pt idx="2330">
                  <c:v>610</c:v>
                </c:pt>
                <c:pt idx="2331">
                  <c:v>606</c:v>
                </c:pt>
                <c:pt idx="2332">
                  <c:v>606</c:v>
                </c:pt>
                <c:pt idx="2333">
                  <c:v>607</c:v>
                </c:pt>
                <c:pt idx="2334">
                  <c:v>607</c:v>
                </c:pt>
                <c:pt idx="2335">
                  <c:v>607</c:v>
                </c:pt>
                <c:pt idx="2336">
                  <c:v>610</c:v>
                </c:pt>
                <c:pt idx="2337">
                  <c:v>603</c:v>
                </c:pt>
                <c:pt idx="2338">
                  <c:v>609</c:v>
                </c:pt>
                <c:pt idx="2339">
                  <c:v>607</c:v>
                </c:pt>
                <c:pt idx="2340">
                  <c:v>607</c:v>
                </c:pt>
                <c:pt idx="2341">
                  <c:v>605</c:v>
                </c:pt>
                <c:pt idx="2342">
                  <c:v>605</c:v>
                </c:pt>
                <c:pt idx="2343">
                  <c:v>607</c:v>
                </c:pt>
                <c:pt idx="2344">
                  <c:v>606</c:v>
                </c:pt>
                <c:pt idx="2345">
                  <c:v>605</c:v>
                </c:pt>
                <c:pt idx="2346">
                  <c:v>612</c:v>
                </c:pt>
                <c:pt idx="2347">
                  <c:v>608</c:v>
                </c:pt>
                <c:pt idx="2348">
                  <c:v>604</c:v>
                </c:pt>
                <c:pt idx="2349">
                  <c:v>610</c:v>
                </c:pt>
                <c:pt idx="2350">
                  <c:v>608</c:v>
                </c:pt>
                <c:pt idx="2351">
                  <c:v>611</c:v>
                </c:pt>
                <c:pt idx="2352">
                  <c:v>605</c:v>
                </c:pt>
                <c:pt idx="2353">
                  <c:v>608</c:v>
                </c:pt>
                <c:pt idx="2354">
                  <c:v>608</c:v>
                </c:pt>
                <c:pt idx="2355">
                  <c:v>610</c:v>
                </c:pt>
                <c:pt idx="2356">
                  <c:v>607</c:v>
                </c:pt>
                <c:pt idx="2357">
                  <c:v>607</c:v>
                </c:pt>
                <c:pt idx="2358">
                  <c:v>605</c:v>
                </c:pt>
                <c:pt idx="2359">
                  <c:v>602</c:v>
                </c:pt>
                <c:pt idx="2360">
                  <c:v>605</c:v>
                </c:pt>
                <c:pt idx="2361">
                  <c:v>607</c:v>
                </c:pt>
                <c:pt idx="2362">
                  <c:v>607</c:v>
                </c:pt>
                <c:pt idx="2363">
                  <c:v>609</c:v>
                </c:pt>
                <c:pt idx="2364">
                  <c:v>609</c:v>
                </c:pt>
                <c:pt idx="2365">
                  <c:v>604</c:v>
                </c:pt>
                <c:pt idx="2366">
                  <c:v>606</c:v>
                </c:pt>
                <c:pt idx="2367">
                  <c:v>608</c:v>
                </c:pt>
                <c:pt idx="2368">
                  <c:v>606</c:v>
                </c:pt>
                <c:pt idx="2369">
                  <c:v>605</c:v>
                </c:pt>
                <c:pt idx="2370">
                  <c:v>607</c:v>
                </c:pt>
                <c:pt idx="2371">
                  <c:v>606</c:v>
                </c:pt>
                <c:pt idx="2372">
                  <c:v>619</c:v>
                </c:pt>
                <c:pt idx="2373">
                  <c:v>613</c:v>
                </c:pt>
                <c:pt idx="2374">
                  <c:v>605</c:v>
                </c:pt>
                <c:pt idx="2375">
                  <c:v>610</c:v>
                </c:pt>
                <c:pt idx="2376">
                  <c:v>613</c:v>
                </c:pt>
                <c:pt idx="2377">
                  <c:v>611</c:v>
                </c:pt>
                <c:pt idx="2378">
                  <c:v>612</c:v>
                </c:pt>
                <c:pt idx="2379">
                  <c:v>614</c:v>
                </c:pt>
                <c:pt idx="2380">
                  <c:v>606</c:v>
                </c:pt>
                <c:pt idx="2381">
                  <c:v>611</c:v>
                </c:pt>
                <c:pt idx="2382">
                  <c:v>616</c:v>
                </c:pt>
                <c:pt idx="2383">
                  <c:v>611</c:v>
                </c:pt>
                <c:pt idx="2384">
                  <c:v>616</c:v>
                </c:pt>
                <c:pt idx="2385">
                  <c:v>613</c:v>
                </c:pt>
                <c:pt idx="2386">
                  <c:v>610</c:v>
                </c:pt>
                <c:pt idx="2387">
                  <c:v>614</c:v>
                </c:pt>
                <c:pt idx="2388">
                  <c:v>615</c:v>
                </c:pt>
                <c:pt idx="2389">
                  <c:v>617</c:v>
                </c:pt>
                <c:pt idx="2390">
                  <c:v>624</c:v>
                </c:pt>
                <c:pt idx="2391">
                  <c:v>620</c:v>
                </c:pt>
                <c:pt idx="2392">
                  <c:v>618</c:v>
                </c:pt>
                <c:pt idx="2393">
                  <c:v>622</c:v>
                </c:pt>
                <c:pt idx="2394">
                  <c:v>618</c:v>
                </c:pt>
                <c:pt idx="2395">
                  <c:v>626</c:v>
                </c:pt>
                <c:pt idx="2396">
                  <c:v>622</c:v>
                </c:pt>
                <c:pt idx="2397">
                  <c:v>631</c:v>
                </c:pt>
                <c:pt idx="2398">
                  <c:v>626</c:v>
                </c:pt>
                <c:pt idx="2399">
                  <c:v>630</c:v>
                </c:pt>
                <c:pt idx="2400">
                  <c:v>624</c:v>
                </c:pt>
                <c:pt idx="2401">
                  <c:v>628</c:v>
                </c:pt>
                <c:pt idx="2402">
                  <c:v>632</c:v>
                </c:pt>
                <c:pt idx="2403">
                  <c:v>620</c:v>
                </c:pt>
                <c:pt idx="2404">
                  <c:v>633</c:v>
                </c:pt>
                <c:pt idx="2405">
                  <c:v>626</c:v>
                </c:pt>
                <c:pt idx="2406">
                  <c:v>621</c:v>
                </c:pt>
                <c:pt idx="2407">
                  <c:v>626</c:v>
                </c:pt>
                <c:pt idx="2408">
                  <c:v>617</c:v>
                </c:pt>
                <c:pt idx="2409">
                  <c:v>622</c:v>
                </c:pt>
                <c:pt idx="2410">
                  <c:v>625</c:v>
                </c:pt>
                <c:pt idx="2411">
                  <c:v>622</c:v>
                </c:pt>
                <c:pt idx="2412">
                  <c:v>624</c:v>
                </c:pt>
                <c:pt idx="2413">
                  <c:v>621</c:v>
                </c:pt>
                <c:pt idx="2414">
                  <c:v>616</c:v>
                </c:pt>
                <c:pt idx="2415">
                  <c:v>615</c:v>
                </c:pt>
                <c:pt idx="2416">
                  <c:v>614</c:v>
                </c:pt>
                <c:pt idx="2417">
                  <c:v>615</c:v>
                </c:pt>
                <c:pt idx="2418">
                  <c:v>615</c:v>
                </c:pt>
                <c:pt idx="2419">
                  <c:v>625</c:v>
                </c:pt>
                <c:pt idx="2420">
                  <c:v>620</c:v>
                </c:pt>
                <c:pt idx="2421">
                  <c:v>624</c:v>
                </c:pt>
                <c:pt idx="2422">
                  <c:v>616</c:v>
                </c:pt>
                <c:pt idx="2423">
                  <c:v>612</c:v>
                </c:pt>
                <c:pt idx="2424">
                  <c:v>608</c:v>
                </c:pt>
                <c:pt idx="2425">
                  <c:v>614</c:v>
                </c:pt>
                <c:pt idx="2426">
                  <c:v>605</c:v>
                </c:pt>
                <c:pt idx="2427">
                  <c:v>610</c:v>
                </c:pt>
                <c:pt idx="2428">
                  <c:v>614</c:v>
                </c:pt>
                <c:pt idx="2429">
                  <c:v>607</c:v>
                </c:pt>
                <c:pt idx="2430">
                  <c:v>608</c:v>
                </c:pt>
                <c:pt idx="2431">
                  <c:v>610</c:v>
                </c:pt>
                <c:pt idx="2432">
                  <c:v>609</c:v>
                </c:pt>
                <c:pt idx="2433">
                  <c:v>609</c:v>
                </c:pt>
                <c:pt idx="2434">
                  <c:v>606</c:v>
                </c:pt>
                <c:pt idx="2435">
                  <c:v>603</c:v>
                </c:pt>
                <c:pt idx="2436">
                  <c:v>610</c:v>
                </c:pt>
                <c:pt idx="2437">
                  <c:v>607</c:v>
                </c:pt>
                <c:pt idx="2438">
                  <c:v>612</c:v>
                </c:pt>
                <c:pt idx="2439">
                  <c:v>606</c:v>
                </c:pt>
                <c:pt idx="2440">
                  <c:v>610</c:v>
                </c:pt>
                <c:pt idx="2441">
                  <c:v>612</c:v>
                </c:pt>
                <c:pt idx="2442">
                  <c:v>608</c:v>
                </c:pt>
                <c:pt idx="2443">
                  <c:v>605</c:v>
                </c:pt>
                <c:pt idx="2444">
                  <c:v>606</c:v>
                </c:pt>
                <c:pt idx="2445">
                  <c:v>609</c:v>
                </c:pt>
                <c:pt idx="2446">
                  <c:v>610</c:v>
                </c:pt>
                <c:pt idx="2447">
                  <c:v>611</c:v>
                </c:pt>
                <c:pt idx="2448">
                  <c:v>602</c:v>
                </c:pt>
                <c:pt idx="2449">
                  <c:v>604</c:v>
                </c:pt>
                <c:pt idx="2450">
                  <c:v>609</c:v>
                </c:pt>
                <c:pt idx="2451">
                  <c:v>607</c:v>
                </c:pt>
                <c:pt idx="2452">
                  <c:v>611</c:v>
                </c:pt>
                <c:pt idx="2453">
                  <c:v>608</c:v>
                </c:pt>
                <c:pt idx="2454">
                  <c:v>611</c:v>
                </c:pt>
                <c:pt idx="2455">
                  <c:v>608</c:v>
                </c:pt>
                <c:pt idx="2456">
                  <c:v>610</c:v>
                </c:pt>
                <c:pt idx="2457">
                  <c:v>604</c:v>
                </c:pt>
                <c:pt idx="2458">
                  <c:v>605</c:v>
                </c:pt>
                <c:pt idx="2459">
                  <c:v>607</c:v>
                </c:pt>
                <c:pt idx="2460">
                  <c:v>606</c:v>
                </c:pt>
                <c:pt idx="2461">
                  <c:v>604</c:v>
                </c:pt>
                <c:pt idx="2462">
                  <c:v>606</c:v>
                </c:pt>
                <c:pt idx="2463">
                  <c:v>604</c:v>
                </c:pt>
                <c:pt idx="2464">
                  <c:v>606</c:v>
                </c:pt>
                <c:pt idx="2465">
                  <c:v>608</c:v>
                </c:pt>
                <c:pt idx="2466">
                  <c:v>606</c:v>
                </c:pt>
                <c:pt idx="2467">
                  <c:v>608</c:v>
                </c:pt>
                <c:pt idx="2468">
                  <c:v>606</c:v>
                </c:pt>
                <c:pt idx="2469">
                  <c:v>609</c:v>
                </c:pt>
                <c:pt idx="2470">
                  <c:v>610</c:v>
                </c:pt>
                <c:pt idx="2471">
                  <c:v>606</c:v>
                </c:pt>
                <c:pt idx="2472">
                  <c:v>607</c:v>
                </c:pt>
                <c:pt idx="2473">
                  <c:v>609</c:v>
                </c:pt>
                <c:pt idx="2474">
                  <c:v>606</c:v>
                </c:pt>
                <c:pt idx="2475">
                  <c:v>606</c:v>
                </c:pt>
                <c:pt idx="2476">
                  <c:v>616</c:v>
                </c:pt>
                <c:pt idx="2477">
                  <c:v>607</c:v>
                </c:pt>
                <c:pt idx="2478">
                  <c:v>605</c:v>
                </c:pt>
                <c:pt idx="2479">
                  <c:v>615</c:v>
                </c:pt>
                <c:pt idx="2480">
                  <c:v>614</c:v>
                </c:pt>
                <c:pt idx="2481">
                  <c:v>618</c:v>
                </c:pt>
                <c:pt idx="2482">
                  <c:v>618</c:v>
                </c:pt>
                <c:pt idx="2483">
                  <c:v>628</c:v>
                </c:pt>
                <c:pt idx="2484">
                  <c:v>629</c:v>
                </c:pt>
                <c:pt idx="2485">
                  <c:v>641</c:v>
                </c:pt>
                <c:pt idx="2486">
                  <c:v>653</c:v>
                </c:pt>
                <c:pt idx="2487">
                  <c:v>645</c:v>
                </c:pt>
                <c:pt idx="2488">
                  <c:v>633</c:v>
                </c:pt>
                <c:pt idx="2489">
                  <c:v>643</c:v>
                </c:pt>
                <c:pt idx="2490">
                  <c:v>621</c:v>
                </c:pt>
                <c:pt idx="2491">
                  <c:v>629</c:v>
                </c:pt>
                <c:pt idx="2492">
                  <c:v>637</c:v>
                </c:pt>
                <c:pt idx="2493">
                  <c:v>631</c:v>
                </c:pt>
                <c:pt idx="2494">
                  <c:v>629</c:v>
                </c:pt>
                <c:pt idx="2495">
                  <c:v>626</c:v>
                </c:pt>
                <c:pt idx="2496">
                  <c:v>630</c:v>
                </c:pt>
                <c:pt idx="2497">
                  <c:v>628</c:v>
                </c:pt>
                <c:pt idx="2498">
                  <c:v>622</c:v>
                </c:pt>
                <c:pt idx="2499">
                  <c:v>620</c:v>
                </c:pt>
                <c:pt idx="2500">
                  <c:v>615</c:v>
                </c:pt>
                <c:pt idx="2501">
                  <c:v>613</c:v>
                </c:pt>
                <c:pt idx="2502">
                  <c:v>604</c:v>
                </c:pt>
                <c:pt idx="2503">
                  <c:v>611</c:v>
                </c:pt>
                <c:pt idx="2504">
                  <c:v>620</c:v>
                </c:pt>
                <c:pt idx="2505">
                  <c:v>606</c:v>
                </c:pt>
                <c:pt idx="2506">
                  <c:v>609</c:v>
                </c:pt>
                <c:pt idx="2507">
                  <c:v>609</c:v>
                </c:pt>
                <c:pt idx="2508">
                  <c:v>612</c:v>
                </c:pt>
                <c:pt idx="2509">
                  <c:v>607</c:v>
                </c:pt>
                <c:pt idx="2510">
                  <c:v>605</c:v>
                </c:pt>
                <c:pt idx="2511">
                  <c:v>607</c:v>
                </c:pt>
                <c:pt idx="2512">
                  <c:v>603</c:v>
                </c:pt>
                <c:pt idx="2513">
                  <c:v>606</c:v>
                </c:pt>
                <c:pt idx="2514">
                  <c:v>602</c:v>
                </c:pt>
                <c:pt idx="2515">
                  <c:v>601</c:v>
                </c:pt>
                <c:pt idx="2516">
                  <c:v>606</c:v>
                </c:pt>
                <c:pt idx="2517">
                  <c:v>610</c:v>
                </c:pt>
                <c:pt idx="2518">
                  <c:v>601</c:v>
                </c:pt>
                <c:pt idx="2519">
                  <c:v>604</c:v>
                </c:pt>
                <c:pt idx="2520">
                  <c:v>608</c:v>
                </c:pt>
                <c:pt idx="2521">
                  <c:v>606</c:v>
                </c:pt>
                <c:pt idx="2522">
                  <c:v>604</c:v>
                </c:pt>
                <c:pt idx="2523">
                  <c:v>605</c:v>
                </c:pt>
                <c:pt idx="2524">
                  <c:v>606</c:v>
                </c:pt>
                <c:pt idx="2525">
                  <c:v>610</c:v>
                </c:pt>
                <c:pt idx="2526">
                  <c:v>611</c:v>
                </c:pt>
                <c:pt idx="2527">
                  <c:v>610</c:v>
                </c:pt>
                <c:pt idx="2528">
                  <c:v>602</c:v>
                </c:pt>
                <c:pt idx="2529">
                  <c:v>605</c:v>
                </c:pt>
                <c:pt idx="2530">
                  <c:v>607</c:v>
                </c:pt>
                <c:pt idx="2531">
                  <c:v>605</c:v>
                </c:pt>
                <c:pt idx="2532">
                  <c:v>608</c:v>
                </c:pt>
                <c:pt idx="2533">
                  <c:v>606</c:v>
                </c:pt>
                <c:pt idx="2534">
                  <c:v>604</c:v>
                </c:pt>
                <c:pt idx="2535">
                  <c:v>604</c:v>
                </c:pt>
                <c:pt idx="2536">
                  <c:v>603</c:v>
                </c:pt>
                <c:pt idx="2537">
                  <c:v>604</c:v>
                </c:pt>
                <c:pt idx="2538">
                  <c:v>603</c:v>
                </c:pt>
                <c:pt idx="2539">
                  <c:v>610</c:v>
                </c:pt>
                <c:pt idx="2540">
                  <c:v>608</c:v>
                </c:pt>
                <c:pt idx="2541">
                  <c:v>607</c:v>
                </c:pt>
                <c:pt idx="2542">
                  <c:v>610</c:v>
                </c:pt>
                <c:pt idx="2543">
                  <c:v>604</c:v>
                </c:pt>
                <c:pt idx="2544">
                  <c:v>602</c:v>
                </c:pt>
                <c:pt idx="2545">
                  <c:v>604</c:v>
                </c:pt>
                <c:pt idx="2546">
                  <c:v>607</c:v>
                </c:pt>
                <c:pt idx="2547">
                  <c:v>603</c:v>
                </c:pt>
                <c:pt idx="2548">
                  <c:v>602</c:v>
                </c:pt>
                <c:pt idx="2549">
                  <c:v>609</c:v>
                </c:pt>
                <c:pt idx="2550">
                  <c:v>605</c:v>
                </c:pt>
                <c:pt idx="2551">
                  <c:v>605</c:v>
                </c:pt>
                <c:pt idx="2552">
                  <c:v>607</c:v>
                </c:pt>
                <c:pt idx="2553">
                  <c:v>607</c:v>
                </c:pt>
                <c:pt idx="2554">
                  <c:v>603</c:v>
                </c:pt>
                <c:pt idx="2555">
                  <c:v>601</c:v>
                </c:pt>
                <c:pt idx="2556">
                  <c:v>607</c:v>
                </c:pt>
                <c:pt idx="2557">
                  <c:v>603</c:v>
                </c:pt>
                <c:pt idx="2558">
                  <c:v>603</c:v>
                </c:pt>
                <c:pt idx="2559">
                  <c:v>605</c:v>
                </c:pt>
                <c:pt idx="2560">
                  <c:v>603</c:v>
                </c:pt>
                <c:pt idx="2561">
                  <c:v>609</c:v>
                </c:pt>
                <c:pt idx="2562">
                  <c:v>604</c:v>
                </c:pt>
                <c:pt idx="2563">
                  <c:v>605</c:v>
                </c:pt>
                <c:pt idx="2564">
                  <c:v>603</c:v>
                </c:pt>
                <c:pt idx="2565">
                  <c:v>605</c:v>
                </c:pt>
                <c:pt idx="2566">
                  <c:v>605</c:v>
                </c:pt>
                <c:pt idx="2567">
                  <c:v>604</c:v>
                </c:pt>
                <c:pt idx="2568">
                  <c:v>606</c:v>
                </c:pt>
                <c:pt idx="2569">
                  <c:v>608</c:v>
                </c:pt>
                <c:pt idx="2570">
                  <c:v>602</c:v>
                </c:pt>
                <c:pt idx="2571">
                  <c:v>604</c:v>
                </c:pt>
                <c:pt idx="2572">
                  <c:v>607</c:v>
                </c:pt>
                <c:pt idx="2573">
                  <c:v>603</c:v>
                </c:pt>
                <c:pt idx="2574">
                  <c:v>608</c:v>
                </c:pt>
                <c:pt idx="2575">
                  <c:v>601</c:v>
                </c:pt>
                <c:pt idx="2576">
                  <c:v>611</c:v>
                </c:pt>
                <c:pt idx="2577">
                  <c:v>609</c:v>
                </c:pt>
                <c:pt idx="2578">
                  <c:v>610</c:v>
                </c:pt>
                <c:pt idx="2579">
                  <c:v>605</c:v>
                </c:pt>
                <c:pt idx="2580">
                  <c:v>607</c:v>
                </c:pt>
                <c:pt idx="2581">
                  <c:v>606</c:v>
                </c:pt>
                <c:pt idx="2582">
                  <c:v>605</c:v>
                </c:pt>
                <c:pt idx="2583">
                  <c:v>602</c:v>
                </c:pt>
                <c:pt idx="2584">
                  <c:v>604</c:v>
                </c:pt>
                <c:pt idx="2585">
                  <c:v>604</c:v>
                </c:pt>
                <c:pt idx="2586">
                  <c:v>606</c:v>
                </c:pt>
                <c:pt idx="2587">
                  <c:v>605</c:v>
                </c:pt>
                <c:pt idx="2588">
                  <c:v>607</c:v>
                </c:pt>
                <c:pt idx="2589">
                  <c:v>607</c:v>
                </c:pt>
                <c:pt idx="2590">
                  <c:v>605</c:v>
                </c:pt>
                <c:pt idx="2591">
                  <c:v>601</c:v>
                </c:pt>
                <c:pt idx="2592">
                  <c:v>611</c:v>
                </c:pt>
                <c:pt idx="2593">
                  <c:v>606</c:v>
                </c:pt>
                <c:pt idx="2594">
                  <c:v>609</c:v>
                </c:pt>
                <c:pt idx="2595">
                  <c:v>605</c:v>
                </c:pt>
                <c:pt idx="2596">
                  <c:v>604</c:v>
                </c:pt>
                <c:pt idx="2597">
                  <c:v>604</c:v>
                </c:pt>
                <c:pt idx="2598">
                  <c:v>607</c:v>
                </c:pt>
                <c:pt idx="2599">
                  <c:v>606</c:v>
                </c:pt>
                <c:pt idx="2600">
                  <c:v>606</c:v>
                </c:pt>
                <c:pt idx="2601">
                  <c:v>604</c:v>
                </c:pt>
                <c:pt idx="2602">
                  <c:v>607</c:v>
                </c:pt>
                <c:pt idx="2603">
                  <c:v>605</c:v>
                </c:pt>
                <c:pt idx="2604">
                  <c:v>605</c:v>
                </c:pt>
                <c:pt idx="2605">
                  <c:v>611</c:v>
                </c:pt>
                <c:pt idx="2606">
                  <c:v>606</c:v>
                </c:pt>
                <c:pt idx="2607">
                  <c:v>604</c:v>
                </c:pt>
                <c:pt idx="2608">
                  <c:v>602</c:v>
                </c:pt>
                <c:pt idx="2609">
                  <c:v>606</c:v>
                </c:pt>
                <c:pt idx="2610">
                  <c:v>603</c:v>
                </c:pt>
                <c:pt idx="2611">
                  <c:v>607</c:v>
                </c:pt>
                <c:pt idx="2612">
                  <c:v>609</c:v>
                </c:pt>
                <c:pt idx="2613">
                  <c:v>609</c:v>
                </c:pt>
                <c:pt idx="2614">
                  <c:v>608</c:v>
                </c:pt>
                <c:pt idx="2615">
                  <c:v>607</c:v>
                </c:pt>
                <c:pt idx="2616">
                  <c:v>609</c:v>
                </c:pt>
                <c:pt idx="2617">
                  <c:v>604</c:v>
                </c:pt>
                <c:pt idx="2618">
                  <c:v>606</c:v>
                </c:pt>
                <c:pt idx="2619">
                  <c:v>605</c:v>
                </c:pt>
                <c:pt idx="2620">
                  <c:v>608</c:v>
                </c:pt>
                <c:pt idx="2621">
                  <c:v>602</c:v>
                </c:pt>
                <c:pt idx="2622">
                  <c:v>604</c:v>
                </c:pt>
                <c:pt idx="2623">
                  <c:v>605</c:v>
                </c:pt>
                <c:pt idx="2624">
                  <c:v>605</c:v>
                </c:pt>
                <c:pt idx="2625">
                  <c:v>607</c:v>
                </c:pt>
                <c:pt idx="2626">
                  <c:v>602</c:v>
                </c:pt>
                <c:pt idx="2627">
                  <c:v>609</c:v>
                </c:pt>
                <c:pt idx="2628">
                  <c:v>603</c:v>
                </c:pt>
                <c:pt idx="2629">
                  <c:v>608</c:v>
                </c:pt>
                <c:pt idx="2630">
                  <c:v>605</c:v>
                </c:pt>
                <c:pt idx="2631">
                  <c:v>607</c:v>
                </c:pt>
                <c:pt idx="2632">
                  <c:v>603</c:v>
                </c:pt>
                <c:pt idx="2633">
                  <c:v>606</c:v>
                </c:pt>
                <c:pt idx="2634">
                  <c:v>609</c:v>
                </c:pt>
                <c:pt idx="2635">
                  <c:v>606</c:v>
                </c:pt>
                <c:pt idx="2636">
                  <c:v>606</c:v>
                </c:pt>
                <c:pt idx="2637">
                  <c:v>603</c:v>
                </c:pt>
                <c:pt idx="2638">
                  <c:v>607</c:v>
                </c:pt>
                <c:pt idx="2639">
                  <c:v>605</c:v>
                </c:pt>
                <c:pt idx="2640">
                  <c:v>604</c:v>
                </c:pt>
                <c:pt idx="2641">
                  <c:v>603</c:v>
                </c:pt>
                <c:pt idx="2642">
                  <c:v>606</c:v>
                </c:pt>
                <c:pt idx="2643">
                  <c:v>605</c:v>
                </c:pt>
                <c:pt idx="2644">
                  <c:v>603</c:v>
                </c:pt>
                <c:pt idx="2645">
                  <c:v>608</c:v>
                </c:pt>
                <c:pt idx="2646">
                  <c:v>605</c:v>
                </c:pt>
                <c:pt idx="2647">
                  <c:v>605</c:v>
                </c:pt>
                <c:pt idx="2648">
                  <c:v>607</c:v>
                </c:pt>
                <c:pt idx="2649">
                  <c:v>605</c:v>
                </c:pt>
                <c:pt idx="2650">
                  <c:v>605</c:v>
                </c:pt>
                <c:pt idx="2651">
                  <c:v>609</c:v>
                </c:pt>
                <c:pt idx="2652">
                  <c:v>608</c:v>
                </c:pt>
                <c:pt idx="2653">
                  <c:v>607</c:v>
                </c:pt>
                <c:pt idx="2654">
                  <c:v>605</c:v>
                </c:pt>
                <c:pt idx="2655">
                  <c:v>607</c:v>
                </c:pt>
                <c:pt idx="2656">
                  <c:v>603</c:v>
                </c:pt>
                <c:pt idx="2657">
                  <c:v>609</c:v>
                </c:pt>
                <c:pt idx="2658">
                  <c:v>605</c:v>
                </c:pt>
                <c:pt idx="2659">
                  <c:v>607</c:v>
                </c:pt>
                <c:pt idx="2660">
                  <c:v>609</c:v>
                </c:pt>
                <c:pt idx="2661">
                  <c:v>603</c:v>
                </c:pt>
                <c:pt idx="2662">
                  <c:v>614</c:v>
                </c:pt>
                <c:pt idx="2663">
                  <c:v>603</c:v>
                </c:pt>
                <c:pt idx="2664">
                  <c:v>605</c:v>
                </c:pt>
                <c:pt idx="2665">
                  <c:v>606</c:v>
                </c:pt>
                <c:pt idx="2666">
                  <c:v>606</c:v>
                </c:pt>
                <c:pt idx="2667">
                  <c:v>609</c:v>
                </c:pt>
                <c:pt idx="2668">
                  <c:v>606</c:v>
                </c:pt>
                <c:pt idx="2669">
                  <c:v>605</c:v>
                </c:pt>
                <c:pt idx="2670">
                  <c:v>610</c:v>
                </c:pt>
                <c:pt idx="2671">
                  <c:v>606</c:v>
                </c:pt>
                <c:pt idx="2672">
                  <c:v>606</c:v>
                </c:pt>
                <c:pt idx="2673">
                  <c:v>604</c:v>
                </c:pt>
                <c:pt idx="2674">
                  <c:v>605</c:v>
                </c:pt>
                <c:pt idx="2675">
                  <c:v>607</c:v>
                </c:pt>
                <c:pt idx="2676">
                  <c:v>608</c:v>
                </c:pt>
                <c:pt idx="2677">
                  <c:v>606</c:v>
                </c:pt>
                <c:pt idx="2678">
                  <c:v>604</c:v>
                </c:pt>
                <c:pt idx="2679">
                  <c:v>605</c:v>
                </c:pt>
                <c:pt idx="2680">
                  <c:v>605</c:v>
                </c:pt>
                <c:pt idx="2681">
                  <c:v>609</c:v>
                </c:pt>
                <c:pt idx="2682">
                  <c:v>603</c:v>
                </c:pt>
                <c:pt idx="2683">
                  <c:v>604</c:v>
                </c:pt>
                <c:pt idx="2684">
                  <c:v>608</c:v>
                </c:pt>
                <c:pt idx="2685">
                  <c:v>602</c:v>
                </c:pt>
                <c:pt idx="2686">
                  <c:v>605</c:v>
                </c:pt>
                <c:pt idx="2687">
                  <c:v>608</c:v>
                </c:pt>
                <c:pt idx="2688">
                  <c:v>608</c:v>
                </c:pt>
                <c:pt idx="2689">
                  <c:v>608</c:v>
                </c:pt>
                <c:pt idx="2690">
                  <c:v>612</c:v>
                </c:pt>
                <c:pt idx="2691">
                  <c:v>608</c:v>
                </c:pt>
                <c:pt idx="2692">
                  <c:v>604</c:v>
                </c:pt>
                <c:pt idx="2693">
                  <c:v>606</c:v>
                </c:pt>
                <c:pt idx="2694">
                  <c:v>607</c:v>
                </c:pt>
                <c:pt idx="2695">
                  <c:v>607</c:v>
                </c:pt>
                <c:pt idx="2696">
                  <c:v>604</c:v>
                </c:pt>
                <c:pt idx="2697">
                  <c:v>607</c:v>
                </c:pt>
                <c:pt idx="2698">
                  <c:v>605</c:v>
                </c:pt>
                <c:pt idx="2699">
                  <c:v>609</c:v>
                </c:pt>
                <c:pt idx="2700">
                  <c:v>603</c:v>
                </c:pt>
                <c:pt idx="2701">
                  <c:v>615</c:v>
                </c:pt>
                <c:pt idx="2702">
                  <c:v>608</c:v>
                </c:pt>
                <c:pt idx="2703">
                  <c:v>604</c:v>
                </c:pt>
                <c:pt idx="2704">
                  <c:v>606</c:v>
                </c:pt>
                <c:pt idx="2705">
                  <c:v>606</c:v>
                </c:pt>
                <c:pt idx="2706">
                  <c:v>614</c:v>
                </c:pt>
                <c:pt idx="2707">
                  <c:v>608</c:v>
                </c:pt>
                <c:pt idx="2708">
                  <c:v>604</c:v>
                </c:pt>
                <c:pt idx="2709">
                  <c:v>605</c:v>
                </c:pt>
                <c:pt idx="2710">
                  <c:v>609</c:v>
                </c:pt>
                <c:pt idx="2711">
                  <c:v>605</c:v>
                </c:pt>
                <c:pt idx="2712">
                  <c:v>602</c:v>
                </c:pt>
                <c:pt idx="2713">
                  <c:v>605</c:v>
                </c:pt>
                <c:pt idx="2714">
                  <c:v>607</c:v>
                </c:pt>
                <c:pt idx="2715">
                  <c:v>609</c:v>
                </c:pt>
                <c:pt idx="2716">
                  <c:v>606</c:v>
                </c:pt>
                <c:pt idx="2717">
                  <c:v>609</c:v>
                </c:pt>
                <c:pt idx="2718">
                  <c:v>612</c:v>
                </c:pt>
                <c:pt idx="2719">
                  <c:v>605</c:v>
                </c:pt>
                <c:pt idx="2720">
                  <c:v>608</c:v>
                </c:pt>
                <c:pt idx="2721">
                  <c:v>609</c:v>
                </c:pt>
                <c:pt idx="2722">
                  <c:v>612</c:v>
                </c:pt>
                <c:pt idx="2723">
                  <c:v>613</c:v>
                </c:pt>
                <c:pt idx="2724">
                  <c:v>606</c:v>
                </c:pt>
                <c:pt idx="2725">
                  <c:v>606</c:v>
                </c:pt>
                <c:pt idx="2726">
                  <c:v>607</c:v>
                </c:pt>
                <c:pt idx="2727">
                  <c:v>607</c:v>
                </c:pt>
                <c:pt idx="2728">
                  <c:v>608</c:v>
                </c:pt>
                <c:pt idx="2729">
                  <c:v>606</c:v>
                </c:pt>
                <c:pt idx="2730">
                  <c:v>609</c:v>
                </c:pt>
                <c:pt idx="2731">
                  <c:v>616</c:v>
                </c:pt>
                <c:pt idx="2732">
                  <c:v>610</c:v>
                </c:pt>
                <c:pt idx="2733">
                  <c:v>611</c:v>
                </c:pt>
                <c:pt idx="2734">
                  <c:v>610</c:v>
                </c:pt>
                <c:pt idx="2735">
                  <c:v>613</c:v>
                </c:pt>
                <c:pt idx="2736">
                  <c:v>617</c:v>
                </c:pt>
                <c:pt idx="2737">
                  <c:v>610</c:v>
                </c:pt>
                <c:pt idx="2738">
                  <c:v>612</c:v>
                </c:pt>
                <c:pt idx="2739">
                  <c:v>619</c:v>
                </c:pt>
                <c:pt idx="2740">
                  <c:v>611</c:v>
                </c:pt>
                <c:pt idx="2741">
                  <c:v>617</c:v>
                </c:pt>
                <c:pt idx="2742">
                  <c:v>618</c:v>
                </c:pt>
                <c:pt idx="2743">
                  <c:v>612</c:v>
                </c:pt>
                <c:pt idx="2744">
                  <c:v>612</c:v>
                </c:pt>
                <c:pt idx="2745">
                  <c:v>614</c:v>
                </c:pt>
                <c:pt idx="2746">
                  <c:v>618</c:v>
                </c:pt>
                <c:pt idx="2747">
                  <c:v>617</c:v>
                </c:pt>
                <c:pt idx="2748">
                  <c:v>621</c:v>
                </c:pt>
                <c:pt idx="2749">
                  <c:v>621</c:v>
                </c:pt>
                <c:pt idx="2750">
                  <c:v>627</c:v>
                </c:pt>
                <c:pt idx="2751">
                  <c:v>626</c:v>
                </c:pt>
                <c:pt idx="2752">
                  <c:v>624</c:v>
                </c:pt>
                <c:pt idx="2753">
                  <c:v>622</c:v>
                </c:pt>
                <c:pt idx="2754">
                  <c:v>617</c:v>
                </c:pt>
                <c:pt idx="2755">
                  <c:v>641</c:v>
                </c:pt>
                <c:pt idx="2756">
                  <c:v>633</c:v>
                </c:pt>
                <c:pt idx="2757">
                  <c:v>638</c:v>
                </c:pt>
                <c:pt idx="2758">
                  <c:v>633</c:v>
                </c:pt>
                <c:pt idx="2759">
                  <c:v>652</c:v>
                </c:pt>
                <c:pt idx="2760">
                  <c:v>643</c:v>
                </c:pt>
                <c:pt idx="2761">
                  <c:v>646</c:v>
                </c:pt>
                <c:pt idx="2762">
                  <c:v>652</c:v>
                </c:pt>
                <c:pt idx="2763">
                  <c:v>656</c:v>
                </c:pt>
                <c:pt idx="2764">
                  <c:v>643</c:v>
                </c:pt>
                <c:pt idx="2765">
                  <c:v>655</c:v>
                </c:pt>
                <c:pt idx="2766">
                  <c:v>664</c:v>
                </c:pt>
                <c:pt idx="2767">
                  <c:v>669</c:v>
                </c:pt>
                <c:pt idx="2768">
                  <c:v>668</c:v>
                </c:pt>
                <c:pt idx="2769">
                  <c:v>683</c:v>
                </c:pt>
                <c:pt idx="2770">
                  <c:v>674</c:v>
                </c:pt>
                <c:pt idx="2771">
                  <c:v>673</c:v>
                </c:pt>
                <c:pt idx="2772">
                  <c:v>689</c:v>
                </c:pt>
                <c:pt idx="2773">
                  <c:v>686</c:v>
                </c:pt>
                <c:pt idx="2774">
                  <c:v>696</c:v>
                </c:pt>
                <c:pt idx="2775">
                  <c:v>682</c:v>
                </c:pt>
                <c:pt idx="2776">
                  <c:v>699</c:v>
                </c:pt>
                <c:pt idx="2777">
                  <c:v>694</c:v>
                </c:pt>
                <c:pt idx="2778">
                  <c:v>699</c:v>
                </c:pt>
                <c:pt idx="2779">
                  <c:v>713</c:v>
                </c:pt>
                <c:pt idx="2780">
                  <c:v>695</c:v>
                </c:pt>
                <c:pt idx="2781">
                  <c:v>698</c:v>
                </c:pt>
                <c:pt idx="2782">
                  <c:v>695</c:v>
                </c:pt>
                <c:pt idx="2783">
                  <c:v>704</c:v>
                </c:pt>
                <c:pt idx="2784">
                  <c:v>703</c:v>
                </c:pt>
                <c:pt idx="2785">
                  <c:v>700</c:v>
                </c:pt>
                <c:pt idx="2786">
                  <c:v>708</c:v>
                </c:pt>
                <c:pt idx="2787">
                  <c:v>667</c:v>
                </c:pt>
                <c:pt idx="2788">
                  <c:v>701</c:v>
                </c:pt>
                <c:pt idx="2789">
                  <c:v>698</c:v>
                </c:pt>
                <c:pt idx="2790">
                  <c:v>697</c:v>
                </c:pt>
                <c:pt idx="2791">
                  <c:v>679</c:v>
                </c:pt>
                <c:pt idx="2792">
                  <c:v>680</c:v>
                </c:pt>
                <c:pt idx="2793">
                  <c:v>692</c:v>
                </c:pt>
                <c:pt idx="2794">
                  <c:v>679</c:v>
                </c:pt>
                <c:pt idx="2795">
                  <c:v>682</c:v>
                </c:pt>
                <c:pt idx="2796">
                  <c:v>679</c:v>
                </c:pt>
                <c:pt idx="2797">
                  <c:v>679</c:v>
                </c:pt>
                <c:pt idx="2798">
                  <c:v>678</c:v>
                </c:pt>
                <c:pt idx="2799">
                  <c:v>646</c:v>
                </c:pt>
                <c:pt idx="2800">
                  <c:v>639</c:v>
                </c:pt>
                <c:pt idx="2801">
                  <c:v>652</c:v>
                </c:pt>
                <c:pt idx="2802">
                  <c:v>654</c:v>
                </c:pt>
                <c:pt idx="2803">
                  <c:v>652</c:v>
                </c:pt>
                <c:pt idx="2804">
                  <c:v>657</c:v>
                </c:pt>
                <c:pt idx="2805">
                  <c:v>644</c:v>
                </c:pt>
                <c:pt idx="2806">
                  <c:v>648</c:v>
                </c:pt>
                <c:pt idx="2807">
                  <c:v>642</c:v>
                </c:pt>
                <c:pt idx="2808">
                  <c:v>638</c:v>
                </c:pt>
                <c:pt idx="2809">
                  <c:v>639</c:v>
                </c:pt>
                <c:pt idx="2810">
                  <c:v>628</c:v>
                </c:pt>
                <c:pt idx="2811">
                  <c:v>636</c:v>
                </c:pt>
                <c:pt idx="2812">
                  <c:v>627</c:v>
                </c:pt>
                <c:pt idx="2813">
                  <c:v>626</c:v>
                </c:pt>
                <c:pt idx="2814">
                  <c:v>632</c:v>
                </c:pt>
                <c:pt idx="2815">
                  <c:v>625</c:v>
                </c:pt>
                <c:pt idx="2816">
                  <c:v>635</c:v>
                </c:pt>
                <c:pt idx="2817">
                  <c:v>627</c:v>
                </c:pt>
                <c:pt idx="2818">
                  <c:v>629</c:v>
                </c:pt>
                <c:pt idx="2819">
                  <c:v>628</c:v>
                </c:pt>
                <c:pt idx="2820">
                  <c:v>626</c:v>
                </c:pt>
                <c:pt idx="2821">
                  <c:v>622</c:v>
                </c:pt>
                <c:pt idx="2822">
                  <c:v>621</c:v>
                </c:pt>
                <c:pt idx="2823">
                  <c:v>629</c:v>
                </c:pt>
                <c:pt idx="2824">
                  <c:v>629</c:v>
                </c:pt>
                <c:pt idx="2825">
                  <c:v>625</c:v>
                </c:pt>
                <c:pt idx="2826">
                  <c:v>617</c:v>
                </c:pt>
                <c:pt idx="2827">
                  <c:v>628</c:v>
                </c:pt>
                <c:pt idx="2828">
                  <c:v>617</c:v>
                </c:pt>
                <c:pt idx="2829">
                  <c:v>619</c:v>
                </c:pt>
                <c:pt idx="2830">
                  <c:v>621</c:v>
                </c:pt>
                <c:pt idx="2831">
                  <c:v>615</c:v>
                </c:pt>
                <c:pt idx="2832">
                  <c:v>619</c:v>
                </c:pt>
                <c:pt idx="2833">
                  <c:v>611</c:v>
                </c:pt>
                <c:pt idx="2834">
                  <c:v>615</c:v>
                </c:pt>
                <c:pt idx="2835">
                  <c:v>616</c:v>
                </c:pt>
                <c:pt idx="2836">
                  <c:v>607</c:v>
                </c:pt>
                <c:pt idx="2837">
                  <c:v>619</c:v>
                </c:pt>
                <c:pt idx="2838">
                  <c:v>619</c:v>
                </c:pt>
                <c:pt idx="2839">
                  <c:v>616</c:v>
                </c:pt>
                <c:pt idx="2840">
                  <c:v>613</c:v>
                </c:pt>
                <c:pt idx="2841">
                  <c:v>616</c:v>
                </c:pt>
                <c:pt idx="2842">
                  <c:v>612</c:v>
                </c:pt>
                <c:pt idx="2843">
                  <c:v>619</c:v>
                </c:pt>
                <c:pt idx="2844">
                  <c:v>610</c:v>
                </c:pt>
                <c:pt idx="2845">
                  <c:v>608</c:v>
                </c:pt>
                <c:pt idx="2846">
                  <c:v>611</c:v>
                </c:pt>
                <c:pt idx="2847">
                  <c:v>613</c:v>
                </c:pt>
                <c:pt idx="2848">
                  <c:v>611</c:v>
                </c:pt>
                <c:pt idx="2849">
                  <c:v>611</c:v>
                </c:pt>
                <c:pt idx="2850">
                  <c:v>609</c:v>
                </c:pt>
                <c:pt idx="2851">
                  <c:v>611</c:v>
                </c:pt>
                <c:pt idx="2852">
                  <c:v>612</c:v>
                </c:pt>
                <c:pt idx="2853">
                  <c:v>605</c:v>
                </c:pt>
                <c:pt idx="2854">
                  <c:v>606</c:v>
                </c:pt>
                <c:pt idx="2855">
                  <c:v>609</c:v>
                </c:pt>
                <c:pt idx="2856">
                  <c:v>616</c:v>
                </c:pt>
                <c:pt idx="2857">
                  <c:v>609</c:v>
                </c:pt>
                <c:pt idx="2858">
                  <c:v>605</c:v>
                </c:pt>
                <c:pt idx="2859">
                  <c:v>614</c:v>
                </c:pt>
                <c:pt idx="2860">
                  <c:v>607</c:v>
                </c:pt>
                <c:pt idx="2861">
                  <c:v>608</c:v>
                </c:pt>
                <c:pt idx="2862">
                  <c:v>608</c:v>
                </c:pt>
                <c:pt idx="2863">
                  <c:v>611</c:v>
                </c:pt>
                <c:pt idx="2864">
                  <c:v>607</c:v>
                </c:pt>
                <c:pt idx="2865">
                  <c:v>609</c:v>
                </c:pt>
                <c:pt idx="2866">
                  <c:v>607</c:v>
                </c:pt>
                <c:pt idx="2867">
                  <c:v>606</c:v>
                </c:pt>
                <c:pt idx="2868">
                  <c:v>613</c:v>
                </c:pt>
                <c:pt idx="2869">
                  <c:v>612</c:v>
                </c:pt>
                <c:pt idx="2870">
                  <c:v>605</c:v>
                </c:pt>
                <c:pt idx="2871">
                  <c:v>609</c:v>
                </c:pt>
                <c:pt idx="2872">
                  <c:v>609</c:v>
                </c:pt>
                <c:pt idx="2873">
                  <c:v>610</c:v>
                </c:pt>
                <c:pt idx="2874">
                  <c:v>606</c:v>
                </c:pt>
                <c:pt idx="2875">
                  <c:v>612</c:v>
                </c:pt>
                <c:pt idx="2876">
                  <c:v>607</c:v>
                </c:pt>
                <c:pt idx="2877">
                  <c:v>606</c:v>
                </c:pt>
                <c:pt idx="2878">
                  <c:v>607</c:v>
                </c:pt>
                <c:pt idx="2879">
                  <c:v>605</c:v>
                </c:pt>
                <c:pt idx="2880">
                  <c:v>611</c:v>
                </c:pt>
                <c:pt idx="2881">
                  <c:v>607</c:v>
                </c:pt>
                <c:pt idx="2882">
                  <c:v>608</c:v>
                </c:pt>
                <c:pt idx="2883">
                  <c:v>608</c:v>
                </c:pt>
                <c:pt idx="2884">
                  <c:v>609</c:v>
                </c:pt>
                <c:pt idx="2885">
                  <c:v>604</c:v>
                </c:pt>
                <c:pt idx="2886">
                  <c:v>609</c:v>
                </c:pt>
                <c:pt idx="2887">
                  <c:v>604</c:v>
                </c:pt>
                <c:pt idx="2888">
                  <c:v>603</c:v>
                </c:pt>
                <c:pt idx="2889">
                  <c:v>606</c:v>
                </c:pt>
                <c:pt idx="2890">
                  <c:v>601</c:v>
                </c:pt>
                <c:pt idx="2891">
                  <c:v>606</c:v>
                </c:pt>
                <c:pt idx="2892">
                  <c:v>603</c:v>
                </c:pt>
                <c:pt idx="2893">
                  <c:v>606</c:v>
                </c:pt>
                <c:pt idx="2894">
                  <c:v>608</c:v>
                </c:pt>
                <c:pt idx="2895">
                  <c:v>605</c:v>
                </c:pt>
                <c:pt idx="2896">
                  <c:v>607</c:v>
                </c:pt>
                <c:pt idx="2897">
                  <c:v>605</c:v>
                </c:pt>
                <c:pt idx="2898">
                  <c:v>603</c:v>
                </c:pt>
                <c:pt idx="2899">
                  <c:v>609</c:v>
                </c:pt>
                <c:pt idx="2900">
                  <c:v>606</c:v>
                </c:pt>
                <c:pt idx="2901">
                  <c:v>607</c:v>
                </c:pt>
                <c:pt idx="2902">
                  <c:v>606</c:v>
                </c:pt>
                <c:pt idx="2903">
                  <c:v>604</c:v>
                </c:pt>
                <c:pt idx="2904">
                  <c:v>604</c:v>
                </c:pt>
                <c:pt idx="2905">
                  <c:v>605</c:v>
                </c:pt>
                <c:pt idx="2906">
                  <c:v>606</c:v>
                </c:pt>
                <c:pt idx="2907">
                  <c:v>604</c:v>
                </c:pt>
                <c:pt idx="2908">
                  <c:v>608</c:v>
                </c:pt>
                <c:pt idx="2909">
                  <c:v>604</c:v>
                </c:pt>
                <c:pt idx="2910">
                  <c:v>605</c:v>
                </c:pt>
                <c:pt idx="2911">
                  <c:v>608</c:v>
                </c:pt>
                <c:pt idx="2912">
                  <c:v>608</c:v>
                </c:pt>
                <c:pt idx="2913">
                  <c:v>612</c:v>
                </c:pt>
                <c:pt idx="2914">
                  <c:v>605</c:v>
                </c:pt>
                <c:pt idx="2915">
                  <c:v>604</c:v>
                </c:pt>
                <c:pt idx="2916">
                  <c:v>610</c:v>
                </c:pt>
                <c:pt idx="2917">
                  <c:v>607</c:v>
                </c:pt>
                <c:pt idx="2918">
                  <c:v>606</c:v>
                </c:pt>
                <c:pt idx="2919">
                  <c:v>602</c:v>
                </c:pt>
                <c:pt idx="2920">
                  <c:v>607</c:v>
                </c:pt>
                <c:pt idx="2921">
                  <c:v>612</c:v>
                </c:pt>
                <c:pt idx="2922">
                  <c:v>606</c:v>
                </c:pt>
                <c:pt idx="2923">
                  <c:v>607</c:v>
                </c:pt>
                <c:pt idx="2924">
                  <c:v>608</c:v>
                </c:pt>
                <c:pt idx="2925">
                  <c:v>606</c:v>
                </c:pt>
                <c:pt idx="2926">
                  <c:v>607</c:v>
                </c:pt>
                <c:pt idx="2927">
                  <c:v>607</c:v>
                </c:pt>
                <c:pt idx="2928">
                  <c:v>606</c:v>
                </c:pt>
                <c:pt idx="2929">
                  <c:v>602</c:v>
                </c:pt>
                <c:pt idx="2930">
                  <c:v>605</c:v>
                </c:pt>
                <c:pt idx="2931">
                  <c:v>604</c:v>
                </c:pt>
                <c:pt idx="2932">
                  <c:v>607</c:v>
                </c:pt>
                <c:pt idx="2933">
                  <c:v>609</c:v>
                </c:pt>
                <c:pt idx="2934">
                  <c:v>604</c:v>
                </c:pt>
                <c:pt idx="2935">
                  <c:v>606</c:v>
                </c:pt>
                <c:pt idx="2936">
                  <c:v>609</c:v>
                </c:pt>
                <c:pt idx="2937">
                  <c:v>607</c:v>
                </c:pt>
                <c:pt idx="2938">
                  <c:v>606</c:v>
                </c:pt>
                <c:pt idx="2939">
                  <c:v>608</c:v>
                </c:pt>
                <c:pt idx="2940">
                  <c:v>612</c:v>
                </c:pt>
                <c:pt idx="2941">
                  <c:v>605</c:v>
                </c:pt>
                <c:pt idx="2942">
                  <c:v>612</c:v>
                </c:pt>
                <c:pt idx="2943">
                  <c:v>606</c:v>
                </c:pt>
                <c:pt idx="2944">
                  <c:v>607</c:v>
                </c:pt>
                <c:pt idx="2945">
                  <c:v>604</c:v>
                </c:pt>
                <c:pt idx="2946">
                  <c:v>608</c:v>
                </c:pt>
                <c:pt idx="2947">
                  <c:v>606</c:v>
                </c:pt>
                <c:pt idx="2948">
                  <c:v>605</c:v>
                </c:pt>
                <c:pt idx="2949">
                  <c:v>604</c:v>
                </c:pt>
                <c:pt idx="2950">
                  <c:v>606</c:v>
                </c:pt>
                <c:pt idx="2951">
                  <c:v>603</c:v>
                </c:pt>
                <c:pt idx="2952">
                  <c:v>608</c:v>
                </c:pt>
                <c:pt idx="2953">
                  <c:v>610</c:v>
                </c:pt>
                <c:pt idx="2954">
                  <c:v>607</c:v>
                </c:pt>
                <c:pt idx="2955">
                  <c:v>608</c:v>
                </c:pt>
                <c:pt idx="2956">
                  <c:v>609</c:v>
                </c:pt>
                <c:pt idx="2957">
                  <c:v>610</c:v>
                </c:pt>
                <c:pt idx="2958">
                  <c:v>608</c:v>
                </c:pt>
                <c:pt idx="2959">
                  <c:v>607</c:v>
                </c:pt>
                <c:pt idx="2960">
                  <c:v>609</c:v>
                </c:pt>
                <c:pt idx="2961">
                  <c:v>611</c:v>
                </c:pt>
                <c:pt idx="2962">
                  <c:v>606</c:v>
                </c:pt>
                <c:pt idx="2963">
                  <c:v>608</c:v>
                </c:pt>
                <c:pt idx="2964">
                  <c:v>608</c:v>
                </c:pt>
                <c:pt idx="2965">
                  <c:v>606</c:v>
                </c:pt>
                <c:pt idx="2966">
                  <c:v>610</c:v>
                </c:pt>
                <c:pt idx="2967">
                  <c:v>609</c:v>
                </c:pt>
                <c:pt idx="2968">
                  <c:v>605</c:v>
                </c:pt>
                <c:pt idx="2969">
                  <c:v>605</c:v>
                </c:pt>
                <c:pt idx="2970">
                  <c:v>613</c:v>
                </c:pt>
                <c:pt idx="2971">
                  <c:v>610</c:v>
                </c:pt>
                <c:pt idx="2972">
                  <c:v>605</c:v>
                </c:pt>
                <c:pt idx="2973">
                  <c:v>607</c:v>
                </c:pt>
                <c:pt idx="2974">
                  <c:v>610</c:v>
                </c:pt>
                <c:pt idx="2975">
                  <c:v>612</c:v>
                </c:pt>
                <c:pt idx="2976">
                  <c:v>616</c:v>
                </c:pt>
                <c:pt idx="2977">
                  <c:v>608</c:v>
                </c:pt>
                <c:pt idx="2978">
                  <c:v>607</c:v>
                </c:pt>
                <c:pt idx="2979">
                  <c:v>609</c:v>
                </c:pt>
                <c:pt idx="2980">
                  <c:v>611</c:v>
                </c:pt>
                <c:pt idx="2981">
                  <c:v>607</c:v>
                </c:pt>
                <c:pt idx="2982">
                  <c:v>607</c:v>
                </c:pt>
                <c:pt idx="2983">
                  <c:v>607</c:v>
                </c:pt>
                <c:pt idx="2984">
                  <c:v>606</c:v>
                </c:pt>
                <c:pt idx="2985">
                  <c:v>608</c:v>
                </c:pt>
                <c:pt idx="2986">
                  <c:v>607</c:v>
                </c:pt>
                <c:pt idx="2987">
                  <c:v>609</c:v>
                </c:pt>
                <c:pt idx="2988">
                  <c:v>608</c:v>
                </c:pt>
                <c:pt idx="2989">
                  <c:v>611</c:v>
                </c:pt>
                <c:pt idx="2990">
                  <c:v>609</c:v>
                </c:pt>
                <c:pt idx="2991">
                  <c:v>605</c:v>
                </c:pt>
                <c:pt idx="2992">
                  <c:v>614</c:v>
                </c:pt>
                <c:pt idx="2993">
                  <c:v>608</c:v>
                </c:pt>
                <c:pt idx="2994">
                  <c:v>609</c:v>
                </c:pt>
                <c:pt idx="2995">
                  <c:v>609</c:v>
                </c:pt>
                <c:pt idx="2996">
                  <c:v>612</c:v>
                </c:pt>
                <c:pt idx="2997">
                  <c:v>606</c:v>
                </c:pt>
                <c:pt idx="2998">
                  <c:v>608</c:v>
                </c:pt>
                <c:pt idx="2999">
                  <c:v>606</c:v>
                </c:pt>
                <c:pt idx="3000">
                  <c:v>609</c:v>
                </c:pt>
                <c:pt idx="3001">
                  <c:v>606</c:v>
                </c:pt>
                <c:pt idx="3002">
                  <c:v>604</c:v>
                </c:pt>
                <c:pt idx="3003">
                  <c:v>608</c:v>
                </c:pt>
                <c:pt idx="3004">
                  <c:v>611</c:v>
                </c:pt>
                <c:pt idx="3005">
                  <c:v>610</c:v>
                </c:pt>
                <c:pt idx="3006">
                  <c:v>606</c:v>
                </c:pt>
                <c:pt idx="3007">
                  <c:v>607</c:v>
                </c:pt>
                <c:pt idx="3008">
                  <c:v>608</c:v>
                </c:pt>
                <c:pt idx="3009">
                  <c:v>606</c:v>
                </c:pt>
                <c:pt idx="3010">
                  <c:v>613</c:v>
                </c:pt>
                <c:pt idx="3011">
                  <c:v>609</c:v>
                </c:pt>
                <c:pt idx="3012">
                  <c:v>609</c:v>
                </c:pt>
                <c:pt idx="3013">
                  <c:v>607</c:v>
                </c:pt>
                <c:pt idx="3014">
                  <c:v>615</c:v>
                </c:pt>
                <c:pt idx="3015">
                  <c:v>608</c:v>
                </c:pt>
                <c:pt idx="3016">
                  <c:v>606</c:v>
                </c:pt>
                <c:pt idx="3017">
                  <c:v>610</c:v>
                </c:pt>
                <c:pt idx="3018">
                  <c:v>608</c:v>
                </c:pt>
                <c:pt idx="3019">
                  <c:v>612</c:v>
                </c:pt>
                <c:pt idx="3020">
                  <c:v>612</c:v>
                </c:pt>
                <c:pt idx="3021">
                  <c:v>608</c:v>
                </c:pt>
                <c:pt idx="3022">
                  <c:v>611</c:v>
                </c:pt>
                <c:pt idx="3023">
                  <c:v>613</c:v>
                </c:pt>
                <c:pt idx="3024">
                  <c:v>609</c:v>
                </c:pt>
                <c:pt idx="3025">
                  <c:v>609</c:v>
                </c:pt>
                <c:pt idx="3026">
                  <c:v>612</c:v>
                </c:pt>
                <c:pt idx="3027">
                  <c:v>617</c:v>
                </c:pt>
                <c:pt idx="3028">
                  <c:v>614</c:v>
                </c:pt>
                <c:pt idx="3029">
                  <c:v>612</c:v>
                </c:pt>
                <c:pt idx="3030">
                  <c:v>614</c:v>
                </c:pt>
                <c:pt idx="3031">
                  <c:v>616</c:v>
                </c:pt>
                <c:pt idx="3032">
                  <c:v>620</c:v>
                </c:pt>
                <c:pt idx="3033">
                  <c:v>620</c:v>
                </c:pt>
                <c:pt idx="3034">
                  <c:v>613</c:v>
                </c:pt>
                <c:pt idx="3035">
                  <c:v>615</c:v>
                </c:pt>
                <c:pt idx="3036">
                  <c:v>618</c:v>
                </c:pt>
                <c:pt idx="3037">
                  <c:v>614</c:v>
                </c:pt>
                <c:pt idx="3038">
                  <c:v>625</c:v>
                </c:pt>
                <c:pt idx="3039">
                  <c:v>626</c:v>
                </c:pt>
                <c:pt idx="3040">
                  <c:v>618</c:v>
                </c:pt>
                <c:pt idx="3041">
                  <c:v>628</c:v>
                </c:pt>
                <c:pt idx="3042">
                  <c:v>630</c:v>
                </c:pt>
                <c:pt idx="3043">
                  <c:v>616</c:v>
                </c:pt>
                <c:pt idx="3044">
                  <c:v>621</c:v>
                </c:pt>
                <c:pt idx="3045">
                  <c:v>616</c:v>
                </c:pt>
                <c:pt idx="3046">
                  <c:v>623</c:v>
                </c:pt>
                <c:pt idx="3047">
                  <c:v>627</c:v>
                </c:pt>
                <c:pt idx="3048">
                  <c:v>637</c:v>
                </c:pt>
                <c:pt idx="3049">
                  <c:v>631</c:v>
                </c:pt>
                <c:pt idx="3050">
                  <c:v>635</c:v>
                </c:pt>
                <c:pt idx="3051">
                  <c:v>632</c:v>
                </c:pt>
                <c:pt idx="3052">
                  <c:v>626</c:v>
                </c:pt>
                <c:pt idx="3053">
                  <c:v>643</c:v>
                </c:pt>
                <c:pt idx="3054">
                  <c:v>645</c:v>
                </c:pt>
                <c:pt idx="3055">
                  <c:v>634</c:v>
                </c:pt>
                <c:pt idx="3056">
                  <c:v>652</c:v>
                </c:pt>
                <c:pt idx="3057">
                  <c:v>634</c:v>
                </c:pt>
                <c:pt idx="3058">
                  <c:v>639</c:v>
                </c:pt>
                <c:pt idx="3059">
                  <c:v>658</c:v>
                </c:pt>
                <c:pt idx="3060">
                  <c:v>647</c:v>
                </c:pt>
                <c:pt idx="3061">
                  <c:v>654</c:v>
                </c:pt>
                <c:pt idx="3062">
                  <c:v>654</c:v>
                </c:pt>
                <c:pt idx="3063">
                  <c:v>656</c:v>
                </c:pt>
                <c:pt idx="3064">
                  <c:v>650</c:v>
                </c:pt>
                <c:pt idx="3065">
                  <c:v>671</c:v>
                </c:pt>
                <c:pt idx="3066">
                  <c:v>651</c:v>
                </c:pt>
                <c:pt idx="3067">
                  <c:v>662</c:v>
                </c:pt>
                <c:pt idx="3068">
                  <c:v>648</c:v>
                </c:pt>
                <c:pt idx="3069">
                  <c:v>647</c:v>
                </c:pt>
                <c:pt idx="3070">
                  <c:v>667</c:v>
                </c:pt>
                <c:pt idx="3071">
                  <c:v>646</c:v>
                </c:pt>
                <c:pt idx="3072">
                  <c:v>663</c:v>
                </c:pt>
                <c:pt idx="3073">
                  <c:v>648</c:v>
                </c:pt>
                <c:pt idx="3074">
                  <c:v>657</c:v>
                </c:pt>
                <c:pt idx="3075">
                  <c:v>651</c:v>
                </c:pt>
                <c:pt idx="3076">
                  <c:v>655</c:v>
                </c:pt>
                <c:pt idx="3077">
                  <c:v>648</c:v>
                </c:pt>
                <c:pt idx="3078">
                  <c:v>630</c:v>
                </c:pt>
                <c:pt idx="3079">
                  <c:v>653</c:v>
                </c:pt>
                <c:pt idx="3080">
                  <c:v>651</c:v>
                </c:pt>
                <c:pt idx="3081">
                  <c:v>641</c:v>
                </c:pt>
                <c:pt idx="3082">
                  <c:v>644</c:v>
                </c:pt>
                <c:pt idx="3083">
                  <c:v>627</c:v>
                </c:pt>
                <c:pt idx="3084">
                  <c:v>637</c:v>
                </c:pt>
                <c:pt idx="3085">
                  <c:v>627</c:v>
                </c:pt>
                <c:pt idx="3086">
                  <c:v>635</c:v>
                </c:pt>
                <c:pt idx="3087">
                  <c:v>635</c:v>
                </c:pt>
                <c:pt idx="3088">
                  <c:v>635</c:v>
                </c:pt>
                <c:pt idx="3089">
                  <c:v>627</c:v>
                </c:pt>
                <c:pt idx="3090">
                  <c:v>631</c:v>
                </c:pt>
                <c:pt idx="3091">
                  <c:v>627</c:v>
                </c:pt>
                <c:pt idx="3092">
                  <c:v>630</c:v>
                </c:pt>
                <c:pt idx="3093">
                  <c:v>628</c:v>
                </c:pt>
                <c:pt idx="3094">
                  <c:v>622</c:v>
                </c:pt>
                <c:pt idx="3095">
                  <c:v>627</c:v>
                </c:pt>
                <c:pt idx="3096">
                  <c:v>628</c:v>
                </c:pt>
                <c:pt idx="3097">
                  <c:v>620</c:v>
                </c:pt>
                <c:pt idx="3098">
                  <c:v>631</c:v>
                </c:pt>
                <c:pt idx="3099">
                  <c:v>626</c:v>
                </c:pt>
                <c:pt idx="3100">
                  <c:v>619</c:v>
                </c:pt>
                <c:pt idx="3101">
                  <c:v>619</c:v>
                </c:pt>
                <c:pt idx="3102">
                  <c:v>619</c:v>
                </c:pt>
                <c:pt idx="3103">
                  <c:v>618</c:v>
                </c:pt>
                <c:pt idx="3104">
                  <c:v>619</c:v>
                </c:pt>
                <c:pt idx="3105">
                  <c:v>617</c:v>
                </c:pt>
                <c:pt idx="3106">
                  <c:v>612</c:v>
                </c:pt>
                <c:pt idx="3107">
                  <c:v>621</c:v>
                </c:pt>
                <c:pt idx="3108">
                  <c:v>626</c:v>
                </c:pt>
                <c:pt idx="3109">
                  <c:v>625</c:v>
                </c:pt>
                <c:pt idx="3110">
                  <c:v>622</c:v>
                </c:pt>
                <c:pt idx="3111">
                  <c:v>626</c:v>
                </c:pt>
                <c:pt idx="3112">
                  <c:v>619</c:v>
                </c:pt>
                <c:pt idx="3113">
                  <c:v>622</c:v>
                </c:pt>
                <c:pt idx="3114">
                  <c:v>629</c:v>
                </c:pt>
                <c:pt idx="3115">
                  <c:v>619</c:v>
                </c:pt>
                <c:pt idx="3116">
                  <c:v>627</c:v>
                </c:pt>
                <c:pt idx="3117">
                  <c:v>628</c:v>
                </c:pt>
                <c:pt idx="3118">
                  <c:v>626</c:v>
                </c:pt>
                <c:pt idx="3119">
                  <c:v>622</c:v>
                </c:pt>
                <c:pt idx="3120">
                  <c:v>625</c:v>
                </c:pt>
                <c:pt idx="3121">
                  <c:v>626</c:v>
                </c:pt>
                <c:pt idx="3122">
                  <c:v>627</c:v>
                </c:pt>
                <c:pt idx="3123">
                  <c:v>629</c:v>
                </c:pt>
                <c:pt idx="3124">
                  <c:v>629</c:v>
                </c:pt>
                <c:pt idx="3125">
                  <c:v>623</c:v>
                </c:pt>
                <c:pt idx="3126">
                  <c:v>628</c:v>
                </c:pt>
                <c:pt idx="3127">
                  <c:v>634</c:v>
                </c:pt>
                <c:pt idx="3128">
                  <c:v>637</c:v>
                </c:pt>
                <c:pt idx="3129">
                  <c:v>629</c:v>
                </c:pt>
                <c:pt idx="3130">
                  <c:v>627</c:v>
                </c:pt>
                <c:pt idx="3131">
                  <c:v>631</c:v>
                </c:pt>
                <c:pt idx="3132">
                  <c:v>638</c:v>
                </c:pt>
                <c:pt idx="3133">
                  <c:v>638</c:v>
                </c:pt>
                <c:pt idx="3134">
                  <c:v>631</c:v>
                </c:pt>
                <c:pt idx="3135">
                  <c:v>626</c:v>
                </c:pt>
                <c:pt idx="3136">
                  <c:v>628</c:v>
                </c:pt>
                <c:pt idx="3137">
                  <c:v>634</c:v>
                </c:pt>
                <c:pt idx="3138">
                  <c:v>640</c:v>
                </c:pt>
                <c:pt idx="3139">
                  <c:v>647</c:v>
                </c:pt>
                <c:pt idx="3140">
                  <c:v>645</c:v>
                </c:pt>
                <c:pt idx="3141">
                  <c:v>629</c:v>
                </c:pt>
                <c:pt idx="3142">
                  <c:v>633</c:v>
                </c:pt>
                <c:pt idx="3143">
                  <c:v>637</c:v>
                </c:pt>
                <c:pt idx="3144">
                  <c:v>632</c:v>
                </c:pt>
                <c:pt idx="3145">
                  <c:v>646</c:v>
                </c:pt>
                <c:pt idx="3146">
                  <c:v>637</c:v>
                </c:pt>
                <c:pt idx="3147">
                  <c:v>637</c:v>
                </c:pt>
                <c:pt idx="3148">
                  <c:v>635</c:v>
                </c:pt>
                <c:pt idx="3149">
                  <c:v>628</c:v>
                </c:pt>
                <c:pt idx="3150">
                  <c:v>624</c:v>
                </c:pt>
                <c:pt idx="3151">
                  <c:v>632</c:v>
                </c:pt>
                <c:pt idx="3152">
                  <c:v>629</c:v>
                </c:pt>
                <c:pt idx="3153">
                  <c:v>628</c:v>
                </c:pt>
                <c:pt idx="3154">
                  <c:v>622</c:v>
                </c:pt>
                <c:pt idx="3155">
                  <c:v>625</c:v>
                </c:pt>
                <c:pt idx="3156">
                  <c:v>622</c:v>
                </c:pt>
                <c:pt idx="3157">
                  <c:v>625</c:v>
                </c:pt>
                <c:pt idx="3158">
                  <c:v>616</c:v>
                </c:pt>
                <c:pt idx="3159">
                  <c:v>621</c:v>
                </c:pt>
                <c:pt idx="3160">
                  <c:v>615</c:v>
                </c:pt>
                <c:pt idx="3161">
                  <c:v>612</c:v>
                </c:pt>
                <c:pt idx="3162">
                  <c:v>614</c:v>
                </c:pt>
                <c:pt idx="3163">
                  <c:v>618</c:v>
                </c:pt>
                <c:pt idx="3164">
                  <c:v>603</c:v>
                </c:pt>
                <c:pt idx="3165">
                  <c:v>612</c:v>
                </c:pt>
                <c:pt idx="3166">
                  <c:v>614</c:v>
                </c:pt>
                <c:pt idx="3167">
                  <c:v>610</c:v>
                </c:pt>
                <c:pt idx="3168">
                  <c:v>610</c:v>
                </c:pt>
                <c:pt idx="3169">
                  <c:v>610</c:v>
                </c:pt>
                <c:pt idx="3170">
                  <c:v>606</c:v>
                </c:pt>
                <c:pt idx="3171">
                  <c:v>616</c:v>
                </c:pt>
                <c:pt idx="3172">
                  <c:v>615</c:v>
                </c:pt>
                <c:pt idx="3173">
                  <c:v>610</c:v>
                </c:pt>
                <c:pt idx="3174">
                  <c:v>608</c:v>
                </c:pt>
                <c:pt idx="3175">
                  <c:v>605</c:v>
                </c:pt>
                <c:pt idx="3176">
                  <c:v>614</c:v>
                </c:pt>
                <c:pt idx="3177">
                  <c:v>609</c:v>
                </c:pt>
                <c:pt idx="3178">
                  <c:v>614</c:v>
                </c:pt>
                <c:pt idx="3179">
                  <c:v>608</c:v>
                </c:pt>
                <c:pt idx="3180">
                  <c:v>608</c:v>
                </c:pt>
                <c:pt idx="3181">
                  <c:v>605</c:v>
                </c:pt>
                <c:pt idx="3182">
                  <c:v>601</c:v>
                </c:pt>
                <c:pt idx="3183">
                  <c:v>608</c:v>
                </c:pt>
                <c:pt idx="3184">
                  <c:v>607</c:v>
                </c:pt>
                <c:pt idx="3185">
                  <c:v>608</c:v>
                </c:pt>
                <c:pt idx="3186">
                  <c:v>605</c:v>
                </c:pt>
                <c:pt idx="3187">
                  <c:v>603</c:v>
                </c:pt>
                <c:pt idx="3188">
                  <c:v>609</c:v>
                </c:pt>
                <c:pt idx="3189">
                  <c:v>609</c:v>
                </c:pt>
                <c:pt idx="3190">
                  <c:v>608</c:v>
                </c:pt>
                <c:pt idx="3191">
                  <c:v>607</c:v>
                </c:pt>
                <c:pt idx="3192">
                  <c:v>605</c:v>
                </c:pt>
                <c:pt idx="3193">
                  <c:v>604</c:v>
                </c:pt>
                <c:pt idx="3194">
                  <c:v>610</c:v>
                </c:pt>
                <c:pt idx="3195">
                  <c:v>609</c:v>
                </c:pt>
                <c:pt idx="3196">
                  <c:v>601</c:v>
                </c:pt>
                <c:pt idx="3197">
                  <c:v>606</c:v>
                </c:pt>
                <c:pt idx="3198">
                  <c:v>603</c:v>
                </c:pt>
                <c:pt idx="3199">
                  <c:v>605</c:v>
                </c:pt>
                <c:pt idx="3200">
                  <c:v>606</c:v>
                </c:pt>
                <c:pt idx="3201">
                  <c:v>610</c:v>
                </c:pt>
                <c:pt idx="3202">
                  <c:v>604</c:v>
                </c:pt>
                <c:pt idx="3203">
                  <c:v>606</c:v>
                </c:pt>
                <c:pt idx="3204">
                  <c:v>608</c:v>
                </c:pt>
                <c:pt idx="3205">
                  <c:v>605</c:v>
                </c:pt>
                <c:pt idx="3206">
                  <c:v>606</c:v>
                </c:pt>
                <c:pt idx="3207">
                  <c:v>606</c:v>
                </c:pt>
                <c:pt idx="3208">
                  <c:v>605</c:v>
                </c:pt>
                <c:pt idx="3209">
                  <c:v>605</c:v>
                </c:pt>
                <c:pt idx="3210">
                  <c:v>605</c:v>
                </c:pt>
                <c:pt idx="3211">
                  <c:v>607</c:v>
                </c:pt>
                <c:pt idx="3212">
                  <c:v>608</c:v>
                </c:pt>
                <c:pt idx="3213">
                  <c:v>601</c:v>
                </c:pt>
                <c:pt idx="3214">
                  <c:v>604</c:v>
                </c:pt>
                <c:pt idx="3215">
                  <c:v>605</c:v>
                </c:pt>
                <c:pt idx="3216">
                  <c:v>606</c:v>
                </c:pt>
                <c:pt idx="3217">
                  <c:v>606</c:v>
                </c:pt>
                <c:pt idx="3218">
                  <c:v>606</c:v>
                </c:pt>
                <c:pt idx="3219">
                  <c:v>604</c:v>
                </c:pt>
                <c:pt idx="3220">
                  <c:v>611</c:v>
                </c:pt>
                <c:pt idx="3221">
                  <c:v>612</c:v>
                </c:pt>
                <c:pt idx="3222">
                  <c:v>606</c:v>
                </c:pt>
                <c:pt idx="3223">
                  <c:v>604</c:v>
                </c:pt>
                <c:pt idx="3224">
                  <c:v>608</c:v>
                </c:pt>
                <c:pt idx="3225">
                  <c:v>609</c:v>
                </c:pt>
                <c:pt idx="3226">
                  <c:v>609</c:v>
                </c:pt>
                <c:pt idx="3227">
                  <c:v>604</c:v>
                </c:pt>
                <c:pt idx="3228">
                  <c:v>609</c:v>
                </c:pt>
                <c:pt idx="3229">
                  <c:v>610</c:v>
                </c:pt>
                <c:pt idx="3230">
                  <c:v>604</c:v>
                </c:pt>
                <c:pt idx="3231">
                  <c:v>608</c:v>
                </c:pt>
                <c:pt idx="3232">
                  <c:v>609</c:v>
                </c:pt>
                <c:pt idx="3233">
                  <c:v>603</c:v>
                </c:pt>
                <c:pt idx="3234">
                  <c:v>604</c:v>
                </c:pt>
                <c:pt idx="3235">
                  <c:v>605</c:v>
                </c:pt>
                <c:pt idx="3236">
                  <c:v>604</c:v>
                </c:pt>
                <c:pt idx="3237">
                  <c:v>605</c:v>
                </c:pt>
                <c:pt idx="3238">
                  <c:v>605</c:v>
                </c:pt>
                <c:pt idx="3239">
                  <c:v>607</c:v>
                </c:pt>
                <c:pt idx="3240">
                  <c:v>606</c:v>
                </c:pt>
                <c:pt idx="3241">
                  <c:v>607</c:v>
                </c:pt>
                <c:pt idx="3242">
                  <c:v>606</c:v>
                </c:pt>
                <c:pt idx="3243">
                  <c:v>606</c:v>
                </c:pt>
                <c:pt idx="3244">
                  <c:v>607</c:v>
                </c:pt>
                <c:pt idx="3245">
                  <c:v>605</c:v>
                </c:pt>
                <c:pt idx="3246">
                  <c:v>605</c:v>
                </c:pt>
                <c:pt idx="3247">
                  <c:v>608</c:v>
                </c:pt>
                <c:pt idx="3248">
                  <c:v>606</c:v>
                </c:pt>
                <c:pt idx="3249">
                  <c:v>602</c:v>
                </c:pt>
                <c:pt idx="3250">
                  <c:v>603</c:v>
                </c:pt>
                <c:pt idx="3251">
                  <c:v>611</c:v>
                </c:pt>
                <c:pt idx="3252">
                  <c:v>605</c:v>
                </c:pt>
                <c:pt idx="3253">
                  <c:v>606</c:v>
                </c:pt>
                <c:pt idx="3254">
                  <c:v>601</c:v>
                </c:pt>
                <c:pt idx="3255">
                  <c:v>608</c:v>
                </c:pt>
                <c:pt idx="3256">
                  <c:v>606</c:v>
                </c:pt>
                <c:pt idx="3257">
                  <c:v>607</c:v>
                </c:pt>
                <c:pt idx="3258">
                  <c:v>605</c:v>
                </c:pt>
                <c:pt idx="3259">
                  <c:v>604</c:v>
                </c:pt>
                <c:pt idx="3260">
                  <c:v>610</c:v>
                </c:pt>
                <c:pt idx="3261">
                  <c:v>604</c:v>
                </c:pt>
                <c:pt idx="3262">
                  <c:v>605</c:v>
                </c:pt>
                <c:pt idx="3263">
                  <c:v>608</c:v>
                </c:pt>
                <c:pt idx="3264">
                  <c:v>607</c:v>
                </c:pt>
                <c:pt idx="3265">
                  <c:v>601</c:v>
                </c:pt>
                <c:pt idx="3266">
                  <c:v>606</c:v>
                </c:pt>
                <c:pt idx="3267">
                  <c:v>607</c:v>
                </c:pt>
                <c:pt idx="3268">
                  <c:v>601</c:v>
                </c:pt>
                <c:pt idx="3269">
                  <c:v>604</c:v>
                </c:pt>
                <c:pt idx="3270">
                  <c:v>606</c:v>
                </c:pt>
                <c:pt idx="3271">
                  <c:v>604</c:v>
                </c:pt>
                <c:pt idx="3272">
                  <c:v>608</c:v>
                </c:pt>
                <c:pt idx="3273">
                  <c:v>607</c:v>
                </c:pt>
                <c:pt idx="3274">
                  <c:v>605</c:v>
                </c:pt>
                <c:pt idx="3275">
                  <c:v>606</c:v>
                </c:pt>
                <c:pt idx="3276">
                  <c:v>603</c:v>
                </c:pt>
                <c:pt idx="3277">
                  <c:v>602</c:v>
                </c:pt>
                <c:pt idx="3278">
                  <c:v>607</c:v>
                </c:pt>
                <c:pt idx="3279">
                  <c:v>607</c:v>
                </c:pt>
                <c:pt idx="3280">
                  <c:v>606</c:v>
                </c:pt>
                <c:pt idx="3281">
                  <c:v>605</c:v>
                </c:pt>
                <c:pt idx="3282">
                  <c:v>603</c:v>
                </c:pt>
                <c:pt idx="3283">
                  <c:v>607</c:v>
                </c:pt>
                <c:pt idx="3284">
                  <c:v>605</c:v>
                </c:pt>
                <c:pt idx="3285">
                  <c:v>604</c:v>
                </c:pt>
                <c:pt idx="3286">
                  <c:v>604</c:v>
                </c:pt>
                <c:pt idx="3287">
                  <c:v>605</c:v>
                </c:pt>
                <c:pt idx="3288">
                  <c:v>600</c:v>
                </c:pt>
                <c:pt idx="3289">
                  <c:v>603</c:v>
                </c:pt>
                <c:pt idx="3290">
                  <c:v>606</c:v>
                </c:pt>
                <c:pt idx="3291">
                  <c:v>607</c:v>
                </c:pt>
                <c:pt idx="3292">
                  <c:v>602</c:v>
                </c:pt>
                <c:pt idx="3293">
                  <c:v>604</c:v>
                </c:pt>
                <c:pt idx="3294">
                  <c:v>609</c:v>
                </c:pt>
                <c:pt idx="3295">
                  <c:v>601</c:v>
                </c:pt>
                <c:pt idx="3296">
                  <c:v>604</c:v>
                </c:pt>
                <c:pt idx="3297">
                  <c:v>611</c:v>
                </c:pt>
                <c:pt idx="3298">
                  <c:v>603</c:v>
                </c:pt>
                <c:pt idx="3299">
                  <c:v>606</c:v>
                </c:pt>
                <c:pt idx="3300">
                  <c:v>603</c:v>
                </c:pt>
                <c:pt idx="3301">
                  <c:v>609</c:v>
                </c:pt>
                <c:pt idx="3302">
                  <c:v>606</c:v>
                </c:pt>
                <c:pt idx="3303">
                  <c:v>603</c:v>
                </c:pt>
                <c:pt idx="3304">
                  <c:v>606</c:v>
                </c:pt>
                <c:pt idx="3305">
                  <c:v>604</c:v>
                </c:pt>
                <c:pt idx="3306">
                  <c:v>608</c:v>
                </c:pt>
                <c:pt idx="3307">
                  <c:v>604</c:v>
                </c:pt>
                <c:pt idx="3308">
                  <c:v>606</c:v>
                </c:pt>
                <c:pt idx="3309">
                  <c:v>610</c:v>
                </c:pt>
                <c:pt idx="3310">
                  <c:v>605</c:v>
                </c:pt>
                <c:pt idx="3311">
                  <c:v>608</c:v>
                </c:pt>
                <c:pt idx="3312">
                  <c:v>605</c:v>
                </c:pt>
                <c:pt idx="3313">
                  <c:v>604</c:v>
                </c:pt>
                <c:pt idx="3314">
                  <c:v>603</c:v>
                </c:pt>
                <c:pt idx="3315">
                  <c:v>614</c:v>
                </c:pt>
                <c:pt idx="3316">
                  <c:v>607</c:v>
                </c:pt>
                <c:pt idx="3317">
                  <c:v>609</c:v>
                </c:pt>
                <c:pt idx="3318">
                  <c:v>609</c:v>
                </c:pt>
                <c:pt idx="3319">
                  <c:v>609</c:v>
                </c:pt>
                <c:pt idx="3320">
                  <c:v>602</c:v>
                </c:pt>
                <c:pt idx="3321">
                  <c:v>604</c:v>
                </c:pt>
                <c:pt idx="3322">
                  <c:v>610</c:v>
                </c:pt>
                <c:pt idx="3323">
                  <c:v>607</c:v>
                </c:pt>
                <c:pt idx="3324">
                  <c:v>608</c:v>
                </c:pt>
                <c:pt idx="3325">
                  <c:v>608</c:v>
                </c:pt>
                <c:pt idx="3326">
                  <c:v>608</c:v>
                </c:pt>
                <c:pt idx="3327">
                  <c:v>605</c:v>
                </c:pt>
                <c:pt idx="3328">
                  <c:v>606</c:v>
                </c:pt>
                <c:pt idx="3329">
                  <c:v>608</c:v>
                </c:pt>
                <c:pt idx="3330">
                  <c:v>606</c:v>
                </c:pt>
                <c:pt idx="3331">
                  <c:v>604</c:v>
                </c:pt>
                <c:pt idx="3332">
                  <c:v>610</c:v>
                </c:pt>
                <c:pt idx="3333">
                  <c:v>610</c:v>
                </c:pt>
                <c:pt idx="3334">
                  <c:v>606</c:v>
                </c:pt>
                <c:pt idx="3335">
                  <c:v>607</c:v>
                </c:pt>
                <c:pt idx="3336">
                  <c:v>610</c:v>
                </c:pt>
                <c:pt idx="3337">
                  <c:v>609</c:v>
                </c:pt>
                <c:pt idx="3338">
                  <c:v>610</c:v>
                </c:pt>
                <c:pt idx="3339">
                  <c:v>603</c:v>
                </c:pt>
                <c:pt idx="3340">
                  <c:v>608</c:v>
                </c:pt>
                <c:pt idx="3341">
                  <c:v>612</c:v>
                </c:pt>
                <c:pt idx="3342">
                  <c:v>605</c:v>
                </c:pt>
                <c:pt idx="3343">
                  <c:v>612</c:v>
                </c:pt>
                <c:pt idx="3344">
                  <c:v>613</c:v>
                </c:pt>
                <c:pt idx="3345">
                  <c:v>616</c:v>
                </c:pt>
                <c:pt idx="3346">
                  <c:v>611</c:v>
                </c:pt>
                <c:pt idx="3347">
                  <c:v>606</c:v>
                </c:pt>
                <c:pt idx="3348">
                  <c:v>610</c:v>
                </c:pt>
                <c:pt idx="3349">
                  <c:v>616</c:v>
                </c:pt>
                <c:pt idx="3350">
                  <c:v>620</c:v>
                </c:pt>
                <c:pt idx="3351">
                  <c:v>612</c:v>
                </c:pt>
                <c:pt idx="3352">
                  <c:v>614</c:v>
                </c:pt>
                <c:pt idx="3353">
                  <c:v>614</c:v>
                </c:pt>
                <c:pt idx="3354">
                  <c:v>610</c:v>
                </c:pt>
                <c:pt idx="3355">
                  <c:v>622</c:v>
                </c:pt>
                <c:pt idx="3356">
                  <c:v>616</c:v>
                </c:pt>
                <c:pt idx="3357">
                  <c:v>617</c:v>
                </c:pt>
                <c:pt idx="3358">
                  <c:v>618</c:v>
                </c:pt>
                <c:pt idx="3359">
                  <c:v>609</c:v>
                </c:pt>
                <c:pt idx="3360">
                  <c:v>612</c:v>
                </c:pt>
                <c:pt idx="3361">
                  <c:v>609</c:v>
                </c:pt>
                <c:pt idx="3362">
                  <c:v>616</c:v>
                </c:pt>
                <c:pt idx="3363">
                  <c:v>619</c:v>
                </c:pt>
                <c:pt idx="3364">
                  <c:v>614</c:v>
                </c:pt>
                <c:pt idx="3365">
                  <c:v>621</c:v>
                </c:pt>
                <c:pt idx="3366">
                  <c:v>607</c:v>
                </c:pt>
                <c:pt idx="3367">
                  <c:v>619</c:v>
                </c:pt>
                <c:pt idx="3368">
                  <c:v>612</c:v>
                </c:pt>
                <c:pt idx="3369">
                  <c:v>616</c:v>
                </c:pt>
                <c:pt idx="3370">
                  <c:v>620</c:v>
                </c:pt>
                <c:pt idx="3371">
                  <c:v>609</c:v>
                </c:pt>
                <c:pt idx="3372">
                  <c:v>623</c:v>
                </c:pt>
                <c:pt idx="3373">
                  <c:v>609</c:v>
                </c:pt>
                <c:pt idx="3374">
                  <c:v>611</c:v>
                </c:pt>
                <c:pt idx="3375">
                  <c:v>606</c:v>
                </c:pt>
                <c:pt idx="3376">
                  <c:v>608</c:v>
                </c:pt>
                <c:pt idx="3377">
                  <c:v>611</c:v>
                </c:pt>
                <c:pt idx="3378">
                  <c:v>607</c:v>
                </c:pt>
                <c:pt idx="3379">
                  <c:v>611</c:v>
                </c:pt>
                <c:pt idx="3380">
                  <c:v>616</c:v>
                </c:pt>
                <c:pt idx="3381">
                  <c:v>610</c:v>
                </c:pt>
                <c:pt idx="3382">
                  <c:v>612</c:v>
                </c:pt>
                <c:pt idx="3383">
                  <c:v>611</c:v>
                </c:pt>
                <c:pt idx="3384">
                  <c:v>608</c:v>
                </c:pt>
                <c:pt idx="3385">
                  <c:v>611</c:v>
                </c:pt>
                <c:pt idx="3386">
                  <c:v>609</c:v>
                </c:pt>
                <c:pt idx="3387">
                  <c:v>607</c:v>
                </c:pt>
                <c:pt idx="3388">
                  <c:v>610</c:v>
                </c:pt>
                <c:pt idx="3389">
                  <c:v>608</c:v>
                </c:pt>
                <c:pt idx="3390">
                  <c:v>609</c:v>
                </c:pt>
                <c:pt idx="3391">
                  <c:v>609</c:v>
                </c:pt>
                <c:pt idx="3392">
                  <c:v>605</c:v>
                </c:pt>
                <c:pt idx="3393">
                  <c:v>607</c:v>
                </c:pt>
                <c:pt idx="3394">
                  <c:v>608</c:v>
                </c:pt>
                <c:pt idx="3395">
                  <c:v>607</c:v>
                </c:pt>
                <c:pt idx="3396">
                  <c:v>606</c:v>
                </c:pt>
                <c:pt idx="3397">
                  <c:v>608</c:v>
                </c:pt>
                <c:pt idx="3398">
                  <c:v>609</c:v>
                </c:pt>
                <c:pt idx="3399">
                  <c:v>611</c:v>
                </c:pt>
                <c:pt idx="3400">
                  <c:v>610</c:v>
                </c:pt>
                <c:pt idx="3401">
                  <c:v>605</c:v>
                </c:pt>
                <c:pt idx="3402">
                  <c:v>606</c:v>
                </c:pt>
                <c:pt idx="3403">
                  <c:v>604</c:v>
                </c:pt>
                <c:pt idx="3404">
                  <c:v>606</c:v>
                </c:pt>
                <c:pt idx="3405">
                  <c:v>611</c:v>
                </c:pt>
                <c:pt idx="3406">
                  <c:v>605</c:v>
                </c:pt>
                <c:pt idx="3407">
                  <c:v>605</c:v>
                </c:pt>
                <c:pt idx="3408">
                  <c:v>605</c:v>
                </c:pt>
                <c:pt idx="3409">
                  <c:v>603</c:v>
                </c:pt>
                <c:pt idx="3410">
                  <c:v>606</c:v>
                </c:pt>
                <c:pt idx="3411">
                  <c:v>603</c:v>
                </c:pt>
                <c:pt idx="3412">
                  <c:v>604</c:v>
                </c:pt>
                <c:pt idx="3413">
                  <c:v>610</c:v>
                </c:pt>
                <c:pt idx="3414">
                  <c:v>600</c:v>
                </c:pt>
                <c:pt idx="3415">
                  <c:v>604</c:v>
                </c:pt>
                <c:pt idx="3416">
                  <c:v>607</c:v>
                </c:pt>
                <c:pt idx="3417">
                  <c:v>602</c:v>
                </c:pt>
                <c:pt idx="3418">
                  <c:v>613</c:v>
                </c:pt>
                <c:pt idx="3419">
                  <c:v>604</c:v>
                </c:pt>
                <c:pt idx="3420">
                  <c:v>605</c:v>
                </c:pt>
                <c:pt idx="3421">
                  <c:v>603</c:v>
                </c:pt>
                <c:pt idx="3422">
                  <c:v>606</c:v>
                </c:pt>
                <c:pt idx="3423">
                  <c:v>605</c:v>
                </c:pt>
                <c:pt idx="3424">
                  <c:v>600</c:v>
                </c:pt>
                <c:pt idx="3425">
                  <c:v>604</c:v>
                </c:pt>
                <c:pt idx="3426">
                  <c:v>603</c:v>
                </c:pt>
                <c:pt idx="3427">
                  <c:v>602</c:v>
                </c:pt>
                <c:pt idx="3428">
                  <c:v>608</c:v>
                </c:pt>
                <c:pt idx="3429">
                  <c:v>606</c:v>
                </c:pt>
                <c:pt idx="3430">
                  <c:v>609</c:v>
                </c:pt>
                <c:pt idx="3431">
                  <c:v>608</c:v>
                </c:pt>
                <c:pt idx="3432">
                  <c:v>604</c:v>
                </c:pt>
                <c:pt idx="3433">
                  <c:v>604</c:v>
                </c:pt>
                <c:pt idx="3434">
                  <c:v>604</c:v>
                </c:pt>
                <c:pt idx="3435">
                  <c:v>607</c:v>
                </c:pt>
                <c:pt idx="3436">
                  <c:v>607</c:v>
                </c:pt>
                <c:pt idx="3437">
                  <c:v>609</c:v>
                </c:pt>
                <c:pt idx="3438">
                  <c:v>607</c:v>
                </c:pt>
                <c:pt idx="3439">
                  <c:v>609</c:v>
                </c:pt>
                <c:pt idx="3440">
                  <c:v>605</c:v>
                </c:pt>
                <c:pt idx="3441">
                  <c:v>606</c:v>
                </c:pt>
                <c:pt idx="3442">
                  <c:v>607</c:v>
                </c:pt>
                <c:pt idx="3443">
                  <c:v>602</c:v>
                </c:pt>
                <c:pt idx="3444">
                  <c:v>605</c:v>
                </c:pt>
                <c:pt idx="3445">
                  <c:v>606</c:v>
                </c:pt>
                <c:pt idx="3446">
                  <c:v>610</c:v>
                </c:pt>
                <c:pt idx="3447">
                  <c:v>605</c:v>
                </c:pt>
                <c:pt idx="3448">
                  <c:v>609</c:v>
                </c:pt>
                <c:pt idx="3449">
                  <c:v>602</c:v>
                </c:pt>
                <c:pt idx="3450">
                  <c:v>601</c:v>
                </c:pt>
                <c:pt idx="3451">
                  <c:v>607</c:v>
                </c:pt>
                <c:pt idx="3452">
                  <c:v>607</c:v>
                </c:pt>
                <c:pt idx="3453">
                  <c:v>601</c:v>
                </c:pt>
                <c:pt idx="3454">
                  <c:v>609</c:v>
                </c:pt>
                <c:pt idx="3455">
                  <c:v>605</c:v>
                </c:pt>
                <c:pt idx="3456">
                  <c:v>603</c:v>
                </c:pt>
                <c:pt idx="3457">
                  <c:v>604</c:v>
                </c:pt>
                <c:pt idx="3458">
                  <c:v>610</c:v>
                </c:pt>
                <c:pt idx="3459">
                  <c:v>603</c:v>
                </c:pt>
                <c:pt idx="3460">
                  <c:v>606</c:v>
                </c:pt>
                <c:pt idx="3461">
                  <c:v>607</c:v>
                </c:pt>
                <c:pt idx="3462">
                  <c:v>606</c:v>
                </c:pt>
                <c:pt idx="3463">
                  <c:v>603</c:v>
                </c:pt>
                <c:pt idx="3464">
                  <c:v>605</c:v>
                </c:pt>
                <c:pt idx="3465">
                  <c:v>605</c:v>
                </c:pt>
                <c:pt idx="3466">
                  <c:v>607</c:v>
                </c:pt>
                <c:pt idx="3467">
                  <c:v>607</c:v>
                </c:pt>
                <c:pt idx="3468">
                  <c:v>606</c:v>
                </c:pt>
                <c:pt idx="3469">
                  <c:v>606</c:v>
                </c:pt>
                <c:pt idx="3470">
                  <c:v>601</c:v>
                </c:pt>
                <c:pt idx="3471">
                  <c:v>608</c:v>
                </c:pt>
                <c:pt idx="3472">
                  <c:v>606</c:v>
                </c:pt>
                <c:pt idx="3473">
                  <c:v>603</c:v>
                </c:pt>
                <c:pt idx="3474">
                  <c:v>604</c:v>
                </c:pt>
                <c:pt idx="3475">
                  <c:v>608</c:v>
                </c:pt>
                <c:pt idx="3476">
                  <c:v>607</c:v>
                </c:pt>
                <c:pt idx="3477">
                  <c:v>604</c:v>
                </c:pt>
                <c:pt idx="3478">
                  <c:v>609</c:v>
                </c:pt>
                <c:pt idx="3479">
                  <c:v>610</c:v>
                </c:pt>
                <c:pt idx="3480">
                  <c:v>607</c:v>
                </c:pt>
                <c:pt idx="3481">
                  <c:v>606</c:v>
                </c:pt>
                <c:pt idx="3482">
                  <c:v>602</c:v>
                </c:pt>
                <c:pt idx="3483">
                  <c:v>604</c:v>
                </c:pt>
                <c:pt idx="3484">
                  <c:v>605</c:v>
                </c:pt>
                <c:pt idx="3485">
                  <c:v>605</c:v>
                </c:pt>
                <c:pt idx="3486">
                  <c:v>602</c:v>
                </c:pt>
                <c:pt idx="3487">
                  <c:v>601</c:v>
                </c:pt>
                <c:pt idx="3488">
                  <c:v>603</c:v>
                </c:pt>
                <c:pt idx="3489">
                  <c:v>606</c:v>
                </c:pt>
                <c:pt idx="3490">
                  <c:v>604</c:v>
                </c:pt>
                <c:pt idx="3491">
                  <c:v>606</c:v>
                </c:pt>
                <c:pt idx="3492">
                  <c:v>605</c:v>
                </c:pt>
                <c:pt idx="3493">
                  <c:v>603</c:v>
                </c:pt>
                <c:pt idx="3494">
                  <c:v>605</c:v>
                </c:pt>
                <c:pt idx="3495">
                  <c:v>605</c:v>
                </c:pt>
                <c:pt idx="3496">
                  <c:v>603</c:v>
                </c:pt>
                <c:pt idx="3497">
                  <c:v>607</c:v>
                </c:pt>
                <c:pt idx="3498">
                  <c:v>606</c:v>
                </c:pt>
                <c:pt idx="3499">
                  <c:v>604</c:v>
                </c:pt>
                <c:pt idx="3500">
                  <c:v>601</c:v>
                </c:pt>
                <c:pt idx="3501">
                  <c:v>603</c:v>
                </c:pt>
                <c:pt idx="3502">
                  <c:v>605</c:v>
                </c:pt>
                <c:pt idx="3503">
                  <c:v>603</c:v>
                </c:pt>
                <c:pt idx="3504">
                  <c:v>604</c:v>
                </c:pt>
                <c:pt idx="3505">
                  <c:v>602</c:v>
                </c:pt>
                <c:pt idx="3506">
                  <c:v>606</c:v>
                </c:pt>
                <c:pt idx="3507">
                  <c:v>606</c:v>
                </c:pt>
                <c:pt idx="3508">
                  <c:v>610</c:v>
                </c:pt>
                <c:pt idx="3509">
                  <c:v>602</c:v>
                </c:pt>
                <c:pt idx="3510">
                  <c:v>606</c:v>
                </c:pt>
                <c:pt idx="3511">
                  <c:v>605</c:v>
                </c:pt>
                <c:pt idx="3512">
                  <c:v>604</c:v>
                </c:pt>
                <c:pt idx="3513">
                  <c:v>612</c:v>
                </c:pt>
                <c:pt idx="3514">
                  <c:v>605</c:v>
                </c:pt>
                <c:pt idx="3515">
                  <c:v>604</c:v>
                </c:pt>
                <c:pt idx="3516">
                  <c:v>604</c:v>
                </c:pt>
                <c:pt idx="3517">
                  <c:v>604</c:v>
                </c:pt>
                <c:pt idx="3518">
                  <c:v>603</c:v>
                </c:pt>
                <c:pt idx="3519">
                  <c:v>606</c:v>
                </c:pt>
                <c:pt idx="3520">
                  <c:v>603</c:v>
                </c:pt>
                <c:pt idx="3521">
                  <c:v>607</c:v>
                </c:pt>
                <c:pt idx="3522">
                  <c:v>607</c:v>
                </c:pt>
                <c:pt idx="3523">
                  <c:v>609</c:v>
                </c:pt>
                <c:pt idx="3524">
                  <c:v>602</c:v>
                </c:pt>
                <c:pt idx="3525">
                  <c:v>603</c:v>
                </c:pt>
                <c:pt idx="3526">
                  <c:v>606</c:v>
                </c:pt>
                <c:pt idx="3527">
                  <c:v>606</c:v>
                </c:pt>
                <c:pt idx="3528">
                  <c:v>602</c:v>
                </c:pt>
                <c:pt idx="3529">
                  <c:v>610</c:v>
                </c:pt>
                <c:pt idx="3530">
                  <c:v>604</c:v>
                </c:pt>
                <c:pt idx="3531">
                  <c:v>608</c:v>
                </c:pt>
                <c:pt idx="3532">
                  <c:v>603</c:v>
                </c:pt>
                <c:pt idx="3533">
                  <c:v>606</c:v>
                </c:pt>
                <c:pt idx="3534">
                  <c:v>606</c:v>
                </c:pt>
                <c:pt idx="3535">
                  <c:v>604</c:v>
                </c:pt>
                <c:pt idx="3536">
                  <c:v>605</c:v>
                </c:pt>
                <c:pt idx="3537">
                  <c:v>606</c:v>
                </c:pt>
                <c:pt idx="3538">
                  <c:v>604</c:v>
                </c:pt>
                <c:pt idx="3539">
                  <c:v>606</c:v>
                </c:pt>
                <c:pt idx="3540">
                  <c:v>606</c:v>
                </c:pt>
                <c:pt idx="3541">
                  <c:v>607</c:v>
                </c:pt>
                <c:pt idx="3542">
                  <c:v>603</c:v>
                </c:pt>
                <c:pt idx="3543">
                  <c:v>606</c:v>
                </c:pt>
                <c:pt idx="3544">
                  <c:v>608</c:v>
                </c:pt>
                <c:pt idx="3545">
                  <c:v>603</c:v>
                </c:pt>
                <c:pt idx="3546">
                  <c:v>605</c:v>
                </c:pt>
                <c:pt idx="3547">
                  <c:v>608</c:v>
                </c:pt>
                <c:pt idx="3548">
                  <c:v>605</c:v>
                </c:pt>
                <c:pt idx="3549">
                  <c:v>607</c:v>
                </c:pt>
                <c:pt idx="3550">
                  <c:v>606</c:v>
                </c:pt>
                <c:pt idx="3551">
                  <c:v>603</c:v>
                </c:pt>
                <c:pt idx="3552">
                  <c:v>610</c:v>
                </c:pt>
                <c:pt idx="3553">
                  <c:v>603</c:v>
                </c:pt>
                <c:pt idx="3554">
                  <c:v>609</c:v>
                </c:pt>
                <c:pt idx="3555">
                  <c:v>606</c:v>
                </c:pt>
                <c:pt idx="3556">
                  <c:v>605</c:v>
                </c:pt>
                <c:pt idx="3557">
                  <c:v>606</c:v>
                </c:pt>
                <c:pt idx="3558">
                  <c:v>608</c:v>
                </c:pt>
                <c:pt idx="3559">
                  <c:v>606</c:v>
                </c:pt>
                <c:pt idx="3560">
                  <c:v>607</c:v>
                </c:pt>
                <c:pt idx="3561">
                  <c:v>602</c:v>
                </c:pt>
                <c:pt idx="3562">
                  <c:v>605</c:v>
                </c:pt>
                <c:pt idx="3563">
                  <c:v>603</c:v>
                </c:pt>
                <c:pt idx="3564">
                  <c:v>607</c:v>
                </c:pt>
                <c:pt idx="3565">
                  <c:v>604</c:v>
                </c:pt>
                <c:pt idx="3566">
                  <c:v>611</c:v>
                </c:pt>
                <c:pt idx="3567">
                  <c:v>604</c:v>
                </c:pt>
                <c:pt idx="3568">
                  <c:v>609</c:v>
                </c:pt>
                <c:pt idx="3569">
                  <c:v>608</c:v>
                </c:pt>
                <c:pt idx="3570">
                  <c:v>605</c:v>
                </c:pt>
                <c:pt idx="3571">
                  <c:v>605</c:v>
                </c:pt>
                <c:pt idx="3572">
                  <c:v>604</c:v>
                </c:pt>
                <c:pt idx="3573">
                  <c:v>604</c:v>
                </c:pt>
                <c:pt idx="3574">
                  <c:v>613</c:v>
                </c:pt>
                <c:pt idx="3575">
                  <c:v>609</c:v>
                </c:pt>
                <c:pt idx="3576">
                  <c:v>611</c:v>
                </c:pt>
                <c:pt idx="3577">
                  <c:v>609</c:v>
                </c:pt>
                <c:pt idx="3578">
                  <c:v>603</c:v>
                </c:pt>
                <c:pt idx="3579">
                  <c:v>612</c:v>
                </c:pt>
                <c:pt idx="3580">
                  <c:v>605</c:v>
                </c:pt>
                <c:pt idx="3581">
                  <c:v>608</c:v>
                </c:pt>
                <c:pt idx="3582">
                  <c:v>607</c:v>
                </c:pt>
                <c:pt idx="3583">
                  <c:v>612</c:v>
                </c:pt>
                <c:pt idx="3584">
                  <c:v>607</c:v>
                </c:pt>
                <c:pt idx="3585">
                  <c:v>611</c:v>
                </c:pt>
                <c:pt idx="3586">
                  <c:v>617</c:v>
                </c:pt>
                <c:pt idx="3587">
                  <c:v>611</c:v>
                </c:pt>
                <c:pt idx="3588">
                  <c:v>613</c:v>
                </c:pt>
                <c:pt idx="3589">
                  <c:v>610</c:v>
                </c:pt>
                <c:pt idx="3590">
                  <c:v>614</c:v>
                </c:pt>
                <c:pt idx="3591">
                  <c:v>611</c:v>
                </c:pt>
                <c:pt idx="3592">
                  <c:v>614</c:v>
                </c:pt>
                <c:pt idx="3593">
                  <c:v>610</c:v>
                </c:pt>
                <c:pt idx="3594">
                  <c:v>615</c:v>
                </c:pt>
                <c:pt idx="3595">
                  <c:v>611</c:v>
                </c:pt>
                <c:pt idx="3596">
                  <c:v>620</c:v>
                </c:pt>
                <c:pt idx="3597">
                  <c:v>610</c:v>
                </c:pt>
                <c:pt idx="3598">
                  <c:v>617</c:v>
                </c:pt>
                <c:pt idx="3599">
                  <c:v>608</c:v>
                </c:pt>
                <c:pt idx="3600">
                  <c:v>614</c:v>
                </c:pt>
                <c:pt idx="3601">
                  <c:v>610</c:v>
                </c:pt>
                <c:pt idx="3602">
                  <c:v>610</c:v>
                </c:pt>
                <c:pt idx="3603">
                  <c:v>607</c:v>
                </c:pt>
                <c:pt idx="3604">
                  <c:v>608</c:v>
                </c:pt>
                <c:pt idx="3605">
                  <c:v>612</c:v>
                </c:pt>
                <c:pt idx="3606">
                  <c:v>619</c:v>
                </c:pt>
                <c:pt idx="3607">
                  <c:v>614</c:v>
                </c:pt>
                <c:pt idx="3608">
                  <c:v>615</c:v>
                </c:pt>
                <c:pt idx="3609">
                  <c:v>616</c:v>
                </c:pt>
                <c:pt idx="3610">
                  <c:v>610</c:v>
                </c:pt>
                <c:pt idx="3611">
                  <c:v>613</c:v>
                </c:pt>
                <c:pt idx="3612">
                  <c:v>618</c:v>
                </c:pt>
                <c:pt idx="3613">
                  <c:v>610</c:v>
                </c:pt>
                <c:pt idx="3614">
                  <c:v>615</c:v>
                </c:pt>
                <c:pt idx="3615">
                  <c:v>614</c:v>
                </c:pt>
                <c:pt idx="3616">
                  <c:v>605</c:v>
                </c:pt>
                <c:pt idx="3617">
                  <c:v>610</c:v>
                </c:pt>
                <c:pt idx="3618">
                  <c:v>609</c:v>
                </c:pt>
                <c:pt idx="3619">
                  <c:v>609</c:v>
                </c:pt>
                <c:pt idx="3620">
                  <c:v>610</c:v>
                </c:pt>
                <c:pt idx="3621">
                  <c:v>614</c:v>
                </c:pt>
                <c:pt idx="3622">
                  <c:v>615</c:v>
                </c:pt>
                <c:pt idx="3623">
                  <c:v>604</c:v>
                </c:pt>
                <c:pt idx="3624">
                  <c:v>611</c:v>
                </c:pt>
                <c:pt idx="3625">
                  <c:v>609</c:v>
                </c:pt>
                <c:pt idx="3626">
                  <c:v>602</c:v>
                </c:pt>
                <c:pt idx="3627">
                  <c:v>607</c:v>
                </c:pt>
                <c:pt idx="3628">
                  <c:v>610</c:v>
                </c:pt>
                <c:pt idx="3629">
                  <c:v>605</c:v>
                </c:pt>
                <c:pt idx="3630">
                  <c:v>602</c:v>
                </c:pt>
                <c:pt idx="3631">
                  <c:v>611</c:v>
                </c:pt>
                <c:pt idx="3632">
                  <c:v>609</c:v>
                </c:pt>
                <c:pt idx="3633">
                  <c:v>603</c:v>
                </c:pt>
                <c:pt idx="3634">
                  <c:v>607</c:v>
                </c:pt>
                <c:pt idx="3635">
                  <c:v>608</c:v>
                </c:pt>
                <c:pt idx="3636">
                  <c:v>608</c:v>
                </c:pt>
                <c:pt idx="3637">
                  <c:v>605</c:v>
                </c:pt>
                <c:pt idx="3638">
                  <c:v>603</c:v>
                </c:pt>
                <c:pt idx="3639">
                  <c:v>604</c:v>
                </c:pt>
                <c:pt idx="3640">
                  <c:v>605</c:v>
                </c:pt>
                <c:pt idx="3641">
                  <c:v>605</c:v>
                </c:pt>
                <c:pt idx="3642">
                  <c:v>606</c:v>
                </c:pt>
                <c:pt idx="3643">
                  <c:v>601</c:v>
                </c:pt>
                <c:pt idx="3644">
                  <c:v>604</c:v>
                </c:pt>
                <c:pt idx="3645">
                  <c:v>606</c:v>
                </c:pt>
                <c:pt idx="3646">
                  <c:v>606</c:v>
                </c:pt>
                <c:pt idx="3647">
                  <c:v>605</c:v>
                </c:pt>
                <c:pt idx="3648">
                  <c:v>603</c:v>
                </c:pt>
                <c:pt idx="3649">
                  <c:v>608</c:v>
                </c:pt>
                <c:pt idx="3650">
                  <c:v>603</c:v>
                </c:pt>
                <c:pt idx="3651">
                  <c:v>605</c:v>
                </c:pt>
                <c:pt idx="3652">
                  <c:v>604</c:v>
                </c:pt>
                <c:pt idx="3653">
                  <c:v>603</c:v>
                </c:pt>
                <c:pt idx="3654">
                  <c:v>606</c:v>
                </c:pt>
                <c:pt idx="3655">
                  <c:v>606</c:v>
                </c:pt>
                <c:pt idx="3656">
                  <c:v>602</c:v>
                </c:pt>
                <c:pt idx="3657">
                  <c:v>605</c:v>
                </c:pt>
                <c:pt idx="3658">
                  <c:v>604</c:v>
                </c:pt>
                <c:pt idx="3659">
                  <c:v>607</c:v>
                </c:pt>
                <c:pt idx="3660">
                  <c:v>603</c:v>
                </c:pt>
                <c:pt idx="3661">
                  <c:v>610</c:v>
                </c:pt>
                <c:pt idx="3662">
                  <c:v>605</c:v>
                </c:pt>
                <c:pt idx="3663">
                  <c:v>605</c:v>
                </c:pt>
                <c:pt idx="3664">
                  <c:v>605</c:v>
                </c:pt>
                <c:pt idx="3665">
                  <c:v>601</c:v>
                </c:pt>
                <c:pt idx="3666">
                  <c:v>604</c:v>
                </c:pt>
                <c:pt idx="3667">
                  <c:v>604</c:v>
                </c:pt>
                <c:pt idx="3668">
                  <c:v>602</c:v>
                </c:pt>
                <c:pt idx="3669">
                  <c:v>600</c:v>
                </c:pt>
                <c:pt idx="3670">
                  <c:v>601</c:v>
                </c:pt>
                <c:pt idx="3671">
                  <c:v>604</c:v>
                </c:pt>
                <c:pt idx="3672">
                  <c:v>604</c:v>
                </c:pt>
                <c:pt idx="3673">
                  <c:v>603</c:v>
                </c:pt>
                <c:pt idx="3674">
                  <c:v>602</c:v>
                </c:pt>
                <c:pt idx="3675">
                  <c:v>603</c:v>
                </c:pt>
                <c:pt idx="3676">
                  <c:v>608</c:v>
                </c:pt>
                <c:pt idx="3677">
                  <c:v>601</c:v>
                </c:pt>
                <c:pt idx="3678">
                  <c:v>602</c:v>
                </c:pt>
                <c:pt idx="3679">
                  <c:v>602</c:v>
                </c:pt>
                <c:pt idx="3680">
                  <c:v>603</c:v>
                </c:pt>
                <c:pt idx="3681">
                  <c:v>602</c:v>
                </c:pt>
                <c:pt idx="3682">
                  <c:v>606</c:v>
                </c:pt>
                <c:pt idx="3683">
                  <c:v>604</c:v>
                </c:pt>
                <c:pt idx="3684">
                  <c:v>608</c:v>
                </c:pt>
                <c:pt idx="3685">
                  <c:v>604</c:v>
                </c:pt>
                <c:pt idx="3686">
                  <c:v>607</c:v>
                </c:pt>
                <c:pt idx="3687">
                  <c:v>602</c:v>
                </c:pt>
                <c:pt idx="3688">
                  <c:v>604</c:v>
                </c:pt>
                <c:pt idx="3689">
                  <c:v>602</c:v>
                </c:pt>
                <c:pt idx="3690">
                  <c:v>608</c:v>
                </c:pt>
                <c:pt idx="3691">
                  <c:v>604</c:v>
                </c:pt>
                <c:pt idx="3692">
                  <c:v>602</c:v>
                </c:pt>
                <c:pt idx="3693">
                  <c:v>604</c:v>
                </c:pt>
                <c:pt idx="3694">
                  <c:v>603</c:v>
                </c:pt>
                <c:pt idx="3695">
                  <c:v>601</c:v>
                </c:pt>
                <c:pt idx="3696">
                  <c:v>602</c:v>
                </c:pt>
                <c:pt idx="3697">
                  <c:v>605</c:v>
                </c:pt>
                <c:pt idx="3698">
                  <c:v>604</c:v>
                </c:pt>
                <c:pt idx="3699">
                  <c:v>605</c:v>
                </c:pt>
                <c:pt idx="3700">
                  <c:v>608</c:v>
                </c:pt>
                <c:pt idx="3701">
                  <c:v>611</c:v>
                </c:pt>
                <c:pt idx="3702">
                  <c:v>604</c:v>
                </c:pt>
                <c:pt idx="3703">
                  <c:v>602</c:v>
                </c:pt>
                <c:pt idx="3704">
                  <c:v>601</c:v>
                </c:pt>
                <c:pt idx="3705">
                  <c:v>603</c:v>
                </c:pt>
                <c:pt idx="3706">
                  <c:v>604</c:v>
                </c:pt>
                <c:pt idx="3707">
                  <c:v>602</c:v>
                </c:pt>
                <c:pt idx="3708">
                  <c:v>604</c:v>
                </c:pt>
                <c:pt idx="3709">
                  <c:v>609</c:v>
                </c:pt>
                <c:pt idx="3710">
                  <c:v>604</c:v>
                </c:pt>
                <c:pt idx="3711">
                  <c:v>606</c:v>
                </c:pt>
                <c:pt idx="3712">
                  <c:v>606</c:v>
                </c:pt>
                <c:pt idx="3713">
                  <c:v>606</c:v>
                </c:pt>
                <c:pt idx="3714">
                  <c:v>605</c:v>
                </c:pt>
                <c:pt idx="3715">
                  <c:v>602</c:v>
                </c:pt>
                <c:pt idx="3716">
                  <c:v>603</c:v>
                </c:pt>
                <c:pt idx="3717">
                  <c:v>604</c:v>
                </c:pt>
                <c:pt idx="3718">
                  <c:v>606</c:v>
                </c:pt>
                <c:pt idx="3719">
                  <c:v>605</c:v>
                </c:pt>
                <c:pt idx="3720">
                  <c:v>605</c:v>
                </c:pt>
                <c:pt idx="3721">
                  <c:v>604</c:v>
                </c:pt>
                <c:pt idx="3722">
                  <c:v>607</c:v>
                </c:pt>
                <c:pt idx="3723">
                  <c:v>606</c:v>
                </c:pt>
                <c:pt idx="3724">
                  <c:v>601</c:v>
                </c:pt>
                <c:pt idx="3725">
                  <c:v>603</c:v>
                </c:pt>
                <c:pt idx="3726">
                  <c:v>603</c:v>
                </c:pt>
                <c:pt idx="3727">
                  <c:v>608</c:v>
                </c:pt>
                <c:pt idx="3728">
                  <c:v>606</c:v>
                </c:pt>
                <c:pt idx="3729">
                  <c:v>603</c:v>
                </c:pt>
                <c:pt idx="3730">
                  <c:v>605</c:v>
                </c:pt>
                <c:pt idx="3731">
                  <c:v>608</c:v>
                </c:pt>
                <c:pt idx="3732">
                  <c:v>601</c:v>
                </c:pt>
                <c:pt idx="3733">
                  <c:v>605</c:v>
                </c:pt>
                <c:pt idx="3734">
                  <c:v>604</c:v>
                </c:pt>
                <c:pt idx="3735">
                  <c:v>603</c:v>
                </c:pt>
                <c:pt idx="3736">
                  <c:v>605</c:v>
                </c:pt>
                <c:pt idx="3737">
                  <c:v>604</c:v>
                </c:pt>
                <c:pt idx="3738">
                  <c:v>605</c:v>
                </c:pt>
                <c:pt idx="3739">
                  <c:v>603</c:v>
                </c:pt>
                <c:pt idx="3740">
                  <c:v>601</c:v>
                </c:pt>
                <c:pt idx="3741">
                  <c:v>603</c:v>
                </c:pt>
                <c:pt idx="3742">
                  <c:v>603</c:v>
                </c:pt>
                <c:pt idx="3743">
                  <c:v>603</c:v>
                </c:pt>
                <c:pt idx="3744">
                  <c:v>606</c:v>
                </c:pt>
                <c:pt idx="3745">
                  <c:v>604</c:v>
                </c:pt>
                <c:pt idx="3746">
                  <c:v>601</c:v>
                </c:pt>
                <c:pt idx="3747">
                  <c:v>601</c:v>
                </c:pt>
                <c:pt idx="3748">
                  <c:v>605</c:v>
                </c:pt>
                <c:pt idx="3749">
                  <c:v>605</c:v>
                </c:pt>
                <c:pt idx="3750">
                  <c:v>605</c:v>
                </c:pt>
              </c:numCache>
            </c:numRef>
          </c:yVal>
          <c:smooth val="1"/>
          <c:extLst xmlns:c16r2="http://schemas.microsoft.com/office/drawing/2015/06/chart">
            <c:ext xmlns:c16="http://schemas.microsoft.com/office/drawing/2014/chart" uri="{C3380CC4-5D6E-409C-BE32-E72D297353CC}">
              <c16:uniqueId val="{00000001-2378-4A5E-999E-8FDF1AE0CDC8}"/>
            </c:ext>
          </c:extLst>
        </c:ser>
        <c:ser>
          <c:idx val="0"/>
          <c:order val="2"/>
          <c:tx>
            <c:v>(b)</c:v>
          </c:tx>
          <c:spPr>
            <a:ln w="0">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M$252:$M$4002</c:f>
              <c:numCache>
                <c:formatCode>General</c:formatCode>
                <c:ptCount val="3751"/>
                <c:pt idx="0">
                  <c:v>473</c:v>
                </c:pt>
                <c:pt idx="1">
                  <c:v>492</c:v>
                </c:pt>
                <c:pt idx="2">
                  <c:v>489</c:v>
                </c:pt>
                <c:pt idx="3">
                  <c:v>485</c:v>
                </c:pt>
                <c:pt idx="4">
                  <c:v>488</c:v>
                </c:pt>
                <c:pt idx="5">
                  <c:v>487</c:v>
                </c:pt>
                <c:pt idx="6">
                  <c:v>481</c:v>
                </c:pt>
                <c:pt idx="7">
                  <c:v>487</c:v>
                </c:pt>
                <c:pt idx="8">
                  <c:v>472</c:v>
                </c:pt>
                <c:pt idx="9">
                  <c:v>469</c:v>
                </c:pt>
                <c:pt idx="10">
                  <c:v>468</c:v>
                </c:pt>
                <c:pt idx="11">
                  <c:v>496</c:v>
                </c:pt>
                <c:pt idx="12">
                  <c:v>501</c:v>
                </c:pt>
                <c:pt idx="13">
                  <c:v>478</c:v>
                </c:pt>
                <c:pt idx="14">
                  <c:v>500</c:v>
                </c:pt>
                <c:pt idx="15">
                  <c:v>476</c:v>
                </c:pt>
                <c:pt idx="16">
                  <c:v>494</c:v>
                </c:pt>
                <c:pt idx="17">
                  <c:v>483</c:v>
                </c:pt>
                <c:pt idx="18">
                  <c:v>487</c:v>
                </c:pt>
                <c:pt idx="19">
                  <c:v>481</c:v>
                </c:pt>
                <c:pt idx="20">
                  <c:v>505</c:v>
                </c:pt>
                <c:pt idx="21">
                  <c:v>489</c:v>
                </c:pt>
                <c:pt idx="22">
                  <c:v>496</c:v>
                </c:pt>
                <c:pt idx="23">
                  <c:v>497</c:v>
                </c:pt>
                <c:pt idx="24">
                  <c:v>488</c:v>
                </c:pt>
                <c:pt idx="25">
                  <c:v>501</c:v>
                </c:pt>
                <c:pt idx="26">
                  <c:v>467</c:v>
                </c:pt>
                <c:pt idx="27">
                  <c:v>478</c:v>
                </c:pt>
                <c:pt idx="28">
                  <c:v>457</c:v>
                </c:pt>
                <c:pt idx="29">
                  <c:v>468</c:v>
                </c:pt>
                <c:pt idx="30">
                  <c:v>487</c:v>
                </c:pt>
                <c:pt idx="31">
                  <c:v>480</c:v>
                </c:pt>
                <c:pt idx="32">
                  <c:v>473</c:v>
                </c:pt>
                <c:pt idx="33">
                  <c:v>480</c:v>
                </c:pt>
                <c:pt idx="34">
                  <c:v>473</c:v>
                </c:pt>
                <c:pt idx="35">
                  <c:v>492</c:v>
                </c:pt>
                <c:pt idx="36">
                  <c:v>469</c:v>
                </c:pt>
                <c:pt idx="37">
                  <c:v>471</c:v>
                </c:pt>
                <c:pt idx="38">
                  <c:v>490</c:v>
                </c:pt>
                <c:pt idx="39">
                  <c:v>473</c:v>
                </c:pt>
                <c:pt idx="40">
                  <c:v>477</c:v>
                </c:pt>
                <c:pt idx="41">
                  <c:v>489</c:v>
                </c:pt>
                <c:pt idx="42">
                  <c:v>507</c:v>
                </c:pt>
                <c:pt idx="43">
                  <c:v>486</c:v>
                </c:pt>
                <c:pt idx="44">
                  <c:v>498</c:v>
                </c:pt>
                <c:pt idx="45">
                  <c:v>485</c:v>
                </c:pt>
                <c:pt idx="46">
                  <c:v>473</c:v>
                </c:pt>
                <c:pt idx="47">
                  <c:v>474</c:v>
                </c:pt>
                <c:pt idx="48">
                  <c:v>484</c:v>
                </c:pt>
                <c:pt idx="49">
                  <c:v>467</c:v>
                </c:pt>
                <c:pt idx="50">
                  <c:v>495</c:v>
                </c:pt>
                <c:pt idx="51">
                  <c:v>472</c:v>
                </c:pt>
                <c:pt idx="52">
                  <c:v>495</c:v>
                </c:pt>
                <c:pt idx="53">
                  <c:v>481</c:v>
                </c:pt>
                <c:pt idx="54">
                  <c:v>473</c:v>
                </c:pt>
                <c:pt idx="55">
                  <c:v>474</c:v>
                </c:pt>
                <c:pt idx="56">
                  <c:v>494</c:v>
                </c:pt>
                <c:pt idx="57">
                  <c:v>484</c:v>
                </c:pt>
                <c:pt idx="58">
                  <c:v>480</c:v>
                </c:pt>
                <c:pt idx="59">
                  <c:v>482</c:v>
                </c:pt>
                <c:pt idx="60">
                  <c:v>494</c:v>
                </c:pt>
                <c:pt idx="61">
                  <c:v>475</c:v>
                </c:pt>
                <c:pt idx="62">
                  <c:v>470</c:v>
                </c:pt>
                <c:pt idx="63">
                  <c:v>483</c:v>
                </c:pt>
                <c:pt idx="64">
                  <c:v>492</c:v>
                </c:pt>
                <c:pt idx="65">
                  <c:v>475</c:v>
                </c:pt>
                <c:pt idx="66">
                  <c:v>487</c:v>
                </c:pt>
                <c:pt idx="67">
                  <c:v>474</c:v>
                </c:pt>
                <c:pt idx="68">
                  <c:v>499</c:v>
                </c:pt>
                <c:pt idx="69">
                  <c:v>473</c:v>
                </c:pt>
                <c:pt idx="70">
                  <c:v>480</c:v>
                </c:pt>
                <c:pt idx="71">
                  <c:v>493</c:v>
                </c:pt>
                <c:pt idx="72">
                  <c:v>480</c:v>
                </c:pt>
                <c:pt idx="73">
                  <c:v>473</c:v>
                </c:pt>
                <c:pt idx="74">
                  <c:v>489</c:v>
                </c:pt>
                <c:pt idx="75">
                  <c:v>488</c:v>
                </c:pt>
                <c:pt idx="76">
                  <c:v>491</c:v>
                </c:pt>
                <c:pt idx="77">
                  <c:v>484</c:v>
                </c:pt>
                <c:pt idx="78">
                  <c:v>475</c:v>
                </c:pt>
                <c:pt idx="79">
                  <c:v>480</c:v>
                </c:pt>
                <c:pt idx="80">
                  <c:v>488</c:v>
                </c:pt>
                <c:pt idx="81">
                  <c:v>482</c:v>
                </c:pt>
                <c:pt idx="82">
                  <c:v>484</c:v>
                </c:pt>
                <c:pt idx="83">
                  <c:v>474</c:v>
                </c:pt>
                <c:pt idx="84">
                  <c:v>484</c:v>
                </c:pt>
                <c:pt idx="85">
                  <c:v>496</c:v>
                </c:pt>
                <c:pt idx="86">
                  <c:v>488</c:v>
                </c:pt>
                <c:pt idx="87">
                  <c:v>478</c:v>
                </c:pt>
                <c:pt idx="88">
                  <c:v>482</c:v>
                </c:pt>
                <c:pt idx="89">
                  <c:v>493</c:v>
                </c:pt>
                <c:pt idx="90">
                  <c:v>485</c:v>
                </c:pt>
                <c:pt idx="91">
                  <c:v>469</c:v>
                </c:pt>
                <c:pt idx="92">
                  <c:v>482</c:v>
                </c:pt>
                <c:pt idx="93">
                  <c:v>462</c:v>
                </c:pt>
                <c:pt idx="94">
                  <c:v>481</c:v>
                </c:pt>
                <c:pt idx="95">
                  <c:v>490</c:v>
                </c:pt>
                <c:pt idx="96">
                  <c:v>488</c:v>
                </c:pt>
                <c:pt idx="97">
                  <c:v>476</c:v>
                </c:pt>
                <c:pt idx="98">
                  <c:v>480</c:v>
                </c:pt>
                <c:pt idx="99">
                  <c:v>479</c:v>
                </c:pt>
                <c:pt idx="100">
                  <c:v>475</c:v>
                </c:pt>
                <c:pt idx="101">
                  <c:v>480</c:v>
                </c:pt>
                <c:pt idx="102">
                  <c:v>506</c:v>
                </c:pt>
                <c:pt idx="103">
                  <c:v>474</c:v>
                </c:pt>
                <c:pt idx="104">
                  <c:v>485</c:v>
                </c:pt>
                <c:pt idx="105">
                  <c:v>481</c:v>
                </c:pt>
                <c:pt idx="106">
                  <c:v>485</c:v>
                </c:pt>
                <c:pt idx="107">
                  <c:v>482</c:v>
                </c:pt>
                <c:pt idx="108">
                  <c:v>487</c:v>
                </c:pt>
                <c:pt idx="109">
                  <c:v>477</c:v>
                </c:pt>
                <c:pt idx="110">
                  <c:v>474</c:v>
                </c:pt>
                <c:pt idx="111">
                  <c:v>491</c:v>
                </c:pt>
                <c:pt idx="112">
                  <c:v>476</c:v>
                </c:pt>
                <c:pt idx="113">
                  <c:v>503</c:v>
                </c:pt>
                <c:pt idx="114">
                  <c:v>489</c:v>
                </c:pt>
                <c:pt idx="115">
                  <c:v>481</c:v>
                </c:pt>
                <c:pt idx="116">
                  <c:v>484</c:v>
                </c:pt>
                <c:pt idx="117">
                  <c:v>492</c:v>
                </c:pt>
                <c:pt idx="118">
                  <c:v>497</c:v>
                </c:pt>
                <c:pt idx="119">
                  <c:v>485</c:v>
                </c:pt>
                <c:pt idx="120">
                  <c:v>487</c:v>
                </c:pt>
                <c:pt idx="121">
                  <c:v>478</c:v>
                </c:pt>
                <c:pt idx="122">
                  <c:v>487</c:v>
                </c:pt>
                <c:pt idx="123">
                  <c:v>481</c:v>
                </c:pt>
                <c:pt idx="124">
                  <c:v>495</c:v>
                </c:pt>
                <c:pt idx="125">
                  <c:v>488</c:v>
                </c:pt>
                <c:pt idx="126">
                  <c:v>486</c:v>
                </c:pt>
                <c:pt idx="127">
                  <c:v>480</c:v>
                </c:pt>
                <c:pt idx="128">
                  <c:v>489</c:v>
                </c:pt>
                <c:pt idx="129">
                  <c:v>482</c:v>
                </c:pt>
                <c:pt idx="130">
                  <c:v>469</c:v>
                </c:pt>
                <c:pt idx="131">
                  <c:v>484</c:v>
                </c:pt>
                <c:pt idx="132">
                  <c:v>471</c:v>
                </c:pt>
                <c:pt idx="133">
                  <c:v>481</c:v>
                </c:pt>
                <c:pt idx="134">
                  <c:v>485</c:v>
                </c:pt>
                <c:pt idx="135">
                  <c:v>482</c:v>
                </c:pt>
                <c:pt idx="136">
                  <c:v>480</c:v>
                </c:pt>
                <c:pt idx="137">
                  <c:v>475</c:v>
                </c:pt>
                <c:pt idx="138">
                  <c:v>486</c:v>
                </c:pt>
                <c:pt idx="139">
                  <c:v>482</c:v>
                </c:pt>
                <c:pt idx="140">
                  <c:v>473</c:v>
                </c:pt>
                <c:pt idx="141">
                  <c:v>477</c:v>
                </c:pt>
                <c:pt idx="142">
                  <c:v>498</c:v>
                </c:pt>
                <c:pt idx="143">
                  <c:v>499</c:v>
                </c:pt>
                <c:pt idx="144">
                  <c:v>485</c:v>
                </c:pt>
                <c:pt idx="145">
                  <c:v>486</c:v>
                </c:pt>
                <c:pt idx="146">
                  <c:v>475</c:v>
                </c:pt>
                <c:pt idx="147">
                  <c:v>484</c:v>
                </c:pt>
                <c:pt idx="148">
                  <c:v>487</c:v>
                </c:pt>
                <c:pt idx="149">
                  <c:v>482</c:v>
                </c:pt>
                <c:pt idx="150">
                  <c:v>478</c:v>
                </c:pt>
                <c:pt idx="151">
                  <c:v>489</c:v>
                </c:pt>
                <c:pt idx="152">
                  <c:v>481</c:v>
                </c:pt>
                <c:pt idx="153">
                  <c:v>480</c:v>
                </c:pt>
                <c:pt idx="154">
                  <c:v>484</c:v>
                </c:pt>
                <c:pt idx="155">
                  <c:v>481</c:v>
                </c:pt>
                <c:pt idx="156">
                  <c:v>475</c:v>
                </c:pt>
                <c:pt idx="157">
                  <c:v>472</c:v>
                </c:pt>
                <c:pt idx="158">
                  <c:v>495</c:v>
                </c:pt>
                <c:pt idx="159">
                  <c:v>484</c:v>
                </c:pt>
                <c:pt idx="160">
                  <c:v>477</c:v>
                </c:pt>
                <c:pt idx="161">
                  <c:v>471</c:v>
                </c:pt>
                <c:pt idx="162">
                  <c:v>489</c:v>
                </c:pt>
                <c:pt idx="163">
                  <c:v>474</c:v>
                </c:pt>
                <c:pt idx="164">
                  <c:v>477</c:v>
                </c:pt>
                <c:pt idx="165">
                  <c:v>482</c:v>
                </c:pt>
                <c:pt idx="166">
                  <c:v>485</c:v>
                </c:pt>
                <c:pt idx="167">
                  <c:v>478</c:v>
                </c:pt>
                <c:pt idx="168">
                  <c:v>502</c:v>
                </c:pt>
                <c:pt idx="169">
                  <c:v>462</c:v>
                </c:pt>
                <c:pt idx="170">
                  <c:v>483</c:v>
                </c:pt>
                <c:pt idx="171">
                  <c:v>470</c:v>
                </c:pt>
                <c:pt idx="172">
                  <c:v>471</c:v>
                </c:pt>
                <c:pt idx="173">
                  <c:v>477</c:v>
                </c:pt>
                <c:pt idx="174">
                  <c:v>487</c:v>
                </c:pt>
                <c:pt idx="175">
                  <c:v>476</c:v>
                </c:pt>
                <c:pt idx="176">
                  <c:v>480</c:v>
                </c:pt>
                <c:pt idx="177">
                  <c:v>468</c:v>
                </c:pt>
                <c:pt idx="178">
                  <c:v>461</c:v>
                </c:pt>
                <c:pt idx="179">
                  <c:v>465</c:v>
                </c:pt>
                <c:pt idx="180">
                  <c:v>471</c:v>
                </c:pt>
                <c:pt idx="181">
                  <c:v>486</c:v>
                </c:pt>
                <c:pt idx="182">
                  <c:v>467</c:v>
                </c:pt>
                <c:pt idx="183">
                  <c:v>449</c:v>
                </c:pt>
                <c:pt idx="184">
                  <c:v>479</c:v>
                </c:pt>
                <c:pt idx="185">
                  <c:v>481</c:v>
                </c:pt>
                <c:pt idx="186">
                  <c:v>481</c:v>
                </c:pt>
                <c:pt idx="187">
                  <c:v>475</c:v>
                </c:pt>
                <c:pt idx="188">
                  <c:v>474</c:v>
                </c:pt>
                <c:pt idx="189">
                  <c:v>474</c:v>
                </c:pt>
                <c:pt idx="190">
                  <c:v>481</c:v>
                </c:pt>
                <c:pt idx="191">
                  <c:v>464</c:v>
                </c:pt>
                <c:pt idx="192">
                  <c:v>466</c:v>
                </c:pt>
                <c:pt idx="193">
                  <c:v>481</c:v>
                </c:pt>
                <c:pt idx="194">
                  <c:v>476</c:v>
                </c:pt>
                <c:pt idx="195">
                  <c:v>484</c:v>
                </c:pt>
                <c:pt idx="196">
                  <c:v>481</c:v>
                </c:pt>
                <c:pt idx="197">
                  <c:v>485</c:v>
                </c:pt>
                <c:pt idx="198">
                  <c:v>478</c:v>
                </c:pt>
                <c:pt idx="199">
                  <c:v>469</c:v>
                </c:pt>
                <c:pt idx="200">
                  <c:v>457</c:v>
                </c:pt>
                <c:pt idx="201">
                  <c:v>470</c:v>
                </c:pt>
                <c:pt idx="202">
                  <c:v>469</c:v>
                </c:pt>
                <c:pt idx="203">
                  <c:v>477</c:v>
                </c:pt>
                <c:pt idx="204">
                  <c:v>470</c:v>
                </c:pt>
                <c:pt idx="205">
                  <c:v>475</c:v>
                </c:pt>
                <c:pt idx="206">
                  <c:v>472</c:v>
                </c:pt>
                <c:pt idx="207">
                  <c:v>464</c:v>
                </c:pt>
                <c:pt idx="208">
                  <c:v>480</c:v>
                </c:pt>
                <c:pt idx="209">
                  <c:v>477</c:v>
                </c:pt>
                <c:pt idx="210">
                  <c:v>471</c:v>
                </c:pt>
                <c:pt idx="211">
                  <c:v>457</c:v>
                </c:pt>
                <c:pt idx="212">
                  <c:v>471</c:v>
                </c:pt>
                <c:pt idx="213">
                  <c:v>474</c:v>
                </c:pt>
                <c:pt idx="214">
                  <c:v>462</c:v>
                </c:pt>
                <c:pt idx="215">
                  <c:v>467</c:v>
                </c:pt>
                <c:pt idx="216">
                  <c:v>467</c:v>
                </c:pt>
                <c:pt idx="217">
                  <c:v>475</c:v>
                </c:pt>
                <c:pt idx="218">
                  <c:v>488</c:v>
                </c:pt>
                <c:pt idx="219">
                  <c:v>464</c:v>
                </c:pt>
                <c:pt idx="220">
                  <c:v>460</c:v>
                </c:pt>
                <c:pt idx="221">
                  <c:v>470</c:v>
                </c:pt>
                <c:pt idx="222">
                  <c:v>463</c:v>
                </c:pt>
                <c:pt idx="223">
                  <c:v>473</c:v>
                </c:pt>
                <c:pt idx="224">
                  <c:v>467</c:v>
                </c:pt>
                <c:pt idx="225">
                  <c:v>469</c:v>
                </c:pt>
                <c:pt idx="226">
                  <c:v>474</c:v>
                </c:pt>
                <c:pt idx="227">
                  <c:v>477</c:v>
                </c:pt>
                <c:pt idx="228">
                  <c:v>493</c:v>
                </c:pt>
                <c:pt idx="229">
                  <c:v>477</c:v>
                </c:pt>
                <c:pt idx="230">
                  <c:v>465</c:v>
                </c:pt>
                <c:pt idx="231">
                  <c:v>471</c:v>
                </c:pt>
                <c:pt idx="232">
                  <c:v>484</c:v>
                </c:pt>
                <c:pt idx="233">
                  <c:v>483</c:v>
                </c:pt>
                <c:pt idx="234">
                  <c:v>481</c:v>
                </c:pt>
                <c:pt idx="235">
                  <c:v>472</c:v>
                </c:pt>
                <c:pt idx="236">
                  <c:v>462</c:v>
                </c:pt>
                <c:pt idx="237">
                  <c:v>471</c:v>
                </c:pt>
                <c:pt idx="238">
                  <c:v>469</c:v>
                </c:pt>
                <c:pt idx="239">
                  <c:v>473</c:v>
                </c:pt>
                <c:pt idx="240">
                  <c:v>466</c:v>
                </c:pt>
                <c:pt idx="241">
                  <c:v>472</c:v>
                </c:pt>
                <c:pt idx="242">
                  <c:v>485</c:v>
                </c:pt>
                <c:pt idx="243">
                  <c:v>465</c:v>
                </c:pt>
                <c:pt idx="244">
                  <c:v>475</c:v>
                </c:pt>
                <c:pt idx="245">
                  <c:v>465</c:v>
                </c:pt>
                <c:pt idx="246">
                  <c:v>466</c:v>
                </c:pt>
                <c:pt idx="247">
                  <c:v>476</c:v>
                </c:pt>
                <c:pt idx="248">
                  <c:v>476</c:v>
                </c:pt>
                <c:pt idx="249">
                  <c:v>472</c:v>
                </c:pt>
                <c:pt idx="250">
                  <c:v>465</c:v>
                </c:pt>
                <c:pt idx="251">
                  <c:v>468</c:v>
                </c:pt>
                <c:pt idx="252">
                  <c:v>482</c:v>
                </c:pt>
                <c:pt idx="253">
                  <c:v>452</c:v>
                </c:pt>
                <c:pt idx="254">
                  <c:v>464</c:v>
                </c:pt>
                <c:pt idx="255">
                  <c:v>476</c:v>
                </c:pt>
                <c:pt idx="256">
                  <c:v>468</c:v>
                </c:pt>
                <c:pt idx="257">
                  <c:v>488</c:v>
                </c:pt>
                <c:pt idx="258">
                  <c:v>474</c:v>
                </c:pt>
                <c:pt idx="259">
                  <c:v>461</c:v>
                </c:pt>
                <c:pt idx="260">
                  <c:v>454</c:v>
                </c:pt>
                <c:pt idx="261">
                  <c:v>463</c:v>
                </c:pt>
                <c:pt idx="262">
                  <c:v>462</c:v>
                </c:pt>
                <c:pt idx="263">
                  <c:v>457</c:v>
                </c:pt>
                <c:pt idx="264">
                  <c:v>473</c:v>
                </c:pt>
                <c:pt idx="265">
                  <c:v>468</c:v>
                </c:pt>
                <c:pt idx="266">
                  <c:v>479</c:v>
                </c:pt>
                <c:pt idx="267">
                  <c:v>476</c:v>
                </c:pt>
                <c:pt idx="268">
                  <c:v>459</c:v>
                </c:pt>
                <c:pt idx="269">
                  <c:v>468</c:v>
                </c:pt>
                <c:pt idx="270">
                  <c:v>460</c:v>
                </c:pt>
                <c:pt idx="271">
                  <c:v>466</c:v>
                </c:pt>
                <c:pt idx="272">
                  <c:v>465</c:v>
                </c:pt>
                <c:pt idx="273">
                  <c:v>475</c:v>
                </c:pt>
                <c:pt idx="274">
                  <c:v>476</c:v>
                </c:pt>
                <c:pt idx="275">
                  <c:v>474</c:v>
                </c:pt>
                <c:pt idx="276">
                  <c:v>465</c:v>
                </c:pt>
                <c:pt idx="277">
                  <c:v>470</c:v>
                </c:pt>
                <c:pt idx="278">
                  <c:v>462</c:v>
                </c:pt>
                <c:pt idx="279">
                  <c:v>468</c:v>
                </c:pt>
                <c:pt idx="280">
                  <c:v>457</c:v>
                </c:pt>
                <c:pt idx="281">
                  <c:v>460</c:v>
                </c:pt>
                <c:pt idx="282">
                  <c:v>467</c:v>
                </c:pt>
                <c:pt idx="283">
                  <c:v>463</c:v>
                </c:pt>
                <c:pt idx="284">
                  <c:v>466</c:v>
                </c:pt>
                <c:pt idx="285">
                  <c:v>456</c:v>
                </c:pt>
                <c:pt idx="286">
                  <c:v>470</c:v>
                </c:pt>
                <c:pt idx="287">
                  <c:v>460</c:v>
                </c:pt>
                <c:pt idx="288">
                  <c:v>461</c:v>
                </c:pt>
                <c:pt idx="289">
                  <c:v>451</c:v>
                </c:pt>
                <c:pt idx="290">
                  <c:v>478</c:v>
                </c:pt>
                <c:pt idx="291">
                  <c:v>466</c:v>
                </c:pt>
                <c:pt idx="292">
                  <c:v>469</c:v>
                </c:pt>
                <c:pt idx="293">
                  <c:v>456</c:v>
                </c:pt>
                <c:pt idx="294">
                  <c:v>467</c:v>
                </c:pt>
                <c:pt idx="295">
                  <c:v>451</c:v>
                </c:pt>
                <c:pt idx="296">
                  <c:v>454</c:v>
                </c:pt>
                <c:pt idx="297">
                  <c:v>465</c:v>
                </c:pt>
                <c:pt idx="298">
                  <c:v>465</c:v>
                </c:pt>
                <c:pt idx="299">
                  <c:v>453</c:v>
                </c:pt>
                <c:pt idx="300">
                  <c:v>461</c:v>
                </c:pt>
                <c:pt idx="301">
                  <c:v>465</c:v>
                </c:pt>
                <c:pt idx="302">
                  <c:v>459</c:v>
                </c:pt>
                <c:pt idx="303">
                  <c:v>456</c:v>
                </c:pt>
                <c:pt idx="304">
                  <c:v>472</c:v>
                </c:pt>
                <c:pt idx="305">
                  <c:v>474</c:v>
                </c:pt>
                <c:pt idx="306">
                  <c:v>476</c:v>
                </c:pt>
                <c:pt idx="307">
                  <c:v>454</c:v>
                </c:pt>
                <c:pt idx="308">
                  <c:v>475</c:v>
                </c:pt>
                <c:pt idx="309">
                  <c:v>471</c:v>
                </c:pt>
                <c:pt idx="310">
                  <c:v>482</c:v>
                </c:pt>
                <c:pt idx="311">
                  <c:v>480</c:v>
                </c:pt>
                <c:pt idx="312">
                  <c:v>486</c:v>
                </c:pt>
                <c:pt idx="313">
                  <c:v>489</c:v>
                </c:pt>
                <c:pt idx="314">
                  <c:v>525</c:v>
                </c:pt>
                <c:pt idx="315">
                  <c:v>519</c:v>
                </c:pt>
                <c:pt idx="316">
                  <c:v>509</c:v>
                </c:pt>
                <c:pt idx="317">
                  <c:v>525</c:v>
                </c:pt>
                <c:pt idx="318">
                  <c:v>525</c:v>
                </c:pt>
                <c:pt idx="319">
                  <c:v>533</c:v>
                </c:pt>
                <c:pt idx="320">
                  <c:v>529</c:v>
                </c:pt>
                <c:pt idx="321">
                  <c:v>501</c:v>
                </c:pt>
                <c:pt idx="322">
                  <c:v>479</c:v>
                </c:pt>
                <c:pt idx="323">
                  <c:v>471</c:v>
                </c:pt>
                <c:pt idx="324">
                  <c:v>460</c:v>
                </c:pt>
                <c:pt idx="325">
                  <c:v>466</c:v>
                </c:pt>
                <c:pt idx="326">
                  <c:v>463</c:v>
                </c:pt>
                <c:pt idx="327">
                  <c:v>452</c:v>
                </c:pt>
                <c:pt idx="328">
                  <c:v>465</c:v>
                </c:pt>
                <c:pt idx="329">
                  <c:v>451</c:v>
                </c:pt>
                <c:pt idx="330">
                  <c:v>446</c:v>
                </c:pt>
                <c:pt idx="331">
                  <c:v>439</c:v>
                </c:pt>
                <c:pt idx="332">
                  <c:v>462</c:v>
                </c:pt>
                <c:pt idx="333">
                  <c:v>471</c:v>
                </c:pt>
                <c:pt idx="334">
                  <c:v>461</c:v>
                </c:pt>
                <c:pt idx="335">
                  <c:v>457</c:v>
                </c:pt>
                <c:pt idx="336">
                  <c:v>442</c:v>
                </c:pt>
                <c:pt idx="337">
                  <c:v>446</c:v>
                </c:pt>
                <c:pt idx="338">
                  <c:v>447</c:v>
                </c:pt>
                <c:pt idx="339">
                  <c:v>456</c:v>
                </c:pt>
                <c:pt idx="340">
                  <c:v>455</c:v>
                </c:pt>
                <c:pt idx="341">
                  <c:v>452</c:v>
                </c:pt>
                <c:pt idx="342">
                  <c:v>464</c:v>
                </c:pt>
                <c:pt idx="343">
                  <c:v>448</c:v>
                </c:pt>
                <c:pt idx="344">
                  <c:v>460</c:v>
                </c:pt>
                <c:pt idx="345">
                  <c:v>445</c:v>
                </c:pt>
                <c:pt idx="346">
                  <c:v>445</c:v>
                </c:pt>
                <c:pt idx="347">
                  <c:v>450</c:v>
                </c:pt>
                <c:pt idx="348">
                  <c:v>436</c:v>
                </c:pt>
                <c:pt idx="349">
                  <c:v>445</c:v>
                </c:pt>
                <c:pt idx="350">
                  <c:v>458</c:v>
                </c:pt>
                <c:pt idx="351">
                  <c:v>458</c:v>
                </c:pt>
                <c:pt idx="352">
                  <c:v>434</c:v>
                </c:pt>
                <c:pt idx="353">
                  <c:v>460</c:v>
                </c:pt>
                <c:pt idx="354">
                  <c:v>442</c:v>
                </c:pt>
                <c:pt idx="355">
                  <c:v>448</c:v>
                </c:pt>
                <c:pt idx="356">
                  <c:v>458</c:v>
                </c:pt>
                <c:pt idx="357">
                  <c:v>445</c:v>
                </c:pt>
                <c:pt idx="358">
                  <c:v>438</c:v>
                </c:pt>
                <c:pt idx="359">
                  <c:v>450</c:v>
                </c:pt>
                <c:pt idx="360">
                  <c:v>446</c:v>
                </c:pt>
                <c:pt idx="361">
                  <c:v>447</c:v>
                </c:pt>
                <c:pt idx="362">
                  <c:v>451</c:v>
                </c:pt>
                <c:pt idx="363">
                  <c:v>447</c:v>
                </c:pt>
                <c:pt idx="364">
                  <c:v>436</c:v>
                </c:pt>
                <c:pt idx="365">
                  <c:v>447</c:v>
                </c:pt>
                <c:pt idx="366">
                  <c:v>449</c:v>
                </c:pt>
                <c:pt idx="367">
                  <c:v>432</c:v>
                </c:pt>
                <c:pt idx="368">
                  <c:v>440</c:v>
                </c:pt>
                <c:pt idx="369">
                  <c:v>429</c:v>
                </c:pt>
                <c:pt idx="370">
                  <c:v>445</c:v>
                </c:pt>
                <c:pt idx="371">
                  <c:v>427</c:v>
                </c:pt>
                <c:pt idx="372">
                  <c:v>448</c:v>
                </c:pt>
                <c:pt idx="373">
                  <c:v>429</c:v>
                </c:pt>
                <c:pt idx="374">
                  <c:v>439</c:v>
                </c:pt>
                <c:pt idx="375">
                  <c:v>442</c:v>
                </c:pt>
                <c:pt idx="376">
                  <c:v>443</c:v>
                </c:pt>
                <c:pt idx="377">
                  <c:v>454</c:v>
                </c:pt>
                <c:pt idx="378">
                  <c:v>442</c:v>
                </c:pt>
                <c:pt idx="379">
                  <c:v>446</c:v>
                </c:pt>
                <c:pt idx="380">
                  <c:v>443</c:v>
                </c:pt>
                <c:pt idx="381">
                  <c:v>448</c:v>
                </c:pt>
                <c:pt idx="382">
                  <c:v>434</c:v>
                </c:pt>
                <c:pt idx="383">
                  <c:v>445</c:v>
                </c:pt>
                <c:pt idx="384">
                  <c:v>432</c:v>
                </c:pt>
                <c:pt idx="385">
                  <c:v>438</c:v>
                </c:pt>
                <c:pt idx="386">
                  <c:v>446</c:v>
                </c:pt>
                <c:pt idx="387">
                  <c:v>429</c:v>
                </c:pt>
                <c:pt idx="388">
                  <c:v>455</c:v>
                </c:pt>
                <c:pt idx="389">
                  <c:v>441</c:v>
                </c:pt>
                <c:pt idx="390">
                  <c:v>443</c:v>
                </c:pt>
                <c:pt idx="391">
                  <c:v>444</c:v>
                </c:pt>
                <c:pt idx="392">
                  <c:v>435</c:v>
                </c:pt>
                <c:pt idx="393">
                  <c:v>438</c:v>
                </c:pt>
                <c:pt idx="394">
                  <c:v>437</c:v>
                </c:pt>
                <c:pt idx="395">
                  <c:v>436</c:v>
                </c:pt>
                <c:pt idx="396">
                  <c:v>444</c:v>
                </c:pt>
                <c:pt idx="397">
                  <c:v>437</c:v>
                </c:pt>
                <c:pt idx="398">
                  <c:v>453</c:v>
                </c:pt>
                <c:pt idx="399">
                  <c:v>445</c:v>
                </c:pt>
                <c:pt idx="400">
                  <c:v>432</c:v>
                </c:pt>
                <c:pt idx="401">
                  <c:v>446</c:v>
                </c:pt>
                <c:pt idx="402">
                  <c:v>426</c:v>
                </c:pt>
                <c:pt idx="403">
                  <c:v>444</c:v>
                </c:pt>
                <c:pt idx="404">
                  <c:v>448</c:v>
                </c:pt>
                <c:pt idx="405">
                  <c:v>433</c:v>
                </c:pt>
                <c:pt idx="406">
                  <c:v>436</c:v>
                </c:pt>
                <c:pt idx="407">
                  <c:v>433</c:v>
                </c:pt>
                <c:pt idx="408">
                  <c:v>436</c:v>
                </c:pt>
                <c:pt idx="409">
                  <c:v>432</c:v>
                </c:pt>
                <c:pt idx="410">
                  <c:v>432</c:v>
                </c:pt>
                <c:pt idx="411">
                  <c:v>433</c:v>
                </c:pt>
                <c:pt idx="412">
                  <c:v>425</c:v>
                </c:pt>
                <c:pt idx="413">
                  <c:v>435</c:v>
                </c:pt>
                <c:pt idx="414">
                  <c:v>449</c:v>
                </c:pt>
                <c:pt idx="415">
                  <c:v>441</c:v>
                </c:pt>
                <c:pt idx="416">
                  <c:v>441</c:v>
                </c:pt>
                <c:pt idx="417">
                  <c:v>433</c:v>
                </c:pt>
                <c:pt idx="418">
                  <c:v>434</c:v>
                </c:pt>
                <c:pt idx="419">
                  <c:v>441</c:v>
                </c:pt>
                <c:pt idx="420">
                  <c:v>433</c:v>
                </c:pt>
                <c:pt idx="421">
                  <c:v>433</c:v>
                </c:pt>
                <c:pt idx="422">
                  <c:v>428</c:v>
                </c:pt>
                <c:pt idx="423">
                  <c:v>433</c:v>
                </c:pt>
                <c:pt idx="424">
                  <c:v>431</c:v>
                </c:pt>
                <c:pt idx="425">
                  <c:v>449</c:v>
                </c:pt>
                <c:pt idx="426">
                  <c:v>428</c:v>
                </c:pt>
                <c:pt idx="427">
                  <c:v>442</c:v>
                </c:pt>
                <c:pt idx="428">
                  <c:v>427</c:v>
                </c:pt>
                <c:pt idx="429">
                  <c:v>443</c:v>
                </c:pt>
                <c:pt idx="430">
                  <c:v>437</c:v>
                </c:pt>
                <c:pt idx="431">
                  <c:v>442</c:v>
                </c:pt>
                <c:pt idx="432">
                  <c:v>443</c:v>
                </c:pt>
                <c:pt idx="433">
                  <c:v>448</c:v>
                </c:pt>
                <c:pt idx="434">
                  <c:v>446</c:v>
                </c:pt>
                <c:pt idx="435">
                  <c:v>455</c:v>
                </c:pt>
                <c:pt idx="436">
                  <c:v>451</c:v>
                </c:pt>
                <c:pt idx="437">
                  <c:v>427</c:v>
                </c:pt>
                <c:pt idx="438">
                  <c:v>450</c:v>
                </c:pt>
                <c:pt idx="439">
                  <c:v>447</c:v>
                </c:pt>
                <c:pt idx="440">
                  <c:v>430</c:v>
                </c:pt>
                <c:pt idx="441">
                  <c:v>427</c:v>
                </c:pt>
                <c:pt idx="442">
                  <c:v>426</c:v>
                </c:pt>
                <c:pt idx="443">
                  <c:v>441</c:v>
                </c:pt>
                <c:pt idx="444">
                  <c:v>429</c:v>
                </c:pt>
                <c:pt idx="445">
                  <c:v>442</c:v>
                </c:pt>
                <c:pt idx="446">
                  <c:v>438</c:v>
                </c:pt>
                <c:pt idx="447">
                  <c:v>436</c:v>
                </c:pt>
                <c:pt idx="448">
                  <c:v>437</c:v>
                </c:pt>
                <c:pt idx="449">
                  <c:v>445</c:v>
                </c:pt>
                <c:pt idx="450">
                  <c:v>432</c:v>
                </c:pt>
                <c:pt idx="451">
                  <c:v>427</c:v>
                </c:pt>
                <c:pt idx="452">
                  <c:v>426</c:v>
                </c:pt>
                <c:pt idx="453">
                  <c:v>425</c:v>
                </c:pt>
                <c:pt idx="454">
                  <c:v>438</c:v>
                </c:pt>
                <c:pt idx="455">
                  <c:v>438</c:v>
                </c:pt>
                <c:pt idx="456">
                  <c:v>428</c:v>
                </c:pt>
                <c:pt idx="457">
                  <c:v>437</c:v>
                </c:pt>
                <c:pt idx="458">
                  <c:v>439</c:v>
                </c:pt>
                <c:pt idx="459">
                  <c:v>426</c:v>
                </c:pt>
                <c:pt idx="460">
                  <c:v>440</c:v>
                </c:pt>
                <c:pt idx="461">
                  <c:v>429</c:v>
                </c:pt>
                <c:pt idx="462">
                  <c:v>438</c:v>
                </c:pt>
                <c:pt idx="463">
                  <c:v>435</c:v>
                </c:pt>
                <c:pt idx="464">
                  <c:v>430</c:v>
                </c:pt>
                <c:pt idx="465">
                  <c:v>431</c:v>
                </c:pt>
                <c:pt idx="466">
                  <c:v>426</c:v>
                </c:pt>
                <c:pt idx="467">
                  <c:v>421</c:v>
                </c:pt>
                <c:pt idx="468">
                  <c:v>422</c:v>
                </c:pt>
                <c:pt idx="469">
                  <c:v>432</c:v>
                </c:pt>
                <c:pt idx="470">
                  <c:v>429</c:v>
                </c:pt>
                <c:pt idx="471">
                  <c:v>424</c:v>
                </c:pt>
                <c:pt idx="472">
                  <c:v>433</c:v>
                </c:pt>
                <c:pt idx="473">
                  <c:v>430</c:v>
                </c:pt>
                <c:pt idx="474">
                  <c:v>426</c:v>
                </c:pt>
                <c:pt idx="475">
                  <c:v>437</c:v>
                </c:pt>
                <c:pt idx="476">
                  <c:v>432</c:v>
                </c:pt>
                <c:pt idx="477">
                  <c:v>421</c:v>
                </c:pt>
                <c:pt idx="478">
                  <c:v>429</c:v>
                </c:pt>
                <c:pt idx="479">
                  <c:v>443</c:v>
                </c:pt>
                <c:pt idx="480">
                  <c:v>434</c:v>
                </c:pt>
                <c:pt idx="481">
                  <c:v>433</c:v>
                </c:pt>
                <c:pt idx="482">
                  <c:v>431</c:v>
                </c:pt>
                <c:pt idx="483">
                  <c:v>430</c:v>
                </c:pt>
                <c:pt idx="484">
                  <c:v>434</c:v>
                </c:pt>
                <c:pt idx="485">
                  <c:v>429</c:v>
                </c:pt>
                <c:pt idx="486">
                  <c:v>429</c:v>
                </c:pt>
                <c:pt idx="487">
                  <c:v>425</c:v>
                </c:pt>
                <c:pt idx="488">
                  <c:v>425</c:v>
                </c:pt>
                <c:pt idx="489">
                  <c:v>421</c:v>
                </c:pt>
                <c:pt idx="490">
                  <c:v>431</c:v>
                </c:pt>
                <c:pt idx="491">
                  <c:v>424</c:v>
                </c:pt>
                <c:pt idx="492">
                  <c:v>423</c:v>
                </c:pt>
                <c:pt idx="493">
                  <c:v>427</c:v>
                </c:pt>
                <c:pt idx="494">
                  <c:v>427</c:v>
                </c:pt>
                <c:pt idx="495">
                  <c:v>431</c:v>
                </c:pt>
                <c:pt idx="496">
                  <c:v>428</c:v>
                </c:pt>
                <c:pt idx="497">
                  <c:v>423</c:v>
                </c:pt>
                <c:pt idx="498">
                  <c:v>436</c:v>
                </c:pt>
                <c:pt idx="499">
                  <c:v>437</c:v>
                </c:pt>
                <c:pt idx="500">
                  <c:v>428</c:v>
                </c:pt>
                <c:pt idx="501">
                  <c:v>423</c:v>
                </c:pt>
                <c:pt idx="502">
                  <c:v>421</c:v>
                </c:pt>
                <c:pt idx="503">
                  <c:v>430</c:v>
                </c:pt>
                <c:pt idx="504">
                  <c:v>424</c:v>
                </c:pt>
                <c:pt idx="505">
                  <c:v>422</c:v>
                </c:pt>
                <c:pt idx="506">
                  <c:v>429</c:v>
                </c:pt>
                <c:pt idx="507">
                  <c:v>434</c:v>
                </c:pt>
                <c:pt idx="508">
                  <c:v>432</c:v>
                </c:pt>
                <c:pt idx="509">
                  <c:v>426</c:v>
                </c:pt>
                <c:pt idx="510">
                  <c:v>431</c:v>
                </c:pt>
                <c:pt idx="511">
                  <c:v>422</c:v>
                </c:pt>
                <c:pt idx="512">
                  <c:v>425</c:v>
                </c:pt>
                <c:pt idx="513">
                  <c:v>430</c:v>
                </c:pt>
                <c:pt idx="514">
                  <c:v>418</c:v>
                </c:pt>
                <c:pt idx="515">
                  <c:v>417</c:v>
                </c:pt>
                <c:pt idx="516">
                  <c:v>434</c:v>
                </c:pt>
                <c:pt idx="517">
                  <c:v>430</c:v>
                </c:pt>
                <c:pt idx="518">
                  <c:v>429</c:v>
                </c:pt>
                <c:pt idx="519">
                  <c:v>415</c:v>
                </c:pt>
                <c:pt idx="520">
                  <c:v>431</c:v>
                </c:pt>
                <c:pt idx="521">
                  <c:v>418</c:v>
                </c:pt>
                <c:pt idx="522">
                  <c:v>421</c:v>
                </c:pt>
                <c:pt idx="523">
                  <c:v>426</c:v>
                </c:pt>
                <c:pt idx="524">
                  <c:v>419</c:v>
                </c:pt>
                <c:pt idx="525">
                  <c:v>436</c:v>
                </c:pt>
                <c:pt idx="526">
                  <c:v>427</c:v>
                </c:pt>
                <c:pt idx="527">
                  <c:v>434</c:v>
                </c:pt>
                <c:pt idx="528">
                  <c:v>418</c:v>
                </c:pt>
                <c:pt idx="529">
                  <c:v>427</c:v>
                </c:pt>
                <c:pt idx="530">
                  <c:v>429</c:v>
                </c:pt>
                <c:pt idx="531">
                  <c:v>417</c:v>
                </c:pt>
                <c:pt idx="532">
                  <c:v>429</c:v>
                </c:pt>
                <c:pt idx="533">
                  <c:v>425</c:v>
                </c:pt>
                <c:pt idx="534">
                  <c:v>426</c:v>
                </c:pt>
                <c:pt idx="535">
                  <c:v>427</c:v>
                </c:pt>
                <c:pt idx="536">
                  <c:v>422</c:v>
                </c:pt>
                <c:pt idx="537">
                  <c:v>426</c:v>
                </c:pt>
                <c:pt idx="538">
                  <c:v>420</c:v>
                </c:pt>
                <c:pt idx="539">
                  <c:v>427</c:v>
                </c:pt>
                <c:pt idx="540">
                  <c:v>416</c:v>
                </c:pt>
                <c:pt idx="541">
                  <c:v>423</c:v>
                </c:pt>
                <c:pt idx="542">
                  <c:v>426</c:v>
                </c:pt>
                <c:pt idx="543">
                  <c:v>427</c:v>
                </c:pt>
                <c:pt idx="544">
                  <c:v>420</c:v>
                </c:pt>
                <c:pt idx="545">
                  <c:v>426</c:v>
                </c:pt>
                <c:pt idx="546">
                  <c:v>433</c:v>
                </c:pt>
                <c:pt idx="547">
                  <c:v>428</c:v>
                </c:pt>
                <c:pt idx="548">
                  <c:v>419</c:v>
                </c:pt>
                <c:pt idx="549">
                  <c:v>421</c:v>
                </c:pt>
                <c:pt idx="550">
                  <c:v>428</c:v>
                </c:pt>
                <c:pt idx="551">
                  <c:v>419</c:v>
                </c:pt>
                <c:pt idx="552">
                  <c:v>426</c:v>
                </c:pt>
                <c:pt idx="553">
                  <c:v>418</c:v>
                </c:pt>
                <c:pt idx="554">
                  <c:v>427</c:v>
                </c:pt>
                <c:pt idx="555">
                  <c:v>423</c:v>
                </c:pt>
                <c:pt idx="556">
                  <c:v>412</c:v>
                </c:pt>
                <c:pt idx="557">
                  <c:v>415</c:v>
                </c:pt>
                <c:pt idx="558">
                  <c:v>422</c:v>
                </c:pt>
                <c:pt idx="559">
                  <c:v>427</c:v>
                </c:pt>
                <c:pt idx="560">
                  <c:v>424</c:v>
                </c:pt>
                <c:pt idx="561">
                  <c:v>420</c:v>
                </c:pt>
                <c:pt idx="562">
                  <c:v>421</c:v>
                </c:pt>
                <c:pt idx="563">
                  <c:v>416</c:v>
                </c:pt>
                <c:pt idx="564">
                  <c:v>426</c:v>
                </c:pt>
                <c:pt idx="565">
                  <c:v>422</c:v>
                </c:pt>
                <c:pt idx="566">
                  <c:v>417</c:v>
                </c:pt>
                <c:pt idx="567">
                  <c:v>419</c:v>
                </c:pt>
                <c:pt idx="568">
                  <c:v>427</c:v>
                </c:pt>
                <c:pt idx="569">
                  <c:v>421</c:v>
                </c:pt>
                <c:pt idx="570">
                  <c:v>413</c:v>
                </c:pt>
                <c:pt idx="571">
                  <c:v>419</c:v>
                </c:pt>
                <c:pt idx="572">
                  <c:v>418</c:v>
                </c:pt>
                <c:pt idx="573">
                  <c:v>428</c:v>
                </c:pt>
                <c:pt idx="574">
                  <c:v>423</c:v>
                </c:pt>
                <c:pt idx="575">
                  <c:v>425</c:v>
                </c:pt>
                <c:pt idx="576">
                  <c:v>429</c:v>
                </c:pt>
                <c:pt idx="577">
                  <c:v>427</c:v>
                </c:pt>
                <c:pt idx="578">
                  <c:v>422</c:v>
                </c:pt>
                <c:pt idx="579">
                  <c:v>428</c:v>
                </c:pt>
                <c:pt idx="580">
                  <c:v>426</c:v>
                </c:pt>
                <c:pt idx="581">
                  <c:v>421</c:v>
                </c:pt>
                <c:pt idx="582">
                  <c:v>424</c:v>
                </c:pt>
                <c:pt idx="583">
                  <c:v>425</c:v>
                </c:pt>
                <c:pt idx="584">
                  <c:v>411</c:v>
                </c:pt>
                <c:pt idx="585">
                  <c:v>432</c:v>
                </c:pt>
                <c:pt idx="586">
                  <c:v>416</c:v>
                </c:pt>
                <c:pt idx="587">
                  <c:v>419</c:v>
                </c:pt>
                <c:pt idx="588">
                  <c:v>419</c:v>
                </c:pt>
                <c:pt idx="589">
                  <c:v>425</c:v>
                </c:pt>
                <c:pt idx="590">
                  <c:v>426</c:v>
                </c:pt>
                <c:pt idx="591">
                  <c:v>420</c:v>
                </c:pt>
                <c:pt idx="592">
                  <c:v>423</c:v>
                </c:pt>
                <c:pt idx="593">
                  <c:v>419</c:v>
                </c:pt>
                <c:pt idx="594">
                  <c:v>424</c:v>
                </c:pt>
                <c:pt idx="595">
                  <c:v>427</c:v>
                </c:pt>
                <c:pt idx="596">
                  <c:v>418</c:v>
                </c:pt>
                <c:pt idx="597">
                  <c:v>421</c:v>
                </c:pt>
                <c:pt idx="598">
                  <c:v>423</c:v>
                </c:pt>
                <c:pt idx="599">
                  <c:v>426</c:v>
                </c:pt>
                <c:pt idx="600">
                  <c:v>417</c:v>
                </c:pt>
                <c:pt idx="601">
                  <c:v>421</c:v>
                </c:pt>
                <c:pt idx="602">
                  <c:v>424</c:v>
                </c:pt>
                <c:pt idx="603">
                  <c:v>422</c:v>
                </c:pt>
                <c:pt idx="604">
                  <c:v>420</c:v>
                </c:pt>
                <c:pt idx="605">
                  <c:v>417</c:v>
                </c:pt>
                <c:pt idx="606">
                  <c:v>426</c:v>
                </c:pt>
                <c:pt idx="607">
                  <c:v>425</c:v>
                </c:pt>
                <c:pt idx="608">
                  <c:v>430</c:v>
                </c:pt>
                <c:pt idx="609">
                  <c:v>418</c:v>
                </c:pt>
                <c:pt idx="610">
                  <c:v>418</c:v>
                </c:pt>
                <c:pt idx="611">
                  <c:v>428</c:v>
                </c:pt>
                <c:pt idx="612">
                  <c:v>417</c:v>
                </c:pt>
                <c:pt idx="613">
                  <c:v>410</c:v>
                </c:pt>
                <c:pt idx="614">
                  <c:v>422</c:v>
                </c:pt>
                <c:pt idx="615">
                  <c:v>417</c:v>
                </c:pt>
                <c:pt idx="616">
                  <c:v>419</c:v>
                </c:pt>
                <c:pt idx="617">
                  <c:v>416</c:v>
                </c:pt>
                <c:pt idx="618">
                  <c:v>421</c:v>
                </c:pt>
                <c:pt idx="619">
                  <c:v>419</c:v>
                </c:pt>
                <c:pt idx="620">
                  <c:v>424</c:v>
                </c:pt>
                <c:pt idx="621">
                  <c:v>432</c:v>
                </c:pt>
                <c:pt idx="622">
                  <c:v>415</c:v>
                </c:pt>
                <c:pt idx="623">
                  <c:v>420</c:v>
                </c:pt>
                <c:pt idx="624">
                  <c:v>417</c:v>
                </c:pt>
                <c:pt idx="625">
                  <c:v>416</c:v>
                </c:pt>
                <c:pt idx="626">
                  <c:v>417</c:v>
                </c:pt>
                <c:pt idx="627">
                  <c:v>421</c:v>
                </c:pt>
                <c:pt idx="628">
                  <c:v>415</c:v>
                </c:pt>
                <c:pt idx="629">
                  <c:v>418</c:v>
                </c:pt>
                <c:pt idx="630">
                  <c:v>420</c:v>
                </c:pt>
                <c:pt idx="631">
                  <c:v>418</c:v>
                </c:pt>
                <c:pt idx="632">
                  <c:v>416</c:v>
                </c:pt>
                <c:pt idx="633">
                  <c:v>431</c:v>
                </c:pt>
                <c:pt idx="634">
                  <c:v>420</c:v>
                </c:pt>
                <c:pt idx="635">
                  <c:v>413</c:v>
                </c:pt>
                <c:pt idx="636">
                  <c:v>415</c:v>
                </c:pt>
                <c:pt idx="637">
                  <c:v>415</c:v>
                </c:pt>
                <c:pt idx="638">
                  <c:v>423</c:v>
                </c:pt>
                <c:pt idx="639">
                  <c:v>429</c:v>
                </c:pt>
                <c:pt idx="640">
                  <c:v>424</c:v>
                </c:pt>
                <c:pt idx="641">
                  <c:v>417</c:v>
                </c:pt>
                <c:pt idx="642">
                  <c:v>415</c:v>
                </c:pt>
                <c:pt idx="643">
                  <c:v>421</c:v>
                </c:pt>
                <c:pt idx="644">
                  <c:v>415</c:v>
                </c:pt>
                <c:pt idx="645">
                  <c:v>422</c:v>
                </c:pt>
                <c:pt idx="646">
                  <c:v>416</c:v>
                </c:pt>
                <c:pt idx="647">
                  <c:v>422</c:v>
                </c:pt>
                <c:pt idx="648">
                  <c:v>422</c:v>
                </c:pt>
                <c:pt idx="649">
                  <c:v>415</c:v>
                </c:pt>
                <c:pt idx="650">
                  <c:v>415</c:v>
                </c:pt>
                <c:pt idx="651">
                  <c:v>414</c:v>
                </c:pt>
                <c:pt idx="652">
                  <c:v>416</c:v>
                </c:pt>
                <c:pt idx="653">
                  <c:v>415</c:v>
                </c:pt>
                <c:pt idx="654">
                  <c:v>417</c:v>
                </c:pt>
                <c:pt idx="655">
                  <c:v>416</c:v>
                </c:pt>
                <c:pt idx="656">
                  <c:v>417</c:v>
                </c:pt>
                <c:pt idx="657">
                  <c:v>418</c:v>
                </c:pt>
                <c:pt idx="658">
                  <c:v>416</c:v>
                </c:pt>
                <c:pt idx="659">
                  <c:v>414</c:v>
                </c:pt>
                <c:pt idx="660">
                  <c:v>421</c:v>
                </c:pt>
                <c:pt idx="661">
                  <c:v>412</c:v>
                </c:pt>
                <c:pt idx="662">
                  <c:v>425</c:v>
                </c:pt>
                <c:pt idx="663">
                  <c:v>418</c:v>
                </c:pt>
                <c:pt idx="664">
                  <c:v>411</c:v>
                </c:pt>
                <c:pt idx="665">
                  <c:v>415</c:v>
                </c:pt>
                <c:pt idx="666">
                  <c:v>413</c:v>
                </c:pt>
                <c:pt idx="667">
                  <c:v>429</c:v>
                </c:pt>
                <c:pt idx="668">
                  <c:v>419</c:v>
                </c:pt>
                <c:pt idx="669">
                  <c:v>414</c:v>
                </c:pt>
                <c:pt idx="670">
                  <c:v>416</c:v>
                </c:pt>
                <c:pt idx="671">
                  <c:v>418</c:v>
                </c:pt>
                <c:pt idx="672">
                  <c:v>415</c:v>
                </c:pt>
                <c:pt idx="673">
                  <c:v>418</c:v>
                </c:pt>
                <c:pt idx="674">
                  <c:v>415</c:v>
                </c:pt>
                <c:pt idx="675">
                  <c:v>420</c:v>
                </c:pt>
                <c:pt idx="676">
                  <c:v>422</c:v>
                </c:pt>
                <c:pt idx="677">
                  <c:v>424</c:v>
                </c:pt>
                <c:pt idx="678">
                  <c:v>413</c:v>
                </c:pt>
                <c:pt idx="679">
                  <c:v>422</c:v>
                </c:pt>
                <c:pt idx="680">
                  <c:v>415</c:v>
                </c:pt>
                <c:pt idx="681">
                  <c:v>416</c:v>
                </c:pt>
                <c:pt idx="682">
                  <c:v>419</c:v>
                </c:pt>
                <c:pt idx="683">
                  <c:v>419</c:v>
                </c:pt>
                <c:pt idx="684">
                  <c:v>418</c:v>
                </c:pt>
                <c:pt idx="685">
                  <c:v>413</c:v>
                </c:pt>
                <c:pt idx="686">
                  <c:v>410</c:v>
                </c:pt>
                <c:pt idx="687">
                  <c:v>415</c:v>
                </c:pt>
                <c:pt idx="688">
                  <c:v>414</c:v>
                </c:pt>
                <c:pt idx="689">
                  <c:v>416</c:v>
                </c:pt>
                <c:pt idx="690">
                  <c:v>417</c:v>
                </c:pt>
                <c:pt idx="691">
                  <c:v>409</c:v>
                </c:pt>
                <c:pt idx="692">
                  <c:v>419</c:v>
                </c:pt>
                <c:pt idx="693">
                  <c:v>420</c:v>
                </c:pt>
                <c:pt idx="694">
                  <c:v>416</c:v>
                </c:pt>
                <c:pt idx="695">
                  <c:v>417</c:v>
                </c:pt>
                <c:pt idx="696">
                  <c:v>419</c:v>
                </c:pt>
                <c:pt idx="697">
                  <c:v>417</c:v>
                </c:pt>
                <c:pt idx="698">
                  <c:v>416</c:v>
                </c:pt>
                <c:pt idx="699">
                  <c:v>416</c:v>
                </c:pt>
                <c:pt idx="700">
                  <c:v>424</c:v>
                </c:pt>
                <c:pt idx="701">
                  <c:v>413</c:v>
                </c:pt>
                <c:pt idx="702">
                  <c:v>415</c:v>
                </c:pt>
                <c:pt idx="703">
                  <c:v>422</c:v>
                </c:pt>
                <c:pt idx="704">
                  <c:v>416</c:v>
                </c:pt>
                <c:pt idx="705">
                  <c:v>413</c:v>
                </c:pt>
                <c:pt idx="706">
                  <c:v>414</c:v>
                </c:pt>
                <c:pt idx="707">
                  <c:v>413</c:v>
                </c:pt>
                <c:pt idx="708">
                  <c:v>413</c:v>
                </c:pt>
                <c:pt idx="709">
                  <c:v>419</c:v>
                </c:pt>
                <c:pt idx="710">
                  <c:v>412</c:v>
                </c:pt>
                <c:pt idx="711">
                  <c:v>413</c:v>
                </c:pt>
                <c:pt idx="712">
                  <c:v>414</c:v>
                </c:pt>
                <c:pt idx="713">
                  <c:v>413</c:v>
                </c:pt>
                <c:pt idx="714">
                  <c:v>414</c:v>
                </c:pt>
                <c:pt idx="715">
                  <c:v>419</c:v>
                </c:pt>
                <c:pt idx="716">
                  <c:v>406</c:v>
                </c:pt>
                <c:pt idx="717">
                  <c:v>418</c:v>
                </c:pt>
                <c:pt idx="718">
                  <c:v>417</c:v>
                </c:pt>
                <c:pt idx="719">
                  <c:v>412</c:v>
                </c:pt>
                <c:pt idx="720">
                  <c:v>415</c:v>
                </c:pt>
                <c:pt idx="721">
                  <c:v>408</c:v>
                </c:pt>
                <c:pt idx="722">
                  <c:v>410</c:v>
                </c:pt>
                <c:pt idx="723">
                  <c:v>418</c:v>
                </c:pt>
                <c:pt idx="724">
                  <c:v>420</c:v>
                </c:pt>
                <c:pt idx="725">
                  <c:v>421</c:v>
                </c:pt>
                <c:pt idx="726">
                  <c:v>415</c:v>
                </c:pt>
                <c:pt idx="727">
                  <c:v>419</c:v>
                </c:pt>
                <c:pt idx="728">
                  <c:v>413</c:v>
                </c:pt>
                <c:pt idx="729">
                  <c:v>408</c:v>
                </c:pt>
                <c:pt idx="730">
                  <c:v>409</c:v>
                </c:pt>
                <c:pt idx="731">
                  <c:v>413</c:v>
                </c:pt>
                <c:pt idx="732">
                  <c:v>409</c:v>
                </c:pt>
                <c:pt idx="733">
                  <c:v>413</c:v>
                </c:pt>
                <c:pt idx="734">
                  <c:v>414</c:v>
                </c:pt>
                <c:pt idx="735">
                  <c:v>413</c:v>
                </c:pt>
                <c:pt idx="736">
                  <c:v>419</c:v>
                </c:pt>
                <c:pt idx="737">
                  <c:v>416</c:v>
                </c:pt>
                <c:pt idx="738">
                  <c:v>410</c:v>
                </c:pt>
                <c:pt idx="739">
                  <c:v>416</c:v>
                </c:pt>
                <c:pt idx="740">
                  <c:v>412</c:v>
                </c:pt>
                <c:pt idx="741">
                  <c:v>419</c:v>
                </c:pt>
                <c:pt idx="742">
                  <c:v>421</c:v>
                </c:pt>
                <c:pt idx="743">
                  <c:v>416</c:v>
                </c:pt>
                <c:pt idx="744">
                  <c:v>408</c:v>
                </c:pt>
                <c:pt idx="745">
                  <c:v>416</c:v>
                </c:pt>
                <c:pt idx="746">
                  <c:v>418</c:v>
                </c:pt>
                <c:pt idx="747">
                  <c:v>423</c:v>
                </c:pt>
                <c:pt idx="748">
                  <c:v>415</c:v>
                </c:pt>
                <c:pt idx="749">
                  <c:v>412</c:v>
                </c:pt>
                <c:pt idx="750">
                  <c:v>412</c:v>
                </c:pt>
                <c:pt idx="751">
                  <c:v>417</c:v>
                </c:pt>
                <c:pt idx="752">
                  <c:v>415</c:v>
                </c:pt>
                <c:pt idx="753">
                  <c:v>417</c:v>
                </c:pt>
                <c:pt idx="754">
                  <c:v>417</c:v>
                </c:pt>
                <c:pt idx="755">
                  <c:v>414</c:v>
                </c:pt>
                <c:pt idx="756">
                  <c:v>411</c:v>
                </c:pt>
                <c:pt idx="757">
                  <c:v>419</c:v>
                </c:pt>
                <c:pt idx="758">
                  <c:v>411</c:v>
                </c:pt>
                <c:pt idx="759">
                  <c:v>412</c:v>
                </c:pt>
                <c:pt idx="760">
                  <c:v>415</c:v>
                </c:pt>
                <c:pt idx="761">
                  <c:v>412</c:v>
                </c:pt>
                <c:pt idx="762">
                  <c:v>414</c:v>
                </c:pt>
                <c:pt idx="763">
                  <c:v>411</c:v>
                </c:pt>
                <c:pt idx="764">
                  <c:v>416</c:v>
                </c:pt>
                <c:pt idx="765">
                  <c:v>414</c:v>
                </c:pt>
                <c:pt idx="766">
                  <c:v>415</c:v>
                </c:pt>
                <c:pt idx="767">
                  <c:v>418</c:v>
                </c:pt>
                <c:pt idx="768">
                  <c:v>417</c:v>
                </c:pt>
                <c:pt idx="769">
                  <c:v>414</c:v>
                </c:pt>
                <c:pt idx="770">
                  <c:v>414</c:v>
                </c:pt>
                <c:pt idx="771">
                  <c:v>420</c:v>
                </c:pt>
                <c:pt idx="772">
                  <c:v>411</c:v>
                </c:pt>
                <c:pt idx="773">
                  <c:v>411</c:v>
                </c:pt>
                <c:pt idx="774">
                  <c:v>415</c:v>
                </c:pt>
                <c:pt idx="775">
                  <c:v>416</c:v>
                </c:pt>
                <c:pt idx="776">
                  <c:v>417</c:v>
                </c:pt>
                <c:pt idx="777">
                  <c:v>415</c:v>
                </c:pt>
                <c:pt idx="778">
                  <c:v>415</c:v>
                </c:pt>
                <c:pt idx="779">
                  <c:v>410</c:v>
                </c:pt>
                <c:pt idx="780">
                  <c:v>415</c:v>
                </c:pt>
                <c:pt idx="781">
                  <c:v>417</c:v>
                </c:pt>
                <c:pt idx="782">
                  <c:v>414</c:v>
                </c:pt>
                <c:pt idx="783">
                  <c:v>411</c:v>
                </c:pt>
                <c:pt idx="784">
                  <c:v>415</c:v>
                </c:pt>
                <c:pt idx="785">
                  <c:v>418</c:v>
                </c:pt>
                <c:pt idx="786">
                  <c:v>420</c:v>
                </c:pt>
                <c:pt idx="787">
                  <c:v>413</c:v>
                </c:pt>
                <c:pt idx="788">
                  <c:v>415</c:v>
                </c:pt>
                <c:pt idx="789">
                  <c:v>417</c:v>
                </c:pt>
                <c:pt idx="790">
                  <c:v>418</c:v>
                </c:pt>
                <c:pt idx="791">
                  <c:v>412</c:v>
                </c:pt>
                <c:pt idx="792">
                  <c:v>411</c:v>
                </c:pt>
                <c:pt idx="793">
                  <c:v>416</c:v>
                </c:pt>
                <c:pt idx="794">
                  <c:v>417</c:v>
                </c:pt>
                <c:pt idx="795">
                  <c:v>418</c:v>
                </c:pt>
                <c:pt idx="796">
                  <c:v>411</c:v>
                </c:pt>
                <c:pt idx="797">
                  <c:v>411</c:v>
                </c:pt>
                <c:pt idx="798">
                  <c:v>419</c:v>
                </c:pt>
                <c:pt idx="799">
                  <c:v>411</c:v>
                </c:pt>
                <c:pt idx="800">
                  <c:v>413</c:v>
                </c:pt>
                <c:pt idx="801">
                  <c:v>413</c:v>
                </c:pt>
                <c:pt idx="802">
                  <c:v>412</c:v>
                </c:pt>
                <c:pt idx="803">
                  <c:v>409</c:v>
                </c:pt>
                <c:pt idx="804">
                  <c:v>413</c:v>
                </c:pt>
                <c:pt idx="805">
                  <c:v>410</c:v>
                </c:pt>
                <c:pt idx="806">
                  <c:v>414</c:v>
                </c:pt>
                <c:pt idx="807">
                  <c:v>413</c:v>
                </c:pt>
                <c:pt idx="808">
                  <c:v>414</c:v>
                </c:pt>
                <c:pt idx="809">
                  <c:v>417</c:v>
                </c:pt>
                <c:pt idx="810">
                  <c:v>410</c:v>
                </c:pt>
                <c:pt idx="811">
                  <c:v>415</c:v>
                </c:pt>
                <c:pt idx="812">
                  <c:v>412</c:v>
                </c:pt>
                <c:pt idx="813">
                  <c:v>413</c:v>
                </c:pt>
                <c:pt idx="814">
                  <c:v>417</c:v>
                </c:pt>
                <c:pt idx="815">
                  <c:v>416</c:v>
                </c:pt>
                <c:pt idx="816">
                  <c:v>422</c:v>
                </c:pt>
                <c:pt idx="817">
                  <c:v>412</c:v>
                </c:pt>
                <c:pt idx="818">
                  <c:v>416</c:v>
                </c:pt>
                <c:pt idx="819">
                  <c:v>414</c:v>
                </c:pt>
                <c:pt idx="820">
                  <c:v>408</c:v>
                </c:pt>
                <c:pt idx="821">
                  <c:v>417</c:v>
                </c:pt>
                <c:pt idx="822">
                  <c:v>411</c:v>
                </c:pt>
                <c:pt idx="823">
                  <c:v>415</c:v>
                </c:pt>
                <c:pt idx="824">
                  <c:v>411</c:v>
                </c:pt>
                <c:pt idx="825">
                  <c:v>405</c:v>
                </c:pt>
                <c:pt idx="826">
                  <c:v>409</c:v>
                </c:pt>
                <c:pt idx="827">
                  <c:v>417</c:v>
                </c:pt>
                <c:pt idx="828">
                  <c:v>409</c:v>
                </c:pt>
                <c:pt idx="829">
                  <c:v>413</c:v>
                </c:pt>
                <c:pt idx="830">
                  <c:v>419</c:v>
                </c:pt>
                <c:pt idx="831">
                  <c:v>413</c:v>
                </c:pt>
                <c:pt idx="832">
                  <c:v>415</c:v>
                </c:pt>
                <c:pt idx="833">
                  <c:v>421</c:v>
                </c:pt>
                <c:pt idx="834">
                  <c:v>415</c:v>
                </c:pt>
                <c:pt idx="835">
                  <c:v>412</c:v>
                </c:pt>
                <c:pt idx="836">
                  <c:v>421</c:v>
                </c:pt>
                <c:pt idx="837">
                  <c:v>413</c:v>
                </c:pt>
                <c:pt idx="838">
                  <c:v>411</c:v>
                </c:pt>
                <c:pt idx="839">
                  <c:v>414</c:v>
                </c:pt>
                <c:pt idx="840">
                  <c:v>419</c:v>
                </c:pt>
                <c:pt idx="841">
                  <c:v>415</c:v>
                </c:pt>
                <c:pt idx="842">
                  <c:v>416</c:v>
                </c:pt>
                <c:pt idx="843">
                  <c:v>410</c:v>
                </c:pt>
                <c:pt idx="844">
                  <c:v>414</c:v>
                </c:pt>
                <c:pt idx="845">
                  <c:v>409</c:v>
                </c:pt>
                <c:pt idx="846">
                  <c:v>418</c:v>
                </c:pt>
                <c:pt idx="847">
                  <c:v>410</c:v>
                </c:pt>
                <c:pt idx="848">
                  <c:v>419</c:v>
                </c:pt>
                <c:pt idx="849">
                  <c:v>426</c:v>
                </c:pt>
                <c:pt idx="850">
                  <c:v>408</c:v>
                </c:pt>
                <c:pt idx="851">
                  <c:v>418</c:v>
                </c:pt>
                <c:pt idx="852">
                  <c:v>419</c:v>
                </c:pt>
                <c:pt idx="853">
                  <c:v>418</c:v>
                </c:pt>
                <c:pt idx="854">
                  <c:v>405</c:v>
                </c:pt>
                <c:pt idx="855">
                  <c:v>416</c:v>
                </c:pt>
                <c:pt idx="856">
                  <c:v>419</c:v>
                </c:pt>
                <c:pt idx="857">
                  <c:v>413</c:v>
                </c:pt>
                <c:pt idx="858">
                  <c:v>411</c:v>
                </c:pt>
                <c:pt idx="859">
                  <c:v>408</c:v>
                </c:pt>
                <c:pt idx="860">
                  <c:v>413</c:v>
                </c:pt>
                <c:pt idx="861">
                  <c:v>417</c:v>
                </c:pt>
                <c:pt idx="862">
                  <c:v>418</c:v>
                </c:pt>
                <c:pt idx="863">
                  <c:v>407</c:v>
                </c:pt>
                <c:pt idx="864">
                  <c:v>424</c:v>
                </c:pt>
                <c:pt idx="865">
                  <c:v>410</c:v>
                </c:pt>
                <c:pt idx="866">
                  <c:v>411</c:v>
                </c:pt>
                <c:pt idx="867">
                  <c:v>411</c:v>
                </c:pt>
                <c:pt idx="868">
                  <c:v>410</c:v>
                </c:pt>
                <c:pt idx="869">
                  <c:v>413</c:v>
                </c:pt>
                <c:pt idx="870">
                  <c:v>418</c:v>
                </c:pt>
                <c:pt idx="871">
                  <c:v>414</c:v>
                </c:pt>
                <c:pt idx="872">
                  <c:v>413</c:v>
                </c:pt>
                <c:pt idx="873">
                  <c:v>408</c:v>
                </c:pt>
                <c:pt idx="874">
                  <c:v>414</c:v>
                </c:pt>
                <c:pt idx="875">
                  <c:v>411</c:v>
                </c:pt>
                <c:pt idx="876">
                  <c:v>408</c:v>
                </c:pt>
                <c:pt idx="877">
                  <c:v>419</c:v>
                </c:pt>
                <c:pt idx="878">
                  <c:v>414</c:v>
                </c:pt>
                <c:pt idx="879">
                  <c:v>418</c:v>
                </c:pt>
                <c:pt idx="880">
                  <c:v>416</c:v>
                </c:pt>
                <c:pt idx="881">
                  <c:v>409</c:v>
                </c:pt>
                <c:pt idx="882">
                  <c:v>410</c:v>
                </c:pt>
                <c:pt idx="883">
                  <c:v>414</c:v>
                </c:pt>
                <c:pt idx="884">
                  <c:v>412</c:v>
                </c:pt>
                <c:pt idx="885">
                  <c:v>414</c:v>
                </c:pt>
                <c:pt idx="886">
                  <c:v>412</c:v>
                </c:pt>
                <c:pt idx="887">
                  <c:v>414</c:v>
                </c:pt>
                <c:pt idx="888">
                  <c:v>419</c:v>
                </c:pt>
                <c:pt idx="889">
                  <c:v>407</c:v>
                </c:pt>
                <c:pt idx="890">
                  <c:v>408</c:v>
                </c:pt>
                <c:pt idx="891">
                  <c:v>412</c:v>
                </c:pt>
                <c:pt idx="892">
                  <c:v>413</c:v>
                </c:pt>
                <c:pt idx="893">
                  <c:v>415</c:v>
                </c:pt>
                <c:pt idx="894">
                  <c:v>405</c:v>
                </c:pt>
                <c:pt idx="895">
                  <c:v>414</c:v>
                </c:pt>
                <c:pt idx="896">
                  <c:v>414</c:v>
                </c:pt>
                <c:pt idx="897">
                  <c:v>414</c:v>
                </c:pt>
                <c:pt idx="898">
                  <c:v>415</c:v>
                </c:pt>
                <c:pt idx="899">
                  <c:v>412</c:v>
                </c:pt>
                <c:pt idx="900">
                  <c:v>420</c:v>
                </c:pt>
                <c:pt idx="901">
                  <c:v>411</c:v>
                </c:pt>
                <c:pt idx="902">
                  <c:v>414</c:v>
                </c:pt>
                <c:pt idx="903">
                  <c:v>408</c:v>
                </c:pt>
                <c:pt idx="904">
                  <c:v>411</c:v>
                </c:pt>
                <c:pt idx="905">
                  <c:v>416</c:v>
                </c:pt>
                <c:pt idx="906">
                  <c:v>415</c:v>
                </c:pt>
                <c:pt idx="907">
                  <c:v>415</c:v>
                </c:pt>
                <c:pt idx="908">
                  <c:v>414</c:v>
                </c:pt>
                <c:pt idx="909">
                  <c:v>406</c:v>
                </c:pt>
                <c:pt idx="910">
                  <c:v>414</c:v>
                </c:pt>
                <c:pt idx="911">
                  <c:v>415</c:v>
                </c:pt>
                <c:pt idx="912">
                  <c:v>413</c:v>
                </c:pt>
                <c:pt idx="913">
                  <c:v>412</c:v>
                </c:pt>
                <c:pt idx="914">
                  <c:v>412</c:v>
                </c:pt>
                <c:pt idx="915">
                  <c:v>414</c:v>
                </c:pt>
                <c:pt idx="916">
                  <c:v>414</c:v>
                </c:pt>
                <c:pt idx="917">
                  <c:v>416</c:v>
                </c:pt>
                <c:pt idx="918">
                  <c:v>412</c:v>
                </c:pt>
                <c:pt idx="919">
                  <c:v>410</c:v>
                </c:pt>
                <c:pt idx="920">
                  <c:v>409</c:v>
                </c:pt>
                <c:pt idx="921">
                  <c:v>415</c:v>
                </c:pt>
                <c:pt idx="922">
                  <c:v>406</c:v>
                </c:pt>
                <c:pt idx="923">
                  <c:v>410</c:v>
                </c:pt>
                <c:pt idx="924">
                  <c:v>410</c:v>
                </c:pt>
                <c:pt idx="925">
                  <c:v>412</c:v>
                </c:pt>
                <c:pt idx="926">
                  <c:v>416</c:v>
                </c:pt>
                <c:pt idx="927">
                  <c:v>414</c:v>
                </c:pt>
                <c:pt idx="928">
                  <c:v>412</c:v>
                </c:pt>
                <c:pt idx="929">
                  <c:v>413</c:v>
                </c:pt>
                <c:pt idx="930">
                  <c:v>405</c:v>
                </c:pt>
                <c:pt idx="931">
                  <c:v>410</c:v>
                </c:pt>
                <c:pt idx="932">
                  <c:v>408</c:v>
                </c:pt>
                <c:pt idx="933">
                  <c:v>417</c:v>
                </c:pt>
                <c:pt idx="934">
                  <c:v>406</c:v>
                </c:pt>
                <c:pt idx="935">
                  <c:v>409</c:v>
                </c:pt>
                <c:pt idx="936">
                  <c:v>416</c:v>
                </c:pt>
                <c:pt idx="937">
                  <c:v>415</c:v>
                </c:pt>
                <c:pt idx="938">
                  <c:v>411</c:v>
                </c:pt>
                <c:pt idx="939">
                  <c:v>409</c:v>
                </c:pt>
                <c:pt idx="940">
                  <c:v>415</c:v>
                </c:pt>
                <c:pt idx="941">
                  <c:v>414</c:v>
                </c:pt>
                <c:pt idx="942">
                  <c:v>419</c:v>
                </c:pt>
                <c:pt idx="943">
                  <c:v>415</c:v>
                </c:pt>
                <c:pt idx="944">
                  <c:v>409</c:v>
                </c:pt>
                <c:pt idx="945">
                  <c:v>410</c:v>
                </c:pt>
                <c:pt idx="946">
                  <c:v>411</c:v>
                </c:pt>
                <c:pt idx="947">
                  <c:v>412</c:v>
                </c:pt>
                <c:pt idx="948">
                  <c:v>417</c:v>
                </c:pt>
                <c:pt idx="949">
                  <c:v>407</c:v>
                </c:pt>
                <c:pt idx="950">
                  <c:v>412</c:v>
                </c:pt>
                <c:pt idx="951">
                  <c:v>409</c:v>
                </c:pt>
                <c:pt idx="952">
                  <c:v>410</c:v>
                </c:pt>
                <c:pt idx="953">
                  <c:v>413</c:v>
                </c:pt>
                <c:pt idx="954">
                  <c:v>408</c:v>
                </c:pt>
                <c:pt idx="955">
                  <c:v>415</c:v>
                </c:pt>
                <c:pt idx="956">
                  <c:v>417</c:v>
                </c:pt>
                <c:pt idx="957">
                  <c:v>411</c:v>
                </c:pt>
                <c:pt idx="958">
                  <c:v>414</c:v>
                </c:pt>
                <c:pt idx="959">
                  <c:v>416</c:v>
                </c:pt>
                <c:pt idx="960">
                  <c:v>409</c:v>
                </c:pt>
                <c:pt idx="961">
                  <c:v>412</c:v>
                </c:pt>
                <c:pt idx="962">
                  <c:v>409</c:v>
                </c:pt>
                <c:pt idx="963">
                  <c:v>418</c:v>
                </c:pt>
                <c:pt idx="964">
                  <c:v>412</c:v>
                </c:pt>
                <c:pt idx="965">
                  <c:v>407</c:v>
                </c:pt>
                <c:pt idx="966">
                  <c:v>419</c:v>
                </c:pt>
                <c:pt idx="967">
                  <c:v>412</c:v>
                </c:pt>
                <c:pt idx="968">
                  <c:v>416</c:v>
                </c:pt>
                <c:pt idx="969">
                  <c:v>416</c:v>
                </c:pt>
                <c:pt idx="970">
                  <c:v>411</c:v>
                </c:pt>
                <c:pt idx="971">
                  <c:v>414</c:v>
                </c:pt>
                <c:pt idx="972">
                  <c:v>408</c:v>
                </c:pt>
                <c:pt idx="973">
                  <c:v>416</c:v>
                </c:pt>
                <c:pt idx="974">
                  <c:v>408</c:v>
                </c:pt>
                <c:pt idx="975">
                  <c:v>421</c:v>
                </c:pt>
                <c:pt idx="976">
                  <c:v>414</c:v>
                </c:pt>
                <c:pt idx="977">
                  <c:v>412</c:v>
                </c:pt>
                <c:pt idx="978">
                  <c:v>415</c:v>
                </c:pt>
                <c:pt idx="979">
                  <c:v>419</c:v>
                </c:pt>
                <c:pt idx="980">
                  <c:v>424</c:v>
                </c:pt>
                <c:pt idx="981">
                  <c:v>429</c:v>
                </c:pt>
                <c:pt idx="982">
                  <c:v>426</c:v>
                </c:pt>
                <c:pt idx="983">
                  <c:v>427</c:v>
                </c:pt>
                <c:pt idx="984">
                  <c:v>423</c:v>
                </c:pt>
                <c:pt idx="985">
                  <c:v>426</c:v>
                </c:pt>
                <c:pt idx="986">
                  <c:v>432</c:v>
                </c:pt>
                <c:pt idx="987">
                  <c:v>425</c:v>
                </c:pt>
                <c:pt idx="988">
                  <c:v>434</c:v>
                </c:pt>
                <c:pt idx="989">
                  <c:v>433</c:v>
                </c:pt>
                <c:pt idx="990">
                  <c:v>442</c:v>
                </c:pt>
                <c:pt idx="991">
                  <c:v>449</c:v>
                </c:pt>
                <c:pt idx="992">
                  <c:v>451</c:v>
                </c:pt>
                <c:pt idx="993">
                  <c:v>451</c:v>
                </c:pt>
                <c:pt idx="994">
                  <c:v>459</c:v>
                </c:pt>
                <c:pt idx="995">
                  <c:v>473</c:v>
                </c:pt>
                <c:pt idx="996">
                  <c:v>479</c:v>
                </c:pt>
                <c:pt idx="997">
                  <c:v>515</c:v>
                </c:pt>
                <c:pt idx="998">
                  <c:v>547</c:v>
                </c:pt>
                <c:pt idx="999">
                  <c:v>553</c:v>
                </c:pt>
                <c:pt idx="1000">
                  <c:v>563</c:v>
                </c:pt>
                <c:pt idx="1001">
                  <c:v>593</c:v>
                </c:pt>
                <c:pt idx="1002">
                  <c:v>663</c:v>
                </c:pt>
                <c:pt idx="1003">
                  <c:v>676</c:v>
                </c:pt>
                <c:pt idx="1004">
                  <c:v>734</c:v>
                </c:pt>
                <c:pt idx="1005">
                  <c:v>795</c:v>
                </c:pt>
                <c:pt idx="1006">
                  <c:v>799</c:v>
                </c:pt>
                <c:pt idx="1007">
                  <c:v>776</c:v>
                </c:pt>
                <c:pt idx="1008">
                  <c:v>805</c:v>
                </c:pt>
                <c:pt idx="1009">
                  <c:v>793</c:v>
                </c:pt>
                <c:pt idx="1010">
                  <c:v>764</c:v>
                </c:pt>
                <c:pt idx="1011">
                  <c:v>741</c:v>
                </c:pt>
                <c:pt idx="1012">
                  <c:v>718</c:v>
                </c:pt>
                <c:pt idx="1013">
                  <c:v>695</c:v>
                </c:pt>
                <c:pt idx="1014">
                  <c:v>661</c:v>
                </c:pt>
                <c:pt idx="1015">
                  <c:v>617</c:v>
                </c:pt>
                <c:pt idx="1016">
                  <c:v>574</c:v>
                </c:pt>
                <c:pt idx="1017">
                  <c:v>554</c:v>
                </c:pt>
                <c:pt idx="1018">
                  <c:v>546</c:v>
                </c:pt>
                <c:pt idx="1019">
                  <c:v>502</c:v>
                </c:pt>
                <c:pt idx="1020">
                  <c:v>494</c:v>
                </c:pt>
                <c:pt idx="1021">
                  <c:v>492</c:v>
                </c:pt>
                <c:pt idx="1022">
                  <c:v>482</c:v>
                </c:pt>
                <c:pt idx="1023">
                  <c:v>468</c:v>
                </c:pt>
                <c:pt idx="1024">
                  <c:v>445</c:v>
                </c:pt>
                <c:pt idx="1025">
                  <c:v>446</c:v>
                </c:pt>
                <c:pt idx="1026">
                  <c:v>442</c:v>
                </c:pt>
                <c:pt idx="1027">
                  <c:v>441</c:v>
                </c:pt>
                <c:pt idx="1028">
                  <c:v>422</c:v>
                </c:pt>
                <c:pt idx="1029">
                  <c:v>434</c:v>
                </c:pt>
                <c:pt idx="1030">
                  <c:v>429</c:v>
                </c:pt>
                <c:pt idx="1031">
                  <c:v>419</c:v>
                </c:pt>
                <c:pt idx="1032">
                  <c:v>423</c:v>
                </c:pt>
                <c:pt idx="1033">
                  <c:v>431</c:v>
                </c:pt>
                <c:pt idx="1034">
                  <c:v>413</c:v>
                </c:pt>
                <c:pt idx="1035">
                  <c:v>430</c:v>
                </c:pt>
                <c:pt idx="1036">
                  <c:v>429</c:v>
                </c:pt>
                <c:pt idx="1037">
                  <c:v>423</c:v>
                </c:pt>
                <c:pt idx="1038">
                  <c:v>414</c:v>
                </c:pt>
                <c:pt idx="1039">
                  <c:v>418</c:v>
                </c:pt>
                <c:pt idx="1040">
                  <c:v>413</c:v>
                </c:pt>
                <c:pt idx="1041">
                  <c:v>430</c:v>
                </c:pt>
                <c:pt idx="1042">
                  <c:v>418</c:v>
                </c:pt>
                <c:pt idx="1043">
                  <c:v>424</c:v>
                </c:pt>
                <c:pt idx="1044">
                  <c:v>421</c:v>
                </c:pt>
                <c:pt idx="1045">
                  <c:v>423</c:v>
                </c:pt>
                <c:pt idx="1046">
                  <c:v>414</c:v>
                </c:pt>
                <c:pt idx="1047">
                  <c:v>425</c:v>
                </c:pt>
                <c:pt idx="1048">
                  <c:v>412</c:v>
                </c:pt>
                <c:pt idx="1049">
                  <c:v>413</c:v>
                </c:pt>
                <c:pt idx="1050">
                  <c:v>419</c:v>
                </c:pt>
                <c:pt idx="1051">
                  <c:v>419</c:v>
                </c:pt>
                <c:pt idx="1052">
                  <c:v>422</c:v>
                </c:pt>
                <c:pt idx="1053">
                  <c:v>420</c:v>
                </c:pt>
                <c:pt idx="1054">
                  <c:v>409</c:v>
                </c:pt>
                <c:pt idx="1055">
                  <c:v>417</c:v>
                </c:pt>
                <c:pt idx="1056">
                  <c:v>413</c:v>
                </c:pt>
                <c:pt idx="1057">
                  <c:v>412</c:v>
                </c:pt>
                <c:pt idx="1058">
                  <c:v>416</c:v>
                </c:pt>
                <c:pt idx="1059">
                  <c:v>410</c:v>
                </c:pt>
                <c:pt idx="1060">
                  <c:v>412</c:v>
                </c:pt>
                <c:pt idx="1061">
                  <c:v>406</c:v>
                </c:pt>
                <c:pt idx="1062">
                  <c:v>414</c:v>
                </c:pt>
                <c:pt idx="1063">
                  <c:v>417</c:v>
                </c:pt>
                <c:pt idx="1064">
                  <c:v>414</c:v>
                </c:pt>
                <c:pt idx="1065">
                  <c:v>413</c:v>
                </c:pt>
                <c:pt idx="1066">
                  <c:v>413</c:v>
                </c:pt>
                <c:pt idx="1067">
                  <c:v>414</c:v>
                </c:pt>
                <c:pt idx="1068">
                  <c:v>407</c:v>
                </c:pt>
                <c:pt idx="1069">
                  <c:v>409</c:v>
                </c:pt>
                <c:pt idx="1070">
                  <c:v>411</c:v>
                </c:pt>
                <c:pt idx="1071">
                  <c:v>415</c:v>
                </c:pt>
                <c:pt idx="1072">
                  <c:v>413</c:v>
                </c:pt>
                <c:pt idx="1073">
                  <c:v>407</c:v>
                </c:pt>
                <c:pt idx="1074">
                  <c:v>409</c:v>
                </c:pt>
                <c:pt idx="1075">
                  <c:v>413</c:v>
                </c:pt>
                <c:pt idx="1076">
                  <c:v>418</c:v>
                </c:pt>
                <c:pt idx="1077">
                  <c:v>406</c:v>
                </c:pt>
                <c:pt idx="1078">
                  <c:v>411</c:v>
                </c:pt>
                <c:pt idx="1079">
                  <c:v>414</c:v>
                </c:pt>
                <c:pt idx="1080">
                  <c:v>411</c:v>
                </c:pt>
                <c:pt idx="1081">
                  <c:v>409</c:v>
                </c:pt>
                <c:pt idx="1082">
                  <c:v>408</c:v>
                </c:pt>
                <c:pt idx="1083">
                  <c:v>414</c:v>
                </c:pt>
                <c:pt idx="1084">
                  <c:v>414</c:v>
                </c:pt>
                <c:pt idx="1085">
                  <c:v>418</c:v>
                </c:pt>
                <c:pt idx="1086">
                  <c:v>416</c:v>
                </c:pt>
                <c:pt idx="1087">
                  <c:v>412</c:v>
                </c:pt>
                <c:pt idx="1088">
                  <c:v>413</c:v>
                </c:pt>
                <c:pt idx="1089">
                  <c:v>412</c:v>
                </c:pt>
                <c:pt idx="1090">
                  <c:v>419</c:v>
                </c:pt>
                <c:pt idx="1091">
                  <c:v>417</c:v>
                </c:pt>
                <c:pt idx="1092">
                  <c:v>427</c:v>
                </c:pt>
                <c:pt idx="1093">
                  <c:v>416</c:v>
                </c:pt>
                <c:pt idx="1094">
                  <c:v>411</c:v>
                </c:pt>
                <c:pt idx="1095">
                  <c:v>417</c:v>
                </c:pt>
                <c:pt idx="1096">
                  <c:v>412</c:v>
                </c:pt>
                <c:pt idx="1097">
                  <c:v>413</c:v>
                </c:pt>
                <c:pt idx="1098">
                  <c:v>408</c:v>
                </c:pt>
                <c:pt idx="1099">
                  <c:v>410</c:v>
                </c:pt>
                <c:pt idx="1100">
                  <c:v>421</c:v>
                </c:pt>
                <c:pt idx="1101">
                  <c:v>413</c:v>
                </c:pt>
                <c:pt idx="1102">
                  <c:v>412</c:v>
                </c:pt>
                <c:pt idx="1103">
                  <c:v>417</c:v>
                </c:pt>
                <c:pt idx="1104">
                  <c:v>412</c:v>
                </c:pt>
                <c:pt idx="1105">
                  <c:v>414</c:v>
                </c:pt>
                <c:pt idx="1106">
                  <c:v>416</c:v>
                </c:pt>
                <c:pt idx="1107">
                  <c:v>404</c:v>
                </c:pt>
                <c:pt idx="1108">
                  <c:v>408</c:v>
                </c:pt>
                <c:pt idx="1109">
                  <c:v>415</c:v>
                </c:pt>
                <c:pt idx="1110">
                  <c:v>410</c:v>
                </c:pt>
                <c:pt idx="1111">
                  <c:v>416</c:v>
                </c:pt>
                <c:pt idx="1112">
                  <c:v>409</c:v>
                </c:pt>
                <c:pt idx="1113">
                  <c:v>410</c:v>
                </c:pt>
                <c:pt idx="1114">
                  <c:v>416</c:v>
                </c:pt>
                <c:pt idx="1115">
                  <c:v>409</c:v>
                </c:pt>
                <c:pt idx="1116">
                  <c:v>417</c:v>
                </c:pt>
                <c:pt idx="1117">
                  <c:v>415</c:v>
                </c:pt>
                <c:pt idx="1118">
                  <c:v>421</c:v>
                </c:pt>
                <c:pt idx="1119">
                  <c:v>412</c:v>
                </c:pt>
                <c:pt idx="1120">
                  <c:v>420</c:v>
                </c:pt>
                <c:pt idx="1121">
                  <c:v>416</c:v>
                </c:pt>
                <c:pt idx="1122">
                  <c:v>411</c:v>
                </c:pt>
                <c:pt idx="1123">
                  <c:v>412</c:v>
                </c:pt>
                <c:pt idx="1124">
                  <c:v>411</c:v>
                </c:pt>
                <c:pt idx="1125">
                  <c:v>415</c:v>
                </c:pt>
                <c:pt idx="1126">
                  <c:v>420</c:v>
                </c:pt>
                <c:pt idx="1127">
                  <c:v>418</c:v>
                </c:pt>
                <c:pt idx="1128">
                  <c:v>416</c:v>
                </c:pt>
                <c:pt idx="1129">
                  <c:v>409</c:v>
                </c:pt>
                <c:pt idx="1130">
                  <c:v>409</c:v>
                </c:pt>
                <c:pt idx="1131">
                  <c:v>421</c:v>
                </c:pt>
                <c:pt idx="1132">
                  <c:v>416</c:v>
                </c:pt>
                <c:pt idx="1133">
                  <c:v>420</c:v>
                </c:pt>
                <c:pt idx="1134">
                  <c:v>416</c:v>
                </c:pt>
                <c:pt idx="1135">
                  <c:v>415</c:v>
                </c:pt>
                <c:pt idx="1136">
                  <c:v>431</c:v>
                </c:pt>
                <c:pt idx="1137">
                  <c:v>419</c:v>
                </c:pt>
                <c:pt idx="1138">
                  <c:v>423</c:v>
                </c:pt>
                <c:pt idx="1139">
                  <c:v>414</c:v>
                </c:pt>
                <c:pt idx="1140">
                  <c:v>426</c:v>
                </c:pt>
                <c:pt idx="1141">
                  <c:v>420</c:v>
                </c:pt>
                <c:pt idx="1142">
                  <c:v>423</c:v>
                </c:pt>
                <c:pt idx="1143">
                  <c:v>421</c:v>
                </c:pt>
                <c:pt idx="1144">
                  <c:v>426</c:v>
                </c:pt>
                <c:pt idx="1145">
                  <c:v>428</c:v>
                </c:pt>
                <c:pt idx="1146">
                  <c:v>430</c:v>
                </c:pt>
                <c:pt idx="1147">
                  <c:v>427</c:v>
                </c:pt>
                <c:pt idx="1148">
                  <c:v>419</c:v>
                </c:pt>
                <c:pt idx="1149">
                  <c:v>435</c:v>
                </c:pt>
                <c:pt idx="1150">
                  <c:v>440</c:v>
                </c:pt>
                <c:pt idx="1151">
                  <c:v>444</c:v>
                </c:pt>
                <c:pt idx="1152">
                  <c:v>438</c:v>
                </c:pt>
                <c:pt idx="1153">
                  <c:v>462</c:v>
                </c:pt>
                <c:pt idx="1154">
                  <c:v>460</c:v>
                </c:pt>
                <c:pt idx="1155">
                  <c:v>474</c:v>
                </c:pt>
                <c:pt idx="1156">
                  <c:v>479</c:v>
                </c:pt>
                <c:pt idx="1157">
                  <c:v>476</c:v>
                </c:pt>
                <c:pt idx="1158">
                  <c:v>480</c:v>
                </c:pt>
                <c:pt idx="1159">
                  <c:v>505</c:v>
                </c:pt>
                <c:pt idx="1160">
                  <c:v>485</c:v>
                </c:pt>
                <c:pt idx="1161">
                  <c:v>495</c:v>
                </c:pt>
                <c:pt idx="1162">
                  <c:v>513</c:v>
                </c:pt>
                <c:pt idx="1163">
                  <c:v>503</c:v>
                </c:pt>
                <c:pt idx="1164">
                  <c:v>525</c:v>
                </c:pt>
                <c:pt idx="1165">
                  <c:v>498</c:v>
                </c:pt>
                <c:pt idx="1166">
                  <c:v>522</c:v>
                </c:pt>
                <c:pt idx="1167">
                  <c:v>511</c:v>
                </c:pt>
                <c:pt idx="1168">
                  <c:v>510</c:v>
                </c:pt>
                <c:pt idx="1169">
                  <c:v>511</c:v>
                </c:pt>
                <c:pt idx="1170">
                  <c:v>507</c:v>
                </c:pt>
                <c:pt idx="1171">
                  <c:v>502</c:v>
                </c:pt>
                <c:pt idx="1172">
                  <c:v>507</c:v>
                </c:pt>
                <c:pt idx="1173">
                  <c:v>492</c:v>
                </c:pt>
                <c:pt idx="1174">
                  <c:v>516</c:v>
                </c:pt>
                <c:pt idx="1175">
                  <c:v>508</c:v>
                </c:pt>
                <c:pt idx="1176">
                  <c:v>478</c:v>
                </c:pt>
                <c:pt idx="1177">
                  <c:v>503</c:v>
                </c:pt>
                <c:pt idx="1178">
                  <c:v>491</c:v>
                </c:pt>
                <c:pt idx="1179">
                  <c:v>493</c:v>
                </c:pt>
                <c:pt idx="1180">
                  <c:v>476</c:v>
                </c:pt>
                <c:pt idx="1181">
                  <c:v>460</c:v>
                </c:pt>
                <c:pt idx="1182">
                  <c:v>454</c:v>
                </c:pt>
                <c:pt idx="1183">
                  <c:v>456</c:v>
                </c:pt>
                <c:pt idx="1184">
                  <c:v>452</c:v>
                </c:pt>
                <c:pt idx="1185">
                  <c:v>445</c:v>
                </c:pt>
                <c:pt idx="1186">
                  <c:v>446</c:v>
                </c:pt>
                <c:pt idx="1187">
                  <c:v>452</c:v>
                </c:pt>
                <c:pt idx="1188">
                  <c:v>438</c:v>
                </c:pt>
                <c:pt idx="1189">
                  <c:v>444</c:v>
                </c:pt>
                <c:pt idx="1190">
                  <c:v>443</c:v>
                </c:pt>
                <c:pt idx="1191">
                  <c:v>427</c:v>
                </c:pt>
                <c:pt idx="1192">
                  <c:v>427</c:v>
                </c:pt>
                <c:pt idx="1193">
                  <c:v>432</c:v>
                </c:pt>
                <c:pt idx="1194">
                  <c:v>422</c:v>
                </c:pt>
                <c:pt idx="1195">
                  <c:v>434</c:v>
                </c:pt>
                <c:pt idx="1196">
                  <c:v>423</c:v>
                </c:pt>
                <c:pt idx="1197">
                  <c:v>430</c:v>
                </c:pt>
                <c:pt idx="1198">
                  <c:v>420</c:v>
                </c:pt>
                <c:pt idx="1199">
                  <c:v>433</c:v>
                </c:pt>
                <c:pt idx="1200">
                  <c:v>439</c:v>
                </c:pt>
                <c:pt idx="1201">
                  <c:v>435</c:v>
                </c:pt>
                <c:pt idx="1202">
                  <c:v>425</c:v>
                </c:pt>
                <c:pt idx="1203">
                  <c:v>430</c:v>
                </c:pt>
                <c:pt idx="1204">
                  <c:v>437</c:v>
                </c:pt>
                <c:pt idx="1205">
                  <c:v>425</c:v>
                </c:pt>
                <c:pt idx="1206">
                  <c:v>434</c:v>
                </c:pt>
                <c:pt idx="1207">
                  <c:v>434</c:v>
                </c:pt>
                <c:pt idx="1208">
                  <c:v>447</c:v>
                </c:pt>
                <c:pt idx="1209">
                  <c:v>428</c:v>
                </c:pt>
                <c:pt idx="1210">
                  <c:v>446</c:v>
                </c:pt>
                <c:pt idx="1211">
                  <c:v>449</c:v>
                </c:pt>
                <c:pt idx="1212">
                  <c:v>454</c:v>
                </c:pt>
                <c:pt idx="1213">
                  <c:v>454</c:v>
                </c:pt>
                <c:pt idx="1214">
                  <c:v>453</c:v>
                </c:pt>
                <c:pt idx="1215">
                  <c:v>460</c:v>
                </c:pt>
                <c:pt idx="1216">
                  <c:v>468</c:v>
                </c:pt>
                <c:pt idx="1217">
                  <c:v>483</c:v>
                </c:pt>
                <c:pt idx="1218">
                  <c:v>475</c:v>
                </c:pt>
                <c:pt idx="1219">
                  <c:v>483</c:v>
                </c:pt>
                <c:pt idx="1220">
                  <c:v>484</c:v>
                </c:pt>
                <c:pt idx="1221">
                  <c:v>479</c:v>
                </c:pt>
                <c:pt idx="1222">
                  <c:v>493</c:v>
                </c:pt>
                <c:pt idx="1223">
                  <c:v>480</c:v>
                </c:pt>
                <c:pt idx="1224">
                  <c:v>494</c:v>
                </c:pt>
                <c:pt idx="1225">
                  <c:v>493</c:v>
                </c:pt>
                <c:pt idx="1226">
                  <c:v>479</c:v>
                </c:pt>
                <c:pt idx="1227">
                  <c:v>481</c:v>
                </c:pt>
                <c:pt idx="1228">
                  <c:v>480</c:v>
                </c:pt>
                <c:pt idx="1229">
                  <c:v>481</c:v>
                </c:pt>
                <c:pt idx="1230">
                  <c:v>483</c:v>
                </c:pt>
                <c:pt idx="1231">
                  <c:v>483</c:v>
                </c:pt>
                <c:pt idx="1232">
                  <c:v>482</c:v>
                </c:pt>
                <c:pt idx="1233">
                  <c:v>485</c:v>
                </c:pt>
                <c:pt idx="1234">
                  <c:v>486</c:v>
                </c:pt>
                <c:pt idx="1235">
                  <c:v>502</c:v>
                </c:pt>
                <c:pt idx="1236">
                  <c:v>479</c:v>
                </c:pt>
                <c:pt idx="1237">
                  <c:v>471</c:v>
                </c:pt>
                <c:pt idx="1238">
                  <c:v>500</c:v>
                </c:pt>
                <c:pt idx="1239">
                  <c:v>493</c:v>
                </c:pt>
                <c:pt idx="1240">
                  <c:v>513</c:v>
                </c:pt>
                <c:pt idx="1241">
                  <c:v>507</c:v>
                </c:pt>
                <c:pt idx="1242">
                  <c:v>498</c:v>
                </c:pt>
                <c:pt idx="1243">
                  <c:v>507</c:v>
                </c:pt>
                <c:pt idx="1244">
                  <c:v>532</c:v>
                </c:pt>
                <c:pt idx="1245">
                  <c:v>564</c:v>
                </c:pt>
                <c:pt idx="1246">
                  <c:v>563</c:v>
                </c:pt>
                <c:pt idx="1247">
                  <c:v>598</c:v>
                </c:pt>
                <c:pt idx="1248">
                  <c:v>597</c:v>
                </c:pt>
                <c:pt idx="1249">
                  <c:v>633</c:v>
                </c:pt>
                <c:pt idx="1250">
                  <c:v>645</c:v>
                </c:pt>
                <c:pt idx="1251">
                  <c:v>705</c:v>
                </c:pt>
                <c:pt idx="1252">
                  <c:v>744</c:v>
                </c:pt>
                <c:pt idx="1253">
                  <c:v>717</c:v>
                </c:pt>
                <c:pt idx="1254">
                  <c:v>801</c:v>
                </c:pt>
                <c:pt idx="1255">
                  <c:v>864</c:v>
                </c:pt>
                <c:pt idx="1256">
                  <c:v>830</c:v>
                </c:pt>
                <c:pt idx="1257">
                  <c:v>943</c:v>
                </c:pt>
                <c:pt idx="1258">
                  <c:v>951</c:v>
                </c:pt>
                <c:pt idx="1259">
                  <c:v>938</c:v>
                </c:pt>
                <c:pt idx="1260">
                  <c:v>1008</c:v>
                </c:pt>
                <c:pt idx="1261">
                  <c:v>947</c:v>
                </c:pt>
                <c:pt idx="1262">
                  <c:v>995</c:v>
                </c:pt>
                <c:pt idx="1263">
                  <c:v>989</c:v>
                </c:pt>
                <c:pt idx="1264">
                  <c:v>925</c:v>
                </c:pt>
                <c:pt idx="1265">
                  <c:v>919</c:v>
                </c:pt>
                <c:pt idx="1266">
                  <c:v>924</c:v>
                </c:pt>
                <c:pt idx="1267">
                  <c:v>824</c:v>
                </c:pt>
                <c:pt idx="1268">
                  <c:v>834</c:v>
                </c:pt>
                <c:pt idx="1269">
                  <c:v>800</c:v>
                </c:pt>
                <c:pt idx="1270">
                  <c:v>760</c:v>
                </c:pt>
                <c:pt idx="1271">
                  <c:v>735</c:v>
                </c:pt>
                <c:pt idx="1272">
                  <c:v>677</c:v>
                </c:pt>
                <c:pt idx="1273">
                  <c:v>625</c:v>
                </c:pt>
                <c:pt idx="1274">
                  <c:v>639</c:v>
                </c:pt>
                <c:pt idx="1275">
                  <c:v>601</c:v>
                </c:pt>
                <c:pt idx="1276">
                  <c:v>579</c:v>
                </c:pt>
                <c:pt idx="1277">
                  <c:v>545</c:v>
                </c:pt>
                <c:pt idx="1278">
                  <c:v>524</c:v>
                </c:pt>
                <c:pt idx="1279">
                  <c:v>527</c:v>
                </c:pt>
                <c:pt idx="1280">
                  <c:v>504</c:v>
                </c:pt>
                <c:pt idx="1281">
                  <c:v>496</c:v>
                </c:pt>
                <c:pt idx="1282">
                  <c:v>491</c:v>
                </c:pt>
                <c:pt idx="1283">
                  <c:v>479</c:v>
                </c:pt>
                <c:pt idx="1284">
                  <c:v>476</c:v>
                </c:pt>
                <c:pt idx="1285">
                  <c:v>473</c:v>
                </c:pt>
                <c:pt idx="1286">
                  <c:v>475</c:v>
                </c:pt>
                <c:pt idx="1287">
                  <c:v>458</c:v>
                </c:pt>
                <c:pt idx="1288">
                  <c:v>443</c:v>
                </c:pt>
                <c:pt idx="1289">
                  <c:v>439</c:v>
                </c:pt>
                <c:pt idx="1290">
                  <c:v>452</c:v>
                </c:pt>
                <c:pt idx="1291">
                  <c:v>443</c:v>
                </c:pt>
                <c:pt idx="1292">
                  <c:v>432</c:v>
                </c:pt>
                <c:pt idx="1293">
                  <c:v>444</c:v>
                </c:pt>
                <c:pt idx="1294">
                  <c:v>435</c:v>
                </c:pt>
                <c:pt idx="1295">
                  <c:v>434</c:v>
                </c:pt>
                <c:pt idx="1296">
                  <c:v>433</c:v>
                </c:pt>
                <c:pt idx="1297">
                  <c:v>427</c:v>
                </c:pt>
                <c:pt idx="1298">
                  <c:v>432</c:v>
                </c:pt>
                <c:pt idx="1299">
                  <c:v>439</c:v>
                </c:pt>
                <c:pt idx="1300">
                  <c:v>423</c:v>
                </c:pt>
                <c:pt idx="1301">
                  <c:v>420</c:v>
                </c:pt>
                <c:pt idx="1302">
                  <c:v>421</c:v>
                </c:pt>
                <c:pt idx="1303">
                  <c:v>416</c:v>
                </c:pt>
                <c:pt idx="1304">
                  <c:v>419</c:v>
                </c:pt>
                <c:pt idx="1305">
                  <c:v>422</c:v>
                </c:pt>
                <c:pt idx="1306">
                  <c:v>419</c:v>
                </c:pt>
                <c:pt idx="1307">
                  <c:v>417</c:v>
                </c:pt>
                <c:pt idx="1308">
                  <c:v>412</c:v>
                </c:pt>
                <c:pt idx="1309">
                  <c:v>422</c:v>
                </c:pt>
                <c:pt idx="1310">
                  <c:v>419</c:v>
                </c:pt>
                <c:pt idx="1311">
                  <c:v>421</c:v>
                </c:pt>
                <c:pt idx="1312">
                  <c:v>417</c:v>
                </c:pt>
                <c:pt idx="1313">
                  <c:v>408</c:v>
                </c:pt>
                <c:pt idx="1314">
                  <c:v>405</c:v>
                </c:pt>
                <c:pt idx="1315">
                  <c:v>414</c:v>
                </c:pt>
                <c:pt idx="1316">
                  <c:v>417</c:v>
                </c:pt>
                <c:pt idx="1317">
                  <c:v>410</c:v>
                </c:pt>
                <c:pt idx="1318">
                  <c:v>411</c:v>
                </c:pt>
                <c:pt idx="1319">
                  <c:v>431</c:v>
                </c:pt>
                <c:pt idx="1320">
                  <c:v>410</c:v>
                </c:pt>
                <c:pt idx="1321">
                  <c:v>413</c:v>
                </c:pt>
                <c:pt idx="1322">
                  <c:v>413</c:v>
                </c:pt>
                <c:pt idx="1323">
                  <c:v>410</c:v>
                </c:pt>
                <c:pt idx="1324">
                  <c:v>412</c:v>
                </c:pt>
                <c:pt idx="1325">
                  <c:v>409</c:v>
                </c:pt>
                <c:pt idx="1326">
                  <c:v>411</c:v>
                </c:pt>
                <c:pt idx="1327">
                  <c:v>412</c:v>
                </c:pt>
                <c:pt idx="1328">
                  <c:v>414</c:v>
                </c:pt>
                <c:pt idx="1329">
                  <c:v>414</c:v>
                </c:pt>
                <c:pt idx="1330">
                  <c:v>409</c:v>
                </c:pt>
                <c:pt idx="1331">
                  <c:v>412</c:v>
                </c:pt>
                <c:pt idx="1332">
                  <c:v>405</c:v>
                </c:pt>
                <c:pt idx="1333">
                  <c:v>411</c:v>
                </c:pt>
                <c:pt idx="1334">
                  <c:v>416</c:v>
                </c:pt>
                <c:pt idx="1335">
                  <c:v>416</c:v>
                </c:pt>
                <c:pt idx="1336">
                  <c:v>411</c:v>
                </c:pt>
                <c:pt idx="1337">
                  <c:v>412</c:v>
                </c:pt>
                <c:pt idx="1338">
                  <c:v>409</c:v>
                </c:pt>
                <c:pt idx="1339">
                  <c:v>409</c:v>
                </c:pt>
                <c:pt idx="1340">
                  <c:v>415</c:v>
                </c:pt>
                <c:pt idx="1341">
                  <c:v>413</c:v>
                </c:pt>
                <c:pt idx="1342">
                  <c:v>409</c:v>
                </c:pt>
                <c:pt idx="1343">
                  <c:v>408</c:v>
                </c:pt>
                <c:pt idx="1344">
                  <c:v>414</c:v>
                </c:pt>
                <c:pt idx="1345">
                  <c:v>408</c:v>
                </c:pt>
                <c:pt idx="1346">
                  <c:v>412</c:v>
                </c:pt>
                <c:pt idx="1347">
                  <c:v>411</c:v>
                </c:pt>
                <c:pt idx="1348">
                  <c:v>409</c:v>
                </c:pt>
                <c:pt idx="1349">
                  <c:v>410</c:v>
                </c:pt>
                <c:pt idx="1350">
                  <c:v>404</c:v>
                </c:pt>
                <c:pt idx="1351">
                  <c:v>410</c:v>
                </c:pt>
                <c:pt idx="1352">
                  <c:v>406</c:v>
                </c:pt>
                <c:pt idx="1353">
                  <c:v>409</c:v>
                </c:pt>
                <c:pt idx="1354">
                  <c:v>410</c:v>
                </c:pt>
                <c:pt idx="1355">
                  <c:v>406</c:v>
                </c:pt>
                <c:pt idx="1356">
                  <c:v>412</c:v>
                </c:pt>
                <c:pt idx="1357">
                  <c:v>412</c:v>
                </c:pt>
                <c:pt idx="1358">
                  <c:v>409</c:v>
                </c:pt>
                <c:pt idx="1359">
                  <c:v>408</c:v>
                </c:pt>
                <c:pt idx="1360">
                  <c:v>404</c:v>
                </c:pt>
                <c:pt idx="1361">
                  <c:v>409</c:v>
                </c:pt>
                <c:pt idx="1362">
                  <c:v>404</c:v>
                </c:pt>
                <c:pt idx="1363">
                  <c:v>416</c:v>
                </c:pt>
                <c:pt idx="1364">
                  <c:v>409</c:v>
                </c:pt>
                <c:pt idx="1365">
                  <c:v>409</c:v>
                </c:pt>
                <c:pt idx="1366">
                  <c:v>408</c:v>
                </c:pt>
                <c:pt idx="1367">
                  <c:v>408</c:v>
                </c:pt>
                <c:pt idx="1368">
                  <c:v>414</c:v>
                </c:pt>
                <c:pt idx="1369">
                  <c:v>408</c:v>
                </c:pt>
                <c:pt idx="1370">
                  <c:v>415</c:v>
                </c:pt>
                <c:pt idx="1371">
                  <c:v>408</c:v>
                </c:pt>
                <c:pt idx="1372">
                  <c:v>418</c:v>
                </c:pt>
                <c:pt idx="1373">
                  <c:v>410</c:v>
                </c:pt>
                <c:pt idx="1374">
                  <c:v>410</c:v>
                </c:pt>
                <c:pt idx="1375">
                  <c:v>410</c:v>
                </c:pt>
                <c:pt idx="1376">
                  <c:v>411</c:v>
                </c:pt>
                <c:pt idx="1377">
                  <c:v>404</c:v>
                </c:pt>
                <c:pt idx="1378">
                  <c:v>413</c:v>
                </c:pt>
                <c:pt idx="1379">
                  <c:v>406</c:v>
                </c:pt>
                <c:pt idx="1380">
                  <c:v>411</c:v>
                </c:pt>
                <c:pt idx="1381">
                  <c:v>414</c:v>
                </c:pt>
                <c:pt idx="1382">
                  <c:v>407</c:v>
                </c:pt>
                <c:pt idx="1383">
                  <c:v>409</c:v>
                </c:pt>
                <c:pt idx="1384">
                  <c:v>410</c:v>
                </c:pt>
                <c:pt idx="1385">
                  <c:v>410</c:v>
                </c:pt>
                <c:pt idx="1386">
                  <c:v>414</c:v>
                </c:pt>
                <c:pt idx="1387">
                  <c:v>408</c:v>
                </c:pt>
                <c:pt idx="1388">
                  <c:v>405</c:v>
                </c:pt>
                <c:pt idx="1389">
                  <c:v>408</c:v>
                </c:pt>
                <c:pt idx="1390">
                  <c:v>412</c:v>
                </c:pt>
                <c:pt idx="1391">
                  <c:v>411</c:v>
                </c:pt>
                <c:pt idx="1392">
                  <c:v>406</c:v>
                </c:pt>
                <c:pt idx="1393">
                  <c:v>405</c:v>
                </c:pt>
                <c:pt idx="1394">
                  <c:v>410</c:v>
                </c:pt>
                <c:pt idx="1395">
                  <c:v>410</c:v>
                </c:pt>
                <c:pt idx="1396">
                  <c:v>407</c:v>
                </c:pt>
                <c:pt idx="1397">
                  <c:v>403</c:v>
                </c:pt>
                <c:pt idx="1398">
                  <c:v>409</c:v>
                </c:pt>
                <c:pt idx="1399">
                  <c:v>409</c:v>
                </c:pt>
                <c:pt idx="1400">
                  <c:v>403</c:v>
                </c:pt>
                <c:pt idx="1401">
                  <c:v>405</c:v>
                </c:pt>
                <c:pt idx="1402">
                  <c:v>408</c:v>
                </c:pt>
                <c:pt idx="1403">
                  <c:v>412</c:v>
                </c:pt>
                <c:pt idx="1404">
                  <c:v>405</c:v>
                </c:pt>
                <c:pt idx="1405">
                  <c:v>412</c:v>
                </c:pt>
                <c:pt idx="1406">
                  <c:v>407</c:v>
                </c:pt>
                <c:pt idx="1407">
                  <c:v>407</c:v>
                </c:pt>
                <c:pt idx="1408">
                  <c:v>406</c:v>
                </c:pt>
                <c:pt idx="1409">
                  <c:v>410</c:v>
                </c:pt>
                <c:pt idx="1410">
                  <c:v>411</c:v>
                </c:pt>
                <c:pt idx="1411">
                  <c:v>412</c:v>
                </c:pt>
                <c:pt idx="1412">
                  <c:v>404</c:v>
                </c:pt>
                <c:pt idx="1413">
                  <c:v>412</c:v>
                </c:pt>
                <c:pt idx="1414">
                  <c:v>406</c:v>
                </c:pt>
                <c:pt idx="1415">
                  <c:v>411</c:v>
                </c:pt>
                <c:pt idx="1416">
                  <c:v>404</c:v>
                </c:pt>
                <c:pt idx="1417">
                  <c:v>412</c:v>
                </c:pt>
                <c:pt idx="1418">
                  <c:v>410</c:v>
                </c:pt>
                <c:pt idx="1419">
                  <c:v>405</c:v>
                </c:pt>
                <c:pt idx="1420">
                  <c:v>411</c:v>
                </c:pt>
                <c:pt idx="1421">
                  <c:v>409</c:v>
                </c:pt>
                <c:pt idx="1422">
                  <c:v>410</c:v>
                </c:pt>
                <c:pt idx="1423">
                  <c:v>405</c:v>
                </c:pt>
                <c:pt idx="1424">
                  <c:v>403</c:v>
                </c:pt>
                <c:pt idx="1425">
                  <c:v>407</c:v>
                </c:pt>
                <c:pt idx="1426">
                  <c:v>408</c:v>
                </c:pt>
                <c:pt idx="1427">
                  <c:v>407</c:v>
                </c:pt>
                <c:pt idx="1428">
                  <c:v>413</c:v>
                </c:pt>
                <c:pt idx="1429">
                  <c:v>406</c:v>
                </c:pt>
                <c:pt idx="1430">
                  <c:v>405</c:v>
                </c:pt>
                <c:pt idx="1431">
                  <c:v>410</c:v>
                </c:pt>
                <c:pt idx="1432">
                  <c:v>407</c:v>
                </c:pt>
                <c:pt idx="1433">
                  <c:v>413</c:v>
                </c:pt>
                <c:pt idx="1434">
                  <c:v>404</c:v>
                </c:pt>
                <c:pt idx="1435">
                  <c:v>407</c:v>
                </c:pt>
                <c:pt idx="1436">
                  <c:v>415</c:v>
                </c:pt>
                <c:pt idx="1437">
                  <c:v>404</c:v>
                </c:pt>
                <c:pt idx="1438">
                  <c:v>406</c:v>
                </c:pt>
                <c:pt idx="1439">
                  <c:v>411</c:v>
                </c:pt>
                <c:pt idx="1440">
                  <c:v>413</c:v>
                </c:pt>
                <c:pt idx="1441">
                  <c:v>414</c:v>
                </c:pt>
                <c:pt idx="1442">
                  <c:v>401</c:v>
                </c:pt>
                <c:pt idx="1443">
                  <c:v>416</c:v>
                </c:pt>
                <c:pt idx="1444">
                  <c:v>410</c:v>
                </c:pt>
                <c:pt idx="1445">
                  <c:v>412</c:v>
                </c:pt>
                <c:pt idx="1446">
                  <c:v>412</c:v>
                </c:pt>
                <c:pt idx="1447">
                  <c:v>407</c:v>
                </c:pt>
                <c:pt idx="1448">
                  <c:v>408</c:v>
                </c:pt>
                <c:pt idx="1449">
                  <c:v>408</c:v>
                </c:pt>
                <c:pt idx="1450">
                  <c:v>405</c:v>
                </c:pt>
                <c:pt idx="1451">
                  <c:v>416</c:v>
                </c:pt>
                <c:pt idx="1452">
                  <c:v>413</c:v>
                </c:pt>
                <c:pt idx="1453">
                  <c:v>410</c:v>
                </c:pt>
                <c:pt idx="1454">
                  <c:v>409</c:v>
                </c:pt>
                <c:pt idx="1455">
                  <c:v>413</c:v>
                </c:pt>
                <c:pt idx="1456">
                  <c:v>421</c:v>
                </c:pt>
                <c:pt idx="1457">
                  <c:v>414</c:v>
                </c:pt>
                <c:pt idx="1458">
                  <c:v>425</c:v>
                </c:pt>
                <c:pt idx="1459">
                  <c:v>420</c:v>
                </c:pt>
                <c:pt idx="1460">
                  <c:v>413</c:v>
                </c:pt>
                <c:pt idx="1461">
                  <c:v>413</c:v>
                </c:pt>
                <c:pt idx="1462">
                  <c:v>411</c:v>
                </c:pt>
                <c:pt idx="1463">
                  <c:v>427</c:v>
                </c:pt>
                <c:pt idx="1464">
                  <c:v>433</c:v>
                </c:pt>
                <c:pt idx="1465">
                  <c:v>439</c:v>
                </c:pt>
                <c:pt idx="1466">
                  <c:v>460</c:v>
                </c:pt>
                <c:pt idx="1467">
                  <c:v>478</c:v>
                </c:pt>
                <c:pt idx="1468">
                  <c:v>469</c:v>
                </c:pt>
                <c:pt idx="1469">
                  <c:v>478</c:v>
                </c:pt>
                <c:pt idx="1470">
                  <c:v>497</c:v>
                </c:pt>
                <c:pt idx="1471">
                  <c:v>481</c:v>
                </c:pt>
                <c:pt idx="1472">
                  <c:v>472</c:v>
                </c:pt>
                <c:pt idx="1473">
                  <c:v>470</c:v>
                </c:pt>
                <c:pt idx="1474">
                  <c:v>468</c:v>
                </c:pt>
                <c:pt idx="1475">
                  <c:v>453</c:v>
                </c:pt>
                <c:pt idx="1476">
                  <c:v>454</c:v>
                </c:pt>
                <c:pt idx="1477">
                  <c:v>447</c:v>
                </c:pt>
                <c:pt idx="1478">
                  <c:v>427</c:v>
                </c:pt>
                <c:pt idx="1479">
                  <c:v>424</c:v>
                </c:pt>
                <c:pt idx="1480">
                  <c:v>421</c:v>
                </c:pt>
                <c:pt idx="1481">
                  <c:v>413</c:v>
                </c:pt>
                <c:pt idx="1482">
                  <c:v>414</c:v>
                </c:pt>
                <c:pt idx="1483">
                  <c:v>417</c:v>
                </c:pt>
                <c:pt idx="1484">
                  <c:v>412</c:v>
                </c:pt>
                <c:pt idx="1485">
                  <c:v>411</c:v>
                </c:pt>
                <c:pt idx="1486">
                  <c:v>410</c:v>
                </c:pt>
                <c:pt idx="1487">
                  <c:v>408</c:v>
                </c:pt>
                <c:pt idx="1488">
                  <c:v>411</c:v>
                </c:pt>
                <c:pt idx="1489">
                  <c:v>413</c:v>
                </c:pt>
                <c:pt idx="1490">
                  <c:v>409</c:v>
                </c:pt>
                <c:pt idx="1491">
                  <c:v>411</c:v>
                </c:pt>
                <c:pt idx="1492">
                  <c:v>409</c:v>
                </c:pt>
                <c:pt idx="1493">
                  <c:v>410</c:v>
                </c:pt>
                <c:pt idx="1494">
                  <c:v>409</c:v>
                </c:pt>
                <c:pt idx="1495">
                  <c:v>408</c:v>
                </c:pt>
                <c:pt idx="1496">
                  <c:v>408</c:v>
                </c:pt>
                <c:pt idx="1497">
                  <c:v>407</c:v>
                </c:pt>
                <c:pt idx="1498">
                  <c:v>410</c:v>
                </c:pt>
                <c:pt idx="1499">
                  <c:v>407</c:v>
                </c:pt>
                <c:pt idx="1500">
                  <c:v>407</c:v>
                </c:pt>
                <c:pt idx="1501">
                  <c:v>408</c:v>
                </c:pt>
                <c:pt idx="1502">
                  <c:v>404</c:v>
                </c:pt>
                <c:pt idx="1503">
                  <c:v>408</c:v>
                </c:pt>
                <c:pt idx="1504">
                  <c:v>406</c:v>
                </c:pt>
                <c:pt idx="1505">
                  <c:v>406</c:v>
                </c:pt>
                <c:pt idx="1506">
                  <c:v>412</c:v>
                </c:pt>
                <c:pt idx="1507">
                  <c:v>410</c:v>
                </c:pt>
                <c:pt idx="1508">
                  <c:v>406</c:v>
                </c:pt>
                <c:pt idx="1509">
                  <c:v>407</c:v>
                </c:pt>
                <c:pt idx="1510">
                  <c:v>406</c:v>
                </c:pt>
                <c:pt idx="1511">
                  <c:v>408</c:v>
                </c:pt>
                <c:pt idx="1512">
                  <c:v>407</c:v>
                </c:pt>
                <c:pt idx="1513">
                  <c:v>404</c:v>
                </c:pt>
                <c:pt idx="1514">
                  <c:v>413</c:v>
                </c:pt>
                <c:pt idx="1515">
                  <c:v>406</c:v>
                </c:pt>
                <c:pt idx="1516">
                  <c:v>406</c:v>
                </c:pt>
                <c:pt idx="1517">
                  <c:v>415</c:v>
                </c:pt>
                <c:pt idx="1518">
                  <c:v>410</c:v>
                </c:pt>
                <c:pt idx="1519">
                  <c:v>413</c:v>
                </c:pt>
                <c:pt idx="1520">
                  <c:v>407</c:v>
                </c:pt>
                <c:pt idx="1521">
                  <c:v>404</c:v>
                </c:pt>
                <c:pt idx="1522">
                  <c:v>410</c:v>
                </c:pt>
                <c:pt idx="1523">
                  <c:v>409</c:v>
                </c:pt>
                <c:pt idx="1524">
                  <c:v>402</c:v>
                </c:pt>
                <c:pt idx="1525">
                  <c:v>404</c:v>
                </c:pt>
                <c:pt idx="1526">
                  <c:v>408</c:v>
                </c:pt>
                <c:pt idx="1527">
                  <c:v>407</c:v>
                </c:pt>
                <c:pt idx="1528">
                  <c:v>407</c:v>
                </c:pt>
                <c:pt idx="1529">
                  <c:v>410</c:v>
                </c:pt>
                <c:pt idx="1530">
                  <c:v>411</c:v>
                </c:pt>
                <c:pt idx="1531">
                  <c:v>407</c:v>
                </c:pt>
                <c:pt idx="1532">
                  <c:v>409</c:v>
                </c:pt>
                <c:pt idx="1533">
                  <c:v>405</c:v>
                </c:pt>
                <c:pt idx="1534">
                  <c:v>407</c:v>
                </c:pt>
                <c:pt idx="1535">
                  <c:v>405</c:v>
                </c:pt>
                <c:pt idx="1536">
                  <c:v>404</c:v>
                </c:pt>
                <c:pt idx="1537">
                  <c:v>407</c:v>
                </c:pt>
                <c:pt idx="1538">
                  <c:v>406</c:v>
                </c:pt>
                <c:pt idx="1539">
                  <c:v>407</c:v>
                </c:pt>
                <c:pt idx="1540">
                  <c:v>407</c:v>
                </c:pt>
                <c:pt idx="1541">
                  <c:v>412</c:v>
                </c:pt>
                <c:pt idx="1542">
                  <c:v>407</c:v>
                </c:pt>
                <c:pt idx="1543">
                  <c:v>402</c:v>
                </c:pt>
                <c:pt idx="1544">
                  <c:v>406</c:v>
                </c:pt>
                <c:pt idx="1545">
                  <c:v>406</c:v>
                </c:pt>
                <c:pt idx="1546">
                  <c:v>404</c:v>
                </c:pt>
                <c:pt idx="1547">
                  <c:v>406</c:v>
                </c:pt>
                <c:pt idx="1548">
                  <c:v>405</c:v>
                </c:pt>
                <c:pt idx="1549">
                  <c:v>402</c:v>
                </c:pt>
                <c:pt idx="1550">
                  <c:v>407</c:v>
                </c:pt>
                <c:pt idx="1551">
                  <c:v>406</c:v>
                </c:pt>
                <c:pt idx="1552">
                  <c:v>413</c:v>
                </c:pt>
                <c:pt idx="1553">
                  <c:v>405</c:v>
                </c:pt>
                <c:pt idx="1554">
                  <c:v>407</c:v>
                </c:pt>
                <c:pt idx="1555">
                  <c:v>407</c:v>
                </c:pt>
                <c:pt idx="1556">
                  <c:v>404</c:v>
                </c:pt>
                <c:pt idx="1557">
                  <c:v>406</c:v>
                </c:pt>
                <c:pt idx="1558">
                  <c:v>408</c:v>
                </c:pt>
                <c:pt idx="1559">
                  <c:v>409</c:v>
                </c:pt>
                <c:pt idx="1560">
                  <c:v>404</c:v>
                </c:pt>
                <c:pt idx="1561">
                  <c:v>411</c:v>
                </c:pt>
                <c:pt idx="1562">
                  <c:v>406</c:v>
                </c:pt>
                <c:pt idx="1563">
                  <c:v>405</c:v>
                </c:pt>
                <c:pt idx="1564">
                  <c:v>406</c:v>
                </c:pt>
                <c:pt idx="1565">
                  <c:v>407</c:v>
                </c:pt>
                <c:pt idx="1566">
                  <c:v>408</c:v>
                </c:pt>
                <c:pt idx="1567">
                  <c:v>406</c:v>
                </c:pt>
                <c:pt idx="1568">
                  <c:v>403</c:v>
                </c:pt>
                <c:pt idx="1569">
                  <c:v>407</c:v>
                </c:pt>
                <c:pt idx="1570">
                  <c:v>407</c:v>
                </c:pt>
                <c:pt idx="1571">
                  <c:v>405</c:v>
                </c:pt>
                <c:pt idx="1572">
                  <c:v>407</c:v>
                </c:pt>
                <c:pt idx="1573">
                  <c:v>405</c:v>
                </c:pt>
                <c:pt idx="1574">
                  <c:v>405</c:v>
                </c:pt>
                <c:pt idx="1575">
                  <c:v>405</c:v>
                </c:pt>
                <c:pt idx="1576">
                  <c:v>407</c:v>
                </c:pt>
                <c:pt idx="1577">
                  <c:v>402</c:v>
                </c:pt>
                <c:pt idx="1578">
                  <c:v>409</c:v>
                </c:pt>
                <c:pt idx="1579">
                  <c:v>409</c:v>
                </c:pt>
                <c:pt idx="1580">
                  <c:v>407</c:v>
                </c:pt>
                <c:pt idx="1581">
                  <c:v>406</c:v>
                </c:pt>
                <c:pt idx="1582">
                  <c:v>405</c:v>
                </c:pt>
                <c:pt idx="1583">
                  <c:v>409</c:v>
                </c:pt>
                <c:pt idx="1584">
                  <c:v>408</c:v>
                </c:pt>
                <c:pt idx="1585">
                  <c:v>410</c:v>
                </c:pt>
                <c:pt idx="1586">
                  <c:v>409</c:v>
                </c:pt>
                <c:pt idx="1587">
                  <c:v>404</c:v>
                </c:pt>
                <c:pt idx="1588">
                  <c:v>403</c:v>
                </c:pt>
                <c:pt idx="1589">
                  <c:v>405</c:v>
                </c:pt>
                <c:pt idx="1590">
                  <c:v>410</c:v>
                </c:pt>
                <c:pt idx="1591">
                  <c:v>406</c:v>
                </c:pt>
                <c:pt idx="1592">
                  <c:v>408</c:v>
                </c:pt>
                <c:pt idx="1593">
                  <c:v>404</c:v>
                </c:pt>
                <c:pt idx="1594">
                  <c:v>406</c:v>
                </c:pt>
                <c:pt idx="1595">
                  <c:v>410</c:v>
                </c:pt>
                <c:pt idx="1596">
                  <c:v>406</c:v>
                </c:pt>
                <c:pt idx="1597">
                  <c:v>407</c:v>
                </c:pt>
                <c:pt idx="1598">
                  <c:v>405</c:v>
                </c:pt>
                <c:pt idx="1599">
                  <c:v>410</c:v>
                </c:pt>
                <c:pt idx="1600">
                  <c:v>409</c:v>
                </c:pt>
                <c:pt idx="1601">
                  <c:v>413</c:v>
                </c:pt>
                <c:pt idx="1602">
                  <c:v>403</c:v>
                </c:pt>
                <c:pt idx="1603">
                  <c:v>408</c:v>
                </c:pt>
                <c:pt idx="1604">
                  <c:v>407</c:v>
                </c:pt>
                <c:pt idx="1605">
                  <c:v>408</c:v>
                </c:pt>
                <c:pt idx="1606">
                  <c:v>405</c:v>
                </c:pt>
                <c:pt idx="1607">
                  <c:v>405</c:v>
                </c:pt>
                <c:pt idx="1608">
                  <c:v>404</c:v>
                </c:pt>
                <c:pt idx="1609">
                  <c:v>409</c:v>
                </c:pt>
                <c:pt idx="1610">
                  <c:v>404</c:v>
                </c:pt>
                <c:pt idx="1611">
                  <c:v>406</c:v>
                </c:pt>
                <c:pt idx="1612">
                  <c:v>407</c:v>
                </c:pt>
                <c:pt idx="1613">
                  <c:v>408</c:v>
                </c:pt>
                <c:pt idx="1614">
                  <c:v>406</c:v>
                </c:pt>
                <c:pt idx="1615">
                  <c:v>407</c:v>
                </c:pt>
                <c:pt idx="1616">
                  <c:v>408</c:v>
                </c:pt>
                <c:pt idx="1617">
                  <c:v>411</c:v>
                </c:pt>
                <c:pt idx="1618">
                  <c:v>404</c:v>
                </c:pt>
                <c:pt idx="1619">
                  <c:v>410</c:v>
                </c:pt>
                <c:pt idx="1620">
                  <c:v>404</c:v>
                </c:pt>
                <c:pt idx="1621">
                  <c:v>403</c:v>
                </c:pt>
                <c:pt idx="1622">
                  <c:v>409</c:v>
                </c:pt>
                <c:pt idx="1623">
                  <c:v>411</c:v>
                </c:pt>
                <c:pt idx="1624">
                  <c:v>408</c:v>
                </c:pt>
                <c:pt idx="1625">
                  <c:v>406</c:v>
                </c:pt>
                <c:pt idx="1626">
                  <c:v>407</c:v>
                </c:pt>
                <c:pt idx="1627">
                  <c:v>407</c:v>
                </c:pt>
                <c:pt idx="1628">
                  <c:v>408</c:v>
                </c:pt>
                <c:pt idx="1629">
                  <c:v>409</c:v>
                </c:pt>
                <c:pt idx="1630">
                  <c:v>404</c:v>
                </c:pt>
                <c:pt idx="1631">
                  <c:v>412</c:v>
                </c:pt>
                <c:pt idx="1632">
                  <c:v>406</c:v>
                </c:pt>
                <c:pt idx="1633">
                  <c:v>408</c:v>
                </c:pt>
                <c:pt idx="1634">
                  <c:v>415</c:v>
                </c:pt>
                <c:pt idx="1635">
                  <c:v>406</c:v>
                </c:pt>
                <c:pt idx="1636">
                  <c:v>406</c:v>
                </c:pt>
                <c:pt idx="1637">
                  <c:v>406</c:v>
                </c:pt>
                <c:pt idx="1638">
                  <c:v>408</c:v>
                </c:pt>
                <c:pt idx="1639">
                  <c:v>407</c:v>
                </c:pt>
                <c:pt idx="1640">
                  <c:v>411</c:v>
                </c:pt>
                <c:pt idx="1641">
                  <c:v>406</c:v>
                </c:pt>
                <c:pt idx="1642">
                  <c:v>410</c:v>
                </c:pt>
                <c:pt idx="1643">
                  <c:v>407</c:v>
                </c:pt>
                <c:pt idx="1644">
                  <c:v>415</c:v>
                </c:pt>
                <c:pt idx="1645">
                  <c:v>407</c:v>
                </c:pt>
                <c:pt idx="1646">
                  <c:v>402</c:v>
                </c:pt>
                <c:pt idx="1647">
                  <c:v>408</c:v>
                </c:pt>
                <c:pt idx="1648">
                  <c:v>415</c:v>
                </c:pt>
                <c:pt idx="1649">
                  <c:v>411</c:v>
                </c:pt>
                <c:pt idx="1650">
                  <c:v>406</c:v>
                </c:pt>
                <c:pt idx="1651">
                  <c:v>410</c:v>
                </c:pt>
                <c:pt idx="1652">
                  <c:v>403</c:v>
                </c:pt>
                <c:pt idx="1653">
                  <c:v>406</c:v>
                </c:pt>
                <c:pt idx="1654">
                  <c:v>404</c:v>
                </c:pt>
                <c:pt idx="1655">
                  <c:v>406</c:v>
                </c:pt>
                <c:pt idx="1656">
                  <c:v>405</c:v>
                </c:pt>
                <c:pt idx="1657">
                  <c:v>406</c:v>
                </c:pt>
                <c:pt idx="1658">
                  <c:v>409</c:v>
                </c:pt>
                <c:pt idx="1659">
                  <c:v>412</c:v>
                </c:pt>
                <c:pt idx="1660">
                  <c:v>413</c:v>
                </c:pt>
                <c:pt idx="1661">
                  <c:v>408</c:v>
                </c:pt>
                <c:pt idx="1662">
                  <c:v>407</c:v>
                </c:pt>
                <c:pt idx="1663">
                  <c:v>410</c:v>
                </c:pt>
                <c:pt idx="1664">
                  <c:v>405</c:v>
                </c:pt>
                <c:pt idx="1665">
                  <c:v>415</c:v>
                </c:pt>
                <c:pt idx="1666">
                  <c:v>406</c:v>
                </c:pt>
                <c:pt idx="1667">
                  <c:v>406</c:v>
                </c:pt>
                <c:pt idx="1668">
                  <c:v>407</c:v>
                </c:pt>
                <c:pt idx="1669">
                  <c:v>409</c:v>
                </c:pt>
                <c:pt idx="1670">
                  <c:v>405</c:v>
                </c:pt>
                <c:pt idx="1671">
                  <c:v>406</c:v>
                </c:pt>
                <c:pt idx="1672">
                  <c:v>402</c:v>
                </c:pt>
                <c:pt idx="1673">
                  <c:v>411</c:v>
                </c:pt>
                <c:pt idx="1674">
                  <c:v>407</c:v>
                </c:pt>
                <c:pt idx="1675">
                  <c:v>403</c:v>
                </c:pt>
                <c:pt idx="1676">
                  <c:v>407</c:v>
                </c:pt>
                <c:pt idx="1677">
                  <c:v>414</c:v>
                </c:pt>
                <c:pt idx="1678">
                  <c:v>408</c:v>
                </c:pt>
                <c:pt idx="1679">
                  <c:v>409</c:v>
                </c:pt>
                <c:pt idx="1680">
                  <c:v>403</c:v>
                </c:pt>
                <c:pt idx="1681">
                  <c:v>413</c:v>
                </c:pt>
                <c:pt idx="1682">
                  <c:v>407</c:v>
                </c:pt>
                <c:pt idx="1683">
                  <c:v>407</c:v>
                </c:pt>
                <c:pt idx="1684">
                  <c:v>409</c:v>
                </c:pt>
                <c:pt idx="1685">
                  <c:v>407</c:v>
                </c:pt>
                <c:pt idx="1686">
                  <c:v>404</c:v>
                </c:pt>
                <c:pt idx="1687">
                  <c:v>409</c:v>
                </c:pt>
                <c:pt idx="1688">
                  <c:v>407</c:v>
                </c:pt>
                <c:pt idx="1689">
                  <c:v>407</c:v>
                </c:pt>
                <c:pt idx="1690">
                  <c:v>406</c:v>
                </c:pt>
                <c:pt idx="1691">
                  <c:v>406</c:v>
                </c:pt>
                <c:pt idx="1692">
                  <c:v>403</c:v>
                </c:pt>
                <c:pt idx="1693">
                  <c:v>406</c:v>
                </c:pt>
                <c:pt idx="1694">
                  <c:v>410</c:v>
                </c:pt>
                <c:pt idx="1695">
                  <c:v>409</c:v>
                </c:pt>
                <c:pt idx="1696">
                  <c:v>409</c:v>
                </c:pt>
                <c:pt idx="1697">
                  <c:v>409</c:v>
                </c:pt>
                <c:pt idx="1698">
                  <c:v>410</c:v>
                </c:pt>
                <c:pt idx="1699">
                  <c:v>412</c:v>
                </c:pt>
                <c:pt idx="1700">
                  <c:v>410</c:v>
                </c:pt>
                <c:pt idx="1701">
                  <c:v>408</c:v>
                </c:pt>
                <c:pt idx="1702">
                  <c:v>406</c:v>
                </c:pt>
                <c:pt idx="1703">
                  <c:v>409</c:v>
                </c:pt>
                <c:pt idx="1704">
                  <c:v>408</c:v>
                </c:pt>
                <c:pt idx="1705">
                  <c:v>403</c:v>
                </c:pt>
                <c:pt idx="1706">
                  <c:v>404</c:v>
                </c:pt>
                <c:pt idx="1707">
                  <c:v>405</c:v>
                </c:pt>
                <c:pt idx="1708">
                  <c:v>410</c:v>
                </c:pt>
                <c:pt idx="1709">
                  <c:v>406</c:v>
                </c:pt>
                <c:pt idx="1710">
                  <c:v>407</c:v>
                </c:pt>
                <c:pt idx="1711">
                  <c:v>412</c:v>
                </c:pt>
                <c:pt idx="1712">
                  <c:v>407</c:v>
                </c:pt>
                <c:pt idx="1713">
                  <c:v>405</c:v>
                </c:pt>
                <c:pt idx="1714">
                  <c:v>403</c:v>
                </c:pt>
                <c:pt idx="1715">
                  <c:v>408</c:v>
                </c:pt>
                <c:pt idx="1716">
                  <c:v>405</c:v>
                </c:pt>
                <c:pt idx="1717">
                  <c:v>404</c:v>
                </c:pt>
                <c:pt idx="1718">
                  <c:v>409</c:v>
                </c:pt>
                <c:pt idx="1719">
                  <c:v>406</c:v>
                </c:pt>
                <c:pt idx="1720">
                  <c:v>402</c:v>
                </c:pt>
                <c:pt idx="1721">
                  <c:v>407</c:v>
                </c:pt>
                <c:pt idx="1722">
                  <c:v>409</c:v>
                </c:pt>
                <c:pt idx="1723">
                  <c:v>404</c:v>
                </c:pt>
                <c:pt idx="1724">
                  <c:v>404</c:v>
                </c:pt>
                <c:pt idx="1725">
                  <c:v>406</c:v>
                </c:pt>
                <c:pt idx="1726">
                  <c:v>409</c:v>
                </c:pt>
                <c:pt idx="1727">
                  <c:v>406</c:v>
                </c:pt>
                <c:pt idx="1728">
                  <c:v>404</c:v>
                </c:pt>
                <c:pt idx="1729">
                  <c:v>406</c:v>
                </c:pt>
                <c:pt idx="1730">
                  <c:v>411</c:v>
                </c:pt>
                <c:pt idx="1731">
                  <c:v>408</c:v>
                </c:pt>
                <c:pt idx="1732">
                  <c:v>413</c:v>
                </c:pt>
                <c:pt idx="1733">
                  <c:v>410</c:v>
                </c:pt>
                <c:pt idx="1734">
                  <c:v>405</c:v>
                </c:pt>
                <c:pt idx="1735">
                  <c:v>408</c:v>
                </c:pt>
                <c:pt idx="1736">
                  <c:v>409</c:v>
                </c:pt>
                <c:pt idx="1737">
                  <c:v>407</c:v>
                </c:pt>
                <c:pt idx="1738">
                  <c:v>407</c:v>
                </c:pt>
                <c:pt idx="1739">
                  <c:v>407</c:v>
                </c:pt>
                <c:pt idx="1740">
                  <c:v>407</c:v>
                </c:pt>
                <c:pt idx="1741">
                  <c:v>408</c:v>
                </c:pt>
                <c:pt idx="1742">
                  <c:v>406</c:v>
                </c:pt>
                <c:pt idx="1743">
                  <c:v>411</c:v>
                </c:pt>
                <c:pt idx="1744">
                  <c:v>403</c:v>
                </c:pt>
                <c:pt idx="1745">
                  <c:v>403</c:v>
                </c:pt>
                <c:pt idx="1746">
                  <c:v>408</c:v>
                </c:pt>
                <c:pt idx="1747">
                  <c:v>404</c:v>
                </c:pt>
                <c:pt idx="1748">
                  <c:v>405</c:v>
                </c:pt>
                <c:pt idx="1749">
                  <c:v>412</c:v>
                </c:pt>
                <c:pt idx="1750">
                  <c:v>405</c:v>
                </c:pt>
                <c:pt idx="1751">
                  <c:v>407</c:v>
                </c:pt>
                <c:pt idx="1752">
                  <c:v>403</c:v>
                </c:pt>
                <c:pt idx="1753">
                  <c:v>406</c:v>
                </c:pt>
                <c:pt idx="1754">
                  <c:v>409</c:v>
                </c:pt>
                <c:pt idx="1755">
                  <c:v>408</c:v>
                </c:pt>
                <c:pt idx="1756">
                  <c:v>406</c:v>
                </c:pt>
                <c:pt idx="1757">
                  <c:v>405</c:v>
                </c:pt>
                <c:pt idx="1758">
                  <c:v>404</c:v>
                </c:pt>
                <c:pt idx="1759">
                  <c:v>403</c:v>
                </c:pt>
                <c:pt idx="1760">
                  <c:v>406</c:v>
                </c:pt>
                <c:pt idx="1761">
                  <c:v>404</c:v>
                </c:pt>
                <c:pt idx="1762">
                  <c:v>405</c:v>
                </c:pt>
                <c:pt idx="1763">
                  <c:v>401</c:v>
                </c:pt>
                <c:pt idx="1764">
                  <c:v>405</c:v>
                </c:pt>
                <c:pt idx="1765">
                  <c:v>405</c:v>
                </c:pt>
                <c:pt idx="1766">
                  <c:v>407</c:v>
                </c:pt>
                <c:pt idx="1767">
                  <c:v>406</c:v>
                </c:pt>
                <c:pt idx="1768">
                  <c:v>400</c:v>
                </c:pt>
                <c:pt idx="1769">
                  <c:v>408</c:v>
                </c:pt>
                <c:pt idx="1770">
                  <c:v>405</c:v>
                </c:pt>
                <c:pt idx="1771">
                  <c:v>405</c:v>
                </c:pt>
                <c:pt idx="1772">
                  <c:v>402</c:v>
                </c:pt>
                <c:pt idx="1773">
                  <c:v>406</c:v>
                </c:pt>
                <c:pt idx="1774">
                  <c:v>407</c:v>
                </c:pt>
                <c:pt idx="1775">
                  <c:v>405</c:v>
                </c:pt>
                <c:pt idx="1776">
                  <c:v>410</c:v>
                </c:pt>
                <c:pt idx="1777">
                  <c:v>406</c:v>
                </c:pt>
                <c:pt idx="1778">
                  <c:v>407</c:v>
                </c:pt>
                <c:pt idx="1779">
                  <c:v>408</c:v>
                </c:pt>
                <c:pt idx="1780">
                  <c:v>404</c:v>
                </c:pt>
                <c:pt idx="1781">
                  <c:v>414</c:v>
                </c:pt>
                <c:pt idx="1782">
                  <c:v>408</c:v>
                </c:pt>
                <c:pt idx="1783">
                  <c:v>405</c:v>
                </c:pt>
                <c:pt idx="1784">
                  <c:v>408</c:v>
                </c:pt>
                <c:pt idx="1785">
                  <c:v>405</c:v>
                </c:pt>
                <c:pt idx="1786">
                  <c:v>408</c:v>
                </c:pt>
                <c:pt idx="1787">
                  <c:v>406</c:v>
                </c:pt>
                <c:pt idx="1788">
                  <c:v>407</c:v>
                </c:pt>
                <c:pt idx="1789">
                  <c:v>405</c:v>
                </c:pt>
                <c:pt idx="1790">
                  <c:v>405</c:v>
                </c:pt>
                <c:pt idx="1791">
                  <c:v>411</c:v>
                </c:pt>
                <c:pt idx="1792">
                  <c:v>408</c:v>
                </c:pt>
                <c:pt idx="1793">
                  <c:v>403</c:v>
                </c:pt>
                <c:pt idx="1794">
                  <c:v>403</c:v>
                </c:pt>
                <c:pt idx="1795">
                  <c:v>405</c:v>
                </c:pt>
                <c:pt idx="1796">
                  <c:v>402</c:v>
                </c:pt>
                <c:pt idx="1797">
                  <c:v>401</c:v>
                </c:pt>
                <c:pt idx="1798">
                  <c:v>407</c:v>
                </c:pt>
                <c:pt idx="1799">
                  <c:v>410</c:v>
                </c:pt>
                <c:pt idx="1800">
                  <c:v>409</c:v>
                </c:pt>
                <c:pt idx="1801">
                  <c:v>407</c:v>
                </c:pt>
                <c:pt idx="1802">
                  <c:v>410</c:v>
                </c:pt>
                <c:pt idx="1803">
                  <c:v>403</c:v>
                </c:pt>
                <c:pt idx="1804">
                  <c:v>410</c:v>
                </c:pt>
                <c:pt idx="1805">
                  <c:v>410</c:v>
                </c:pt>
                <c:pt idx="1806">
                  <c:v>403</c:v>
                </c:pt>
                <c:pt idx="1807">
                  <c:v>405</c:v>
                </c:pt>
                <c:pt idx="1808">
                  <c:v>406</c:v>
                </c:pt>
                <c:pt idx="1809">
                  <c:v>403</c:v>
                </c:pt>
                <c:pt idx="1810">
                  <c:v>406</c:v>
                </c:pt>
                <c:pt idx="1811">
                  <c:v>411</c:v>
                </c:pt>
                <c:pt idx="1812">
                  <c:v>409</c:v>
                </c:pt>
                <c:pt idx="1813">
                  <c:v>404</c:v>
                </c:pt>
                <c:pt idx="1814">
                  <c:v>404</c:v>
                </c:pt>
                <c:pt idx="1815">
                  <c:v>406</c:v>
                </c:pt>
                <c:pt idx="1816">
                  <c:v>406</c:v>
                </c:pt>
                <c:pt idx="1817">
                  <c:v>404</c:v>
                </c:pt>
                <c:pt idx="1818">
                  <c:v>406</c:v>
                </c:pt>
                <c:pt idx="1819">
                  <c:v>405</c:v>
                </c:pt>
                <c:pt idx="1820">
                  <c:v>407</c:v>
                </c:pt>
                <c:pt idx="1821">
                  <c:v>404</c:v>
                </c:pt>
                <c:pt idx="1822">
                  <c:v>403</c:v>
                </c:pt>
                <c:pt idx="1823">
                  <c:v>409</c:v>
                </c:pt>
                <c:pt idx="1824">
                  <c:v>408</c:v>
                </c:pt>
                <c:pt idx="1825">
                  <c:v>406</c:v>
                </c:pt>
                <c:pt idx="1826">
                  <c:v>402</c:v>
                </c:pt>
                <c:pt idx="1827">
                  <c:v>408</c:v>
                </c:pt>
                <c:pt idx="1828">
                  <c:v>402</c:v>
                </c:pt>
                <c:pt idx="1829">
                  <c:v>404</c:v>
                </c:pt>
                <c:pt idx="1830">
                  <c:v>405</c:v>
                </c:pt>
                <c:pt idx="1831">
                  <c:v>407</c:v>
                </c:pt>
                <c:pt idx="1832">
                  <c:v>406</c:v>
                </c:pt>
                <c:pt idx="1833">
                  <c:v>405</c:v>
                </c:pt>
                <c:pt idx="1834">
                  <c:v>402</c:v>
                </c:pt>
                <c:pt idx="1835">
                  <c:v>404</c:v>
                </c:pt>
                <c:pt idx="1836">
                  <c:v>407</c:v>
                </c:pt>
                <c:pt idx="1837">
                  <c:v>408</c:v>
                </c:pt>
                <c:pt idx="1838">
                  <c:v>407</c:v>
                </c:pt>
                <c:pt idx="1839">
                  <c:v>406</c:v>
                </c:pt>
                <c:pt idx="1840">
                  <c:v>404</c:v>
                </c:pt>
                <c:pt idx="1841">
                  <c:v>405</c:v>
                </c:pt>
                <c:pt idx="1842">
                  <c:v>409</c:v>
                </c:pt>
                <c:pt idx="1843">
                  <c:v>411</c:v>
                </c:pt>
                <c:pt idx="1844">
                  <c:v>411</c:v>
                </c:pt>
                <c:pt idx="1845">
                  <c:v>411</c:v>
                </c:pt>
                <c:pt idx="1846">
                  <c:v>406</c:v>
                </c:pt>
                <c:pt idx="1847">
                  <c:v>411</c:v>
                </c:pt>
                <c:pt idx="1848">
                  <c:v>407</c:v>
                </c:pt>
                <c:pt idx="1849">
                  <c:v>414</c:v>
                </c:pt>
                <c:pt idx="1850">
                  <c:v>406</c:v>
                </c:pt>
                <c:pt idx="1851">
                  <c:v>403</c:v>
                </c:pt>
                <c:pt idx="1852">
                  <c:v>412</c:v>
                </c:pt>
                <c:pt idx="1853">
                  <c:v>410</c:v>
                </c:pt>
                <c:pt idx="1854">
                  <c:v>407</c:v>
                </c:pt>
                <c:pt idx="1855">
                  <c:v>408</c:v>
                </c:pt>
                <c:pt idx="1856">
                  <c:v>411</c:v>
                </c:pt>
                <c:pt idx="1857">
                  <c:v>407</c:v>
                </c:pt>
                <c:pt idx="1858">
                  <c:v>410</c:v>
                </c:pt>
                <c:pt idx="1859">
                  <c:v>408</c:v>
                </c:pt>
                <c:pt idx="1860">
                  <c:v>405</c:v>
                </c:pt>
                <c:pt idx="1861">
                  <c:v>406</c:v>
                </c:pt>
                <c:pt idx="1862">
                  <c:v>412</c:v>
                </c:pt>
                <c:pt idx="1863">
                  <c:v>409</c:v>
                </c:pt>
                <c:pt idx="1864">
                  <c:v>409</c:v>
                </c:pt>
                <c:pt idx="1865">
                  <c:v>414</c:v>
                </c:pt>
                <c:pt idx="1866">
                  <c:v>411</c:v>
                </c:pt>
                <c:pt idx="1867">
                  <c:v>407</c:v>
                </c:pt>
                <c:pt idx="1868">
                  <c:v>409</c:v>
                </c:pt>
                <c:pt idx="1869">
                  <c:v>408</c:v>
                </c:pt>
                <c:pt idx="1870">
                  <c:v>412</c:v>
                </c:pt>
                <c:pt idx="1871">
                  <c:v>415</c:v>
                </c:pt>
                <c:pt idx="1872">
                  <c:v>409</c:v>
                </c:pt>
                <c:pt idx="1873">
                  <c:v>412</c:v>
                </c:pt>
                <c:pt idx="1874">
                  <c:v>416</c:v>
                </c:pt>
                <c:pt idx="1875">
                  <c:v>425</c:v>
                </c:pt>
                <c:pt idx="1876">
                  <c:v>412</c:v>
                </c:pt>
                <c:pt idx="1877">
                  <c:v>414</c:v>
                </c:pt>
                <c:pt idx="1878">
                  <c:v>416</c:v>
                </c:pt>
                <c:pt idx="1879">
                  <c:v>416</c:v>
                </c:pt>
                <c:pt idx="1880">
                  <c:v>417</c:v>
                </c:pt>
                <c:pt idx="1881">
                  <c:v>414</c:v>
                </c:pt>
                <c:pt idx="1882">
                  <c:v>421</c:v>
                </c:pt>
                <c:pt idx="1883">
                  <c:v>421</c:v>
                </c:pt>
                <c:pt idx="1884">
                  <c:v>418</c:v>
                </c:pt>
                <c:pt idx="1885">
                  <c:v>422</c:v>
                </c:pt>
                <c:pt idx="1886">
                  <c:v>435</c:v>
                </c:pt>
                <c:pt idx="1887">
                  <c:v>429</c:v>
                </c:pt>
                <c:pt idx="1888">
                  <c:v>425</c:v>
                </c:pt>
                <c:pt idx="1889">
                  <c:v>430</c:v>
                </c:pt>
                <c:pt idx="1890">
                  <c:v>442</c:v>
                </c:pt>
                <c:pt idx="1891">
                  <c:v>434</c:v>
                </c:pt>
                <c:pt idx="1892">
                  <c:v>435</c:v>
                </c:pt>
                <c:pt idx="1893">
                  <c:v>440</c:v>
                </c:pt>
                <c:pt idx="1894">
                  <c:v>448</c:v>
                </c:pt>
                <c:pt idx="1895">
                  <c:v>459</c:v>
                </c:pt>
                <c:pt idx="1896">
                  <c:v>443</c:v>
                </c:pt>
                <c:pt idx="1897">
                  <c:v>467</c:v>
                </c:pt>
                <c:pt idx="1898">
                  <c:v>459</c:v>
                </c:pt>
                <c:pt idx="1899">
                  <c:v>452</c:v>
                </c:pt>
                <c:pt idx="1900">
                  <c:v>467</c:v>
                </c:pt>
                <c:pt idx="1901">
                  <c:v>468</c:v>
                </c:pt>
                <c:pt idx="1902">
                  <c:v>475</c:v>
                </c:pt>
                <c:pt idx="1903">
                  <c:v>474</c:v>
                </c:pt>
                <c:pt idx="1904">
                  <c:v>470</c:v>
                </c:pt>
                <c:pt idx="1905">
                  <c:v>475</c:v>
                </c:pt>
                <c:pt idx="1906">
                  <c:v>479</c:v>
                </c:pt>
                <c:pt idx="1907">
                  <c:v>453</c:v>
                </c:pt>
                <c:pt idx="1908">
                  <c:v>460</c:v>
                </c:pt>
                <c:pt idx="1909">
                  <c:v>464</c:v>
                </c:pt>
                <c:pt idx="1910">
                  <c:v>465</c:v>
                </c:pt>
                <c:pt idx="1911">
                  <c:v>446</c:v>
                </c:pt>
                <c:pt idx="1912">
                  <c:v>466</c:v>
                </c:pt>
                <c:pt idx="1913">
                  <c:v>455</c:v>
                </c:pt>
                <c:pt idx="1914">
                  <c:v>437</c:v>
                </c:pt>
                <c:pt idx="1915">
                  <c:v>447</c:v>
                </c:pt>
                <c:pt idx="1916">
                  <c:v>450</c:v>
                </c:pt>
                <c:pt idx="1917">
                  <c:v>446</c:v>
                </c:pt>
                <c:pt idx="1918">
                  <c:v>443</c:v>
                </c:pt>
                <c:pt idx="1919">
                  <c:v>449</c:v>
                </c:pt>
                <c:pt idx="1920">
                  <c:v>432</c:v>
                </c:pt>
                <c:pt idx="1921">
                  <c:v>434</c:v>
                </c:pt>
                <c:pt idx="1922">
                  <c:v>436</c:v>
                </c:pt>
                <c:pt idx="1923">
                  <c:v>435</c:v>
                </c:pt>
                <c:pt idx="1924">
                  <c:v>430</c:v>
                </c:pt>
                <c:pt idx="1925">
                  <c:v>432</c:v>
                </c:pt>
                <c:pt idx="1926">
                  <c:v>417</c:v>
                </c:pt>
                <c:pt idx="1927">
                  <c:v>416</c:v>
                </c:pt>
                <c:pt idx="1928">
                  <c:v>422</c:v>
                </c:pt>
                <c:pt idx="1929">
                  <c:v>425</c:v>
                </c:pt>
                <c:pt idx="1930">
                  <c:v>414</c:v>
                </c:pt>
                <c:pt idx="1931">
                  <c:v>419</c:v>
                </c:pt>
                <c:pt idx="1932">
                  <c:v>421</c:v>
                </c:pt>
                <c:pt idx="1933">
                  <c:v>421</c:v>
                </c:pt>
                <c:pt idx="1934">
                  <c:v>416</c:v>
                </c:pt>
                <c:pt idx="1935">
                  <c:v>413</c:v>
                </c:pt>
                <c:pt idx="1936">
                  <c:v>417</c:v>
                </c:pt>
                <c:pt idx="1937">
                  <c:v>416</c:v>
                </c:pt>
                <c:pt idx="1938">
                  <c:v>414</c:v>
                </c:pt>
                <c:pt idx="1939">
                  <c:v>410</c:v>
                </c:pt>
                <c:pt idx="1940">
                  <c:v>412</c:v>
                </c:pt>
                <c:pt idx="1941">
                  <c:v>413</c:v>
                </c:pt>
                <c:pt idx="1942">
                  <c:v>411</c:v>
                </c:pt>
                <c:pt idx="1943">
                  <c:v>414</c:v>
                </c:pt>
                <c:pt idx="1944">
                  <c:v>414</c:v>
                </c:pt>
                <c:pt idx="1945">
                  <c:v>407</c:v>
                </c:pt>
                <c:pt idx="1946">
                  <c:v>413</c:v>
                </c:pt>
                <c:pt idx="1947">
                  <c:v>416</c:v>
                </c:pt>
                <c:pt idx="1948">
                  <c:v>407</c:v>
                </c:pt>
                <c:pt idx="1949">
                  <c:v>410</c:v>
                </c:pt>
                <c:pt idx="1950">
                  <c:v>412</c:v>
                </c:pt>
                <c:pt idx="1951">
                  <c:v>404</c:v>
                </c:pt>
                <c:pt idx="1952">
                  <c:v>414</c:v>
                </c:pt>
                <c:pt idx="1953">
                  <c:v>408</c:v>
                </c:pt>
                <c:pt idx="1954">
                  <c:v>409</c:v>
                </c:pt>
                <c:pt idx="1955">
                  <c:v>409</c:v>
                </c:pt>
                <c:pt idx="1956">
                  <c:v>407</c:v>
                </c:pt>
                <c:pt idx="1957">
                  <c:v>413</c:v>
                </c:pt>
                <c:pt idx="1958">
                  <c:v>408</c:v>
                </c:pt>
                <c:pt idx="1959">
                  <c:v>405</c:v>
                </c:pt>
                <c:pt idx="1960">
                  <c:v>405</c:v>
                </c:pt>
                <c:pt idx="1961">
                  <c:v>403</c:v>
                </c:pt>
                <c:pt idx="1962">
                  <c:v>413</c:v>
                </c:pt>
                <c:pt idx="1963">
                  <c:v>409</c:v>
                </c:pt>
                <c:pt idx="1964">
                  <c:v>407</c:v>
                </c:pt>
                <c:pt idx="1965">
                  <c:v>410</c:v>
                </c:pt>
                <c:pt idx="1966">
                  <c:v>402</c:v>
                </c:pt>
                <c:pt idx="1967">
                  <c:v>406</c:v>
                </c:pt>
                <c:pt idx="1968">
                  <c:v>404</c:v>
                </c:pt>
                <c:pt idx="1969">
                  <c:v>406</c:v>
                </c:pt>
                <c:pt idx="1970">
                  <c:v>407</c:v>
                </c:pt>
                <c:pt idx="1971">
                  <c:v>406</c:v>
                </c:pt>
                <c:pt idx="1972">
                  <c:v>407</c:v>
                </c:pt>
                <c:pt idx="1973">
                  <c:v>403</c:v>
                </c:pt>
                <c:pt idx="1974">
                  <c:v>411</c:v>
                </c:pt>
                <c:pt idx="1975">
                  <c:v>404</c:v>
                </c:pt>
                <c:pt idx="1976">
                  <c:v>405</c:v>
                </c:pt>
                <c:pt idx="1977">
                  <c:v>406</c:v>
                </c:pt>
                <c:pt idx="1978">
                  <c:v>405</c:v>
                </c:pt>
                <c:pt idx="1979">
                  <c:v>408</c:v>
                </c:pt>
                <c:pt idx="1980">
                  <c:v>409</c:v>
                </c:pt>
                <c:pt idx="1981">
                  <c:v>407</c:v>
                </c:pt>
                <c:pt idx="1982">
                  <c:v>403</c:v>
                </c:pt>
                <c:pt idx="1983">
                  <c:v>410</c:v>
                </c:pt>
                <c:pt idx="1984">
                  <c:v>414</c:v>
                </c:pt>
                <c:pt idx="1985">
                  <c:v>403</c:v>
                </c:pt>
                <c:pt idx="1986">
                  <c:v>406</c:v>
                </c:pt>
                <c:pt idx="1987">
                  <c:v>406</c:v>
                </c:pt>
                <c:pt idx="1988">
                  <c:v>404</c:v>
                </c:pt>
                <c:pt idx="1989">
                  <c:v>405</c:v>
                </c:pt>
                <c:pt idx="1990">
                  <c:v>405</c:v>
                </c:pt>
                <c:pt idx="1991">
                  <c:v>408</c:v>
                </c:pt>
                <c:pt idx="1992">
                  <c:v>408</c:v>
                </c:pt>
                <c:pt idx="1993">
                  <c:v>409</c:v>
                </c:pt>
                <c:pt idx="1994">
                  <c:v>409</c:v>
                </c:pt>
                <c:pt idx="1995">
                  <c:v>402</c:v>
                </c:pt>
                <c:pt idx="1996">
                  <c:v>405</c:v>
                </c:pt>
                <c:pt idx="1997">
                  <c:v>405</c:v>
                </c:pt>
                <c:pt idx="1998">
                  <c:v>404</c:v>
                </c:pt>
                <c:pt idx="1999">
                  <c:v>408</c:v>
                </c:pt>
                <c:pt idx="2000">
                  <c:v>404</c:v>
                </c:pt>
                <c:pt idx="2001">
                  <c:v>404</c:v>
                </c:pt>
                <c:pt idx="2002">
                  <c:v>410</c:v>
                </c:pt>
                <c:pt idx="2003">
                  <c:v>405</c:v>
                </c:pt>
                <c:pt idx="2004">
                  <c:v>404</c:v>
                </c:pt>
                <c:pt idx="2005">
                  <c:v>408</c:v>
                </c:pt>
                <c:pt idx="2006">
                  <c:v>405</c:v>
                </c:pt>
                <c:pt idx="2007">
                  <c:v>415</c:v>
                </c:pt>
                <c:pt idx="2008">
                  <c:v>407</c:v>
                </c:pt>
                <c:pt idx="2009">
                  <c:v>407</c:v>
                </c:pt>
                <c:pt idx="2010">
                  <c:v>403</c:v>
                </c:pt>
                <c:pt idx="2011">
                  <c:v>408</c:v>
                </c:pt>
                <c:pt idx="2012">
                  <c:v>404</c:v>
                </c:pt>
                <c:pt idx="2013">
                  <c:v>408</c:v>
                </c:pt>
                <c:pt idx="2014">
                  <c:v>407</c:v>
                </c:pt>
                <c:pt idx="2015">
                  <c:v>404</c:v>
                </c:pt>
                <c:pt idx="2016">
                  <c:v>405</c:v>
                </c:pt>
                <c:pt idx="2017">
                  <c:v>409</c:v>
                </c:pt>
                <c:pt idx="2018">
                  <c:v>401</c:v>
                </c:pt>
                <c:pt idx="2019">
                  <c:v>403</c:v>
                </c:pt>
                <c:pt idx="2020">
                  <c:v>405</c:v>
                </c:pt>
                <c:pt idx="2021">
                  <c:v>406</c:v>
                </c:pt>
                <c:pt idx="2022">
                  <c:v>402</c:v>
                </c:pt>
                <c:pt idx="2023">
                  <c:v>402</c:v>
                </c:pt>
                <c:pt idx="2024">
                  <c:v>409</c:v>
                </c:pt>
                <c:pt idx="2025">
                  <c:v>404</c:v>
                </c:pt>
                <c:pt idx="2026">
                  <c:v>407</c:v>
                </c:pt>
                <c:pt idx="2027">
                  <c:v>405</c:v>
                </c:pt>
                <c:pt idx="2028">
                  <c:v>403</c:v>
                </c:pt>
                <c:pt idx="2029">
                  <c:v>405</c:v>
                </c:pt>
                <c:pt idx="2030">
                  <c:v>404</c:v>
                </c:pt>
                <c:pt idx="2031">
                  <c:v>408</c:v>
                </c:pt>
                <c:pt idx="2032">
                  <c:v>408</c:v>
                </c:pt>
                <c:pt idx="2033">
                  <c:v>404</c:v>
                </c:pt>
                <c:pt idx="2034">
                  <c:v>407</c:v>
                </c:pt>
                <c:pt idx="2035">
                  <c:v>407</c:v>
                </c:pt>
                <c:pt idx="2036">
                  <c:v>407</c:v>
                </c:pt>
                <c:pt idx="2037">
                  <c:v>407</c:v>
                </c:pt>
                <c:pt idx="2038">
                  <c:v>405</c:v>
                </c:pt>
                <c:pt idx="2039">
                  <c:v>406</c:v>
                </c:pt>
                <c:pt idx="2040">
                  <c:v>408</c:v>
                </c:pt>
                <c:pt idx="2041">
                  <c:v>407</c:v>
                </c:pt>
                <c:pt idx="2042">
                  <c:v>405</c:v>
                </c:pt>
                <c:pt idx="2043">
                  <c:v>407</c:v>
                </c:pt>
                <c:pt idx="2044">
                  <c:v>406</c:v>
                </c:pt>
                <c:pt idx="2045">
                  <c:v>405</c:v>
                </c:pt>
                <c:pt idx="2046">
                  <c:v>403</c:v>
                </c:pt>
                <c:pt idx="2047">
                  <c:v>405</c:v>
                </c:pt>
                <c:pt idx="2048">
                  <c:v>409</c:v>
                </c:pt>
                <c:pt idx="2049">
                  <c:v>407</c:v>
                </c:pt>
                <c:pt idx="2050">
                  <c:v>404</c:v>
                </c:pt>
                <c:pt idx="2051">
                  <c:v>408</c:v>
                </c:pt>
                <c:pt idx="2052">
                  <c:v>402</c:v>
                </c:pt>
                <c:pt idx="2053">
                  <c:v>408</c:v>
                </c:pt>
                <c:pt idx="2054">
                  <c:v>407</c:v>
                </c:pt>
                <c:pt idx="2055">
                  <c:v>408</c:v>
                </c:pt>
                <c:pt idx="2056">
                  <c:v>407</c:v>
                </c:pt>
                <c:pt idx="2057">
                  <c:v>405</c:v>
                </c:pt>
                <c:pt idx="2058">
                  <c:v>408</c:v>
                </c:pt>
                <c:pt idx="2059">
                  <c:v>409</c:v>
                </c:pt>
                <c:pt idx="2060">
                  <c:v>404</c:v>
                </c:pt>
                <c:pt idx="2061">
                  <c:v>405</c:v>
                </c:pt>
                <c:pt idx="2062">
                  <c:v>406</c:v>
                </c:pt>
                <c:pt idx="2063">
                  <c:v>409</c:v>
                </c:pt>
                <c:pt idx="2064">
                  <c:v>409</c:v>
                </c:pt>
                <c:pt idx="2065">
                  <c:v>410</c:v>
                </c:pt>
                <c:pt idx="2066">
                  <c:v>411</c:v>
                </c:pt>
                <c:pt idx="2067">
                  <c:v>408</c:v>
                </c:pt>
                <c:pt idx="2068">
                  <c:v>405</c:v>
                </c:pt>
                <c:pt idx="2069">
                  <c:v>404</c:v>
                </c:pt>
                <c:pt idx="2070">
                  <c:v>404</c:v>
                </c:pt>
                <c:pt idx="2071">
                  <c:v>409</c:v>
                </c:pt>
                <c:pt idx="2072">
                  <c:v>404</c:v>
                </c:pt>
                <c:pt idx="2073">
                  <c:v>411</c:v>
                </c:pt>
                <c:pt idx="2074">
                  <c:v>403</c:v>
                </c:pt>
                <c:pt idx="2075">
                  <c:v>405</c:v>
                </c:pt>
                <c:pt idx="2076">
                  <c:v>414</c:v>
                </c:pt>
                <c:pt idx="2077">
                  <c:v>410</c:v>
                </c:pt>
                <c:pt idx="2078">
                  <c:v>406</c:v>
                </c:pt>
                <c:pt idx="2079">
                  <c:v>409</c:v>
                </c:pt>
                <c:pt idx="2080">
                  <c:v>404</c:v>
                </c:pt>
                <c:pt idx="2081">
                  <c:v>408</c:v>
                </c:pt>
                <c:pt idx="2082">
                  <c:v>406</c:v>
                </c:pt>
                <c:pt idx="2083">
                  <c:v>409</c:v>
                </c:pt>
                <c:pt idx="2084">
                  <c:v>409</c:v>
                </c:pt>
                <c:pt idx="2085">
                  <c:v>409</c:v>
                </c:pt>
                <c:pt idx="2086">
                  <c:v>406</c:v>
                </c:pt>
                <c:pt idx="2087">
                  <c:v>407</c:v>
                </c:pt>
                <c:pt idx="2088">
                  <c:v>410</c:v>
                </c:pt>
                <c:pt idx="2089">
                  <c:v>405</c:v>
                </c:pt>
                <c:pt idx="2090">
                  <c:v>406</c:v>
                </c:pt>
                <c:pt idx="2091">
                  <c:v>406</c:v>
                </c:pt>
                <c:pt idx="2092">
                  <c:v>410</c:v>
                </c:pt>
                <c:pt idx="2093">
                  <c:v>408</c:v>
                </c:pt>
                <c:pt idx="2094">
                  <c:v>406</c:v>
                </c:pt>
                <c:pt idx="2095">
                  <c:v>408</c:v>
                </c:pt>
                <c:pt idx="2096">
                  <c:v>411</c:v>
                </c:pt>
                <c:pt idx="2097">
                  <c:v>406</c:v>
                </c:pt>
                <c:pt idx="2098">
                  <c:v>408</c:v>
                </c:pt>
                <c:pt idx="2099">
                  <c:v>409</c:v>
                </c:pt>
                <c:pt idx="2100">
                  <c:v>410</c:v>
                </c:pt>
                <c:pt idx="2101">
                  <c:v>404</c:v>
                </c:pt>
                <c:pt idx="2102">
                  <c:v>409</c:v>
                </c:pt>
                <c:pt idx="2103">
                  <c:v>411</c:v>
                </c:pt>
                <c:pt idx="2104">
                  <c:v>408</c:v>
                </c:pt>
                <c:pt idx="2105">
                  <c:v>408</c:v>
                </c:pt>
                <c:pt idx="2106">
                  <c:v>409</c:v>
                </c:pt>
                <c:pt idx="2107">
                  <c:v>406</c:v>
                </c:pt>
                <c:pt idx="2108">
                  <c:v>410</c:v>
                </c:pt>
                <c:pt idx="2109">
                  <c:v>407</c:v>
                </c:pt>
                <c:pt idx="2110">
                  <c:v>407</c:v>
                </c:pt>
                <c:pt idx="2111">
                  <c:v>408</c:v>
                </c:pt>
                <c:pt idx="2112">
                  <c:v>406</c:v>
                </c:pt>
                <c:pt idx="2113">
                  <c:v>406</c:v>
                </c:pt>
                <c:pt idx="2114">
                  <c:v>407</c:v>
                </c:pt>
                <c:pt idx="2115">
                  <c:v>405</c:v>
                </c:pt>
                <c:pt idx="2116">
                  <c:v>405</c:v>
                </c:pt>
                <c:pt idx="2117">
                  <c:v>409</c:v>
                </c:pt>
                <c:pt idx="2118">
                  <c:v>409</c:v>
                </c:pt>
                <c:pt idx="2119">
                  <c:v>406</c:v>
                </c:pt>
                <c:pt idx="2120">
                  <c:v>401</c:v>
                </c:pt>
                <c:pt idx="2121">
                  <c:v>405</c:v>
                </c:pt>
                <c:pt idx="2122">
                  <c:v>408</c:v>
                </c:pt>
                <c:pt idx="2123">
                  <c:v>410</c:v>
                </c:pt>
                <c:pt idx="2124">
                  <c:v>409</c:v>
                </c:pt>
                <c:pt idx="2125">
                  <c:v>405</c:v>
                </c:pt>
                <c:pt idx="2126">
                  <c:v>404</c:v>
                </c:pt>
                <c:pt idx="2127">
                  <c:v>406</c:v>
                </c:pt>
                <c:pt idx="2128">
                  <c:v>409</c:v>
                </c:pt>
                <c:pt idx="2129">
                  <c:v>410</c:v>
                </c:pt>
                <c:pt idx="2130">
                  <c:v>408</c:v>
                </c:pt>
                <c:pt idx="2131">
                  <c:v>405</c:v>
                </c:pt>
                <c:pt idx="2132">
                  <c:v>407</c:v>
                </c:pt>
                <c:pt idx="2133">
                  <c:v>403</c:v>
                </c:pt>
                <c:pt idx="2134">
                  <c:v>404</c:v>
                </c:pt>
                <c:pt idx="2135">
                  <c:v>407</c:v>
                </c:pt>
                <c:pt idx="2136">
                  <c:v>406</c:v>
                </c:pt>
                <c:pt idx="2137">
                  <c:v>408</c:v>
                </c:pt>
                <c:pt idx="2138">
                  <c:v>404</c:v>
                </c:pt>
                <c:pt idx="2139">
                  <c:v>405</c:v>
                </c:pt>
                <c:pt idx="2140">
                  <c:v>403</c:v>
                </c:pt>
                <c:pt idx="2141">
                  <c:v>410</c:v>
                </c:pt>
                <c:pt idx="2142">
                  <c:v>407</c:v>
                </c:pt>
                <c:pt idx="2143">
                  <c:v>406</c:v>
                </c:pt>
                <c:pt idx="2144">
                  <c:v>413</c:v>
                </c:pt>
                <c:pt idx="2145">
                  <c:v>407</c:v>
                </c:pt>
                <c:pt idx="2146">
                  <c:v>407</c:v>
                </c:pt>
                <c:pt idx="2147">
                  <c:v>407</c:v>
                </c:pt>
                <c:pt idx="2148">
                  <c:v>404</c:v>
                </c:pt>
                <c:pt idx="2149">
                  <c:v>407</c:v>
                </c:pt>
                <c:pt idx="2150">
                  <c:v>406</c:v>
                </c:pt>
                <c:pt idx="2151">
                  <c:v>403</c:v>
                </c:pt>
                <c:pt idx="2152">
                  <c:v>405</c:v>
                </c:pt>
                <c:pt idx="2153">
                  <c:v>404</c:v>
                </c:pt>
                <c:pt idx="2154">
                  <c:v>407</c:v>
                </c:pt>
                <c:pt idx="2155">
                  <c:v>406</c:v>
                </c:pt>
                <c:pt idx="2156">
                  <c:v>405</c:v>
                </c:pt>
                <c:pt idx="2157">
                  <c:v>405</c:v>
                </c:pt>
                <c:pt idx="2158">
                  <c:v>406</c:v>
                </c:pt>
                <c:pt idx="2159">
                  <c:v>406</c:v>
                </c:pt>
                <c:pt idx="2160">
                  <c:v>411</c:v>
                </c:pt>
                <c:pt idx="2161">
                  <c:v>404</c:v>
                </c:pt>
                <c:pt idx="2162">
                  <c:v>405</c:v>
                </c:pt>
                <c:pt idx="2163">
                  <c:v>408</c:v>
                </c:pt>
                <c:pt idx="2164">
                  <c:v>407</c:v>
                </c:pt>
                <c:pt idx="2165">
                  <c:v>403</c:v>
                </c:pt>
                <c:pt idx="2166">
                  <c:v>405</c:v>
                </c:pt>
                <c:pt idx="2167">
                  <c:v>409</c:v>
                </c:pt>
                <c:pt idx="2168">
                  <c:v>412</c:v>
                </c:pt>
                <c:pt idx="2169">
                  <c:v>402</c:v>
                </c:pt>
                <c:pt idx="2170">
                  <c:v>405</c:v>
                </c:pt>
                <c:pt idx="2171">
                  <c:v>405</c:v>
                </c:pt>
                <c:pt idx="2172">
                  <c:v>403</c:v>
                </c:pt>
                <c:pt idx="2173">
                  <c:v>403</c:v>
                </c:pt>
                <c:pt idx="2174">
                  <c:v>404</c:v>
                </c:pt>
                <c:pt idx="2175">
                  <c:v>404</c:v>
                </c:pt>
                <c:pt idx="2176">
                  <c:v>410</c:v>
                </c:pt>
                <c:pt idx="2177">
                  <c:v>404</c:v>
                </c:pt>
                <c:pt idx="2178">
                  <c:v>403</c:v>
                </c:pt>
                <c:pt idx="2179">
                  <c:v>405</c:v>
                </c:pt>
                <c:pt idx="2180">
                  <c:v>405</c:v>
                </c:pt>
                <c:pt idx="2181">
                  <c:v>404</c:v>
                </c:pt>
                <c:pt idx="2182">
                  <c:v>404</c:v>
                </c:pt>
                <c:pt idx="2183">
                  <c:v>408</c:v>
                </c:pt>
                <c:pt idx="2184">
                  <c:v>406</c:v>
                </c:pt>
                <c:pt idx="2185">
                  <c:v>405</c:v>
                </c:pt>
                <c:pt idx="2186">
                  <c:v>405</c:v>
                </c:pt>
                <c:pt idx="2187">
                  <c:v>402</c:v>
                </c:pt>
                <c:pt idx="2188">
                  <c:v>406</c:v>
                </c:pt>
                <c:pt idx="2189">
                  <c:v>408</c:v>
                </c:pt>
                <c:pt idx="2190">
                  <c:v>408</c:v>
                </c:pt>
                <c:pt idx="2191">
                  <c:v>405</c:v>
                </c:pt>
                <c:pt idx="2192">
                  <c:v>404</c:v>
                </c:pt>
                <c:pt idx="2193">
                  <c:v>407</c:v>
                </c:pt>
                <c:pt idx="2194">
                  <c:v>407</c:v>
                </c:pt>
                <c:pt idx="2195">
                  <c:v>405</c:v>
                </c:pt>
                <c:pt idx="2196">
                  <c:v>404</c:v>
                </c:pt>
                <c:pt idx="2197">
                  <c:v>413</c:v>
                </c:pt>
                <c:pt idx="2198">
                  <c:v>405</c:v>
                </c:pt>
                <c:pt idx="2199">
                  <c:v>405</c:v>
                </c:pt>
                <c:pt idx="2200">
                  <c:v>401</c:v>
                </c:pt>
                <c:pt idx="2201">
                  <c:v>408</c:v>
                </c:pt>
                <c:pt idx="2202">
                  <c:v>409</c:v>
                </c:pt>
                <c:pt idx="2203">
                  <c:v>404</c:v>
                </c:pt>
                <c:pt idx="2204">
                  <c:v>404</c:v>
                </c:pt>
                <c:pt idx="2205">
                  <c:v>410</c:v>
                </c:pt>
                <c:pt idx="2206">
                  <c:v>403</c:v>
                </c:pt>
                <c:pt idx="2207">
                  <c:v>405</c:v>
                </c:pt>
                <c:pt idx="2208">
                  <c:v>407</c:v>
                </c:pt>
                <c:pt idx="2209">
                  <c:v>404</c:v>
                </c:pt>
                <c:pt idx="2210">
                  <c:v>407</c:v>
                </c:pt>
                <c:pt idx="2211">
                  <c:v>405</c:v>
                </c:pt>
                <c:pt idx="2212">
                  <c:v>408</c:v>
                </c:pt>
                <c:pt idx="2213">
                  <c:v>405</c:v>
                </c:pt>
                <c:pt idx="2214">
                  <c:v>408</c:v>
                </c:pt>
                <c:pt idx="2215">
                  <c:v>404</c:v>
                </c:pt>
                <c:pt idx="2216">
                  <c:v>405</c:v>
                </c:pt>
                <c:pt idx="2217">
                  <c:v>408</c:v>
                </c:pt>
                <c:pt idx="2218">
                  <c:v>405</c:v>
                </c:pt>
                <c:pt idx="2219">
                  <c:v>405</c:v>
                </c:pt>
                <c:pt idx="2220">
                  <c:v>408</c:v>
                </c:pt>
                <c:pt idx="2221">
                  <c:v>405</c:v>
                </c:pt>
                <c:pt idx="2222">
                  <c:v>405</c:v>
                </c:pt>
                <c:pt idx="2223">
                  <c:v>404</c:v>
                </c:pt>
                <c:pt idx="2224">
                  <c:v>405</c:v>
                </c:pt>
                <c:pt idx="2225">
                  <c:v>410</c:v>
                </c:pt>
                <c:pt idx="2226">
                  <c:v>408</c:v>
                </c:pt>
                <c:pt idx="2227">
                  <c:v>404</c:v>
                </c:pt>
                <c:pt idx="2228">
                  <c:v>403</c:v>
                </c:pt>
                <c:pt idx="2229">
                  <c:v>406</c:v>
                </c:pt>
                <c:pt idx="2230">
                  <c:v>404</c:v>
                </c:pt>
                <c:pt idx="2231">
                  <c:v>407</c:v>
                </c:pt>
                <c:pt idx="2232">
                  <c:v>404</c:v>
                </c:pt>
                <c:pt idx="2233">
                  <c:v>406</c:v>
                </c:pt>
                <c:pt idx="2234">
                  <c:v>406</c:v>
                </c:pt>
                <c:pt idx="2235">
                  <c:v>407</c:v>
                </c:pt>
                <c:pt idx="2236">
                  <c:v>405</c:v>
                </c:pt>
                <c:pt idx="2237">
                  <c:v>412</c:v>
                </c:pt>
                <c:pt idx="2238">
                  <c:v>404</c:v>
                </c:pt>
                <c:pt idx="2239">
                  <c:v>404</c:v>
                </c:pt>
                <c:pt idx="2240">
                  <c:v>409</c:v>
                </c:pt>
                <c:pt idx="2241">
                  <c:v>405</c:v>
                </c:pt>
                <c:pt idx="2242">
                  <c:v>402</c:v>
                </c:pt>
                <c:pt idx="2243">
                  <c:v>402</c:v>
                </c:pt>
                <c:pt idx="2244">
                  <c:v>409</c:v>
                </c:pt>
                <c:pt idx="2245">
                  <c:v>404</c:v>
                </c:pt>
                <c:pt idx="2246">
                  <c:v>405</c:v>
                </c:pt>
                <c:pt idx="2247">
                  <c:v>406</c:v>
                </c:pt>
                <c:pt idx="2248">
                  <c:v>404</c:v>
                </c:pt>
                <c:pt idx="2249">
                  <c:v>405</c:v>
                </c:pt>
                <c:pt idx="2250">
                  <c:v>402</c:v>
                </c:pt>
                <c:pt idx="2251">
                  <c:v>404</c:v>
                </c:pt>
                <c:pt idx="2252">
                  <c:v>403</c:v>
                </c:pt>
                <c:pt idx="2253">
                  <c:v>404</c:v>
                </c:pt>
                <c:pt idx="2254">
                  <c:v>408</c:v>
                </c:pt>
                <c:pt idx="2255">
                  <c:v>405</c:v>
                </c:pt>
                <c:pt idx="2256">
                  <c:v>407</c:v>
                </c:pt>
                <c:pt idx="2257">
                  <c:v>405</c:v>
                </c:pt>
                <c:pt idx="2258">
                  <c:v>406</c:v>
                </c:pt>
                <c:pt idx="2259">
                  <c:v>404</c:v>
                </c:pt>
                <c:pt idx="2260">
                  <c:v>403</c:v>
                </c:pt>
                <c:pt idx="2261">
                  <c:v>404</c:v>
                </c:pt>
                <c:pt idx="2262">
                  <c:v>404</c:v>
                </c:pt>
                <c:pt idx="2263">
                  <c:v>406</c:v>
                </c:pt>
                <c:pt idx="2264">
                  <c:v>404</c:v>
                </c:pt>
                <c:pt idx="2265">
                  <c:v>405</c:v>
                </c:pt>
                <c:pt idx="2266">
                  <c:v>406</c:v>
                </c:pt>
                <c:pt idx="2267">
                  <c:v>407</c:v>
                </c:pt>
                <c:pt idx="2268">
                  <c:v>410</c:v>
                </c:pt>
                <c:pt idx="2269">
                  <c:v>407</c:v>
                </c:pt>
                <c:pt idx="2270">
                  <c:v>406</c:v>
                </c:pt>
                <c:pt idx="2271">
                  <c:v>404</c:v>
                </c:pt>
                <c:pt idx="2272">
                  <c:v>407</c:v>
                </c:pt>
                <c:pt idx="2273">
                  <c:v>404</c:v>
                </c:pt>
                <c:pt idx="2274">
                  <c:v>410</c:v>
                </c:pt>
                <c:pt idx="2275">
                  <c:v>406</c:v>
                </c:pt>
                <c:pt idx="2276">
                  <c:v>408</c:v>
                </c:pt>
                <c:pt idx="2277">
                  <c:v>404</c:v>
                </c:pt>
                <c:pt idx="2278">
                  <c:v>404</c:v>
                </c:pt>
                <c:pt idx="2279">
                  <c:v>409</c:v>
                </c:pt>
                <c:pt idx="2280">
                  <c:v>407</c:v>
                </c:pt>
                <c:pt idx="2281">
                  <c:v>408</c:v>
                </c:pt>
                <c:pt idx="2282">
                  <c:v>403</c:v>
                </c:pt>
                <c:pt idx="2283">
                  <c:v>403</c:v>
                </c:pt>
                <c:pt idx="2284">
                  <c:v>406</c:v>
                </c:pt>
                <c:pt idx="2285">
                  <c:v>403</c:v>
                </c:pt>
                <c:pt idx="2286">
                  <c:v>406</c:v>
                </c:pt>
                <c:pt idx="2287">
                  <c:v>405</c:v>
                </c:pt>
                <c:pt idx="2288">
                  <c:v>409</c:v>
                </c:pt>
                <c:pt idx="2289">
                  <c:v>404</c:v>
                </c:pt>
                <c:pt idx="2290">
                  <c:v>413</c:v>
                </c:pt>
                <c:pt idx="2291">
                  <c:v>405</c:v>
                </c:pt>
                <c:pt idx="2292">
                  <c:v>404</c:v>
                </c:pt>
                <c:pt idx="2293">
                  <c:v>406</c:v>
                </c:pt>
                <c:pt idx="2294">
                  <c:v>405</c:v>
                </c:pt>
                <c:pt idx="2295">
                  <c:v>406</c:v>
                </c:pt>
                <c:pt idx="2296">
                  <c:v>408</c:v>
                </c:pt>
                <c:pt idx="2297">
                  <c:v>403</c:v>
                </c:pt>
                <c:pt idx="2298">
                  <c:v>402</c:v>
                </c:pt>
                <c:pt idx="2299">
                  <c:v>405</c:v>
                </c:pt>
                <c:pt idx="2300">
                  <c:v>402</c:v>
                </c:pt>
                <c:pt idx="2301">
                  <c:v>405</c:v>
                </c:pt>
                <c:pt idx="2302">
                  <c:v>404</c:v>
                </c:pt>
                <c:pt idx="2303">
                  <c:v>408</c:v>
                </c:pt>
                <c:pt idx="2304">
                  <c:v>406</c:v>
                </c:pt>
                <c:pt idx="2305">
                  <c:v>402</c:v>
                </c:pt>
                <c:pt idx="2306">
                  <c:v>407</c:v>
                </c:pt>
                <c:pt idx="2307">
                  <c:v>408</c:v>
                </c:pt>
                <c:pt idx="2308">
                  <c:v>403</c:v>
                </c:pt>
                <c:pt idx="2309">
                  <c:v>409</c:v>
                </c:pt>
                <c:pt idx="2310">
                  <c:v>409</c:v>
                </c:pt>
                <c:pt idx="2311">
                  <c:v>409</c:v>
                </c:pt>
                <c:pt idx="2312">
                  <c:v>409</c:v>
                </c:pt>
                <c:pt idx="2313">
                  <c:v>403</c:v>
                </c:pt>
                <c:pt idx="2314">
                  <c:v>407</c:v>
                </c:pt>
                <c:pt idx="2315">
                  <c:v>403</c:v>
                </c:pt>
                <c:pt idx="2316">
                  <c:v>406</c:v>
                </c:pt>
                <c:pt idx="2317">
                  <c:v>404</c:v>
                </c:pt>
                <c:pt idx="2318">
                  <c:v>408</c:v>
                </c:pt>
                <c:pt idx="2319">
                  <c:v>405</c:v>
                </c:pt>
                <c:pt idx="2320">
                  <c:v>406</c:v>
                </c:pt>
                <c:pt idx="2321">
                  <c:v>405</c:v>
                </c:pt>
                <c:pt idx="2322">
                  <c:v>407</c:v>
                </c:pt>
                <c:pt idx="2323">
                  <c:v>409</c:v>
                </c:pt>
                <c:pt idx="2324">
                  <c:v>407</c:v>
                </c:pt>
                <c:pt idx="2325">
                  <c:v>414</c:v>
                </c:pt>
                <c:pt idx="2326">
                  <c:v>412</c:v>
                </c:pt>
                <c:pt idx="2327">
                  <c:v>409</c:v>
                </c:pt>
                <c:pt idx="2328">
                  <c:v>403</c:v>
                </c:pt>
                <c:pt idx="2329">
                  <c:v>406</c:v>
                </c:pt>
                <c:pt idx="2330">
                  <c:v>411</c:v>
                </c:pt>
                <c:pt idx="2331">
                  <c:v>412</c:v>
                </c:pt>
                <c:pt idx="2332">
                  <c:v>409</c:v>
                </c:pt>
                <c:pt idx="2333">
                  <c:v>406</c:v>
                </c:pt>
                <c:pt idx="2334">
                  <c:v>404</c:v>
                </c:pt>
                <c:pt idx="2335">
                  <c:v>409</c:v>
                </c:pt>
                <c:pt idx="2336">
                  <c:v>410</c:v>
                </c:pt>
                <c:pt idx="2337">
                  <c:v>409</c:v>
                </c:pt>
                <c:pt idx="2338">
                  <c:v>403</c:v>
                </c:pt>
                <c:pt idx="2339">
                  <c:v>410</c:v>
                </c:pt>
                <c:pt idx="2340">
                  <c:v>410</c:v>
                </c:pt>
                <c:pt idx="2341">
                  <c:v>406</c:v>
                </c:pt>
                <c:pt idx="2342">
                  <c:v>403</c:v>
                </c:pt>
                <c:pt idx="2343">
                  <c:v>406</c:v>
                </c:pt>
                <c:pt idx="2344">
                  <c:v>406</c:v>
                </c:pt>
                <c:pt idx="2345">
                  <c:v>410</c:v>
                </c:pt>
                <c:pt idx="2346">
                  <c:v>407</c:v>
                </c:pt>
                <c:pt idx="2347">
                  <c:v>410</c:v>
                </c:pt>
                <c:pt idx="2348">
                  <c:v>406</c:v>
                </c:pt>
                <c:pt idx="2349">
                  <c:v>405</c:v>
                </c:pt>
                <c:pt idx="2350">
                  <c:v>405</c:v>
                </c:pt>
                <c:pt idx="2351">
                  <c:v>408</c:v>
                </c:pt>
                <c:pt idx="2352">
                  <c:v>408</c:v>
                </c:pt>
                <c:pt idx="2353">
                  <c:v>413</c:v>
                </c:pt>
                <c:pt idx="2354">
                  <c:v>409</c:v>
                </c:pt>
                <c:pt idx="2355">
                  <c:v>409</c:v>
                </c:pt>
                <c:pt idx="2356">
                  <c:v>404</c:v>
                </c:pt>
                <c:pt idx="2357">
                  <c:v>406</c:v>
                </c:pt>
                <c:pt idx="2358">
                  <c:v>407</c:v>
                </c:pt>
                <c:pt idx="2359">
                  <c:v>410</c:v>
                </c:pt>
                <c:pt idx="2360">
                  <c:v>408</c:v>
                </c:pt>
                <c:pt idx="2361">
                  <c:v>409</c:v>
                </c:pt>
                <c:pt idx="2362">
                  <c:v>409</c:v>
                </c:pt>
                <c:pt idx="2363">
                  <c:v>408</c:v>
                </c:pt>
                <c:pt idx="2364">
                  <c:v>407</c:v>
                </c:pt>
                <c:pt idx="2365">
                  <c:v>411</c:v>
                </c:pt>
                <c:pt idx="2366">
                  <c:v>413</c:v>
                </c:pt>
                <c:pt idx="2367">
                  <c:v>410</c:v>
                </c:pt>
                <c:pt idx="2368">
                  <c:v>405</c:v>
                </c:pt>
                <c:pt idx="2369">
                  <c:v>407</c:v>
                </c:pt>
                <c:pt idx="2370">
                  <c:v>407</c:v>
                </c:pt>
                <c:pt idx="2371">
                  <c:v>406</c:v>
                </c:pt>
                <c:pt idx="2372">
                  <c:v>409</c:v>
                </c:pt>
                <c:pt idx="2373">
                  <c:v>411</c:v>
                </c:pt>
                <c:pt idx="2374">
                  <c:v>415</c:v>
                </c:pt>
                <c:pt idx="2375">
                  <c:v>419</c:v>
                </c:pt>
                <c:pt idx="2376">
                  <c:v>412</c:v>
                </c:pt>
                <c:pt idx="2377">
                  <c:v>418</c:v>
                </c:pt>
                <c:pt idx="2378">
                  <c:v>412</c:v>
                </c:pt>
                <c:pt idx="2379">
                  <c:v>417</c:v>
                </c:pt>
                <c:pt idx="2380">
                  <c:v>416</c:v>
                </c:pt>
                <c:pt idx="2381">
                  <c:v>409</c:v>
                </c:pt>
                <c:pt idx="2382">
                  <c:v>419</c:v>
                </c:pt>
                <c:pt idx="2383">
                  <c:v>412</c:v>
                </c:pt>
                <c:pt idx="2384">
                  <c:v>418</c:v>
                </c:pt>
                <c:pt idx="2385">
                  <c:v>419</c:v>
                </c:pt>
                <c:pt idx="2386">
                  <c:v>420</c:v>
                </c:pt>
                <c:pt idx="2387">
                  <c:v>418</c:v>
                </c:pt>
                <c:pt idx="2388">
                  <c:v>422</c:v>
                </c:pt>
                <c:pt idx="2389">
                  <c:v>425</c:v>
                </c:pt>
                <c:pt idx="2390">
                  <c:v>424</c:v>
                </c:pt>
                <c:pt idx="2391">
                  <c:v>436</c:v>
                </c:pt>
                <c:pt idx="2392">
                  <c:v>437</c:v>
                </c:pt>
                <c:pt idx="2393">
                  <c:v>437</c:v>
                </c:pt>
                <c:pt idx="2394">
                  <c:v>444</c:v>
                </c:pt>
                <c:pt idx="2395">
                  <c:v>445</c:v>
                </c:pt>
                <c:pt idx="2396">
                  <c:v>446</c:v>
                </c:pt>
                <c:pt idx="2397">
                  <c:v>455</c:v>
                </c:pt>
                <c:pt idx="2398">
                  <c:v>448</c:v>
                </c:pt>
                <c:pt idx="2399">
                  <c:v>449</c:v>
                </c:pt>
                <c:pt idx="2400">
                  <c:v>458</c:v>
                </c:pt>
                <c:pt idx="2401">
                  <c:v>473</c:v>
                </c:pt>
                <c:pt idx="2402">
                  <c:v>474</c:v>
                </c:pt>
                <c:pt idx="2403">
                  <c:v>468</c:v>
                </c:pt>
                <c:pt idx="2404">
                  <c:v>479</c:v>
                </c:pt>
                <c:pt idx="2405">
                  <c:v>509</c:v>
                </c:pt>
                <c:pt idx="2406">
                  <c:v>493</c:v>
                </c:pt>
                <c:pt idx="2407">
                  <c:v>489</c:v>
                </c:pt>
                <c:pt idx="2408">
                  <c:v>505</c:v>
                </c:pt>
                <c:pt idx="2409">
                  <c:v>510</c:v>
                </c:pt>
                <c:pt idx="2410">
                  <c:v>504</c:v>
                </c:pt>
                <c:pt idx="2411">
                  <c:v>506</c:v>
                </c:pt>
                <c:pt idx="2412">
                  <c:v>495</c:v>
                </c:pt>
                <c:pt idx="2413">
                  <c:v>488</c:v>
                </c:pt>
                <c:pt idx="2414">
                  <c:v>493</c:v>
                </c:pt>
                <c:pt idx="2415">
                  <c:v>486</c:v>
                </c:pt>
                <c:pt idx="2416">
                  <c:v>500</c:v>
                </c:pt>
                <c:pt idx="2417">
                  <c:v>487</c:v>
                </c:pt>
                <c:pt idx="2418">
                  <c:v>473</c:v>
                </c:pt>
                <c:pt idx="2419">
                  <c:v>485</c:v>
                </c:pt>
                <c:pt idx="2420">
                  <c:v>470</c:v>
                </c:pt>
                <c:pt idx="2421">
                  <c:v>460</c:v>
                </c:pt>
                <c:pt idx="2422">
                  <c:v>470</c:v>
                </c:pt>
                <c:pt idx="2423">
                  <c:v>470</c:v>
                </c:pt>
                <c:pt idx="2424">
                  <c:v>454</c:v>
                </c:pt>
                <c:pt idx="2425">
                  <c:v>451</c:v>
                </c:pt>
                <c:pt idx="2426">
                  <c:v>445</c:v>
                </c:pt>
                <c:pt idx="2427">
                  <c:v>446</c:v>
                </c:pt>
                <c:pt idx="2428">
                  <c:v>432</c:v>
                </c:pt>
                <c:pt idx="2429">
                  <c:v>435</c:v>
                </c:pt>
                <c:pt idx="2430">
                  <c:v>445</c:v>
                </c:pt>
                <c:pt idx="2431">
                  <c:v>426</c:v>
                </c:pt>
                <c:pt idx="2432">
                  <c:v>431</c:v>
                </c:pt>
                <c:pt idx="2433">
                  <c:v>423</c:v>
                </c:pt>
                <c:pt idx="2434">
                  <c:v>417</c:v>
                </c:pt>
                <c:pt idx="2435">
                  <c:v>427</c:v>
                </c:pt>
                <c:pt idx="2436">
                  <c:v>418</c:v>
                </c:pt>
                <c:pt idx="2437">
                  <c:v>424</c:v>
                </c:pt>
                <c:pt idx="2438">
                  <c:v>422</c:v>
                </c:pt>
                <c:pt idx="2439">
                  <c:v>418</c:v>
                </c:pt>
                <c:pt idx="2440">
                  <c:v>419</c:v>
                </c:pt>
                <c:pt idx="2441">
                  <c:v>422</c:v>
                </c:pt>
                <c:pt idx="2442">
                  <c:v>416</c:v>
                </c:pt>
                <c:pt idx="2443">
                  <c:v>410</c:v>
                </c:pt>
                <c:pt idx="2444">
                  <c:v>412</c:v>
                </c:pt>
                <c:pt idx="2445">
                  <c:v>412</c:v>
                </c:pt>
                <c:pt idx="2446">
                  <c:v>409</c:v>
                </c:pt>
                <c:pt idx="2447">
                  <c:v>413</c:v>
                </c:pt>
                <c:pt idx="2448">
                  <c:v>410</c:v>
                </c:pt>
                <c:pt idx="2449">
                  <c:v>411</c:v>
                </c:pt>
                <c:pt idx="2450">
                  <c:v>417</c:v>
                </c:pt>
                <c:pt idx="2451">
                  <c:v>410</c:v>
                </c:pt>
                <c:pt idx="2452">
                  <c:v>410</c:v>
                </c:pt>
                <c:pt idx="2453">
                  <c:v>404</c:v>
                </c:pt>
                <c:pt idx="2454">
                  <c:v>408</c:v>
                </c:pt>
                <c:pt idx="2455">
                  <c:v>409</c:v>
                </c:pt>
                <c:pt idx="2456">
                  <c:v>412</c:v>
                </c:pt>
                <c:pt idx="2457">
                  <c:v>404</c:v>
                </c:pt>
                <c:pt idx="2458">
                  <c:v>408</c:v>
                </c:pt>
                <c:pt idx="2459">
                  <c:v>411</c:v>
                </c:pt>
                <c:pt idx="2460">
                  <c:v>407</c:v>
                </c:pt>
                <c:pt idx="2461">
                  <c:v>413</c:v>
                </c:pt>
                <c:pt idx="2462">
                  <c:v>412</c:v>
                </c:pt>
                <c:pt idx="2463">
                  <c:v>414</c:v>
                </c:pt>
                <c:pt idx="2464">
                  <c:v>412</c:v>
                </c:pt>
                <c:pt idx="2465">
                  <c:v>412</c:v>
                </c:pt>
                <c:pt idx="2466">
                  <c:v>409</c:v>
                </c:pt>
                <c:pt idx="2467">
                  <c:v>415</c:v>
                </c:pt>
                <c:pt idx="2468">
                  <c:v>406</c:v>
                </c:pt>
                <c:pt idx="2469">
                  <c:v>408</c:v>
                </c:pt>
                <c:pt idx="2470">
                  <c:v>416</c:v>
                </c:pt>
                <c:pt idx="2471">
                  <c:v>408</c:v>
                </c:pt>
                <c:pt idx="2472">
                  <c:v>409</c:v>
                </c:pt>
                <c:pt idx="2473">
                  <c:v>411</c:v>
                </c:pt>
                <c:pt idx="2474">
                  <c:v>407</c:v>
                </c:pt>
                <c:pt idx="2475">
                  <c:v>410</c:v>
                </c:pt>
                <c:pt idx="2476">
                  <c:v>418</c:v>
                </c:pt>
                <c:pt idx="2477">
                  <c:v>409</c:v>
                </c:pt>
                <c:pt idx="2478">
                  <c:v>413</c:v>
                </c:pt>
                <c:pt idx="2479">
                  <c:v>413</c:v>
                </c:pt>
                <c:pt idx="2480">
                  <c:v>415</c:v>
                </c:pt>
                <c:pt idx="2481">
                  <c:v>415</c:v>
                </c:pt>
                <c:pt idx="2482">
                  <c:v>414</c:v>
                </c:pt>
                <c:pt idx="2483">
                  <c:v>421</c:v>
                </c:pt>
                <c:pt idx="2484">
                  <c:v>437</c:v>
                </c:pt>
                <c:pt idx="2485">
                  <c:v>430</c:v>
                </c:pt>
                <c:pt idx="2486">
                  <c:v>430</c:v>
                </c:pt>
                <c:pt idx="2487">
                  <c:v>428</c:v>
                </c:pt>
                <c:pt idx="2488">
                  <c:v>430</c:v>
                </c:pt>
                <c:pt idx="2489">
                  <c:v>439</c:v>
                </c:pt>
                <c:pt idx="2490">
                  <c:v>423</c:v>
                </c:pt>
                <c:pt idx="2491">
                  <c:v>426</c:v>
                </c:pt>
                <c:pt idx="2492">
                  <c:v>430</c:v>
                </c:pt>
                <c:pt idx="2493">
                  <c:v>428</c:v>
                </c:pt>
                <c:pt idx="2494">
                  <c:v>432</c:v>
                </c:pt>
                <c:pt idx="2495">
                  <c:v>421</c:v>
                </c:pt>
                <c:pt idx="2496">
                  <c:v>427</c:v>
                </c:pt>
                <c:pt idx="2497">
                  <c:v>418</c:v>
                </c:pt>
                <c:pt idx="2498">
                  <c:v>421</c:v>
                </c:pt>
                <c:pt idx="2499">
                  <c:v>417</c:v>
                </c:pt>
                <c:pt idx="2500">
                  <c:v>415</c:v>
                </c:pt>
                <c:pt idx="2501">
                  <c:v>415</c:v>
                </c:pt>
                <c:pt idx="2502">
                  <c:v>415</c:v>
                </c:pt>
                <c:pt idx="2503">
                  <c:v>406</c:v>
                </c:pt>
                <c:pt idx="2504">
                  <c:v>411</c:v>
                </c:pt>
                <c:pt idx="2505">
                  <c:v>406</c:v>
                </c:pt>
                <c:pt idx="2506">
                  <c:v>408</c:v>
                </c:pt>
                <c:pt idx="2507">
                  <c:v>407</c:v>
                </c:pt>
                <c:pt idx="2508">
                  <c:v>406</c:v>
                </c:pt>
                <c:pt idx="2509">
                  <c:v>411</c:v>
                </c:pt>
                <c:pt idx="2510">
                  <c:v>411</c:v>
                </c:pt>
                <c:pt idx="2511">
                  <c:v>406</c:v>
                </c:pt>
                <c:pt idx="2512">
                  <c:v>405</c:v>
                </c:pt>
                <c:pt idx="2513">
                  <c:v>407</c:v>
                </c:pt>
                <c:pt idx="2514">
                  <c:v>407</c:v>
                </c:pt>
                <c:pt idx="2515">
                  <c:v>411</c:v>
                </c:pt>
                <c:pt idx="2516">
                  <c:v>407</c:v>
                </c:pt>
                <c:pt idx="2517">
                  <c:v>403</c:v>
                </c:pt>
                <c:pt idx="2518">
                  <c:v>405</c:v>
                </c:pt>
                <c:pt idx="2519">
                  <c:v>410</c:v>
                </c:pt>
                <c:pt idx="2520">
                  <c:v>408</c:v>
                </c:pt>
                <c:pt idx="2521">
                  <c:v>403</c:v>
                </c:pt>
                <c:pt idx="2522">
                  <c:v>407</c:v>
                </c:pt>
                <c:pt idx="2523">
                  <c:v>406</c:v>
                </c:pt>
                <c:pt idx="2524">
                  <c:v>406</c:v>
                </c:pt>
                <c:pt idx="2525">
                  <c:v>408</c:v>
                </c:pt>
                <c:pt idx="2526">
                  <c:v>407</c:v>
                </c:pt>
                <c:pt idx="2527">
                  <c:v>404</c:v>
                </c:pt>
                <c:pt idx="2528">
                  <c:v>407</c:v>
                </c:pt>
                <c:pt idx="2529">
                  <c:v>412</c:v>
                </c:pt>
                <c:pt idx="2530">
                  <c:v>405</c:v>
                </c:pt>
                <c:pt idx="2531">
                  <c:v>403</c:v>
                </c:pt>
                <c:pt idx="2532">
                  <c:v>404</c:v>
                </c:pt>
                <c:pt idx="2533">
                  <c:v>403</c:v>
                </c:pt>
                <c:pt idx="2534">
                  <c:v>405</c:v>
                </c:pt>
                <c:pt idx="2535">
                  <c:v>412</c:v>
                </c:pt>
                <c:pt idx="2536">
                  <c:v>407</c:v>
                </c:pt>
                <c:pt idx="2537">
                  <c:v>408</c:v>
                </c:pt>
                <c:pt idx="2538">
                  <c:v>406</c:v>
                </c:pt>
                <c:pt idx="2539">
                  <c:v>407</c:v>
                </c:pt>
                <c:pt idx="2540">
                  <c:v>406</c:v>
                </c:pt>
                <c:pt idx="2541">
                  <c:v>409</c:v>
                </c:pt>
                <c:pt idx="2542">
                  <c:v>406</c:v>
                </c:pt>
                <c:pt idx="2543">
                  <c:v>405</c:v>
                </c:pt>
                <c:pt idx="2544">
                  <c:v>403</c:v>
                </c:pt>
                <c:pt idx="2545">
                  <c:v>404</c:v>
                </c:pt>
                <c:pt idx="2546">
                  <c:v>410</c:v>
                </c:pt>
                <c:pt idx="2547">
                  <c:v>405</c:v>
                </c:pt>
                <c:pt idx="2548">
                  <c:v>403</c:v>
                </c:pt>
                <c:pt idx="2549">
                  <c:v>405</c:v>
                </c:pt>
                <c:pt idx="2550">
                  <c:v>405</c:v>
                </c:pt>
                <c:pt idx="2551">
                  <c:v>405</c:v>
                </c:pt>
                <c:pt idx="2552">
                  <c:v>407</c:v>
                </c:pt>
                <c:pt idx="2553">
                  <c:v>404</c:v>
                </c:pt>
                <c:pt idx="2554">
                  <c:v>403</c:v>
                </c:pt>
                <c:pt idx="2555">
                  <c:v>408</c:v>
                </c:pt>
                <c:pt idx="2556">
                  <c:v>406</c:v>
                </c:pt>
                <c:pt idx="2557">
                  <c:v>406</c:v>
                </c:pt>
                <c:pt idx="2558">
                  <c:v>407</c:v>
                </c:pt>
                <c:pt idx="2559">
                  <c:v>408</c:v>
                </c:pt>
                <c:pt idx="2560">
                  <c:v>407</c:v>
                </c:pt>
                <c:pt idx="2561">
                  <c:v>403</c:v>
                </c:pt>
                <c:pt idx="2562">
                  <c:v>408</c:v>
                </c:pt>
                <c:pt idx="2563">
                  <c:v>404</c:v>
                </c:pt>
                <c:pt idx="2564">
                  <c:v>405</c:v>
                </c:pt>
                <c:pt idx="2565">
                  <c:v>407</c:v>
                </c:pt>
                <c:pt idx="2566">
                  <c:v>405</c:v>
                </c:pt>
                <c:pt idx="2567">
                  <c:v>401</c:v>
                </c:pt>
                <c:pt idx="2568">
                  <c:v>408</c:v>
                </c:pt>
                <c:pt idx="2569">
                  <c:v>407</c:v>
                </c:pt>
                <c:pt idx="2570">
                  <c:v>403</c:v>
                </c:pt>
                <c:pt idx="2571">
                  <c:v>403</c:v>
                </c:pt>
                <c:pt idx="2572">
                  <c:v>411</c:v>
                </c:pt>
                <c:pt idx="2573">
                  <c:v>408</c:v>
                </c:pt>
                <c:pt idx="2574">
                  <c:v>410</c:v>
                </c:pt>
                <c:pt idx="2575">
                  <c:v>404</c:v>
                </c:pt>
                <c:pt idx="2576">
                  <c:v>409</c:v>
                </c:pt>
                <c:pt idx="2577">
                  <c:v>407</c:v>
                </c:pt>
                <c:pt idx="2578">
                  <c:v>404</c:v>
                </c:pt>
                <c:pt idx="2579">
                  <c:v>404</c:v>
                </c:pt>
                <c:pt idx="2580">
                  <c:v>403</c:v>
                </c:pt>
                <c:pt idx="2581">
                  <c:v>403</c:v>
                </c:pt>
                <c:pt idx="2582">
                  <c:v>403</c:v>
                </c:pt>
                <c:pt idx="2583">
                  <c:v>410</c:v>
                </c:pt>
                <c:pt idx="2584">
                  <c:v>406</c:v>
                </c:pt>
                <c:pt idx="2585">
                  <c:v>402</c:v>
                </c:pt>
                <c:pt idx="2586">
                  <c:v>403</c:v>
                </c:pt>
                <c:pt idx="2587">
                  <c:v>408</c:v>
                </c:pt>
                <c:pt idx="2588">
                  <c:v>404</c:v>
                </c:pt>
                <c:pt idx="2589">
                  <c:v>405</c:v>
                </c:pt>
                <c:pt idx="2590">
                  <c:v>409</c:v>
                </c:pt>
                <c:pt idx="2591">
                  <c:v>409</c:v>
                </c:pt>
                <c:pt idx="2592">
                  <c:v>406</c:v>
                </c:pt>
                <c:pt idx="2593">
                  <c:v>401</c:v>
                </c:pt>
                <c:pt idx="2594">
                  <c:v>407</c:v>
                </c:pt>
                <c:pt idx="2595">
                  <c:v>408</c:v>
                </c:pt>
                <c:pt idx="2596">
                  <c:v>403</c:v>
                </c:pt>
                <c:pt idx="2597">
                  <c:v>403</c:v>
                </c:pt>
                <c:pt idx="2598">
                  <c:v>408</c:v>
                </c:pt>
                <c:pt idx="2599">
                  <c:v>405</c:v>
                </c:pt>
                <c:pt idx="2600">
                  <c:v>407</c:v>
                </c:pt>
                <c:pt idx="2601">
                  <c:v>407</c:v>
                </c:pt>
                <c:pt idx="2602">
                  <c:v>403</c:v>
                </c:pt>
                <c:pt idx="2603">
                  <c:v>408</c:v>
                </c:pt>
                <c:pt idx="2604">
                  <c:v>408</c:v>
                </c:pt>
                <c:pt idx="2605">
                  <c:v>404</c:v>
                </c:pt>
                <c:pt idx="2606">
                  <c:v>404</c:v>
                </c:pt>
                <c:pt idx="2607">
                  <c:v>412</c:v>
                </c:pt>
                <c:pt idx="2608">
                  <c:v>405</c:v>
                </c:pt>
                <c:pt idx="2609">
                  <c:v>402</c:v>
                </c:pt>
                <c:pt idx="2610">
                  <c:v>405</c:v>
                </c:pt>
                <c:pt idx="2611">
                  <c:v>405</c:v>
                </c:pt>
                <c:pt idx="2612">
                  <c:v>404</c:v>
                </c:pt>
                <c:pt idx="2613">
                  <c:v>406</c:v>
                </c:pt>
                <c:pt idx="2614">
                  <c:v>407</c:v>
                </c:pt>
                <c:pt idx="2615">
                  <c:v>417</c:v>
                </c:pt>
                <c:pt idx="2616">
                  <c:v>404</c:v>
                </c:pt>
                <c:pt idx="2617">
                  <c:v>405</c:v>
                </c:pt>
                <c:pt idx="2618">
                  <c:v>403</c:v>
                </c:pt>
                <c:pt idx="2619">
                  <c:v>407</c:v>
                </c:pt>
                <c:pt idx="2620">
                  <c:v>404</c:v>
                </c:pt>
                <c:pt idx="2621">
                  <c:v>406</c:v>
                </c:pt>
                <c:pt idx="2622">
                  <c:v>408</c:v>
                </c:pt>
                <c:pt idx="2623">
                  <c:v>404</c:v>
                </c:pt>
                <c:pt idx="2624">
                  <c:v>408</c:v>
                </c:pt>
                <c:pt idx="2625">
                  <c:v>405</c:v>
                </c:pt>
                <c:pt idx="2626">
                  <c:v>407</c:v>
                </c:pt>
                <c:pt idx="2627">
                  <c:v>409</c:v>
                </c:pt>
                <c:pt idx="2628">
                  <c:v>404</c:v>
                </c:pt>
                <c:pt idx="2629">
                  <c:v>404</c:v>
                </c:pt>
                <c:pt idx="2630">
                  <c:v>412</c:v>
                </c:pt>
                <c:pt idx="2631">
                  <c:v>405</c:v>
                </c:pt>
                <c:pt idx="2632">
                  <c:v>404</c:v>
                </c:pt>
                <c:pt idx="2633">
                  <c:v>409</c:v>
                </c:pt>
                <c:pt idx="2634">
                  <c:v>407</c:v>
                </c:pt>
                <c:pt idx="2635">
                  <c:v>404</c:v>
                </c:pt>
                <c:pt idx="2636">
                  <c:v>404</c:v>
                </c:pt>
                <c:pt idx="2637">
                  <c:v>402</c:v>
                </c:pt>
                <c:pt idx="2638">
                  <c:v>403</c:v>
                </c:pt>
                <c:pt idx="2639">
                  <c:v>408</c:v>
                </c:pt>
                <c:pt idx="2640">
                  <c:v>403</c:v>
                </c:pt>
                <c:pt idx="2641">
                  <c:v>403</c:v>
                </c:pt>
                <c:pt idx="2642">
                  <c:v>403</c:v>
                </c:pt>
                <c:pt idx="2643">
                  <c:v>407</c:v>
                </c:pt>
                <c:pt idx="2644">
                  <c:v>404</c:v>
                </c:pt>
                <c:pt idx="2645">
                  <c:v>407</c:v>
                </c:pt>
                <c:pt idx="2646">
                  <c:v>405</c:v>
                </c:pt>
                <c:pt idx="2647">
                  <c:v>408</c:v>
                </c:pt>
                <c:pt idx="2648">
                  <c:v>405</c:v>
                </c:pt>
                <c:pt idx="2649">
                  <c:v>402</c:v>
                </c:pt>
                <c:pt idx="2650">
                  <c:v>412</c:v>
                </c:pt>
                <c:pt idx="2651">
                  <c:v>408</c:v>
                </c:pt>
                <c:pt idx="2652">
                  <c:v>404</c:v>
                </c:pt>
                <c:pt idx="2653">
                  <c:v>408</c:v>
                </c:pt>
                <c:pt idx="2654">
                  <c:v>408</c:v>
                </c:pt>
                <c:pt idx="2655">
                  <c:v>406</c:v>
                </c:pt>
                <c:pt idx="2656">
                  <c:v>403</c:v>
                </c:pt>
                <c:pt idx="2657">
                  <c:v>407</c:v>
                </c:pt>
                <c:pt idx="2658">
                  <c:v>406</c:v>
                </c:pt>
                <c:pt idx="2659">
                  <c:v>406</c:v>
                </c:pt>
                <c:pt idx="2660">
                  <c:v>403</c:v>
                </c:pt>
                <c:pt idx="2661">
                  <c:v>406</c:v>
                </c:pt>
                <c:pt idx="2662">
                  <c:v>409</c:v>
                </c:pt>
                <c:pt idx="2663">
                  <c:v>404</c:v>
                </c:pt>
                <c:pt idx="2664">
                  <c:v>405</c:v>
                </c:pt>
                <c:pt idx="2665">
                  <c:v>403</c:v>
                </c:pt>
                <c:pt idx="2666">
                  <c:v>402</c:v>
                </c:pt>
                <c:pt idx="2667">
                  <c:v>404</c:v>
                </c:pt>
                <c:pt idx="2668">
                  <c:v>402</c:v>
                </c:pt>
                <c:pt idx="2669">
                  <c:v>406</c:v>
                </c:pt>
                <c:pt idx="2670">
                  <c:v>407</c:v>
                </c:pt>
                <c:pt idx="2671">
                  <c:v>406</c:v>
                </c:pt>
                <c:pt idx="2672">
                  <c:v>406</c:v>
                </c:pt>
                <c:pt idx="2673">
                  <c:v>406</c:v>
                </c:pt>
                <c:pt idx="2674">
                  <c:v>402</c:v>
                </c:pt>
                <c:pt idx="2675">
                  <c:v>404</c:v>
                </c:pt>
                <c:pt idx="2676">
                  <c:v>405</c:v>
                </c:pt>
                <c:pt idx="2677">
                  <c:v>404</c:v>
                </c:pt>
                <c:pt idx="2678">
                  <c:v>409</c:v>
                </c:pt>
                <c:pt idx="2679">
                  <c:v>408</c:v>
                </c:pt>
                <c:pt idx="2680">
                  <c:v>408</c:v>
                </c:pt>
                <c:pt idx="2681">
                  <c:v>404</c:v>
                </c:pt>
                <c:pt idx="2682">
                  <c:v>403</c:v>
                </c:pt>
                <c:pt idx="2683">
                  <c:v>405</c:v>
                </c:pt>
                <c:pt idx="2684">
                  <c:v>411</c:v>
                </c:pt>
                <c:pt idx="2685">
                  <c:v>404</c:v>
                </c:pt>
                <c:pt idx="2686">
                  <c:v>408</c:v>
                </c:pt>
                <c:pt idx="2687">
                  <c:v>408</c:v>
                </c:pt>
                <c:pt idx="2688">
                  <c:v>406</c:v>
                </c:pt>
                <c:pt idx="2689">
                  <c:v>403</c:v>
                </c:pt>
                <c:pt idx="2690">
                  <c:v>406</c:v>
                </c:pt>
                <c:pt idx="2691">
                  <c:v>404</c:v>
                </c:pt>
                <c:pt idx="2692">
                  <c:v>404</c:v>
                </c:pt>
                <c:pt idx="2693">
                  <c:v>410</c:v>
                </c:pt>
                <c:pt idx="2694">
                  <c:v>407</c:v>
                </c:pt>
                <c:pt idx="2695">
                  <c:v>403</c:v>
                </c:pt>
                <c:pt idx="2696">
                  <c:v>403</c:v>
                </c:pt>
                <c:pt idx="2697">
                  <c:v>410</c:v>
                </c:pt>
                <c:pt idx="2698">
                  <c:v>410</c:v>
                </c:pt>
                <c:pt idx="2699">
                  <c:v>401</c:v>
                </c:pt>
                <c:pt idx="2700">
                  <c:v>406</c:v>
                </c:pt>
                <c:pt idx="2701">
                  <c:v>405</c:v>
                </c:pt>
                <c:pt idx="2702">
                  <c:v>409</c:v>
                </c:pt>
                <c:pt idx="2703">
                  <c:v>404</c:v>
                </c:pt>
                <c:pt idx="2704">
                  <c:v>404</c:v>
                </c:pt>
                <c:pt idx="2705">
                  <c:v>408</c:v>
                </c:pt>
                <c:pt idx="2706">
                  <c:v>408</c:v>
                </c:pt>
                <c:pt idx="2707">
                  <c:v>404</c:v>
                </c:pt>
                <c:pt idx="2708">
                  <c:v>404</c:v>
                </c:pt>
                <c:pt idx="2709">
                  <c:v>406</c:v>
                </c:pt>
                <c:pt idx="2710">
                  <c:v>409</c:v>
                </c:pt>
                <c:pt idx="2711">
                  <c:v>405</c:v>
                </c:pt>
                <c:pt idx="2712">
                  <c:v>405</c:v>
                </c:pt>
                <c:pt idx="2713">
                  <c:v>411</c:v>
                </c:pt>
                <c:pt idx="2714">
                  <c:v>405</c:v>
                </c:pt>
                <c:pt idx="2715">
                  <c:v>405</c:v>
                </c:pt>
                <c:pt idx="2716">
                  <c:v>406</c:v>
                </c:pt>
                <c:pt idx="2717">
                  <c:v>410</c:v>
                </c:pt>
                <c:pt idx="2718">
                  <c:v>407</c:v>
                </c:pt>
                <c:pt idx="2719">
                  <c:v>405</c:v>
                </c:pt>
                <c:pt idx="2720">
                  <c:v>404</c:v>
                </c:pt>
                <c:pt idx="2721">
                  <c:v>409</c:v>
                </c:pt>
                <c:pt idx="2722">
                  <c:v>405</c:v>
                </c:pt>
                <c:pt idx="2723">
                  <c:v>407</c:v>
                </c:pt>
                <c:pt idx="2724">
                  <c:v>404</c:v>
                </c:pt>
                <c:pt idx="2725">
                  <c:v>406</c:v>
                </c:pt>
                <c:pt idx="2726">
                  <c:v>403</c:v>
                </c:pt>
                <c:pt idx="2727">
                  <c:v>406</c:v>
                </c:pt>
                <c:pt idx="2728">
                  <c:v>408</c:v>
                </c:pt>
                <c:pt idx="2729">
                  <c:v>407</c:v>
                </c:pt>
                <c:pt idx="2730">
                  <c:v>405</c:v>
                </c:pt>
                <c:pt idx="2731">
                  <c:v>409</c:v>
                </c:pt>
                <c:pt idx="2732">
                  <c:v>408</c:v>
                </c:pt>
                <c:pt idx="2733">
                  <c:v>408</c:v>
                </c:pt>
                <c:pt idx="2734">
                  <c:v>404</c:v>
                </c:pt>
                <c:pt idx="2735">
                  <c:v>411</c:v>
                </c:pt>
                <c:pt idx="2736">
                  <c:v>409</c:v>
                </c:pt>
                <c:pt idx="2737">
                  <c:v>405</c:v>
                </c:pt>
                <c:pt idx="2738">
                  <c:v>411</c:v>
                </c:pt>
                <c:pt idx="2739">
                  <c:v>409</c:v>
                </c:pt>
                <c:pt idx="2740">
                  <c:v>410</c:v>
                </c:pt>
                <c:pt idx="2741">
                  <c:v>408</c:v>
                </c:pt>
                <c:pt idx="2742">
                  <c:v>417</c:v>
                </c:pt>
                <c:pt idx="2743">
                  <c:v>409</c:v>
                </c:pt>
                <c:pt idx="2744">
                  <c:v>411</c:v>
                </c:pt>
                <c:pt idx="2745">
                  <c:v>411</c:v>
                </c:pt>
                <c:pt idx="2746">
                  <c:v>409</c:v>
                </c:pt>
                <c:pt idx="2747">
                  <c:v>405</c:v>
                </c:pt>
                <c:pt idx="2748">
                  <c:v>411</c:v>
                </c:pt>
                <c:pt idx="2749">
                  <c:v>410</c:v>
                </c:pt>
                <c:pt idx="2750">
                  <c:v>409</c:v>
                </c:pt>
                <c:pt idx="2751">
                  <c:v>409</c:v>
                </c:pt>
                <c:pt idx="2752">
                  <c:v>412</c:v>
                </c:pt>
                <c:pt idx="2753">
                  <c:v>412</c:v>
                </c:pt>
                <c:pt idx="2754">
                  <c:v>413</c:v>
                </c:pt>
                <c:pt idx="2755">
                  <c:v>417</c:v>
                </c:pt>
                <c:pt idx="2756">
                  <c:v>417</c:v>
                </c:pt>
                <c:pt idx="2757">
                  <c:v>414</c:v>
                </c:pt>
                <c:pt idx="2758">
                  <c:v>417</c:v>
                </c:pt>
                <c:pt idx="2759">
                  <c:v>413</c:v>
                </c:pt>
                <c:pt idx="2760">
                  <c:v>416</c:v>
                </c:pt>
                <c:pt idx="2761">
                  <c:v>419</c:v>
                </c:pt>
                <c:pt idx="2762">
                  <c:v>418</c:v>
                </c:pt>
                <c:pt idx="2763">
                  <c:v>417</c:v>
                </c:pt>
                <c:pt idx="2764">
                  <c:v>420</c:v>
                </c:pt>
                <c:pt idx="2765">
                  <c:v>419</c:v>
                </c:pt>
                <c:pt idx="2766">
                  <c:v>414</c:v>
                </c:pt>
                <c:pt idx="2767">
                  <c:v>421</c:v>
                </c:pt>
                <c:pt idx="2768">
                  <c:v>420</c:v>
                </c:pt>
                <c:pt idx="2769">
                  <c:v>422</c:v>
                </c:pt>
                <c:pt idx="2770">
                  <c:v>429</c:v>
                </c:pt>
                <c:pt idx="2771">
                  <c:v>426</c:v>
                </c:pt>
                <c:pt idx="2772">
                  <c:v>431</c:v>
                </c:pt>
                <c:pt idx="2773">
                  <c:v>430</c:v>
                </c:pt>
                <c:pt idx="2774">
                  <c:v>420</c:v>
                </c:pt>
                <c:pt idx="2775">
                  <c:v>429</c:v>
                </c:pt>
                <c:pt idx="2776">
                  <c:v>435</c:v>
                </c:pt>
                <c:pt idx="2777">
                  <c:v>440</c:v>
                </c:pt>
                <c:pt idx="2778">
                  <c:v>433</c:v>
                </c:pt>
                <c:pt idx="2779">
                  <c:v>430</c:v>
                </c:pt>
                <c:pt idx="2780">
                  <c:v>442</c:v>
                </c:pt>
                <c:pt idx="2781">
                  <c:v>430</c:v>
                </c:pt>
                <c:pt idx="2782">
                  <c:v>436</c:v>
                </c:pt>
                <c:pt idx="2783">
                  <c:v>437</c:v>
                </c:pt>
                <c:pt idx="2784">
                  <c:v>446</c:v>
                </c:pt>
                <c:pt idx="2785">
                  <c:v>445</c:v>
                </c:pt>
                <c:pt idx="2786">
                  <c:v>438</c:v>
                </c:pt>
                <c:pt idx="2787">
                  <c:v>436</c:v>
                </c:pt>
                <c:pt idx="2788">
                  <c:v>447</c:v>
                </c:pt>
                <c:pt idx="2789">
                  <c:v>438</c:v>
                </c:pt>
                <c:pt idx="2790">
                  <c:v>445</c:v>
                </c:pt>
                <c:pt idx="2791">
                  <c:v>442</c:v>
                </c:pt>
                <c:pt idx="2792">
                  <c:v>428</c:v>
                </c:pt>
                <c:pt idx="2793">
                  <c:v>446</c:v>
                </c:pt>
                <c:pt idx="2794">
                  <c:v>439</c:v>
                </c:pt>
                <c:pt idx="2795">
                  <c:v>440</c:v>
                </c:pt>
                <c:pt idx="2796">
                  <c:v>433</c:v>
                </c:pt>
                <c:pt idx="2797">
                  <c:v>438</c:v>
                </c:pt>
                <c:pt idx="2798">
                  <c:v>437</c:v>
                </c:pt>
                <c:pt idx="2799">
                  <c:v>423</c:v>
                </c:pt>
                <c:pt idx="2800">
                  <c:v>439</c:v>
                </c:pt>
                <c:pt idx="2801">
                  <c:v>432</c:v>
                </c:pt>
                <c:pt idx="2802">
                  <c:v>429</c:v>
                </c:pt>
                <c:pt idx="2803">
                  <c:v>430</c:v>
                </c:pt>
                <c:pt idx="2804">
                  <c:v>427</c:v>
                </c:pt>
                <c:pt idx="2805">
                  <c:v>433</c:v>
                </c:pt>
                <c:pt idx="2806">
                  <c:v>436</c:v>
                </c:pt>
                <c:pt idx="2807">
                  <c:v>433</c:v>
                </c:pt>
                <c:pt idx="2808">
                  <c:v>429</c:v>
                </c:pt>
                <c:pt idx="2809">
                  <c:v>425</c:v>
                </c:pt>
                <c:pt idx="2810">
                  <c:v>425</c:v>
                </c:pt>
                <c:pt idx="2811">
                  <c:v>423</c:v>
                </c:pt>
                <c:pt idx="2812">
                  <c:v>428</c:v>
                </c:pt>
                <c:pt idx="2813">
                  <c:v>415</c:v>
                </c:pt>
                <c:pt idx="2814">
                  <c:v>429</c:v>
                </c:pt>
                <c:pt idx="2815">
                  <c:v>430</c:v>
                </c:pt>
                <c:pt idx="2816">
                  <c:v>417</c:v>
                </c:pt>
                <c:pt idx="2817">
                  <c:v>418</c:v>
                </c:pt>
                <c:pt idx="2818">
                  <c:v>422</c:v>
                </c:pt>
                <c:pt idx="2819">
                  <c:v>422</c:v>
                </c:pt>
                <c:pt idx="2820">
                  <c:v>423</c:v>
                </c:pt>
                <c:pt idx="2821">
                  <c:v>420</c:v>
                </c:pt>
                <c:pt idx="2822">
                  <c:v>418</c:v>
                </c:pt>
                <c:pt idx="2823">
                  <c:v>422</c:v>
                </c:pt>
                <c:pt idx="2824">
                  <c:v>420</c:v>
                </c:pt>
                <c:pt idx="2825">
                  <c:v>417</c:v>
                </c:pt>
                <c:pt idx="2826">
                  <c:v>413</c:v>
                </c:pt>
                <c:pt idx="2827">
                  <c:v>421</c:v>
                </c:pt>
                <c:pt idx="2828">
                  <c:v>418</c:v>
                </c:pt>
                <c:pt idx="2829">
                  <c:v>417</c:v>
                </c:pt>
                <c:pt idx="2830">
                  <c:v>415</c:v>
                </c:pt>
                <c:pt idx="2831">
                  <c:v>427</c:v>
                </c:pt>
                <c:pt idx="2832">
                  <c:v>420</c:v>
                </c:pt>
                <c:pt idx="2833">
                  <c:v>413</c:v>
                </c:pt>
                <c:pt idx="2834">
                  <c:v>415</c:v>
                </c:pt>
                <c:pt idx="2835">
                  <c:v>419</c:v>
                </c:pt>
                <c:pt idx="2836">
                  <c:v>416</c:v>
                </c:pt>
                <c:pt idx="2837">
                  <c:v>414</c:v>
                </c:pt>
                <c:pt idx="2838">
                  <c:v>416</c:v>
                </c:pt>
                <c:pt idx="2839">
                  <c:v>416</c:v>
                </c:pt>
                <c:pt idx="2840">
                  <c:v>413</c:v>
                </c:pt>
                <c:pt idx="2841">
                  <c:v>416</c:v>
                </c:pt>
                <c:pt idx="2842">
                  <c:v>410</c:v>
                </c:pt>
                <c:pt idx="2843">
                  <c:v>420</c:v>
                </c:pt>
                <c:pt idx="2844">
                  <c:v>418</c:v>
                </c:pt>
                <c:pt idx="2845">
                  <c:v>417</c:v>
                </c:pt>
                <c:pt idx="2846">
                  <c:v>413</c:v>
                </c:pt>
                <c:pt idx="2847">
                  <c:v>409</c:v>
                </c:pt>
                <c:pt idx="2848">
                  <c:v>416</c:v>
                </c:pt>
                <c:pt idx="2849">
                  <c:v>412</c:v>
                </c:pt>
                <c:pt idx="2850">
                  <c:v>412</c:v>
                </c:pt>
                <c:pt idx="2851">
                  <c:v>410</c:v>
                </c:pt>
                <c:pt idx="2852">
                  <c:v>413</c:v>
                </c:pt>
                <c:pt idx="2853">
                  <c:v>416</c:v>
                </c:pt>
                <c:pt idx="2854">
                  <c:v>416</c:v>
                </c:pt>
                <c:pt idx="2855">
                  <c:v>415</c:v>
                </c:pt>
                <c:pt idx="2856">
                  <c:v>411</c:v>
                </c:pt>
                <c:pt idx="2857">
                  <c:v>411</c:v>
                </c:pt>
                <c:pt idx="2858">
                  <c:v>412</c:v>
                </c:pt>
                <c:pt idx="2859">
                  <c:v>416</c:v>
                </c:pt>
                <c:pt idx="2860">
                  <c:v>417</c:v>
                </c:pt>
                <c:pt idx="2861">
                  <c:v>408</c:v>
                </c:pt>
                <c:pt idx="2862">
                  <c:v>414</c:v>
                </c:pt>
                <c:pt idx="2863">
                  <c:v>403</c:v>
                </c:pt>
                <c:pt idx="2864">
                  <c:v>410</c:v>
                </c:pt>
                <c:pt idx="2865">
                  <c:v>414</c:v>
                </c:pt>
                <c:pt idx="2866">
                  <c:v>413</c:v>
                </c:pt>
                <c:pt idx="2867">
                  <c:v>407</c:v>
                </c:pt>
                <c:pt idx="2868">
                  <c:v>407</c:v>
                </c:pt>
                <c:pt idx="2869">
                  <c:v>406</c:v>
                </c:pt>
                <c:pt idx="2870">
                  <c:v>410</c:v>
                </c:pt>
                <c:pt idx="2871">
                  <c:v>409</c:v>
                </c:pt>
                <c:pt idx="2872">
                  <c:v>407</c:v>
                </c:pt>
                <c:pt idx="2873">
                  <c:v>407</c:v>
                </c:pt>
                <c:pt idx="2874">
                  <c:v>410</c:v>
                </c:pt>
                <c:pt idx="2875">
                  <c:v>409</c:v>
                </c:pt>
                <c:pt idx="2876">
                  <c:v>408</c:v>
                </c:pt>
                <c:pt idx="2877">
                  <c:v>411</c:v>
                </c:pt>
                <c:pt idx="2878">
                  <c:v>406</c:v>
                </c:pt>
                <c:pt idx="2879">
                  <c:v>405</c:v>
                </c:pt>
                <c:pt idx="2880">
                  <c:v>416</c:v>
                </c:pt>
                <c:pt idx="2881">
                  <c:v>409</c:v>
                </c:pt>
                <c:pt idx="2882">
                  <c:v>405</c:v>
                </c:pt>
                <c:pt idx="2883">
                  <c:v>406</c:v>
                </c:pt>
                <c:pt idx="2884">
                  <c:v>412</c:v>
                </c:pt>
                <c:pt idx="2885">
                  <c:v>406</c:v>
                </c:pt>
                <c:pt idx="2886">
                  <c:v>405</c:v>
                </c:pt>
                <c:pt idx="2887">
                  <c:v>405</c:v>
                </c:pt>
                <c:pt idx="2888">
                  <c:v>402</c:v>
                </c:pt>
                <c:pt idx="2889">
                  <c:v>407</c:v>
                </c:pt>
                <c:pt idx="2890">
                  <c:v>410</c:v>
                </c:pt>
                <c:pt idx="2891">
                  <c:v>414</c:v>
                </c:pt>
                <c:pt idx="2892">
                  <c:v>408</c:v>
                </c:pt>
                <c:pt idx="2893">
                  <c:v>408</c:v>
                </c:pt>
                <c:pt idx="2894">
                  <c:v>405</c:v>
                </c:pt>
                <c:pt idx="2895">
                  <c:v>405</c:v>
                </c:pt>
                <c:pt idx="2896">
                  <c:v>407</c:v>
                </c:pt>
                <c:pt idx="2897">
                  <c:v>411</c:v>
                </c:pt>
                <c:pt idx="2898">
                  <c:v>407</c:v>
                </c:pt>
                <c:pt idx="2899">
                  <c:v>403</c:v>
                </c:pt>
                <c:pt idx="2900">
                  <c:v>407</c:v>
                </c:pt>
                <c:pt idx="2901">
                  <c:v>405</c:v>
                </c:pt>
                <c:pt idx="2902">
                  <c:v>411</c:v>
                </c:pt>
                <c:pt idx="2903">
                  <c:v>406</c:v>
                </c:pt>
                <c:pt idx="2904">
                  <c:v>413</c:v>
                </c:pt>
                <c:pt idx="2905">
                  <c:v>409</c:v>
                </c:pt>
                <c:pt idx="2906">
                  <c:v>406</c:v>
                </c:pt>
                <c:pt idx="2907">
                  <c:v>407</c:v>
                </c:pt>
                <c:pt idx="2908">
                  <c:v>408</c:v>
                </c:pt>
                <c:pt idx="2909">
                  <c:v>408</c:v>
                </c:pt>
                <c:pt idx="2910">
                  <c:v>408</c:v>
                </c:pt>
                <c:pt idx="2911">
                  <c:v>409</c:v>
                </c:pt>
                <c:pt idx="2912">
                  <c:v>405</c:v>
                </c:pt>
                <c:pt idx="2913">
                  <c:v>401</c:v>
                </c:pt>
                <c:pt idx="2914">
                  <c:v>408</c:v>
                </c:pt>
                <c:pt idx="2915">
                  <c:v>407</c:v>
                </c:pt>
                <c:pt idx="2916">
                  <c:v>405</c:v>
                </c:pt>
                <c:pt idx="2917">
                  <c:v>407</c:v>
                </c:pt>
                <c:pt idx="2918">
                  <c:v>409</c:v>
                </c:pt>
                <c:pt idx="2919">
                  <c:v>404</c:v>
                </c:pt>
                <c:pt idx="2920">
                  <c:v>407</c:v>
                </c:pt>
                <c:pt idx="2921">
                  <c:v>409</c:v>
                </c:pt>
                <c:pt idx="2922">
                  <c:v>403</c:v>
                </c:pt>
                <c:pt idx="2923">
                  <c:v>412</c:v>
                </c:pt>
                <c:pt idx="2924">
                  <c:v>412</c:v>
                </c:pt>
                <c:pt idx="2925">
                  <c:v>407</c:v>
                </c:pt>
                <c:pt idx="2926">
                  <c:v>404</c:v>
                </c:pt>
                <c:pt idx="2927">
                  <c:v>412</c:v>
                </c:pt>
                <c:pt idx="2928">
                  <c:v>408</c:v>
                </c:pt>
                <c:pt idx="2929">
                  <c:v>407</c:v>
                </c:pt>
                <c:pt idx="2930">
                  <c:v>411</c:v>
                </c:pt>
                <c:pt idx="2931">
                  <c:v>406</c:v>
                </c:pt>
                <c:pt idx="2932">
                  <c:v>409</c:v>
                </c:pt>
                <c:pt idx="2933">
                  <c:v>408</c:v>
                </c:pt>
                <c:pt idx="2934">
                  <c:v>408</c:v>
                </c:pt>
                <c:pt idx="2935">
                  <c:v>412</c:v>
                </c:pt>
                <c:pt idx="2936">
                  <c:v>411</c:v>
                </c:pt>
                <c:pt idx="2937">
                  <c:v>409</c:v>
                </c:pt>
                <c:pt idx="2938">
                  <c:v>408</c:v>
                </c:pt>
                <c:pt idx="2939">
                  <c:v>415</c:v>
                </c:pt>
                <c:pt idx="2940">
                  <c:v>413</c:v>
                </c:pt>
                <c:pt idx="2941">
                  <c:v>415</c:v>
                </c:pt>
                <c:pt idx="2942">
                  <c:v>411</c:v>
                </c:pt>
                <c:pt idx="2943">
                  <c:v>411</c:v>
                </c:pt>
                <c:pt idx="2944">
                  <c:v>408</c:v>
                </c:pt>
                <c:pt idx="2945">
                  <c:v>413</c:v>
                </c:pt>
                <c:pt idx="2946">
                  <c:v>415</c:v>
                </c:pt>
                <c:pt idx="2947">
                  <c:v>417</c:v>
                </c:pt>
                <c:pt idx="2948">
                  <c:v>418</c:v>
                </c:pt>
                <c:pt idx="2949">
                  <c:v>418</c:v>
                </c:pt>
                <c:pt idx="2950">
                  <c:v>416</c:v>
                </c:pt>
                <c:pt idx="2951">
                  <c:v>420</c:v>
                </c:pt>
                <c:pt idx="2952">
                  <c:v>423</c:v>
                </c:pt>
                <c:pt idx="2953">
                  <c:v>428</c:v>
                </c:pt>
                <c:pt idx="2954">
                  <c:v>416</c:v>
                </c:pt>
                <c:pt idx="2955">
                  <c:v>420</c:v>
                </c:pt>
                <c:pt idx="2956">
                  <c:v>430</c:v>
                </c:pt>
                <c:pt idx="2957">
                  <c:v>425</c:v>
                </c:pt>
                <c:pt idx="2958">
                  <c:v>431</c:v>
                </c:pt>
                <c:pt idx="2959">
                  <c:v>447</c:v>
                </c:pt>
                <c:pt idx="2960">
                  <c:v>431</c:v>
                </c:pt>
                <c:pt idx="2961">
                  <c:v>448</c:v>
                </c:pt>
                <c:pt idx="2962">
                  <c:v>441</c:v>
                </c:pt>
                <c:pt idx="2963">
                  <c:v>450</c:v>
                </c:pt>
                <c:pt idx="2964">
                  <c:v>456</c:v>
                </c:pt>
                <c:pt idx="2965">
                  <c:v>453</c:v>
                </c:pt>
                <c:pt idx="2966">
                  <c:v>469</c:v>
                </c:pt>
                <c:pt idx="2967">
                  <c:v>467</c:v>
                </c:pt>
                <c:pt idx="2968">
                  <c:v>485</c:v>
                </c:pt>
                <c:pt idx="2969">
                  <c:v>483</c:v>
                </c:pt>
                <c:pt idx="2970">
                  <c:v>460</c:v>
                </c:pt>
                <c:pt idx="2971">
                  <c:v>477</c:v>
                </c:pt>
                <c:pt idx="2972">
                  <c:v>476</c:v>
                </c:pt>
                <c:pt idx="2973">
                  <c:v>474</c:v>
                </c:pt>
                <c:pt idx="2974">
                  <c:v>468</c:v>
                </c:pt>
                <c:pt idx="2975">
                  <c:v>499</c:v>
                </c:pt>
                <c:pt idx="2976">
                  <c:v>488</c:v>
                </c:pt>
                <c:pt idx="2977">
                  <c:v>465</c:v>
                </c:pt>
                <c:pt idx="2978">
                  <c:v>489</c:v>
                </c:pt>
                <c:pt idx="2979">
                  <c:v>488</c:v>
                </c:pt>
                <c:pt idx="2980">
                  <c:v>483</c:v>
                </c:pt>
                <c:pt idx="2981">
                  <c:v>474</c:v>
                </c:pt>
                <c:pt idx="2982">
                  <c:v>461</c:v>
                </c:pt>
                <c:pt idx="2983">
                  <c:v>469</c:v>
                </c:pt>
                <c:pt idx="2984">
                  <c:v>471</c:v>
                </c:pt>
                <c:pt idx="2985">
                  <c:v>463</c:v>
                </c:pt>
                <c:pt idx="2986">
                  <c:v>467</c:v>
                </c:pt>
                <c:pt idx="2987">
                  <c:v>447</c:v>
                </c:pt>
                <c:pt idx="2988">
                  <c:v>450</c:v>
                </c:pt>
                <c:pt idx="2989">
                  <c:v>435</c:v>
                </c:pt>
                <c:pt idx="2990">
                  <c:v>450</c:v>
                </c:pt>
                <c:pt idx="2991">
                  <c:v>446</c:v>
                </c:pt>
                <c:pt idx="2992">
                  <c:v>456</c:v>
                </c:pt>
                <c:pt idx="2993">
                  <c:v>443</c:v>
                </c:pt>
                <c:pt idx="2994">
                  <c:v>435</c:v>
                </c:pt>
                <c:pt idx="2995">
                  <c:v>436</c:v>
                </c:pt>
                <c:pt idx="2996">
                  <c:v>425</c:v>
                </c:pt>
                <c:pt idx="2997">
                  <c:v>429</c:v>
                </c:pt>
                <c:pt idx="2998">
                  <c:v>428</c:v>
                </c:pt>
                <c:pt idx="2999">
                  <c:v>422</c:v>
                </c:pt>
                <c:pt idx="3000">
                  <c:v>420</c:v>
                </c:pt>
                <c:pt idx="3001">
                  <c:v>424</c:v>
                </c:pt>
                <c:pt idx="3002">
                  <c:v>414</c:v>
                </c:pt>
                <c:pt idx="3003">
                  <c:v>416</c:v>
                </c:pt>
                <c:pt idx="3004">
                  <c:v>414</c:v>
                </c:pt>
                <c:pt idx="3005">
                  <c:v>409</c:v>
                </c:pt>
                <c:pt idx="3006">
                  <c:v>419</c:v>
                </c:pt>
                <c:pt idx="3007">
                  <c:v>410</c:v>
                </c:pt>
                <c:pt idx="3008">
                  <c:v>415</c:v>
                </c:pt>
                <c:pt idx="3009">
                  <c:v>419</c:v>
                </c:pt>
                <c:pt idx="3010">
                  <c:v>418</c:v>
                </c:pt>
                <c:pt idx="3011">
                  <c:v>412</c:v>
                </c:pt>
                <c:pt idx="3012">
                  <c:v>412</c:v>
                </c:pt>
                <c:pt idx="3013">
                  <c:v>416</c:v>
                </c:pt>
                <c:pt idx="3014">
                  <c:v>408</c:v>
                </c:pt>
                <c:pt idx="3015">
                  <c:v>415</c:v>
                </c:pt>
                <c:pt idx="3016">
                  <c:v>408</c:v>
                </c:pt>
                <c:pt idx="3017">
                  <c:v>412</c:v>
                </c:pt>
                <c:pt idx="3018">
                  <c:v>407</c:v>
                </c:pt>
                <c:pt idx="3019">
                  <c:v>409</c:v>
                </c:pt>
                <c:pt idx="3020">
                  <c:v>410</c:v>
                </c:pt>
                <c:pt idx="3021">
                  <c:v>413</c:v>
                </c:pt>
                <c:pt idx="3022">
                  <c:v>407</c:v>
                </c:pt>
                <c:pt idx="3023">
                  <c:v>405</c:v>
                </c:pt>
                <c:pt idx="3024">
                  <c:v>412</c:v>
                </c:pt>
                <c:pt idx="3025">
                  <c:v>410</c:v>
                </c:pt>
                <c:pt idx="3026">
                  <c:v>406</c:v>
                </c:pt>
                <c:pt idx="3027">
                  <c:v>410</c:v>
                </c:pt>
                <c:pt idx="3028">
                  <c:v>408</c:v>
                </c:pt>
                <c:pt idx="3029">
                  <c:v>414</c:v>
                </c:pt>
                <c:pt idx="3030">
                  <c:v>415</c:v>
                </c:pt>
                <c:pt idx="3031">
                  <c:v>415</c:v>
                </c:pt>
                <c:pt idx="3032">
                  <c:v>411</c:v>
                </c:pt>
                <c:pt idx="3033">
                  <c:v>408</c:v>
                </c:pt>
                <c:pt idx="3034">
                  <c:v>417</c:v>
                </c:pt>
                <c:pt idx="3035">
                  <c:v>405</c:v>
                </c:pt>
                <c:pt idx="3036">
                  <c:v>410</c:v>
                </c:pt>
                <c:pt idx="3037">
                  <c:v>414</c:v>
                </c:pt>
                <c:pt idx="3038">
                  <c:v>417</c:v>
                </c:pt>
                <c:pt idx="3039">
                  <c:v>409</c:v>
                </c:pt>
                <c:pt idx="3040">
                  <c:v>411</c:v>
                </c:pt>
                <c:pt idx="3041">
                  <c:v>422</c:v>
                </c:pt>
                <c:pt idx="3042">
                  <c:v>416</c:v>
                </c:pt>
                <c:pt idx="3043">
                  <c:v>426</c:v>
                </c:pt>
                <c:pt idx="3044">
                  <c:v>410</c:v>
                </c:pt>
                <c:pt idx="3045">
                  <c:v>423</c:v>
                </c:pt>
                <c:pt idx="3046">
                  <c:v>423</c:v>
                </c:pt>
                <c:pt idx="3047">
                  <c:v>416</c:v>
                </c:pt>
                <c:pt idx="3048">
                  <c:v>421</c:v>
                </c:pt>
                <c:pt idx="3049">
                  <c:v>426</c:v>
                </c:pt>
                <c:pt idx="3050">
                  <c:v>423</c:v>
                </c:pt>
                <c:pt idx="3051">
                  <c:v>429</c:v>
                </c:pt>
                <c:pt idx="3052">
                  <c:v>419</c:v>
                </c:pt>
                <c:pt idx="3053">
                  <c:v>433</c:v>
                </c:pt>
                <c:pt idx="3054">
                  <c:v>428</c:v>
                </c:pt>
                <c:pt idx="3055">
                  <c:v>437</c:v>
                </c:pt>
                <c:pt idx="3056">
                  <c:v>422</c:v>
                </c:pt>
                <c:pt idx="3057">
                  <c:v>427</c:v>
                </c:pt>
                <c:pt idx="3058">
                  <c:v>438</c:v>
                </c:pt>
                <c:pt idx="3059">
                  <c:v>438</c:v>
                </c:pt>
                <c:pt idx="3060">
                  <c:v>436</c:v>
                </c:pt>
                <c:pt idx="3061">
                  <c:v>445</c:v>
                </c:pt>
                <c:pt idx="3062">
                  <c:v>453</c:v>
                </c:pt>
                <c:pt idx="3063">
                  <c:v>439</c:v>
                </c:pt>
                <c:pt idx="3064">
                  <c:v>459</c:v>
                </c:pt>
                <c:pt idx="3065">
                  <c:v>451</c:v>
                </c:pt>
                <c:pt idx="3066">
                  <c:v>455</c:v>
                </c:pt>
                <c:pt idx="3067">
                  <c:v>445</c:v>
                </c:pt>
                <c:pt idx="3068">
                  <c:v>441</c:v>
                </c:pt>
                <c:pt idx="3069">
                  <c:v>456</c:v>
                </c:pt>
                <c:pt idx="3070">
                  <c:v>453</c:v>
                </c:pt>
                <c:pt idx="3071">
                  <c:v>453</c:v>
                </c:pt>
                <c:pt idx="3072">
                  <c:v>448</c:v>
                </c:pt>
                <c:pt idx="3073">
                  <c:v>442</c:v>
                </c:pt>
                <c:pt idx="3074">
                  <c:v>453</c:v>
                </c:pt>
                <c:pt idx="3075">
                  <c:v>457</c:v>
                </c:pt>
                <c:pt idx="3076">
                  <c:v>463</c:v>
                </c:pt>
                <c:pt idx="3077">
                  <c:v>452</c:v>
                </c:pt>
                <c:pt idx="3078">
                  <c:v>440</c:v>
                </c:pt>
                <c:pt idx="3079">
                  <c:v>453</c:v>
                </c:pt>
                <c:pt idx="3080">
                  <c:v>459</c:v>
                </c:pt>
                <c:pt idx="3081">
                  <c:v>449</c:v>
                </c:pt>
                <c:pt idx="3082">
                  <c:v>455</c:v>
                </c:pt>
                <c:pt idx="3083">
                  <c:v>454</c:v>
                </c:pt>
                <c:pt idx="3084">
                  <c:v>460</c:v>
                </c:pt>
                <c:pt idx="3085">
                  <c:v>446</c:v>
                </c:pt>
                <c:pt idx="3086">
                  <c:v>446</c:v>
                </c:pt>
                <c:pt idx="3087">
                  <c:v>445</c:v>
                </c:pt>
                <c:pt idx="3088">
                  <c:v>442</c:v>
                </c:pt>
                <c:pt idx="3089">
                  <c:v>448</c:v>
                </c:pt>
                <c:pt idx="3090">
                  <c:v>443</c:v>
                </c:pt>
                <c:pt idx="3091">
                  <c:v>448</c:v>
                </c:pt>
                <c:pt idx="3092">
                  <c:v>441</c:v>
                </c:pt>
                <c:pt idx="3093">
                  <c:v>442</c:v>
                </c:pt>
                <c:pt idx="3094">
                  <c:v>440</c:v>
                </c:pt>
                <c:pt idx="3095">
                  <c:v>437</c:v>
                </c:pt>
                <c:pt idx="3096">
                  <c:v>446</c:v>
                </c:pt>
                <c:pt idx="3097">
                  <c:v>441</c:v>
                </c:pt>
                <c:pt idx="3098">
                  <c:v>433</c:v>
                </c:pt>
                <c:pt idx="3099">
                  <c:v>430</c:v>
                </c:pt>
                <c:pt idx="3100">
                  <c:v>432</c:v>
                </c:pt>
                <c:pt idx="3101">
                  <c:v>432</c:v>
                </c:pt>
                <c:pt idx="3102">
                  <c:v>434</c:v>
                </c:pt>
                <c:pt idx="3103">
                  <c:v>431</c:v>
                </c:pt>
                <c:pt idx="3104">
                  <c:v>431</c:v>
                </c:pt>
                <c:pt idx="3105">
                  <c:v>424</c:v>
                </c:pt>
                <c:pt idx="3106">
                  <c:v>434</c:v>
                </c:pt>
                <c:pt idx="3107">
                  <c:v>440</c:v>
                </c:pt>
                <c:pt idx="3108">
                  <c:v>433</c:v>
                </c:pt>
                <c:pt idx="3109">
                  <c:v>440</c:v>
                </c:pt>
                <c:pt idx="3110">
                  <c:v>434</c:v>
                </c:pt>
                <c:pt idx="3111">
                  <c:v>441</c:v>
                </c:pt>
                <c:pt idx="3112">
                  <c:v>441</c:v>
                </c:pt>
                <c:pt idx="3113">
                  <c:v>431</c:v>
                </c:pt>
                <c:pt idx="3114">
                  <c:v>436</c:v>
                </c:pt>
                <c:pt idx="3115">
                  <c:v>436</c:v>
                </c:pt>
                <c:pt idx="3116">
                  <c:v>460</c:v>
                </c:pt>
                <c:pt idx="3117">
                  <c:v>458</c:v>
                </c:pt>
                <c:pt idx="3118">
                  <c:v>465</c:v>
                </c:pt>
                <c:pt idx="3119">
                  <c:v>479</c:v>
                </c:pt>
                <c:pt idx="3120">
                  <c:v>456</c:v>
                </c:pt>
                <c:pt idx="3121">
                  <c:v>460</c:v>
                </c:pt>
                <c:pt idx="3122">
                  <c:v>485</c:v>
                </c:pt>
                <c:pt idx="3123">
                  <c:v>499</c:v>
                </c:pt>
                <c:pt idx="3124">
                  <c:v>484</c:v>
                </c:pt>
                <c:pt idx="3125">
                  <c:v>481</c:v>
                </c:pt>
                <c:pt idx="3126">
                  <c:v>498</c:v>
                </c:pt>
                <c:pt idx="3127">
                  <c:v>480</c:v>
                </c:pt>
                <c:pt idx="3128">
                  <c:v>507</c:v>
                </c:pt>
                <c:pt idx="3129">
                  <c:v>513</c:v>
                </c:pt>
                <c:pt idx="3130">
                  <c:v>507</c:v>
                </c:pt>
                <c:pt idx="3131">
                  <c:v>503</c:v>
                </c:pt>
                <c:pt idx="3132">
                  <c:v>532</c:v>
                </c:pt>
                <c:pt idx="3133">
                  <c:v>533</c:v>
                </c:pt>
                <c:pt idx="3134">
                  <c:v>538</c:v>
                </c:pt>
                <c:pt idx="3135">
                  <c:v>528</c:v>
                </c:pt>
                <c:pt idx="3136">
                  <c:v>538</c:v>
                </c:pt>
                <c:pt idx="3137">
                  <c:v>512</c:v>
                </c:pt>
                <c:pt idx="3138">
                  <c:v>537</c:v>
                </c:pt>
                <c:pt idx="3139">
                  <c:v>542</c:v>
                </c:pt>
                <c:pt idx="3140">
                  <c:v>540</c:v>
                </c:pt>
                <c:pt idx="3141">
                  <c:v>532</c:v>
                </c:pt>
                <c:pt idx="3142">
                  <c:v>519</c:v>
                </c:pt>
                <c:pt idx="3143">
                  <c:v>532</c:v>
                </c:pt>
                <c:pt idx="3144">
                  <c:v>524</c:v>
                </c:pt>
                <c:pt idx="3145">
                  <c:v>492</c:v>
                </c:pt>
                <c:pt idx="3146">
                  <c:v>508</c:v>
                </c:pt>
                <c:pt idx="3147">
                  <c:v>494</c:v>
                </c:pt>
                <c:pt idx="3148">
                  <c:v>489</c:v>
                </c:pt>
                <c:pt idx="3149">
                  <c:v>492</c:v>
                </c:pt>
                <c:pt idx="3150">
                  <c:v>483</c:v>
                </c:pt>
                <c:pt idx="3151">
                  <c:v>496</c:v>
                </c:pt>
                <c:pt idx="3152">
                  <c:v>479</c:v>
                </c:pt>
                <c:pt idx="3153">
                  <c:v>487</c:v>
                </c:pt>
                <c:pt idx="3154">
                  <c:v>465</c:v>
                </c:pt>
                <c:pt idx="3155">
                  <c:v>466</c:v>
                </c:pt>
                <c:pt idx="3156">
                  <c:v>460</c:v>
                </c:pt>
                <c:pt idx="3157">
                  <c:v>461</c:v>
                </c:pt>
                <c:pt idx="3158">
                  <c:v>465</c:v>
                </c:pt>
                <c:pt idx="3159">
                  <c:v>441</c:v>
                </c:pt>
                <c:pt idx="3160">
                  <c:v>444</c:v>
                </c:pt>
                <c:pt idx="3161">
                  <c:v>434</c:v>
                </c:pt>
                <c:pt idx="3162">
                  <c:v>439</c:v>
                </c:pt>
                <c:pt idx="3163">
                  <c:v>427</c:v>
                </c:pt>
                <c:pt idx="3164">
                  <c:v>427</c:v>
                </c:pt>
                <c:pt idx="3165">
                  <c:v>437</c:v>
                </c:pt>
                <c:pt idx="3166">
                  <c:v>437</c:v>
                </c:pt>
                <c:pt idx="3167">
                  <c:v>426</c:v>
                </c:pt>
                <c:pt idx="3168">
                  <c:v>429</c:v>
                </c:pt>
                <c:pt idx="3169">
                  <c:v>422</c:v>
                </c:pt>
                <c:pt idx="3170">
                  <c:v>424</c:v>
                </c:pt>
                <c:pt idx="3171">
                  <c:v>425</c:v>
                </c:pt>
                <c:pt idx="3172">
                  <c:v>430</c:v>
                </c:pt>
                <c:pt idx="3173">
                  <c:v>417</c:v>
                </c:pt>
                <c:pt idx="3174">
                  <c:v>419</c:v>
                </c:pt>
                <c:pt idx="3175">
                  <c:v>415</c:v>
                </c:pt>
                <c:pt idx="3176">
                  <c:v>416</c:v>
                </c:pt>
                <c:pt idx="3177">
                  <c:v>417</c:v>
                </c:pt>
                <c:pt idx="3178">
                  <c:v>419</c:v>
                </c:pt>
                <c:pt idx="3179">
                  <c:v>414</c:v>
                </c:pt>
                <c:pt idx="3180">
                  <c:v>411</c:v>
                </c:pt>
                <c:pt idx="3181">
                  <c:v>417</c:v>
                </c:pt>
                <c:pt idx="3182">
                  <c:v>414</c:v>
                </c:pt>
                <c:pt idx="3183">
                  <c:v>418</c:v>
                </c:pt>
                <c:pt idx="3184">
                  <c:v>415</c:v>
                </c:pt>
                <c:pt idx="3185">
                  <c:v>412</c:v>
                </c:pt>
                <c:pt idx="3186">
                  <c:v>410</c:v>
                </c:pt>
                <c:pt idx="3187">
                  <c:v>412</c:v>
                </c:pt>
                <c:pt idx="3188">
                  <c:v>411</c:v>
                </c:pt>
                <c:pt idx="3189">
                  <c:v>412</c:v>
                </c:pt>
                <c:pt idx="3190">
                  <c:v>413</c:v>
                </c:pt>
                <c:pt idx="3191">
                  <c:v>411</c:v>
                </c:pt>
                <c:pt idx="3192">
                  <c:v>409</c:v>
                </c:pt>
                <c:pt idx="3193">
                  <c:v>406</c:v>
                </c:pt>
                <c:pt idx="3194">
                  <c:v>411</c:v>
                </c:pt>
                <c:pt idx="3195">
                  <c:v>414</c:v>
                </c:pt>
                <c:pt idx="3196">
                  <c:v>411</c:v>
                </c:pt>
                <c:pt idx="3197">
                  <c:v>409</c:v>
                </c:pt>
                <c:pt idx="3198">
                  <c:v>408</c:v>
                </c:pt>
                <c:pt idx="3199">
                  <c:v>409</c:v>
                </c:pt>
                <c:pt idx="3200">
                  <c:v>411</c:v>
                </c:pt>
                <c:pt idx="3201">
                  <c:v>408</c:v>
                </c:pt>
                <c:pt idx="3202">
                  <c:v>404</c:v>
                </c:pt>
                <c:pt idx="3203">
                  <c:v>408</c:v>
                </c:pt>
                <c:pt idx="3204">
                  <c:v>416</c:v>
                </c:pt>
                <c:pt idx="3205">
                  <c:v>404</c:v>
                </c:pt>
                <c:pt idx="3206">
                  <c:v>406</c:v>
                </c:pt>
                <c:pt idx="3207">
                  <c:v>407</c:v>
                </c:pt>
                <c:pt idx="3208">
                  <c:v>412</c:v>
                </c:pt>
                <c:pt idx="3209">
                  <c:v>407</c:v>
                </c:pt>
                <c:pt idx="3210">
                  <c:v>409</c:v>
                </c:pt>
                <c:pt idx="3211">
                  <c:v>408</c:v>
                </c:pt>
                <c:pt idx="3212">
                  <c:v>411</c:v>
                </c:pt>
                <c:pt idx="3213">
                  <c:v>411</c:v>
                </c:pt>
                <c:pt idx="3214">
                  <c:v>411</c:v>
                </c:pt>
                <c:pt idx="3215">
                  <c:v>405</c:v>
                </c:pt>
                <c:pt idx="3216">
                  <c:v>410</c:v>
                </c:pt>
                <c:pt idx="3217">
                  <c:v>405</c:v>
                </c:pt>
                <c:pt idx="3218">
                  <c:v>403</c:v>
                </c:pt>
                <c:pt idx="3219">
                  <c:v>410</c:v>
                </c:pt>
                <c:pt idx="3220">
                  <c:v>410</c:v>
                </c:pt>
                <c:pt idx="3221">
                  <c:v>404</c:v>
                </c:pt>
                <c:pt idx="3222">
                  <c:v>401</c:v>
                </c:pt>
                <c:pt idx="3223">
                  <c:v>411</c:v>
                </c:pt>
                <c:pt idx="3224">
                  <c:v>410</c:v>
                </c:pt>
                <c:pt idx="3225">
                  <c:v>404</c:v>
                </c:pt>
                <c:pt idx="3226">
                  <c:v>412</c:v>
                </c:pt>
                <c:pt idx="3227">
                  <c:v>405</c:v>
                </c:pt>
                <c:pt idx="3228">
                  <c:v>401</c:v>
                </c:pt>
                <c:pt idx="3229">
                  <c:v>404</c:v>
                </c:pt>
                <c:pt idx="3230">
                  <c:v>407</c:v>
                </c:pt>
                <c:pt idx="3231">
                  <c:v>411</c:v>
                </c:pt>
                <c:pt idx="3232">
                  <c:v>410</c:v>
                </c:pt>
                <c:pt idx="3233">
                  <c:v>404</c:v>
                </c:pt>
                <c:pt idx="3234">
                  <c:v>405</c:v>
                </c:pt>
                <c:pt idx="3235">
                  <c:v>407</c:v>
                </c:pt>
                <c:pt idx="3236">
                  <c:v>406</c:v>
                </c:pt>
                <c:pt idx="3237">
                  <c:v>409</c:v>
                </c:pt>
                <c:pt idx="3238">
                  <c:v>401</c:v>
                </c:pt>
                <c:pt idx="3239">
                  <c:v>405</c:v>
                </c:pt>
                <c:pt idx="3240">
                  <c:v>413</c:v>
                </c:pt>
                <c:pt idx="3241">
                  <c:v>405</c:v>
                </c:pt>
                <c:pt idx="3242">
                  <c:v>409</c:v>
                </c:pt>
                <c:pt idx="3243">
                  <c:v>406</c:v>
                </c:pt>
                <c:pt idx="3244">
                  <c:v>408</c:v>
                </c:pt>
                <c:pt idx="3245">
                  <c:v>410</c:v>
                </c:pt>
                <c:pt idx="3246">
                  <c:v>408</c:v>
                </c:pt>
                <c:pt idx="3247">
                  <c:v>411</c:v>
                </c:pt>
                <c:pt idx="3248">
                  <c:v>405</c:v>
                </c:pt>
                <c:pt idx="3249">
                  <c:v>403</c:v>
                </c:pt>
                <c:pt idx="3250">
                  <c:v>409</c:v>
                </c:pt>
                <c:pt idx="3251">
                  <c:v>406</c:v>
                </c:pt>
                <c:pt idx="3252">
                  <c:v>405</c:v>
                </c:pt>
                <c:pt idx="3253">
                  <c:v>409</c:v>
                </c:pt>
                <c:pt idx="3254">
                  <c:v>408</c:v>
                </c:pt>
                <c:pt idx="3255">
                  <c:v>404</c:v>
                </c:pt>
                <c:pt idx="3256">
                  <c:v>405</c:v>
                </c:pt>
                <c:pt idx="3257">
                  <c:v>409</c:v>
                </c:pt>
                <c:pt idx="3258">
                  <c:v>408</c:v>
                </c:pt>
                <c:pt idx="3259">
                  <c:v>405</c:v>
                </c:pt>
                <c:pt idx="3260">
                  <c:v>402</c:v>
                </c:pt>
                <c:pt idx="3261">
                  <c:v>407</c:v>
                </c:pt>
                <c:pt idx="3262">
                  <c:v>410</c:v>
                </c:pt>
                <c:pt idx="3263">
                  <c:v>405</c:v>
                </c:pt>
                <c:pt idx="3264">
                  <c:v>406</c:v>
                </c:pt>
                <c:pt idx="3265">
                  <c:v>405</c:v>
                </c:pt>
                <c:pt idx="3266">
                  <c:v>405</c:v>
                </c:pt>
                <c:pt idx="3267">
                  <c:v>406</c:v>
                </c:pt>
                <c:pt idx="3268">
                  <c:v>404</c:v>
                </c:pt>
                <c:pt idx="3269">
                  <c:v>406</c:v>
                </c:pt>
                <c:pt idx="3270">
                  <c:v>411</c:v>
                </c:pt>
                <c:pt idx="3271">
                  <c:v>408</c:v>
                </c:pt>
                <c:pt idx="3272">
                  <c:v>403</c:v>
                </c:pt>
                <c:pt idx="3273">
                  <c:v>404</c:v>
                </c:pt>
                <c:pt idx="3274">
                  <c:v>401</c:v>
                </c:pt>
                <c:pt idx="3275">
                  <c:v>405</c:v>
                </c:pt>
                <c:pt idx="3276">
                  <c:v>409</c:v>
                </c:pt>
                <c:pt idx="3277">
                  <c:v>406</c:v>
                </c:pt>
                <c:pt idx="3278">
                  <c:v>404</c:v>
                </c:pt>
                <c:pt idx="3279">
                  <c:v>409</c:v>
                </c:pt>
                <c:pt idx="3280">
                  <c:v>406</c:v>
                </c:pt>
                <c:pt idx="3281">
                  <c:v>405</c:v>
                </c:pt>
                <c:pt idx="3282">
                  <c:v>405</c:v>
                </c:pt>
                <c:pt idx="3283">
                  <c:v>406</c:v>
                </c:pt>
                <c:pt idx="3284">
                  <c:v>406</c:v>
                </c:pt>
                <c:pt idx="3285">
                  <c:v>403</c:v>
                </c:pt>
                <c:pt idx="3286">
                  <c:v>408</c:v>
                </c:pt>
                <c:pt idx="3287">
                  <c:v>404</c:v>
                </c:pt>
                <c:pt idx="3288">
                  <c:v>404</c:v>
                </c:pt>
                <c:pt idx="3289">
                  <c:v>404</c:v>
                </c:pt>
                <c:pt idx="3290">
                  <c:v>404</c:v>
                </c:pt>
                <c:pt idx="3291">
                  <c:v>406</c:v>
                </c:pt>
                <c:pt idx="3292">
                  <c:v>406</c:v>
                </c:pt>
                <c:pt idx="3293">
                  <c:v>405</c:v>
                </c:pt>
                <c:pt idx="3294">
                  <c:v>406</c:v>
                </c:pt>
                <c:pt idx="3295">
                  <c:v>410</c:v>
                </c:pt>
                <c:pt idx="3296">
                  <c:v>406</c:v>
                </c:pt>
                <c:pt idx="3297">
                  <c:v>402</c:v>
                </c:pt>
                <c:pt idx="3298">
                  <c:v>406</c:v>
                </c:pt>
                <c:pt idx="3299">
                  <c:v>407</c:v>
                </c:pt>
                <c:pt idx="3300">
                  <c:v>404</c:v>
                </c:pt>
                <c:pt idx="3301">
                  <c:v>404</c:v>
                </c:pt>
                <c:pt idx="3302">
                  <c:v>409</c:v>
                </c:pt>
                <c:pt idx="3303">
                  <c:v>407</c:v>
                </c:pt>
                <c:pt idx="3304">
                  <c:v>404</c:v>
                </c:pt>
                <c:pt idx="3305">
                  <c:v>408</c:v>
                </c:pt>
                <c:pt idx="3306">
                  <c:v>408</c:v>
                </c:pt>
                <c:pt idx="3307">
                  <c:v>404</c:v>
                </c:pt>
                <c:pt idx="3308">
                  <c:v>403</c:v>
                </c:pt>
                <c:pt idx="3309">
                  <c:v>404</c:v>
                </c:pt>
                <c:pt idx="3310">
                  <c:v>406</c:v>
                </c:pt>
                <c:pt idx="3311">
                  <c:v>403</c:v>
                </c:pt>
                <c:pt idx="3312">
                  <c:v>410</c:v>
                </c:pt>
                <c:pt idx="3313">
                  <c:v>406</c:v>
                </c:pt>
                <c:pt idx="3314">
                  <c:v>404</c:v>
                </c:pt>
                <c:pt idx="3315">
                  <c:v>404</c:v>
                </c:pt>
                <c:pt idx="3316">
                  <c:v>409</c:v>
                </c:pt>
                <c:pt idx="3317">
                  <c:v>402</c:v>
                </c:pt>
                <c:pt idx="3318">
                  <c:v>404</c:v>
                </c:pt>
                <c:pt idx="3319">
                  <c:v>403</c:v>
                </c:pt>
                <c:pt idx="3320">
                  <c:v>406</c:v>
                </c:pt>
                <c:pt idx="3321">
                  <c:v>406</c:v>
                </c:pt>
                <c:pt idx="3322">
                  <c:v>403</c:v>
                </c:pt>
                <c:pt idx="3323">
                  <c:v>408</c:v>
                </c:pt>
                <c:pt idx="3324">
                  <c:v>404</c:v>
                </c:pt>
                <c:pt idx="3325">
                  <c:v>407</c:v>
                </c:pt>
                <c:pt idx="3326">
                  <c:v>408</c:v>
                </c:pt>
                <c:pt idx="3327">
                  <c:v>405</c:v>
                </c:pt>
                <c:pt idx="3328">
                  <c:v>407</c:v>
                </c:pt>
                <c:pt idx="3329">
                  <c:v>406</c:v>
                </c:pt>
                <c:pt idx="3330">
                  <c:v>405</c:v>
                </c:pt>
                <c:pt idx="3331">
                  <c:v>408</c:v>
                </c:pt>
                <c:pt idx="3332">
                  <c:v>405</c:v>
                </c:pt>
                <c:pt idx="3333">
                  <c:v>405</c:v>
                </c:pt>
                <c:pt idx="3334">
                  <c:v>407</c:v>
                </c:pt>
                <c:pt idx="3335">
                  <c:v>408</c:v>
                </c:pt>
                <c:pt idx="3336">
                  <c:v>407</c:v>
                </c:pt>
                <c:pt idx="3337">
                  <c:v>401</c:v>
                </c:pt>
                <c:pt idx="3338">
                  <c:v>406</c:v>
                </c:pt>
                <c:pt idx="3339">
                  <c:v>408</c:v>
                </c:pt>
                <c:pt idx="3340">
                  <c:v>408</c:v>
                </c:pt>
                <c:pt idx="3341">
                  <c:v>405</c:v>
                </c:pt>
                <c:pt idx="3342">
                  <c:v>409</c:v>
                </c:pt>
                <c:pt idx="3343">
                  <c:v>409</c:v>
                </c:pt>
                <c:pt idx="3344">
                  <c:v>407</c:v>
                </c:pt>
                <c:pt idx="3345">
                  <c:v>406</c:v>
                </c:pt>
                <c:pt idx="3346">
                  <c:v>408</c:v>
                </c:pt>
                <c:pt idx="3347">
                  <c:v>415</c:v>
                </c:pt>
                <c:pt idx="3348">
                  <c:v>405</c:v>
                </c:pt>
                <c:pt idx="3349">
                  <c:v>408</c:v>
                </c:pt>
                <c:pt idx="3350">
                  <c:v>410</c:v>
                </c:pt>
                <c:pt idx="3351">
                  <c:v>411</c:v>
                </c:pt>
                <c:pt idx="3352">
                  <c:v>408</c:v>
                </c:pt>
                <c:pt idx="3353">
                  <c:v>412</c:v>
                </c:pt>
                <c:pt idx="3354">
                  <c:v>410</c:v>
                </c:pt>
                <c:pt idx="3355">
                  <c:v>408</c:v>
                </c:pt>
                <c:pt idx="3356">
                  <c:v>410</c:v>
                </c:pt>
                <c:pt idx="3357">
                  <c:v>412</c:v>
                </c:pt>
                <c:pt idx="3358">
                  <c:v>406</c:v>
                </c:pt>
                <c:pt idx="3359">
                  <c:v>407</c:v>
                </c:pt>
                <c:pt idx="3360">
                  <c:v>408</c:v>
                </c:pt>
                <c:pt idx="3361">
                  <c:v>407</c:v>
                </c:pt>
                <c:pt idx="3362">
                  <c:v>408</c:v>
                </c:pt>
                <c:pt idx="3363">
                  <c:v>407</c:v>
                </c:pt>
                <c:pt idx="3364">
                  <c:v>418</c:v>
                </c:pt>
                <c:pt idx="3365">
                  <c:v>407</c:v>
                </c:pt>
                <c:pt idx="3366">
                  <c:v>405</c:v>
                </c:pt>
                <c:pt idx="3367">
                  <c:v>410</c:v>
                </c:pt>
                <c:pt idx="3368">
                  <c:v>412</c:v>
                </c:pt>
                <c:pt idx="3369">
                  <c:v>411</c:v>
                </c:pt>
                <c:pt idx="3370">
                  <c:v>406</c:v>
                </c:pt>
                <c:pt idx="3371">
                  <c:v>409</c:v>
                </c:pt>
                <c:pt idx="3372">
                  <c:v>406</c:v>
                </c:pt>
                <c:pt idx="3373">
                  <c:v>410</c:v>
                </c:pt>
                <c:pt idx="3374">
                  <c:v>415</c:v>
                </c:pt>
                <c:pt idx="3375">
                  <c:v>412</c:v>
                </c:pt>
                <c:pt idx="3376">
                  <c:v>407</c:v>
                </c:pt>
                <c:pt idx="3377">
                  <c:v>417</c:v>
                </c:pt>
                <c:pt idx="3378">
                  <c:v>407</c:v>
                </c:pt>
                <c:pt idx="3379">
                  <c:v>410</c:v>
                </c:pt>
                <c:pt idx="3380">
                  <c:v>406</c:v>
                </c:pt>
                <c:pt idx="3381">
                  <c:v>406</c:v>
                </c:pt>
                <c:pt idx="3382">
                  <c:v>408</c:v>
                </c:pt>
                <c:pt idx="3383">
                  <c:v>407</c:v>
                </c:pt>
                <c:pt idx="3384">
                  <c:v>412</c:v>
                </c:pt>
                <c:pt idx="3385">
                  <c:v>409</c:v>
                </c:pt>
                <c:pt idx="3386">
                  <c:v>410</c:v>
                </c:pt>
                <c:pt idx="3387">
                  <c:v>413</c:v>
                </c:pt>
                <c:pt idx="3388">
                  <c:v>405</c:v>
                </c:pt>
                <c:pt idx="3389">
                  <c:v>405</c:v>
                </c:pt>
                <c:pt idx="3390">
                  <c:v>405</c:v>
                </c:pt>
                <c:pt idx="3391">
                  <c:v>409</c:v>
                </c:pt>
                <c:pt idx="3392">
                  <c:v>408</c:v>
                </c:pt>
                <c:pt idx="3393">
                  <c:v>409</c:v>
                </c:pt>
                <c:pt idx="3394">
                  <c:v>408</c:v>
                </c:pt>
                <c:pt idx="3395">
                  <c:v>403</c:v>
                </c:pt>
                <c:pt idx="3396">
                  <c:v>412</c:v>
                </c:pt>
                <c:pt idx="3397">
                  <c:v>410</c:v>
                </c:pt>
                <c:pt idx="3398">
                  <c:v>407</c:v>
                </c:pt>
                <c:pt idx="3399">
                  <c:v>406</c:v>
                </c:pt>
                <c:pt idx="3400">
                  <c:v>405</c:v>
                </c:pt>
                <c:pt idx="3401">
                  <c:v>405</c:v>
                </c:pt>
                <c:pt idx="3402">
                  <c:v>405</c:v>
                </c:pt>
                <c:pt idx="3403">
                  <c:v>403</c:v>
                </c:pt>
                <c:pt idx="3404">
                  <c:v>404</c:v>
                </c:pt>
                <c:pt idx="3405">
                  <c:v>409</c:v>
                </c:pt>
                <c:pt idx="3406">
                  <c:v>407</c:v>
                </c:pt>
                <c:pt idx="3407">
                  <c:v>408</c:v>
                </c:pt>
                <c:pt idx="3408">
                  <c:v>411</c:v>
                </c:pt>
                <c:pt idx="3409">
                  <c:v>405</c:v>
                </c:pt>
                <c:pt idx="3410">
                  <c:v>410</c:v>
                </c:pt>
                <c:pt idx="3411">
                  <c:v>404</c:v>
                </c:pt>
                <c:pt idx="3412">
                  <c:v>402</c:v>
                </c:pt>
                <c:pt idx="3413">
                  <c:v>406</c:v>
                </c:pt>
                <c:pt idx="3414">
                  <c:v>407</c:v>
                </c:pt>
                <c:pt idx="3415">
                  <c:v>407</c:v>
                </c:pt>
                <c:pt idx="3416">
                  <c:v>404</c:v>
                </c:pt>
                <c:pt idx="3417">
                  <c:v>409</c:v>
                </c:pt>
                <c:pt idx="3418">
                  <c:v>408</c:v>
                </c:pt>
                <c:pt idx="3419">
                  <c:v>402</c:v>
                </c:pt>
                <c:pt idx="3420">
                  <c:v>410</c:v>
                </c:pt>
                <c:pt idx="3421">
                  <c:v>408</c:v>
                </c:pt>
                <c:pt idx="3422">
                  <c:v>410</c:v>
                </c:pt>
                <c:pt idx="3423">
                  <c:v>405</c:v>
                </c:pt>
                <c:pt idx="3424">
                  <c:v>404</c:v>
                </c:pt>
                <c:pt idx="3425">
                  <c:v>403</c:v>
                </c:pt>
                <c:pt idx="3426">
                  <c:v>404</c:v>
                </c:pt>
                <c:pt idx="3427">
                  <c:v>406</c:v>
                </c:pt>
                <c:pt idx="3428">
                  <c:v>408</c:v>
                </c:pt>
                <c:pt idx="3429">
                  <c:v>405</c:v>
                </c:pt>
                <c:pt idx="3430">
                  <c:v>405</c:v>
                </c:pt>
                <c:pt idx="3431">
                  <c:v>403</c:v>
                </c:pt>
                <c:pt idx="3432">
                  <c:v>401</c:v>
                </c:pt>
                <c:pt idx="3433">
                  <c:v>410</c:v>
                </c:pt>
                <c:pt idx="3434">
                  <c:v>404</c:v>
                </c:pt>
                <c:pt idx="3435">
                  <c:v>404</c:v>
                </c:pt>
                <c:pt idx="3436">
                  <c:v>404</c:v>
                </c:pt>
                <c:pt idx="3437">
                  <c:v>404</c:v>
                </c:pt>
                <c:pt idx="3438">
                  <c:v>403</c:v>
                </c:pt>
                <c:pt idx="3439">
                  <c:v>405</c:v>
                </c:pt>
                <c:pt idx="3440">
                  <c:v>403</c:v>
                </c:pt>
                <c:pt idx="3441">
                  <c:v>402</c:v>
                </c:pt>
                <c:pt idx="3442">
                  <c:v>403</c:v>
                </c:pt>
                <c:pt idx="3443">
                  <c:v>402</c:v>
                </c:pt>
                <c:pt idx="3444">
                  <c:v>402</c:v>
                </c:pt>
                <c:pt idx="3445">
                  <c:v>403</c:v>
                </c:pt>
                <c:pt idx="3446">
                  <c:v>404</c:v>
                </c:pt>
                <c:pt idx="3447">
                  <c:v>402</c:v>
                </c:pt>
                <c:pt idx="3448">
                  <c:v>410</c:v>
                </c:pt>
                <c:pt idx="3449">
                  <c:v>404</c:v>
                </c:pt>
                <c:pt idx="3450">
                  <c:v>403</c:v>
                </c:pt>
                <c:pt idx="3451">
                  <c:v>404</c:v>
                </c:pt>
                <c:pt idx="3452">
                  <c:v>406</c:v>
                </c:pt>
                <c:pt idx="3453">
                  <c:v>408</c:v>
                </c:pt>
                <c:pt idx="3454">
                  <c:v>403</c:v>
                </c:pt>
                <c:pt idx="3455">
                  <c:v>403</c:v>
                </c:pt>
                <c:pt idx="3456">
                  <c:v>411</c:v>
                </c:pt>
                <c:pt idx="3457">
                  <c:v>406</c:v>
                </c:pt>
                <c:pt idx="3458">
                  <c:v>406</c:v>
                </c:pt>
                <c:pt idx="3459">
                  <c:v>406</c:v>
                </c:pt>
                <c:pt idx="3460">
                  <c:v>404</c:v>
                </c:pt>
                <c:pt idx="3461">
                  <c:v>408</c:v>
                </c:pt>
                <c:pt idx="3462">
                  <c:v>407</c:v>
                </c:pt>
                <c:pt idx="3463">
                  <c:v>405</c:v>
                </c:pt>
                <c:pt idx="3464">
                  <c:v>411</c:v>
                </c:pt>
                <c:pt idx="3465">
                  <c:v>402</c:v>
                </c:pt>
                <c:pt idx="3466">
                  <c:v>405</c:v>
                </c:pt>
                <c:pt idx="3467">
                  <c:v>406</c:v>
                </c:pt>
                <c:pt idx="3468">
                  <c:v>411</c:v>
                </c:pt>
                <c:pt idx="3469">
                  <c:v>408</c:v>
                </c:pt>
                <c:pt idx="3470">
                  <c:v>402</c:v>
                </c:pt>
                <c:pt idx="3471">
                  <c:v>405</c:v>
                </c:pt>
                <c:pt idx="3472">
                  <c:v>408</c:v>
                </c:pt>
                <c:pt idx="3473">
                  <c:v>404</c:v>
                </c:pt>
                <c:pt idx="3474">
                  <c:v>407</c:v>
                </c:pt>
                <c:pt idx="3475">
                  <c:v>404</c:v>
                </c:pt>
                <c:pt idx="3476">
                  <c:v>409</c:v>
                </c:pt>
                <c:pt idx="3477">
                  <c:v>405</c:v>
                </c:pt>
                <c:pt idx="3478">
                  <c:v>408</c:v>
                </c:pt>
                <c:pt idx="3479">
                  <c:v>404</c:v>
                </c:pt>
                <c:pt idx="3480">
                  <c:v>408</c:v>
                </c:pt>
                <c:pt idx="3481">
                  <c:v>408</c:v>
                </c:pt>
                <c:pt idx="3482">
                  <c:v>409</c:v>
                </c:pt>
                <c:pt idx="3483">
                  <c:v>404</c:v>
                </c:pt>
                <c:pt idx="3484">
                  <c:v>407</c:v>
                </c:pt>
                <c:pt idx="3485">
                  <c:v>405</c:v>
                </c:pt>
                <c:pt idx="3486">
                  <c:v>407</c:v>
                </c:pt>
                <c:pt idx="3487">
                  <c:v>406</c:v>
                </c:pt>
                <c:pt idx="3488">
                  <c:v>408</c:v>
                </c:pt>
                <c:pt idx="3489">
                  <c:v>404</c:v>
                </c:pt>
                <c:pt idx="3490">
                  <c:v>405</c:v>
                </c:pt>
                <c:pt idx="3491">
                  <c:v>407</c:v>
                </c:pt>
                <c:pt idx="3492">
                  <c:v>407</c:v>
                </c:pt>
                <c:pt idx="3493">
                  <c:v>408</c:v>
                </c:pt>
                <c:pt idx="3494">
                  <c:v>407</c:v>
                </c:pt>
                <c:pt idx="3495">
                  <c:v>408</c:v>
                </c:pt>
                <c:pt idx="3496">
                  <c:v>407</c:v>
                </c:pt>
                <c:pt idx="3497">
                  <c:v>414</c:v>
                </c:pt>
                <c:pt idx="3498">
                  <c:v>411</c:v>
                </c:pt>
                <c:pt idx="3499">
                  <c:v>409</c:v>
                </c:pt>
                <c:pt idx="3500">
                  <c:v>409</c:v>
                </c:pt>
                <c:pt idx="3501">
                  <c:v>410</c:v>
                </c:pt>
                <c:pt idx="3502">
                  <c:v>406</c:v>
                </c:pt>
                <c:pt idx="3503">
                  <c:v>410</c:v>
                </c:pt>
                <c:pt idx="3504">
                  <c:v>409</c:v>
                </c:pt>
                <c:pt idx="3505">
                  <c:v>403</c:v>
                </c:pt>
                <c:pt idx="3506">
                  <c:v>410</c:v>
                </c:pt>
                <c:pt idx="3507">
                  <c:v>408</c:v>
                </c:pt>
                <c:pt idx="3508">
                  <c:v>408</c:v>
                </c:pt>
                <c:pt idx="3509">
                  <c:v>408</c:v>
                </c:pt>
                <c:pt idx="3510">
                  <c:v>405</c:v>
                </c:pt>
                <c:pt idx="3511">
                  <c:v>408</c:v>
                </c:pt>
                <c:pt idx="3512">
                  <c:v>406</c:v>
                </c:pt>
                <c:pt idx="3513">
                  <c:v>406</c:v>
                </c:pt>
                <c:pt idx="3514">
                  <c:v>407</c:v>
                </c:pt>
                <c:pt idx="3515">
                  <c:v>413</c:v>
                </c:pt>
                <c:pt idx="3516">
                  <c:v>409</c:v>
                </c:pt>
                <c:pt idx="3517">
                  <c:v>409</c:v>
                </c:pt>
                <c:pt idx="3518">
                  <c:v>406</c:v>
                </c:pt>
                <c:pt idx="3519">
                  <c:v>406</c:v>
                </c:pt>
                <c:pt idx="3520">
                  <c:v>406</c:v>
                </c:pt>
                <c:pt idx="3521">
                  <c:v>404</c:v>
                </c:pt>
                <c:pt idx="3522">
                  <c:v>407</c:v>
                </c:pt>
                <c:pt idx="3523">
                  <c:v>408</c:v>
                </c:pt>
                <c:pt idx="3524">
                  <c:v>410</c:v>
                </c:pt>
                <c:pt idx="3525">
                  <c:v>406</c:v>
                </c:pt>
                <c:pt idx="3526">
                  <c:v>407</c:v>
                </c:pt>
                <c:pt idx="3527">
                  <c:v>405</c:v>
                </c:pt>
                <c:pt idx="3528">
                  <c:v>406</c:v>
                </c:pt>
                <c:pt idx="3529">
                  <c:v>409</c:v>
                </c:pt>
                <c:pt idx="3530">
                  <c:v>403</c:v>
                </c:pt>
                <c:pt idx="3531">
                  <c:v>408</c:v>
                </c:pt>
                <c:pt idx="3532">
                  <c:v>406</c:v>
                </c:pt>
                <c:pt idx="3533">
                  <c:v>408</c:v>
                </c:pt>
                <c:pt idx="3534">
                  <c:v>403</c:v>
                </c:pt>
                <c:pt idx="3535">
                  <c:v>406</c:v>
                </c:pt>
                <c:pt idx="3536">
                  <c:v>401</c:v>
                </c:pt>
                <c:pt idx="3537">
                  <c:v>404</c:v>
                </c:pt>
                <c:pt idx="3538">
                  <c:v>403</c:v>
                </c:pt>
                <c:pt idx="3539">
                  <c:v>403</c:v>
                </c:pt>
                <c:pt idx="3540">
                  <c:v>412</c:v>
                </c:pt>
                <c:pt idx="3541">
                  <c:v>404</c:v>
                </c:pt>
                <c:pt idx="3542">
                  <c:v>406</c:v>
                </c:pt>
                <c:pt idx="3543">
                  <c:v>404</c:v>
                </c:pt>
                <c:pt idx="3544">
                  <c:v>405</c:v>
                </c:pt>
                <c:pt idx="3545">
                  <c:v>405</c:v>
                </c:pt>
                <c:pt idx="3546">
                  <c:v>406</c:v>
                </c:pt>
                <c:pt idx="3547">
                  <c:v>405</c:v>
                </c:pt>
                <c:pt idx="3548">
                  <c:v>404</c:v>
                </c:pt>
                <c:pt idx="3549">
                  <c:v>408</c:v>
                </c:pt>
                <c:pt idx="3550">
                  <c:v>405</c:v>
                </c:pt>
                <c:pt idx="3551">
                  <c:v>410</c:v>
                </c:pt>
                <c:pt idx="3552">
                  <c:v>409</c:v>
                </c:pt>
                <c:pt idx="3553">
                  <c:v>408</c:v>
                </c:pt>
                <c:pt idx="3554">
                  <c:v>407</c:v>
                </c:pt>
                <c:pt idx="3555">
                  <c:v>406</c:v>
                </c:pt>
                <c:pt idx="3556">
                  <c:v>406</c:v>
                </c:pt>
                <c:pt idx="3557">
                  <c:v>405</c:v>
                </c:pt>
                <c:pt idx="3558">
                  <c:v>402</c:v>
                </c:pt>
                <c:pt idx="3559">
                  <c:v>404</c:v>
                </c:pt>
                <c:pt idx="3560">
                  <c:v>405</c:v>
                </c:pt>
                <c:pt idx="3561">
                  <c:v>405</c:v>
                </c:pt>
                <c:pt idx="3562">
                  <c:v>405</c:v>
                </c:pt>
                <c:pt idx="3563">
                  <c:v>411</c:v>
                </c:pt>
                <c:pt idx="3564">
                  <c:v>407</c:v>
                </c:pt>
                <c:pt idx="3565">
                  <c:v>404</c:v>
                </c:pt>
                <c:pt idx="3566">
                  <c:v>406</c:v>
                </c:pt>
                <c:pt idx="3567">
                  <c:v>409</c:v>
                </c:pt>
                <c:pt idx="3568">
                  <c:v>409</c:v>
                </c:pt>
                <c:pt idx="3569">
                  <c:v>407</c:v>
                </c:pt>
                <c:pt idx="3570">
                  <c:v>404</c:v>
                </c:pt>
                <c:pt idx="3571">
                  <c:v>408</c:v>
                </c:pt>
                <c:pt idx="3572">
                  <c:v>407</c:v>
                </c:pt>
                <c:pt idx="3573">
                  <c:v>406</c:v>
                </c:pt>
                <c:pt idx="3574">
                  <c:v>405</c:v>
                </c:pt>
                <c:pt idx="3575">
                  <c:v>410</c:v>
                </c:pt>
                <c:pt idx="3576">
                  <c:v>408</c:v>
                </c:pt>
                <c:pt idx="3577">
                  <c:v>405</c:v>
                </c:pt>
                <c:pt idx="3578">
                  <c:v>407</c:v>
                </c:pt>
                <c:pt idx="3579">
                  <c:v>411</c:v>
                </c:pt>
                <c:pt idx="3580">
                  <c:v>407</c:v>
                </c:pt>
                <c:pt idx="3581">
                  <c:v>402</c:v>
                </c:pt>
                <c:pt idx="3582">
                  <c:v>411</c:v>
                </c:pt>
                <c:pt idx="3583">
                  <c:v>410</c:v>
                </c:pt>
                <c:pt idx="3584">
                  <c:v>406</c:v>
                </c:pt>
                <c:pt idx="3585">
                  <c:v>413</c:v>
                </c:pt>
                <c:pt idx="3586">
                  <c:v>407</c:v>
                </c:pt>
                <c:pt idx="3587">
                  <c:v>409</c:v>
                </c:pt>
                <c:pt idx="3588">
                  <c:v>409</c:v>
                </c:pt>
                <c:pt idx="3589">
                  <c:v>411</c:v>
                </c:pt>
                <c:pt idx="3590">
                  <c:v>412</c:v>
                </c:pt>
                <c:pt idx="3591">
                  <c:v>410</c:v>
                </c:pt>
                <c:pt idx="3592">
                  <c:v>412</c:v>
                </c:pt>
                <c:pt idx="3593">
                  <c:v>411</c:v>
                </c:pt>
                <c:pt idx="3594">
                  <c:v>410</c:v>
                </c:pt>
                <c:pt idx="3595">
                  <c:v>415</c:v>
                </c:pt>
                <c:pt idx="3596">
                  <c:v>411</c:v>
                </c:pt>
                <c:pt idx="3597">
                  <c:v>409</c:v>
                </c:pt>
                <c:pt idx="3598">
                  <c:v>408</c:v>
                </c:pt>
                <c:pt idx="3599">
                  <c:v>411</c:v>
                </c:pt>
                <c:pt idx="3600">
                  <c:v>408</c:v>
                </c:pt>
                <c:pt idx="3601">
                  <c:v>417</c:v>
                </c:pt>
                <c:pt idx="3602">
                  <c:v>411</c:v>
                </c:pt>
                <c:pt idx="3603">
                  <c:v>408</c:v>
                </c:pt>
                <c:pt idx="3604">
                  <c:v>410</c:v>
                </c:pt>
                <c:pt idx="3605">
                  <c:v>407</c:v>
                </c:pt>
                <c:pt idx="3606">
                  <c:v>411</c:v>
                </c:pt>
                <c:pt idx="3607">
                  <c:v>412</c:v>
                </c:pt>
                <c:pt idx="3608">
                  <c:v>412</c:v>
                </c:pt>
                <c:pt idx="3609">
                  <c:v>411</c:v>
                </c:pt>
                <c:pt idx="3610">
                  <c:v>414</c:v>
                </c:pt>
                <c:pt idx="3611">
                  <c:v>412</c:v>
                </c:pt>
                <c:pt idx="3612">
                  <c:v>410</c:v>
                </c:pt>
                <c:pt idx="3613">
                  <c:v>417</c:v>
                </c:pt>
                <c:pt idx="3614">
                  <c:v>413</c:v>
                </c:pt>
                <c:pt idx="3615">
                  <c:v>414</c:v>
                </c:pt>
                <c:pt idx="3616">
                  <c:v>409</c:v>
                </c:pt>
                <c:pt idx="3617">
                  <c:v>410</c:v>
                </c:pt>
                <c:pt idx="3618">
                  <c:v>409</c:v>
                </c:pt>
                <c:pt idx="3619">
                  <c:v>407</c:v>
                </c:pt>
                <c:pt idx="3620">
                  <c:v>408</c:v>
                </c:pt>
                <c:pt idx="3621">
                  <c:v>408</c:v>
                </c:pt>
                <c:pt idx="3622">
                  <c:v>410</c:v>
                </c:pt>
                <c:pt idx="3623">
                  <c:v>408</c:v>
                </c:pt>
                <c:pt idx="3624">
                  <c:v>409</c:v>
                </c:pt>
                <c:pt idx="3625">
                  <c:v>410</c:v>
                </c:pt>
                <c:pt idx="3626">
                  <c:v>404</c:v>
                </c:pt>
                <c:pt idx="3627">
                  <c:v>412</c:v>
                </c:pt>
                <c:pt idx="3628">
                  <c:v>413</c:v>
                </c:pt>
                <c:pt idx="3629">
                  <c:v>407</c:v>
                </c:pt>
                <c:pt idx="3630">
                  <c:v>405</c:v>
                </c:pt>
                <c:pt idx="3631">
                  <c:v>409</c:v>
                </c:pt>
                <c:pt idx="3632">
                  <c:v>406</c:v>
                </c:pt>
                <c:pt idx="3633">
                  <c:v>408</c:v>
                </c:pt>
                <c:pt idx="3634">
                  <c:v>412</c:v>
                </c:pt>
                <c:pt idx="3635">
                  <c:v>406</c:v>
                </c:pt>
                <c:pt idx="3636">
                  <c:v>413</c:v>
                </c:pt>
                <c:pt idx="3637">
                  <c:v>405</c:v>
                </c:pt>
                <c:pt idx="3638">
                  <c:v>408</c:v>
                </c:pt>
                <c:pt idx="3639">
                  <c:v>408</c:v>
                </c:pt>
                <c:pt idx="3640">
                  <c:v>412</c:v>
                </c:pt>
                <c:pt idx="3641">
                  <c:v>407</c:v>
                </c:pt>
                <c:pt idx="3642">
                  <c:v>410</c:v>
                </c:pt>
                <c:pt idx="3643">
                  <c:v>406</c:v>
                </c:pt>
                <c:pt idx="3644">
                  <c:v>405</c:v>
                </c:pt>
                <c:pt idx="3645">
                  <c:v>406</c:v>
                </c:pt>
                <c:pt idx="3646">
                  <c:v>401</c:v>
                </c:pt>
                <c:pt idx="3647">
                  <c:v>403</c:v>
                </c:pt>
                <c:pt idx="3648">
                  <c:v>403</c:v>
                </c:pt>
                <c:pt idx="3649">
                  <c:v>409</c:v>
                </c:pt>
                <c:pt idx="3650">
                  <c:v>404</c:v>
                </c:pt>
                <c:pt idx="3651">
                  <c:v>406</c:v>
                </c:pt>
                <c:pt idx="3652">
                  <c:v>405</c:v>
                </c:pt>
                <c:pt idx="3653">
                  <c:v>405</c:v>
                </c:pt>
                <c:pt idx="3654">
                  <c:v>406</c:v>
                </c:pt>
                <c:pt idx="3655">
                  <c:v>407</c:v>
                </c:pt>
                <c:pt idx="3656">
                  <c:v>402</c:v>
                </c:pt>
                <c:pt idx="3657">
                  <c:v>407</c:v>
                </c:pt>
                <c:pt idx="3658">
                  <c:v>405</c:v>
                </c:pt>
                <c:pt idx="3659">
                  <c:v>402</c:v>
                </c:pt>
                <c:pt idx="3660">
                  <c:v>403</c:v>
                </c:pt>
                <c:pt idx="3661">
                  <c:v>400</c:v>
                </c:pt>
                <c:pt idx="3662">
                  <c:v>402</c:v>
                </c:pt>
                <c:pt idx="3663">
                  <c:v>406</c:v>
                </c:pt>
                <c:pt idx="3664">
                  <c:v>406</c:v>
                </c:pt>
                <c:pt idx="3665">
                  <c:v>406</c:v>
                </c:pt>
                <c:pt idx="3666">
                  <c:v>406</c:v>
                </c:pt>
                <c:pt idx="3667">
                  <c:v>405</c:v>
                </c:pt>
                <c:pt idx="3668">
                  <c:v>407</c:v>
                </c:pt>
                <c:pt idx="3669">
                  <c:v>406</c:v>
                </c:pt>
                <c:pt idx="3670">
                  <c:v>403</c:v>
                </c:pt>
                <c:pt idx="3671">
                  <c:v>406</c:v>
                </c:pt>
                <c:pt idx="3672">
                  <c:v>403</c:v>
                </c:pt>
                <c:pt idx="3673">
                  <c:v>407</c:v>
                </c:pt>
                <c:pt idx="3674">
                  <c:v>405</c:v>
                </c:pt>
                <c:pt idx="3675">
                  <c:v>408</c:v>
                </c:pt>
                <c:pt idx="3676">
                  <c:v>404</c:v>
                </c:pt>
                <c:pt idx="3677">
                  <c:v>403</c:v>
                </c:pt>
                <c:pt idx="3678">
                  <c:v>403</c:v>
                </c:pt>
                <c:pt idx="3679">
                  <c:v>403</c:v>
                </c:pt>
                <c:pt idx="3680">
                  <c:v>407</c:v>
                </c:pt>
                <c:pt idx="3681">
                  <c:v>405</c:v>
                </c:pt>
                <c:pt idx="3682">
                  <c:v>405</c:v>
                </c:pt>
                <c:pt idx="3683">
                  <c:v>403</c:v>
                </c:pt>
                <c:pt idx="3684">
                  <c:v>402</c:v>
                </c:pt>
                <c:pt idx="3685">
                  <c:v>405</c:v>
                </c:pt>
                <c:pt idx="3686">
                  <c:v>403</c:v>
                </c:pt>
                <c:pt idx="3687">
                  <c:v>401</c:v>
                </c:pt>
                <c:pt idx="3688">
                  <c:v>403</c:v>
                </c:pt>
                <c:pt idx="3689">
                  <c:v>403</c:v>
                </c:pt>
                <c:pt idx="3690">
                  <c:v>405</c:v>
                </c:pt>
                <c:pt idx="3691">
                  <c:v>404</c:v>
                </c:pt>
                <c:pt idx="3692">
                  <c:v>401</c:v>
                </c:pt>
                <c:pt idx="3693">
                  <c:v>403</c:v>
                </c:pt>
                <c:pt idx="3694">
                  <c:v>403</c:v>
                </c:pt>
                <c:pt idx="3695">
                  <c:v>405</c:v>
                </c:pt>
                <c:pt idx="3696">
                  <c:v>403</c:v>
                </c:pt>
                <c:pt idx="3697">
                  <c:v>401</c:v>
                </c:pt>
                <c:pt idx="3698">
                  <c:v>403</c:v>
                </c:pt>
                <c:pt idx="3699">
                  <c:v>403</c:v>
                </c:pt>
                <c:pt idx="3700">
                  <c:v>404</c:v>
                </c:pt>
                <c:pt idx="3701">
                  <c:v>403</c:v>
                </c:pt>
                <c:pt idx="3702">
                  <c:v>404</c:v>
                </c:pt>
                <c:pt idx="3703">
                  <c:v>408</c:v>
                </c:pt>
                <c:pt idx="3704">
                  <c:v>406</c:v>
                </c:pt>
                <c:pt idx="3705">
                  <c:v>402</c:v>
                </c:pt>
                <c:pt idx="3706">
                  <c:v>404</c:v>
                </c:pt>
                <c:pt idx="3707">
                  <c:v>403</c:v>
                </c:pt>
                <c:pt idx="3708">
                  <c:v>403</c:v>
                </c:pt>
                <c:pt idx="3709">
                  <c:v>405</c:v>
                </c:pt>
                <c:pt idx="3710">
                  <c:v>404</c:v>
                </c:pt>
                <c:pt idx="3711">
                  <c:v>402</c:v>
                </c:pt>
                <c:pt idx="3712">
                  <c:v>405</c:v>
                </c:pt>
                <c:pt idx="3713">
                  <c:v>404</c:v>
                </c:pt>
                <c:pt idx="3714">
                  <c:v>402</c:v>
                </c:pt>
                <c:pt idx="3715">
                  <c:v>404</c:v>
                </c:pt>
                <c:pt idx="3716">
                  <c:v>406</c:v>
                </c:pt>
                <c:pt idx="3717">
                  <c:v>405</c:v>
                </c:pt>
                <c:pt idx="3718">
                  <c:v>408</c:v>
                </c:pt>
                <c:pt idx="3719">
                  <c:v>402</c:v>
                </c:pt>
                <c:pt idx="3720">
                  <c:v>402</c:v>
                </c:pt>
                <c:pt idx="3721">
                  <c:v>401</c:v>
                </c:pt>
                <c:pt idx="3722">
                  <c:v>405</c:v>
                </c:pt>
                <c:pt idx="3723">
                  <c:v>404</c:v>
                </c:pt>
                <c:pt idx="3724">
                  <c:v>404</c:v>
                </c:pt>
                <c:pt idx="3725">
                  <c:v>406</c:v>
                </c:pt>
                <c:pt idx="3726">
                  <c:v>407</c:v>
                </c:pt>
                <c:pt idx="3727">
                  <c:v>404</c:v>
                </c:pt>
                <c:pt idx="3728">
                  <c:v>410</c:v>
                </c:pt>
                <c:pt idx="3729">
                  <c:v>404</c:v>
                </c:pt>
                <c:pt idx="3730">
                  <c:v>402</c:v>
                </c:pt>
                <c:pt idx="3731">
                  <c:v>400</c:v>
                </c:pt>
                <c:pt idx="3732">
                  <c:v>402</c:v>
                </c:pt>
                <c:pt idx="3733">
                  <c:v>401</c:v>
                </c:pt>
                <c:pt idx="3734">
                  <c:v>406</c:v>
                </c:pt>
                <c:pt idx="3735">
                  <c:v>405</c:v>
                </c:pt>
                <c:pt idx="3736">
                  <c:v>402</c:v>
                </c:pt>
                <c:pt idx="3737">
                  <c:v>405</c:v>
                </c:pt>
                <c:pt idx="3738">
                  <c:v>404</c:v>
                </c:pt>
                <c:pt idx="3739">
                  <c:v>403</c:v>
                </c:pt>
                <c:pt idx="3740">
                  <c:v>403</c:v>
                </c:pt>
                <c:pt idx="3741">
                  <c:v>404</c:v>
                </c:pt>
                <c:pt idx="3742">
                  <c:v>404</c:v>
                </c:pt>
                <c:pt idx="3743">
                  <c:v>401</c:v>
                </c:pt>
                <c:pt idx="3744">
                  <c:v>404</c:v>
                </c:pt>
                <c:pt idx="3745">
                  <c:v>402</c:v>
                </c:pt>
                <c:pt idx="3746">
                  <c:v>405</c:v>
                </c:pt>
                <c:pt idx="3747">
                  <c:v>403</c:v>
                </c:pt>
                <c:pt idx="3748">
                  <c:v>404</c:v>
                </c:pt>
                <c:pt idx="3749">
                  <c:v>405</c:v>
                </c:pt>
                <c:pt idx="3750">
                  <c:v>403</c:v>
                </c:pt>
              </c:numCache>
            </c:numRef>
          </c:yVal>
          <c:smooth val="1"/>
          <c:extLst xmlns:c16r2="http://schemas.microsoft.com/office/drawing/2015/06/chart">
            <c:ext xmlns:c16="http://schemas.microsoft.com/office/drawing/2014/chart" uri="{C3380CC4-5D6E-409C-BE32-E72D297353CC}">
              <c16:uniqueId val="{00000002-2378-4A5E-999E-8FDF1AE0CDC8}"/>
            </c:ext>
          </c:extLst>
        </c:ser>
        <c:ser>
          <c:idx val="4"/>
          <c:order val="3"/>
          <c:tx>
            <c:v>(c)</c:v>
          </c:tx>
          <c:spPr>
            <a:ln w="3175">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J$252:$J$4002</c:f>
              <c:numCache>
                <c:formatCode>General</c:formatCode>
                <c:ptCount val="3751"/>
                <c:pt idx="0">
                  <c:v>243</c:v>
                </c:pt>
                <c:pt idx="1">
                  <c:v>265</c:v>
                </c:pt>
                <c:pt idx="2">
                  <c:v>271</c:v>
                </c:pt>
                <c:pt idx="3">
                  <c:v>258</c:v>
                </c:pt>
                <c:pt idx="4">
                  <c:v>262</c:v>
                </c:pt>
                <c:pt idx="5">
                  <c:v>276</c:v>
                </c:pt>
                <c:pt idx="6">
                  <c:v>264</c:v>
                </c:pt>
                <c:pt idx="7">
                  <c:v>260</c:v>
                </c:pt>
                <c:pt idx="8">
                  <c:v>261</c:v>
                </c:pt>
                <c:pt idx="9">
                  <c:v>248</c:v>
                </c:pt>
                <c:pt idx="10">
                  <c:v>255</c:v>
                </c:pt>
                <c:pt idx="11">
                  <c:v>252</c:v>
                </c:pt>
                <c:pt idx="12">
                  <c:v>269</c:v>
                </c:pt>
                <c:pt idx="13">
                  <c:v>251</c:v>
                </c:pt>
                <c:pt idx="14">
                  <c:v>266</c:v>
                </c:pt>
                <c:pt idx="15">
                  <c:v>255</c:v>
                </c:pt>
                <c:pt idx="16">
                  <c:v>249</c:v>
                </c:pt>
                <c:pt idx="17">
                  <c:v>268</c:v>
                </c:pt>
                <c:pt idx="18">
                  <c:v>249</c:v>
                </c:pt>
                <c:pt idx="19">
                  <c:v>277</c:v>
                </c:pt>
                <c:pt idx="20">
                  <c:v>259</c:v>
                </c:pt>
                <c:pt idx="21">
                  <c:v>265</c:v>
                </c:pt>
                <c:pt idx="22">
                  <c:v>268</c:v>
                </c:pt>
                <c:pt idx="23">
                  <c:v>256</c:v>
                </c:pt>
                <c:pt idx="24">
                  <c:v>249</c:v>
                </c:pt>
                <c:pt idx="25">
                  <c:v>251</c:v>
                </c:pt>
                <c:pt idx="26">
                  <c:v>254</c:v>
                </c:pt>
                <c:pt idx="27">
                  <c:v>253</c:v>
                </c:pt>
                <c:pt idx="28">
                  <c:v>247</c:v>
                </c:pt>
                <c:pt idx="29">
                  <c:v>265</c:v>
                </c:pt>
                <c:pt idx="30">
                  <c:v>250</c:v>
                </c:pt>
                <c:pt idx="31">
                  <c:v>253</c:v>
                </c:pt>
                <c:pt idx="32">
                  <c:v>256</c:v>
                </c:pt>
                <c:pt idx="33">
                  <c:v>262</c:v>
                </c:pt>
                <c:pt idx="34">
                  <c:v>273</c:v>
                </c:pt>
                <c:pt idx="35">
                  <c:v>267</c:v>
                </c:pt>
                <c:pt idx="36">
                  <c:v>262</c:v>
                </c:pt>
                <c:pt idx="37">
                  <c:v>277</c:v>
                </c:pt>
                <c:pt idx="38">
                  <c:v>266</c:v>
                </c:pt>
                <c:pt idx="39">
                  <c:v>273</c:v>
                </c:pt>
                <c:pt idx="40">
                  <c:v>259</c:v>
                </c:pt>
                <c:pt idx="41">
                  <c:v>265</c:v>
                </c:pt>
                <c:pt idx="42">
                  <c:v>266</c:v>
                </c:pt>
                <c:pt idx="43">
                  <c:v>276</c:v>
                </c:pt>
                <c:pt idx="44">
                  <c:v>253</c:v>
                </c:pt>
                <c:pt idx="45">
                  <c:v>270</c:v>
                </c:pt>
                <c:pt idx="46">
                  <c:v>254</c:v>
                </c:pt>
                <c:pt idx="47">
                  <c:v>262</c:v>
                </c:pt>
                <c:pt idx="48">
                  <c:v>251</c:v>
                </c:pt>
                <c:pt idx="49">
                  <c:v>262</c:v>
                </c:pt>
                <c:pt idx="50">
                  <c:v>253</c:v>
                </c:pt>
                <c:pt idx="51">
                  <c:v>274</c:v>
                </c:pt>
                <c:pt idx="52">
                  <c:v>263</c:v>
                </c:pt>
                <c:pt idx="53">
                  <c:v>263</c:v>
                </c:pt>
                <c:pt idx="54">
                  <c:v>269</c:v>
                </c:pt>
                <c:pt idx="55">
                  <c:v>279</c:v>
                </c:pt>
                <c:pt idx="56">
                  <c:v>249</c:v>
                </c:pt>
                <c:pt idx="57">
                  <c:v>260</c:v>
                </c:pt>
                <c:pt idx="58">
                  <c:v>280</c:v>
                </c:pt>
                <c:pt idx="59">
                  <c:v>253</c:v>
                </c:pt>
                <c:pt idx="60">
                  <c:v>257</c:v>
                </c:pt>
                <c:pt idx="61">
                  <c:v>264</c:v>
                </c:pt>
                <c:pt idx="62">
                  <c:v>265</c:v>
                </c:pt>
                <c:pt idx="63">
                  <c:v>265</c:v>
                </c:pt>
                <c:pt idx="64">
                  <c:v>279</c:v>
                </c:pt>
                <c:pt idx="65">
                  <c:v>258</c:v>
                </c:pt>
                <c:pt idx="66">
                  <c:v>272</c:v>
                </c:pt>
                <c:pt idx="67">
                  <c:v>261</c:v>
                </c:pt>
                <c:pt idx="68">
                  <c:v>252</c:v>
                </c:pt>
                <c:pt idx="69">
                  <c:v>257</c:v>
                </c:pt>
                <c:pt idx="70">
                  <c:v>251</c:v>
                </c:pt>
                <c:pt idx="71">
                  <c:v>251</c:v>
                </c:pt>
                <c:pt idx="72">
                  <c:v>250</c:v>
                </c:pt>
                <c:pt idx="73">
                  <c:v>253</c:v>
                </c:pt>
                <c:pt idx="74">
                  <c:v>257</c:v>
                </c:pt>
                <c:pt idx="75">
                  <c:v>253</c:v>
                </c:pt>
                <c:pt idx="76">
                  <c:v>257</c:v>
                </c:pt>
                <c:pt idx="77">
                  <c:v>255</c:v>
                </c:pt>
                <c:pt idx="78">
                  <c:v>246</c:v>
                </c:pt>
                <c:pt idx="79">
                  <c:v>267</c:v>
                </c:pt>
                <c:pt idx="80">
                  <c:v>251</c:v>
                </c:pt>
                <c:pt idx="81">
                  <c:v>251</c:v>
                </c:pt>
                <c:pt idx="82">
                  <c:v>250</c:v>
                </c:pt>
                <c:pt idx="83">
                  <c:v>248</c:v>
                </c:pt>
                <c:pt idx="84">
                  <c:v>268</c:v>
                </c:pt>
                <c:pt idx="85">
                  <c:v>260</c:v>
                </c:pt>
                <c:pt idx="86">
                  <c:v>253</c:v>
                </c:pt>
                <c:pt idx="87">
                  <c:v>266</c:v>
                </c:pt>
                <c:pt idx="88">
                  <c:v>253</c:v>
                </c:pt>
                <c:pt idx="89">
                  <c:v>248</c:v>
                </c:pt>
                <c:pt idx="90">
                  <c:v>248</c:v>
                </c:pt>
                <c:pt idx="91">
                  <c:v>257</c:v>
                </c:pt>
                <c:pt idx="92">
                  <c:v>252</c:v>
                </c:pt>
                <c:pt idx="93">
                  <c:v>257</c:v>
                </c:pt>
                <c:pt idx="94">
                  <c:v>273</c:v>
                </c:pt>
                <c:pt idx="95">
                  <c:v>255</c:v>
                </c:pt>
                <c:pt idx="96">
                  <c:v>283</c:v>
                </c:pt>
                <c:pt idx="97">
                  <c:v>258</c:v>
                </c:pt>
                <c:pt idx="98">
                  <c:v>270</c:v>
                </c:pt>
                <c:pt idx="99">
                  <c:v>253</c:v>
                </c:pt>
                <c:pt idx="100">
                  <c:v>268</c:v>
                </c:pt>
                <c:pt idx="101">
                  <c:v>273</c:v>
                </c:pt>
                <c:pt idx="102">
                  <c:v>265</c:v>
                </c:pt>
                <c:pt idx="103">
                  <c:v>257</c:v>
                </c:pt>
                <c:pt idx="104">
                  <c:v>273</c:v>
                </c:pt>
                <c:pt idx="105">
                  <c:v>267</c:v>
                </c:pt>
                <c:pt idx="106">
                  <c:v>272</c:v>
                </c:pt>
                <c:pt idx="107">
                  <c:v>265</c:v>
                </c:pt>
                <c:pt idx="108">
                  <c:v>268</c:v>
                </c:pt>
                <c:pt idx="109">
                  <c:v>271</c:v>
                </c:pt>
                <c:pt idx="110">
                  <c:v>272</c:v>
                </c:pt>
                <c:pt idx="111">
                  <c:v>267</c:v>
                </c:pt>
                <c:pt idx="112">
                  <c:v>258</c:v>
                </c:pt>
                <c:pt idx="113">
                  <c:v>262</c:v>
                </c:pt>
                <c:pt idx="114">
                  <c:v>270</c:v>
                </c:pt>
                <c:pt idx="115">
                  <c:v>250</c:v>
                </c:pt>
                <c:pt idx="116">
                  <c:v>250</c:v>
                </c:pt>
                <c:pt idx="117">
                  <c:v>259</c:v>
                </c:pt>
                <c:pt idx="118">
                  <c:v>263</c:v>
                </c:pt>
                <c:pt idx="119">
                  <c:v>254</c:v>
                </c:pt>
                <c:pt idx="120">
                  <c:v>258</c:v>
                </c:pt>
                <c:pt idx="121">
                  <c:v>264</c:v>
                </c:pt>
                <c:pt idx="122">
                  <c:v>265</c:v>
                </c:pt>
                <c:pt idx="123">
                  <c:v>258</c:v>
                </c:pt>
                <c:pt idx="124">
                  <c:v>275</c:v>
                </c:pt>
                <c:pt idx="125">
                  <c:v>269</c:v>
                </c:pt>
                <c:pt idx="126">
                  <c:v>271</c:v>
                </c:pt>
                <c:pt idx="127">
                  <c:v>255</c:v>
                </c:pt>
                <c:pt idx="128">
                  <c:v>247</c:v>
                </c:pt>
                <c:pt idx="129">
                  <c:v>259</c:v>
                </c:pt>
                <c:pt idx="130">
                  <c:v>260</c:v>
                </c:pt>
                <c:pt idx="131">
                  <c:v>253</c:v>
                </c:pt>
                <c:pt idx="132">
                  <c:v>255</c:v>
                </c:pt>
                <c:pt idx="133">
                  <c:v>251</c:v>
                </c:pt>
                <c:pt idx="134">
                  <c:v>268</c:v>
                </c:pt>
                <c:pt idx="135">
                  <c:v>252</c:v>
                </c:pt>
                <c:pt idx="136">
                  <c:v>262</c:v>
                </c:pt>
                <c:pt idx="137">
                  <c:v>251</c:v>
                </c:pt>
                <c:pt idx="138">
                  <c:v>262</c:v>
                </c:pt>
                <c:pt idx="139">
                  <c:v>266</c:v>
                </c:pt>
                <c:pt idx="140">
                  <c:v>262</c:v>
                </c:pt>
                <c:pt idx="141">
                  <c:v>258</c:v>
                </c:pt>
                <c:pt idx="142">
                  <c:v>267</c:v>
                </c:pt>
                <c:pt idx="143">
                  <c:v>256</c:v>
                </c:pt>
                <c:pt idx="144">
                  <c:v>256</c:v>
                </c:pt>
                <c:pt idx="145">
                  <c:v>253</c:v>
                </c:pt>
                <c:pt idx="146">
                  <c:v>249</c:v>
                </c:pt>
                <c:pt idx="147">
                  <c:v>248</c:v>
                </c:pt>
                <c:pt idx="148">
                  <c:v>250</c:v>
                </c:pt>
                <c:pt idx="149">
                  <c:v>254</c:v>
                </c:pt>
                <c:pt idx="150">
                  <c:v>249</c:v>
                </c:pt>
                <c:pt idx="151">
                  <c:v>257</c:v>
                </c:pt>
                <c:pt idx="152">
                  <c:v>249</c:v>
                </c:pt>
                <c:pt idx="153">
                  <c:v>263</c:v>
                </c:pt>
                <c:pt idx="154">
                  <c:v>257</c:v>
                </c:pt>
                <c:pt idx="155">
                  <c:v>245</c:v>
                </c:pt>
                <c:pt idx="156">
                  <c:v>236</c:v>
                </c:pt>
                <c:pt idx="157">
                  <c:v>250</c:v>
                </c:pt>
                <c:pt idx="158">
                  <c:v>257</c:v>
                </c:pt>
                <c:pt idx="159">
                  <c:v>256</c:v>
                </c:pt>
                <c:pt idx="160">
                  <c:v>255</c:v>
                </c:pt>
                <c:pt idx="161">
                  <c:v>248</c:v>
                </c:pt>
                <c:pt idx="162">
                  <c:v>256</c:v>
                </c:pt>
                <c:pt idx="163">
                  <c:v>245</c:v>
                </c:pt>
                <c:pt idx="164">
                  <c:v>267</c:v>
                </c:pt>
                <c:pt idx="165">
                  <c:v>261</c:v>
                </c:pt>
                <c:pt idx="166">
                  <c:v>247</c:v>
                </c:pt>
                <c:pt idx="167">
                  <c:v>242</c:v>
                </c:pt>
                <c:pt idx="168">
                  <c:v>236</c:v>
                </c:pt>
                <c:pt idx="169">
                  <c:v>251</c:v>
                </c:pt>
                <c:pt idx="170">
                  <c:v>249</c:v>
                </c:pt>
                <c:pt idx="171">
                  <c:v>264</c:v>
                </c:pt>
                <c:pt idx="172">
                  <c:v>250</c:v>
                </c:pt>
                <c:pt idx="173">
                  <c:v>258</c:v>
                </c:pt>
                <c:pt idx="174">
                  <c:v>254</c:v>
                </c:pt>
                <c:pt idx="175">
                  <c:v>248</c:v>
                </c:pt>
                <c:pt idx="176">
                  <c:v>250</c:v>
                </c:pt>
                <c:pt idx="177">
                  <c:v>253</c:v>
                </c:pt>
                <c:pt idx="178">
                  <c:v>260</c:v>
                </c:pt>
                <c:pt idx="179">
                  <c:v>258</c:v>
                </c:pt>
                <c:pt idx="180">
                  <c:v>250</c:v>
                </c:pt>
                <c:pt idx="181">
                  <c:v>266</c:v>
                </c:pt>
                <c:pt idx="182">
                  <c:v>239</c:v>
                </c:pt>
                <c:pt idx="183">
                  <c:v>256</c:v>
                </c:pt>
                <c:pt idx="184">
                  <c:v>242</c:v>
                </c:pt>
                <c:pt idx="185">
                  <c:v>253</c:v>
                </c:pt>
                <c:pt idx="186">
                  <c:v>260</c:v>
                </c:pt>
                <c:pt idx="187">
                  <c:v>255</c:v>
                </c:pt>
                <c:pt idx="188">
                  <c:v>248</c:v>
                </c:pt>
                <c:pt idx="189">
                  <c:v>257</c:v>
                </c:pt>
                <c:pt idx="190">
                  <c:v>256</c:v>
                </c:pt>
                <c:pt idx="191">
                  <c:v>250</c:v>
                </c:pt>
                <c:pt idx="192">
                  <c:v>244</c:v>
                </c:pt>
                <c:pt idx="193">
                  <c:v>257</c:v>
                </c:pt>
                <c:pt idx="194">
                  <c:v>251</c:v>
                </c:pt>
                <c:pt idx="195">
                  <c:v>266</c:v>
                </c:pt>
                <c:pt idx="196">
                  <c:v>251</c:v>
                </c:pt>
                <c:pt idx="197">
                  <c:v>255</c:v>
                </c:pt>
                <c:pt idx="198">
                  <c:v>255</c:v>
                </c:pt>
                <c:pt idx="199">
                  <c:v>256</c:v>
                </c:pt>
                <c:pt idx="200">
                  <c:v>275</c:v>
                </c:pt>
                <c:pt idx="201">
                  <c:v>262</c:v>
                </c:pt>
                <c:pt idx="202">
                  <c:v>267</c:v>
                </c:pt>
                <c:pt idx="203">
                  <c:v>249</c:v>
                </c:pt>
                <c:pt idx="204">
                  <c:v>241</c:v>
                </c:pt>
                <c:pt idx="205">
                  <c:v>248</c:v>
                </c:pt>
                <c:pt idx="206">
                  <c:v>247</c:v>
                </c:pt>
                <c:pt idx="207">
                  <c:v>253</c:v>
                </c:pt>
                <c:pt idx="208">
                  <c:v>262</c:v>
                </c:pt>
                <c:pt idx="209">
                  <c:v>246</c:v>
                </c:pt>
                <c:pt idx="210">
                  <c:v>247</c:v>
                </c:pt>
                <c:pt idx="211">
                  <c:v>265</c:v>
                </c:pt>
                <c:pt idx="212">
                  <c:v>248</c:v>
                </c:pt>
                <c:pt idx="213">
                  <c:v>257</c:v>
                </c:pt>
                <c:pt idx="214">
                  <c:v>241</c:v>
                </c:pt>
                <c:pt idx="215">
                  <c:v>242</c:v>
                </c:pt>
                <c:pt idx="216">
                  <c:v>251</c:v>
                </c:pt>
                <c:pt idx="217">
                  <c:v>242</c:v>
                </c:pt>
                <c:pt idx="218">
                  <c:v>254</c:v>
                </c:pt>
                <c:pt idx="219">
                  <c:v>246</c:v>
                </c:pt>
                <c:pt idx="220">
                  <c:v>252</c:v>
                </c:pt>
                <c:pt idx="221">
                  <c:v>262</c:v>
                </c:pt>
                <c:pt idx="222">
                  <c:v>258</c:v>
                </c:pt>
                <c:pt idx="223">
                  <c:v>250</c:v>
                </c:pt>
                <c:pt idx="224">
                  <c:v>251</c:v>
                </c:pt>
                <c:pt idx="225">
                  <c:v>260</c:v>
                </c:pt>
                <c:pt idx="226">
                  <c:v>260</c:v>
                </c:pt>
                <c:pt idx="227">
                  <c:v>248</c:v>
                </c:pt>
                <c:pt idx="228">
                  <c:v>240</c:v>
                </c:pt>
                <c:pt idx="229">
                  <c:v>255</c:v>
                </c:pt>
                <c:pt idx="230">
                  <c:v>239</c:v>
                </c:pt>
                <c:pt idx="231">
                  <c:v>264</c:v>
                </c:pt>
                <c:pt idx="232">
                  <c:v>245</c:v>
                </c:pt>
                <c:pt idx="233">
                  <c:v>234</c:v>
                </c:pt>
                <c:pt idx="234">
                  <c:v>242</c:v>
                </c:pt>
                <c:pt idx="235">
                  <c:v>241</c:v>
                </c:pt>
                <c:pt idx="236">
                  <c:v>252</c:v>
                </c:pt>
                <c:pt idx="237">
                  <c:v>240</c:v>
                </c:pt>
                <c:pt idx="238">
                  <c:v>241</c:v>
                </c:pt>
                <c:pt idx="239">
                  <c:v>253</c:v>
                </c:pt>
                <c:pt idx="240">
                  <c:v>256</c:v>
                </c:pt>
                <c:pt idx="241">
                  <c:v>243</c:v>
                </c:pt>
                <c:pt idx="242">
                  <c:v>242</c:v>
                </c:pt>
                <c:pt idx="243">
                  <c:v>253</c:v>
                </c:pt>
                <c:pt idx="244">
                  <c:v>263</c:v>
                </c:pt>
                <c:pt idx="245">
                  <c:v>257</c:v>
                </c:pt>
                <c:pt idx="246">
                  <c:v>249</c:v>
                </c:pt>
                <c:pt idx="247">
                  <c:v>247</c:v>
                </c:pt>
                <c:pt idx="248">
                  <c:v>249</c:v>
                </c:pt>
                <c:pt idx="249">
                  <c:v>245</c:v>
                </c:pt>
                <c:pt idx="250">
                  <c:v>228</c:v>
                </c:pt>
                <c:pt idx="251">
                  <c:v>236</c:v>
                </c:pt>
                <c:pt idx="252">
                  <c:v>250</c:v>
                </c:pt>
                <c:pt idx="253">
                  <c:v>242</c:v>
                </c:pt>
                <c:pt idx="254">
                  <c:v>239</c:v>
                </c:pt>
                <c:pt idx="255">
                  <c:v>243</c:v>
                </c:pt>
                <c:pt idx="256">
                  <c:v>237</c:v>
                </c:pt>
                <c:pt idx="257">
                  <c:v>243</c:v>
                </c:pt>
                <c:pt idx="258">
                  <c:v>254</c:v>
                </c:pt>
                <c:pt idx="259">
                  <c:v>258</c:v>
                </c:pt>
                <c:pt idx="260">
                  <c:v>249</c:v>
                </c:pt>
                <c:pt idx="261">
                  <c:v>246</c:v>
                </c:pt>
                <c:pt idx="262">
                  <c:v>243</c:v>
                </c:pt>
                <c:pt idx="263">
                  <c:v>250</c:v>
                </c:pt>
                <c:pt idx="264">
                  <c:v>243</c:v>
                </c:pt>
                <c:pt idx="265">
                  <c:v>245</c:v>
                </c:pt>
                <c:pt idx="266">
                  <c:v>251</c:v>
                </c:pt>
                <c:pt idx="267">
                  <c:v>248</c:v>
                </c:pt>
                <c:pt idx="268">
                  <c:v>242</c:v>
                </c:pt>
                <c:pt idx="269">
                  <c:v>234</c:v>
                </c:pt>
                <c:pt idx="270">
                  <c:v>240</c:v>
                </c:pt>
                <c:pt idx="271">
                  <c:v>244</c:v>
                </c:pt>
                <c:pt idx="272">
                  <c:v>249</c:v>
                </c:pt>
                <c:pt idx="273">
                  <c:v>232</c:v>
                </c:pt>
                <c:pt idx="274">
                  <c:v>236</c:v>
                </c:pt>
                <c:pt idx="275">
                  <c:v>247</c:v>
                </c:pt>
                <c:pt idx="276">
                  <c:v>254</c:v>
                </c:pt>
                <c:pt idx="277">
                  <c:v>239</c:v>
                </c:pt>
                <c:pt idx="278">
                  <c:v>243</c:v>
                </c:pt>
                <c:pt idx="279">
                  <c:v>243</c:v>
                </c:pt>
                <c:pt idx="280">
                  <c:v>244</c:v>
                </c:pt>
                <c:pt idx="281">
                  <c:v>244</c:v>
                </c:pt>
                <c:pt idx="282">
                  <c:v>238</c:v>
                </c:pt>
                <c:pt idx="283">
                  <c:v>244</c:v>
                </c:pt>
                <c:pt idx="284">
                  <c:v>238</c:v>
                </c:pt>
                <c:pt idx="285">
                  <c:v>240</c:v>
                </c:pt>
                <c:pt idx="286">
                  <c:v>243</c:v>
                </c:pt>
                <c:pt idx="287">
                  <c:v>244</c:v>
                </c:pt>
                <c:pt idx="288">
                  <c:v>247</c:v>
                </c:pt>
                <c:pt idx="289">
                  <c:v>243</c:v>
                </c:pt>
                <c:pt idx="290">
                  <c:v>243</c:v>
                </c:pt>
                <c:pt idx="291">
                  <c:v>235</c:v>
                </c:pt>
                <c:pt idx="292">
                  <c:v>236</c:v>
                </c:pt>
                <c:pt idx="293">
                  <c:v>242</c:v>
                </c:pt>
                <c:pt idx="294">
                  <c:v>241</c:v>
                </c:pt>
                <c:pt idx="295">
                  <c:v>239</c:v>
                </c:pt>
                <c:pt idx="296">
                  <c:v>228</c:v>
                </c:pt>
                <c:pt idx="297">
                  <c:v>231</c:v>
                </c:pt>
                <c:pt idx="298">
                  <c:v>251</c:v>
                </c:pt>
                <c:pt idx="299">
                  <c:v>247</c:v>
                </c:pt>
                <c:pt idx="300">
                  <c:v>234</c:v>
                </c:pt>
                <c:pt idx="301">
                  <c:v>254</c:v>
                </c:pt>
                <c:pt idx="302">
                  <c:v>238</c:v>
                </c:pt>
                <c:pt idx="303">
                  <c:v>234</c:v>
                </c:pt>
                <c:pt idx="304">
                  <c:v>245</c:v>
                </c:pt>
                <c:pt idx="305">
                  <c:v>248</c:v>
                </c:pt>
                <c:pt idx="306">
                  <c:v>247</c:v>
                </c:pt>
                <c:pt idx="307">
                  <c:v>254</c:v>
                </c:pt>
                <c:pt idx="308">
                  <c:v>246</c:v>
                </c:pt>
                <c:pt idx="309">
                  <c:v>243</c:v>
                </c:pt>
                <c:pt idx="310">
                  <c:v>262</c:v>
                </c:pt>
                <c:pt idx="311">
                  <c:v>251</c:v>
                </c:pt>
                <c:pt idx="312">
                  <c:v>263</c:v>
                </c:pt>
                <c:pt idx="313">
                  <c:v>261</c:v>
                </c:pt>
                <c:pt idx="314">
                  <c:v>261</c:v>
                </c:pt>
                <c:pt idx="315">
                  <c:v>273</c:v>
                </c:pt>
                <c:pt idx="316">
                  <c:v>264</c:v>
                </c:pt>
                <c:pt idx="317">
                  <c:v>260</c:v>
                </c:pt>
                <c:pt idx="318">
                  <c:v>257</c:v>
                </c:pt>
                <c:pt idx="319">
                  <c:v>245</c:v>
                </c:pt>
                <c:pt idx="320">
                  <c:v>251</c:v>
                </c:pt>
                <c:pt idx="321">
                  <c:v>245</c:v>
                </c:pt>
                <c:pt idx="322">
                  <c:v>232</c:v>
                </c:pt>
                <c:pt idx="323">
                  <c:v>248</c:v>
                </c:pt>
                <c:pt idx="324">
                  <c:v>244</c:v>
                </c:pt>
                <c:pt idx="325">
                  <c:v>244</c:v>
                </c:pt>
                <c:pt idx="326">
                  <c:v>240</c:v>
                </c:pt>
                <c:pt idx="327">
                  <c:v>242</c:v>
                </c:pt>
                <c:pt idx="328">
                  <c:v>242</c:v>
                </c:pt>
                <c:pt idx="329">
                  <c:v>233</c:v>
                </c:pt>
                <c:pt idx="330">
                  <c:v>235</c:v>
                </c:pt>
                <c:pt idx="331">
                  <c:v>222</c:v>
                </c:pt>
                <c:pt idx="332">
                  <c:v>234</c:v>
                </c:pt>
                <c:pt idx="333">
                  <c:v>225</c:v>
                </c:pt>
                <c:pt idx="334">
                  <c:v>240</c:v>
                </c:pt>
                <c:pt idx="335">
                  <c:v>241</c:v>
                </c:pt>
                <c:pt idx="336">
                  <c:v>239</c:v>
                </c:pt>
                <c:pt idx="337">
                  <c:v>225</c:v>
                </c:pt>
                <c:pt idx="338">
                  <c:v>231</c:v>
                </c:pt>
                <c:pt idx="339">
                  <c:v>233</c:v>
                </c:pt>
                <c:pt idx="340">
                  <c:v>245</c:v>
                </c:pt>
                <c:pt idx="341">
                  <c:v>237</c:v>
                </c:pt>
                <c:pt idx="342">
                  <c:v>233</c:v>
                </c:pt>
                <c:pt idx="343">
                  <c:v>233</c:v>
                </c:pt>
                <c:pt idx="344">
                  <c:v>239</c:v>
                </c:pt>
                <c:pt idx="345">
                  <c:v>237</c:v>
                </c:pt>
                <c:pt idx="346">
                  <c:v>235</c:v>
                </c:pt>
                <c:pt idx="347">
                  <c:v>237</c:v>
                </c:pt>
                <c:pt idx="348">
                  <c:v>235</c:v>
                </c:pt>
                <c:pt idx="349">
                  <c:v>228</c:v>
                </c:pt>
                <c:pt idx="350">
                  <c:v>236</c:v>
                </c:pt>
                <c:pt idx="351">
                  <c:v>234</c:v>
                </c:pt>
                <c:pt idx="352">
                  <c:v>231</c:v>
                </c:pt>
                <c:pt idx="353">
                  <c:v>245</c:v>
                </c:pt>
                <c:pt idx="354">
                  <c:v>226</c:v>
                </c:pt>
                <c:pt idx="355">
                  <c:v>230</c:v>
                </c:pt>
                <c:pt idx="356">
                  <c:v>235</c:v>
                </c:pt>
                <c:pt idx="357">
                  <c:v>229</c:v>
                </c:pt>
                <c:pt idx="358">
                  <c:v>232</c:v>
                </c:pt>
                <c:pt idx="359">
                  <c:v>229</c:v>
                </c:pt>
                <c:pt idx="360">
                  <c:v>238</c:v>
                </c:pt>
                <c:pt idx="361">
                  <c:v>233</c:v>
                </c:pt>
                <c:pt idx="362">
                  <c:v>241</c:v>
                </c:pt>
                <c:pt idx="363">
                  <c:v>230</c:v>
                </c:pt>
                <c:pt idx="364">
                  <c:v>231</c:v>
                </c:pt>
                <c:pt idx="365">
                  <c:v>231</c:v>
                </c:pt>
                <c:pt idx="366">
                  <c:v>230</c:v>
                </c:pt>
                <c:pt idx="367">
                  <c:v>231</c:v>
                </c:pt>
                <c:pt idx="368">
                  <c:v>233</c:v>
                </c:pt>
                <c:pt idx="369">
                  <c:v>238</c:v>
                </c:pt>
                <c:pt idx="370">
                  <c:v>231</c:v>
                </c:pt>
                <c:pt idx="371">
                  <c:v>236</c:v>
                </c:pt>
                <c:pt idx="372">
                  <c:v>235</c:v>
                </c:pt>
                <c:pt idx="373">
                  <c:v>236</c:v>
                </c:pt>
                <c:pt idx="374">
                  <c:v>236</c:v>
                </c:pt>
                <c:pt idx="375">
                  <c:v>226</c:v>
                </c:pt>
                <c:pt idx="376">
                  <c:v>231</c:v>
                </c:pt>
                <c:pt idx="377">
                  <c:v>229</c:v>
                </c:pt>
                <c:pt idx="378">
                  <c:v>232</c:v>
                </c:pt>
                <c:pt idx="379">
                  <c:v>224</c:v>
                </c:pt>
                <c:pt idx="380">
                  <c:v>241</c:v>
                </c:pt>
                <c:pt idx="381">
                  <c:v>241</c:v>
                </c:pt>
                <c:pt idx="382">
                  <c:v>236</c:v>
                </c:pt>
                <c:pt idx="383">
                  <c:v>229</c:v>
                </c:pt>
                <c:pt idx="384">
                  <c:v>226</c:v>
                </c:pt>
                <c:pt idx="385">
                  <c:v>237</c:v>
                </c:pt>
                <c:pt idx="386">
                  <c:v>239</c:v>
                </c:pt>
                <c:pt idx="387">
                  <c:v>238</c:v>
                </c:pt>
                <c:pt idx="388">
                  <c:v>232</c:v>
                </c:pt>
                <c:pt idx="389">
                  <c:v>239</c:v>
                </c:pt>
                <c:pt idx="390">
                  <c:v>230</c:v>
                </c:pt>
                <c:pt idx="391">
                  <c:v>226</c:v>
                </c:pt>
                <c:pt idx="392">
                  <c:v>235</c:v>
                </c:pt>
                <c:pt idx="393">
                  <c:v>239</c:v>
                </c:pt>
                <c:pt idx="394">
                  <c:v>229</c:v>
                </c:pt>
                <c:pt idx="395">
                  <c:v>228</c:v>
                </c:pt>
                <c:pt idx="396">
                  <c:v>233</c:v>
                </c:pt>
                <c:pt idx="397">
                  <c:v>233</c:v>
                </c:pt>
                <c:pt idx="398">
                  <c:v>224</c:v>
                </c:pt>
                <c:pt idx="399">
                  <c:v>229</c:v>
                </c:pt>
                <c:pt idx="400">
                  <c:v>232</c:v>
                </c:pt>
                <c:pt idx="401">
                  <c:v>240</c:v>
                </c:pt>
                <c:pt idx="402">
                  <c:v>225</c:v>
                </c:pt>
                <c:pt idx="403">
                  <c:v>228</c:v>
                </c:pt>
                <c:pt idx="404">
                  <c:v>230</c:v>
                </c:pt>
                <c:pt idx="405">
                  <c:v>231</c:v>
                </c:pt>
                <c:pt idx="406">
                  <c:v>224</c:v>
                </c:pt>
                <c:pt idx="407">
                  <c:v>225</c:v>
                </c:pt>
                <c:pt idx="408">
                  <c:v>228</c:v>
                </c:pt>
                <c:pt idx="409">
                  <c:v>233</c:v>
                </c:pt>
                <c:pt idx="410">
                  <c:v>231</c:v>
                </c:pt>
                <c:pt idx="411">
                  <c:v>227</c:v>
                </c:pt>
                <c:pt idx="412">
                  <c:v>233</c:v>
                </c:pt>
                <c:pt idx="413">
                  <c:v>221</c:v>
                </c:pt>
                <c:pt idx="414">
                  <c:v>227</c:v>
                </c:pt>
                <c:pt idx="415">
                  <c:v>230</c:v>
                </c:pt>
                <c:pt idx="416">
                  <c:v>227</c:v>
                </c:pt>
                <c:pt idx="417">
                  <c:v>227</c:v>
                </c:pt>
                <c:pt idx="418">
                  <c:v>228</c:v>
                </c:pt>
                <c:pt idx="419">
                  <c:v>229</c:v>
                </c:pt>
                <c:pt idx="420">
                  <c:v>223</c:v>
                </c:pt>
                <c:pt idx="421">
                  <c:v>235</c:v>
                </c:pt>
                <c:pt idx="422">
                  <c:v>233</c:v>
                </c:pt>
                <c:pt idx="423">
                  <c:v>223</c:v>
                </c:pt>
                <c:pt idx="424">
                  <c:v>224</c:v>
                </c:pt>
                <c:pt idx="425">
                  <c:v>226</c:v>
                </c:pt>
                <c:pt idx="426">
                  <c:v>213</c:v>
                </c:pt>
                <c:pt idx="427">
                  <c:v>227</c:v>
                </c:pt>
                <c:pt idx="428">
                  <c:v>227</c:v>
                </c:pt>
                <c:pt idx="429">
                  <c:v>231</c:v>
                </c:pt>
                <c:pt idx="430">
                  <c:v>234</c:v>
                </c:pt>
                <c:pt idx="431">
                  <c:v>220</c:v>
                </c:pt>
                <c:pt idx="432">
                  <c:v>225</c:v>
                </c:pt>
                <c:pt idx="433">
                  <c:v>249</c:v>
                </c:pt>
                <c:pt idx="434">
                  <c:v>228</c:v>
                </c:pt>
                <c:pt idx="435">
                  <c:v>230</c:v>
                </c:pt>
                <c:pt idx="436">
                  <c:v>230</c:v>
                </c:pt>
                <c:pt idx="437">
                  <c:v>217</c:v>
                </c:pt>
                <c:pt idx="438">
                  <c:v>238</c:v>
                </c:pt>
                <c:pt idx="439">
                  <c:v>220</c:v>
                </c:pt>
                <c:pt idx="440">
                  <c:v>225</c:v>
                </c:pt>
                <c:pt idx="441">
                  <c:v>225</c:v>
                </c:pt>
                <c:pt idx="442">
                  <c:v>222</c:v>
                </c:pt>
                <c:pt idx="443">
                  <c:v>231</c:v>
                </c:pt>
                <c:pt idx="444">
                  <c:v>225</c:v>
                </c:pt>
                <c:pt idx="445">
                  <c:v>234</c:v>
                </c:pt>
                <c:pt idx="446">
                  <c:v>230</c:v>
                </c:pt>
                <c:pt idx="447">
                  <c:v>231</c:v>
                </c:pt>
                <c:pt idx="448">
                  <c:v>228</c:v>
                </c:pt>
                <c:pt idx="449">
                  <c:v>228</c:v>
                </c:pt>
                <c:pt idx="450">
                  <c:v>220</c:v>
                </c:pt>
                <c:pt idx="451">
                  <c:v>222</c:v>
                </c:pt>
                <c:pt idx="452">
                  <c:v>229</c:v>
                </c:pt>
                <c:pt idx="453">
                  <c:v>228</c:v>
                </c:pt>
                <c:pt idx="454">
                  <c:v>219</c:v>
                </c:pt>
                <c:pt idx="455">
                  <c:v>219</c:v>
                </c:pt>
                <c:pt idx="456">
                  <c:v>224</c:v>
                </c:pt>
                <c:pt idx="457">
                  <c:v>218</c:v>
                </c:pt>
                <c:pt idx="458">
                  <c:v>226</c:v>
                </c:pt>
                <c:pt idx="459">
                  <c:v>222</c:v>
                </c:pt>
                <c:pt idx="460">
                  <c:v>237</c:v>
                </c:pt>
                <c:pt idx="461">
                  <c:v>234</c:v>
                </c:pt>
                <c:pt idx="462">
                  <c:v>222</c:v>
                </c:pt>
                <c:pt idx="463">
                  <c:v>224</c:v>
                </c:pt>
                <c:pt idx="464">
                  <c:v>229</c:v>
                </c:pt>
                <c:pt idx="465">
                  <c:v>230</c:v>
                </c:pt>
                <c:pt idx="466">
                  <c:v>228</c:v>
                </c:pt>
                <c:pt idx="467">
                  <c:v>230</c:v>
                </c:pt>
                <c:pt idx="468">
                  <c:v>215</c:v>
                </c:pt>
                <c:pt idx="469">
                  <c:v>227</c:v>
                </c:pt>
                <c:pt idx="470">
                  <c:v>224</c:v>
                </c:pt>
                <c:pt idx="471">
                  <c:v>221</c:v>
                </c:pt>
                <c:pt idx="472">
                  <c:v>228</c:v>
                </c:pt>
                <c:pt idx="473">
                  <c:v>238</c:v>
                </c:pt>
                <c:pt idx="474">
                  <c:v>226</c:v>
                </c:pt>
                <c:pt idx="475">
                  <c:v>234</c:v>
                </c:pt>
                <c:pt idx="476">
                  <c:v>221</c:v>
                </c:pt>
                <c:pt idx="477">
                  <c:v>222</c:v>
                </c:pt>
                <c:pt idx="478">
                  <c:v>235</c:v>
                </c:pt>
                <c:pt idx="479">
                  <c:v>229</c:v>
                </c:pt>
                <c:pt idx="480">
                  <c:v>227</c:v>
                </c:pt>
                <c:pt idx="481">
                  <c:v>226</c:v>
                </c:pt>
                <c:pt idx="482">
                  <c:v>236</c:v>
                </c:pt>
                <c:pt idx="483">
                  <c:v>237</c:v>
                </c:pt>
                <c:pt idx="484">
                  <c:v>238</c:v>
                </c:pt>
                <c:pt idx="485">
                  <c:v>225</c:v>
                </c:pt>
                <c:pt idx="486">
                  <c:v>224</c:v>
                </c:pt>
                <c:pt idx="487">
                  <c:v>228</c:v>
                </c:pt>
                <c:pt idx="488">
                  <c:v>244</c:v>
                </c:pt>
                <c:pt idx="489">
                  <c:v>233</c:v>
                </c:pt>
                <c:pt idx="490">
                  <c:v>233</c:v>
                </c:pt>
                <c:pt idx="491">
                  <c:v>234</c:v>
                </c:pt>
                <c:pt idx="492">
                  <c:v>244</c:v>
                </c:pt>
                <c:pt idx="493">
                  <c:v>245</c:v>
                </c:pt>
                <c:pt idx="494">
                  <c:v>239</c:v>
                </c:pt>
                <c:pt idx="495">
                  <c:v>252</c:v>
                </c:pt>
                <c:pt idx="496">
                  <c:v>261</c:v>
                </c:pt>
                <c:pt idx="497">
                  <c:v>272</c:v>
                </c:pt>
                <c:pt idx="498">
                  <c:v>253</c:v>
                </c:pt>
                <c:pt idx="499">
                  <c:v>259</c:v>
                </c:pt>
                <c:pt idx="500">
                  <c:v>279</c:v>
                </c:pt>
                <c:pt idx="501">
                  <c:v>270</c:v>
                </c:pt>
                <c:pt idx="502">
                  <c:v>257</c:v>
                </c:pt>
                <c:pt idx="503">
                  <c:v>262</c:v>
                </c:pt>
                <c:pt idx="504">
                  <c:v>259</c:v>
                </c:pt>
                <c:pt idx="505">
                  <c:v>255</c:v>
                </c:pt>
                <c:pt idx="506">
                  <c:v>252</c:v>
                </c:pt>
                <c:pt idx="507">
                  <c:v>254</c:v>
                </c:pt>
                <c:pt idx="508">
                  <c:v>261</c:v>
                </c:pt>
                <c:pt idx="509">
                  <c:v>246</c:v>
                </c:pt>
                <c:pt idx="510">
                  <c:v>244</c:v>
                </c:pt>
                <c:pt idx="511">
                  <c:v>240</c:v>
                </c:pt>
                <c:pt idx="512">
                  <c:v>245</c:v>
                </c:pt>
                <c:pt idx="513">
                  <c:v>230</c:v>
                </c:pt>
                <c:pt idx="514">
                  <c:v>231</c:v>
                </c:pt>
                <c:pt idx="515">
                  <c:v>219</c:v>
                </c:pt>
                <c:pt idx="516">
                  <c:v>225</c:v>
                </c:pt>
                <c:pt idx="517">
                  <c:v>236</c:v>
                </c:pt>
                <c:pt idx="518">
                  <c:v>231</c:v>
                </c:pt>
                <c:pt idx="519">
                  <c:v>230</c:v>
                </c:pt>
                <c:pt idx="520">
                  <c:v>224</c:v>
                </c:pt>
                <c:pt idx="521">
                  <c:v>229</c:v>
                </c:pt>
                <c:pt idx="522">
                  <c:v>223</c:v>
                </c:pt>
                <c:pt idx="523">
                  <c:v>220</c:v>
                </c:pt>
                <c:pt idx="524">
                  <c:v>224</c:v>
                </c:pt>
                <c:pt idx="525">
                  <c:v>224</c:v>
                </c:pt>
                <c:pt idx="526">
                  <c:v>225</c:v>
                </c:pt>
                <c:pt idx="527">
                  <c:v>223</c:v>
                </c:pt>
                <c:pt idx="528">
                  <c:v>213</c:v>
                </c:pt>
                <c:pt idx="529">
                  <c:v>216</c:v>
                </c:pt>
                <c:pt idx="530">
                  <c:v>218</c:v>
                </c:pt>
                <c:pt idx="531">
                  <c:v>231</c:v>
                </c:pt>
                <c:pt idx="532">
                  <c:v>224</c:v>
                </c:pt>
                <c:pt idx="533">
                  <c:v>225</c:v>
                </c:pt>
                <c:pt idx="534">
                  <c:v>221</c:v>
                </c:pt>
                <c:pt idx="535">
                  <c:v>219</c:v>
                </c:pt>
                <c:pt idx="536">
                  <c:v>217</c:v>
                </c:pt>
                <c:pt idx="537">
                  <c:v>224</c:v>
                </c:pt>
                <c:pt idx="538">
                  <c:v>231</c:v>
                </c:pt>
                <c:pt idx="539">
                  <c:v>216</c:v>
                </c:pt>
                <c:pt idx="540">
                  <c:v>222</c:v>
                </c:pt>
                <c:pt idx="541">
                  <c:v>222</c:v>
                </c:pt>
                <c:pt idx="542">
                  <c:v>217</c:v>
                </c:pt>
                <c:pt idx="543">
                  <c:v>220</c:v>
                </c:pt>
                <c:pt idx="544">
                  <c:v>217</c:v>
                </c:pt>
                <c:pt idx="545">
                  <c:v>222</c:v>
                </c:pt>
                <c:pt idx="546">
                  <c:v>225</c:v>
                </c:pt>
                <c:pt idx="547">
                  <c:v>223</c:v>
                </c:pt>
                <c:pt idx="548">
                  <c:v>221</c:v>
                </c:pt>
                <c:pt idx="549">
                  <c:v>224</c:v>
                </c:pt>
                <c:pt idx="550">
                  <c:v>224</c:v>
                </c:pt>
                <c:pt idx="551">
                  <c:v>214</c:v>
                </c:pt>
                <c:pt idx="552">
                  <c:v>225</c:v>
                </c:pt>
                <c:pt idx="553">
                  <c:v>223</c:v>
                </c:pt>
                <c:pt idx="554">
                  <c:v>213</c:v>
                </c:pt>
                <c:pt idx="555">
                  <c:v>224</c:v>
                </c:pt>
                <c:pt idx="556">
                  <c:v>216</c:v>
                </c:pt>
                <c:pt idx="557">
                  <c:v>222</c:v>
                </c:pt>
                <c:pt idx="558">
                  <c:v>216</c:v>
                </c:pt>
                <c:pt idx="559">
                  <c:v>224</c:v>
                </c:pt>
                <c:pt idx="560">
                  <c:v>222</c:v>
                </c:pt>
                <c:pt idx="561">
                  <c:v>222</c:v>
                </c:pt>
                <c:pt idx="562">
                  <c:v>217</c:v>
                </c:pt>
                <c:pt idx="563">
                  <c:v>222</c:v>
                </c:pt>
                <c:pt idx="564">
                  <c:v>222</c:v>
                </c:pt>
                <c:pt idx="565">
                  <c:v>217</c:v>
                </c:pt>
                <c:pt idx="566">
                  <c:v>217</c:v>
                </c:pt>
                <c:pt idx="567">
                  <c:v>226</c:v>
                </c:pt>
                <c:pt idx="568">
                  <c:v>222</c:v>
                </c:pt>
                <c:pt idx="569">
                  <c:v>216</c:v>
                </c:pt>
                <c:pt idx="570">
                  <c:v>226</c:v>
                </c:pt>
                <c:pt idx="571">
                  <c:v>227</c:v>
                </c:pt>
                <c:pt idx="572">
                  <c:v>224</c:v>
                </c:pt>
                <c:pt idx="573">
                  <c:v>222</c:v>
                </c:pt>
                <c:pt idx="574">
                  <c:v>221</c:v>
                </c:pt>
                <c:pt idx="575">
                  <c:v>224</c:v>
                </c:pt>
                <c:pt idx="576">
                  <c:v>217</c:v>
                </c:pt>
                <c:pt idx="577">
                  <c:v>214</c:v>
                </c:pt>
                <c:pt idx="578">
                  <c:v>223</c:v>
                </c:pt>
                <c:pt idx="579">
                  <c:v>215</c:v>
                </c:pt>
                <c:pt idx="580">
                  <c:v>227</c:v>
                </c:pt>
                <c:pt idx="581">
                  <c:v>222</c:v>
                </c:pt>
                <c:pt idx="582">
                  <c:v>216</c:v>
                </c:pt>
                <c:pt idx="583">
                  <c:v>223</c:v>
                </c:pt>
                <c:pt idx="584">
                  <c:v>223</c:v>
                </c:pt>
                <c:pt idx="585">
                  <c:v>219</c:v>
                </c:pt>
                <c:pt idx="586">
                  <c:v>225</c:v>
                </c:pt>
                <c:pt idx="587">
                  <c:v>212</c:v>
                </c:pt>
                <c:pt idx="588">
                  <c:v>217</c:v>
                </c:pt>
                <c:pt idx="589">
                  <c:v>231</c:v>
                </c:pt>
                <c:pt idx="590">
                  <c:v>222</c:v>
                </c:pt>
                <c:pt idx="591">
                  <c:v>221</c:v>
                </c:pt>
                <c:pt idx="592">
                  <c:v>220</c:v>
                </c:pt>
                <c:pt idx="593">
                  <c:v>219</c:v>
                </c:pt>
                <c:pt idx="594">
                  <c:v>225</c:v>
                </c:pt>
                <c:pt idx="595">
                  <c:v>224</c:v>
                </c:pt>
                <c:pt idx="596">
                  <c:v>229</c:v>
                </c:pt>
                <c:pt idx="597">
                  <c:v>219</c:v>
                </c:pt>
                <c:pt idx="598">
                  <c:v>224</c:v>
                </c:pt>
                <c:pt idx="599">
                  <c:v>235</c:v>
                </c:pt>
                <c:pt idx="600">
                  <c:v>235</c:v>
                </c:pt>
                <c:pt idx="601">
                  <c:v>240</c:v>
                </c:pt>
                <c:pt idx="602">
                  <c:v>223</c:v>
                </c:pt>
                <c:pt idx="603">
                  <c:v>237</c:v>
                </c:pt>
                <c:pt idx="604">
                  <c:v>235</c:v>
                </c:pt>
                <c:pt idx="605">
                  <c:v>248</c:v>
                </c:pt>
                <c:pt idx="606">
                  <c:v>236</c:v>
                </c:pt>
                <c:pt idx="607">
                  <c:v>235</c:v>
                </c:pt>
                <c:pt idx="608">
                  <c:v>250</c:v>
                </c:pt>
                <c:pt idx="609">
                  <c:v>233</c:v>
                </c:pt>
                <c:pt idx="610">
                  <c:v>244</c:v>
                </c:pt>
                <c:pt idx="611">
                  <c:v>253</c:v>
                </c:pt>
                <c:pt idx="612">
                  <c:v>238</c:v>
                </c:pt>
                <c:pt idx="613">
                  <c:v>233</c:v>
                </c:pt>
                <c:pt idx="614">
                  <c:v>243</c:v>
                </c:pt>
                <c:pt idx="615">
                  <c:v>235</c:v>
                </c:pt>
                <c:pt idx="616">
                  <c:v>241</c:v>
                </c:pt>
                <c:pt idx="617">
                  <c:v>239</c:v>
                </c:pt>
                <c:pt idx="618">
                  <c:v>236</c:v>
                </c:pt>
                <c:pt idx="619">
                  <c:v>239</c:v>
                </c:pt>
                <c:pt idx="620">
                  <c:v>238</c:v>
                </c:pt>
                <c:pt idx="621">
                  <c:v>237</c:v>
                </c:pt>
                <c:pt idx="622">
                  <c:v>235</c:v>
                </c:pt>
                <c:pt idx="623">
                  <c:v>238</c:v>
                </c:pt>
                <c:pt idx="624">
                  <c:v>243</c:v>
                </c:pt>
                <c:pt idx="625">
                  <c:v>238</c:v>
                </c:pt>
                <c:pt idx="626">
                  <c:v>235</c:v>
                </c:pt>
                <c:pt idx="627">
                  <c:v>242</c:v>
                </c:pt>
                <c:pt idx="628">
                  <c:v>240</c:v>
                </c:pt>
                <c:pt idx="629">
                  <c:v>230</c:v>
                </c:pt>
                <c:pt idx="630">
                  <c:v>251</c:v>
                </c:pt>
                <c:pt idx="631">
                  <c:v>242</c:v>
                </c:pt>
                <c:pt idx="632">
                  <c:v>235</c:v>
                </c:pt>
                <c:pt idx="633">
                  <c:v>239</c:v>
                </c:pt>
                <c:pt idx="634">
                  <c:v>230</c:v>
                </c:pt>
                <c:pt idx="635">
                  <c:v>238</c:v>
                </c:pt>
                <c:pt idx="636">
                  <c:v>226</c:v>
                </c:pt>
                <c:pt idx="637">
                  <c:v>245</c:v>
                </c:pt>
                <c:pt idx="638">
                  <c:v>226</c:v>
                </c:pt>
                <c:pt idx="639">
                  <c:v>233</c:v>
                </c:pt>
                <c:pt idx="640">
                  <c:v>225</c:v>
                </c:pt>
                <c:pt idx="641">
                  <c:v>222</c:v>
                </c:pt>
                <c:pt idx="642">
                  <c:v>226</c:v>
                </c:pt>
                <c:pt idx="643">
                  <c:v>220</c:v>
                </c:pt>
                <c:pt idx="644">
                  <c:v>221</c:v>
                </c:pt>
                <c:pt idx="645">
                  <c:v>219</c:v>
                </c:pt>
                <c:pt idx="646">
                  <c:v>235</c:v>
                </c:pt>
                <c:pt idx="647">
                  <c:v>219</c:v>
                </c:pt>
                <c:pt idx="648">
                  <c:v>225</c:v>
                </c:pt>
                <c:pt idx="649">
                  <c:v>226</c:v>
                </c:pt>
                <c:pt idx="650">
                  <c:v>223</c:v>
                </c:pt>
                <c:pt idx="651">
                  <c:v>222</c:v>
                </c:pt>
                <c:pt idx="652">
                  <c:v>219</c:v>
                </c:pt>
                <c:pt idx="653">
                  <c:v>218</c:v>
                </c:pt>
                <c:pt idx="654">
                  <c:v>215</c:v>
                </c:pt>
                <c:pt idx="655">
                  <c:v>230</c:v>
                </c:pt>
                <c:pt idx="656">
                  <c:v>225</c:v>
                </c:pt>
                <c:pt idx="657">
                  <c:v>226</c:v>
                </c:pt>
                <c:pt idx="658">
                  <c:v>218</c:v>
                </c:pt>
                <c:pt idx="659">
                  <c:v>218</c:v>
                </c:pt>
                <c:pt idx="660">
                  <c:v>219</c:v>
                </c:pt>
                <c:pt idx="661">
                  <c:v>226</c:v>
                </c:pt>
                <c:pt idx="662">
                  <c:v>230</c:v>
                </c:pt>
                <c:pt idx="663">
                  <c:v>221</c:v>
                </c:pt>
                <c:pt idx="664">
                  <c:v>223</c:v>
                </c:pt>
                <c:pt idx="665">
                  <c:v>221</c:v>
                </c:pt>
                <c:pt idx="666">
                  <c:v>214</c:v>
                </c:pt>
                <c:pt idx="667">
                  <c:v>222</c:v>
                </c:pt>
                <c:pt idx="668">
                  <c:v>215</c:v>
                </c:pt>
                <c:pt idx="669">
                  <c:v>215</c:v>
                </c:pt>
                <c:pt idx="670">
                  <c:v>226</c:v>
                </c:pt>
                <c:pt idx="671">
                  <c:v>210</c:v>
                </c:pt>
                <c:pt idx="672">
                  <c:v>215</c:v>
                </c:pt>
                <c:pt idx="673">
                  <c:v>223</c:v>
                </c:pt>
                <c:pt idx="674">
                  <c:v>222</c:v>
                </c:pt>
                <c:pt idx="675">
                  <c:v>213</c:v>
                </c:pt>
                <c:pt idx="676">
                  <c:v>222</c:v>
                </c:pt>
                <c:pt idx="677">
                  <c:v>219</c:v>
                </c:pt>
                <c:pt idx="678">
                  <c:v>219</c:v>
                </c:pt>
                <c:pt idx="679">
                  <c:v>220</c:v>
                </c:pt>
                <c:pt idx="680">
                  <c:v>218</c:v>
                </c:pt>
                <c:pt idx="681">
                  <c:v>215</c:v>
                </c:pt>
                <c:pt idx="682">
                  <c:v>216</c:v>
                </c:pt>
                <c:pt idx="683">
                  <c:v>214</c:v>
                </c:pt>
                <c:pt idx="684">
                  <c:v>213</c:v>
                </c:pt>
                <c:pt idx="685">
                  <c:v>216</c:v>
                </c:pt>
                <c:pt idx="686">
                  <c:v>219</c:v>
                </c:pt>
                <c:pt idx="687">
                  <c:v>216</c:v>
                </c:pt>
                <c:pt idx="688">
                  <c:v>219</c:v>
                </c:pt>
                <c:pt idx="689">
                  <c:v>215</c:v>
                </c:pt>
                <c:pt idx="690">
                  <c:v>221</c:v>
                </c:pt>
                <c:pt idx="691">
                  <c:v>219</c:v>
                </c:pt>
                <c:pt idx="692">
                  <c:v>219</c:v>
                </c:pt>
                <c:pt idx="693">
                  <c:v>221</c:v>
                </c:pt>
                <c:pt idx="694">
                  <c:v>215</c:v>
                </c:pt>
                <c:pt idx="695">
                  <c:v>221</c:v>
                </c:pt>
                <c:pt idx="696">
                  <c:v>219</c:v>
                </c:pt>
                <c:pt idx="697">
                  <c:v>213</c:v>
                </c:pt>
                <c:pt idx="698">
                  <c:v>212</c:v>
                </c:pt>
                <c:pt idx="699">
                  <c:v>210</c:v>
                </c:pt>
                <c:pt idx="700">
                  <c:v>221</c:v>
                </c:pt>
                <c:pt idx="701">
                  <c:v>221</c:v>
                </c:pt>
                <c:pt idx="702">
                  <c:v>214</c:v>
                </c:pt>
                <c:pt idx="703">
                  <c:v>213</c:v>
                </c:pt>
                <c:pt idx="704">
                  <c:v>214</c:v>
                </c:pt>
                <c:pt idx="705">
                  <c:v>216</c:v>
                </c:pt>
                <c:pt idx="706">
                  <c:v>221</c:v>
                </c:pt>
                <c:pt idx="707">
                  <c:v>216</c:v>
                </c:pt>
                <c:pt idx="708">
                  <c:v>214</c:v>
                </c:pt>
                <c:pt idx="709">
                  <c:v>216</c:v>
                </c:pt>
                <c:pt idx="710">
                  <c:v>211</c:v>
                </c:pt>
                <c:pt idx="711">
                  <c:v>213</c:v>
                </c:pt>
                <c:pt idx="712">
                  <c:v>217</c:v>
                </c:pt>
                <c:pt idx="713">
                  <c:v>213</c:v>
                </c:pt>
                <c:pt idx="714">
                  <c:v>210</c:v>
                </c:pt>
                <c:pt idx="715">
                  <c:v>221</c:v>
                </c:pt>
                <c:pt idx="716">
                  <c:v>212</c:v>
                </c:pt>
                <c:pt idx="717">
                  <c:v>220</c:v>
                </c:pt>
                <c:pt idx="718">
                  <c:v>216</c:v>
                </c:pt>
                <c:pt idx="719">
                  <c:v>218</c:v>
                </c:pt>
                <c:pt idx="720">
                  <c:v>209</c:v>
                </c:pt>
                <c:pt idx="721">
                  <c:v>219</c:v>
                </c:pt>
                <c:pt idx="722">
                  <c:v>214</c:v>
                </c:pt>
                <c:pt idx="723">
                  <c:v>214</c:v>
                </c:pt>
                <c:pt idx="724">
                  <c:v>218</c:v>
                </c:pt>
                <c:pt idx="725">
                  <c:v>221</c:v>
                </c:pt>
                <c:pt idx="726">
                  <c:v>217</c:v>
                </c:pt>
                <c:pt idx="727">
                  <c:v>211</c:v>
                </c:pt>
                <c:pt idx="728">
                  <c:v>212</c:v>
                </c:pt>
                <c:pt idx="729">
                  <c:v>218</c:v>
                </c:pt>
                <c:pt idx="730">
                  <c:v>217</c:v>
                </c:pt>
                <c:pt idx="731">
                  <c:v>221</c:v>
                </c:pt>
                <c:pt idx="732">
                  <c:v>212</c:v>
                </c:pt>
                <c:pt idx="733">
                  <c:v>211</c:v>
                </c:pt>
                <c:pt idx="734">
                  <c:v>216</c:v>
                </c:pt>
                <c:pt idx="735">
                  <c:v>222</c:v>
                </c:pt>
                <c:pt idx="736">
                  <c:v>211</c:v>
                </c:pt>
                <c:pt idx="737">
                  <c:v>219</c:v>
                </c:pt>
                <c:pt idx="738">
                  <c:v>210</c:v>
                </c:pt>
                <c:pt idx="739">
                  <c:v>211</c:v>
                </c:pt>
                <c:pt idx="740">
                  <c:v>213</c:v>
                </c:pt>
                <c:pt idx="741">
                  <c:v>219</c:v>
                </c:pt>
                <c:pt idx="742">
                  <c:v>211</c:v>
                </c:pt>
                <c:pt idx="743">
                  <c:v>218</c:v>
                </c:pt>
                <c:pt idx="744">
                  <c:v>214</c:v>
                </c:pt>
                <c:pt idx="745">
                  <c:v>216</c:v>
                </c:pt>
                <c:pt idx="746">
                  <c:v>211</c:v>
                </c:pt>
                <c:pt idx="747">
                  <c:v>214</c:v>
                </c:pt>
                <c:pt idx="748">
                  <c:v>212</c:v>
                </c:pt>
                <c:pt idx="749">
                  <c:v>224</c:v>
                </c:pt>
                <c:pt idx="750">
                  <c:v>222</c:v>
                </c:pt>
                <c:pt idx="751">
                  <c:v>211</c:v>
                </c:pt>
                <c:pt idx="752">
                  <c:v>215</c:v>
                </c:pt>
                <c:pt idx="753">
                  <c:v>219</c:v>
                </c:pt>
                <c:pt idx="754">
                  <c:v>208</c:v>
                </c:pt>
                <c:pt idx="755">
                  <c:v>221</c:v>
                </c:pt>
                <c:pt idx="756">
                  <c:v>212</c:v>
                </c:pt>
                <c:pt idx="757">
                  <c:v>212</c:v>
                </c:pt>
                <c:pt idx="758">
                  <c:v>217</c:v>
                </c:pt>
                <c:pt idx="759">
                  <c:v>214</c:v>
                </c:pt>
                <c:pt idx="760">
                  <c:v>216</c:v>
                </c:pt>
                <c:pt idx="761">
                  <c:v>208</c:v>
                </c:pt>
                <c:pt idx="762">
                  <c:v>215</c:v>
                </c:pt>
                <c:pt idx="763">
                  <c:v>215</c:v>
                </c:pt>
                <c:pt idx="764">
                  <c:v>213</c:v>
                </c:pt>
                <c:pt idx="765">
                  <c:v>211</c:v>
                </c:pt>
                <c:pt idx="766">
                  <c:v>210</c:v>
                </c:pt>
                <c:pt idx="767">
                  <c:v>212</c:v>
                </c:pt>
                <c:pt idx="768">
                  <c:v>215</c:v>
                </c:pt>
                <c:pt idx="769">
                  <c:v>214</c:v>
                </c:pt>
                <c:pt idx="770">
                  <c:v>214</c:v>
                </c:pt>
                <c:pt idx="771">
                  <c:v>209</c:v>
                </c:pt>
                <c:pt idx="772">
                  <c:v>214</c:v>
                </c:pt>
                <c:pt idx="773">
                  <c:v>221</c:v>
                </c:pt>
                <c:pt idx="774">
                  <c:v>213</c:v>
                </c:pt>
                <c:pt idx="775">
                  <c:v>227</c:v>
                </c:pt>
                <c:pt idx="776">
                  <c:v>219</c:v>
                </c:pt>
                <c:pt idx="777">
                  <c:v>212</c:v>
                </c:pt>
                <c:pt idx="778">
                  <c:v>212</c:v>
                </c:pt>
                <c:pt idx="779">
                  <c:v>216</c:v>
                </c:pt>
                <c:pt idx="780">
                  <c:v>223</c:v>
                </c:pt>
                <c:pt idx="781">
                  <c:v>221</c:v>
                </c:pt>
                <c:pt idx="782">
                  <c:v>217</c:v>
                </c:pt>
                <c:pt idx="783">
                  <c:v>219</c:v>
                </c:pt>
                <c:pt idx="784">
                  <c:v>217</c:v>
                </c:pt>
                <c:pt idx="785">
                  <c:v>212</c:v>
                </c:pt>
                <c:pt idx="786">
                  <c:v>213</c:v>
                </c:pt>
                <c:pt idx="787">
                  <c:v>212</c:v>
                </c:pt>
                <c:pt idx="788">
                  <c:v>213</c:v>
                </c:pt>
                <c:pt idx="789">
                  <c:v>213</c:v>
                </c:pt>
                <c:pt idx="790">
                  <c:v>211</c:v>
                </c:pt>
                <c:pt idx="791">
                  <c:v>217</c:v>
                </c:pt>
                <c:pt idx="792">
                  <c:v>210</c:v>
                </c:pt>
                <c:pt idx="793">
                  <c:v>223</c:v>
                </c:pt>
                <c:pt idx="794">
                  <c:v>211</c:v>
                </c:pt>
                <c:pt idx="795">
                  <c:v>217</c:v>
                </c:pt>
                <c:pt idx="796">
                  <c:v>219</c:v>
                </c:pt>
                <c:pt idx="797">
                  <c:v>217</c:v>
                </c:pt>
                <c:pt idx="798">
                  <c:v>212</c:v>
                </c:pt>
                <c:pt idx="799">
                  <c:v>218</c:v>
                </c:pt>
                <c:pt idx="800">
                  <c:v>214</c:v>
                </c:pt>
                <c:pt idx="801">
                  <c:v>212</c:v>
                </c:pt>
                <c:pt idx="802">
                  <c:v>217</c:v>
                </c:pt>
                <c:pt idx="803">
                  <c:v>213</c:v>
                </c:pt>
                <c:pt idx="804">
                  <c:v>212</c:v>
                </c:pt>
                <c:pt idx="805">
                  <c:v>212</c:v>
                </c:pt>
                <c:pt idx="806">
                  <c:v>215</c:v>
                </c:pt>
                <c:pt idx="807">
                  <c:v>211</c:v>
                </c:pt>
                <c:pt idx="808">
                  <c:v>210</c:v>
                </c:pt>
                <c:pt idx="809">
                  <c:v>218</c:v>
                </c:pt>
                <c:pt idx="810">
                  <c:v>211</c:v>
                </c:pt>
                <c:pt idx="811">
                  <c:v>217</c:v>
                </c:pt>
                <c:pt idx="812">
                  <c:v>213</c:v>
                </c:pt>
                <c:pt idx="813">
                  <c:v>213</c:v>
                </c:pt>
                <c:pt idx="814">
                  <c:v>208</c:v>
                </c:pt>
                <c:pt idx="815">
                  <c:v>211</c:v>
                </c:pt>
                <c:pt idx="816">
                  <c:v>211</c:v>
                </c:pt>
                <c:pt idx="817">
                  <c:v>210</c:v>
                </c:pt>
                <c:pt idx="818">
                  <c:v>212</c:v>
                </c:pt>
                <c:pt idx="819">
                  <c:v>216</c:v>
                </c:pt>
                <c:pt idx="820">
                  <c:v>213</c:v>
                </c:pt>
                <c:pt idx="821">
                  <c:v>212</c:v>
                </c:pt>
                <c:pt idx="822">
                  <c:v>212</c:v>
                </c:pt>
                <c:pt idx="823">
                  <c:v>214</c:v>
                </c:pt>
                <c:pt idx="824">
                  <c:v>210</c:v>
                </c:pt>
                <c:pt idx="825">
                  <c:v>215</c:v>
                </c:pt>
                <c:pt idx="826">
                  <c:v>210</c:v>
                </c:pt>
                <c:pt idx="827">
                  <c:v>215</c:v>
                </c:pt>
                <c:pt idx="828">
                  <c:v>217</c:v>
                </c:pt>
                <c:pt idx="829">
                  <c:v>211</c:v>
                </c:pt>
                <c:pt idx="830">
                  <c:v>219</c:v>
                </c:pt>
                <c:pt idx="831">
                  <c:v>205</c:v>
                </c:pt>
                <c:pt idx="832">
                  <c:v>209</c:v>
                </c:pt>
                <c:pt idx="833">
                  <c:v>208</c:v>
                </c:pt>
                <c:pt idx="834">
                  <c:v>215</c:v>
                </c:pt>
                <c:pt idx="835">
                  <c:v>217</c:v>
                </c:pt>
                <c:pt idx="836">
                  <c:v>213</c:v>
                </c:pt>
                <c:pt idx="837">
                  <c:v>215</c:v>
                </c:pt>
                <c:pt idx="838">
                  <c:v>212</c:v>
                </c:pt>
                <c:pt idx="839">
                  <c:v>220</c:v>
                </c:pt>
                <c:pt idx="840">
                  <c:v>211</c:v>
                </c:pt>
                <c:pt idx="841">
                  <c:v>216</c:v>
                </c:pt>
                <c:pt idx="842">
                  <c:v>207</c:v>
                </c:pt>
                <c:pt idx="843">
                  <c:v>214</c:v>
                </c:pt>
                <c:pt idx="844">
                  <c:v>221</c:v>
                </c:pt>
                <c:pt idx="845">
                  <c:v>213</c:v>
                </c:pt>
                <c:pt idx="846">
                  <c:v>209</c:v>
                </c:pt>
                <c:pt idx="847">
                  <c:v>212</c:v>
                </c:pt>
                <c:pt idx="848">
                  <c:v>216</c:v>
                </c:pt>
                <c:pt idx="849">
                  <c:v>213</c:v>
                </c:pt>
                <c:pt idx="850">
                  <c:v>219</c:v>
                </c:pt>
                <c:pt idx="851">
                  <c:v>204</c:v>
                </c:pt>
                <c:pt idx="852">
                  <c:v>218</c:v>
                </c:pt>
                <c:pt idx="853">
                  <c:v>208</c:v>
                </c:pt>
                <c:pt idx="854">
                  <c:v>210</c:v>
                </c:pt>
                <c:pt idx="855">
                  <c:v>210</c:v>
                </c:pt>
                <c:pt idx="856">
                  <c:v>214</c:v>
                </c:pt>
                <c:pt idx="857">
                  <c:v>219</c:v>
                </c:pt>
                <c:pt idx="858">
                  <c:v>211</c:v>
                </c:pt>
                <c:pt idx="859">
                  <c:v>214</c:v>
                </c:pt>
                <c:pt idx="860">
                  <c:v>214</c:v>
                </c:pt>
                <c:pt idx="861">
                  <c:v>208</c:v>
                </c:pt>
                <c:pt idx="862">
                  <c:v>208</c:v>
                </c:pt>
                <c:pt idx="863">
                  <c:v>206</c:v>
                </c:pt>
                <c:pt idx="864">
                  <c:v>211</c:v>
                </c:pt>
                <c:pt idx="865">
                  <c:v>213</c:v>
                </c:pt>
                <c:pt idx="866">
                  <c:v>213</c:v>
                </c:pt>
                <c:pt idx="867">
                  <c:v>213</c:v>
                </c:pt>
                <c:pt idx="868">
                  <c:v>213</c:v>
                </c:pt>
                <c:pt idx="869">
                  <c:v>208</c:v>
                </c:pt>
                <c:pt idx="870">
                  <c:v>207</c:v>
                </c:pt>
                <c:pt idx="871">
                  <c:v>212</c:v>
                </c:pt>
                <c:pt idx="872">
                  <c:v>214</c:v>
                </c:pt>
                <c:pt idx="873">
                  <c:v>205</c:v>
                </c:pt>
                <c:pt idx="874">
                  <c:v>215</c:v>
                </c:pt>
                <c:pt idx="875">
                  <c:v>217</c:v>
                </c:pt>
                <c:pt idx="876">
                  <c:v>206</c:v>
                </c:pt>
                <c:pt idx="877">
                  <c:v>214</c:v>
                </c:pt>
                <c:pt idx="878">
                  <c:v>211</c:v>
                </c:pt>
                <c:pt idx="879">
                  <c:v>214</c:v>
                </c:pt>
                <c:pt idx="880">
                  <c:v>210</c:v>
                </c:pt>
                <c:pt idx="881">
                  <c:v>207</c:v>
                </c:pt>
                <c:pt idx="882">
                  <c:v>215</c:v>
                </c:pt>
                <c:pt idx="883">
                  <c:v>210</c:v>
                </c:pt>
                <c:pt idx="884">
                  <c:v>213</c:v>
                </c:pt>
                <c:pt idx="885">
                  <c:v>213</c:v>
                </c:pt>
                <c:pt idx="886">
                  <c:v>212</c:v>
                </c:pt>
                <c:pt idx="887">
                  <c:v>212</c:v>
                </c:pt>
                <c:pt idx="888">
                  <c:v>215</c:v>
                </c:pt>
                <c:pt idx="889">
                  <c:v>219</c:v>
                </c:pt>
                <c:pt idx="890">
                  <c:v>210</c:v>
                </c:pt>
                <c:pt idx="891">
                  <c:v>213</c:v>
                </c:pt>
                <c:pt idx="892">
                  <c:v>218</c:v>
                </c:pt>
                <c:pt idx="893">
                  <c:v>213</c:v>
                </c:pt>
                <c:pt idx="894">
                  <c:v>211</c:v>
                </c:pt>
                <c:pt idx="895">
                  <c:v>209</c:v>
                </c:pt>
                <c:pt idx="896">
                  <c:v>212</c:v>
                </c:pt>
                <c:pt idx="897">
                  <c:v>206</c:v>
                </c:pt>
                <c:pt idx="898">
                  <c:v>216</c:v>
                </c:pt>
                <c:pt idx="899">
                  <c:v>206</c:v>
                </c:pt>
                <c:pt idx="900">
                  <c:v>215</c:v>
                </c:pt>
                <c:pt idx="901">
                  <c:v>206</c:v>
                </c:pt>
                <c:pt idx="902">
                  <c:v>210</c:v>
                </c:pt>
                <c:pt idx="903">
                  <c:v>212</c:v>
                </c:pt>
                <c:pt idx="904">
                  <c:v>219</c:v>
                </c:pt>
                <c:pt idx="905">
                  <c:v>213</c:v>
                </c:pt>
                <c:pt idx="906">
                  <c:v>211</c:v>
                </c:pt>
                <c:pt idx="907">
                  <c:v>210</c:v>
                </c:pt>
                <c:pt idx="908">
                  <c:v>210</c:v>
                </c:pt>
                <c:pt idx="909">
                  <c:v>213</c:v>
                </c:pt>
                <c:pt idx="910">
                  <c:v>219</c:v>
                </c:pt>
                <c:pt idx="911">
                  <c:v>214</c:v>
                </c:pt>
                <c:pt idx="912">
                  <c:v>210</c:v>
                </c:pt>
                <c:pt idx="913">
                  <c:v>217</c:v>
                </c:pt>
                <c:pt idx="914">
                  <c:v>207</c:v>
                </c:pt>
                <c:pt idx="915">
                  <c:v>214</c:v>
                </c:pt>
                <c:pt idx="916">
                  <c:v>213</c:v>
                </c:pt>
                <c:pt idx="917">
                  <c:v>209</c:v>
                </c:pt>
                <c:pt idx="918">
                  <c:v>214</c:v>
                </c:pt>
                <c:pt idx="919">
                  <c:v>208</c:v>
                </c:pt>
                <c:pt idx="920">
                  <c:v>213</c:v>
                </c:pt>
                <c:pt idx="921">
                  <c:v>210</c:v>
                </c:pt>
                <c:pt idx="922">
                  <c:v>216</c:v>
                </c:pt>
                <c:pt idx="923">
                  <c:v>214</c:v>
                </c:pt>
                <c:pt idx="924">
                  <c:v>213</c:v>
                </c:pt>
                <c:pt idx="925">
                  <c:v>216</c:v>
                </c:pt>
                <c:pt idx="926">
                  <c:v>209</c:v>
                </c:pt>
                <c:pt idx="927">
                  <c:v>218</c:v>
                </c:pt>
                <c:pt idx="928">
                  <c:v>212</c:v>
                </c:pt>
                <c:pt idx="929">
                  <c:v>210</c:v>
                </c:pt>
                <c:pt idx="930">
                  <c:v>209</c:v>
                </c:pt>
                <c:pt idx="931">
                  <c:v>210</c:v>
                </c:pt>
                <c:pt idx="932">
                  <c:v>213</c:v>
                </c:pt>
                <c:pt idx="933">
                  <c:v>208</c:v>
                </c:pt>
                <c:pt idx="934">
                  <c:v>210</c:v>
                </c:pt>
                <c:pt idx="935">
                  <c:v>215</c:v>
                </c:pt>
                <c:pt idx="936">
                  <c:v>215</c:v>
                </c:pt>
                <c:pt idx="937">
                  <c:v>213</c:v>
                </c:pt>
                <c:pt idx="938">
                  <c:v>209</c:v>
                </c:pt>
                <c:pt idx="939">
                  <c:v>214</c:v>
                </c:pt>
                <c:pt idx="940">
                  <c:v>213</c:v>
                </c:pt>
                <c:pt idx="941">
                  <c:v>211</c:v>
                </c:pt>
                <c:pt idx="942">
                  <c:v>210</c:v>
                </c:pt>
                <c:pt idx="943">
                  <c:v>216</c:v>
                </c:pt>
                <c:pt idx="944">
                  <c:v>209</c:v>
                </c:pt>
                <c:pt idx="945">
                  <c:v>212</c:v>
                </c:pt>
                <c:pt idx="946">
                  <c:v>217</c:v>
                </c:pt>
                <c:pt idx="947">
                  <c:v>215</c:v>
                </c:pt>
                <c:pt idx="948">
                  <c:v>214</c:v>
                </c:pt>
                <c:pt idx="949">
                  <c:v>214</c:v>
                </c:pt>
                <c:pt idx="950">
                  <c:v>212</c:v>
                </c:pt>
                <c:pt idx="951">
                  <c:v>212</c:v>
                </c:pt>
                <c:pt idx="952">
                  <c:v>207</c:v>
                </c:pt>
                <c:pt idx="953">
                  <c:v>204</c:v>
                </c:pt>
                <c:pt idx="954">
                  <c:v>208</c:v>
                </c:pt>
                <c:pt idx="955">
                  <c:v>214</c:v>
                </c:pt>
                <c:pt idx="956">
                  <c:v>207</c:v>
                </c:pt>
                <c:pt idx="957">
                  <c:v>213</c:v>
                </c:pt>
                <c:pt idx="958">
                  <c:v>215</c:v>
                </c:pt>
                <c:pt idx="959">
                  <c:v>209</c:v>
                </c:pt>
                <c:pt idx="960">
                  <c:v>210</c:v>
                </c:pt>
                <c:pt idx="961">
                  <c:v>217</c:v>
                </c:pt>
                <c:pt idx="962">
                  <c:v>213</c:v>
                </c:pt>
                <c:pt idx="963">
                  <c:v>212</c:v>
                </c:pt>
                <c:pt idx="964">
                  <c:v>214</c:v>
                </c:pt>
                <c:pt idx="965">
                  <c:v>203</c:v>
                </c:pt>
                <c:pt idx="966">
                  <c:v>211</c:v>
                </c:pt>
                <c:pt idx="967">
                  <c:v>211</c:v>
                </c:pt>
                <c:pt idx="968">
                  <c:v>211</c:v>
                </c:pt>
                <c:pt idx="969">
                  <c:v>211</c:v>
                </c:pt>
                <c:pt idx="970">
                  <c:v>213</c:v>
                </c:pt>
                <c:pt idx="971">
                  <c:v>214</c:v>
                </c:pt>
                <c:pt idx="972">
                  <c:v>208</c:v>
                </c:pt>
                <c:pt idx="973">
                  <c:v>211</c:v>
                </c:pt>
                <c:pt idx="974">
                  <c:v>211</c:v>
                </c:pt>
                <c:pt idx="975">
                  <c:v>207</c:v>
                </c:pt>
                <c:pt idx="976">
                  <c:v>209</c:v>
                </c:pt>
                <c:pt idx="977">
                  <c:v>212</c:v>
                </c:pt>
                <c:pt idx="978">
                  <c:v>214</c:v>
                </c:pt>
                <c:pt idx="979">
                  <c:v>214</c:v>
                </c:pt>
                <c:pt idx="980">
                  <c:v>212</c:v>
                </c:pt>
                <c:pt idx="981">
                  <c:v>214</c:v>
                </c:pt>
                <c:pt idx="982">
                  <c:v>213</c:v>
                </c:pt>
                <c:pt idx="983">
                  <c:v>211</c:v>
                </c:pt>
                <c:pt idx="984">
                  <c:v>210</c:v>
                </c:pt>
                <c:pt idx="985">
                  <c:v>212</c:v>
                </c:pt>
                <c:pt idx="986">
                  <c:v>213</c:v>
                </c:pt>
                <c:pt idx="987">
                  <c:v>211</c:v>
                </c:pt>
                <c:pt idx="988">
                  <c:v>206</c:v>
                </c:pt>
                <c:pt idx="989">
                  <c:v>215</c:v>
                </c:pt>
                <c:pt idx="990">
                  <c:v>217</c:v>
                </c:pt>
                <c:pt idx="991">
                  <c:v>217</c:v>
                </c:pt>
                <c:pt idx="992">
                  <c:v>215</c:v>
                </c:pt>
                <c:pt idx="993">
                  <c:v>216</c:v>
                </c:pt>
                <c:pt idx="994">
                  <c:v>212</c:v>
                </c:pt>
                <c:pt idx="995">
                  <c:v>219</c:v>
                </c:pt>
                <c:pt idx="996">
                  <c:v>231</c:v>
                </c:pt>
                <c:pt idx="997">
                  <c:v>221</c:v>
                </c:pt>
                <c:pt idx="998">
                  <c:v>224</c:v>
                </c:pt>
                <c:pt idx="999">
                  <c:v>225</c:v>
                </c:pt>
                <c:pt idx="1000">
                  <c:v>246</c:v>
                </c:pt>
                <c:pt idx="1001">
                  <c:v>229</c:v>
                </c:pt>
                <c:pt idx="1002">
                  <c:v>252</c:v>
                </c:pt>
                <c:pt idx="1003">
                  <c:v>251</c:v>
                </c:pt>
                <c:pt idx="1004">
                  <c:v>254</c:v>
                </c:pt>
                <c:pt idx="1005">
                  <c:v>242</c:v>
                </c:pt>
                <c:pt idx="1006">
                  <c:v>249</c:v>
                </c:pt>
                <c:pt idx="1007">
                  <c:v>254</c:v>
                </c:pt>
                <c:pt idx="1008">
                  <c:v>255</c:v>
                </c:pt>
                <c:pt idx="1009">
                  <c:v>237</c:v>
                </c:pt>
                <c:pt idx="1010">
                  <c:v>248</c:v>
                </c:pt>
                <c:pt idx="1011">
                  <c:v>241</c:v>
                </c:pt>
                <c:pt idx="1012">
                  <c:v>235</c:v>
                </c:pt>
                <c:pt idx="1013">
                  <c:v>228</c:v>
                </c:pt>
                <c:pt idx="1014">
                  <c:v>227</c:v>
                </c:pt>
                <c:pt idx="1015">
                  <c:v>233</c:v>
                </c:pt>
                <c:pt idx="1016">
                  <c:v>229</c:v>
                </c:pt>
                <c:pt idx="1017">
                  <c:v>222</c:v>
                </c:pt>
                <c:pt idx="1018">
                  <c:v>227</c:v>
                </c:pt>
                <c:pt idx="1019">
                  <c:v>221</c:v>
                </c:pt>
                <c:pt idx="1020">
                  <c:v>222</c:v>
                </c:pt>
                <c:pt idx="1021">
                  <c:v>222</c:v>
                </c:pt>
                <c:pt idx="1022">
                  <c:v>216</c:v>
                </c:pt>
                <c:pt idx="1023">
                  <c:v>222</c:v>
                </c:pt>
                <c:pt idx="1024">
                  <c:v>211</c:v>
                </c:pt>
                <c:pt idx="1025">
                  <c:v>220</c:v>
                </c:pt>
                <c:pt idx="1026">
                  <c:v>223</c:v>
                </c:pt>
                <c:pt idx="1027">
                  <c:v>222</c:v>
                </c:pt>
                <c:pt idx="1028">
                  <c:v>222</c:v>
                </c:pt>
                <c:pt idx="1029">
                  <c:v>221</c:v>
                </c:pt>
                <c:pt idx="1030">
                  <c:v>237</c:v>
                </c:pt>
                <c:pt idx="1031">
                  <c:v>232</c:v>
                </c:pt>
                <c:pt idx="1032">
                  <c:v>237</c:v>
                </c:pt>
                <c:pt idx="1033">
                  <c:v>226</c:v>
                </c:pt>
                <c:pt idx="1034">
                  <c:v>239</c:v>
                </c:pt>
                <c:pt idx="1035">
                  <c:v>251</c:v>
                </c:pt>
                <c:pt idx="1036">
                  <c:v>251</c:v>
                </c:pt>
                <c:pt idx="1037">
                  <c:v>235</c:v>
                </c:pt>
                <c:pt idx="1038">
                  <c:v>248</c:v>
                </c:pt>
                <c:pt idx="1039">
                  <c:v>270</c:v>
                </c:pt>
                <c:pt idx="1040">
                  <c:v>264</c:v>
                </c:pt>
                <c:pt idx="1041">
                  <c:v>263</c:v>
                </c:pt>
                <c:pt idx="1042">
                  <c:v>250</c:v>
                </c:pt>
                <c:pt idx="1043">
                  <c:v>245</c:v>
                </c:pt>
                <c:pt idx="1044">
                  <c:v>237</c:v>
                </c:pt>
                <c:pt idx="1045">
                  <c:v>245</c:v>
                </c:pt>
                <c:pt idx="1046">
                  <c:v>235</c:v>
                </c:pt>
                <c:pt idx="1047">
                  <c:v>241</c:v>
                </c:pt>
                <c:pt idx="1048">
                  <c:v>235</c:v>
                </c:pt>
                <c:pt idx="1049">
                  <c:v>237</c:v>
                </c:pt>
                <c:pt idx="1050">
                  <c:v>231</c:v>
                </c:pt>
                <c:pt idx="1051">
                  <c:v>229</c:v>
                </c:pt>
                <c:pt idx="1052">
                  <c:v>228</c:v>
                </c:pt>
                <c:pt idx="1053">
                  <c:v>224</c:v>
                </c:pt>
                <c:pt idx="1054">
                  <c:v>231</c:v>
                </c:pt>
                <c:pt idx="1055">
                  <c:v>214</c:v>
                </c:pt>
                <c:pt idx="1056">
                  <c:v>224</c:v>
                </c:pt>
                <c:pt idx="1057">
                  <c:v>219</c:v>
                </c:pt>
                <c:pt idx="1058">
                  <c:v>215</c:v>
                </c:pt>
                <c:pt idx="1059">
                  <c:v>219</c:v>
                </c:pt>
                <c:pt idx="1060">
                  <c:v>221</c:v>
                </c:pt>
                <c:pt idx="1061">
                  <c:v>214</c:v>
                </c:pt>
                <c:pt idx="1062">
                  <c:v>214</c:v>
                </c:pt>
                <c:pt idx="1063">
                  <c:v>220</c:v>
                </c:pt>
                <c:pt idx="1064">
                  <c:v>218</c:v>
                </c:pt>
                <c:pt idx="1065">
                  <c:v>217</c:v>
                </c:pt>
                <c:pt idx="1066">
                  <c:v>218</c:v>
                </c:pt>
                <c:pt idx="1067">
                  <c:v>211</c:v>
                </c:pt>
                <c:pt idx="1068">
                  <c:v>208</c:v>
                </c:pt>
                <c:pt idx="1069">
                  <c:v>218</c:v>
                </c:pt>
                <c:pt idx="1070">
                  <c:v>217</c:v>
                </c:pt>
                <c:pt idx="1071">
                  <c:v>218</c:v>
                </c:pt>
                <c:pt idx="1072">
                  <c:v>212</c:v>
                </c:pt>
                <c:pt idx="1073">
                  <c:v>210</c:v>
                </c:pt>
                <c:pt idx="1074">
                  <c:v>212</c:v>
                </c:pt>
                <c:pt idx="1075">
                  <c:v>210</c:v>
                </c:pt>
                <c:pt idx="1076">
                  <c:v>214</c:v>
                </c:pt>
                <c:pt idx="1077">
                  <c:v>213</c:v>
                </c:pt>
                <c:pt idx="1078">
                  <c:v>213</c:v>
                </c:pt>
                <c:pt idx="1079">
                  <c:v>213</c:v>
                </c:pt>
                <c:pt idx="1080">
                  <c:v>216</c:v>
                </c:pt>
                <c:pt idx="1081">
                  <c:v>215</c:v>
                </c:pt>
                <c:pt idx="1082">
                  <c:v>213</c:v>
                </c:pt>
                <c:pt idx="1083">
                  <c:v>212</c:v>
                </c:pt>
                <c:pt idx="1084">
                  <c:v>213</c:v>
                </c:pt>
                <c:pt idx="1085">
                  <c:v>212</c:v>
                </c:pt>
                <c:pt idx="1086">
                  <c:v>213</c:v>
                </c:pt>
                <c:pt idx="1087">
                  <c:v>214</c:v>
                </c:pt>
                <c:pt idx="1088">
                  <c:v>216</c:v>
                </c:pt>
                <c:pt idx="1089">
                  <c:v>216</c:v>
                </c:pt>
                <c:pt idx="1090">
                  <c:v>210</c:v>
                </c:pt>
                <c:pt idx="1091">
                  <c:v>206</c:v>
                </c:pt>
                <c:pt idx="1092">
                  <c:v>213</c:v>
                </c:pt>
                <c:pt idx="1093">
                  <c:v>211</c:v>
                </c:pt>
                <c:pt idx="1094">
                  <c:v>209</c:v>
                </c:pt>
                <c:pt idx="1095">
                  <c:v>217</c:v>
                </c:pt>
                <c:pt idx="1096">
                  <c:v>214</c:v>
                </c:pt>
                <c:pt idx="1097">
                  <c:v>214</c:v>
                </c:pt>
                <c:pt idx="1098">
                  <c:v>211</c:v>
                </c:pt>
                <c:pt idx="1099">
                  <c:v>210</c:v>
                </c:pt>
                <c:pt idx="1100">
                  <c:v>210</c:v>
                </c:pt>
                <c:pt idx="1101">
                  <c:v>208</c:v>
                </c:pt>
                <c:pt idx="1102">
                  <c:v>217</c:v>
                </c:pt>
                <c:pt idx="1103">
                  <c:v>212</c:v>
                </c:pt>
                <c:pt idx="1104">
                  <c:v>210</c:v>
                </c:pt>
                <c:pt idx="1105">
                  <c:v>212</c:v>
                </c:pt>
                <c:pt idx="1106">
                  <c:v>208</c:v>
                </c:pt>
                <c:pt idx="1107">
                  <c:v>206</c:v>
                </c:pt>
                <c:pt idx="1108">
                  <c:v>215</c:v>
                </c:pt>
                <c:pt idx="1109">
                  <c:v>210</c:v>
                </c:pt>
                <c:pt idx="1110">
                  <c:v>214</c:v>
                </c:pt>
                <c:pt idx="1111">
                  <c:v>220</c:v>
                </c:pt>
                <c:pt idx="1112">
                  <c:v>212</c:v>
                </c:pt>
                <c:pt idx="1113">
                  <c:v>209</c:v>
                </c:pt>
                <c:pt idx="1114">
                  <c:v>218</c:v>
                </c:pt>
                <c:pt idx="1115">
                  <c:v>213</c:v>
                </c:pt>
                <c:pt idx="1116">
                  <c:v>216</c:v>
                </c:pt>
                <c:pt idx="1117">
                  <c:v>216</c:v>
                </c:pt>
                <c:pt idx="1118">
                  <c:v>218</c:v>
                </c:pt>
                <c:pt idx="1119">
                  <c:v>225</c:v>
                </c:pt>
                <c:pt idx="1120">
                  <c:v>228</c:v>
                </c:pt>
                <c:pt idx="1121">
                  <c:v>215</c:v>
                </c:pt>
                <c:pt idx="1122">
                  <c:v>222</c:v>
                </c:pt>
                <c:pt idx="1123">
                  <c:v>220</c:v>
                </c:pt>
                <c:pt idx="1124">
                  <c:v>223</c:v>
                </c:pt>
                <c:pt idx="1125">
                  <c:v>214</c:v>
                </c:pt>
                <c:pt idx="1126">
                  <c:v>221</c:v>
                </c:pt>
                <c:pt idx="1127">
                  <c:v>219</c:v>
                </c:pt>
                <c:pt idx="1128">
                  <c:v>225</c:v>
                </c:pt>
                <c:pt idx="1129">
                  <c:v>225</c:v>
                </c:pt>
                <c:pt idx="1130">
                  <c:v>230</c:v>
                </c:pt>
                <c:pt idx="1131">
                  <c:v>239</c:v>
                </c:pt>
                <c:pt idx="1132">
                  <c:v>232</c:v>
                </c:pt>
                <c:pt idx="1133">
                  <c:v>231</c:v>
                </c:pt>
                <c:pt idx="1134">
                  <c:v>237</c:v>
                </c:pt>
                <c:pt idx="1135">
                  <c:v>245</c:v>
                </c:pt>
                <c:pt idx="1136">
                  <c:v>251</c:v>
                </c:pt>
                <c:pt idx="1137">
                  <c:v>245</c:v>
                </c:pt>
                <c:pt idx="1138">
                  <c:v>236</c:v>
                </c:pt>
                <c:pt idx="1139">
                  <c:v>254</c:v>
                </c:pt>
                <c:pt idx="1140">
                  <c:v>244</c:v>
                </c:pt>
                <c:pt idx="1141">
                  <c:v>267</c:v>
                </c:pt>
                <c:pt idx="1142">
                  <c:v>271</c:v>
                </c:pt>
                <c:pt idx="1143">
                  <c:v>271</c:v>
                </c:pt>
                <c:pt idx="1144">
                  <c:v>278</c:v>
                </c:pt>
                <c:pt idx="1145">
                  <c:v>268</c:v>
                </c:pt>
                <c:pt idx="1146">
                  <c:v>282</c:v>
                </c:pt>
                <c:pt idx="1147">
                  <c:v>286</c:v>
                </c:pt>
                <c:pt idx="1148">
                  <c:v>279</c:v>
                </c:pt>
                <c:pt idx="1149">
                  <c:v>308</c:v>
                </c:pt>
                <c:pt idx="1150">
                  <c:v>276</c:v>
                </c:pt>
                <c:pt idx="1151">
                  <c:v>277</c:v>
                </c:pt>
                <c:pt idx="1152">
                  <c:v>290</c:v>
                </c:pt>
                <c:pt idx="1153">
                  <c:v>297</c:v>
                </c:pt>
                <c:pt idx="1154">
                  <c:v>304</c:v>
                </c:pt>
                <c:pt idx="1155">
                  <c:v>301</c:v>
                </c:pt>
                <c:pt idx="1156">
                  <c:v>274</c:v>
                </c:pt>
                <c:pt idx="1157">
                  <c:v>272</c:v>
                </c:pt>
                <c:pt idx="1158">
                  <c:v>305</c:v>
                </c:pt>
                <c:pt idx="1159">
                  <c:v>287</c:v>
                </c:pt>
                <c:pt idx="1160">
                  <c:v>276</c:v>
                </c:pt>
                <c:pt idx="1161">
                  <c:v>274</c:v>
                </c:pt>
                <c:pt idx="1162">
                  <c:v>263</c:v>
                </c:pt>
                <c:pt idx="1163">
                  <c:v>246</c:v>
                </c:pt>
                <c:pt idx="1164">
                  <c:v>246</c:v>
                </c:pt>
                <c:pt idx="1165">
                  <c:v>226</c:v>
                </c:pt>
                <c:pt idx="1166">
                  <c:v>235</c:v>
                </c:pt>
                <c:pt idx="1167">
                  <c:v>216</c:v>
                </c:pt>
                <c:pt idx="1168">
                  <c:v>219</c:v>
                </c:pt>
                <c:pt idx="1169">
                  <c:v>216</c:v>
                </c:pt>
                <c:pt idx="1170">
                  <c:v>206</c:v>
                </c:pt>
                <c:pt idx="1171">
                  <c:v>210</c:v>
                </c:pt>
                <c:pt idx="1172">
                  <c:v>214</c:v>
                </c:pt>
                <c:pt idx="1173">
                  <c:v>212</c:v>
                </c:pt>
                <c:pt idx="1174">
                  <c:v>213</c:v>
                </c:pt>
                <c:pt idx="1175">
                  <c:v>212</c:v>
                </c:pt>
                <c:pt idx="1176">
                  <c:v>211</c:v>
                </c:pt>
                <c:pt idx="1177">
                  <c:v>214</c:v>
                </c:pt>
                <c:pt idx="1178">
                  <c:v>213</c:v>
                </c:pt>
                <c:pt idx="1179">
                  <c:v>211</c:v>
                </c:pt>
                <c:pt idx="1180">
                  <c:v>214</c:v>
                </c:pt>
                <c:pt idx="1181">
                  <c:v>213</c:v>
                </c:pt>
                <c:pt idx="1182">
                  <c:v>207</c:v>
                </c:pt>
                <c:pt idx="1183">
                  <c:v>213</c:v>
                </c:pt>
                <c:pt idx="1184">
                  <c:v>213</c:v>
                </c:pt>
                <c:pt idx="1185">
                  <c:v>212</c:v>
                </c:pt>
                <c:pt idx="1186">
                  <c:v>209</c:v>
                </c:pt>
                <c:pt idx="1187">
                  <c:v>213</c:v>
                </c:pt>
                <c:pt idx="1188">
                  <c:v>212</c:v>
                </c:pt>
                <c:pt idx="1189">
                  <c:v>209</c:v>
                </c:pt>
                <c:pt idx="1190">
                  <c:v>208</c:v>
                </c:pt>
                <c:pt idx="1191">
                  <c:v>209</c:v>
                </c:pt>
                <c:pt idx="1192">
                  <c:v>207</c:v>
                </c:pt>
                <c:pt idx="1193">
                  <c:v>209</c:v>
                </c:pt>
                <c:pt idx="1194">
                  <c:v>216</c:v>
                </c:pt>
                <c:pt idx="1195">
                  <c:v>208</c:v>
                </c:pt>
                <c:pt idx="1196">
                  <c:v>206</c:v>
                </c:pt>
                <c:pt idx="1197">
                  <c:v>210</c:v>
                </c:pt>
                <c:pt idx="1198">
                  <c:v>215</c:v>
                </c:pt>
                <c:pt idx="1199">
                  <c:v>207</c:v>
                </c:pt>
                <c:pt idx="1200">
                  <c:v>212</c:v>
                </c:pt>
                <c:pt idx="1201">
                  <c:v>209</c:v>
                </c:pt>
                <c:pt idx="1202">
                  <c:v>210</c:v>
                </c:pt>
                <c:pt idx="1203">
                  <c:v>210</c:v>
                </c:pt>
                <c:pt idx="1204">
                  <c:v>210</c:v>
                </c:pt>
                <c:pt idx="1205">
                  <c:v>219</c:v>
                </c:pt>
                <c:pt idx="1206">
                  <c:v>214</c:v>
                </c:pt>
                <c:pt idx="1207">
                  <c:v>207</c:v>
                </c:pt>
                <c:pt idx="1208">
                  <c:v>209</c:v>
                </c:pt>
                <c:pt idx="1209">
                  <c:v>210</c:v>
                </c:pt>
                <c:pt idx="1210">
                  <c:v>214</c:v>
                </c:pt>
                <c:pt idx="1211">
                  <c:v>211</c:v>
                </c:pt>
                <c:pt idx="1212">
                  <c:v>208</c:v>
                </c:pt>
                <c:pt idx="1213">
                  <c:v>210</c:v>
                </c:pt>
                <c:pt idx="1214">
                  <c:v>210</c:v>
                </c:pt>
                <c:pt idx="1215">
                  <c:v>206</c:v>
                </c:pt>
                <c:pt idx="1216">
                  <c:v>220</c:v>
                </c:pt>
                <c:pt idx="1217">
                  <c:v>211</c:v>
                </c:pt>
                <c:pt idx="1218">
                  <c:v>211</c:v>
                </c:pt>
                <c:pt idx="1219">
                  <c:v>212</c:v>
                </c:pt>
                <c:pt idx="1220">
                  <c:v>217</c:v>
                </c:pt>
                <c:pt idx="1221">
                  <c:v>219</c:v>
                </c:pt>
                <c:pt idx="1222">
                  <c:v>218</c:v>
                </c:pt>
                <c:pt idx="1223">
                  <c:v>219</c:v>
                </c:pt>
                <c:pt idx="1224">
                  <c:v>218</c:v>
                </c:pt>
                <c:pt idx="1225">
                  <c:v>220</c:v>
                </c:pt>
                <c:pt idx="1226">
                  <c:v>219</c:v>
                </c:pt>
                <c:pt idx="1227">
                  <c:v>229</c:v>
                </c:pt>
                <c:pt idx="1228">
                  <c:v>217</c:v>
                </c:pt>
                <c:pt idx="1229">
                  <c:v>225</c:v>
                </c:pt>
                <c:pt idx="1230">
                  <c:v>225</c:v>
                </c:pt>
                <c:pt idx="1231">
                  <c:v>219</c:v>
                </c:pt>
                <c:pt idx="1232">
                  <c:v>233</c:v>
                </c:pt>
                <c:pt idx="1233">
                  <c:v>238</c:v>
                </c:pt>
                <c:pt idx="1234">
                  <c:v>242</c:v>
                </c:pt>
                <c:pt idx="1235">
                  <c:v>232</c:v>
                </c:pt>
                <c:pt idx="1236">
                  <c:v>232</c:v>
                </c:pt>
                <c:pt idx="1237">
                  <c:v>242</c:v>
                </c:pt>
                <c:pt idx="1238">
                  <c:v>247</c:v>
                </c:pt>
                <c:pt idx="1239">
                  <c:v>247</c:v>
                </c:pt>
                <c:pt idx="1240">
                  <c:v>233</c:v>
                </c:pt>
                <c:pt idx="1241">
                  <c:v>255</c:v>
                </c:pt>
                <c:pt idx="1242">
                  <c:v>276</c:v>
                </c:pt>
                <c:pt idx="1243">
                  <c:v>256</c:v>
                </c:pt>
                <c:pt idx="1244">
                  <c:v>261</c:v>
                </c:pt>
                <c:pt idx="1245">
                  <c:v>293</c:v>
                </c:pt>
                <c:pt idx="1246">
                  <c:v>292</c:v>
                </c:pt>
                <c:pt idx="1247">
                  <c:v>321</c:v>
                </c:pt>
                <c:pt idx="1248">
                  <c:v>331</c:v>
                </c:pt>
                <c:pt idx="1249">
                  <c:v>341</c:v>
                </c:pt>
                <c:pt idx="1250">
                  <c:v>386</c:v>
                </c:pt>
                <c:pt idx="1251">
                  <c:v>437</c:v>
                </c:pt>
                <c:pt idx="1252">
                  <c:v>453</c:v>
                </c:pt>
                <c:pt idx="1253">
                  <c:v>537</c:v>
                </c:pt>
                <c:pt idx="1254">
                  <c:v>568</c:v>
                </c:pt>
                <c:pt idx="1255">
                  <c:v>578</c:v>
                </c:pt>
                <c:pt idx="1256">
                  <c:v>616</c:v>
                </c:pt>
                <c:pt idx="1257">
                  <c:v>648</c:v>
                </c:pt>
                <c:pt idx="1258">
                  <c:v>678</c:v>
                </c:pt>
                <c:pt idx="1259">
                  <c:v>702</c:v>
                </c:pt>
                <c:pt idx="1260">
                  <c:v>642</c:v>
                </c:pt>
                <c:pt idx="1261">
                  <c:v>644</c:v>
                </c:pt>
                <c:pt idx="1262">
                  <c:v>621</c:v>
                </c:pt>
                <c:pt idx="1263">
                  <c:v>553</c:v>
                </c:pt>
                <c:pt idx="1264">
                  <c:v>495</c:v>
                </c:pt>
                <c:pt idx="1265">
                  <c:v>465</c:v>
                </c:pt>
                <c:pt idx="1266">
                  <c:v>407</c:v>
                </c:pt>
                <c:pt idx="1267">
                  <c:v>388</c:v>
                </c:pt>
                <c:pt idx="1268">
                  <c:v>366</c:v>
                </c:pt>
                <c:pt idx="1269">
                  <c:v>310</c:v>
                </c:pt>
                <c:pt idx="1270">
                  <c:v>296</c:v>
                </c:pt>
                <c:pt idx="1271">
                  <c:v>274</c:v>
                </c:pt>
                <c:pt idx="1272">
                  <c:v>267</c:v>
                </c:pt>
                <c:pt idx="1273">
                  <c:v>241</c:v>
                </c:pt>
                <c:pt idx="1274">
                  <c:v>238</c:v>
                </c:pt>
                <c:pt idx="1275">
                  <c:v>232</c:v>
                </c:pt>
                <c:pt idx="1276">
                  <c:v>228</c:v>
                </c:pt>
                <c:pt idx="1277">
                  <c:v>231</c:v>
                </c:pt>
                <c:pt idx="1278">
                  <c:v>223</c:v>
                </c:pt>
                <c:pt idx="1279">
                  <c:v>219</c:v>
                </c:pt>
                <c:pt idx="1280">
                  <c:v>215</c:v>
                </c:pt>
                <c:pt idx="1281">
                  <c:v>218</c:v>
                </c:pt>
                <c:pt idx="1282">
                  <c:v>215</c:v>
                </c:pt>
                <c:pt idx="1283">
                  <c:v>217</c:v>
                </c:pt>
                <c:pt idx="1284">
                  <c:v>222</c:v>
                </c:pt>
                <c:pt idx="1285">
                  <c:v>220</c:v>
                </c:pt>
                <c:pt idx="1286">
                  <c:v>211</c:v>
                </c:pt>
                <c:pt idx="1287">
                  <c:v>227</c:v>
                </c:pt>
                <c:pt idx="1288">
                  <c:v>214</c:v>
                </c:pt>
                <c:pt idx="1289">
                  <c:v>215</c:v>
                </c:pt>
                <c:pt idx="1290">
                  <c:v>216</c:v>
                </c:pt>
                <c:pt idx="1291">
                  <c:v>223</c:v>
                </c:pt>
                <c:pt idx="1292">
                  <c:v>215</c:v>
                </c:pt>
                <c:pt idx="1293">
                  <c:v>224</c:v>
                </c:pt>
                <c:pt idx="1294">
                  <c:v>217</c:v>
                </c:pt>
                <c:pt idx="1295">
                  <c:v>222</c:v>
                </c:pt>
                <c:pt idx="1296">
                  <c:v>228</c:v>
                </c:pt>
                <c:pt idx="1297">
                  <c:v>220</c:v>
                </c:pt>
                <c:pt idx="1298">
                  <c:v>220</c:v>
                </c:pt>
                <c:pt idx="1299">
                  <c:v>219</c:v>
                </c:pt>
                <c:pt idx="1300">
                  <c:v>219</c:v>
                </c:pt>
                <c:pt idx="1301">
                  <c:v>224</c:v>
                </c:pt>
                <c:pt idx="1302">
                  <c:v>219</c:v>
                </c:pt>
                <c:pt idx="1303">
                  <c:v>216</c:v>
                </c:pt>
                <c:pt idx="1304">
                  <c:v>223</c:v>
                </c:pt>
                <c:pt idx="1305">
                  <c:v>213</c:v>
                </c:pt>
                <c:pt idx="1306">
                  <c:v>213</c:v>
                </c:pt>
                <c:pt idx="1307">
                  <c:v>219</c:v>
                </c:pt>
                <c:pt idx="1308">
                  <c:v>218</c:v>
                </c:pt>
                <c:pt idx="1309">
                  <c:v>213</c:v>
                </c:pt>
                <c:pt idx="1310">
                  <c:v>214</c:v>
                </c:pt>
                <c:pt idx="1311">
                  <c:v>207</c:v>
                </c:pt>
                <c:pt idx="1312">
                  <c:v>211</c:v>
                </c:pt>
                <c:pt idx="1313">
                  <c:v>213</c:v>
                </c:pt>
                <c:pt idx="1314">
                  <c:v>208</c:v>
                </c:pt>
                <c:pt idx="1315">
                  <c:v>210</c:v>
                </c:pt>
                <c:pt idx="1316">
                  <c:v>218</c:v>
                </c:pt>
                <c:pt idx="1317">
                  <c:v>217</c:v>
                </c:pt>
                <c:pt idx="1318">
                  <c:v>210</c:v>
                </c:pt>
                <c:pt idx="1319">
                  <c:v>211</c:v>
                </c:pt>
                <c:pt idx="1320">
                  <c:v>208</c:v>
                </c:pt>
                <c:pt idx="1321">
                  <c:v>211</c:v>
                </c:pt>
                <c:pt idx="1322">
                  <c:v>206</c:v>
                </c:pt>
                <c:pt idx="1323">
                  <c:v>210</c:v>
                </c:pt>
                <c:pt idx="1324">
                  <c:v>209</c:v>
                </c:pt>
                <c:pt idx="1325">
                  <c:v>212</c:v>
                </c:pt>
                <c:pt idx="1326">
                  <c:v>212</c:v>
                </c:pt>
                <c:pt idx="1327">
                  <c:v>208</c:v>
                </c:pt>
                <c:pt idx="1328">
                  <c:v>201</c:v>
                </c:pt>
                <c:pt idx="1329">
                  <c:v>208</c:v>
                </c:pt>
                <c:pt idx="1330">
                  <c:v>207</c:v>
                </c:pt>
                <c:pt idx="1331">
                  <c:v>207</c:v>
                </c:pt>
                <c:pt idx="1332">
                  <c:v>211</c:v>
                </c:pt>
                <c:pt idx="1333">
                  <c:v>215</c:v>
                </c:pt>
                <c:pt idx="1334">
                  <c:v>209</c:v>
                </c:pt>
                <c:pt idx="1335">
                  <c:v>203</c:v>
                </c:pt>
                <c:pt idx="1336">
                  <c:v>210</c:v>
                </c:pt>
                <c:pt idx="1337">
                  <c:v>208</c:v>
                </c:pt>
                <c:pt idx="1338">
                  <c:v>207</c:v>
                </c:pt>
                <c:pt idx="1339">
                  <c:v>208</c:v>
                </c:pt>
                <c:pt idx="1340">
                  <c:v>210</c:v>
                </c:pt>
                <c:pt idx="1341">
                  <c:v>210</c:v>
                </c:pt>
                <c:pt idx="1342">
                  <c:v>208</c:v>
                </c:pt>
                <c:pt idx="1343">
                  <c:v>210</c:v>
                </c:pt>
                <c:pt idx="1344">
                  <c:v>206</c:v>
                </c:pt>
                <c:pt idx="1345">
                  <c:v>205</c:v>
                </c:pt>
                <c:pt idx="1346">
                  <c:v>210</c:v>
                </c:pt>
                <c:pt idx="1347">
                  <c:v>211</c:v>
                </c:pt>
                <c:pt idx="1348">
                  <c:v>210</c:v>
                </c:pt>
                <c:pt idx="1349">
                  <c:v>212</c:v>
                </c:pt>
                <c:pt idx="1350">
                  <c:v>208</c:v>
                </c:pt>
                <c:pt idx="1351">
                  <c:v>206</c:v>
                </c:pt>
                <c:pt idx="1352">
                  <c:v>211</c:v>
                </c:pt>
                <c:pt idx="1353">
                  <c:v>209</c:v>
                </c:pt>
                <c:pt idx="1354">
                  <c:v>213</c:v>
                </c:pt>
                <c:pt idx="1355">
                  <c:v>208</c:v>
                </c:pt>
                <c:pt idx="1356">
                  <c:v>211</c:v>
                </c:pt>
                <c:pt idx="1357">
                  <c:v>210</c:v>
                </c:pt>
                <c:pt idx="1358">
                  <c:v>209</c:v>
                </c:pt>
                <c:pt idx="1359">
                  <c:v>205</c:v>
                </c:pt>
                <c:pt idx="1360">
                  <c:v>208</c:v>
                </c:pt>
                <c:pt idx="1361">
                  <c:v>210</c:v>
                </c:pt>
                <c:pt idx="1362">
                  <c:v>209</c:v>
                </c:pt>
                <c:pt idx="1363">
                  <c:v>205</c:v>
                </c:pt>
                <c:pt idx="1364">
                  <c:v>202</c:v>
                </c:pt>
                <c:pt idx="1365">
                  <c:v>204</c:v>
                </c:pt>
                <c:pt idx="1366">
                  <c:v>210</c:v>
                </c:pt>
                <c:pt idx="1367">
                  <c:v>205</c:v>
                </c:pt>
                <c:pt idx="1368">
                  <c:v>211</c:v>
                </c:pt>
                <c:pt idx="1369">
                  <c:v>207</c:v>
                </c:pt>
                <c:pt idx="1370">
                  <c:v>207</c:v>
                </c:pt>
                <c:pt idx="1371">
                  <c:v>206</c:v>
                </c:pt>
                <c:pt idx="1372">
                  <c:v>208</c:v>
                </c:pt>
                <c:pt idx="1373">
                  <c:v>206</c:v>
                </c:pt>
                <c:pt idx="1374">
                  <c:v>209</c:v>
                </c:pt>
                <c:pt idx="1375">
                  <c:v>209</c:v>
                </c:pt>
                <c:pt idx="1376">
                  <c:v>210</c:v>
                </c:pt>
                <c:pt idx="1377">
                  <c:v>206</c:v>
                </c:pt>
                <c:pt idx="1378">
                  <c:v>211</c:v>
                </c:pt>
                <c:pt idx="1379">
                  <c:v>210</c:v>
                </c:pt>
                <c:pt idx="1380">
                  <c:v>206</c:v>
                </c:pt>
                <c:pt idx="1381">
                  <c:v>211</c:v>
                </c:pt>
                <c:pt idx="1382">
                  <c:v>208</c:v>
                </c:pt>
                <c:pt idx="1383">
                  <c:v>205</c:v>
                </c:pt>
                <c:pt idx="1384">
                  <c:v>205</c:v>
                </c:pt>
                <c:pt idx="1385">
                  <c:v>209</c:v>
                </c:pt>
                <c:pt idx="1386">
                  <c:v>220</c:v>
                </c:pt>
                <c:pt idx="1387">
                  <c:v>211</c:v>
                </c:pt>
                <c:pt idx="1388">
                  <c:v>210</c:v>
                </c:pt>
                <c:pt idx="1389">
                  <c:v>213</c:v>
                </c:pt>
                <c:pt idx="1390">
                  <c:v>210</c:v>
                </c:pt>
                <c:pt idx="1391">
                  <c:v>206</c:v>
                </c:pt>
                <c:pt idx="1392">
                  <c:v>206</c:v>
                </c:pt>
                <c:pt idx="1393">
                  <c:v>208</c:v>
                </c:pt>
                <c:pt idx="1394">
                  <c:v>207</c:v>
                </c:pt>
                <c:pt idx="1395">
                  <c:v>208</c:v>
                </c:pt>
                <c:pt idx="1396">
                  <c:v>208</c:v>
                </c:pt>
                <c:pt idx="1397">
                  <c:v>205</c:v>
                </c:pt>
                <c:pt idx="1398">
                  <c:v>208</c:v>
                </c:pt>
                <c:pt idx="1399">
                  <c:v>209</c:v>
                </c:pt>
                <c:pt idx="1400">
                  <c:v>208</c:v>
                </c:pt>
                <c:pt idx="1401">
                  <c:v>207</c:v>
                </c:pt>
                <c:pt idx="1402">
                  <c:v>208</c:v>
                </c:pt>
                <c:pt idx="1403">
                  <c:v>208</c:v>
                </c:pt>
                <c:pt idx="1404">
                  <c:v>209</c:v>
                </c:pt>
                <c:pt idx="1405">
                  <c:v>210</c:v>
                </c:pt>
                <c:pt idx="1406">
                  <c:v>203</c:v>
                </c:pt>
                <c:pt idx="1407">
                  <c:v>205</c:v>
                </c:pt>
                <c:pt idx="1408">
                  <c:v>209</c:v>
                </c:pt>
                <c:pt idx="1409">
                  <c:v>208</c:v>
                </c:pt>
                <c:pt idx="1410">
                  <c:v>209</c:v>
                </c:pt>
                <c:pt idx="1411">
                  <c:v>207</c:v>
                </c:pt>
                <c:pt idx="1412">
                  <c:v>207</c:v>
                </c:pt>
                <c:pt idx="1413">
                  <c:v>211</c:v>
                </c:pt>
                <c:pt idx="1414">
                  <c:v>207</c:v>
                </c:pt>
                <c:pt idx="1415">
                  <c:v>210</c:v>
                </c:pt>
                <c:pt idx="1416">
                  <c:v>205</c:v>
                </c:pt>
                <c:pt idx="1417">
                  <c:v>213</c:v>
                </c:pt>
                <c:pt idx="1418">
                  <c:v>209</c:v>
                </c:pt>
                <c:pt idx="1419">
                  <c:v>213</c:v>
                </c:pt>
                <c:pt idx="1420">
                  <c:v>209</c:v>
                </c:pt>
                <c:pt idx="1421">
                  <c:v>207</c:v>
                </c:pt>
                <c:pt idx="1422">
                  <c:v>209</c:v>
                </c:pt>
                <c:pt idx="1423">
                  <c:v>205</c:v>
                </c:pt>
                <c:pt idx="1424">
                  <c:v>205</c:v>
                </c:pt>
                <c:pt idx="1425">
                  <c:v>207</c:v>
                </c:pt>
                <c:pt idx="1426">
                  <c:v>212</c:v>
                </c:pt>
                <c:pt idx="1427">
                  <c:v>210</c:v>
                </c:pt>
                <c:pt idx="1428">
                  <c:v>207</c:v>
                </c:pt>
                <c:pt idx="1429">
                  <c:v>207</c:v>
                </c:pt>
                <c:pt idx="1430">
                  <c:v>207</c:v>
                </c:pt>
                <c:pt idx="1431">
                  <c:v>205</c:v>
                </c:pt>
                <c:pt idx="1432">
                  <c:v>205</c:v>
                </c:pt>
                <c:pt idx="1433">
                  <c:v>209</c:v>
                </c:pt>
                <c:pt idx="1434">
                  <c:v>213</c:v>
                </c:pt>
                <c:pt idx="1435">
                  <c:v>212</c:v>
                </c:pt>
                <c:pt idx="1436">
                  <c:v>207</c:v>
                </c:pt>
                <c:pt idx="1437">
                  <c:v>216</c:v>
                </c:pt>
                <c:pt idx="1438">
                  <c:v>206</c:v>
                </c:pt>
                <c:pt idx="1439">
                  <c:v>210</c:v>
                </c:pt>
                <c:pt idx="1440">
                  <c:v>210</c:v>
                </c:pt>
                <c:pt idx="1441">
                  <c:v>204</c:v>
                </c:pt>
                <c:pt idx="1442">
                  <c:v>206</c:v>
                </c:pt>
                <c:pt idx="1443">
                  <c:v>204</c:v>
                </c:pt>
                <c:pt idx="1444">
                  <c:v>208</c:v>
                </c:pt>
                <c:pt idx="1445">
                  <c:v>211</c:v>
                </c:pt>
                <c:pt idx="1446">
                  <c:v>205</c:v>
                </c:pt>
                <c:pt idx="1447">
                  <c:v>207</c:v>
                </c:pt>
                <c:pt idx="1448">
                  <c:v>210</c:v>
                </c:pt>
                <c:pt idx="1449">
                  <c:v>210</c:v>
                </c:pt>
                <c:pt idx="1450">
                  <c:v>212</c:v>
                </c:pt>
                <c:pt idx="1451">
                  <c:v>202</c:v>
                </c:pt>
                <c:pt idx="1452">
                  <c:v>206</c:v>
                </c:pt>
                <c:pt idx="1453">
                  <c:v>213</c:v>
                </c:pt>
                <c:pt idx="1454">
                  <c:v>212</c:v>
                </c:pt>
                <c:pt idx="1455">
                  <c:v>209</c:v>
                </c:pt>
                <c:pt idx="1456">
                  <c:v>213</c:v>
                </c:pt>
                <c:pt idx="1457">
                  <c:v>209</c:v>
                </c:pt>
                <c:pt idx="1458">
                  <c:v>214</c:v>
                </c:pt>
                <c:pt idx="1459">
                  <c:v>215</c:v>
                </c:pt>
                <c:pt idx="1460">
                  <c:v>221</c:v>
                </c:pt>
                <c:pt idx="1461">
                  <c:v>217</c:v>
                </c:pt>
                <c:pt idx="1462">
                  <c:v>220</c:v>
                </c:pt>
                <c:pt idx="1463">
                  <c:v>229</c:v>
                </c:pt>
                <c:pt idx="1464">
                  <c:v>236</c:v>
                </c:pt>
                <c:pt idx="1465">
                  <c:v>243</c:v>
                </c:pt>
                <c:pt idx="1466">
                  <c:v>272</c:v>
                </c:pt>
                <c:pt idx="1467">
                  <c:v>260</c:v>
                </c:pt>
                <c:pt idx="1468">
                  <c:v>288</c:v>
                </c:pt>
                <c:pt idx="1469">
                  <c:v>291</c:v>
                </c:pt>
                <c:pt idx="1470">
                  <c:v>293</c:v>
                </c:pt>
                <c:pt idx="1471">
                  <c:v>269</c:v>
                </c:pt>
                <c:pt idx="1472">
                  <c:v>264</c:v>
                </c:pt>
                <c:pt idx="1473">
                  <c:v>268</c:v>
                </c:pt>
                <c:pt idx="1474">
                  <c:v>249</c:v>
                </c:pt>
                <c:pt idx="1475">
                  <c:v>251</c:v>
                </c:pt>
                <c:pt idx="1476">
                  <c:v>262</c:v>
                </c:pt>
                <c:pt idx="1477">
                  <c:v>238</c:v>
                </c:pt>
                <c:pt idx="1478">
                  <c:v>233</c:v>
                </c:pt>
                <c:pt idx="1479">
                  <c:v>225</c:v>
                </c:pt>
                <c:pt idx="1480">
                  <c:v>225</c:v>
                </c:pt>
                <c:pt idx="1481">
                  <c:v>216</c:v>
                </c:pt>
                <c:pt idx="1482">
                  <c:v>213</c:v>
                </c:pt>
                <c:pt idx="1483">
                  <c:v>217</c:v>
                </c:pt>
                <c:pt idx="1484">
                  <c:v>218</c:v>
                </c:pt>
                <c:pt idx="1485">
                  <c:v>209</c:v>
                </c:pt>
                <c:pt idx="1486">
                  <c:v>215</c:v>
                </c:pt>
                <c:pt idx="1487">
                  <c:v>210</c:v>
                </c:pt>
                <c:pt idx="1488">
                  <c:v>206</c:v>
                </c:pt>
                <c:pt idx="1489">
                  <c:v>206</c:v>
                </c:pt>
                <c:pt idx="1490">
                  <c:v>212</c:v>
                </c:pt>
                <c:pt idx="1491">
                  <c:v>208</c:v>
                </c:pt>
                <c:pt idx="1492">
                  <c:v>207</c:v>
                </c:pt>
                <c:pt idx="1493">
                  <c:v>204</c:v>
                </c:pt>
                <c:pt idx="1494">
                  <c:v>207</c:v>
                </c:pt>
                <c:pt idx="1495">
                  <c:v>208</c:v>
                </c:pt>
                <c:pt idx="1496">
                  <c:v>206</c:v>
                </c:pt>
                <c:pt idx="1497">
                  <c:v>206</c:v>
                </c:pt>
                <c:pt idx="1498">
                  <c:v>207</c:v>
                </c:pt>
                <c:pt idx="1499">
                  <c:v>207</c:v>
                </c:pt>
                <c:pt idx="1500">
                  <c:v>208</c:v>
                </c:pt>
                <c:pt idx="1501">
                  <c:v>207</c:v>
                </c:pt>
                <c:pt idx="1502">
                  <c:v>207</c:v>
                </c:pt>
                <c:pt idx="1503">
                  <c:v>207</c:v>
                </c:pt>
                <c:pt idx="1504">
                  <c:v>206</c:v>
                </c:pt>
                <c:pt idx="1505">
                  <c:v>205</c:v>
                </c:pt>
                <c:pt idx="1506">
                  <c:v>211</c:v>
                </c:pt>
                <c:pt idx="1507">
                  <c:v>209</c:v>
                </c:pt>
                <c:pt idx="1508">
                  <c:v>205</c:v>
                </c:pt>
                <c:pt idx="1509">
                  <c:v>203</c:v>
                </c:pt>
                <c:pt idx="1510">
                  <c:v>211</c:v>
                </c:pt>
                <c:pt idx="1511">
                  <c:v>206</c:v>
                </c:pt>
                <c:pt idx="1512">
                  <c:v>209</c:v>
                </c:pt>
                <c:pt idx="1513">
                  <c:v>205</c:v>
                </c:pt>
                <c:pt idx="1514">
                  <c:v>207</c:v>
                </c:pt>
                <c:pt idx="1515">
                  <c:v>208</c:v>
                </c:pt>
                <c:pt idx="1516">
                  <c:v>206</c:v>
                </c:pt>
                <c:pt idx="1517">
                  <c:v>208</c:v>
                </c:pt>
                <c:pt idx="1518">
                  <c:v>205</c:v>
                </c:pt>
                <c:pt idx="1519">
                  <c:v>206</c:v>
                </c:pt>
                <c:pt idx="1520">
                  <c:v>205</c:v>
                </c:pt>
                <c:pt idx="1521">
                  <c:v>207</c:v>
                </c:pt>
                <c:pt idx="1522">
                  <c:v>211</c:v>
                </c:pt>
                <c:pt idx="1523">
                  <c:v>211</c:v>
                </c:pt>
                <c:pt idx="1524">
                  <c:v>204</c:v>
                </c:pt>
                <c:pt idx="1525">
                  <c:v>206</c:v>
                </c:pt>
                <c:pt idx="1526">
                  <c:v>206</c:v>
                </c:pt>
                <c:pt idx="1527">
                  <c:v>205</c:v>
                </c:pt>
                <c:pt idx="1528">
                  <c:v>209</c:v>
                </c:pt>
                <c:pt idx="1529">
                  <c:v>205</c:v>
                </c:pt>
                <c:pt idx="1530">
                  <c:v>204</c:v>
                </c:pt>
                <c:pt idx="1531">
                  <c:v>214</c:v>
                </c:pt>
                <c:pt idx="1532">
                  <c:v>206</c:v>
                </c:pt>
                <c:pt idx="1533">
                  <c:v>205</c:v>
                </c:pt>
                <c:pt idx="1534">
                  <c:v>205</c:v>
                </c:pt>
                <c:pt idx="1535">
                  <c:v>204</c:v>
                </c:pt>
                <c:pt idx="1536">
                  <c:v>201</c:v>
                </c:pt>
                <c:pt idx="1537">
                  <c:v>205</c:v>
                </c:pt>
                <c:pt idx="1538">
                  <c:v>203</c:v>
                </c:pt>
                <c:pt idx="1539">
                  <c:v>203</c:v>
                </c:pt>
                <c:pt idx="1540">
                  <c:v>211</c:v>
                </c:pt>
                <c:pt idx="1541">
                  <c:v>205</c:v>
                </c:pt>
                <c:pt idx="1542">
                  <c:v>201</c:v>
                </c:pt>
                <c:pt idx="1543">
                  <c:v>207</c:v>
                </c:pt>
                <c:pt idx="1544">
                  <c:v>205</c:v>
                </c:pt>
                <c:pt idx="1545">
                  <c:v>204</c:v>
                </c:pt>
                <c:pt idx="1546">
                  <c:v>203</c:v>
                </c:pt>
                <c:pt idx="1547">
                  <c:v>204</c:v>
                </c:pt>
                <c:pt idx="1548">
                  <c:v>205</c:v>
                </c:pt>
                <c:pt idx="1549">
                  <c:v>209</c:v>
                </c:pt>
                <c:pt idx="1550">
                  <c:v>208</c:v>
                </c:pt>
                <c:pt idx="1551">
                  <c:v>203</c:v>
                </c:pt>
                <c:pt idx="1552">
                  <c:v>206</c:v>
                </c:pt>
                <c:pt idx="1553">
                  <c:v>207</c:v>
                </c:pt>
                <c:pt idx="1554">
                  <c:v>208</c:v>
                </c:pt>
                <c:pt idx="1555">
                  <c:v>205</c:v>
                </c:pt>
                <c:pt idx="1556">
                  <c:v>208</c:v>
                </c:pt>
                <c:pt idx="1557">
                  <c:v>207</c:v>
                </c:pt>
                <c:pt idx="1558">
                  <c:v>205</c:v>
                </c:pt>
                <c:pt idx="1559">
                  <c:v>205</c:v>
                </c:pt>
                <c:pt idx="1560">
                  <c:v>205</c:v>
                </c:pt>
                <c:pt idx="1561">
                  <c:v>204</c:v>
                </c:pt>
                <c:pt idx="1562">
                  <c:v>207</c:v>
                </c:pt>
                <c:pt idx="1563">
                  <c:v>207</c:v>
                </c:pt>
                <c:pt idx="1564">
                  <c:v>210</c:v>
                </c:pt>
                <c:pt idx="1565">
                  <c:v>204</c:v>
                </c:pt>
                <c:pt idx="1566">
                  <c:v>206</c:v>
                </c:pt>
                <c:pt idx="1567">
                  <c:v>209</c:v>
                </c:pt>
                <c:pt idx="1568">
                  <c:v>203</c:v>
                </c:pt>
                <c:pt idx="1569">
                  <c:v>204</c:v>
                </c:pt>
                <c:pt idx="1570">
                  <c:v>204</c:v>
                </c:pt>
                <c:pt idx="1571">
                  <c:v>203</c:v>
                </c:pt>
                <c:pt idx="1572">
                  <c:v>204</c:v>
                </c:pt>
                <c:pt idx="1573">
                  <c:v>205</c:v>
                </c:pt>
                <c:pt idx="1574">
                  <c:v>206</c:v>
                </c:pt>
                <c:pt idx="1575">
                  <c:v>207</c:v>
                </c:pt>
                <c:pt idx="1576">
                  <c:v>206</c:v>
                </c:pt>
                <c:pt idx="1577">
                  <c:v>210</c:v>
                </c:pt>
                <c:pt idx="1578">
                  <c:v>204</c:v>
                </c:pt>
                <c:pt idx="1579">
                  <c:v>205</c:v>
                </c:pt>
                <c:pt idx="1580">
                  <c:v>206</c:v>
                </c:pt>
                <c:pt idx="1581">
                  <c:v>204</c:v>
                </c:pt>
                <c:pt idx="1582">
                  <c:v>211</c:v>
                </c:pt>
                <c:pt idx="1583">
                  <c:v>203</c:v>
                </c:pt>
                <c:pt idx="1584">
                  <c:v>206</c:v>
                </c:pt>
                <c:pt idx="1585">
                  <c:v>205</c:v>
                </c:pt>
                <c:pt idx="1586">
                  <c:v>208</c:v>
                </c:pt>
                <c:pt idx="1587">
                  <c:v>204</c:v>
                </c:pt>
                <c:pt idx="1588">
                  <c:v>204</c:v>
                </c:pt>
                <c:pt idx="1589">
                  <c:v>203</c:v>
                </c:pt>
                <c:pt idx="1590">
                  <c:v>205</c:v>
                </c:pt>
                <c:pt idx="1591">
                  <c:v>203</c:v>
                </c:pt>
                <c:pt idx="1592">
                  <c:v>203</c:v>
                </c:pt>
                <c:pt idx="1593">
                  <c:v>204</c:v>
                </c:pt>
                <c:pt idx="1594">
                  <c:v>208</c:v>
                </c:pt>
                <c:pt idx="1595">
                  <c:v>203</c:v>
                </c:pt>
                <c:pt idx="1596">
                  <c:v>206</c:v>
                </c:pt>
                <c:pt idx="1597">
                  <c:v>208</c:v>
                </c:pt>
                <c:pt idx="1598">
                  <c:v>206</c:v>
                </c:pt>
                <c:pt idx="1599">
                  <c:v>208</c:v>
                </c:pt>
                <c:pt idx="1600">
                  <c:v>206</c:v>
                </c:pt>
                <c:pt idx="1601">
                  <c:v>208</c:v>
                </c:pt>
                <c:pt idx="1602">
                  <c:v>206</c:v>
                </c:pt>
                <c:pt idx="1603">
                  <c:v>206</c:v>
                </c:pt>
                <c:pt idx="1604">
                  <c:v>211</c:v>
                </c:pt>
                <c:pt idx="1605">
                  <c:v>211</c:v>
                </c:pt>
                <c:pt idx="1606">
                  <c:v>209</c:v>
                </c:pt>
                <c:pt idx="1607">
                  <c:v>208</c:v>
                </c:pt>
                <c:pt idx="1608">
                  <c:v>207</c:v>
                </c:pt>
                <c:pt idx="1609">
                  <c:v>212</c:v>
                </c:pt>
                <c:pt idx="1610">
                  <c:v>205</c:v>
                </c:pt>
                <c:pt idx="1611">
                  <c:v>205</c:v>
                </c:pt>
                <c:pt idx="1612">
                  <c:v>203</c:v>
                </c:pt>
                <c:pt idx="1613">
                  <c:v>204</c:v>
                </c:pt>
                <c:pt idx="1614">
                  <c:v>208</c:v>
                </c:pt>
                <c:pt idx="1615">
                  <c:v>206</c:v>
                </c:pt>
                <c:pt idx="1616">
                  <c:v>209</c:v>
                </c:pt>
                <c:pt idx="1617">
                  <c:v>207</c:v>
                </c:pt>
                <c:pt idx="1618">
                  <c:v>209</c:v>
                </c:pt>
                <c:pt idx="1619">
                  <c:v>205</c:v>
                </c:pt>
                <c:pt idx="1620">
                  <c:v>206</c:v>
                </c:pt>
                <c:pt idx="1621">
                  <c:v>205</c:v>
                </c:pt>
                <c:pt idx="1622">
                  <c:v>206</c:v>
                </c:pt>
                <c:pt idx="1623">
                  <c:v>206</c:v>
                </c:pt>
                <c:pt idx="1624">
                  <c:v>210</c:v>
                </c:pt>
                <c:pt idx="1625">
                  <c:v>208</c:v>
                </c:pt>
                <c:pt idx="1626">
                  <c:v>211</c:v>
                </c:pt>
                <c:pt idx="1627">
                  <c:v>205</c:v>
                </c:pt>
                <c:pt idx="1628">
                  <c:v>210</c:v>
                </c:pt>
                <c:pt idx="1629">
                  <c:v>209</c:v>
                </c:pt>
                <c:pt idx="1630">
                  <c:v>209</c:v>
                </c:pt>
                <c:pt idx="1631">
                  <c:v>211</c:v>
                </c:pt>
                <c:pt idx="1632">
                  <c:v>212</c:v>
                </c:pt>
                <c:pt idx="1633">
                  <c:v>211</c:v>
                </c:pt>
                <c:pt idx="1634">
                  <c:v>215</c:v>
                </c:pt>
                <c:pt idx="1635">
                  <c:v>216</c:v>
                </c:pt>
                <c:pt idx="1636">
                  <c:v>217</c:v>
                </c:pt>
                <c:pt idx="1637">
                  <c:v>210</c:v>
                </c:pt>
                <c:pt idx="1638">
                  <c:v>224</c:v>
                </c:pt>
                <c:pt idx="1639">
                  <c:v>219</c:v>
                </c:pt>
                <c:pt idx="1640">
                  <c:v>217</c:v>
                </c:pt>
                <c:pt idx="1641">
                  <c:v>218</c:v>
                </c:pt>
                <c:pt idx="1642">
                  <c:v>220</c:v>
                </c:pt>
                <c:pt idx="1643">
                  <c:v>215</c:v>
                </c:pt>
                <c:pt idx="1644">
                  <c:v>219</c:v>
                </c:pt>
                <c:pt idx="1645">
                  <c:v>222</c:v>
                </c:pt>
                <c:pt idx="1646">
                  <c:v>215</c:v>
                </c:pt>
                <c:pt idx="1647">
                  <c:v>209</c:v>
                </c:pt>
                <c:pt idx="1648">
                  <c:v>223</c:v>
                </c:pt>
                <c:pt idx="1649">
                  <c:v>213</c:v>
                </c:pt>
                <c:pt idx="1650">
                  <c:v>217</c:v>
                </c:pt>
                <c:pt idx="1651">
                  <c:v>212</c:v>
                </c:pt>
                <c:pt idx="1652">
                  <c:v>214</c:v>
                </c:pt>
                <c:pt idx="1653">
                  <c:v>218</c:v>
                </c:pt>
                <c:pt idx="1654">
                  <c:v>214</c:v>
                </c:pt>
                <c:pt idx="1655">
                  <c:v>209</c:v>
                </c:pt>
                <c:pt idx="1656">
                  <c:v>207</c:v>
                </c:pt>
                <c:pt idx="1657">
                  <c:v>208</c:v>
                </c:pt>
                <c:pt idx="1658">
                  <c:v>209</c:v>
                </c:pt>
                <c:pt idx="1659">
                  <c:v>213</c:v>
                </c:pt>
                <c:pt idx="1660">
                  <c:v>210</c:v>
                </c:pt>
                <c:pt idx="1661">
                  <c:v>203</c:v>
                </c:pt>
                <c:pt idx="1662">
                  <c:v>205</c:v>
                </c:pt>
                <c:pt idx="1663">
                  <c:v>209</c:v>
                </c:pt>
                <c:pt idx="1664">
                  <c:v>204</c:v>
                </c:pt>
                <c:pt idx="1665">
                  <c:v>205</c:v>
                </c:pt>
                <c:pt idx="1666">
                  <c:v>208</c:v>
                </c:pt>
                <c:pt idx="1667">
                  <c:v>206</c:v>
                </c:pt>
                <c:pt idx="1668">
                  <c:v>204</c:v>
                </c:pt>
                <c:pt idx="1669">
                  <c:v>205</c:v>
                </c:pt>
                <c:pt idx="1670">
                  <c:v>205</c:v>
                </c:pt>
                <c:pt idx="1671">
                  <c:v>203</c:v>
                </c:pt>
                <c:pt idx="1672">
                  <c:v>207</c:v>
                </c:pt>
                <c:pt idx="1673">
                  <c:v>204</c:v>
                </c:pt>
                <c:pt idx="1674">
                  <c:v>205</c:v>
                </c:pt>
                <c:pt idx="1675">
                  <c:v>209</c:v>
                </c:pt>
                <c:pt idx="1676">
                  <c:v>207</c:v>
                </c:pt>
                <c:pt idx="1677">
                  <c:v>206</c:v>
                </c:pt>
                <c:pt idx="1678">
                  <c:v>210</c:v>
                </c:pt>
                <c:pt idx="1679">
                  <c:v>206</c:v>
                </c:pt>
                <c:pt idx="1680">
                  <c:v>205</c:v>
                </c:pt>
                <c:pt idx="1681">
                  <c:v>203</c:v>
                </c:pt>
                <c:pt idx="1682">
                  <c:v>208</c:v>
                </c:pt>
                <c:pt idx="1683">
                  <c:v>203</c:v>
                </c:pt>
                <c:pt idx="1684">
                  <c:v>205</c:v>
                </c:pt>
                <c:pt idx="1685">
                  <c:v>202</c:v>
                </c:pt>
                <c:pt idx="1686">
                  <c:v>206</c:v>
                </c:pt>
                <c:pt idx="1687">
                  <c:v>204</c:v>
                </c:pt>
                <c:pt idx="1688">
                  <c:v>211</c:v>
                </c:pt>
                <c:pt idx="1689">
                  <c:v>205</c:v>
                </c:pt>
                <c:pt idx="1690">
                  <c:v>204</c:v>
                </c:pt>
                <c:pt idx="1691">
                  <c:v>213</c:v>
                </c:pt>
                <c:pt idx="1692">
                  <c:v>205</c:v>
                </c:pt>
                <c:pt idx="1693">
                  <c:v>210</c:v>
                </c:pt>
                <c:pt idx="1694">
                  <c:v>209</c:v>
                </c:pt>
                <c:pt idx="1695">
                  <c:v>205</c:v>
                </c:pt>
                <c:pt idx="1696">
                  <c:v>202</c:v>
                </c:pt>
                <c:pt idx="1697">
                  <c:v>202</c:v>
                </c:pt>
                <c:pt idx="1698">
                  <c:v>206</c:v>
                </c:pt>
                <c:pt idx="1699">
                  <c:v>204</c:v>
                </c:pt>
                <c:pt idx="1700">
                  <c:v>205</c:v>
                </c:pt>
                <c:pt idx="1701">
                  <c:v>202</c:v>
                </c:pt>
                <c:pt idx="1702">
                  <c:v>204</c:v>
                </c:pt>
                <c:pt idx="1703">
                  <c:v>205</c:v>
                </c:pt>
                <c:pt idx="1704">
                  <c:v>206</c:v>
                </c:pt>
                <c:pt idx="1705">
                  <c:v>202</c:v>
                </c:pt>
                <c:pt idx="1706">
                  <c:v>205</c:v>
                </c:pt>
                <c:pt idx="1707">
                  <c:v>205</c:v>
                </c:pt>
                <c:pt idx="1708">
                  <c:v>204</c:v>
                </c:pt>
                <c:pt idx="1709">
                  <c:v>207</c:v>
                </c:pt>
                <c:pt idx="1710">
                  <c:v>204</c:v>
                </c:pt>
                <c:pt idx="1711">
                  <c:v>205</c:v>
                </c:pt>
                <c:pt idx="1712">
                  <c:v>206</c:v>
                </c:pt>
                <c:pt idx="1713">
                  <c:v>202</c:v>
                </c:pt>
                <c:pt idx="1714">
                  <c:v>204</c:v>
                </c:pt>
                <c:pt idx="1715">
                  <c:v>207</c:v>
                </c:pt>
                <c:pt idx="1716">
                  <c:v>204</c:v>
                </c:pt>
                <c:pt idx="1717">
                  <c:v>208</c:v>
                </c:pt>
                <c:pt idx="1718">
                  <c:v>203</c:v>
                </c:pt>
                <c:pt idx="1719">
                  <c:v>203</c:v>
                </c:pt>
                <c:pt idx="1720">
                  <c:v>205</c:v>
                </c:pt>
                <c:pt idx="1721">
                  <c:v>204</c:v>
                </c:pt>
                <c:pt idx="1722">
                  <c:v>208</c:v>
                </c:pt>
                <c:pt idx="1723">
                  <c:v>205</c:v>
                </c:pt>
                <c:pt idx="1724">
                  <c:v>204</c:v>
                </c:pt>
                <c:pt idx="1725">
                  <c:v>210</c:v>
                </c:pt>
                <c:pt idx="1726">
                  <c:v>205</c:v>
                </c:pt>
                <c:pt idx="1727">
                  <c:v>208</c:v>
                </c:pt>
                <c:pt idx="1728">
                  <c:v>202</c:v>
                </c:pt>
                <c:pt idx="1729">
                  <c:v>202</c:v>
                </c:pt>
                <c:pt idx="1730">
                  <c:v>206</c:v>
                </c:pt>
                <c:pt idx="1731">
                  <c:v>205</c:v>
                </c:pt>
                <c:pt idx="1732">
                  <c:v>205</c:v>
                </c:pt>
                <c:pt idx="1733">
                  <c:v>205</c:v>
                </c:pt>
                <c:pt idx="1734">
                  <c:v>204</c:v>
                </c:pt>
                <c:pt idx="1735">
                  <c:v>206</c:v>
                </c:pt>
                <c:pt idx="1736">
                  <c:v>205</c:v>
                </c:pt>
                <c:pt idx="1737">
                  <c:v>205</c:v>
                </c:pt>
                <c:pt idx="1738">
                  <c:v>206</c:v>
                </c:pt>
                <c:pt idx="1739">
                  <c:v>205</c:v>
                </c:pt>
                <c:pt idx="1740">
                  <c:v>206</c:v>
                </c:pt>
                <c:pt idx="1741">
                  <c:v>202</c:v>
                </c:pt>
                <c:pt idx="1742">
                  <c:v>207</c:v>
                </c:pt>
                <c:pt idx="1743">
                  <c:v>202</c:v>
                </c:pt>
                <c:pt idx="1744">
                  <c:v>206</c:v>
                </c:pt>
                <c:pt idx="1745">
                  <c:v>204</c:v>
                </c:pt>
                <c:pt idx="1746">
                  <c:v>205</c:v>
                </c:pt>
                <c:pt idx="1747">
                  <c:v>206</c:v>
                </c:pt>
                <c:pt idx="1748">
                  <c:v>204</c:v>
                </c:pt>
                <c:pt idx="1749">
                  <c:v>208</c:v>
                </c:pt>
                <c:pt idx="1750">
                  <c:v>203</c:v>
                </c:pt>
                <c:pt idx="1751">
                  <c:v>206</c:v>
                </c:pt>
                <c:pt idx="1752">
                  <c:v>207</c:v>
                </c:pt>
                <c:pt idx="1753">
                  <c:v>204</c:v>
                </c:pt>
                <c:pt idx="1754">
                  <c:v>203</c:v>
                </c:pt>
                <c:pt idx="1755">
                  <c:v>204</c:v>
                </c:pt>
                <c:pt idx="1756">
                  <c:v>206</c:v>
                </c:pt>
                <c:pt idx="1757">
                  <c:v>209</c:v>
                </c:pt>
                <c:pt idx="1758">
                  <c:v>208</c:v>
                </c:pt>
                <c:pt idx="1759">
                  <c:v>208</c:v>
                </c:pt>
                <c:pt idx="1760">
                  <c:v>204</c:v>
                </c:pt>
                <c:pt idx="1761">
                  <c:v>203</c:v>
                </c:pt>
                <c:pt idx="1762">
                  <c:v>208</c:v>
                </c:pt>
                <c:pt idx="1763">
                  <c:v>206</c:v>
                </c:pt>
                <c:pt idx="1764">
                  <c:v>203</c:v>
                </c:pt>
                <c:pt idx="1765">
                  <c:v>204</c:v>
                </c:pt>
                <c:pt idx="1766">
                  <c:v>203</c:v>
                </c:pt>
                <c:pt idx="1767">
                  <c:v>205</c:v>
                </c:pt>
                <c:pt idx="1768">
                  <c:v>204</c:v>
                </c:pt>
                <c:pt idx="1769">
                  <c:v>204</c:v>
                </c:pt>
                <c:pt idx="1770">
                  <c:v>203</c:v>
                </c:pt>
                <c:pt idx="1771">
                  <c:v>205</c:v>
                </c:pt>
                <c:pt idx="1772">
                  <c:v>205</c:v>
                </c:pt>
                <c:pt idx="1773">
                  <c:v>205</c:v>
                </c:pt>
                <c:pt idx="1774">
                  <c:v>203</c:v>
                </c:pt>
                <c:pt idx="1775">
                  <c:v>207</c:v>
                </c:pt>
                <c:pt idx="1776">
                  <c:v>208</c:v>
                </c:pt>
                <c:pt idx="1777">
                  <c:v>207</c:v>
                </c:pt>
                <c:pt idx="1778">
                  <c:v>204</c:v>
                </c:pt>
                <c:pt idx="1779">
                  <c:v>207</c:v>
                </c:pt>
                <c:pt idx="1780">
                  <c:v>209</c:v>
                </c:pt>
                <c:pt idx="1781">
                  <c:v>204</c:v>
                </c:pt>
                <c:pt idx="1782">
                  <c:v>202</c:v>
                </c:pt>
                <c:pt idx="1783">
                  <c:v>207</c:v>
                </c:pt>
                <c:pt idx="1784">
                  <c:v>206</c:v>
                </c:pt>
                <c:pt idx="1785">
                  <c:v>207</c:v>
                </c:pt>
                <c:pt idx="1786">
                  <c:v>205</c:v>
                </c:pt>
                <c:pt idx="1787">
                  <c:v>203</c:v>
                </c:pt>
                <c:pt idx="1788">
                  <c:v>208</c:v>
                </c:pt>
                <c:pt idx="1789">
                  <c:v>203</c:v>
                </c:pt>
                <c:pt idx="1790">
                  <c:v>206</c:v>
                </c:pt>
                <c:pt idx="1791">
                  <c:v>202</c:v>
                </c:pt>
                <c:pt idx="1792">
                  <c:v>207</c:v>
                </c:pt>
                <c:pt idx="1793">
                  <c:v>206</c:v>
                </c:pt>
                <c:pt idx="1794">
                  <c:v>204</c:v>
                </c:pt>
                <c:pt idx="1795">
                  <c:v>204</c:v>
                </c:pt>
                <c:pt idx="1796">
                  <c:v>208</c:v>
                </c:pt>
                <c:pt idx="1797">
                  <c:v>207</c:v>
                </c:pt>
                <c:pt idx="1798">
                  <c:v>202</c:v>
                </c:pt>
                <c:pt idx="1799">
                  <c:v>207</c:v>
                </c:pt>
                <c:pt idx="1800">
                  <c:v>203</c:v>
                </c:pt>
                <c:pt idx="1801">
                  <c:v>205</c:v>
                </c:pt>
                <c:pt idx="1802">
                  <c:v>207</c:v>
                </c:pt>
                <c:pt idx="1803">
                  <c:v>208</c:v>
                </c:pt>
                <c:pt idx="1804">
                  <c:v>204</c:v>
                </c:pt>
                <c:pt idx="1805">
                  <c:v>207</c:v>
                </c:pt>
                <c:pt idx="1806">
                  <c:v>206</c:v>
                </c:pt>
                <c:pt idx="1807">
                  <c:v>203</c:v>
                </c:pt>
                <c:pt idx="1808">
                  <c:v>204</c:v>
                </c:pt>
                <c:pt idx="1809">
                  <c:v>205</c:v>
                </c:pt>
                <c:pt idx="1810">
                  <c:v>204</c:v>
                </c:pt>
                <c:pt idx="1811">
                  <c:v>207</c:v>
                </c:pt>
                <c:pt idx="1812">
                  <c:v>202</c:v>
                </c:pt>
                <c:pt idx="1813">
                  <c:v>207</c:v>
                </c:pt>
                <c:pt idx="1814">
                  <c:v>204</c:v>
                </c:pt>
                <c:pt idx="1815">
                  <c:v>208</c:v>
                </c:pt>
                <c:pt idx="1816">
                  <c:v>206</c:v>
                </c:pt>
                <c:pt idx="1817">
                  <c:v>207</c:v>
                </c:pt>
                <c:pt idx="1818">
                  <c:v>208</c:v>
                </c:pt>
                <c:pt idx="1819">
                  <c:v>202</c:v>
                </c:pt>
                <c:pt idx="1820">
                  <c:v>207</c:v>
                </c:pt>
                <c:pt idx="1821">
                  <c:v>206</c:v>
                </c:pt>
                <c:pt idx="1822">
                  <c:v>207</c:v>
                </c:pt>
                <c:pt idx="1823">
                  <c:v>201</c:v>
                </c:pt>
                <c:pt idx="1824">
                  <c:v>203</c:v>
                </c:pt>
                <c:pt idx="1825">
                  <c:v>205</c:v>
                </c:pt>
                <c:pt idx="1826">
                  <c:v>203</c:v>
                </c:pt>
                <c:pt idx="1827">
                  <c:v>205</c:v>
                </c:pt>
                <c:pt idx="1828">
                  <c:v>209</c:v>
                </c:pt>
                <c:pt idx="1829">
                  <c:v>202</c:v>
                </c:pt>
                <c:pt idx="1830">
                  <c:v>205</c:v>
                </c:pt>
                <c:pt idx="1831">
                  <c:v>204</c:v>
                </c:pt>
                <c:pt idx="1832">
                  <c:v>204</c:v>
                </c:pt>
                <c:pt idx="1833">
                  <c:v>204</c:v>
                </c:pt>
                <c:pt idx="1834">
                  <c:v>203</c:v>
                </c:pt>
                <c:pt idx="1835">
                  <c:v>206</c:v>
                </c:pt>
                <c:pt idx="1836">
                  <c:v>205</c:v>
                </c:pt>
                <c:pt idx="1837">
                  <c:v>204</c:v>
                </c:pt>
                <c:pt idx="1838">
                  <c:v>203</c:v>
                </c:pt>
                <c:pt idx="1839">
                  <c:v>205</c:v>
                </c:pt>
                <c:pt idx="1840">
                  <c:v>206</c:v>
                </c:pt>
                <c:pt idx="1841">
                  <c:v>203</c:v>
                </c:pt>
                <c:pt idx="1842">
                  <c:v>207</c:v>
                </c:pt>
                <c:pt idx="1843">
                  <c:v>212</c:v>
                </c:pt>
                <c:pt idx="1844">
                  <c:v>204</c:v>
                </c:pt>
                <c:pt idx="1845">
                  <c:v>205</c:v>
                </c:pt>
                <c:pt idx="1846">
                  <c:v>204</c:v>
                </c:pt>
                <c:pt idx="1847">
                  <c:v>207</c:v>
                </c:pt>
                <c:pt idx="1848">
                  <c:v>206</c:v>
                </c:pt>
                <c:pt idx="1849">
                  <c:v>207</c:v>
                </c:pt>
                <c:pt idx="1850">
                  <c:v>205</c:v>
                </c:pt>
                <c:pt idx="1851">
                  <c:v>202</c:v>
                </c:pt>
                <c:pt idx="1852">
                  <c:v>209</c:v>
                </c:pt>
                <c:pt idx="1853">
                  <c:v>205</c:v>
                </c:pt>
                <c:pt idx="1854">
                  <c:v>205</c:v>
                </c:pt>
                <c:pt idx="1855">
                  <c:v>204</c:v>
                </c:pt>
                <c:pt idx="1856">
                  <c:v>208</c:v>
                </c:pt>
                <c:pt idx="1857">
                  <c:v>207</c:v>
                </c:pt>
                <c:pt idx="1858">
                  <c:v>207</c:v>
                </c:pt>
                <c:pt idx="1859">
                  <c:v>209</c:v>
                </c:pt>
                <c:pt idx="1860">
                  <c:v>216</c:v>
                </c:pt>
                <c:pt idx="1861">
                  <c:v>211</c:v>
                </c:pt>
                <c:pt idx="1862">
                  <c:v>205</c:v>
                </c:pt>
                <c:pt idx="1863">
                  <c:v>209</c:v>
                </c:pt>
                <c:pt idx="1864">
                  <c:v>206</c:v>
                </c:pt>
                <c:pt idx="1865">
                  <c:v>208</c:v>
                </c:pt>
                <c:pt idx="1866">
                  <c:v>210</c:v>
                </c:pt>
                <c:pt idx="1867">
                  <c:v>212</c:v>
                </c:pt>
                <c:pt idx="1868">
                  <c:v>212</c:v>
                </c:pt>
                <c:pt idx="1869">
                  <c:v>215</c:v>
                </c:pt>
                <c:pt idx="1870">
                  <c:v>215</c:v>
                </c:pt>
                <c:pt idx="1871">
                  <c:v>216</c:v>
                </c:pt>
                <c:pt idx="1872">
                  <c:v>211</c:v>
                </c:pt>
                <c:pt idx="1873">
                  <c:v>217</c:v>
                </c:pt>
                <c:pt idx="1874">
                  <c:v>217</c:v>
                </c:pt>
                <c:pt idx="1875">
                  <c:v>227</c:v>
                </c:pt>
                <c:pt idx="1876">
                  <c:v>230</c:v>
                </c:pt>
                <c:pt idx="1877">
                  <c:v>223</c:v>
                </c:pt>
                <c:pt idx="1878">
                  <c:v>229</c:v>
                </c:pt>
                <c:pt idx="1879">
                  <c:v>236</c:v>
                </c:pt>
                <c:pt idx="1880">
                  <c:v>239</c:v>
                </c:pt>
                <c:pt idx="1881">
                  <c:v>234</c:v>
                </c:pt>
                <c:pt idx="1882">
                  <c:v>231</c:v>
                </c:pt>
                <c:pt idx="1883">
                  <c:v>238</c:v>
                </c:pt>
                <c:pt idx="1884">
                  <c:v>247</c:v>
                </c:pt>
                <c:pt idx="1885">
                  <c:v>240</c:v>
                </c:pt>
                <c:pt idx="1886">
                  <c:v>257</c:v>
                </c:pt>
                <c:pt idx="1887">
                  <c:v>262</c:v>
                </c:pt>
                <c:pt idx="1888">
                  <c:v>265</c:v>
                </c:pt>
                <c:pt idx="1889">
                  <c:v>269</c:v>
                </c:pt>
                <c:pt idx="1890">
                  <c:v>277</c:v>
                </c:pt>
                <c:pt idx="1891">
                  <c:v>263</c:v>
                </c:pt>
                <c:pt idx="1892">
                  <c:v>268</c:v>
                </c:pt>
                <c:pt idx="1893">
                  <c:v>290</c:v>
                </c:pt>
                <c:pt idx="1894">
                  <c:v>287</c:v>
                </c:pt>
                <c:pt idx="1895">
                  <c:v>292</c:v>
                </c:pt>
                <c:pt idx="1896">
                  <c:v>294</c:v>
                </c:pt>
                <c:pt idx="1897">
                  <c:v>300</c:v>
                </c:pt>
                <c:pt idx="1898">
                  <c:v>282</c:v>
                </c:pt>
                <c:pt idx="1899">
                  <c:v>284</c:v>
                </c:pt>
                <c:pt idx="1900">
                  <c:v>299</c:v>
                </c:pt>
                <c:pt idx="1901">
                  <c:v>291</c:v>
                </c:pt>
                <c:pt idx="1902">
                  <c:v>281</c:v>
                </c:pt>
                <c:pt idx="1903">
                  <c:v>287</c:v>
                </c:pt>
                <c:pt idx="1904">
                  <c:v>260</c:v>
                </c:pt>
                <c:pt idx="1905">
                  <c:v>263</c:v>
                </c:pt>
                <c:pt idx="1906">
                  <c:v>252</c:v>
                </c:pt>
                <c:pt idx="1907">
                  <c:v>251</c:v>
                </c:pt>
                <c:pt idx="1908">
                  <c:v>236</c:v>
                </c:pt>
                <c:pt idx="1909">
                  <c:v>229</c:v>
                </c:pt>
                <c:pt idx="1910">
                  <c:v>229</c:v>
                </c:pt>
                <c:pt idx="1911">
                  <c:v>226</c:v>
                </c:pt>
                <c:pt idx="1912">
                  <c:v>221</c:v>
                </c:pt>
                <c:pt idx="1913">
                  <c:v>217</c:v>
                </c:pt>
                <c:pt idx="1914">
                  <c:v>223</c:v>
                </c:pt>
                <c:pt idx="1915">
                  <c:v>216</c:v>
                </c:pt>
                <c:pt idx="1916">
                  <c:v>209</c:v>
                </c:pt>
                <c:pt idx="1917">
                  <c:v>211</c:v>
                </c:pt>
                <c:pt idx="1918">
                  <c:v>210</c:v>
                </c:pt>
                <c:pt idx="1919">
                  <c:v>211</c:v>
                </c:pt>
                <c:pt idx="1920">
                  <c:v>207</c:v>
                </c:pt>
                <c:pt idx="1921">
                  <c:v>210</c:v>
                </c:pt>
                <c:pt idx="1922">
                  <c:v>203</c:v>
                </c:pt>
                <c:pt idx="1923">
                  <c:v>205</c:v>
                </c:pt>
                <c:pt idx="1924">
                  <c:v>207</c:v>
                </c:pt>
                <c:pt idx="1925">
                  <c:v>209</c:v>
                </c:pt>
                <c:pt idx="1926">
                  <c:v>208</c:v>
                </c:pt>
                <c:pt idx="1927">
                  <c:v>216</c:v>
                </c:pt>
                <c:pt idx="1928">
                  <c:v>211</c:v>
                </c:pt>
                <c:pt idx="1929">
                  <c:v>206</c:v>
                </c:pt>
                <c:pt idx="1930">
                  <c:v>211</c:v>
                </c:pt>
                <c:pt idx="1931">
                  <c:v>207</c:v>
                </c:pt>
                <c:pt idx="1932">
                  <c:v>209</c:v>
                </c:pt>
                <c:pt idx="1933">
                  <c:v>209</c:v>
                </c:pt>
                <c:pt idx="1934">
                  <c:v>213</c:v>
                </c:pt>
                <c:pt idx="1935">
                  <c:v>210</c:v>
                </c:pt>
                <c:pt idx="1936">
                  <c:v>207</c:v>
                </c:pt>
                <c:pt idx="1937">
                  <c:v>212</c:v>
                </c:pt>
                <c:pt idx="1938">
                  <c:v>206</c:v>
                </c:pt>
                <c:pt idx="1939">
                  <c:v>210</c:v>
                </c:pt>
                <c:pt idx="1940">
                  <c:v>213</c:v>
                </c:pt>
                <c:pt idx="1941">
                  <c:v>212</c:v>
                </c:pt>
                <c:pt idx="1942">
                  <c:v>216</c:v>
                </c:pt>
                <c:pt idx="1943">
                  <c:v>215</c:v>
                </c:pt>
                <c:pt idx="1944">
                  <c:v>213</c:v>
                </c:pt>
                <c:pt idx="1945">
                  <c:v>221</c:v>
                </c:pt>
                <c:pt idx="1946">
                  <c:v>211</c:v>
                </c:pt>
                <c:pt idx="1947">
                  <c:v>218</c:v>
                </c:pt>
                <c:pt idx="1948">
                  <c:v>219</c:v>
                </c:pt>
                <c:pt idx="1949">
                  <c:v>219</c:v>
                </c:pt>
                <c:pt idx="1950">
                  <c:v>224</c:v>
                </c:pt>
                <c:pt idx="1951">
                  <c:v>218</c:v>
                </c:pt>
                <c:pt idx="1952">
                  <c:v>219</c:v>
                </c:pt>
                <c:pt idx="1953">
                  <c:v>224</c:v>
                </c:pt>
                <c:pt idx="1954">
                  <c:v>223</c:v>
                </c:pt>
                <c:pt idx="1955">
                  <c:v>223</c:v>
                </c:pt>
                <c:pt idx="1956">
                  <c:v>225</c:v>
                </c:pt>
                <c:pt idx="1957">
                  <c:v>213</c:v>
                </c:pt>
                <c:pt idx="1958">
                  <c:v>224</c:v>
                </c:pt>
                <c:pt idx="1959">
                  <c:v>216</c:v>
                </c:pt>
                <c:pt idx="1960">
                  <c:v>215</c:v>
                </c:pt>
                <c:pt idx="1961">
                  <c:v>216</c:v>
                </c:pt>
                <c:pt idx="1962">
                  <c:v>217</c:v>
                </c:pt>
                <c:pt idx="1963">
                  <c:v>213</c:v>
                </c:pt>
                <c:pt idx="1964">
                  <c:v>220</c:v>
                </c:pt>
                <c:pt idx="1965">
                  <c:v>213</c:v>
                </c:pt>
                <c:pt idx="1966">
                  <c:v>209</c:v>
                </c:pt>
                <c:pt idx="1967">
                  <c:v>210</c:v>
                </c:pt>
                <c:pt idx="1968">
                  <c:v>213</c:v>
                </c:pt>
                <c:pt idx="1969">
                  <c:v>213</c:v>
                </c:pt>
                <c:pt idx="1970">
                  <c:v>210</c:v>
                </c:pt>
                <c:pt idx="1971">
                  <c:v>207</c:v>
                </c:pt>
                <c:pt idx="1972">
                  <c:v>212</c:v>
                </c:pt>
                <c:pt idx="1973">
                  <c:v>209</c:v>
                </c:pt>
                <c:pt idx="1974">
                  <c:v>202</c:v>
                </c:pt>
                <c:pt idx="1975">
                  <c:v>208</c:v>
                </c:pt>
                <c:pt idx="1976">
                  <c:v>215</c:v>
                </c:pt>
                <c:pt idx="1977">
                  <c:v>211</c:v>
                </c:pt>
                <c:pt idx="1978">
                  <c:v>208</c:v>
                </c:pt>
                <c:pt idx="1979">
                  <c:v>213</c:v>
                </c:pt>
                <c:pt idx="1980">
                  <c:v>214</c:v>
                </c:pt>
                <c:pt idx="1981">
                  <c:v>209</c:v>
                </c:pt>
                <c:pt idx="1982">
                  <c:v>204</c:v>
                </c:pt>
                <c:pt idx="1983">
                  <c:v>205</c:v>
                </c:pt>
                <c:pt idx="1984">
                  <c:v>206</c:v>
                </c:pt>
                <c:pt idx="1985">
                  <c:v>214</c:v>
                </c:pt>
                <c:pt idx="1986">
                  <c:v>212</c:v>
                </c:pt>
                <c:pt idx="1987">
                  <c:v>210</c:v>
                </c:pt>
                <c:pt idx="1988">
                  <c:v>210</c:v>
                </c:pt>
                <c:pt idx="1989">
                  <c:v>213</c:v>
                </c:pt>
                <c:pt idx="1990">
                  <c:v>216</c:v>
                </c:pt>
                <c:pt idx="1991">
                  <c:v>208</c:v>
                </c:pt>
                <c:pt idx="1992">
                  <c:v>210</c:v>
                </c:pt>
                <c:pt idx="1993">
                  <c:v>206</c:v>
                </c:pt>
                <c:pt idx="1994">
                  <c:v>209</c:v>
                </c:pt>
                <c:pt idx="1995">
                  <c:v>213</c:v>
                </c:pt>
                <c:pt idx="1996">
                  <c:v>213</c:v>
                </c:pt>
                <c:pt idx="1997">
                  <c:v>204</c:v>
                </c:pt>
                <c:pt idx="1998">
                  <c:v>217</c:v>
                </c:pt>
                <c:pt idx="1999">
                  <c:v>204</c:v>
                </c:pt>
                <c:pt idx="2000">
                  <c:v>208</c:v>
                </c:pt>
                <c:pt idx="2001">
                  <c:v>208</c:v>
                </c:pt>
                <c:pt idx="2002">
                  <c:v>206</c:v>
                </c:pt>
                <c:pt idx="2003">
                  <c:v>207</c:v>
                </c:pt>
                <c:pt idx="2004">
                  <c:v>207</c:v>
                </c:pt>
                <c:pt idx="2005">
                  <c:v>206</c:v>
                </c:pt>
                <c:pt idx="2006">
                  <c:v>203</c:v>
                </c:pt>
                <c:pt idx="2007">
                  <c:v>206</c:v>
                </c:pt>
                <c:pt idx="2008">
                  <c:v>203</c:v>
                </c:pt>
                <c:pt idx="2009">
                  <c:v>204</c:v>
                </c:pt>
                <c:pt idx="2010">
                  <c:v>204</c:v>
                </c:pt>
                <c:pt idx="2011">
                  <c:v>206</c:v>
                </c:pt>
                <c:pt idx="2012">
                  <c:v>205</c:v>
                </c:pt>
                <c:pt idx="2013">
                  <c:v>208</c:v>
                </c:pt>
                <c:pt idx="2014">
                  <c:v>202</c:v>
                </c:pt>
                <c:pt idx="2015">
                  <c:v>208</c:v>
                </c:pt>
                <c:pt idx="2016">
                  <c:v>208</c:v>
                </c:pt>
                <c:pt idx="2017">
                  <c:v>205</c:v>
                </c:pt>
                <c:pt idx="2018">
                  <c:v>203</c:v>
                </c:pt>
                <c:pt idx="2019">
                  <c:v>204</c:v>
                </c:pt>
                <c:pt idx="2020">
                  <c:v>206</c:v>
                </c:pt>
                <c:pt idx="2021">
                  <c:v>208</c:v>
                </c:pt>
                <c:pt idx="2022">
                  <c:v>207</c:v>
                </c:pt>
                <c:pt idx="2023">
                  <c:v>204</c:v>
                </c:pt>
                <c:pt idx="2024">
                  <c:v>200</c:v>
                </c:pt>
                <c:pt idx="2025">
                  <c:v>206</c:v>
                </c:pt>
                <c:pt idx="2026">
                  <c:v>205</c:v>
                </c:pt>
                <c:pt idx="2027">
                  <c:v>208</c:v>
                </c:pt>
                <c:pt idx="2028">
                  <c:v>208</c:v>
                </c:pt>
                <c:pt idx="2029">
                  <c:v>205</c:v>
                </c:pt>
                <c:pt idx="2030">
                  <c:v>206</c:v>
                </c:pt>
                <c:pt idx="2031">
                  <c:v>203</c:v>
                </c:pt>
                <c:pt idx="2032">
                  <c:v>200</c:v>
                </c:pt>
                <c:pt idx="2033">
                  <c:v>204</c:v>
                </c:pt>
                <c:pt idx="2034">
                  <c:v>203</c:v>
                </c:pt>
                <c:pt idx="2035">
                  <c:v>207</c:v>
                </c:pt>
                <c:pt idx="2036">
                  <c:v>200</c:v>
                </c:pt>
                <c:pt idx="2037">
                  <c:v>203</c:v>
                </c:pt>
                <c:pt idx="2038">
                  <c:v>206</c:v>
                </c:pt>
                <c:pt idx="2039">
                  <c:v>205</c:v>
                </c:pt>
                <c:pt idx="2040">
                  <c:v>203</c:v>
                </c:pt>
                <c:pt idx="2041">
                  <c:v>204</c:v>
                </c:pt>
                <c:pt idx="2042">
                  <c:v>207</c:v>
                </c:pt>
                <c:pt idx="2043">
                  <c:v>205</c:v>
                </c:pt>
                <c:pt idx="2044">
                  <c:v>205</c:v>
                </c:pt>
                <c:pt idx="2045">
                  <c:v>209</c:v>
                </c:pt>
                <c:pt idx="2046">
                  <c:v>203</c:v>
                </c:pt>
                <c:pt idx="2047">
                  <c:v>205</c:v>
                </c:pt>
                <c:pt idx="2048">
                  <c:v>211</c:v>
                </c:pt>
                <c:pt idx="2049">
                  <c:v>205</c:v>
                </c:pt>
                <c:pt idx="2050">
                  <c:v>203</c:v>
                </c:pt>
                <c:pt idx="2051">
                  <c:v>207</c:v>
                </c:pt>
                <c:pt idx="2052">
                  <c:v>204</c:v>
                </c:pt>
                <c:pt idx="2053">
                  <c:v>207</c:v>
                </c:pt>
                <c:pt idx="2054">
                  <c:v>202</c:v>
                </c:pt>
                <c:pt idx="2055">
                  <c:v>205</c:v>
                </c:pt>
                <c:pt idx="2056">
                  <c:v>204</c:v>
                </c:pt>
                <c:pt idx="2057">
                  <c:v>205</c:v>
                </c:pt>
                <c:pt idx="2058">
                  <c:v>207</c:v>
                </c:pt>
                <c:pt idx="2059">
                  <c:v>207</c:v>
                </c:pt>
                <c:pt idx="2060">
                  <c:v>201</c:v>
                </c:pt>
                <c:pt idx="2061">
                  <c:v>205</c:v>
                </c:pt>
                <c:pt idx="2062">
                  <c:v>204</c:v>
                </c:pt>
                <c:pt idx="2063">
                  <c:v>205</c:v>
                </c:pt>
                <c:pt idx="2064">
                  <c:v>210</c:v>
                </c:pt>
                <c:pt idx="2065">
                  <c:v>210</c:v>
                </c:pt>
                <c:pt idx="2066">
                  <c:v>204</c:v>
                </c:pt>
                <c:pt idx="2067">
                  <c:v>207</c:v>
                </c:pt>
                <c:pt idx="2068">
                  <c:v>207</c:v>
                </c:pt>
                <c:pt idx="2069">
                  <c:v>209</c:v>
                </c:pt>
                <c:pt idx="2070">
                  <c:v>207</c:v>
                </c:pt>
                <c:pt idx="2071">
                  <c:v>206</c:v>
                </c:pt>
                <c:pt idx="2072">
                  <c:v>208</c:v>
                </c:pt>
                <c:pt idx="2073">
                  <c:v>211</c:v>
                </c:pt>
                <c:pt idx="2074">
                  <c:v>204</c:v>
                </c:pt>
                <c:pt idx="2075">
                  <c:v>204</c:v>
                </c:pt>
                <c:pt idx="2076">
                  <c:v>203</c:v>
                </c:pt>
                <c:pt idx="2077">
                  <c:v>204</c:v>
                </c:pt>
                <c:pt idx="2078">
                  <c:v>203</c:v>
                </c:pt>
                <c:pt idx="2079">
                  <c:v>203</c:v>
                </c:pt>
                <c:pt idx="2080">
                  <c:v>207</c:v>
                </c:pt>
                <c:pt idx="2081">
                  <c:v>207</c:v>
                </c:pt>
                <c:pt idx="2082">
                  <c:v>207</c:v>
                </c:pt>
                <c:pt idx="2083">
                  <c:v>206</c:v>
                </c:pt>
                <c:pt idx="2084">
                  <c:v>206</c:v>
                </c:pt>
                <c:pt idx="2085">
                  <c:v>206</c:v>
                </c:pt>
                <c:pt idx="2086">
                  <c:v>202</c:v>
                </c:pt>
                <c:pt idx="2087">
                  <c:v>207</c:v>
                </c:pt>
                <c:pt idx="2088">
                  <c:v>202</c:v>
                </c:pt>
                <c:pt idx="2089">
                  <c:v>202</c:v>
                </c:pt>
                <c:pt idx="2090">
                  <c:v>200</c:v>
                </c:pt>
                <c:pt idx="2091">
                  <c:v>208</c:v>
                </c:pt>
                <c:pt idx="2092">
                  <c:v>201</c:v>
                </c:pt>
                <c:pt idx="2093">
                  <c:v>204</c:v>
                </c:pt>
                <c:pt idx="2094">
                  <c:v>208</c:v>
                </c:pt>
                <c:pt idx="2095">
                  <c:v>204</c:v>
                </c:pt>
                <c:pt idx="2096">
                  <c:v>202</c:v>
                </c:pt>
                <c:pt idx="2097">
                  <c:v>209</c:v>
                </c:pt>
                <c:pt idx="2098">
                  <c:v>202</c:v>
                </c:pt>
                <c:pt idx="2099">
                  <c:v>202</c:v>
                </c:pt>
                <c:pt idx="2100">
                  <c:v>205</c:v>
                </c:pt>
                <c:pt idx="2101">
                  <c:v>203</c:v>
                </c:pt>
                <c:pt idx="2102">
                  <c:v>205</c:v>
                </c:pt>
                <c:pt idx="2103">
                  <c:v>202</c:v>
                </c:pt>
                <c:pt idx="2104">
                  <c:v>213</c:v>
                </c:pt>
                <c:pt idx="2105">
                  <c:v>207</c:v>
                </c:pt>
                <c:pt idx="2106">
                  <c:v>205</c:v>
                </c:pt>
                <c:pt idx="2107">
                  <c:v>202</c:v>
                </c:pt>
                <c:pt idx="2108">
                  <c:v>206</c:v>
                </c:pt>
                <c:pt idx="2109">
                  <c:v>208</c:v>
                </c:pt>
                <c:pt idx="2110">
                  <c:v>207</c:v>
                </c:pt>
                <c:pt idx="2111">
                  <c:v>206</c:v>
                </c:pt>
                <c:pt idx="2112">
                  <c:v>202</c:v>
                </c:pt>
                <c:pt idx="2113">
                  <c:v>207</c:v>
                </c:pt>
                <c:pt idx="2114">
                  <c:v>204</c:v>
                </c:pt>
                <c:pt idx="2115">
                  <c:v>207</c:v>
                </c:pt>
                <c:pt idx="2116">
                  <c:v>207</c:v>
                </c:pt>
                <c:pt idx="2117">
                  <c:v>212</c:v>
                </c:pt>
                <c:pt idx="2118">
                  <c:v>205</c:v>
                </c:pt>
                <c:pt idx="2119">
                  <c:v>203</c:v>
                </c:pt>
                <c:pt idx="2120">
                  <c:v>211</c:v>
                </c:pt>
                <c:pt idx="2121">
                  <c:v>205</c:v>
                </c:pt>
                <c:pt idx="2122">
                  <c:v>203</c:v>
                </c:pt>
                <c:pt idx="2123">
                  <c:v>207</c:v>
                </c:pt>
                <c:pt idx="2124">
                  <c:v>204</c:v>
                </c:pt>
                <c:pt idx="2125">
                  <c:v>205</c:v>
                </c:pt>
                <c:pt idx="2126">
                  <c:v>205</c:v>
                </c:pt>
                <c:pt idx="2127">
                  <c:v>204</c:v>
                </c:pt>
                <c:pt idx="2128">
                  <c:v>206</c:v>
                </c:pt>
                <c:pt idx="2129">
                  <c:v>205</c:v>
                </c:pt>
                <c:pt idx="2130">
                  <c:v>201</c:v>
                </c:pt>
                <c:pt idx="2131">
                  <c:v>209</c:v>
                </c:pt>
                <c:pt idx="2132">
                  <c:v>208</c:v>
                </c:pt>
                <c:pt idx="2133">
                  <c:v>211</c:v>
                </c:pt>
                <c:pt idx="2134">
                  <c:v>207</c:v>
                </c:pt>
                <c:pt idx="2135">
                  <c:v>204</c:v>
                </c:pt>
                <c:pt idx="2136">
                  <c:v>204</c:v>
                </c:pt>
                <c:pt idx="2137">
                  <c:v>202</c:v>
                </c:pt>
                <c:pt idx="2138">
                  <c:v>207</c:v>
                </c:pt>
                <c:pt idx="2139">
                  <c:v>208</c:v>
                </c:pt>
                <c:pt idx="2140">
                  <c:v>207</c:v>
                </c:pt>
                <c:pt idx="2141">
                  <c:v>213</c:v>
                </c:pt>
                <c:pt idx="2142">
                  <c:v>205</c:v>
                </c:pt>
                <c:pt idx="2143">
                  <c:v>206</c:v>
                </c:pt>
                <c:pt idx="2144">
                  <c:v>209</c:v>
                </c:pt>
                <c:pt idx="2145">
                  <c:v>209</c:v>
                </c:pt>
                <c:pt idx="2146">
                  <c:v>204</c:v>
                </c:pt>
                <c:pt idx="2147">
                  <c:v>209</c:v>
                </c:pt>
                <c:pt idx="2148">
                  <c:v>204</c:v>
                </c:pt>
                <c:pt idx="2149">
                  <c:v>202</c:v>
                </c:pt>
                <c:pt idx="2150">
                  <c:v>204</c:v>
                </c:pt>
                <c:pt idx="2151">
                  <c:v>207</c:v>
                </c:pt>
                <c:pt idx="2152">
                  <c:v>203</c:v>
                </c:pt>
                <c:pt idx="2153">
                  <c:v>204</c:v>
                </c:pt>
                <c:pt idx="2154">
                  <c:v>204</c:v>
                </c:pt>
                <c:pt idx="2155">
                  <c:v>206</c:v>
                </c:pt>
                <c:pt idx="2156">
                  <c:v>212</c:v>
                </c:pt>
                <c:pt idx="2157">
                  <c:v>206</c:v>
                </c:pt>
                <c:pt idx="2158">
                  <c:v>207</c:v>
                </c:pt>
                <c:pt idx="2159">
                  <c:v>211</c:v>
                </c:pt>
                <c:pt idx="2160">
                  <c:v>203</c:v>
                </c:pt>
                <c:pt idx="2161">
                  <c:v>211</c:v>
                </c:pt>
                <c:pt idx="2162">
                  <c:v>204</c:v>
                </c:pt>
                <c:pt idx="2163">
                  <c:v>204</c:v>
                </c:pt>
                <c:pt idx="2164">
                  <c:v>212</c:v>
                </c:pt>
                <c:pt idx="2165">
                  <c:v>204</c:v>
                </c:pt>
                <c:pt idx="2166">
                  <c:v>206</c:v>
                </c:pt>
                <c:pt idx="2167">
                  <c:v>203</c:v>
                </c:pt>
                <c:pt idx="2168">
                  <c:v>204</c:v>
                </c:pt>
                <c:pt idx="2169">
                  <c:v>202</c:v>
                </c:pt>
                <c:pt idx="2170">
                  <c:v>205</c:v>
                </c:pt>
                <c:pt idx="2171">
                  <c:v>208</c:v>
                </c:pt>
                <c:pt idx="2172">
                  <c:v>205</c:v>
                </c:pt>
                <c:pt idx="2173">
                  <c:v>208</c:v>
                </c:pt>
                <c:pt idx="2174">
                  <c:v>207</c:v>
                </c:pt>
                <c:pt idx="2175">
                  <c:v>206</c:v>
                </c:pt>
                <c:pt idx="2176">
                  <c:v>205</c:v>
                </c:pt>
                <c:pt idx="2177">
                  <c:v>203</c:v>
                </c:pt>
                <c:pt idx="2178">
                  <c:v>205</c:v>
                </c:pt>
                <c:pt idx="2179">
                  <c:v>207</c:v>
                </c:pt>
                <c:pt idx="2180">
                  <c:v>204</c:v>
                </c:pt>
                <c:pt idx="2181">
                  <c:v>204</c:v>
                </c:pt>
                <c:pt idx="2182">
                  <c:v>203</c:v>
                </c:pt>
                <c:pt idx="2183">
                  <c:v>201</c:v>
                </c:pt>
                <c:pt idx="2184">
                  <c:v>204</c:v>
                </c:pt>
                <c:pt idx="2185">
                  <c:v>206</c:v>
                </c:pt>
                <c:pt idx="2186">
                  <c:v>206</c:v>
                </c:pt>
                <c:pt idx="2187">
                  <c:v>205</c:v>
                </c:pt>
                <c:pt idx="2188">
                  <c:v>200</c:v>
                </c:pt>
                <c:pt idx="2189">
                  <c:v>206</c:v>
                </c:pt>
                <c:pt idx="2190">
                  <c:v>204</c:v>
                </c:pt>
                <c:pt idx="2191">
                  <c:v>204</c:v>
                </c:pt>
                <c:pt idx="2192">
                  <c:v>206</c:v>
                </c:pt>
                <c:pt idx="2193">
                  <c:v>203</c:v>
                </c:pt>
                <c:pt idx="2194">
                  <c:v>207</c:v>
                </c:pt>
                <c:pt idx="2195">
                  <c:v>205</c:v>
                </c:pt>
                <c:pt idx="2196">
                  <c:v>206</c:v>
                </c:pt>
                <c:pt idx="2197">
                  <c:v>202</c:v>
                </c:pt>
                <c:pt idx="2198">
                  <c:v>204</c:v>
                </c:pt>
                <c:pt idx="2199">
                  <c:v>203</c:v>
                </c:pt>
                <c:pt idx="2200">
                  <c:v>205</c:v>
                </c:pt>
                <c:pt idx="2201">
                  <c:v>203</c:v>
                </c:pt>
                <c:pt idx="2202">
                  <c:v>203</c:v>
                </c:pt>
                <c:pt idx="2203">
                  <c:v>204</c:v>
                </c:pt>
                <c:pt idx="2204">
                  <c:v>207</c:v>
                </c:pt>
                <c:pt idx="2205">
                  <c:v>201</c:v>
                </c:pt>
                <c:pt idx="2206">
                  <c:v>203</c:v>
                </c:pt>
                <c:pt idx="2207">
                  <c:v>205</c:v>
                </c:pt>
                <c:pt idx="2208">
                  <c:v>206</c:v>
                </c:pt>
                <c:pt idx="2209">
                  <c:v>204</c:v>
                </c:pt>
                <c:pt idx="2210">
                  <c:v>203</c:v>
                </c:pt>
                <c:pt idx="2211">
                  <c:v>203</c:v>
                </c:pt>
                <c:pt idx="2212">
                  <c:v>204</c:v>
                </c:pt>
                <c:pt idx="2213">
                  <c:v>204</c:v>
                </c:pt>
                <c:pt idx="2214">
                  <c:v>202</c:v>
                </c:pt>
                <c:pt idx="2215">
                  <c:v>205</c:v>
                </c:pt>
                <c:pt idx="2216">
                  <c:v>202</c:v>
                </c:pt>
                <c:pt idx="2217">
                  <c:v>201</c:v>
                </c:pt>
                <c:pt idx="2218">
                  <c:v>203</c:v>
                </c:pt>
                <c:pt idx="2219">
                  <c:v>203</c:v>
                </c:pt>
                <c:pt idx="2220">
                  <c:v>205</c:v>
                </c:pt>
                <c:pt idx="2221">
                  <c:v>205</c:v>
                </c:pt>
                <c:pt idx="2222">
                  <c:v>209</c:v>
                </c:pt>
                <c:pt idx="2223">
                  <c:v>204</c:v>
                </c:pt>
                <c:pt idx="2224">
                  <c:v>207</c:v>
                </c:pt>
                <c:pt idx="2225">
                  <c:v>202</c:v>
                </c:pt>
                <c:pt idx="2226">
                  <c:v>205</c:v>
                </c:pt>
                <c:pt idx="2227">
                  <c:v>203</c:v>
                </c:pt>
                <c:pt idx="2228">
                  <c:v>206</c:v>
                </c:pt>
                <c:pt idx="2229">
                  <c:v>205</c:v>
                </c:pt>
                <c:pt idx="2230">
                  <c:v>206</c:v>
                </c:pt>
                <c:pt idx="2231">
                  <c:v>203</c:v>
                </c:pt>
                <c:pt idx="2232">
                  <c:v>203</c:v>
                </c:pt>
                <c:pt idx="2233">
                  <c:v>201</c:v>
                </c:pt>
                <c:pt idx="2234">
                  <c:v>204</c:v>
                </c:pt>
                <c:pt idx="2235">
                  <c:v>207</c:v>
                </c:pt>
                <c:pt idx="2236">
                  <c:v>205</c:v>
                </c:pt>
                <c:pt idx="2237">
                  <c:v>210</c:v>
                </c:pt>
                <c:pt idx="2238">
                  <c:v>205</c:v>
                </c:pt>
                <c:pt idx="2239">
                  <c:v>202</c:v>
                </c:pt>
                <c:pt idx="2240">
                  <c:v>202</c:v>
                </c:pt>
                <c:pt idx="2241">
                  <c:v>205</c:v>
                </c:pt>
                <c:pt idx="2242">
                  <c:v>204</c:v>
                </c:pt>
                <c:pt idx="2243">
                  <c:v>205</c:v>
                </c:pt>
                <c:pt idx="2244">
                  <c:v>206</c:v>
                </c:pt>
                <c:pt idx="2245">
                  <c:v>203</c:v>
                </c:pt>
                <c:pt idx="2246">
                  <c:v>209</c:v>
                </c:pt>
                <c:pt idx="2247">
                  <c:v>205</c:v>
                </c:pt>
                <c:pt idx="2248">
                  <c:v>206</c:v>
                </c:pt>
                <c:pt idx="2249">
                  <c:v>205</c:v>
                </c:pt>
                <c:pt idx="2250">
                  <c:v>208</c:v>
                </c:pt>
                <c:pt idx="2251">
                  <c:v>204</c:v>
                </c:pt>
                <c:pt idx="2252">
                  <c:v>205</c:v>
                </c:pt>
                <c:pt idx="2253">
                  <c:v>203</c:v>
                </c:pt>
                <c:pt idx="2254">
                  <c:v>204</c:v>
                </c:pt>
                <c:pt idx="2255">
                  <c:v>203</c:v>
                </c:pt>
                <c:pt idx="2256">
                  <c:v>204</c:v>
                </c:pt>
                <c:pt idx="2257">
                  <c:v>202</c:v>
                </c:pt>
                <c:pt idx="2258">
                  <c:v>202</c:v>
                </c:pt>
                <c:pt idx="2259">
                  <c:v>207</c:v>
                </c:pt>
                <c:pt idx="2260">
                  <c:v>205</c:v>
                </c:pt>
                <c:pt idx="2261">
                  <c:v>204</c:v>
                </c:pt>
                <c:pt idx="2262">
                  <c:v>203</c:v>
                </c:pt>
                <c:pt idx="2263">
                  <c:v>203</c:v>
                </c:pt>
                <c:pt idx="2264">
                  <c:v>202</c:v>
                </c:pt>
                <c:pt idx="2265">
                  <c:v>202</c:v>
                </c:pt>
                <c:pt idx="2266">
                  <c:v>205</c:v>
                </c:pt>
                <c:pt idx="2267">
                  <c:v>203</c:v>
                </c:pt>
                <c:pt idx="2268">
                  <c:v>207</c:v>
                </c:pt>
                <c:pt idx="2269">
                  <c:v>208</c:v>
                </c:pt>
                <c:pt idx="2270">
                  <c:v>205</c:v>
                </c:pt>
                <c:pt idx="2271">
                  <c:v>203</c:v>
                </c:pt>
                <c:pt idx="2272">
                  <c:v>207</c:v>
                </c:pt>
                <c:pt idx="2273">
                  <c:v>203</c:v>
                </c:pt>
                <c:pt idx="2274">
                  <c:v>206</c:v>
                </c:pt>
                <c:pt idx="2275">
                  <c:v>204</c:v>
                </c:pt>
                <c:pt idx="2276">
                  <c:v>201</c:v>
                </c:pt>
                <c:pt idx="2277">
                  <c:v>205</c:v>
                </c:pt>
                <c:pt idx="2278">
                  <c:v>203</c:v>
                </c:pt>
                <c:pt idx="2279">
                  <c:v>203</c:v>
                </c:pt>
                <c:pt idx="2280">
                  <c:v>213</c:v>
                </c:pt>
                <c:pt idx="2281">
                  <c:v>203</c:v>
                </c:pt>
                <c:pt idx="2282">
                  <c:v>205</c:v>
                </c:pt>
                <c:pt idx="2283">
                  <c:v>204</c:v>
                </c:pt>
                <c:pt idx="2284">
                  <c:v>201</c:v>
                </c:pt>
                <c:pt idx="2285">
                  <c:v>206</c:v>
                </c:pt>
                <c:pt idx="2286">
                  <c:v>202</c:v>
                </c:pt>
                <c:pt idx="2287">
                  <c:v>209</c:v>
                </c:pt>
                <c:pt idx="2288">
                  <c:v>205</c:v>
                </c:pt>
                <c:pt idx="2289">
                  <c:v>205</c:v>
                </c:pt>
                <c:pt idx="2290">
                  <c:v>202</c:v>
                </c:pt>
                <c:pt idx="2291">
                  <c:v>206</c:v>
                </c:pt>
                <c:pt idx="2292">
                  <c:v>205</c:v>
                </c:pt>
                <c:pt idx="2293">
                  <c:v>205</c:v>
                </c:pt>
                <c:pt idx="2294">
                  <c:v>202</c:v>
                </c:pt>
                <c:pt idx="2295">
                  <c:v>204</c:v>
                </c:pt>
                <c:pt idx="2296">
                  <c:v>207</c:v>
                </c:pt>
                <c:pt idx="2297">
                  <c:v>204</c:v>
                </c:pt>
                <c:pt idx="2298">
                  <c:v>207</c:v>
                </c:pt>
                <c:pt idx="2299">
                  <c:v>205</c:v>
                </c:pt>
                <c:pt idx="2300">
                  <c:v>208</c:v>
                </c:pt>
                <c:pt idx="2301">
                  <c:v>206</c:v>
                </c:pt>
                <c:pt idx="2302">
                  <c:v>205</c:v>
                </c:pt>
                <c:pt idx="2303">
                  <c:v>204</c:v>
                </c:pt>
                <c:pt idx="2304">
                  <c:v>203</c:v>
                </c:pt>
                <c:pt idx="2305">
                  <c:v>201</c:v>
                </c:pt>
                <c:pt idx="2306">
                  <c:v>202</c:v>
                </c:pt>
                <c:pt idx="2307">
                  <c:v>205</c:v>
                </c:pt>
                <c:pt idx="2308">
                  <c:v>204</c:v>
                </c:pt>
                <c:pt idx="2309">
                  <c:v>201</c:v>
                </c:pt>
                <c:pt idx="2310">
                  <c:v>202</c:v>
                </c:pt>
                <c:pt idx="2311">
                  <c:v>202</c:v>
                </c:pt>
                <c:pt idx="2312">
                  <c:v>205</c:v>
                </c:pt>
                <c:pt idx="2313">
                  <c:v>203</c:v>
                </c:pt>
                <c:pt idx="2314">
                  <c:v>204</c:v>
                </c:pt>
                <c:pt idx="2315">
                  <c:v>204</c:v>
                </c:pt>
                <c:pt idx="2316">
                  <c:v>202</c:v>
                </c:pt>
                <c:pt idx="2317">
                  <c:v>204</c:v>
                </c:pt>
                <c:pt idx="2318">
                  <c:v>204</c:v>
                </c:pt>
                <c:pt idx="2319">
                  <c:v>204</c:v>
                </c:pt>
                <c:pt idx="2320">
                  <c:v>206</c:v>
                </c:pt>
                <c:pt idx="2321">
                  <c:v>202</c:v>
                </c:pt>
                <c:pt idx="2322">
                  <c:v>207</c:v>
                </c:pt>
                <c:pt idx="2323">
                  <c:v>205</c:v>
                </c:pt>
                <c:pt idx="2324">
                  <c:v>206</c:v>
                </c:pt>
                <c:pt idx="2325">
                  <c:v>205</c:v>
                </c:pt>
                <c:pt idx="2326">
                  <c:v>203</c:v>
                </c:pt>
                <c:pt idx="2327">
                  <c:v>202</c:v>
                </c:pt>
                <c:pt idx="2328">
                  <c:v>202</c:v>
                </c:pt>
                <c:pt idx="2329">
                  <c:v>203</c:v>
                </c:pt>
                <c:pt idx="2330">
                  <c:v>208</c:v>
                </c:pt>
                <c:pt idx="2331">
                  <c:v>205</c:v>
                </c:pt>
                <c:pt idx="2332">
                  <c:v>201</c:v>
                </c:pt>
                <c:pt idx="2333">
                  <c:v>205</c:v>
                </c:pt>
                <c:pt idx="2334">
                  <c:v>210</c:v>
                </c:pt>
                <c:pt idx="2335">
                  <c:v>204</c:v>
                </c:pt>
                <c:pt idx="2336">
                  <c:v>203</c:v>
                </c:pt>
                <c:pt idx="2337">
                  <c:v>206</c:v>
                </c:pt>
                <c:pt idx="2338">
                  <c:v>203</c:v>
                </c:pt>
                <c:pt idx="2339">
                  <c:v>208</c:v>
                </c:pt>
                <c:pt idx="2340">
                  <c:v>208</c:v>
                </c:pt>
                <c:pt idx="2341">
                  <c:v>205</c:v>
                </c:pt>
                <c:pt idx="2342">
                  <c:v>201</c:v>
                </c:pt>
                <c:pt idx="2343">
                  <c:v>207</c:v>
                </c:pt>
                <c:pt idx="2344">
                  <c:v>206</c:v>
                </c:pt>
                <c:pt idx="2345">
                  <c:v>211</c:v>
                </c:pt>
                <c:pt idx="2346">
                  <c:v>205</c:v>
                </c:pt>
                <c:pt idx="2347">
                  <c:v>207</c:v>
                </c:pt>
                <c:pt idx="2348">
                  <c:v>206</c:v>
                </c:pt>
                <c:pt idx="2349">
                  <c:v>210</c:v>
                </c:pt>
                <c:pt idx="2350">
                  <c:v>211</c:v>
                </c:pt>
                <c:pt idx="2351">
                  <c:v>213</c:v>
                </c:pt>
                <c:pt idx="2352">
                  <c:v>208</c:v>
                </c:pt>
                <c:pt idx="2353">
                  <c:v>210</c:v>
                </c:pt>
                <c:pt idx="2354">
                  <c:v>209</c:v>
                </c:pt>
                <c:pt idx="2355">
                  <c:v>208</c:v>
                </c:pt>
                <c:pt idx="2356">
                  <c:v>211</c:v>
                </c:pt>
                <c:pt idx="2357">
                  <c:v>206</c:v>
                </c:pt>
                <c:pt idx="2358">
                  <c:v>208</c:v>
                </c:pt>
                <c:pt idx="2359">
                  <c:v>214</c:v>
                </c:pt>
                <c:pt idx="2360">
                  <c:v>207</c:v>
                </c:pt>
                <c:pt idx="2361">
                  <c:v>213</c:v>
                </c:pt>
                <c:pt idx="2362">
                  <c:v>215</c:v>
                </c:pt>
                <c:pt idx="2363">
                  <c:v>212</c:v>
                </c:pt>
                <c:pt idx="2364">
                  <c:v>215</c:v>
                </c:pt>
                <c:pt idx="2365">
                  <c:v>210</c:v>
                </c:pt>
                <c:pt idx="2366">
                  <c:v>213</c:v>
                </c:pt>
                <c:pt idx="2367">
                  <c:v>209</c:v>
                </c:pt>
                <c:pt idx="2368">
                  <c:v>219</c:v>
                </c:pt>
                <c:pt idx="2369">
                  <c:v>218</c:v>
                </c:pt>
                <c:pt idx="2370">
                  <c:v>217</c:v>
                </c:pt>
                <c:pt idx="2371">
                  <c:v>218</c:v>
                </c:pt>
                <c:pt idx="2372">
                  <c:v>219</c:v>
                </c:pt>
                <c:pt idx="2373">
                  <c:v>219</c:v>
                </c:pt>
                <c:pt idx="2374">
                  <c:v>213</c:v>
                </c:pt>
                <c:pt idx="2375">
                  <c:v>213</c:v>
                </c:pt>
                <c:pt idx="2376">
                  <c:v>217</c:v>
                </c:pt>
                <c:pt idx="2377">
                  <c:v>218</c:v>
                </c:pt>
                <c:pt idx="2378">
                  <c:v>208</c:v>
                </c:pt>
                <c:pt idx="2379">
                  <c:v>214</c:v>
                </c:pt>
                <c:pt idx="2380">
                  <c:v>221</c:v>
                </c:pt>
                <c:pt idx="2381">
                  <c:v>210</c:v>
                </c:pt>
                <c:pt idx="2382">
                  <c:v>219</c:v>
                </c:pt>
                <c:pt idx="2383">
                  <c:v>226</c:v>
                </c:pt>
                <c:pt idx="2384">
                  <c:v>216</c:v>
                </c:pt>
                <c:pt idx="2385">
                  <c:v>209</c:v>
                </c:pt>
                <c:pt idx="2386">
                  <c:v>209</c:v>
                </c:pt>
                <c:pt idx="2387">
                  <c:v>208</c:v>
                </c:pt>
                <c:pt idx="2388">
                  <c:v>207</c:v>
                </c:pt>
                <c:pt idx="2389">
                  <c:v>212</c:v>
                </c:pt>
                <c:pt idx="2390">
                  <c:v>214</c:v>
                </c:pt>
                <c:pt idx="2391">
                  <c:v>206</c:v>
                </c:pt>
                <c:pt idx="2392">
                  <c:v>210</c:v>
                </c:pt>
                <c:pt idx="2393">
                  <c:v>209</c:v>
                </c:pt>
                <c:pt idx="2394">
                  <c:v>210</c:v>
                </c:pt>
                <c:pt idx="2395">
                  <c:v>207</c:v>
                </c:pt>
                <c:pt idx="2396">
                  <c:v>211</c:v>
                </c:pt>
                <c:pt idx="2397">
                  <c:v>210</c:v>
                </c:pt>
                <c:pt idx="2398">
                  <c:v>209</c:v>
                </c:pt>
                <c:pt idx="2399">
                  <c:v>210</c:v>
                </c:pt>
                <c:pt idx="2400">
                  <c:v>206</c:v>
                </c:pt>
                <c:pt idx="2401">
                  <c:v>216</c:v>
                </c:pt>
                <c:pt idx="2402">
                  <c:v>211</c:v>
                </c:pt>
                <c:pt idx="2403">
                  <c:v>211</c:v>
                </c:pt>
                <c:pt idx="2404">
                  <c:v>220</c:v>
                </c:pt>
                <c:pt idx="2405">
                  <c:v>224</c:v>
                </c:pt>
                <c:pt idx="2406">
                  <c:v>219</c:v>
                </c:pt>
                <c:pt idx="2407">
                  <c:v>228</c:v>
                </c:pt>
                <c:pt idx="2408">
                  <c:v>224</c:v>
                </c:pt>
                <c:pt idx="2409">
                  <c:v>239</c:v>
                </c:pt>
                <c:pt idx="2410">
                  <c:v>228</c:v>
                </c:pt>
                <c:pt idx="2411">
                  <c:v>228</c:v>
                </c:pt>
                <c:pt idx="2412">
                  <c:v>237</c:v>
                </c:pt>
                <c:pt idx="2413">
                  <c:v>232</c:v>
                </c:pt>
                <c:pt idx="2414">
                  <c:v>250</c:v>
                </c:pt>
                <c:pt idx="2415">
                  <c:v>241</c:v>
                </c:pt>
                <c:pt idx="2416">
                  <c:v>246</c:v>
                </c:pt>
                <c:pt idx="2417">
                  <c:v>249</c:v>
                </c:pt>
                <c:pt idx="2418">
                  <c:v>242</c:v>
                </c:pt>
                <c:pt idx="2419">
                  <c:v>245</c:v>
                </c:pt>
                <c:pt idx="2420">
                  <c:v>236</c:v>
                </c:pt>
                <c:pt idx="2421">
                  <c:v>237</c:v>
                </c:pt>
                <c:pt idx="2422">
                  <c:v>236</c:v>
                </c:pt>
                <c:pt idx="2423">
                  <c:v>239</c:v>
                </c:pt>
                <c:pt idx="2424">
                  <c:v>229</c:v>
                </c:pt>
                <c:pt idx="2425">
                  <c:v>216</c:v>
                </c:pt>
                <c:pt idx="2426">
                  <c:v>224</c:v>
                </c:pt>
                <c:pt idx="2427">
                  <c:v>218</c:v>
                </c:pt>
                <c:pt idx="2428">
                  <c:v>226</c:v>
                </c:pt>
                <c:pt idx="2429">
                  <c:v>216</c:v>
                </c:pt>
                <c:pt idx="2430">
                  <c:v>210</c:v>
                </c:pt>
                <c:pt idx="2431">
                  <c:v>212</c:v>
                </c:pt>
                <c:pt idx="2432">
                  <c:v>212</c:v>
                </c:pt>
                <c:pt idx="2433">
                  <c:v>206</c:v>
                </c:pt>
                <c:pt idx="2434">
                  <c:v>210</c:v>
                </c:pt>
                <c:pt idx="2435">
                  <c:v>203</c:v>
                </c:pt>
                <c:pt idx="2436">
                  <c:v>207</c:v>
                </c:pt>
                <c:pt idx="2437">
                  <c:v>205</c:v>
                </c:pt>
                <c:pt idx="2438">
                  <c:v>205</c:v>
                </c:pt>
                <c:pt idx="2439">
                  <c:v>205</c:v>
                </c:pt>
                <c:pt idx="2440">
                  <c:v>207</c:v>
                </c:pt>
                <c:pt idx="2441">
                  <c:v>202</c:v>
                </c:pt>
                <c:pt idx="2442">
                  <c:v>211</c:v>
                </c:pt>
                <c:pt idx="2443">
                  <c:v>206</c:v>
                </c:pt>
                <c:pt idx="2444">
                  <c:v>203</c:v>
                </c:pt>
                <c:pt idx="2445">
                  <c:v>205</c:v>
                </c:pt>
                <c:pt idx="2446">
                  <c:v>204</c:v>
                </c:pt>
                <c:pt idx="2447">
                  <c:v>206</c:v>
                </c:pt>
                <c:pt idx="2448">
                  <c:v>202</c:v>
                </c:pt>
                <c:pt idx="2449">
                  <c:v>210</c:v>
                </c:pt>
                <c:pt idx="2450">
                  <c:v>205</c:v>
                </c:pt>
                <c:pt idx="2451">
                  <c:v>205</c:v>
                </c:pt>
                <c:pt idx="2452">
                  <c:v>204</c:v>
                </c:pt>
                <c:pt idx="2453">
                  <c:v>208</c:v>
                </c:pt>
                <c:pt idx="2454">
                  <c:v>203</c:v>
                </c:pt>
                <c:pt idx="2455">
                  <c:v>206</c:v>
                </c:pt>
                <c:pt idx="2456">
                  <c:v>209</c:v>
                </c:pt>
                <c:pt idx="2457">
                  <c:v>201</c:v>
                </c:pt>
                <c:pt idx="2458">
                  <c:v>203</c:v>
                </c:pt>
                <c:pt idx="2459">
                  <c:v>207</c:v>
                </c:pt>
                <c:pt idx="2460">
                  <c:v>204</c:v>
                </c:pt>
                <c:pt idx="2461">
                  <c:v>205</c:v>
                </c:pt>
                <c:pt idx="2462">
                  <c:v>203</c:v>
                </c:pt>
                <c:pt idx="2463">
                  <c:v>204</c:v>
                </c:pt>
                <c:pt idx="2464">
                  <c:v>206</c:v>
                </c:pt>
                <c:pt idx="2465">
                  <c:v>204</c:v>
                </c:pt>
                <c:pt idx="2466">
                  <c:v>205</c:v>
                </c:pt>
                <c:pt idx="2467">
                  <c:v>205</c:v>
                </c:pt>
                <c:pt idx="2468">
                  <c:v>204</c:v>
                </c:pt>
                <c:pt idx="2469">
                  <c:v>207</c:v>
                </c:pt>
                <c:pt idx="2470">
                  <c:v>203</c:v>
                </c:pt>
                <c:pt idx="2471">
                  <c:v>208</c:v>
                </c:pt>
                <c:pt idx="2472">
                  <c:v>206</c:v>
                </c:pt>
                <c:pt idx="2473">
                  <c:v>203</c:v>
                </c:pt>
                <c:pt idx="2474">
                  <c:v>206</c:v>
                </c:pt>
                <c:pt idx="2475">
                  <c:v>207</c:v>
                </c:pt>
                <c:pt idx="2476">
                  <c:v>207</c:v>
                </c:pt>
                <c:pt idx="2477">
                  <c:v>208</c:v>
                </c:pt>
                <c:pt idx="2478">
                  <c:v>217</c:v>
                </c:pt>
                <c:pt idx="2479">
                  <c:v>209</c:v>
                </c:pt>
                <c:pt idx="2480">
                  <c:v>212</c:v>
                </c:pt>
                <c:pt idx="2481">
                  <c:v>222</c:v>
                </c:pt>
                <c:pt idx="2482">
                  <c:v>217</c:v>
                </c:pt>
                <c:pt idx="2483">
                  <c:v>225</c:v>
                </c:pt>
                <c:pt idx="2484">
                  <c:v>229</c:v>
                </c:pt>
                <c:pt idx="2485">
                  <c:v>224</c:v>
                </c:pt>
                <c:pt idx="2486">
                  <c:v>237</c:v>
                </c:pt>
                <c:pt idx="2487">
                  <c:v>242</c:v>
                </c:pt>
                <c:pt idx="2488">
                  <c:v>236</c:v>
                </c:pt>
                <c:pt idx="2489">
                  <c:v>227</c:v>
                </c:pt>
                <c:pt idx="2490">
                  <c:v>225</c:v>
                </c:pt>
                <c:pt idx="2491">
                  <c:v>228</c:v>
                </c:pt>
                <c:pt idx="2492">
                  <c:v>222</c:v>
                </c:pt>
                <c:pt idx="2493">
                  <c:v>225</c:v>
                </c:pt>
                <c:pt idx="2494">
                  <c:v>220</c:v>
                </c:pt>
                <c:pt idx="2495">
                  <c:v>224</c:v>
                </c:pt>
                <c:pt idx="2496">
                  <c:v>225</c:v>
                </c:pt>
                <c:pt idx="2497">
                  <c:v>220</c:v>
                </c:pt>
                <c:pt idx="2498">
                  <c:v>221</c:v>
                </c:pt>
                <c:pt idx="2499">
                  <c:v>216</c:v>
                </c:pt>
                <c:pt idx="2500">
                  <c:v>215</c:v>
                </c:pt>
                <c:pt idx="2501">
                  <c:v>209</c:v>
                </c:pt>
                <c:pt idx="2502">
                  <c:v>209</c:v>
                </c:pt>
                <c:pt idx="2503">
                  <c:v>212</c:v>
                </c:pt>
                <c:pt idx="2504">
                  <c:v>211</c:v>
                </c:pt>
                <c:pt idx="2505">
                  <c:v>211</c:v>
                </c:pt>
                <c:pt idx="2506">
                  <c:v>204</c:v>
                </c:pt>
                <c:pt idx="2507">
                  <c:v>206</c:v>
                </c:pt>
                <c:pt idx="2508">
                  <c:v>200</c:v>
                </c:pt>
                <c:pt idx="2509">
                  <c:v>206</c:v>
                </c:pt>
                <c:pt idx="2510">
                  <c:v>206</c:v>
                </c:pt>
                <c:pt idx="2511">
                  <c:v>204</c:v>
                </c:pt>
                <c:pt idx="2512">
                  <c:v>202</c:v>
                </c:pt>
                <c:pt idx="2513">
                  <c:v>203</c:v>
                </c:pt>
                <c:pt idx="2514">
                  <c:v>205</c:v>
                </c:pt>
                <c:pt idx="2515">
                  <c:v>204</c:v>
                </c:pt>
                <c:pt idx="2516">
                  <c:v>206</c:v>
                </c:pt>
                <c:pt idx="2517">
                  <c:v>202</c:v>
                </c:pt>
                <c:pt idx="2518">
                  <c:v>206</c:v>
                </c:pt>
                <c:pt idx="2519">
                  <c:v>204</c:v>
                </c:pt>
                <c:pt idx="2520">
                  <c:v>205</c:v>
                </c:pt>
                <c:pt idx="2521">
                  <c:v>204</c:v>
                </c:pt>
                <c:pt idx="2522">
                  <c:v>203</c:v>
                </c:pt>
                <c:pt idx="2523">
                  <c:v>208</c:v>
                </c:pt>
                <c:pt idx="2524">
                  <c:v>206</c:v>
                </c:pt>
                <c:pt idx="2525">
                  <c:v>204</c:v>
                </c:pt>
                <c:pt idx="2526">
                  <c:v>207</c:v>
                </c:pt>
                <c:pt idx="2527">
                  <c:v>205</c:v>
                </c:pt>
                <c:pt idx="2528">
                  <c:v>202</c:v>
                </c:pt>
                <c:pt idx="2529">
                  <c:v>205</c:v>
                </c:pt>
                <c:pt idx="2530">
                  <c:v>200</c:v>
                </c:pt>
                <c:pt idx="2531">
                  <c:v>207</c:v>
                </c:pt>
                <c:pt idx="2532">
                  <c:v>202</c:v>
                </c:pt>
                <c:pt idx="2533">
                  <c:v>202</c:v>
                </c:pt>
                <c:pt idx="2534">
                  <c:v>203</c:v>
                </c:pt>
                <c:pt idx="2535">
                  <c:v>203</c:v>
                </c:pt>
                <c:pt idx="2536">
                  <c:v>205</c:v>
                </c:pt>
                <c:pt idx="2537">
                  <c:v>204</c:v>
                </c:pt>
                <c:pt idx="2538">
                  <c:v>207</c:v>
                </c:pt>
                <c:pt idx="2539">
                  <c:v>203</c:v>
                </c:pt>
                <c:pt idx="2540">
                  <c:v>203</c:v>
                </c:pt>
                <c:pt idx="2541">
                  <c:v>205</c:v>
                </c:pt>
                <c:pt idx="2542">
                  <c:v>204</c:v>
                </c:pt>
                <c:pt idx="2543">
                  <c:v>204</c:v>
                </c:pt>
                <c:pt idx="2544">
                  <c:v>205</c:v>
                </c:pt>
                <c:pt idx="2545">
                  <c:v>201</c:v>
                </c:pt>
                <c:pt idx="2546">
                  <c:v>206</c:v>
                </c:pt>
                <c:pt idx="2547">
                  <c:v>203</c:v>
                </c:pt>
                <c:pt idx="2548">
                  <c:v>203</c:v>
                </c:pt>
                <c:pt idx="2549">
                  <c:v>205</c:v>
                </c:pt>
                <c:pt idx="2550">
                  <c:v>202</c:v>
                </c:pt>
                <c:pt idx="2551">
                  <c:v>202</c:v>
                </c:pt>
                <c:pt idx="2552">
                  <c:v>202</c:v>
                </c:pt>
                <c:pt idx="2553">
                  <c:v>204</c:v>
                </c:pt>
                <c:pt idx="2554">
                  <c:v>204</c:v>
                </c:pt>
                <c:pt idx="2555">
                  <c:v>207</c:v>
                </c:pt>
                <c:pt idx="2556">
                  <c:v>203</c:v>
                </c:pt>
                <c:pt idx="2557">
                  <c:v>202</c:v>
                </c:pt>
                <c:pt idx="2558">
                  <c:v>205</c:v>
                </c:pt>
                <c:pt idx="2559">
                  <c:v>206</c:v>
                </c:pt>
                <c:pt idx="2560">
                  <c:v>207</c:v>
                </c:pt>
                <c:pt idx="2561">
                  <c:v>208</c:v>
                </c:pt>
                <c:pt idx="2562">
                  <c:v>202</c:v>
                </c:pt>
                <c:pt idx="2563">
                  <c:v>204</c:v>
                </c:pt>
                <c:pt idx="2564">
                  <c:v>204</c:v>
                </c:pt>
                <c:pt idx="2565">
                  <c:v>208</c:v>
                </c:pt>
                <c:pt idx="2566">
                  <c:v>203</c:v>
                </c:pt>
                <c:pt idx="2567">
                  <c:v>202</c:v>
                </c:pt>
                <c:pt idx="2568">
                  <c:v>209</c:v>
                </c:pt>
                <c:pt idx="2569">
                  <c:v>207</c:v>
                </c:pt>
                <c:pt idx="2570">
                  <c:v>205</c:v>
                </c:pt>
                <c:pt idx="2571">
                  <c:v>207</c:v>
                </c:pt>
                <c:pt idx="2572">
                  <c:v>204</c:v>
                </c:pt>
                <c:pt idx="2573">
                  <c:v>205</c:v>
                </c:pt>
                <c:pt idx="2574">
                  <c:v>206</c:v>
                </c:pt>
                <c:pt idx="2575">
                  <c:v>206</c:v>
                </c:pt>
                <c:pt idx="2576">
                  <c:v>202</c:v>
                </c:pt>
                <c:pt idx="2577">
                  <c:v>202</c:v>
                </c:pt>
                <c:pt idx="2578">
                  <c:v>202</c:v>
                </c:pt>
                <c:pt idx="2579">
                  <c:v>200</c:v>
                </c:pt>
                <c:pt idx="2580">
                  <c:v>204</c:v>
                </c:pt>
                <c:pt idx="2581">
                  <c:v>201</c:v>
                </c:pt>
                <c:pt idx="2582">
                  <c:v>203</c:v>
                </c:pt>
                <c:pt idx="2583">
                  <c:v>203</c:v>
                </c:pt>
                <c:pt idx="2584">
                  <c:v>205</c:v>
                </c:pt>
                <c:pt idx="2585">
                  <c:v>203</c:v>
                </c:pt>
                <c:pt idx="2586">
                  <c:v>209</c:v>
                </c:pt>
                <c:pt idx="2587">
                  <c:v>206</c:v>
                </c:pt>
                <c:pt idx="2588">
                  <c:v>209</c:v>
                </c:pt>
                <c:pt idx="2589">
                  <c:v>203</c:v>
                </c:pt>
                <c:pt idx="2590">
                  <c:v>203</c:v>
                </c:pt>
                <c:pt idx="2591">
                  <c:v>204</c:v>
                </c:pt>
                <c:pt idx="2592">
                  <c:v>206</c:v>
                </c:pt>
                <c:pt idx="2593">
                  <c:v>205</c:v>
                </c:pt>
                <c:pt idx="2594">
                  <c:v>207</c:v>
                </c:pt>
                <c:pt idx="2595">
                  <c:v>207</c:v>
                </c:pt>
                <c:pt idx="2596">
                  <c:v>202</c:v>
                </c:pt>
                <c:pt idx="2597">
                  <c:v>207</c:v>
                </c:pt>
                <c:pt idx="2598">
                  <c:v>209</c:v>
                </c:pt>
                <c:pt idx="2599">
                  <c:v>204</c:v>
                </c:pt>
                <c:pt idx="2600">
                  <c:v>205</c:v>
                </c:pt>
                <c:pt idx="2601">
                  <c:v>208</c:v>
                </c:pt>
                <c:pt idx="2602">
                  <c:v>203</c:v>
                </c:pt>
                <c:pt idx="2603">
                  <c:v>206</c:v>
                </c:pt>
                <c:pt idx="2604">
                  <c:v>208</c:v>
                </c:pt>
                <c:pt idx="2605">
                  <c:v>210</c:v>
                </c:pt>
                <c:pt idx="2606">
                  <c:v>204</c:v>
                </c:pt>
                <c:pt idx="2607">
                  <c:v>205</c:v>
                </c:pt>
                <c:pt idx="2608">
                  <c:v>205</c:v>
                </c:pt>
                <c:pt idx="2609">
                  <c:v>206</c:v>
                </c:pt>
                <c:pt idx="2610">
                  <c:v>204</c:v>
                </c:pt>
                <c:pt idx="2611">
                  <c:v>208</c:v>
                </c:pt>
                <c:pt idx="2612">
                  <c:v>207</c:v>
                </c:pt>
                <c:pt idx="2613">
                  <c:v>202</c:v>
                </c:pt>
                <c:pt idx="2614">
                  <c:v>205</c:v>
                </c:pt>
                <c:pt idx="2615">
                  <c:v>201</c:v>
                </c:pt>
                <c:pt idx="2616">
                  <c:v>205</c:v>
                </c:pt>
                <c:pt idx="2617">
                  <c:v>207</c:v>
                </c:pt>
                <c:pt idx="2618">
                  <c:v>205</c:v>
                </c:pt>
                <c:pt idx="2619">
                  <c:v>204</c:v>
                </c:pt>
                <c:pt idx="2620">
                  <c:v>202</c:v>
                </c:pt>
                <c:pt idx="2621">
                  <c:v>206</c:v>
                </c:pt>
                <c:pt idx="2622">
                  <c:v>203</c:v>
                </c:pt>
                <c:pt idx="2623">
                  <c:v>204</c:v>
                </c:pt>
                <c:pt idx="2624">
                  <c:v>202</c:v>
                </c:pt>
                <c:pt idx="2625">
                  <c:v>203</c:v>
                </c:pt>
                <c:pt idx="2626">
                  <c:v>203</c:v>
                </c:pt>
                <c:pt idx="2627">
                  <c:v>207</c:v>
                </c:pt>
                <c:pt idx="2628">
                  <c:v>202</c:v>
                </c:pt>
                <c:pt idx="2629">
                  <c:v>205</c:v>
                </c:pt>
                <c:pt idx="2630">
                  <c:v>205</c:v>
                </c:pt>
                <c:pt idx="2631">
                  <c:v>206</c:v>
                </c:pt>
                <c:pt idx="2632">
                  <c:v>203</c:v>
                </c:pt>
                <c:pt idx="2633">
                  <c:v>204</c:v>
                </c:pt>
                <c:pt idx="2634">
                  <c:v>205</c:v>
                </c:pt>
                <c:pt idx="2635">
                  <c:v>206</c:v>
                </c:pt>
                <c:pt idx="2636">
                  <c:v>205</c:v>
                </c:pt>
                <c:pt idx="2637">
                  <c:v>206</c:v>
                </c:pt>
                <c:pt idx="2638">
                  <c:v>203</c:v>
                </c:pt>
                <c:pt idx="2639">
                  <c:v>204</c:v>
                </c:pt>
                <c:pt idx="2640">
                  <c:v>209</c:v>
                </c:pt>
                <c:pt idx="2641">
                  <c:v>204</c:v>
                </c:pt>
                <c:pt idx="2642">
                  <c:v>205</c:v>
                </c:pt>
                <c:pt idx="2643">
                  <c:v>205</c:v>
                </c:pt>
                <c:pt idx="2644">
                  <c:v>204</c:v>
                </c:pt>
                <c:pt idx="2645">
                  <c:v>202</c:v>
                </c:pt>
                <c:pt idx="2646">
                  <c:v>205</c:v>
                </c:pt>
                <c:pt idx="2647">
                  <c:v>203</c:v>
                </c:pt>
                <c:pt idx="2648">
                  <c:v>206</c:v>
                </c:pt>
                <c:pt idx="2649">
                  <c:v>205</c:v>
                </c:pt>
                <c:pt idx="2650">
                  <c:v>205</c:v>
                </c:pt>
                <c:pt idx="2651">
                  <c:v>204</c:v>
                </c:pt>
                <c:pt idx="2652">
                  <c:v>206</c:v>
                </c:pt>
                <c:pt idx="2653">
                  <c:v>202</c:v>
                </c:pt>
                <c:pt idx="2654">
                  <c:v>202</c:v>
                </c:pt>
                <c:pt idx="2655">
                  <c:v>205</c:v>
                </c:pt>
                <c:pt idx="2656">
                  <c:v>207</c:v>
                </c:pt>
                <c:pt idx="2657">
                  <c:v>202</c:v>
                </c:pt>
                <c:pt idx="2658">
                  <c:v>203</c:v>
                </c:pt>
                <c:pt idx="2659">
                  <c:v>204</c:v>
                </c:pt>
                <c:pt idx="2660">
                  <c:v>206</c:v>
                </c:pt>
                <c:pt idx="2661">
                  <c:v>201</c:v>
                </c:pt>
                <c:pt idx="2662">
                  <c:v>211</c:v>
                </c:pt>
                <c:pt idx="2663">
                  <c:v>206</c:v>
                </c:pt>
                <c:pt idx="2664">
                  <c:v>205</c:v>
                </c:pt>
                <c:pt idx="2665">
                  <c:v>206</c:v>
                </c:pt>
                <c:pt idx="2666">
                  <c:v>207</c:v>
                </c:pt>
                <c:pt idx="2667">
                  <c:v>205</c:v>
                </c:pt>
                <c:pt idx="2668">
                  <c:v>212</c:v>
                </c:pt>
                <c:pt idx="2669">
                  <c:v>207</c:v>
                </c:pt>
                <c:pt idx="2670">
                  <c:v>208</c:v>
                </c:pt>
                <c:pt idx="2671">
                  <c:v>205</c:v>
                </c:pt>
                <c:pt idx="2672">
                  <c:v>212</c:v>
                </c:pt>
                <c:pt idx="2673">
                  <c:v>208</c:v>
                </c:pt>
                <c:pt idx="2674">
                  <c:v>203</c:v>
                </c:pt>
                <c:pt idx="2675">
                  <c:v>208</c:v>
                </c:pt>
                <c:pt idx="2676">
                  <c:v>207</c:v>
                </c:pt>
                <c:pt idx="2677">
                  <c:v>211</c:v>
                </c:pt>
                <c:pt idx="2678">
                  <c:v>209</c:v>
                </c:pt>
                <c:pt idx="2679">
                  <c:v>208</c:v>
                </c:pt>
                <c:pt idx="2680">
                  <c:v>212</c:v>
                </c:pt>
                <c:pt idx="2681">
                  <c:v>206</c:v>
                </c:pt>
                <c:pt idx="2682">
                  <c:v>204</c:v>
                </c:pt>
                <c:pt idx="2683">
                  <c:v>209</c:v>
                </c:pt>
                <c:pt idx="2684">
                  <c:v>216</c:v>
                </c:pt>
                <c:pt idx="2685">
                  <c:v>205</c:v>
                </c:pt>
                <c:pt idx="2686">
                  <c:v>208</c:v>
                </c:pt>
                <c:pt idx="2687">
                  <c:v>206</c:v>
                </c:pt>
                <c:pt idx="2688">
                  <c:v>205</c:v>
                </c:pt>
                <c:pt idx="2689">
                  <c:v>210</c:v>
                </c:pt>
                <c:pt idx="2690">
                  <c:v>208</c:v>
                </c:pt>
                <c:pt idx="2691">
                  <c:v>208</c:v>
                </c:pt>
                <c:pt idx="2692">
                  <c:v>210</c:v>
                </c:pt>
                <c:pt idx="2693">
                  <c:v>208</c:v>
                </c:pt>
                <c:pt idx="2694">
                  <c:v>210</c:v>
                </c:pt>
                <c:pt idx="2695">
                  <c:v>204</c:v>
                </c:pt>
                <c:pt idx="2696">
                  <c:v>209</c:v>
                </c:pt>
                <c:pt idx="2697">
                  <c:v>206</c:v>
                </c:pt>
                <c:pt idx="2698">
                  <c:v>208</c:v>
                </c:pt>
                <c:pt idx="2699">
                  <c:v>213</c:v>
                </c:pt>
                <c:pt idx="2700">
                  <c:v>208</c:v>
                </c:pt>
                <c:pt idx="2701">
                  <c:v>205</c:v>
                </c:pt>
                <c:pt idx="2702">
                  <c:v>210</c:v>
                </c:pt>
                <c:pt idx="2703">
                  <c:v>211</c:v>
                </c:pt>
                <c:pt idx="2704">
                  <c:v>208</c:v>
                </c:pt>
                <c:pt idx="2705">
                  <c:v>207</c:v>
                </c:pt>
                <c:pt idx="2706">
                  <c:v>204</c:v>
                </c:pt>
                <c:pt idx="2707">
                  <c:v>204</c:v>
                </c:pt>
                <c:pt idx="2708">
                  <c:v>209</c:v>
                </c:pt>
                <c:pt idx="2709">
                  <c:v>214</c:v>
                </c:pt>
                <c:pt idx="2710">
                  <c:v>210</c:v>
                </c:pt>
                <c:pt idx="2711">
                  <c:v>213</c:v>
                </c:pt>
                <c:pt idx="2712">
                  <c:v>204</c:v>
                </c:pt>
                <c:pt idx="2713">
                  <c:v>204</c:v>
                </c:pt>
                <c:pt idx="2714">
                  <c:v>208</c:v>
                </c:pt>
                <c:pt idx="2715">
                  <c:v>206</c:v>
                </c:pt>
                <c:pt idx="2716">
                  <c:v>210</c:v>
                </c:pt>
                <c:pt idx="2717">
                  <c:v>219</c:v>
                </c:pt>
                <c:pt idx="2718">
                  <c:v>216</c:v>
                </c:pt>
                <c:pt idx="2719">
                  <c:v>209</c:v>
                </c:pt>
                <c:pt idx="2720">
                  <c:v>213</c:v>
                </c:pt>
                <c:pt idx="2721">
                  <c:v>210</c:v>
                </c:pt>
                <c:pt idx="2722">
                  <c:v>215</c:v>
                </c:pt>
                <c:pt idx="2723">
                  <c:v>216</c:v>
                </c:pt>
                <c:pt idx="2724">
                  <c:v>219</c:v>
                </c:pt>
                <c:pt idx="2725">
                  <c:v>209</c:v>
                </c:pt>
                <c:pt idx="2726">
                  <c:v>212</c:v>
                </c:pt>
                <c:pt idx="2727">
                  <c:v>211</c:v>
                </c:pt>
                <c:pt idx="2728">
                  <c:v>208</c:v>
                </c:pt>
                <c:pt idx="2729">
                  <c:v>212</c:v>
                </c:pt>
                <c:pt idx="2730">
                  <c:v>214</c:v>
                </c:pt>
                <c:pt idx="2731">
                  <c:v>209</c:v>
                </c:pt>
                <c:pt idx="2732">
                  <c:v>221</c:v>
                </c:pt>
                <c:pt idx="2733">
                  <c:v>212</c:v>
                </c:pt>
                <c:pt idx="2734">
                  <c:v>214</c:v>
                </c:pt>
                <c:pt idx="2735">
                  <c:v>210</c:v>
                </c:pt>
                <c:pt idx="2736">
                  <c:v>217</c:v>
                </c:pt>
                <c:pt idx="2737">
                  <c:v>212</c:v>
                </c:pt>
                <c:pt idx="2738">
                  <c:v>215</c:v>
                </c:pt>
                <c:pt idx="2739">
                  <c:v>213</c:v>
                </c:pt>
                <c:pt idx="2740">
                  <c:v>207</c:v>
                </c:pt>
                <c:pt idx="2741">
                  <c:v>218</c:v>
                </c:pt>
                <c:pt idx="2742">
                  <c:v>211</c:v>
                </c:pt>
                <c:pt idx="2743">
                  <c:v>221</c:v>
                </c:pt>
                <c:pt idx="2744">
                  <c:v>233</c:v>
                </c:pt>
                <c:pt idx="2745">
                  <c:v>213</c:v>
                </c:pt>
                <c:pt idx="2746">
                  <c:v>220</c:v>
                </c:pt>
                <c:pt idx="2747">
                  <c:v>223</c:v>
                </c:pt>
                <c:pt idx="2748">
                  <c:v>224</c:v>
                </c:pt>
                <c:pt idx="2749">
                  <c:v>227</c:v>
                </c:pt>
                <c:pt idx="2750">
                  <c:v>221</c:v>
                </c:pt>
                <c:pt idx="2751">
                  <c:v>222</c:v>
                </c:pt>
                <c:pt idx="2752">
                  <c:v>223</c:v>
                </c:pt>
                <c:pt idx="2753">
                  <c:v>227</c:v>
                </c:pt>
                <c:pt idx="2754">
                  <c:v>215</c:v>
                </c:pt>
                <c:pt idx="2755">
                  <c:v>222</c:v>
                </c:pt>
                <c:pt idx="2756">
                  <c:v>236</c:v>
                </c:pt>
                <c:pt idx="2757">
                  <c:v>238</c:v>
                </c:pt>
                <c:pt idx="2758">
                  <c:v>228</c:v>
                </c:pt>
                <c:pt idx="2759">
                  <c:v>230</c:v>
                </c:pt>
                <c:pt idx="2760">
                  <c:v>230</c:v>
                </c:pt>
                <c:pt idx="2761">
                  <c:v>237</c:v>
                </c:pt>
                <c:pt idx="2762">
                  <c:v>230</c:v>
                </c:pt>
                <c:pt idx="2763">
                  <c:v>230</c:v>
                </c:pt>
                <c:pt idx="2764">
                  <c:v>238</c:v>
                </c:pt>
                <c:pt idx="2765">
                  <c:v>250</c:v>
                </c:pt>
                <c:pt idx="2766">
                  <c:v>246</c:v>
                </c:pt>
                <c:pt idx="2767">
                  <c:v>243</c:v>
                </c:pt>
                <c:pt idx="2768">
                  <c:v>240</c:v>
                </c:pt>
                <c:pt idx="2769">
                  <c:v>242</c:v>
                </c:pt>
                <c:pt idx="2770">
                  <c:v>242</c:v>
                </c:pt>
                <c:pt idx="2771">
                  <c:v>265</c:v>
                </c:pt>
                <c:pt idx="2772">
                  <c:v>263</c:v>
                </c:pt>
                <c:pt idx="2773">
                  <c:v>254</c:v>
                </c:pt>
                <c:pt idx="2774">
                  <c:v>258</c:v>
                </c:pt>
                <c:pt idx="2775">
                  <c:v>261</c:v>
                </c:pt>
                <c:pt idx="2776">
                  <c:v>251</c:v>
                </c:pt>
                <c:pt idx="2777">
                  <c:v>261</c:v>
                </c:pt>
                <c:pt idx="2778">
                  <c:v>276</c:v>
                </c:pt>
                <c:pt idx="2779">
                  <c:v>254</c:v>
                </c:pt>
                <c:pt idx="2780">
                  <c:v>256</c:v>
                </c:pt>
                <c:pt idx="2781">
                  <c:v>261</c:v>
                </c:pt>
                <c:pt idx="2782">
                  <c:v>248</c:v>
                </c:pt>
                <c:pt idx="2783">
                  <c:v>250</c:v>
                </c:pt>
                <c:pt idx="2784">
                  <c:v>261</c:v>
                </c:pt>
                <c:pt idx="2785">
                  <c:v>248</c:v>
                </c:pt>
                <c:pt idx="2786">
                  <c:v>267</c:v>
                </c:pt>
                <c:pt idx="2787">
                  <c:v>250</c:v>
                </c:pt>
                <c:pt idx="2788">
                  <c:v>244</c:v>
                </c:pt>
                <c:pt idx="2789">
                  <c:v>241</c:v>
                </c:pt>
                <c:pt idx="2790">
                  <c:v>240</c:v>
                </c:pt>
                <c:pt idx="2791">
                  <c:v>240</c:v>
                </c:pt>
                <c:pt idx="2792">
                  <c:v>225</c:v>
                </c:pt>
                <c:pt idx="2793">
                  <c:v>232</c:v>
                </c:pt>
                <c:pt idx="2794">
                  <c:v>221</c:v>
                </c:pt>
                <c:pt idx="2795">
                  <c:v>226</c:v>
                </c:pt>
                <c:pt idx="2796">
                  <c:v>228</c:v>
                </c:pt>
                <c:pt idx="2797">
                  <c:v>218</c:v>
                </c:pt>
                <c:pt idx="2798">
                  <c:v>218</c:v>
                </c:pt>
                <c:pt idx="2799">
                  <c:v>222</c:v>
                </c:pt>
                <c:pt idx="2800">
                  <c:v>210</c:v>
                </c:pt>
                <c:pt idx="2801">
                  <c:v>212</c:v>
                </c:pt>
                <c:pt idx="2802">
                  <c:v>211</c:v>
                </c:pt>
                <c:pt idx="2803">
                  <c:v>207</c:v>
                </c:pt>
                <c:pt idx="2804">
                  <c:v>206</c:v>
                </c:pt>
                <c:pt idx="2805">
                  <c:v>213</c:v>
                </c:pt>
                <c:pt idx="2806">
                  <c:v>206</c:v>
                </c:pt>
                <c:pt idx="2807">
                  <c:v>209</c:v>
                </c:pt>
                <c:pt idx="2808">
                  <c:v>208</c:v>
                </c:pt>
                <c:pt idx="2809">
                  <c:v>203</c:v>
                </c:pt>
                <c:pt idx="2810">
                  <c:v>205</c:v>
                </c:pt>
                <c:pt idx="2811">
                  <c:v>205</c:v>
                </c:pt>
                <c:pt idx="2812">
                  <c:v>205</c:v>
                </c:pt>
                <c:pt idx="2813">
                  <c:v>206</c:v>
                </c:pt>
                <c:pt idx="2814">
                  <c:v>207</c:v>
                </c:pt>
                <c:pt idx="2815">
                  <c:v>203</c:v>
                </c:pt>
                <c:pt idx="2816">
                  <c:v>208</c:v>
                </c:pt>
                <c:pt idx="2817">
                  <c:v>207</c:v>
                </c:pt>
                <c:pt idx="2818">
                  <c:v>203</c:v>
                </c:pt>
                <c:pt idx="2819">
                  <c:v>206</c:v>
                </c:pt>
                <c:pt idx="2820">
                  <c:v>204</c:v>
                </c:pt>
                <c:pt idx="2821">
                  <c:v>203</c:v>
                </c:pt>
                <c:pt idx="2822">
                  <c:v>201</c:v>
                </c:pt>
                <c:pt idx="2823">
                  <c:v>207</c:v>
                </c:pt>
                <c:pt idx="2824">
                  <c:v>200</c:v>
                </c:pt>
                <c:pt idx="2825">
                  <c:v>203</c:v>
                </c:pt>
                <c:pt idx="2826">
                  <c:v>205</c:v>
                </c:pt>
                <c:pt idx="2827">
                  <c:v>207</c:v>
                </c:pt>
                <c:pt idx="2828">
                  <c:v>200</c:v>
                </c:pt>
                <c:pt idx="2829">
                  <c:v>203</c:v>
                </c:pt>
                <c:pt idx="2830">
                  <c:v>202</c:v>
                </c:pt>
                <c:pt idx="2831">
                  <c:v>205</c:v>
                </c:pt>
                <c:pt idx="2832">
                  <c:v>207</c:v>
                </c:pt>
                <c:pt idx="2833">
                  <c:v>205</c:v>
                </c:pt>
                <c:pt idx="2834">
                  <c:v>204</c:v>
                </c:pt>
                <c:pt idx="2835">
                  <c:v>205</c:v>
                </c:pt>
                <c:pt idx="2836">
                  <c:v>205</c:v>
                </c:pt>
                <c:pt idx="2837">
                  <c:v>206</c:v>
                </c:pt>
                <c:pt idx="2838">
                  <c:v>203</c:v>
                </c:pt>
                <c:pt idx="2839">
                  <c:v>201</c:v>
                </c:pt>
                <c:pt idx="2840">
                  <c:v>202</c:v>
                </c:pt>
                <c:pt idx="2841">
                  <c:v>206</c:v>
                </c:pt>
                <c:pt idx="2842">
                  <c:v>207</c:v>
                </c:pt>
                <c:pt idx="2843">
                  <c:v>205</c:v>
                </c:pt>
                <c:pt idx="2844">
                  <c:v>206</c:v>
                </c:pt>
                <c:pt idx="2845">
                  <c:v>207</c:v>
                </c:pt>
                <c:pt idx="2846">
                  <c:v>205</c:v>
                </c:pt>
                <c:pt idx="2847">
                  <c:v>205</c:v>
                </c:pt>
                <c:pt idx="2848">
                  <c:v>206</c:v>
                </c:pt>
                <c:pt idx="2849">
                  <c:v>207</c:v>
                </c:pt>
                <c:pt idx="2850">
                  <c:v>204</c:v>
                </c:pt>
                <c:pt idx="2851">
                  <c:v>205</c:v>
                </c:pt>
                <c:pt idx="2852">
                  <c:v>213</c:v>
                </c:pt>
                <c:pt idx="2853">
                  <c:v>210</c:v>
                </c:pt>
                <c:pt idx="2854">
                  <c:v>203</c:v>
                </c:pt>
                <c:pt idx="2855">
                  <c:v>204</c:v>
                </c:pt>
                <c:pt idx="2856">
                  <c:v>204</c:v>
                </c:pt>
                <c:pt idx="2857">
                  <c:v>212</c:v>
                </c:pt>
                <c:pt idx="2858">
                  <c:v>205</c:v>
                </c:pt>
                <c:pt idx="2859">
                  <c:v>207</c:v>
                </c:pt>
                <c:pt idx="2860">
                  <c:v>209</c:v>
                </c:pt>
                <c:pt idx="2861">
                  <c:v>206</c:v>
                </c:pt>
                <c:pt idx="2862">
                  <c:v>210</c:v>
                </c:pt>
                <c:pt idx="2863">
                  <c:v>205</c:v>
                </c:pt>
                <c:pt idx="2864">
                  <c:v>206</c:v>
                </c:pt>
                <c:pt idx="2865">
                  <c:v>206</c:v>
                </c:pt>
                <c:pt idx="2866">
                  <c:v>205</c:v>
                </c:pt>
                <c:pt idx="2867">
                  <c:v>207</c:v>
                </c:pt>
                <c:pt idx="2868">
                  <c:v>202</c:v>
                </c:pt>
                <c:pt idx="2869">
                  <c:v>210</c:v>
                </c:pt>
                <c:pt idx="2870">
                  <c:v>203</c:v>
                </c:pt>
                <c:pt idx="2871">
                  <c:v>204</c:v>
                </c:pt>
                <c:pt idx="2872">
                  <c:v>207</c:v>
                </c:pt>
                <c:pt idx="2873">
                  <c:v>205</c:v>
                </c:pt>
                <c:pt idx="2874">
                  <c:v>207</c:v>
                </c:pt>
                <c:pt idx="2875">
                  <c:v>204</c:v>
                </c:pt>
                <c:pt idx="2876">
                  <c:v>205</c:v>
                </c:pt>
                <c:pt idx="2877">
                  <c:v>207</c:v>
                </c:pt>
                <c:pt idx="2878">
                  <c:v>205</c:v>
                </c:pt>
                <c:pt idx="2879">
                  <c:v>206</c:v>
                </c:pt>
                <c:pt idx="2880">
                  <c:v>204</c:v>
                </c:pt>
                <c:pt idx="2881">
                  <c:v>204</c:v>
                </c:pt>
                <c:pt idx="2882">
                  <c:v>204</c:v>
                </c:pt>
                <c:pt idx="2883">
                  <c:v>208</c:v>
                </c:pt>
                <c:pt idx="2884">
                  <c:v>204</c:v>
                </c:pt>
                <c:pt idx="2885">
                  <c:v>201</c:v>
                </c:pt>
                <c:pt idx="2886">
                  <c:v>205</c:v>
                </c:pt>
                <c:pt idx="2887">
                  <c:v>204</c:v>
                </c:pt>
                <c:pt idx="2888">
                  <c:v>204</c:v>
                </c:pt>
                <c:pt idx="2889">
                  <c:v>203</c:v>
                </c:pt>
                <c:pt idx="2890">
                  <c:v>202</c:v>
                </c:pt>
                <c:pt idx="2891">
                  <c:v>204</c:v>
                </c:pt>
                <c:pt idx="2892">
                  <c:v>203</c:v>
                </c:pt>
                <c:pt idx="2893">
                  <c:v>209</c:v>
                </c:pt>
                <c:pt idx="2894">
                  <c:v>206</c:v>
                </c:pt>
                <c:pt idx="2895">
                  <c:v>210</c:v>
                </c:pt>
                <c:pt idx="2896">
                  <c:v>203</c:v>
                </c:pt>
                <c:pt idx="2897">
                  <c:v>205</c:v>
                </c:pt>
                <c:pt idx="2898">
                  <c:v>201</c:v>
                </c:pt>
                <c:pt idx="2899">
                  <c:v>207</c:v>
                </c:pt>
                <c:pt idx="2900">
                  <c:v>204</c:v>
                </c:pt>
                <c:pt idx="2901">
                  <c:v>206</c:v>
                </c:pt>
                <c:pt idx="2902">
                  <c:v>205</c:v>
                </c:pt>
                <c:pt idx="2903">
                  <c:v>203</c:v>
                </c:pt>
                <c:pt idx="2904">
                  <c:v>205</c:v>
                </c:pt>
                <c:pt idx="2905">
                  <c:v>204</c:v>
                </c:pt>
                <c:pt idx="2906">
                  <c:v>206</c:v>
                </c:pt>
                <c:pt idx="2907">
                  <c:v>204</c:v>
                </c:pt>
                <c:pt idx="2908">
                  <c:v>203</c:v>
                </c:pt>
                <c:pt idx="2909">
                  <c:v>205</c:v>
                </c:pt>
                <c:pt idx="2910">
                  <c:v>206</c:v>
                </c:pt>
                <c:pt idx="2911">
                  <c:v>206</c:v>
                </c:pt>
                <c:pt idx="2912">
                  <c:v>203</c:v>
                </c:pt>
                <c:pt idx="2913">
                  <c:v>204</c:v>
                </c:pt>
                <c:pt idx="2914">
                  <c:v>204</c:v>
                </c:pt>
                <c:pt idx="2915">
                  <c:v>204</c:v>
                </c:pt>
                <c:pt idx="2916">
                  <c:v>205</c:v>
                </c:pt>
                <c:pt idx="2917">
                  <c:v>208</c:v>
                </c:pt>
                <c:pt idx="2918">
                  <c:v>202</c:v>
                </c:pt>
                <c:pt idx="2919">
                  <c:v>204</c:v>
                </c:pt>
                <c:pt idx="2920">
                  <c:v>205</c:v>
                </c:pt>
                <c:pt idx="2921">
                  <c:v>204</c:v>
                </c:pt>
                <c:pt idx="2922">
                  <c:v>204</c:v>
                </c:pt>
                <c:pt idx="2923">
                  <c:v>203</c:v>
                </c:pt>
                <c:pt idx="2924">
                  <c:v>202</c:v>
                </c:pt>
                <c:pt idx="2925">
                  <c:v>207</c:v>
                </c:pt>
                <c:pt idx="2926">
                  <c:v>204</c:v>
                </c:pt>
                <c:pt idx="2927">
                  <c:v>204</c:v>
                </c:pt>
                <c:pt idx="2928">
                  <c:v>201</c:v>
                </c:pt>
                <c:pt idx="2929">
                  <c:v>206</c:v>
                </c:pt>
                <c:pt idx="2930">
                  <c:v>205</c:v>
                </c:pt>
                <c:pt idx="2931">
                  <c:v>203</c:v>
                </c:pt>
                <c:pt idx="2932">
                  <c:v>202</c:v>
                </c:pt>
                <c:pt idx="2933">
                  <c:v>205</c:v>
                </c:pt>
                <c:pt idx="2934">
                  <c:v>205</c:v>
                </c:pt>
                <c:pt idx="2935">
                  <c:v>203</c:v>
                </c:pt>
                <c:pt idx="2936">
                  <c:v>203</c:v>
                </c:pt>
                <c:pt idx="2937">
                  <c:v>202</c:v>
                </c:pt>
                <c:pt idx="2938">
                  <c:v>203</c:v>
                </c:pt>
                <c:pt idx="2939">
                  <c:v>205</c:v>
                </c:pt>
                <c:pt idx="2940">
                  <c:v>205</c:v>
                </c:pt>
                <c:pt idx="2941">
                  <c:v>203</c:v>
                </c:pt>
                <c:pt idx="2942">
                  <c:v>204</c:v>
                </c:pt>
                <c:pt idx="2943">
                  <c:v>203</c:v>
                </c:pt>
                <c:pt idx="2944">
                  <c:v>206</c:v>
                </c:pt>
                <c:pt idx="2945">
                  <c:v>204</c:v>
                </c:pt>
                <c:pt idx="2946">
                  <c:v>206</c:v>
                </c:pt>
                <c:pt idx="2947">
                  <c:v>206</c:v>
                </c:pt>
                <c:pt idx="2948">
                  <c:v>204</c:v>
                </c:pt>
                <c:pt idx="2949">
                  <c:v>201</c:v>
                </c:pt>
                <c:pt idx="2950">
                  <c:v>202</c:v>
                </c:pt>
                <c:pt idx="2951">
                  <c:v>202</c:v>
                </c:pt>
                <c:pt idx="2952">
                  <c:v>205</c:v>
                </c:pt>
                <c:pt idx="2953">
                  <c:v>204</c:v>
                </c:pt>
                <c:pt idx="2954">
                  <c:v>202</c:v>
                </c:pt>
                <c:pt idx="2955">
                  <c:v>207</c:v>
                </c:pt>
                <c:pt idx="2956">
                  <c:v>203</c:v>
                </c:pt>
                <c:pt idx="2957">
                  <c:v>202</c:v>
                </c:pt>
                <c:pt idx="2958">
                  <c:v>205</c:v>
                </c:pt>
                <c:pt idx="2959">
                  <c:v>203</c:v>
                </c:pt>
                <c:pt idx="2960">
                  <c:v>204</c:v>
                </c:pt>
                <c:pt idx="2961">
                  <c:v>207</c:v>
                </c:pt>
                <c:pt idx="2962">
                  <c:v>205</c:v>
                </c:pt>
                <c:pt idx="2963">
                  <c:v>202</c:v>
                </c:pt>
                <c:pt idx="2964">
                  <c:v>204</c:v>
                </c:pt>
                <c:pt idx="2965">
                  <c:v>206</c:v>
                </c:pt>
                <c:pt idx="2966">
                  <c:v>202</c:v>
                </c:pt>
                <c:pt idx="2967">
                  <c:v>204</c:v>
                </c:pt>
                <c:pt idx="2968">
                  <c:v>203</c:v>
                </c:pt>
                <c:pt idx="2969">
                  <c:v>205</c:v>
                </c:pt>
                <c:pt idx="2970">
                  <c:v>208</c:v>
                </c:pt>
                <c:pt idx="2971">
                  <c:v>203</c:v>
                </c:pt>
                <c:pt idx="2972">
                  <c:v>206</c:v>
                </c:pt>
                <c:pt idx="2973">
                  <c:v>205</c:v>
                </c:pt>
                <c:pt idx="2974">
                  <c:v>205</c:v>
                </c:pt>
                <c:pt idx="2975">
                  <c:v>209</c:v>
                </c:pt>
                <c:pt idx="2976">
                  <c:v>209</c:v>
                </c:pt>
                <c:pt idx="2977">
                  <c:v>205</c:v>
                </c:pt>
                <c:pt idx="2978">
                  <c:v>207</c:v>
                </c:pt>
                <c:pt idx="2979">
                  <c:v>207</c:v>
                </c:pt>
                <c:pt idx="2980">
                  <c:v>214</c:v>
                </c:pt>
                <c:pt idx="2981">
                  <c:v>209</c:v>
                </c:pt>
                <c:pt idx="2982">
                  <c:v>208</c:v>
                </c:pt>
                <c:pt idx="2983">
                  <c:v>212</c:v>
                </c:pt>
                <c:pt idx="2984">
                  <c:v>211</c:v>
                </c:pt>
                <c:pt idx="2985">
                  <c:v>208</c:v>
                </c:pt>
                <c:pt idx="2986">
                  <c:v>210</c:v>
                </c:pt>
                <c:pt idx="2987">
                  <c:v>210</c:v>
                </c:pt>
                <c:pt idx="2988">
                  <c:v>214</c:v>
                </c:pt>
                <c:pt idx="2989">
                  <c:v>216</c:v>
                </c:pt>
                <c:pt idx="2990">
                  <c:v>214</c:v>
                </c:pt>
                <c:pt idx="2991">
                  <c:v>206</c:v>
                </c:pt>
                <c:pt idx="2992">
                  <c:v>207</c:v>
                </c:pt>
                <c:pt idx="2993">
                  <c:v>205</c:v>
                </c:pt>
                <c:pt idx="2994">
                  <c:v>205</c:v>
                </c:pt>
                <c:pt idx="2995">
                  <c:v>210</c:v>
                </c:pt>
                <c:pt idx="2996">
                  <c:v>207</c:v>
                </c:pt>
                <c:pt idx="2997">
                  <c:v>210</c:v>
                </c:pt>
                <c:pt idx="2998">
                  <c:v>205</c:v>
                </c:pt>
                <c:pt idx="2999">
                  <c:v>205</c:v>
                </c:pt>
                <c:pt idx="3000">
                  <c:v>207</c:v>
                </c:pt>
                <c:pt idx="3001">
                  <c:v>208</c:v>
                </c:pt>
                <c:pt idx="3002">
                  <c:v>205</c:v>
                </c:pt>
                <c:pt idx="3003">
                  <c:v>204</c:v>
                </c:pt>
                <c:pt idx="3004">
                  <c:v>204</c:v>
                </c:pt>
                <c:pt idx="3005">
                  <c:v>207</c:v>
                </c:pt>
                <c:pt idx="3006">
                  <c:v>203</c:v>
                </c:pt>
                <c:pt idx="3007">
                  <c:v>205</c:v>
                </c:pt>
                <c:pt idx="3008">
                  <c:v>206</c:v>
                </c:pt>
                <c:pt idx="3009">
                  <c:v>206</c:v>
                </c:pt>
                <c:pt idx="3010">
                  <c:v>207</c:v>
                </c:pt>
                <c:pt idx="3011">
                  <c:v>206</c:v>
                </c:pt>
                <c:pt idx="3012">
                  <c:v>210</c:v>
                </c:pt>
                <c:pt idx="3013">
                  <c:v>205</c:v>
                </c:pt>
                <c:pt idx="3014">
                  <c:v>205</c:v>
                </c:pt>
                <c:pt idx="3015">
                  <c:v>205</c:v>
                </c:pt>
                <c:pt idx="3016">
                  <c:v>204</c:v>
                </c:pt>
                <c:pt idx="3017">
                  <c:v>206</c:v>
                </c:pt>
                <c:pt idx="3018">
                  <c:v>204</c:v>
                </c:pt>
                <c:pt idx="3019">
                  <c:v>205</c:v>
                </c:pt>
                <c:pt idx="3020">
                  <c:v>208</c:v>
                </c:pt>
                <c:pt idx="3021">
                  <c:v>208</c:v>
                </c:pt>
                <c:pt idx="3022">
                  <c:v>204</c:v>
                </c:pt>
                <c:pt idx="3023">
                  <c:v>207</c:v>
                </c:pt>
                <c:pt idx="3024">
                  <c:v>204</c:v>
                </c:pt>
                <c:pt idx="3025">
                  <c:v>209</c:v>
                </c:pt>
                <c:pt idx="3026">
                  <c:v>210</c:v>
                </c:pt>
                <c:pt idx="3027">
                  <c:v>204</c:v>
                </c:pt>
                <c:pt idx="3028">
                  <c:v>207</c:v>
                </c:pt>
                <c:pt idx="3029">
                  <c:v>205</c:v>
                </c:pt>
                <c:pt idx="3030">
                  <c:v>206</c:v>
                </c:pt>
                <c:pt idx="3031">
                  <c:v>207</c:v>
                </c:pt>
                <c:pt idx="3032">
                  <c:v>204</c:v>
                </c:pt>
                <c:pt idx="3033">
                  <c:v>202</c:v>
                </c:pt>
                <c:pt idx="3034">
                  <c:v>209</c:v>
                </c:pt>
                <c:pt idx="3035">
                  <c:v>203</c:v>
                </c:pt>
                <c:pt idx="3036">
                  <c:v>207</c:v>
                </c:pt>
                <c:pt idx="3037">
                  <c:v>204</c:v>
                </c:pt>
                <c:pt idx="3038">
                  <c:v>207</c:v>
                </c:pt>
                <c:pt idx="3039">
                  <c:v>204</c:v>
                </c:pt>
                <c:pt idx="3040">
                  <c:v>211</c:v>
                </c:pt>
                <c:pt idx="3041">
                  <c:v>208</c:v>
                </c:pt>
                <c:pt idx="3042">
                  <c:v>204</c:v>
                </c:pt>
                <c:pt idx="3043">
                  <c:v>205</c:v>
                </c:pt>
                <c:pt idx="3044">
                  <c:v>207</c:v>
                </c:pt>
                <c:pt idx="3045">
                  <c:v>208</c:v>
                </c:pt>
                <c:pt idx="3046">
                  <c:v>211</c:v>
                </c:pt>
                <c:pt idx="3047">
                  <c:v>208</c:v>
                </c:pt>
                <c:pt idx="3048">
                  <c:v>207</c:v>
                </c:pt>
                <c:pt idx="3049">
                  <c:v>207</c:v>
                </c:pt>
                <c:pt idx="3050">
                  <c:v>208</c:v>
                </c:pt>
                <c:pt idx="3051">
                  <c:v>209</c:v>
                </c:pt>
                <c:pt idx="3052">
                  <c:v>215</c:v>
                </c:pt>
                <c:pt idx="3053">
                  <c:v>211</c:v>
                </c:pt>
                <c:pt idx="3054">
                  <c:v>211</c:v>
                </c:pt>
                <c:pt idx="3055">
                  <c:v>219</c:v>
                </c:pt>
                <c:pt idx="3056">
                  <c:v>209</c:v>
                </c:pt>
                <c:pt idx="3057">
                  <c:v>213</c:v>
                </c:pt>
                <c:pt idx="3058">
                  <c:v>211</c:v>
                </c:pt>
                <c:pt idx="3059">
                  <c:v>216</c:v>
                </c:pt>
                <c:pt idx="3060">
                  <c:v>214</c:v>
                </c:pt>
                <c:pt idx="3061">
                  <c:v>214</c:v>
                </c:pt>
                <c:pt idx="3062">
                  <c:v>221</c:v>
                </c:pt>
                <c:pt idx="3063">
                  <c:v>232</c:v>
                </c:pt>
                <c:pt idx="3064">
                  <c:v>225</c:v>
                </c:pt>
                <c:pt idx="3065">
                  <c:v>229</c:v>
                </c:pt>
                <c:pt idx="3066">
                  <c:v>230</c:v>
                </c:pt>
                <c:pt idx="3067">
                  <c:v>229</c:v>
                </c:pt>
                <c:pt idx="3068">
                  <c:v>223</c:v>
                </c:pt>
                <c:pt idx="3069">
                  <c:v>244</c:v>
                </c:pt>
                <c:pt idx="3070">
                  <c:v>232</c:v>
                </c:pt>
                <c:pt idx="3071">
                  <c:v>250</c:v>
                </c:pt>
                <c:pt idx="3072">
                  <c:v>241</c:v>
                </c:pt>
                <c:pt idx="3073">
                  <c:v>252</c:v>
                </c:pt>
                <c:pt idx="3074">
                  <c:v>254</c:v>
                </c:pt>
                <c:pt idx="3075">
                  <c:v>266</c:v>
                </c:pt>
                <c:pt idx="3076">
                  <c:v>268</c:v>
                </c:pt>
                <c:pt idx="3077">
                  <c:v>257</c:v>
                </c:pt>
                <c:pt idx="3078">
                  <c:v>278</c:v>
                </c:pt>
                <c:pt idx="3079">
                  <c:v>277</c:v>
                </c:pt>
                <c:pt idx="3080">
                  <c:v>285</c:v>
                </c:pt>
                <c:pt idx="3081">
                  <c:v>265</c:v>
                </c:pt>
                <c:pt idx="3082">
                  <c:v>282</c:v>
                </c:pt>
                <c:pt idx="3083">
                  <c:v>267</c:v>
                </c:pt>
                <c:pt idx="3084">
                  <c:v>270</c:v>
                </c:pt>
                <c:pt idx="3085">
                  <c:v>253</c:v>
                </c:pt>
                <c:pt idx="3086">
                  <c:v>255</c:v>
                </c:pt>
                <c:pt idx="3087">
                  <c:v>241</c:v>
                </c:pt>
                <c:pt idx="3088">
                  <c:v>232</c:v>
                </c:pt>
                <c:pt idx="3089">
                  <c:v>242</c:v>
                </c:pt>
                <c:pt idx="3090">
                  <c:v>236</c:v>
                </c:pt>
                <c:pt idx="3091">
                  <c:v>236</c:v>
                </c:pt>
                <c:pt idx="3092">
                  <c:v>231</c:v>
                </c:pt>
                <c:pt idx="3093">
                  <c:v>237</c:v>
                </c:pt>
                <c:pt idx="3094">
                  <c:v>231</c:v>
                </c:pt>
                <c:pt idx="3095">
                  <c:v>223</c:v>
                </c:pt>
                <c:pt idx="3096">
                  <c:v>221</c:v>
                </c:pt>
                <c:pt idx="3097">
                  <c:v>222</c:v>
                </c:pt>
                <c:pt idx="3098">
                  <c:v>218</c:v>
                </c:pt>
                <c:pt idx="3099">
                  <c:v>222</c:v>
                </c:pt>
                <c:pt idx="3100">
                  <c:v>218</c:v>
                </c:pt>
                <c:pt idx="3101">
                  <c:v>215</c:v>
                </c:pt>
                <c:pt idx="3102">
                  <c:v>211</c:v>
                </c:pt>
                <c:pt idx="3103">
                  <c:v>210</c:v>
                </c:pt>
                <c:pt idx="3104">
                  <c:v>211</c:v>
                </c:pt>
                <c:pt idx="3105">
                  <c:v>205</c:v>
                </c:pt>
                <c:pt idx="3106">
                  <c:v>207</c:v>
                </c:pt>
                <c:pt idx="3107">
                  <c:v>204</c:v>
                </c:pt>
                <c:pt idx="3108">
                  <c:v>207</c:v>
                </c:pt>
                <c:pt idx="3109">
                  <c:v>207</c:v>
                </c:pt>
                <c:pt idx="3110">
                  <c:v>209</c:v>
                </c:pt>
                <c:pt idx="3111">
                  <c:v>209</c:v>
                </c:pt>
                <c:pt idx="3112">
                  <c:v>202</c:v>
                </c:pt>
                <c:pt idx="3113">
                  <c:v>204</c:v>
                </c:pt>
                <c:pt idx="3114">
                  <c:v>203</c:v>
                </c:pt>
                <c:pt idx="3115">
                  <c:v>203</c:v>
                </c:pt>
                <c:pt idx="3116">
                  <c:v>205</c:v>
                </c:pt>
                <c:pt idx="3117">
                  <c:v>206</c:v>
                </c:pt>
                <c:pt idx="3118">
                  <c:v>204</c:v>
                </c:pt>
                <c:pt idx="3119">
                  <c:v>206</c:v>
                </c:pt>
                <c:pt idx="3120">
                  <c:v>210</c:v>
                </c:pt>
                <c:pt idx="3121">
                  <c:v>204</c:v>
                </c:pt>
                <c:pt idx="3122">
                  <c:v>206</c:v>
                </c:pt>
                <c:pt idx="3123">
                  <c:v>213</c:v>
                </c:pt>
                <c:pt idx="3124">
                  <c:v>208</c:v>
                </c:pt>
                <c:pt idx="3125">
                  <c:v>208</c:v>
                </c:pt>
                <c:pt idx="3126">
                  <c:v>208</c:v>
                </c:pt>
                <c:pt idx="3127">
                  <c:v>212</c:v>
                </c:pt>
                <c:pt idx="3128">
                  <c:v>208</c:v>
                </c:pt>
                <c:pt idx="3129">
                  <c:v>209</c:v>
                </c:pt>
                <c:pt idx="3130">
                  <c:v>216</c:v>
                </c:pt>
                <c:pt idx="3131">
                  <c:v>212</c:v>
                </c:pt>
                <c:pt idx="3132">
                  <c:v>217</c:v>
                </c:pt>
                <c:pt idx="3133">
                  <c:v>215</c:v>
                </c:pt>
                <c:pt idx="3134">
                  <c:v>226</c:v>
                </c:pt>
                <c:pt idx="3135">
                  <c:v>221</c:v>
                </c:pt>
                <c:pt idx="3136">
                  <c:v>228</c:v>
                </c:pt>
                <c:pt idx="3137">
                  <c:v>230</c:v>
                </c:pt>
                <c:pt idx="3138">
                  <c:v>244</c:v>
                </c:pt>
                <c:pt idx="3139">
                  <c:v>241</c:v>
                </c:pt>
                <c:pt idx="3140">
                  <c:v>242</c:v>
                </c:pt>
                <c:pt idx="3141">
                  <c:v>247</c:v>
                </c:pt>
                <c:pt idx="3142">
                  <c:v>249</c:v>
                </c:pt>
                <c:pt idx="3143">
                  <c:v>269</c:v>
                </c:pt>
                <c:pt idx="3144">
                  <c:v>260</c:v>
                </c:pt>
                <c:pt idx="3145">
                  <c:v>252</c:v>
                </c:pt>
                <c:pt idx="3146">
                  <c:v>254</c:v>
                </c:pt>
                <c:pt idx="3147">
                  <c:v>253</c:v>
                </c:pt>
                <c:pt idx="3148">
                  <c:v>243</c:v>
                </c:pt>
                <c:pt idx="3149">
                  <c:v>251</c:v>
                </c:pt>
                <c:pt idx="3150">
                  <c:v>245</c:v>
                </c:pt>
                <c:pt idx="3151">
                  <c:v>240</c:v>
                </c:pt>
                <c:pt idx="3152">
                  <c:v>226</c:v>
                </c:pt>
                <c:pt idx="3153">
                  <c:v>230</c:v>
                </c:pt>
                <c:pt idx="3154">
                  <c:v>238</c:v>
                </c:pt>
                <c:pt idx="3155">
                  <c:v>228</c:v>
                </c:pt>
                <c:pt idx="3156">
                  <c:v>230</c:v>
                </c:pt>
                <c:pt idx="3157">
                  <c:v>233</c:v>
                </c:pt>
                <c:pt idx="3158">
                  <c:v>222</c:v>
                </c:pt>
                <c:pt idx="3159">
                  <c:v>218</c:v>
                </c:pt>
                <c:pt idx="3160">
                  <c:v>219</c:v>
                </c:pt>
                <c:pt idx="3161">
                  <c:v>210</c:v>
                </c:pt>
                <c:pt idx="3162">
                  <c:v>221</c:v>
                </c:pt>
                <c:pt idx="3163">
                  <c:v>208</c:v>
                </c:pt>
                <c:pt idx="3164">
                  <c:v>210</c:v>
                </c:pt>
                <c:pt idx="3165">
                  <c:v>205</c:v>
                </c:pt>
                <c:pt idx="3166">
                  <c:v>208</c:v>
                </c:pt>
                <c:pt idx="3167">
                  <c:v>212</c:v>
                </c:pt>
                <c:pt idx="3168">
                  <c:v>206</c:v>
                </c:pt>
                <c:pt idx="3169">
                  <c:v>210</c:v>
                </c:pt>
                <c:pt idx="3170">
                  <c:v>207</c:v>
                </c:pt>
                <c:pt idx="3171">
                  <c:v>207</c:v>
                </c:pt>
                <c:pt idx="3172">
                  <c:v>210</c:v>
                </c:pt>
                <c:pt idx="3173">
                  <c:v>208</c:v>
                </c:pt>
                <c:pt idx="3174">
                  <c:v>209</c:v>
                </c:pt>
                <c:pt idx="3175">
                  <c:v>208</c:v>
                </c:pt>
                <c:pt idx="3176">
                  <c:v>206</c:v>
                </c:pt>
                <c:pt idx="3177">
                  <c:v>206</c:v>
                </c:pt>
                <c:pt idx="3178">
                  <c:v>207</c:v>
                </c:pt>
                <c:pt idx="3179">
                  <c:v>204</c:v>
                </c:pt>
                <c:pt idx="3180">
                  <c:v>201</c:v>
                </c:pt>
                <c:pt idx="3181">
                  <c:v>203</c:v>
                </c:pt>
                <c:pt idx="3182">
                  <c:v>204</c:v>
                </c:pt>
                <c:pt idx="3183">
                  <c:v>204</c:v>
                </c:pt>
                <c:pt idx="3184">
                  <c:v>204</c:v>
                </c:pt>
                <c:pt idx="3185">
                  <c:v>202</c:v>
                </c:pt>
                <c:pt idx="3186">
                  <c:v>207</c:v>
                </c:pt>
                <c:pt idx="3187">
                  <c:v>202</c:v>
                </c:pt>
                <c:pt idx="3188">
                  <c:v>203</c:v>
                </c:pt>
                <c:pt idx="3189">
                  <c:v>202</c:v>
                </c:pt>
                <c:pt idx="3190">
                  <c:v>207</c:v>
                </c:pt>
                <c:pt idx="3191">
                  <c:v>206</c:v>
                </c:pt>
                <c:pt idx="3192">
                  <c:v>204</c:v>
                </c:pt>
                <c:pt idx="3193">
                  <c:v>207</c:v>
                </c:pt>
                <c:pt idx="3194">
                  <c:v>205</c:v>
                </c:pt>
                <c:pt idx="3195">
                  <c:v>206</c:v>
                </c:pt>
                <c:pt idx="3196">
                  <c:v>207</c:v>
                </c:pt>
                <c:pt idx="3197">
                  <c:v>201</c:v>
                </c:pt>
                <c:pt idx="3198">
                  <c:v>205</c:v>
                </c:pt>
                <c:pt idx="3199">
                  <c:v>207</c:v>
                </c:pt>
                <c:pt idx="3200">
                  <c:v>206</c:v>
                </c:pt>
                <c:pt idx="3201">
                  <c:v>203</c:v>
                </c:pt>
                <c:pt idx="3202">
                  <c:v>201</c:v>
                </c:pt>
                <c:pt idx="3203">
                  <c:v>205</c:v>
                </c:pt>
                <c:pt idx="3204">
                  <c:v>203</c:v>
                </c:pt>
                <c:pt idx="3205">
                  <c:v>204</c:v>
                </c:pt>
                <c:pt idx="3206">
                  <c:v>208</c:v>
                </c:pt>
                <c:pt idx="3207">
                  <c:v>204</c:v>
                </c:pt>
                <c:pt idx="3208">
                  <c:v>205</c:v>
                </c:pt>
                <c:pt idx="3209">
                  <c:v>203</c:v>
                </c:pt>
                <c:pt idx="3210">
                  <c:v>202</c:v>
                </c:pt>
                <c:pt idx="3211">
                  <c:v>202</c:v>
                </c:pt>
                <c:pt idx="3212">
                  <c:v>202</c:v>
                </c:pt>
                <c:pt idx="3213">
                  <c:v>202</c:v>
                </c:pt>
                <c:pt idx="3214">
                  <c:v>206</c:v>
                </c:pt>
                <c:pt idx="3215">
                  <c:v>206</c:v>
                </c:pt>
                <c:pt idx="3216">
                  <c:v>202</c:v>
                </c:pt>
                <c:pt idx="3217">
                  <c:v>205</c:v>
                </c:pt>
                <c:pt idx="3218">
                  <c:v>205</c:v>
                </c:pt>
                <c:pt idx="3219">
                  <c:v>204</c:v>
                </c:pt>
                <c:pt idx="3220">
                  <c:v>203</c:v>
                </c:pt>
                <c:pt idx="3221">
                  <c:v>204</c:v>
                </c:pt>
                <c:pt idx="3222">
                  <c:v>205</c:v>
                </c:pt>
                <c:pt idx="3223">
                  <c:v>203</c:v>
                </c:pt>
                <c:pt idx="3224">
                  <c:v>204</c:v>
                </c:pt>
                <c:pt idx="3225">
                  <c:v>205</c:v>
                </c:pt>
                <c:pt idx="3226">
                  <c:v>204</c:v>
                </c:pt>
                <c:pt idx="3227">
                  <c:v>204</c:v>
                </c:pt>
                <c:pt idx="3228">
                  <c:v>204</c:v>
                </c:pt>
                <c:pt idx="3229">
                  <c:v>202</c:v>
                </c:pt>
                <c:pt idx="3230">
                  <c:v>207</c:v>
                </c:pt>
                <c:pt idx="3231">
                  <c:v>207</c:v>
                </c:pt>
                <c:pt idx="3232">
                  <c:v>207</c:v>
                </c:pt>
                <c:pt idx="3233">
                  <c:v>206</c:v>
                </c:pt>
                <c:pt idx="3234">
                  <c:v>204</c:v>
                </c:pt>
                <c:pt idx="3235">
                  <c:v>200</c:v>
                </c:pt>
                <c:pt idx="3236">
                  <c:v>204</c:v>
                </c:pt>
                <c:pt idx="3237">
                  <c:v>201</c:v>
                </c:pt>
                <c:pt idx="3238">
                  <c:v>203</c:v>
                </c:pt>
                <c:pt idx="3239">
                  <c:v>206</c:v>
                </c:pt>
                <c:pt idx="3240">
                  <c:v>201</c:v>
                </c:pt>
                <c:pt idx="3241">
                  <c:v>202</c:v>
                </c:pt>
                <c:pt idx="3242">
                  <c:v>204</c:v>
                </c:pt>
                <c:pt idx="3243">
                  <c:v>204</c:v>
                </c:pt>
                <c:pt idx="3244">
                  <c:v>203</c:v>
                </c:pt>
                <c:pt idx="3245">
                  <c:v>204</c:v>
                </c:pt>
                <c:pt idx="3246">
                  <c:v>202</c:v>
                </c:pt>
                <c:pt idx="3247">
                  <c:v>204</c:v>
                </c:pt>
                <c:pt idx="3248">
                  <c:v>201</c:v>
                </c:pt>
                <c:pt idx="3249">
                  <c:v>203</c:v>
                </c:pt>
                <c:pt idx="3250">
                  <c:v>203</c:v>
                </c:pt>
                <c:pt idx="3251">
                  <c:v>204</c:v>
                </c:pt>
                <c:pt idx="3252">
                  <c:v>204</c:v>
                </c:pt>
                <c:pt idx="3253">
                  <c:v>203</c:v>
                </c:pt>
                <c:pt idx="3254">
                  <c:v>205</c:v>
                </c:pt>
                <c:pt idx="3255">
                  <c:v>203</c:v>
                </c:pt>
                <c:pt idx="3256">
                  <c:v>204</c:v>
                </c:pt>
                <c:pt idx="3257">
                  <c:v>207</c:v>
                </c:pt>
                <c:pt idx="3258">
                  <c:v>204</c:v>
                </c:pt>
                <c:pt idx="3259">
                  <c:v>205</c:v>
                </c:pt>
                <c:pt idx="3260">
                  <c:v>207</c:v>
                </c:pt>
                <c:pt idx="3261">
                  <c:v>203</c:v>
                </c:pt>
                <c:pt idx="3262">
                  <c:v>203</c:v>
                </c:pt>
                <c:pt idx="3263">
                  <c:v>203</c:v>
                </c:pt>
                <c:pt idx="3264">
                  <c:v>204</c:v>
                </c:pt>
                <c:pt idx="3265">
                  <c:v>204</c:v>
                </c:pt>
                <c:pt idx="3266">
                  <c:v>202</c:v>
                </c:pt>
                <c:pt idx="3267">
                  <c:v>202</c:v>
                </c:pt>
                <c:pt idx="3268">
                  <c:v>204</c:v>
                </c:pt>
                <c:pt idx="3269">
                  <c:v>201</c:v>
                </c:pt>
                <c:pt idx="3270">
                  <c:v>201</c:v>
                </c:pt>
                <c:pt idx="3271">
                  <c:v>205</c:v>
                </c:pt>
                <c:pt idx="3272">
                  <c:v>202</c:v>
                </c:pt>
                <c:pt idx="3273">
                  <c:v>202</c:v>
                </c:pt>
                <c:pt idx="3274">
                  <c:v>204</c:v>
                </c:pt>
                <c:pt idx="3275">
                  <c:v>206</c:v>
                </c:pt>
                <c:pt idx="3276">
                  <c:v>203</c:v>
                </c:pt>
                <c:pt idx="3277">
                  <c:v>207</c:v>
                </c:pt>
                <c:pt idx="3278">
                  <c:v>201</c:v>
                </c:pt>
                <c:pt idx="3279">
                  <c:v>202</c:v>
                </c:pt>
                <c:pt idx="3280">
                  <c:v>203</c:v>
                </c:pt>
                <c:pt idx="3281">
                  <c:v>202</c:v>
                </c:pt>
                <c:pt idx="3282">
                  <c:v>206</c:v>
                </c:pt>
                <c:pt idx="3283">
                  <c:v>204</c:v>
                </c:pt>
                <c:pt idx="3284">
                  <c:v>206</c:v>
                </c:pt>
                <c:pt idx="3285">
                  <c:v>204</c:v>
                </c:pt>
                <c:pt idx="3286">
                  <c:v>206</c:v>
                </c:pt>
                <c:pt idx="3287">
                  <c:v>209</c:v>
                </c:pt>
                <c:pt idx="3288">
                  <c:v>203</c:v>
                </c:pt>
                <c:pt idx="3289">
                  <c:v>203</c:v>
                </c:pt>
                <c:pt idx="3290">
                  <c:v>202</c:v>
                </c:pt>
                <c:pt idx="3291">
                  <c:v>203</c:v>
                </c:pt>
                <c:pt idx="3292">
                  <c:v>206</c:v>
                </c:pt>
                <c:pt idx="3293">
                  <c:v>202</c:v>
                </c:pt>
                <c:pt idx="3294">
                  <c:v>202</c:v>
                </c:pt>
                <c:pt idx="3295">
                  <c:v>205</c:v>
                </c:pt>
                <c:pt idx="3296">
                  <c:v>208</c:v>
                </c:pt>
                <c:pt idx="3297">
                  <c:v>208</c:v>
                </c:pt>
                <c:pt idx="3298">
                  <c:v>206</c:v>
                </c:pt>
                <c:pt idx="3299">
                  <c:v>203</c:v>
                </c:pt>
                <c:pt idx="3300">
                  <c:v>204</c:v>
                </c:pt>
                <c:pt idx="3301">
                  <c:v>205</c:v>
                </c:pt>
                <c:pt idx="3302">
                  <c:v>210</c:v>
                </c:pt>
                <c:pt idx="3303">
                  <c:v>205</c:v>
                </c:pt>
                <c:pt idx="3304">
                  <c:v>204</c:v>
                </c:pt>
                <c:pt idx="3305">
                  <c:v>206</c:v>
                </c:pt>
                <c:pt idx="3306">
                  <c:v>204</c:v>
                </c:pt>
                <c:pt idx="3307">
                  <c:v>207</c:v>
                </c:pt>
                <c:pt idx="3308">
                  <c:v>203</c:v>
                </c:pt>
                <c:pt idx="3309">
                  <c:v>204</c:v>
                </c:pt>
                <c:pt idx="3310">
                  <c:v>203</c:v>
                </c:pt>
                <c:pt idx="3311">
                  <c:v>205</c:v>
                </c:pt>
                <c:pt idx="3312">
                  <c:v>202</c:v>
                </c:pt>
                <c:pt idx="3313">
                  <c:v>208</c:v>
                </c:pt>
                <c:pt idx="3314">
                  <c:v>209</c:v>
                </c:pt>
                <c:pt idx="3315">
                  <c:v>203</c:v>
                </c:pt>
                <c:pt idx="3316">
                  <c:v>207</c:v>
                </c:pt>
                <c:pt idx="3317">
                  <c:v>203</c:v>
                </c:pt>
                <c:pt idx="3318">
                  <c:v>207</c:v>
                </c:pt>
                <c:pt idx="3319">
                  <c:v>205</c:v>
                </c:pt>
                <c:pt idx="3320">
                  <c:v>202</c:v>
                </c:pt>
                <c:pt idx="3321">
                  <c:v>207</c:v>
                </c:pt>
                <c:pt idx="3322">
                  <c:v>203</c:v>
                </c:pt>
                <c:pt idx="3323">
                  <c:v>206</c:v>
                </c:pt>
                <c:pt idx="3324">
                  <c:v>204</c:v>
                </c:pt>
                <c:pt idx="3325">
                  <c:v>202</c:v>
                </c:pt>
                <c:pt idx="3326">
                  <c:v>204</c:v>
                </c:pt>
                <c:pt idx="3327">
                  <c:v>208</c:v>
                </c:pt>
                <c:pt idx="3328">
                  <c:v>209</c:v>
                </c:pt>
                <c:pt idx="3329">
                  <c:v>211</c:v>
                </c:pt>
                <c:pt idx="3330">
                  <c:v>206</c:v>
                </c:pt>
                <c:pt idx="3331">
                  <c:v>206</c:v>
                </c:pt>
                <c:pt idx="3332">
                  <c:v>204</c:v>
                </c:pt>
                <c:pt idx="3333">
                  <c:v>203</c:v>
                </c:pt>
                <c:pt idx="3334">
                  <c:v>202</c:v>
                </c:pt>
                <c:pt idx="3335">
                  <c:v>207</c:v>
                </c:pt>
                <c:pt idx="3336">
                  <c:v>215</c:v>
                </c:pt>
                <c:pt idx="3337">
                  <c:v>210</c:v>
                </c:pt>
                <c:pt idx="3338">
                  <c:v>209</c:v>
                </c:pt>
                <c:pt idx="3339">
                  <c:v>205</c:v>
                </c:pt>
                <c:pt idx="3340">
                  <c:v>208</c:v>
                </c:pt>
                <c:pt idx="3341">
                  <c:v>204</c:v>
                </c:pt>
                <c:pt idx="3342">
                  <c:v>213</c:v>
                </c:pt>
                <c:pt idx="3343">
                  <c:v>207</c:v>
                </c:pt>
                <c:pt idx="3344">
                  <c:v>215</c:v>
                </c:pt>
                <c:pt idx="3345">
                  <c:v>212</c:v>
                </c:pt>
                <c:pt idx="3346">
                  <c:v>209</c:v>
                </c:pt>
                <c:pt idx="3347">
                  <c:v>207</c:v>
                </c:pt>
                <c:pt idx="3348">
                  <c:v>212</c:v>
                </c:pt>
                <c:pt idx="3349">
                  <c:v>204</c:v>
                </c:pt>
                <c:pt idx="3350">
                  <c:v>209</c:v>
                </c:pt>
                <c:pt idx="3351">
                  <c:v>207</c:v>
                </c:pt>
                <c:pt idx="3352">
                  <c:v>207</c:v>
                </c:pt>
                <c:pt idx="3353">
                  <c:v>210</c:v>
                </c:pt>
                <c:pt idx="3354">
                  <c:v>211</c:v>
                </c:pt>
                <c:pt idx="3355">
                  <c:v>208</c:v>
                </c:pt>
                <c:pt idx="3356">
                  <c:v>206</c:v>
                </c:pt>
                <c:pt idx="3357">
                  <c:v>205</c:v>
                </c:pt>
                <c:pt idx="3358">
                  <c:v>206</c:v>
                </c:pt>
                <c:pt idx="3359">
                  <c:v>205</c:v>
                </c:pt>
                <c:pt idx="3360">
                  <c:v>205</c:v>
                </c:pt>
                <c:pt idx="3361">
                  <c:v>207</c:v>
                </c:pt>
                <c:pt idx="3362">
                  <c:v>206</c:v>
                </c:pt>
                <c:pt idx="3363">
                  <c:v>207</c:v>
                </c:pt>
                <c:pt idx="3364">
                  <c:v>204</c:v>
                </c:pt>
                <c:pt idx="3365">
                  <c:v>213</c:v>
                </c:pt>
                <c:pt idx="3366">
                  <c:v>204</c:v>
                </c:pt>
                <c:pt idx="3367">
                  <c:v>206</c:v>
                </c:pt>
                <c:pt idx="3368">
                  <c:v>206</c:v>
                </c:pt>
                <c:pt idx="3369">
                  <c:v>204</c:v>
                </c:pt>
                <c:pt idx="3370">
                  <c:v>205</c:v>
                </c:pt>
                <c:pt idx="3371">
                  <c:v>204</c:v>
                </c:pt>
                <c:pt idx="3372">
                  <c:v>204</c:v>
                </c:pt>
                <c:pt idx="3373">
                  <c:v>209</c:v>
                </c:pt>
                <c:pt idx="3374">
                  <c:v>204</c:v>
                </c:pt>
                <c:pt idx="3375">
                  <c:v>206</c:v>
                </c:pt>
                <c:pt idx="3376">
                  <c:v>207</c:v>
                </c:pt>
                <c:pt idx="3377">
                  <c:v>204</c:v>
                </c:pt>
                <c:pt idx="3378">
                  <c:v>203</c:v>
                </c:pt>
                <c:pt idx="3379">
                  <c:v>205</c:v>
                </c:pt>
                <c:pt idx="3380">
                  <c:v>204</c:v>
                </c:pt>
                <c:pt idx="3381">
                  <c:v>204</c:v>
                </c:pt>
                <c:pt idx="3382">
                  <c:v>206</c:v>
                </c:pt>
                <c:pt idx="3383">
                  <c:v>205</c:v>
                </c:pt>
                <c:pt idx="3384">
                  <c:v>205</c:v>
                </c:pt>
                <c:pt idx="3385">
                  <c:v>203</c:v>
                </c:pt>
                <c:pt idx="3386">
                  <c:v>206</c:v>
                </c:pt>
                <c:pt idx="3387">
                  <c:v>201</c:v>
                </c:pt>
                <c:pt idx="3388">
                  <c:v>202</c:v>
                </c:pt>
                <c:pt idx="3389">
                  <c:v>204</c:v>
                </c:pt>
                <c:pt idx="3390">
                  <c:v>202</c:v>
                </c:pt>
                <c:pt idx="3391">
                  <c:v>202</c:v>
                </c:pt>
                <c:pt idx="3392">
                  <c:v>201</c:v>
                </c:pt>
                <c:pt idx="3393">
                  <c:v>202</c:v>
                </c:pt>
                <c:pt idx="3394">
                  <c:v>205</c:v>
                </c:pt>
                <c:pt idx="3395">
                  <c:v>204</c:v>
                </c:pt>
                <c:pt idx="3396">
                  <c:v>203</c:v>
                </c:pt>
                <c:pt idx="3397">
                  <c:v>208</c:v>
                </c:pt>
                <c:pt idx="3398">
                  <c:v>204</c:v>
                </c:pt>
                <c:pt idx="3399">
                  <c:v>204</c:v>
                </c:pt>
                <c:pt idx="3400">
                  <c:v>204</c:v>
                </c:pt>
                <c:pt idx="3401">
                  <c:v>203</c:v>
                </c:pt>
                <c:pt idx="3402">
                  <c:v>204</c:v>
                </c:pt>
                <c:pt idx="3403">
                  <c:v>203</c:v>
                </c:pt>
                <c:pt idx="3404">
                  <c:v>205</c:v>
                </c:pt>
                <c:pt idx="3405">
                  <c:v>202</c:v>
                </c:pt>
                <c:pt idx="3406">
                  <c:v>205</c:v>
                </c:pt>
                <c:pt idx="3407">
                  <c:v>203</c:v>
                </c:pt>
                <c:pt idx="3408">
                  <c:v>204</c:v>
                </c:pt>
                <c:pt idx="3409">
                  <c:v>203</c:v>
                </c:pt>
                <c:pt idx="3410">
                  <c:v>204</c:v>
                </c:pt>
                <c:pt idx="3411">
                  <c:v>202</c:v>
                </c:pt>
                <c:pt idx="3412">
                  <c:v>204</c:v>
                </c:pt>
                <c:pt idx="3413">
                  <c:v>200</c:v>
                </c:pt>
                <c:pt idx="3414">
                  <c:v>203</c:v>
                </c:pt>
                <c:pt idx="3415">
                  <c:v>203</c:v>
                </c:pt>
                <c:pt idx="3416">
                  <c:v>201</c:v>
                </c:pt>
                <c:pt idx="3417">
                  <c:v>201</c:v>
                </c:pt>
                <c:pt idx="3418">
                  <c:v>202</c:v>
                </c:pt>
                <c:pt idx="3419">
                  <c:v>204</c:v>
                </c:pt>
                <c:pt idx="3420">
                  <c:v>206</c:v>
                </c:pt>
                <c:pt idx="3421">
                  <c:v>204</c:v>
                </c:pt>
                <c:pt idx="3422">
                  <c:v>202</c:v>
                </c:pt>
                <c:pt idx="3423">
                  <c:v>205</c:v>
                </c:pt>
                <c:pt idx="3424">
                  <c:v>202</c:v>
                </c:pt>
                <c:pt idx="3425">
                  <c:v>200</c:v>
                </c:pt>
                <c:pt idx="3426">
                  <c:v>201</c:v>
                </c:pt>
                <c:pt idx="3427">
                  <c:v>203</c:v>
                </c:pt>
                <c:pt idx="3428">
                  <c:v>204</c:v>
                </c:pt>
                <c:pt idx="3429">
                  <c:v>204</c:v>
                </c:pt>
                <c:pt idx="3430">
                  <c:v>204</c:v>
                </c:pt>
                <c:pt idx="3431">
                  <c:v>202</c:v>
                </c:pt>
                <c:pt idx="3432">
                  <c:v>204</c:v>
                </c:pt>
                <c:pt idx="3433">
                  <c:v>204</c:v>
                </c:pt>
                <c:pt idx="3434">
                  <c:v>202</c:v>
                </c:pt>
                <c:pt idx="3435">
                  <c:v>202</c:v>
                </c:pt>
                <c:pt idx="3436">
                  <c:v>205</c:v>
                </c:pt>
                <c:pt idx="3437">
                  <c:v>202</c:v>
                </c:pt>
                <c:pt idx="3438">
                  <c:v>204</c:v>
                </c:pt>
                <c:pt idx="3439">
                  <c:v>207</c:v>
                </c:pt>
                <c:pt idx="3440">
                  <c:v>203</c:v>
                </c:pt>
                <c:pt idx="3441">
                  <c:v>204</c:v>
                </c:pt>
                <c:pt idx="3442">
                  <c:v>201</c:v>
                </c:pt>
                <c:pt idx="3443">
                  <c:v>203</c:v>
                </c:pt>
                <c:pt idx="3444">
                  <c:v>202</c:v>
                </c:pt>
                <c:pt idx="3445">
                  <c:v>203</c:v>
                </c:pt>
                <c:pt idx="3446">
                  <c:v>203</c:v>
                </c:pt>
                <c:pt idx="3447">
                  <c:v>206</c:v>
                </c:pt>
                <c:pt idx="3448">
                  <c:v>204</c:v>
                </c:pt>
                <c:pt idx="3449">
                  <c:v>204</c:v>
                </c:pt>
                <c:pt idx="3450">
                  <c:v>202</c:v>
                </c:pt>
                <c:pt idx="3451">
                  <c:v>200</c:v>
                </c:pt>
                <c:pt idx="3452">
                  <c:v>206</c:v>
                </c:pt>
                <c:pt idx="3453">
                  <c:v>206</c:v>
                </c:pt>
                <c:pt idx="3454">
                  <c:v>203</c:v>
                </c:pt>
                <c:pt idx="3455">
                  <c:v>203</c:v>
                </c:pt>
                <c:pt idx="3456">
                  <c:v>206</c:v>
                </c:pt>
                <c:pt idx="3457">
                  <c:v>203</c:v>
                </c:pt>
                <c:pt idx="3458">
                  <c:v>202</c:v>
                </c:pt>
                <c:pt idx="3459">
                  <c:v>201</c:v>
                </c:pt>
                <c:pt idx="3460">
                  <c:v>206</c:v>
                </c:pt>
                <c:pt idx="3461">
                  <c:v>204</c:v>
                </c:pt>
                <c:pt idx="3462">
                  <c:v>203</c:v>
                </c:pt>
                <c:pt idx="3463">
                  <c:v>203</c:v>
                </c:pt>
                <c:pt idx="3464">
                  <c:v>203</c:v>
                </c:pt>
                <c:pt idx="3465">
                  <c:v>204</c:v>
                </c:pt>
                <c:pt idx="3466">
                  <c:v>202</c:v>
                </c:pt>
                <c:pt idx="3467">
                  <c:v>200</c:v>
                </c:pt>
                <c:pt idx="3468">
                  <c:v>206</c:v>
                </c:pt>
                <c:pt idx="3469">
                  <c:v>206</c:v>
                </c:pt>
                <c:pt idx="3470">
                  <c:v>206</c:v>
                </c:pt>
                <c:pt idx="3471">
                  <c:v>205</c:v>
                </c:pt>
                <c:pt idx="3472">
                  <c:v>200</c:v>
                </c:pt>
                <c:pt idx="3473">
                  <c:v>201</c:v>
                </c:pt>
                <c:pt idx="3474">
                  <c:v>204</c:v>
                </c:pt>
                <c:pt idx="3475">
                  <c:v>202</c:v>
                </c:pt>
                <c:pt idx="3476">
                  <c:v>203</c:v>
                </c:pt>
                <c:pt idx="3477">
                  <c:v>203</c:v>
                </c:pt>
                <c:pt idx="3478">
                  <c:v>201</c:v>
                </c:pt>
                <c:pt idx="3479">
                  <c:v>204</c:v>
                </c:pt>
                <c:pt idx="3480">
                  <c:v>202</c:v>
                </c:pt>
                <c:pt idx="3481">
                  <c:v>204</c:v>
                </c:pt>
                <c:pt idx="3482">
                  <c:v>202</c:v>
                </c:pt>
                <c:pt idx="3483">
                  <c:v>201</c:v>
                </c:pt>
                <c:pt idx="3484">
                  <c:v>203</c:v>
                </c:pt>
                <c:pt idx="3485">
                  <c:v>203</c:v>
                </c:pt>
                <c:pt idx="3486">
                  <c:v>207</c:v>
                </c:pt>
                <c:pt idx="3487">
                  <c:v>201</c:v>
                </c:pt>
                <c:pt idx="3488">
                  <c:v>205</c:v>
                </c:pt>
                <c:pt idx="3489">
                  <c:v>200</c:v>
                </c:pt>
                <c:pt idx="3490">
                  <c:v>203</c:v>
                </c:pt>
                <c:pt idx="3491">
                  <c:v>204</c:v>
                </c:pt>
                <c:pt idx="3492">
                  <c:v>203</c:v>
                </c:pt>
                <c:pt idx="3493">
                  <c:v>204</c:v>
                </c:pt>
                <c:pt idx="3494">
                  <c:v>203</c:v>
                </c:pt>
                <c:pt idx="3495">
                  <c:v>205</c:v>
                </c:pt>
                <c:pt idx="3496">
                  <c:v>202</c:v>
                </c:pt>
                <c:pt idx="3497">
                  <c:v>203</c:v>
                </c:pt>
                <c:pt idx="3498">
                  <c:v>203</c:v>
                </c:pt>
                <c:pt idx="3499">
                  <c:v>202</c:v>
                </c:pt>
                <c:pt idx="3500">
                  <c:v>203</c:v>
                </c:pt>
                <c:pt idx="3501">
                  <c:v>201</c:v>
                </c:pt>
                <c:pt idx="3502">
                  <c:v>201</c:v>
                </c:pt>
                <c:pt idx="3503">
                  <c:v>201</c:v>
                </c:pt>
                <c:pt idx="3504">
                  <c:v>202</c:v>
                </c:pt>
                <c:pt idx="3505">
                  <c:v>201</c:v>
                </c:pt>
                <c:pt idx="3506">
                  <c:v>202</c:v>
                </c:pt>
                <c:pt idx="3507">
                  <c:v>203</c:v>
                </c:pt>
                <c:pt idx="3508">
                  <c:v>203</c:v>
                </c:pt>
                <c:pt idx="3509">
                  <c:v>203</c:v>
                </c:pt>
                <c:pt idx="3510">
                  <c:v>203</c:v>
                </c:pt>
                <c:pt idx="3511">
                  <c:v>206</c:v>
                </c:pt>
                <c:pt idx="3512">
                  <c:v>203</c:v>
                </c:pt>
                <c:pt idx="3513">
                  <c:v>203</c:v>
                </c:pt>
                <c:pt idx="3514">
                  <c:v>208</c:v>
                </c:pt>
                <c:pt idx="3515">
                  <c:v>205</c:v>
                </c:pt>
                <c:pt idx="3516">
                  <c:v>201</c:v>
                </c:pt>
                <c:pt idx="3517">
                  <c:v>202</c:v>
                </c:pt>
                <c:pt idx="3518">
                  <c:v>200</c:v>
                </c:pt>
                <c:pt idx="3519">
                  <c:v>204</c:v>
                </c:pt>
                <c:pt idx="3520">
                  <c:v>201</c:v>
                </c:pt>
                <c:pt idx="3521">
                  <c:v>200</c:v>
                </c:pt>
                <c:pt idx="3522">
                  <c:v>203</c:v>
                </c:pt>
                <c:pt idx="3523">
                  <c:v>200</c:v>
                </c:pt>
                <c:pt idx="3524">
                  <c:v>203</c:v>
                </c:pt>
                <c:pt idx="3525">
                  <c:v>205</c:v>
                </c:pt>
                <c:pt idx="3526">
                  <c:v>204</c:v>
                </c:pt>
                <c:pt idx="3527">
                  <c:v>204</c:v>
                </c:pt>
                <c:pt idx="3528">
                  <c:v>202</c:v>
                </c:pt>
                <c:pt idx="3529">
                  <c:v>202</c:v>
                </c:pt>
                <c:pt idx="3530">
                  <c:v>203</c:v>
                </c:pt>
                <c:pt idx="3531">
                  <c:v>204</c:v>
                </c:pt>
                <c:pt idx="3532">
                  <c:v>203</c:v>
                </c:pt>
                <c:pt idx="3533">
                  <c:v>200</c:v>
                </c:pt>
                <c:pt idx="3534">
                  <c:v>202</c:v>
                </c:pt>
                <c:pt idx="3535">
                  <c:v>205</c:v>
                </c:pt>
                <c:pt idx="3536">
                  <c:v>206</c:v>
                </c:pt>
                <c:pt idx="3537">
                  <c:v>203</c:v>
                </c:pt>
                <c:pt idx="3538">
                  <c:v>205</c:v>
                </c:pt>
                <c:pt idx="3539">
                  <c:v>206</c:v>
                </c:pt>
                <c:pt idx="3540">
                  <c:v>200</c:v>
                </c:pt>
                <c:pt idx="3541">
                  <c:v>203</c:v>
                </c:pt>
                <c:pt idx="3542">
                  <c:v>206</c:v>
                </c:pt>
                <c:pt idx="3543">
                  <c:v>203</c:v>
                </c:pt>
                <c:pt idx="3544">
                  <c:v>206</c:v>
                </c:pt>
                <c:pt idx="3545">
                  <c:v>204</c:v>
                </c:pt>
                <c:pt idx="3546">
                  <c:v>206</c:v>
                </c:pt>
                <c:pt idx="3547">
                  <c:v>203</c:v>
                </c:pt>
                <c:pt idx="3548">
                  <c:v>208</c:v>
                </c:pt>
                <c:pt idx="3549">
                  <c:v>205</c:v>
                </c:pt>
                <c:pt idx="3550">
                  <c:v>206</c:v>
                </c:pt>
                <c:pt idx="3551">
                  <c:v>203</c:v>
                </c:pt>
                <c:pt idx="3552">
                  <c:v>201</c:v>
                </c:pt>
                <c:pt idx="3553">
                  <c:v>203</c:v>
                </c:pt>
                <c:pt idx="3554">
                  <c:v>202</c:v>
                </c:pt>
                <c:pt idx="3555">
                  <c:v>202</c:v>
                </c:pt>
                <c:pt idx="3556">
                  <c:v>204</c:v>
                </c:pt>
                <c:pt idx="3557">
                  <c:v>204</c:v>
                </c:pt>
                <c:pt idx="3558">
                  <c:v>204</c:v>
                </c:pt>
                <c:pt idx="3559">
                  <c:v>203</c:v>
                </c:pt>
                <c:pt idx="3560">
                  <c:v>204</c:v>
                </c:pt>
                <c:pt idx="3561">
                  <c:v>204</c:v>
                </c:pt>
                <c:pt idx="3562">
                  <c:v>204</c:v>
                </c:pt>
                <c:pt idx="3563">
                  <c:v>204</c:v>
                </c:pt>
                <c:pt idx="3564">
                  <c:v>201</c:v>
                </c:pt>
                <c:pt idx="3565">
                  <c:v>202</c:v>
                </c:pt>
                <c:pt idx="3566">
                  <c:v>201</c:v>
                </c:pt>
                <c:pt idx="3567">
                  <c:v>204</c:v>
                </c:pt>
                <c:pt idx="3568">
                  <c:v>200</c:v>
                </c:pt>
                <c:pt idx="3569">
                  <c:v>207</c:v>
                </c:pt>
                <c:pt idx="3570">
                  <c:v>203</c:v>
                </c:pt>
                <c:pt idx="3571">
                  <c:v>202</c:v>
                </c:pt>
                <c:pt idx="3572">
                  <c:v>206</c:v>
                </c:pt>
                <c:pt idx="3573">
                  <c:v>202</c:v>
                </c:pt>
                <c:pt idx="3574">
                  <c:v>203</c:v>
                </c:pt>
                <c:pt idx="3575">
                  <c:v>203</c:v>
                </c:pt>
                <c:pt idx="3576">
                  <c:v>205</c:v>
                </c:pt>
                <c:pt idx="3577">
                  <c:v>201</c:v>
                </c:pt>
                <c:pt idx="3578">
                  <c:v>208</c:v>
                </c:pt>
                <c:pt idx="3579">
                  <c:v>204</c:v>
                </c:pt>
                <c:pt idx="3580">
                  <c:v>205</c:v>
                </c:pt>
                <c:pt idx="3581">
                  <c:v>203</c:v>
                </c:pt>
                <c:pt idx="3582">
                  <c:v>202</c:v>
                </c:pt>
                <c:pt idx="3583">
                  <c:v>204</c:v>
                </c:pt>
                <c:pt idx="3584">
                  <c:v>207</c:v>
                </c:pt>
                <c:pt idx="3585">
                  <c:v>205</c:v>
                </c:pt>
                <c:pt idx="3586">
                  <c:v>203</c:v>
                </c:pt>
                <c:pt idx="3587">
                  <c:v>205</c:v>
                </c:pt>
                <c:pt idx="3588">
                  <c:v>201</c:v>
                </c:pt>
                <c:pt idx="3589">
                  <c:v>206</c:v>
                </c:pt>
                <c:pt idx="3590">
                  <c:v>207</c:v>
                </c:pt>
                <c:pt idx="3591">
                  <c:v>204</c:v>
                </c:pt>
                <c:pt idx="3592">
                  <c:v>205</c:v>
                </c:pt>
                <c:pt idx="3593">
                  <c:v>203</c:v>
                </c:pt>
                <c:pt idx="3594">
                  <c:v>202</c:v>
                </c:pt>
                <c:pt idx="3595">
                  <c:v>203</c:v>
                </c:pt>
                <c:pt idx="3596">
                  <c:v>205</c:v>
                </c:pt>
                <c:pt idx="3597">
                  <c:v>207</c:v>
                </c:pt>
                <c:pt idx="3598">
                  <c:v>213</c:v>
                </c:pt>
                <c:pt idx="3599">
                  <c:v>209</c:v>
                </c:pt>
                <c:pt idx="3600">
                  <c:v>206</c:v>
                </c:pt>
                <c:pt idx="3601">
                  <c:v>208</c:v>
                </c:pt>
                <c:pt idx="3602">
                  <c:v>204</c:v>
                </c:pt>
                <c:pt idx="3603">
                  <c:v>207</c:v>
                </c:pt>
                <c:pt idx="3604">
                  <c:v>210</c:v>
                </c:pt>
                <c:pt idx="3605">
                  <c:v>206</c:v>
                </c:pt>
                <c:pt idx="3606">
                  <c:v>206</c:v>
                </c:pt>
                <c:pt idx="3607">
                  <c:v>210</c:v>
                </c:pt>
                <c:pt idx="3608">
                  <c:v>214</c:v>
                </c:pt>
                <c:pt idx="3609">
                  <c:v>218</c:v>
                </c:pt>
                <c:pt idx="3610">
                  <c:v>214</c:v>
                </c:pt>
                <c:pt idx="3611">
                  <c:v>206</c:v>
                </c:pt>
                <c:pt idx="3612">
                  <c:v>215</c:v>
                </c:pt>
                <c:pt idx="3613">
                  <c:v>218</c:v>
                </c:pt>
                <c:pt idx="3614">
                  <c:v>211</c:v>
                </c:pt>
                <c:pt idx="3615">
                  <c:v>214</c:v>
                </c:pt>
                <c:pt idx="3616">
                  <c:v>220</c:v>
                </c:pt>
                <c:pt idx="3617">
                  <c:v>216</c:v>
                </c:pt>
                <c:pt idx="3618">
                  <c:v>220</c:v>
                </c:pt>
                <c:pt idx="3619">
                  <c:v>219</c:v>
                </c:pt>
                <c:pt idx="3620">
                  <c:v>211</c:v>
                </c:pt>
                <c:pt idx="3621">
                  <c:v>221</c:v>
                </c:pt>
                <c:pt idx="3622">
                  <c:v>205</c:v>
                </c:pt>
                <c:pt idx="3623">
                  <c:v>212</c:v>
                </c:pt>
                <c:pt idx="3624">
                  <c:v>211</c:v>
                </c:pt>
                <c:pt idx="3625">
                  <c:v>203</c:v>
                </c:pt>
                <c:pt idx="3626">
                  <c:v>208</c:v>
                </c:pt>
                <c:pt idx="3627">
                  <c:v>212</c:v>
                </c:pt>
                <c:pt idx="3628">
                  <c:v>205</c:v>
                </c:pt>
                <c:pt idx="3629">
                  <c:v>212</c:v>
                </c:pt>
                <c:pt idx="3630">
                  <c:v>208</c:v>
                </c:pt>
                <c:pt idx="3631">
                  <c:v>209</c:v>
                </c:pt>
                <c:pt idx="3632">
                  <c:v>205</c:v>
                </c:pt>
                <c:pt idx="3633">
                  <c:v>212</c:v>
                </c:pt>
                <c:pt idx="3634">
                  <c:v>207</c:v>
                </c:pt>
                <c:pt idx="3635">
                  <c:v>206</c:v>
                </c:pt>
                <c:pt idx="3636">
                  <c:v>210</c:v>
                </c:pt>
                <c:pt idx="3637">
                  <c:v>211</c:v>
                </c:pt>
                <c:pt idx="3638">
                  <c:v>206</c:v>
                </c:pt>
                <c:pt idx="3639">
                  <c:v>203</c:v>
                </c:pt>
                <c:pt idx="3640">
                  <c:v>212</c:v>
                </c:pt>
                <c:pt idx="3641">
                  <c:v>204</c:v>
                </c:pt>
                <c:pt idx="3642">
                  <c:v>203</c:v>
                </c:pt>
                <c:pt idx="3643">
                  <c:v>202</c:v>
                </c:pt>
                <c:pt idx="3644">
                  <c:v>207</c:v>
                </c:pt>
                <c:pt idx="3645">
                  <c:v>202</c:v>
                </c:pt>
                <c:pt idx="3646">
                  <c:v>205</c:v>
                </c:pt>
                <c:pt idx="3647">
                  <c:v>200</c:v>
                </c:pt>
                <c:pt idx="3648">
                  <c:v>201</c:v>
                </c:pt>
                <c:pt idx="3649">
                  <c:v>201</c:v>
                </c:pt>
                <c:pt idx="3650">
                  <c:v>202</c:v>
                </c:pt>
                <c:pt idx="3651">
                  <c:v>205</c:v>
                </c:pt>
                <c:pt idx="3652">
                  <c:v>204</c:v>
                </c:pt>
                <c:pt idx="3653">
                  <c:v>201</c:v>
                </c:pt>
                <c:pt idx="3654">
                  <c:v>206</c:v>
                </c:pt>
                <c:pt idx="3655">
                  <c:v>204</c:v>
                </c:pt>
                <c:pt idx="3656">
                  <c:v>203</c:v>
                </c:pt>
                <c:pt idx="3657">
                  <c:v>202</c:v>
                </c:pt>
                <c:pt idx="3658">
                  <c:v>205</c:v>
                </c:pt>
                <c:pt idx="3659">
                  <c:v>203</c:v>
                </c:pt>
                <c:pt idx="3660">
                  <c:v>202</c:v>
                </c:pt>
                <c:pt idx="3661">
                  <c:v>204</c:v>
                </c:pt>
                <c:pt idx="3662">
                  <c:v>202</c:v>
                </c:pt>
                <c:pt idx="3663">
                  <c:v>203</c:v>
                </c:pt>
                <c:pt idx="3664">
                  <c:v>203</c:v>
                </c:pt>
                <c:pt idx="3665">
                  <c:v>205</c:v>
                </c:pt>
                <c:pt idx="3666">
                  <c:v>202</c:v>
                </c:pt>
                <c:pt idx="3667">
                  <c:v>202</c:v>
                </c:pt>
                <c:pt idx="3668">
                  <c:v>206</c:v>
                </c:pt>
                <c:pt idx="3669">
                  <c:v>204</c:v>
                </c:pt>
                <c:pt idx="3670">
                  <c:v>203</c:v>
                </c:pt>
                <c:pt idx="3671">
                  <c:v>206</c:v>
                </c:pt>
                <c:pt idx="3672">
                  <c:v>201</c:v>
                </c:pt>
                <c:pt idx="3673">
                  <c:v>202</c:v>
                </c:pt>
                <c:pt idx="3674">
                  <c:v>202</c:v>
                </c:pt>
                <c:pt idx="3675">
                  <c:v>204</c:v>
                </c:pt>
                <c:pt idx="3676">
                  <c:v>207</c:v>
                </c:pt>
                <c:pt idx="3677">
                  <c:v>204</c:v>
                </c:pt>
                <c:pt idx="3678">
                  <c:v>204</c:v>
                </c:pt>
                <c:pt idx="3679">
                  <c:v>202</c:v>
                </c:pt>
                <c:pt idx="3680">
                  <c:v>203</c:v>
                </c:pt>
                <c:pt idx="3681">
                  <c:v>202</c:v>
                </c:pt>
                <c:pt idx="3682">
                  <c:v>202</c:v>
                </c:pt>
                <c:pt idx="3683">
                  <c:v>202</c:v>
                </c:pt>
                <c:pt idx="3684">
                  <c:v>203</c:v>
                </c:pt>
                <c:pt idx="3685">
                  <c:v>206</c:v>
                </c:pt>
                <c:pt idx="3686">
                  <c:v>202</c:v>
                </c:pt>
                <c:pt idx="3687">
                  <c:v>201</c:v>
                </c:pt>
                <c:pt idx="3688">
                  <c:v>204</c:v>
                </c:pt>
                <c:pt idx="3689">
                  <c:v>200</c:v>
                </c:pt>
                <c:pt idx="3690">
                  <c:v>203</c:v>
                </c:pt>
                <c:pt idx="3691">
                  <c:v>204</c:v>
                </c:pt>
                <c:pt idx="3692">
                  <c:v>204</c:v>
                </c:pt>
                <c:pt idx="3693">
                  <c:v>204</c:v>
                </c:pt>
                <c:pt idx="3694">
                  <c:v>201</c:v>
                </c:pt>
                <c:pt idx="3695">
                  <c:v>202</c:v>
                </c:pt>
                <c:pt idx="3696">
                  <c:v>202</c:v>
                </c:pt>
                <c:pt idx="3697">
                  <c:v>205</c:v>
                </c:pt>
                <c:pt idx="3698">
                  <c:v>202</c:v>
                </c:pt>
                <c:pt idx="3699">
                  <c:v>205</c:v>
                </c:pt>
                <c:pt idx="3700">
                  <c:v>203</c:v>
                </c:pt>
                <c:pt idx="3701">
                  <c:v>202</c:v>
                </c:pt>
                <c:pt idx="3702">
                  <c:v>208</c:v>
                </c:pt>
                <c:pt idx="3703">
                  <c:v>209</c:v>
                </c:pt>
                <c:pt idx="3704">
                  <c:v>203</c:v>
                </c:pt>
                <c:pt idx="3705">
                  <c:v>204</c:v>
                </c:pt>
                <c:pt idx="3706">
                  <c:v>202</c:v>
                </c:pt>
                <c:pt idx="3707">
                  <c:v>206</c:v>
                </c:pt>
                <c:pt idx="3708">
                  <c:v>204</c:v>
                </c:pt>
                <c:pt idx="3709">
                  <c:v>203</c:v>
                </c:pt>
                <c:pt idx="3710">
                  <c:v>204</c:v>
                </c:pt>
                <c:pt idx="3711">
                  <c:v>204</c:v>
                </c:pt>
                <c:pt idx="3712">
                  <c:v>210</c:v>
                </c:pt>
                <c:pt idx="3713">
                  <c:v>208</c:v>
                </c:pt>
                <c:pt idx="3714">
                  <c:v>202</c:v>
                </c:pt>
                <c:pt idx="3715">
                  <c:v>206</c:v>
                </c:pt>
                <c:pt idx="3716">
                  <c:v>203</c:v>
                </c:pt>
                <c:pt idx="3717">
                  <c:v>204</c:v>
                </c:pt>
                <c:pt idx="3718">
                  <c:v>202</c:v>
                </c:pt>
                <c:pt idx="3719">
                  <c:v>205</c:v>
                </c:pt>
                <c:pt idx="3720">
                  <c:v>202</c:v>
                </c:pt>
                <c:pt idx="3721">
                  <c:v>206</c:v>
                </c:pt>
                <c:pt idx="3722">
                  <c:v>207</c:v>
                </c:pt>
                <c:pt idx="3723">
                  <c:v>210</c:v>
                </c:pt>
                <c:pt idx="3724">
                  <c:v>209</c:v>
                </c:pt>
                <c:pt idx="3725">
                  <c:v>203</c:v>
                </c:pt>
                <c:pt idx="3726">
                  <c:v>207</c:v>
                </c:pt>
                <c:pt idx="3727">
                  <c:v>202</c:v>
                </c:pt>
                <c:pt idx="3728">
                  <c:v>204</c:v>
                </c:pt>
                <c:pt idx="3729">
                  <c:v>203</c:v>
                </c:pt>
                <c:pt idx="3730">
                  <c:v>204</c:v>
                </c:pt>
                <c:pt idx="3731">
                  <c:v>204</c:v>
                </c:pt>
                <c:pt idx="3732">
                  <c:v>205</c:v>
                </c:pt>
                <c:pt idx="3733">
                  <c:v>202</c:v>
                </c:pt>
                <c:pt idx="3734">
                  <c:v>204</c:v>
                </c:pt>
                <c:pt idx="3735">
                  <c:v>205</c:v>
                </c:pt>
                <c:pt idx="3736">
                  <c:v>204</c:v>
                </c:pt>
                <c:pt idx="3737">
                  <c:v>203</c:v>
                </c:pt>
                <c:pt idx="3738">
                  <c:v>202</c:v>
                </c:pt>
                <c:pt idx="3739">
                  <c:v>201</c:v>
                </c:pt>
                <c:pt idx="3740">
                  <c:v>206</c:v>
                </c:pt>
                <c:pt idx="3741">
                  <c:v>202</c:v>
                </c:pt>
                <c:pt idx="3742">
                  <c:v>203</c:v>
                </c:pt>
                <c:pt idx="3743">
                  <c:v>205</c:v>
                </c:pt>
                <c:pt idx="3744">
                  <c:v>205</c:v>
                </c:pt>
                <c:pt idx="3745">
                  <c:v>206</c:v>
                </c:pt>
                <c:pt idx="3746">
                  <c:v>200</c:v>
                </c:pt>
                <c:pt idx="3747">
                  <c:v>204</c:v>
                </c:pt>
                <c:pt idx="3748">
                  <c:v>204</c:v>
                </c:pt>
                <c:pt idx="3749">
                  <c:v>202</c:v>
                </c:pt>
                <c:pt idx="3750">
                  <c:v>202</c:v>
                </c:pt>
              </c:numCache>
            </c:numRef>
          </c:yVal>
          <c:smooth val="1"/>
          <c:extLst xmlns:c16r2="http://schemas.microsoft.com/office/drawing/2015/06/chart">
            <c:ext xmlns:c16="http://schemas.microsoft.com/office/drawing/2014/chart" uri="{C3380CC4-5D6E-409C-BE32-E72D297353CC}">
              <c16:uniqueId val="{00000003-2378-4A5E-999E-8FDF1AE0CDC8}"/>
            </c:ext>
          </c:extLst>
        </c:ser>
        <c:ser>
          <c:idx val="1"/>
          <c:order val="4"/>
          <c:tx>
            <c:v>(d)</c:v>
          </c:tx>
          <c:spPr>
            <a:ln w="3175">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N$252:$N$4002</c:f>
              <c:numCache>
                <c:formatCode>General</c:formatCode>
                <c:ptCount val="3751"/>
                <c:pt idx="0">
                  <c:v>44</c:v>
                </c:pt>
                <c:pt idx="1">
                  <c:v>55</c:v>
                </c:pt>
                <c:pt idx="2">
                  <c:v>45</c:v>
                </c:pt>
                <c:pt idx="3">
                  <c:v>60</c:v>
                </c:pt>
                <c:pt idx="4">
                  <c:v>55</c:v>
                </c:pt>
                <c:pt idx="5">
                  <c:v>47</c:v>
                </c:pt>
                <c:pt idx="6">
                  <c:v>45</c:v>
                </c:pt>
                <c:pt idx="7">
                  <c:v>66</c:v>
                </c:pt>
                <c:pt idx="8">
                  <c:v>53</c:v>
                </c:pt>
                <c:pt idx="9">
                  <c:v>47</c:v>
                </c:pt>
                <c:pt idx="10">
                  <c:v>55</c:v>
                </c:pt>
                <c:pt idx="11">
                  <c:v>49</c:v>
                </c:pt>
                <c:pt idx="12">
                  <c:v>52</c:v>
                </c:pt>
                <c:pt idx="13">
                  <c:v>52</c:v>
                </c:pt>
                <c:pt idx="14">
                  <c:v>40</c:v>
                </c:pt>
                <c:pt idx="15">
                  <c:v>53</c:v>
                </c:pt>
                <c:pt idx="16">
                  <c:v>45</c:v>
                </c:pt>
                <c:pt idx="17">
                  <c:v>59</c:v>
                </c:pt>
                <c:pt idx="18">
                  <c:v>46</c:v>
                </c:pt>
                <c:pt idx="19">
                  <c:v>43</c:v>
                </c:pt>
                <c:pt idx="20">
                  <c:v>58</c:v>
                </c:pt>
                <c:pt idx="21">
                  <c:v>43</c:v>
                </c:pt>
                <c:pt idx="22">
                  <c:v>46</c:v>
                </c:pt>
                <c:pt idx="23">
                  <c:v>51</c:v>
                </c:pt>
                <c:pt idx="24">
                  <c:v>42</c:v>
                </c:pt>
                <c:pt idx="25">
                  <c:v>53</c:v>
                </c:pt>
                <c:pt idx="26">
                  <c:v>50</c:v>
                </c:pt>
                <c:pt idx="27">
                  <c:v>50</c:v>
                </c:pt>
                <c:pt idx="28">
                  <c:v>52</c:v>
                </c:pt>
                <c:pt idx="29">
                  <c:v>49</c:v>
                </c:pt>
                <c:pt idx="30">
                  <c:v>44</c:v>
                </c:pt>
                <c:pt idx="31">
                  <c:v>52</c:v>
                </c:pt>
                <c:pt idx="32">
                  <c:v>39</c:v>
                </c:pt>
                <c:pt idx="33">
                  <c:v>41</c:v>
                </c:pt>
                <c:pt idx="34">
                  <c:v>50</c:v>
                </c:pt>
                <c:pt idx="35">
                  <c:v>51</c:v>
                </c:pt>
                <c:pt idx="36">
                  <c:v>57</c:v>
                </c:pt>
                <c:pt idx="37">
                  <c:v>41</c:v>
                </c:pt>
                <c:pt idx="38">
                  <c:v>51</c:v>
                </c:pt>
                <c:pt idx="39">
                  <c:v>45</c:v>
                </c:pt>
                <c:pt idx="40">
                  <c:v>44</c:v>
                </c:pt>
                <c:pt idx="41">
                  <c:v>43</c:v>
                </c:pt>
                <c:pt idx="42">
                  <c:v>52</c:v>
                </c:pt>
                <c:pt idx="43">
                  <c:v>50</c:v>
                </c:pt>
                <c:pt idx="44">
                  <c:v>39</c:v>
                </c:pt>
                <c:pt idx="45">
                  <c:v>36</c:v>
                </c:pt>
                <c:pt idx="46">
                  <c:v>48</c:v>
                </c:pt>
                <c:pt idx="47">
                  <c:v>46</c:v>
                </c:pt>
                <c:pt idx="48">
                  <c:v>37</c:v>
                </c:pt>
                <c:pt idx="49">
                  <c:v>33</c:v>
                </c:pt>
                <c:pt idx="50">
                  <c:v>35</c:v>
                </c:pt>
                <c:pt idx="51">
                  <c:v>38</c:v>
                </c:pt>
                <c:pt idx="52">
                  <c:v>46</c:v>
                </c:pt>
                <c:pt idx="53">
                  <c:v>46</c:v>
                </c:pt>
                <c:pt idx="54">
                  <c:v>43</c:v>
                </c:pt>
                <c:pt idx="55">
                  <c:v>47</c:v>
                </c:pt>
                <c:pt idx="56">
                  <c:v>44</c:v>
                </c:pt>
                <c:pt idx="57">
                  <c:v>49</c:v>
                </c:pt>
                <c:pt idx="58">
                  <c:v>34</c:v>
                </c:pt>
                <c:pt idx="59">
                  <c:v>51</c:v>
                </c:pt>
                <c:pt idx="60">
                  <c:v>43</c:v>
                </c:pt>
                <c:pt idx="61">
                  <c:v>51</c:v>
                </c:pt>
                <c:pt idx="62">
                  <c:v>47</c:v>
                </c:pt>
                <c:pt idx="63">
                  <c:v>56</c:v>
                </c:pt>
                <c:pt idx="64">
                  <c:v>39</c:v>
                </c:pt>
                <c:pt idx="65">
                  <c:v>44</c:v>
                </c:pt>
                <c:pt idx="66">
                  <c:v>45</c:v>
                </c:pt>
                <c:pt idx="67">
                  <c:v>59</c:v>
                </c:pt>
                <c:pt idx="68">
                  <c:v>38</c:v>
                </c:pt>
                <c:pt idx="69">
                  <c:v>38</c:v>
                </c:pt>
                <c:pt idx="70">
                  <c:v>51</c:v>
                </c:pt>
                <c:pt idx="71">
                  <c:v>46</c:v>
                </c:pt>
                <c:pt idx="72">
                  <c:v>44</c:v>
                </c:pt>
                <c:pt idx="73">
                  <c:v>57</c:v>
                </c:pt>
                <c:pt idx="74">
                  <c:v>46</c:v>
                </c:pt>
                <c:pt idx="75">
                  <c:v>42</c:v>
                </c:pt>
                <c:pt idx="76">
                  <c:v>57</c:v>
                </c:pt>
                <c:pt idx="77">
                  <c:v>55</c:v>
                </c:pt>
                <c:pt idx="78">
                  <c:v>47</c:v>
                </c:pt>
                <c:pt idx="79">
                  <c:v>43</c:v>
                </c:pt>
                <c:pt idx="80">
                  <c:v>49</c:v>
                </c:pt>
                <c:pt idx="81">
                  <c:v>41</c:v>
                </c:pt>
                <c:pt idx="82">
                  <c:v>51</c:v>
                </c:pt>
                <c:pt idx="83">
                  <c:v>40</c:v>
                </c:pt>
                <c:pt idx="84">
                  <c:v>47</c:v>
                </c:pt>
                <c:pt idx="85">
                  <c:v>47</c:v>
                </c:pt>
                <c:pt idx="86">
                  <c:v>30</c:v>
                </c:pt>
                <c:pt idx="87">
                  <c:v>40</c:v>
                </c:pt>
                <c:pt idx="88">
                  <c:v>36</c:v>
                </c:pt>
                <c:pt idx="89">
                  <c:v>39</c:v>
                </c:pt>
                <c:pt idx="90">
                  <c:v>57</c:v>
                </c:pt>
                <c:pt idx="91">
                  <c:v>47</c:v>
                </c:pt>
                <c:pt idx="92">
                  <c:v>42</c:v>
                </c:pt>
                <c:pt idx="93">
                  <c:v>46</c:v>
                </c:pt>
                <c:pt idx="94">
                  <c:v>41</c:v>
                </c:pt>
                <c:pt idx="95">
                  <c:v>51</c:v>
                </c:pt>
                <c:pt idx="96">
                  <c:v>35</c:v>
                </c:pt>
                <c:pt idx="97">
                  <c:v>47</c:v>
                </c:pt>
                <c:pt idx="98">
                  <c:v>40</c:v>
                </c:pt>
                <c:pt idx="99">
                  <c:v>44</c:v>
                </c:pt>
                <c:pt idx="100">
                  <c:v>46</c:v>
                </c:pt>
                <c:pt idx="101">
                  <c:v>40</c:v>
                </c:pt>
                <c:pt idx="102">
                  <c:v>35</c:v>
                </c:pt>
                <c:pt idx="103">
                  <c:v>45</c:v>
                </c:pt>
                <c:pt idx="104">
                  <c:v>34</c:v>
                </c:pt>
                <c:pt idx="105">
                  <c:v>31</c:v>
                </c:pt>
                <c:pt idx="106">
                  <c:v>40</c:v>
                </c:pt>
                <c:pt idx="107">
                  <c:v>37</c:v>
                </c:pt>
                <c:pt idx="108">
                  <c:v>43</c:v>
                </c:pt>
                <c:pt idx="109">
                  <c:v>39</c:v>
                </c:pt>
                <c:pt idx="110">
                  <c:v>44</c:v>
                </c:pt>
                <c:pt idx="111">
                  <c:v>37</c:v>
                </c:pt>
                <c:pt idx="112">
                  <c:v>51</c:v>
                </c:pt>
                <c:pt idx="113">
                  <c:v>34</c:v>
                </c:pt>
                <c:pt idx="114">
                  <c:v>57</c:v>
                </c:pt>
                <c:pt idx="115">
                  <c:v>44</c:v>
                </c:pt>
                <c:pt idx="116">
                  <c:v>38</c:v>
                </c:pt>
                <c:pt idx="117">
                  <c:v>38</c:v>
                </c:pt>
                <c:pt idx="118">
                  <c:v>44</c:v>
                </c:pt>
                <c:pt idx="119">
                  <c:v>49</c:v>
                </c:pt>
                <c:pt idx="120">
                  <c:v>50</c:v>
                </c:pt>
                <c:pt idx="121">
                  <c:v>36</c:v>
                </c:pt>
                <c:pt idx="122">
                  <c:v>34</c:v>
                </c:pt>
                <c:pt idx="123">
                  <c:v>39</c:v>
                </c:pt>
                <c:pt idx="124">
                  <c:v>42</c:v>
                </c:pt>
                <c:pt idx="125">
                  <c:v>40</c:v>
                </c:pt>
                <c:pt idx="126">
                  <c:v>43</c:v>
                </c:pt>
                <c:pt idx="127">
                  <c:v>36</c:v>
                </c:pt>
                <c:pt idx="128">
                  <c:v>41</c:v>
                </c:pt>
                <c:pt idx="129">
                  <c:v>40</c:v>
                </c:pt>
                <c:pt idx="130">
                  <c:v>58</c:v>
                </c:pt>
                <c:pt idx="131">
                  <c:v>41</c:v>
                </c:pt>
                <c:pt idx="132">
                  <c:v>55</c:v>
                </c:pt>
                <c:pt idx="133">
                  <c:v>44</c:v>
                </c:pt>
                <c:pt idx="134">
                  <c:v>46</c:v>
                </c:pt>
                <c:pt idx="135">
                  <c:v>39</c:v>
                </c:pt>
                <c:pt idx="136">
                  <c:v>31</c:v>
                </c:pt>
                <c:pt idx="137">
                  <c:v>52</c:v>
                </c:pt>
                <c:pt idx="138">
                  <c:v>48</c:v>
                </c:pt>
                <c:pt idx="139">
                  <c:v>42</c:v>
                </c:pt>
                <c:pt idx="140">
                  <c:v>36</c:v>
                </c:pt>
                <c:pt idx="141">
                  <c:v>36</c:v>
                </c:pt>
                <c:pt idx="142">
                  <c:v>42</c:v>
                </c:pt>
                <c:pt idx="143">
                  <c:v>37</c:v>
                </c:pt>
                <c:pt idx="144">
                  <c:v>42</c:v>
                </c:pt>
                <c:pt idx="145">
                  <c:v>28</c:v>
                </c:pt>
                <c:pt idx="146">
                  <c:v>37</c:v>
                </c:pt>
                <c:pt idx="147">
                  <c:v>43</c:v>
                </c:pt>
                <c:pt idx="148">
                  <c:v>45</c:v>
                </c:pt>
                <c:pt idx="149">
                  <c:v>42</c:v>
                </c:pt>
                <c:pt idx="150">
                  <c:v>34</c:v>
                </c:pt>
                <c:pt idx="151">
                  <c:v>41</c:v>
                </c:pt>
                <c:pt idx="152">
                  <c:v>41</c:v>
                </c:pt>
                <c:pt idx="153">
                  <c:v>47</c:v>
                </c:pt>
                <c:pt idx="154">
                  <c:v>29</c:v>
                </c:pt>
                <c:pt idx="155">
                  <c:v>32</c:v>
                </c:pt>
                <c:pt idx="156">
                  <c:v>44</c:v>
                </c:pt>
                <c:pt idx="157">
                  <c:v>64</c:v>
                </c:pt>
                <c:pt idx="158">
                  <c:v>30</c:v>
                </c:pt>
                <c:pt idx="159">
                  <c:v>43</c:v>
                </c:pt>
                <c:pt idx="160">
                  <c:v>48</c:v>
                </c:pt>
                <c:pt idx="161">
                  <c:v>39</c:v>
                </c:pt>
                <c:pt idx="162">
                  <c:v>39</c:v>
                </c:pt>
                <c:pt idx="163">
                  <c:v>42</c:v>
                </c:pt>
                <c:pt idx="164">
                  <c:v>45</c:v>
                </c:pt>
                <c:pt idx="165">
                  <c:v>35</c:v>
                </c:pt>
                <c:pt idx="166">
                  <c:v>43</c:v>
                </c:pt>
                <c:pt idx="167">
                  <c:v>33</c:v>
                </c:pt>
                <c:pt idx="168">
                  <c:v>40</c:v>
                </c:pt>
                <c:pt idx="169">
                  <c:v>39</c:v>
                </c:pt>
                <c:pt idx="170">
                  <c:v>40</c:v>
                </c:pt>
                <c:pt idx="171">
                  <c:v>35</c:v>
                </c:pt>
                <c:pt idx="172">
                  <c:v>36</c:v>
                </c:pt>
                <c:pt idx="173">
                  <c:v>32</c:v>
                </c:pt>
                <c:pt idx="174">
                  <c:v>40</c:v>
                </c:pt>
                <c:pt idx="175">
                  <c:v>35</c:v>
                </c:pt>
                <c:pt idx="176">
                  <c:v>40</c:v>
                </c:pt>
                <c:pt idx="177">
                  <c:v>32</c:v>
                </c:pt>
                <c:pt idx="178">
                  <c:v>25</c:v>
                </c:pt>
                <c:pt idx="179">
                  <c:v>33</c:v>
                </c:pt>
                <c:pt idx="180">
                  <c:v>28</c:v>
                </c:pt>
                <c:pt idx="181">
                  <c:v>48</c:v>
                </c:pt>
                <c:pt idx="182">
                  <c:v>33</c:v>
                </c:pt>
                <c:pt idx="183">
                  <c:v>35</c:v>
                </c:pt>
                <c:pt idx="184">
                  <c:v>33</c:v>
                </c:pt>
                <c:pt idx="185">
                  <c:v>36</c:v>
                </c:pt>
                <c:pt idx="186">
                  <c:v>30</c:v>
                </c:pt>
                <c:pt idx="187">
                  <c:v>42</c:v>
                </c:pt>
                <c:pt idx="188">
                  <c:v>31</c:v>
                </c:pt>
                <c:pt idx="189">
                  <c:v>29</c:v>
                </c:pt>
                <c:pt idx="190">
                  <c:v>39</c:v>
                </c:pt>
                <c:pt idx="191">
                  <c:v>33</c:v>
                </c:pt>
                <c:pt idx="192">
                  <c:v>34</c:v>
                </c:pt>
                <c:pt idx="193">
                  <c:v>27</c:v>
                </c:pt>
                <c:pt idx="194">
                  <c:v>32</c:v>
                </c:pt>
                <c:pt idx="195">
                  <c:v>37</c:v>
                </c:pt>
                <c:pt idx="196">
                  <c:v>38</c:v>
                </c:pt>
                <c:pt idx="197">
                  <c:v>36</c:v>
                </c:pt>
                <c:pt idx="198">
                  <c:v>28</c:v>
                </c:pt>
                <c:pt idx="199">
                  <c:v>29</c:v>
                </c:pt>
                <c:pt idx="200">
                  <c:v>33</c:v>
                </c:pt>
                <c:pt idx="201">
                  <c:v>28</c:v>
                </c:pt>
                <c:pt idx="202">
                  <c:v>40</c:v>
                </c:pt>
                <c:pt idx="203">
                  <c:v>34</c:v>
                </c:pt>
                <c:pt idx="204">
                  <c:v>30</c:v>
                </c:pt>
                <c:pt idx="205">
                  <c:v>32</c:v>
                </c:pt>
                <c:pt idx="206">
                  <c:v>43</c:v>
                </c:pt>
                <c:pt idx="207">
                  <c:v>34</c:v>
                </c:pt>
                <c:pt idx="208">
                  <c:v>38</c:v>
                </c:pt>
                <c:pt idx="209">
                  <c:v>43</c:v>
                </c:pt>
                <c:pt idx="210">
                  <c:v>27</c:v>
                </c:pt>
                <c:pt idx="211">
                  <c:v>33</c:v>
                </c:pt>
                <c:pt idx="212">
                  <c:v>41</c:v>
                </c:pt>
                <c:pt idx="213">
                  <c:v>27</c:v>
                </c:pt>
                <c:pt idx="214">
                  <c:v>34</c:v>
                </c:pt>
                <c:pt idx="215">
                  <c:v>36</c:v>
                </c:pt>
                <c:pt idx="216">
                  <c:v>27</c:v>
                </c:pt>
                <c:pt idx="217">
                  <c:v>34</c:v>
                </c:pt>
                <c:pt idx="218">
                  <c:v>27</c:v>
                </c:pt>
                <c:pt idx="219">
                  <c:v>43</c:v>
                </c:pt>
                <c:pt idx="220">
                  <c:v>30</c:v>
                </c:pt>
                <c:pt idx="221">
                  <c:v>28</c:v>
                </c:pt>
                <c:pt idx="222">
                  <c:v>30</c:v>
                </c:pt>
                <c:pt idx="223">
                  <c:v>38</c:v>
                </c:pt>
                <c:pt idx="224">
                  <c:v>38</c:v>
                </c:pt>
                <c:pt idx="225">
                  <c:v>37</c:v>
                </c:pt>
                <c:pt idx="226">
                  <c:v>31</c:v>
                </c:pt>
                <c:pt idx="227">
                  <c:v>37</c:v>
                </c:pt>
                <c:pt idx="228">
                  <c:v>27</c:v>
                </c:pt>
                <c:pt idx="229">
                  <c:v>34</c:v>
                </c:pt>
                <c:pt idx="230">
                  <c:v>42</c:v>
                </c:pt>
                <c:pt idx="231">
                  <c:v>34</c:v>
                </c:pt>
                <c:pt idx="232">
                  <c:v>33</c:v>
                </c:pt>
                <c:pt idx="233">
                  <c:v>29</c:v>
                </c:pt>
                <c:pt idx="234">
                  <c:v>32</c:v>
                </c:pt>
                <c:pt idx="235">
                  <c:v>36</c:v>
                </c:pt>
                <c:pt idx="236">
                  <c:v>32</c:v>
                </c:pt>
                <c:pt idx="237">
                  <c:v>35</c:v>
                </c:pt>
                <c:pt idx="238">
                  <c:v>32</c:v>
                </c:pt>
                <c:pt idx="239">
                  <c:v>21</c:v>
                </c:pt>
                <c:pt idx="240">
                  <c:v>36</c:v>
                </c:pt>
                <c:pt idx="241">
                  <c:v>34</c:v>
                </c:pt>
                <c:pt idx="242">
                  <c:v>35</c:v>
                </c:pt>
                <c:pt idx="243">
                  <c:v>19</c:v>
                </c:pt>
                <c:pt idx="244">
                  <c:v>35</c:v>
                </c:pt>
                <c:pt idx="245">
                  <c:v>23</c:v>
                </c:pt>
                <c:pt idx="246">
                  <c:v>35</c:v>
                </c:pt>
                <c:pt idx="247">
                  <c:v>21</c:v>
                </c:pt>
                <c:pt idx="248">
                  <c:v>30</c:v>
                </c:pt>
                <c:pt idx="249">
                  <c:v>30</c:v>
                </c:pt>
                <c:pt idx="250">
                  <c:v>30</c:v>
                </c:pt>
                <c:pt idx="251">
                  <c:v>38</c:v>
                </c:pt>
                <c:pt idx="252">
                  <c:v>42</c:v>
                </c:pt>
                <c:pt idx="253">
                  <c:v>33</c:v>
                </c:pt>
                <c:pt idx="254">
                  <c:v>18</c:v>
                </c:pt>
                <c:pt idx="255">
                  <c:v>25</c:v>
                </c:pt>
                <c:pt idx="256">
                  <c:v>39</c:v>
                </c:pt>
                <c:pt idx="257">
                  <c:v>28</c:v>
                </c:pt>
                <c:pt idx="258">
                  <c:v>32</c:v>
                </c:pt>
                <c:pt idx="259">
                  <c:v>26</c:v>
                </c:pt>
                <c:pt idx="260">
                  <c:v>28</c:v>
                </c:pt>
                <c:pt idx="261">
                  <c:v>24</c:v>
                </c:pt>
                <c:pt idx="262">
                  <c:v>21</c:v>
                </c:pt>
                <c:pt idx="263">
                  <c:v>38</c:v>
                </c:pt>
                <c:pt idx="264">
                  <c:v>26</c:v>
                </c:pt>
                <c:pt idx="265">
                  <c:v>35</c:v>
                </c:pt>
                <c:pt idx="266">
                  <c:v>34</c:v>
                </c:pt>
                <c:pt idx="267">
                  <c:v>31</c:v>
                </c:pt>
                <c:pt idx="268">
                  <c:v>28</c:v>
                </c:pt>
                <c:pt idx="269">
                  <c:v>27</c:v>
                </c:pt>
                <c:pt idx="270">
                  <c:v>31</c:v>
                </c:pt>
                <c:pt idx="271">
                  <c:v>32</c:v>
                </c:pt>
                <c:pt idx="272">
                  <c:v>31</c:v>
                </c:pt>
                <c:pt idx="273">
                  <c:v>24</c:v>
                </c:pt>
                <c:pt idx="274">
                  <c:v>29</c:v>
                </c:pt>
                <c:pt idx="275">
                  <c:v>26</c:v>
                </c:pt>
                <c:pt idx="276">
                  <c:v>33</c:v>
                </c:pt>
                <c:pt idx="277">
                  <c:v>37</c:v>
                </c:pt>
                <c:pt idx="278">
                  <c:v>27</c:v>
                </c:pt>
                <c:pt idx="279">
                  <c:v>30</c:v>
                </c:pt>
                <c:pt idx="280">
                  <c:v>27</c:v>
                </c:pt>
                <c:pt idx="281">
                  <c:v>33</c:v>
                </c:pt>
                <c:pt idx="282">
                  <c:v>28</c:v>
                </c:pt>
                <c:pt idx="283">
                  <c:v>29</c:v>
                </c:pt>
                <c:pt idx="284">
                  <c:v>26</c:v>
                </c:pt>
                <c:pt idx="285">
                  <c:v>38</c:v>
                </c:pt>
                <c:pt idx="286">
                  <c:v>35</c:v>
                </c:pt>
                <c:pt idx="287">
                  <c:v>27</c:v>
                </c:pt>
                <c:pt idx="288">
                  <c:v>30</c:v>
                </c:pt>
                <c:pt idx="289">
                  <c:v>33</c:v>
                </c:pt>
                <c:pt idx="290">
                  <c:v>36</c:v>
                </c:pt>
                <c:pt idx="291">
                  <c:v>22</c:v>
                </c:pt>
                <c:pt idx="292">
                  <c:v>25</c:v>
                </c:pt>
                <c:pt idx="293">
                  <c:v>30</c:v>
                </c:pt>
                <c:pt idx="294">
                  <c:v>21</c:v>
                </c:pt>
                <c:pt idx="295">
                  <c:v>30</c:v>
                </c:pt>
                <c:pt idx="296">
                  <c:v>31</c:v>
                </c:pt>
                <c:pt idx="297">
                  <c:v>22</c:v>
                </c:pt>
                <c:pt idx="298">
                  <c:v>17</c:v>
                </c:pt>
                <c:pt idx="299">
                  <c:v>34</c:v>
                </c:pt>
                <c:pt idx="300">
                  <c:v>25</c:v>
                </c:pt>
                <c:pt idx="301">
                  <c:v>24</c:v>
                </c:pt>
                <c:pt idx="302">
                  <c:v>29</c:v>
                </c:pt>
                <c:pt idx="303">
                  <c:v>34</c:v>
                </c:pt>
                <c:pt idx="304">
                  <c:v>29</c:v>
                </c:pt>
                <c:pt idx="305">
                  <c:v>21</c:v>
                </c:pt>
                <c:pt idx="306">
                  <c:v>26</c:v>
                </c:pt>
                <c:pt idx="307">
                  <c:v>30</c:v>
                </c:pt>
                <c:pt idx="308">
                  <c:v>29</c:v>
                </c:pt>
                <c:pt idx="309">
                  <c:v>29</c:v>
                </c:pt>
                <c:pt idx="310">
                  <c:v>29</c:v>
                </c:pt>
                <c:pt idx="311">
                  <c:v>25</c:v>
                </c:pt>
                <c:pt idx="312">
                  <c:v>28</c:v>
                </c:pt>
                <c:pt idx="313">
                  <c:v>30</c:v>
                </c:pt>
                <c:pt idx="314">
                  <c:v>28</c:v>
                </c:pt>
                <c:pt idx="315">
                  <c:v>26</c:v>
                </c:pt>
                <c:pt idx="316">
                  <c:v>30</c:v>
                </c:pt>
                <c:pt idx="317">
                  <c:v>18</c:v>
                </c:pt>
                <c:pt idx="318">
                  <c:v>19</c:v>
                </c:pt>
                <c:pt idx="319">
                  <c:v>32</c:v>
                </c:pt>
                <c:pt idx="320">
                  <c:v>30</c:v>
                </c:pt>
                <c:pt idx="321">
                  <c:v>20</c:v>
                </c:pt>
                <c:pt idx="322">
                  <c:v>25</c:v>
                </c:pt>
                <c:pt idx="323">
                  <c:v>34</c:v>
                </c:pt>
                <c:pt idx="324">
                  <c:v>23</c:v>
                </c:pt>
                <c:pt idx="325">
                  <c:v>24</c:v>
                </c:pt>
                <c:pt idx="326">
                  <c:v>20</c:v>
                </c:pt>
                <c:pt idx="327">
                  <c:v>23</c:v>
                </c:pt>
                <c:pt idx="328">
                  <c:v>22</c:v>
                </c:pt>
                <c:pt idx="329">
                  <c:v>28</c:v>
                </c:pt>
                <c:pt idx="330">
                  <c:v>26</c:v>
                </c:pt>
                <c:pt idx="331">
                  <c:v>35</c:v>
                </c:pt>
                <c:pt idx="332">
                  <c:v>27</c:v>
                </c:pt>
                <c:pt idx="333">
                  <c:v>21</c:v>
                </c:pt>
                <c:pt idx="334">
                  <c:v>30</c:v>
                </c:pt>
                <c:pt idx="335">
                  <c:v>23</c:v>
                </c:pt>
                <c:pt idx="336">
                  <c:v>29</c:v>
                </c:pt>
                <c:pt idx="337">
                  <c:v>20</c:v>
                </c:pt>
                <c:pt idx="338">
                  <c:v>23</c:v>
                </c:pt>
                <c:pt idx="339">
                  <c:v>24</c:v>
                </c:pt>
                <c:pt idx="340">
                  <c:v>33</c:v>
                </c:pt>
                <c:pt idx="341">
                  <c:v>23</c:v>
                </c:pt>
                <c:pt idx="342">
                  <c:v>36</c:v>
                </c:pt>
                <c:pt idx="343">
                  <c:v>22</c:v>
                </c:pt>
                <c:pt idx="344">
                  <c:v>27</c:v>
                </c:pt>
                <c:pt idx="345">
                  <c:v>33</c:v>
                </c:pt>
                <c:pt idx="346">
                  <c:v>23</c:v>
                </c:pt>
                <c:pt idx="347">
                  <c:v>22</c:v>
                </c:pt>
                <c:pt idx="348">
                  <c:v>25</c:v>
                </c:pt>
                <c:pt idx="349">
                  <c:v>28</c:v>
                </c:pt>
                <c:pt idx="350">
                  <c:v>15</c:v>
                </c:pt>
                <c:pt idx="351">
                  <c:v>31</c:v>
                </c:pt>
                <c:pt idx="352">
                  <c:v>19</c:v>
                </c:pt>
                <c:pt idx="353">
                  <c:v>34</c:v>
                </c:pt>
                <c:pt idx="354">
                  <c:v>22</c:v>
                </c:pt>
                <c:pt idx="355">
                  <c:v>23</c:v>
                </c:pt>
                <c:pt idx="356">
                  <c:v>20</c:v>
                </c:pt>
                <c:pt idx="357">
                  <c:v>27</c:v>
                </c:pt>
                <c:pt idx="358">
                  <c:v>26</c:v>
                </c:pt>
                <c:pt idx="359">
                  <c:v>25</c:v>
                </c:pt>
                <c:pt idx="360">
                  <c:v>21</c:v>
                </c:pt>
                <c:pt idx="361">
                  <c:v>24</c:v>
                </c:pt>
                <c:pt idx="362">
                  <c:v>22</c:v>
                </c:pt>
                <c:pt idx="363">
                  <c:v>29</c:v>
                </c:pt>
                <c:pt idx="364">
                  <c:v>20</c:v>
                </c:pt>
                <c:pt idx="365">
                  <c:v>28</c:v>
                </c:pt>
                <c:pt idx="366">
                  <c:v>21</c:v>
                </c:pt>
                <c:pt idx="367">
                  <c:v>26</c:v>
                </c:pt>
                <c:pt idx="368">
                  <c:v>24</c:v>
                </c:pt>
                <c:pt idx="369">
                  <c:v>13</c:v>
                </c:pt>
                <c:pt idx="370">
                  <c:v>29</c:v>
                </c:pt>
                <c:pt idx="371">
                  <c:v>27</c:v>
                </c:pt>
                <c:pt idx="372">
                  <c:v>17</c:v>
                </c:pt>
                <c:pt idx="373">
                  <c:v>25</c:v>
                </c:pt>
                <c:pt idx="374">
                  <c:v>26</c:v>
                </c:pt>
                <c:pt idx="375">
                  <c:v>24</c:v>
                </c:pt>
                <c:pt idx="376">
                  <c:v>29</c:v>
                </c:pt>
                <c:pt idx="377">
                  <c:v>35</c:v>
                </c:pt>
                <c:pt idx="378">
                  <c:v>29</c:v>
                </c:pt>
                <c:pt idx="379">
                  <c:v>23</c:v>
                </c:pt>
                <c:pt idx="380">
                  <c:v>29</c:v>
                </c:pt>
                <c:pt idx="381">
                  <c:v>22</c:v>
                </c:pt>
                <c:pt idx="382">
                  <c:v>15</c:v>
                </c:pt>
                <c:pt idx="383">
                  <c:v>29</c:v>
                </c:pt>
                <c:pt idx="384">
                  <c:v>18</c:v>
                </c:pt>
                <c:pt idx="385">
                  <c:v>32</c:v>
                </c:pt>
                <c:pt idx="386">
                  <c:v>22</c:v>
                </c:pt>
                <c:pt idx="387">
                  <c:v>13</c:v>
                </c:pt>
                <c:pt idx="388">
                  <c:v>23</c:v>
                </c:pt>
                <c:pt idx="389">
                  <c:v>19</c:v>
                </c:pt>
                <c:pt idx="390">
                  <c:v>26</c:v>
                </c:pt>
                <c:pt idx="391">
                  <c:v>24</c:v>
                </c:pt>
                <c:pt idx="392">
                  <c:v>33</c:v>
                </c:pt>
                <c:pt idx="393">
                  <c:v>29</c:v>
                </c:pt>
                <c:pt idx="394">
                  <c:v>23</c:v>
                </c:pt>
                <c:pt idx="395">
                  <c:v>28</c:v>
                </c:pt>
                <c:pt idx="396">
                  <c:v>22</c:v>
                </c:pt>
                <c:pt idx="397">
                  <c:v>22</c:v>
                </c:pt>
                <c:pt idx="398">
                  <c:v>19</c:v>
                </c:pt>
                <c:pt idx="399">
                  <c:v>24</c:v>
                </c:pt>
                <c:pt idx="400">
                  <c:v>23</c:v>
                </c:pt>
                <c:pt idx="401">
                  <c:v>24</c:v>
                </c:pt>
                <c:pt idx="402">
                  <c:v>24</c:v>
                </c:pt>
                <c:pt idx="403">
                  <c:v>23</c:v>
                </c:pt>
                <c:pt idx="404">
                  <c:v>15</c:v>
                </c:pt>
                <c:pt idx="405">
                  <c:v>24</c:v>
                </c:pt>
                <c:pt idx="406">
                  <c:v>18</c:v>
                </c:pt>
                <c:pt idx="407">
                  <c:v>24</c:v>
                </c:pt>
                <c:pt idx="408">
                  <c:v>14</c:v>
                </c:pt>
                <c:pt idx="409">
                  <c:v>27</c:v>
                </c:pt>
                <c:pt idx="410">
                  <c:v>29</c:v>
                </c:pt>
                <c:pt idx="411">
                  <c:v>16</c:v>
                </c:pt>
                <c:pt idx="412">
                  <c:v>31</c:v>
                </c:pt>
                <c:pt idx="413">
                  <c:v>22</c:v>
                </c:pt>
                <c:pt idx="414">
                  <c:v>28</c:v>
                </c:pt>
                <c:pt idx="415">
                  <c:v>21</c:v>
                </c:pt>
                <c:pt idx="416">
                  <c:v>26</c:v>
                </c:pt>
                <c:pt idx="417">
                  <c:v>13</c:v>
                </c:pt>
                <c:pt idx="418">
                  <c:v>19</c:v>
                </c:pt>
                <c:pt idx="419">
                  <c:v>26</c:v>
                </c:pt>
                <c:pt idx="420">
                  <c:v>26</c:v>
                </c:pt>
                <c:pt idx="421">
                  <c:v>14</c:v>
                </c:pt>
                <c:pt idx="422">
                  <c:v>22</c:v>
                </c:pt>
                <c:pt idx="423">
                  <c:v>23</c:v>
                </c:pt>
                <c:pt idx="424">
                  <c:v>16</c:v>
                </c:pt>
                <c:pt idx="425">
                  <c:v>15</c:v>
                </c:pt>
                <c:pt idx="426">
                  <c:v>21</c:v>
                </c:pt>
                <c:pt idx="427">
                  <c:v>17</c:v>
                </c:pt>
                <c:pt idx="428">
                  <c:v>17</c:v>
                </c:pt>
                <c:pt idx="429">
                  <c:v>26</c:v>
                </c:pt>
                <c:pt idx="430">
                  <c:v>23</c:v>
                </c:pt>
                <c:pt idx="431">
                  <c:v>15</c:v>
                </c:pt>
                <c:pt idx="432">
                  <c:v>19</c:v>
                </c:pt>
                <c:pt idx="433">
                  <c:v>22</c:v>
                </c:pt>
                <c:pt idx="434">
                  <c:v>26</c:v>
                </c:pt>
                <c:pt idx="435">
                  <c:v>22</c:v>
                </c:pt>
                <c:pt idx="436">
                  <c:v>21</c:v>
                </c:pt>
                <c:pt idx="437">
                  <c:v>22</c:v>
                </c:pt>
                <c:pt idx="438">
                  <c:v>25</c:v>
                </c:pt>
                <c:pt idx="439">
                  <c:v>19</c:v>
                </c:pt>
                <c:pt idx="440">
                  <c:v>20</c:v>
                </c:pt>
                <c:pt idx="441">
                  <c:v>16</c:v>
                </c:pt>
                <c:pt idx="442">
                  <c:v>34</c:v>
                </c:pt>
                <c:pt idx="443">
                  <c:v>20</c:v>
                </c:pt>
                <c:pt idx="444">
                  <c:v>19</c:v>
                </c:pt>
                <c:pt idx="445">
                  <c:v>19</c:v>
                </c:pt>
                <c:pt idx="446">
                  <c:v>22</c:v>
                </c:pt>
                <c:pt idx="447">
                  <c:v>23</c:v>
                </c:pt>
                <c:pt idx="448">
                  <c:v>21</c:v>
                </c:pt>
                <c:pt idx="449">
                  <c:v>21</c:v>
                </c:pt>
                <c:pt idx="450">
                  <c:v>17</c:v>
                </c:pt>
                <c:pt idx="451">
                  <c:v>20</c:v>
                </c:pt>
                <c:pt idx="452">
                  <c:v>16</c:v>
                </c:pt>
                <c:pt idx="453">
                  <c:v>21</c:v>
                </c:pt>
                <c:pt idx="454">
                  <c:v>31</c:v>
                </c:pt>
                <c:pt idx="455">
                  <c:v>21</c:v>
                </c:pt>
                <c:pt idx="456">
                  <c:v>19</c:v>
                </c:pt>
                <c:pt idx="457">
                  <c:v>19</c:v>
                </c:pt>
                <c:pt idx="458">
                  <c:v>21</c:v>
                </c:pt>
                <c:pt idx="459">
                  <c:v>16</c:v>
                </c:pt>
                <c:pt idx="460">
                  <c:v>31</c:v>
                </c:pt>
                <c:pt idx="461">
                  <c:v>26</c:v>
                </c:pt>
                <c:pt idx="462">
                  <c:v>26</c:v>
                </c:pt>
                <c:pt idx="463">
                  <c:v>21</c:v>
                </c:pt>
                <c:pt idx="464">
                  <c:v>23</c:v>
                </c:pt>
                <c:pt idx="465">
                  <c:v>21</c:v>
                </c:pt>
                <c:pt idx="466">
                  <c:v>22</c:v>
                </c:pt>
                <c:pt idx="467">
                  <c:v>13</c:v>
                </c:pt>
                <c:pt idx="468">
                  <c:v>18</c:v>
                </c:pt>
                <c:pt idx="469">
                  <c:v>25</c:v>
                </c:pt>
                <c:pt idx="470">
                  <c:v>23</c:v>
                </c:pt>
                <c:pt idx="471">
                  <c:v>31</c:v>
                </c:pt>
                <c:pt idx="472">
                  <c:v>23</c:v>
                </c:pt>
                <c:pt idx="473">
                  <c:v>22</c:v>
                </c:pt>
                <c:pt idx="474">
                  <c:v>21</c:v>
                </c:pt>
                <c:pt idx="475">
                  <c:v>23</c:v>
                </c:pt>
                <c:pt idx="476">
                  <c:v>23</c:v>
                </c:pt>
                <c:pt idx="477">
                  <c:v>30</c:v>
                </c:pt>
                <c:pt idx="478">
                  <c:v>27</c:v>
                </c:pt>
                <c:pt idx="479">
                  <c:v>24</c:v>
                </c:pt>
                <c:pt idx="480">
                  <c:v>26</c:v>
                </c:pt>
                <c:pt idx="481">
                  <c:v>31</c:v>
                </c:pt>
                <c:pt idx="482">
                  <c:v>24</c:v>
                </c:pt>
                <c:pt idx="483">
                  <c:v>24</c:v>
                </c:pt>
                <c:pt idx="484">
                  <c:v>20</c:v>
                </c:pt>
                <c:pt idx="485">
                  <c:v>26</c:v>
                </c:pt>
                <c:pt idx="486">
                  <c:v>28</c:v>
                </c:pt>
                <c:pt idx="487">
                  <c:v>26</c:v>
                </c:pt>
                <c:pt idx="488">
                  <c:v>22</c:v>
                </c:pt>
                <c:pt idx="489">
                  <c:v>23</c:v>
                </c:pt>
                <c:pt idx="490">
                  <c:v>25</c:v>
                </c:pt>
                <c:pt idx="491">
                  <c:v>23</c:v>
                </c:pt>
                <c:pt idx="492">
                  <c:v>23</c:v>
                </c:pt>
                <c:pt idx="493">
                  <c:v>29</c:v>
                </c:pt>
                <c:pt idx="494">
                  <c:v>29</c:v>
                </c:pt>
                <c:pt idx="495">
                  <c:v>17</c:v>
                </c:pt>
                <c:pt idx="496">
                  <c:v>28</c:v>
                </c:pt>
                <c:pt idx="497">
                  <c:v>22</c:v>
                </c:pt>
                <c:pt idx="498">
                  <c:v>19</c:v>
                </c:pt>
                <c:pt idx="499">
                  <c:v>23</c:v>
                </c:pt>
                <c:pt idx="500">
                  <c:v>17</c:v>
                </c:pt>
                <c:pt idx="501">
                  <c:v>24</c:v>
                </c:pt>
                <c:pt idx="502">
                  <c:v>27</c:v>
                </c:pt>
                <c:pt idx="503">
                  <c:v>28</c:v>
                </c:pt>
                <c:pt idx="504">
                  <c:v>30</c:v>
                </c:pt>
                <c:pt idx="505">
                  <c:v>28</c:v>
                </c:pt>
                <c:pt idx="506">
                  <c:v>39</c:v>
                </c:pt>
                <c:pt idx="507">
                  <c:v>30</c:v>
                </c:pt>
                <c:pt idx="508">
                  <c:v>24</c:v>
                </c:pt>
                <c:pt idx="509">
                  <c:v>35</c:v>
                </c:pt>
                <c:pt idx="510">
                  <c:v>32</c:v>
                </c:pt>
                <c:pt idx="511">
                  <c:v>47</c:v>
                </c:pt>
                <c:pt idx="512">
                  <c:v>24</c:v>
                </c:pt>
                <c:pt idx="513">
                  <c:v>26</c:v>
                </c:pt>
                <c:pt idx="514">
                  <c:v>29</c:v>
                </c:pt>
                <c:pt idx="515">
                  <c:v>33</c:v>
                </c:pt>
                <c:pt idx="516">
                  <c:v>25</c:v>
                </c:pt>
                <c:pt idx="517">
                  <c:v>31</c:v>
                </c:pt>
                <c:pt idx="518">
                  <c:v>29</c:v>
                </c:pt>
                <c:pt idx="519">
                  <c:v>26</c:v>
                </c:pt>
                <c:pt idx="520">
                  <c:v>26</c:v>
                </c:pt>
                <c:pt idx="521">
                  <c:v>27</c:v>
                </c:pt>
                <c:pt idx="522">
                  <c:v>25</c:v>
                </c:pt>
                <c:pt idx="523">
                  <c:v>26</c:v>
                </c:pt>
                <c:pt idx="524">
                  <c:v>21</c:v>
                </c:pt>
                <c:pt idx="525">
                  <c:v>20</c:v>
                </c:pt>
                <c:pt idx="526">
                  <c:v>18</c:v>
                </c:pt>
                <c:pt idx="527">
                  <c:v>24</c:v>
                </c:pt>
                <c:pt idx="528">
                  <c:v>24</c:v>
                </c:pt>
                <c:pt idx="529">
                  <c:v>22</c:v>
                </c:pt>
                <c:pt idx="530">
                  <c:v>15</c:v>
                </c:pt>
                <c:pt idx="531">
                  <c:v>26</c:v>
                </c:pt>
                <c:pt idx="532">
                  <c:v>25</c:v>
                </c:pt>
                <c:pt idx="533">
                  <c:v>16</c:v>
                </c:pt>
                <c:pt idx="534">
                  <c:v>21</c:v>
                </c:pt>
                <c:pt idx="535">
                  <c:v>19</c:v>
                </c:pt>
                <c:pt idx="536">
                  <c:v>9</c:v>
                </c:pt>
                <c:pt idx="537">
                  <c:v>23</c:v>
                </c:pt>
                <c:pt idx="538">
                  <c:v>24</c:v>
                </c:pt>
                <c:pt idx="539">
                  <c:v>18</c:v>
                </c:pt>
                <c:pt idx="540">
                  <c:v>19</c:v>
                </c:pt>
                <c:pt idx="541">
                  <c:v>19</c:v>
                </c:pt>
                <c:pt idx="542">
                  <c:v>18</c:v>
                </c:pt>
                <c:pt idx="543">
                  <c:v>21</c:v>
                </c:pt>
                <c:pt idx="544">
                  <c:v>23</c:v>
                </c:pt>
                <c:pt idx="545">
                  <c:v>20</c:v>
                </c:pt>
                <c:pt idx="546">
                  <c:v>17</c:v>
                </c:pt>
                <c:pt idx="547">
                  <c:v>16</c:v>
                </c:pt>
                <c:pt idx="548">
                  <c:v>11</c:v>
                </c:pt>
                <c:pt idx="549">
                  <c:v>23</c:v>
                </c:pt>
                <c:pt idx="550">
                  <c:v>16</c:v>
                </c:pt>
                <c:pt idx="551">
                  <c:v>16</c:v>
                </c:pt>
                <c:pt idx="552">
                  <c:v>16</c:v>
                </c:pt>
                <c:pt idx="553">
                  <c:v>24</c:v>
                </c:pt>
                <c:pt idx="554">
                  <c:v>24</c:v>
                </c:pt>
                <c:pt idx="555">
                  <c:v>20</c:v>
                </c:pt>
                <c:pt idx="556">
                  <c:v>13</c:v>
                </c:pt>
                <c:pt idx="557">
                  <c:v>15</c:v>
                </c:pt>
                <c:pt idx="558">
                  <c:v>22</c:v>
                </c:pt>
                <c:pt idx="559">
                  <c:v>21</c:v>
                </c:pt>
                <c:pt idx="560">
                  <c:v>18</c:v>
                </c:pt>
                <c:pt idx="561">
                  <c:v>16</c:v>
                </c:pt>
                <c:pt idx="562">
                  <c:v>21</c:v>
                </c:pt>
                <c:pt idx="563">
                  <c:v>17</c:v>
                </c:pt>
                <c:pt idx="564">
                  <c:v>21</c:v>
                </c:pt>
                <c:pt idx="565">
                  <c:v>20</c:v>
                </c:pt>
                <c:pt idx="566">
                  <c:v>21</c:v>
                </c:pt>
                <c:pt idx="567">
                  <c:v>21</c:v>
                </c:pt>
                <c:pt idx="568">
                  <c:v>28</c:v>
                </c:pt>
                <c:pt idx="569">
                  <c:v>19</c:v>
                </c:pt>
                <c:pt idx="570">
                  <c:v>20</c:v>
                </c:pt>
                <c:pt idx="571">
                  <c:v>24</c:v>
                </c:pt>
                <c:pt idx="572">
                  <c:v>25</c:v>
                </c:pt>
                <c:pt idx="573">
                  <c:v>16</c:v>
                </c:pt>
                <c:pt idx="574">
                  <c:v>21</c:v>
                </c:pt>
                <c:pt idx="575">
                  <c:v>19</c:v>
                </c:pt>
                <c:pt idx="576">
                  <c:v>20</c:v>
                </c:pt>
                <c:pt idx="577">
                  <c:v>13</c:v>
                </c:pt>
                <c:pt idx="578">
                  <c:v>12</c:v>
                </c:pt>
                <c:pt idx="579">
                  <c:v>18</c:v>
                </c:pt>
                <c:pt idx="580">
                  <c:v>19</c:v>
                </c:pt>
                <c:pt idx="581">
                  <c:v>16</c:v>
                </c:pt>
                <c:pt idx="582">
                  <c:v>26</c:v>
                </c:pt>
                <c:pt idx="583">
                  <c:v>20</c:v>
                </c:pt>
                <c:pt idx="584">
                  <c:v>17</c:v>
                </c:pt>
                <c:pt idx="585">
                  <c:v>15</c:v>
                </c:pt>
                <c:pt idx="586">
                  <c:v>16</c:v>
                </c:pt>
                <c:pt idx="587">
                  <c:v>28</c:v>
                </c:pt>
                <c:pt idx="588">
                  <c:v>18</c:v>
                </c:pt>
                <c:pt idx="589">
                  <c:v>22</c:v>
                </c:pt>
                <c:pt idx="590">
                  <c:v>24</c:v>
                </c:pt>
                <c:pt idx="591">
                  <c:v>25</c:v>
                </c:pt>
                <c:pt idx="592">
                  <c:v>20</c:v>
                </c:pt>
                <c:pt idx="593">
                  <c:v>24</c:v>
                </c:pt>
                <c:pt idx="594">
                  <c:v>23</c:v>
                </c:pt>
                <c:pt idx="595">
                  <c:v>21</c:v>
                </c:pt>
                <c:pt idx="596">
                  <c:v>19</c:v>
                </c:pt>
                <c:pt idx="597">
                  <c:v>12</c:v>
                </c:pt>
                <c:pt idx="598">
                  <c:v>21</c:v>
                </c:pt>
                <c:pt idx="599">
                  <c:v>16</c:v>
                </c:pt>
                <c:pt idx="600">
                  <c:v>25</c:v>
                </c:pt>
                <c:pt idx="601">
                  <c:v>18</c:v>
                </c:pt>
                <c:pt idx="602">
                  <c:v>18</c:v>
                </c:pt>
                <c:pt idx="603">
                  <c:v>25</c:v>
                </c:pt>
                <c:pt idx="604">
                  <c:v>35</c:v>
                </c:pt>
                <c:pt idx="605">
                  <c:v>33</c:v>
                </c:pt>
                <c:pt idx="606">
                  <c:v>28</c:v>
                </c:pt>
                <c:pt idx="607">
                  <c:v>28</c:v>
                </c:pt>
                <c:pt idx="608">
                  <c:v>41</c:v>
                </c:pt>
                <c:pt idx="609">
                  <c:v>29</c:v>
                </c:pt>
                <c:pt idx="610">
                  <c:v>34</c:v>
                </c:pt>
                <c:pt idx="611">
                  <c:v>36</c:v>
                </c:pt>
                <c:pt idx="612">
                  <c:v>27</c:v>
                </c:pt>
                <c:pt idx="613">
                  <c:v>35</c:v>
                </c:pt>
                <c:pt idx="614">
                  <c:v>32</c:v>
                </c:pt>
                <c:pt idx="615">
                  <c:v>46</c:v>
                </c:pt>
                <c:pt idx="616">
                  <c:v>45</c:v>
                </c:pt>
                <c:pt idx="617">
                  <c:v>43</c:v>
                </c:pt>
                <c:pt idx="618">
                  <c:v>36</c:v>
                </c:pt>
                <c:pt idx="619">
                  <c:v>47</c:v>
                </c:pt>
                <c:pt idx="620">
                  <c:v>42</c:v>
                </c:pt>
                <c:pt idx="621">
                  <c:v>48</c:v>
                </c:pt>
                <c:pt idx="622">
                  <c:v>49</c:v>
                </c:pt>
                <c:pt idx="623">
                  <c:v>49</c:v>
                </c:pt>
                <c:pt idx="624">
                  <c:v>39</c:v>
                </c:pt>
                <c:pt idx="625">
                  <c:v>32</c:v>
                </c:pt>
                <c:pt idx="626">
                  <c:v>32</c:v>
                </c:pt>
                <c:pt idx="627">
                  <c:v>38</c:v>
                </c:pt>
                <c:pt idx="628">
                  <c:v>25</c:v>
                </c:pt>
                <c:pt idx="629">
                  <c:v>32</c:v>
                </c:pt>
                <c:pt idx="630">
                  <c:v>25</c:v>
                </c:pt>
                <c:pt idx="631">
                  <c:v>25</c:v>
                </c:pt>
                <c:pt idx="632">
                  <c:v>26</c:v>
                </c:pt>
                <c:pt idx="633">
                  <c:v>29</c:v>
                </c:pt>
                <c:pt idx="634">
                  <c:v>25</c:v>
                </c:pt>
                <c:pt idx="635">
                  <c:v>20</c:v>
                </c:pt>
                <c:pt idx="636">
                  <c:v>26</c:v>
                </c:pt>
                <c:pt idx="637">
                  <c:v>19</c:v>
                </c:pt>
                <c:pt idx="638">
                  <c:v>19</c:v>
                </c:pt>
                <c:pt idx="639">
                  <c:v>20</c:v>
                </c:pt>
                <c:pt idx="640">
                  <c:v>15</c:v>
                </c:pt>
                <c:pt idx="641">
                  <c:v>19</c:v>
                </c:pt>
                <c:pt idx="642">
                  <c:v>17</c:v>
                </c:pt>
                <c:pt idx="643">
                  <c:v>18</c:v>
                </c:pt>
                <c:pt idx="644">
                  <c:v>21</c:v>
                </c:pt>
                <c:pt idx="645">
                  <c:v>9</c:v>
                </c:pt>
                <c:pt idx="646">
                  <c:v>22</c:v>
                </c:pt>
                <c:pt idx="647">
                  <c:v>20</c:v>
                </c:pt>
                <c:pt idx="648">
                  <c:v>21</c:v>
                </c:pt>
                <c:pt idx="649">
                  <c:v>19</c:v>
                </c:pt>
                <c:pt idx="650">
                  <c:v>19</c:v>
                </c:pt>
                <c:pt idx="651">
                  <c:v>18</c:v>
                </c:pt>
                <c:pt idx="652">
                  <c:v>22</c:v>
                </c:pt>
                <c:pt idx="653">
                  <c:v>16</c:v>
                </c:pt>
                <c:pt idx="654">
                  <c:v>10</c:v>
                </c:pt>
                <c:pt idx="655">
                  <c:v>12</c:v>
                </c:pt>
                <c:pt idx="656">
                  <c:v>10</c:v>
                </c:pt>
                <c:pt idx="657">
                  <c:v>15</c:v>
                </c:pt>
                <c:pt idx="658">
                  <c:v>19</c:v>
                </c:pt>
                <c:pt idx="659">
                  <c:v>17</c:v>
                </c:pt>
                <c:pt idx="660">
                  <c:v>7</c:v>
                </c:pt>
                <c:pt idx="661">
                  <c:v>11</c:v>
                </c:pt>
                <c:pt idx="662">
                  <c:v>14</c:v>
                </c:pt>
                <c:pt idx="663">
                  <c:v>16</c:v>
                </c:pt>
                <c:pt idx="664">
                  <c:v>21</c:v>
                </c:pt>
                <c:pt idx="665">
                  <c:v>21</c:v>
                </c:pt>
                <c:pt idx="666">
                  <c:v>17</c:v>
                </c:pt>
                <c:pt idx="667">
                  <c:v>24</c:v>
                </c:pt>
                <c:pt idx="668">
                  <c:v>17</c:v>
                </c:pt>
                <c:pt idx="669">
                  <c:v>19</c:v>
                </c:pt>
                <c:pt idx="670">
                  <c:v>18</c:v>
                </c:pt>
                <c:pt idx="671">
                  <c:v>22</c:v>
                </c:pt>
                <c:pt idx="672">
                  <c:v>18</c:v>
                </c:pt>
                <c:pt idx="673">
                  <c:v>17</c:v>
                </c:pt>
                <c:pt idx="674">
                  <c:v>15</c:v>
                </c:pt>
                <c:pt idx="675">
                  <c:v>19</c:v>
                </c:pt>
                <c:pt idx="676">
                  <c:v>16</c:v>
                </c:pt>
                <c:pt idx="677">
                  <c:v>19</c:v>
                </c:pt>
                <c:pt idx="678">
                  <c:v>15</c:v>
                </c:pt>
                <c:pt idx="679">
                  <c:v>18</c:v>
                </c:pt>
                <c:pt idx="680">
                  <c:v>24</c:v>
                </c:pt>
                <c:pt idx="681">
                  <c:v>16</c:v>
                </c:pt>
                <c:pt idx="682">
                  <c:v>11</c:v>
                </c:pt>
                <c:pt idx="683">
                  <c:v>18</c:v>
                </c:pt>
                <c:pt idx="684">
                  <c:v>19</c:v>
                </c:pt>
                <c:pt idx="685">
                  <c:v>13</c:v>
                </c:pt>
                <c:pt idx="686">
                  <c:v>13</c:v>
                </c:pt>
                <c:pt idx="687">
                  <c:v>13</c:v>
                </c:pt>
                <c:pt idx="688">
                  <c:v>23</c:v>
                </c:pt>
                <c:pt idx="689">
                  <c:v>13</c:v>
                </c:pt>
                <c:pt idx="690">
                  <c:v>26</c:v>
                </c:pt>
                <c:pt idx="691">
                  <c:v>15</c:v>
                </c:pt>
                <c:pt idx="692">
                  <c:v>21</c:v>
                </c:pt>
                <c:pt idx="693">
                  <c:v>19</c:v>
                </c:pt>
                <c:pt idx="694">
                  <c:v>16</c:v>
                </c:pt>
                <c:pt idx="695">
                  <c:v>13</c:v>
                </c:pt>
                <c:pt idx="696">
                  <c:v>15</c:v>
                </c:pt>
                <c:pt idx="697">
                  <c:v>20</c:v>
                </c:pt>
                <c:pt idx="698">
                  <c:v>7</c:v>
                </c:pt>
                <c:pt idx="699">
                  <c:v>15</c:v>
                </c:pt>
                <c:pt idx="700">
                  <c:v>23</c:v>
                </c:pt>
                <c:pt idx="701">
                  <c:v>15</c:v>
                </c:pt>
                <c:pt idx="702">
                  <c:v>17</c:v>
                </c:pt>
                <c:pt idx="703">
                  <c:v>19</c:v>
                </c:pt>
                <c:pt idx="704">
                  <c:v>14</c:v>
                </c:pt>
                <c:pt idx="705">
                  <c:v>18</c:v>
                </c:pt>
                <c:pt idx="706">
                  <c:v>16</c:v>
                </c:pt>
                <c:pt idx="707">
                  <c:v>16</c:v>
                </c:pt>
                <c:pt idx="708">
                  <c:v>18</c:v>
                </c:pt>
                <c:pt idx="709">
                  <c:v>20</c:v>
                </c:pt>
                <c:pt idx="710">
                  <c:v>13</c:v>
                </c:pt>
                <c:pt idx="711">
                  <c:v>21</c:v>
                </c:pt>
                <c:pt idx="712">
                  <c:v>16</c:v>
                </c:pt>
                <c:pt idx="713">
                  <c:v>17</c:v>
                </c:pt>
                <c:pt idx="714">
                  <c:v>10</c:v>
                </c:pt>
                <c:pt idx="715">
                  <c:v>13</c:v>
                </c:pt>
                <c:pt idx="716">
                  <c:v>15</c:v>
                </c:pt>
                <c:pt idx="717">
                  <c:v>20</c:v>
                </c:pt>
                <c:pt idx="718">
                  <c:v>16</c:v>
                </c:pt>
                <c:pt idx="719">
                  <c:v>18</c:v>
                </c:pt>
                <c:pt idx="720">
                  <c:v>14</c:v>
                </c:pt>
                <c:pt idx="721">
                  <c:v>14</c:v>
                </c:pt>
                <c:pt idx="722">
                  <c:v>8</c:v>
                </c:pt>
                <c:pt idx="723">
                  <c:v>12</c:v>
                </c:pt>
                <c:pt idx="724">
                  <c:v>23</c:v>
                </c:pt>
                <c:pt idx="725">
                  <c:v>20</c:v>
                </c:pt>
                <c:pt idx="726">
                  <c:v>12</c:v>
                </c:pt>
                <c:pt idx="727">
                  <c:v>16</c:v>
                </c:pt>
                <c:pt idx="728">
                  <c:v>13</c:v>
                </c:pt>
                <c:pt idx="729">
                  <c:v>13</c:v>
                </c:pt>
                <c:pt idx="730">
                  <c:v>17</c:v>
                </c:pt>
                <c:pt idx="731">
                  <c:v>15</c:v>
                </c:pt>
                <c:pt idx="732">
                  <c:v>13</c:v>
                </c:pt>
                <c:pt idx="733">
                  <c:v>11</c:v>
                </c:pt>
                <c:pt idx="734">
                  <c:v>17</c:v>
                </c:pt>
                <c:pt idx="735">
                  <c:v>23</c:v>
                </c:pt>
                <c:pt idx="736">
                  <c:v>17</c:v>
                </c:pt>
                <c:pt idx="737">
                  <c:v>11</c:v>
                </c:pt>
                <c:pt idx="738">
                  <c:v>12</c:v>
                </c:pt>
                <c:pt idx="739">
                  <c:v>17</c:v>
                </c:pt>
                <c:pt idx="740">
                  <c:v>22</c:v>
                </c:pt>
                <c:pt idx="741">
                  <c:v>18</c:v>
                </c:pt>
                <c:pt idx="742">
                  <c:v>13</c:v>
                </c:pt>
                <c:pt idx="743">
                  <c:v>8</c:v>
                </c:pt>
                <c:pt idx="744">
                  <c:v>9</c:v>
                </c:pt>
                <c:pt idx="745">
                  <c:v>11</c:v>
                </c:pt>
                <c:pt idx="746">
                  <c:v>14</c:v>
                </c:pt>
                <c:pt idx="747">
                  <c:v>7</c:v>
                </c:pt>
                <c:pt idx="748">
                  <c:v>22</c:v>
                </c:pt>
                <c:pt idx="749">
                  <c:v>14</c:v>
                </c:pt>
                <c:pt idx="750">
                  <c:v>16</c:v>
                </c:pt>
                <c:pt idx="751">
                  <c:v>15</c:v>
                </c:pt>
                <c:pt idx="752">
                  <c:v>16</c:v>
                </c:pt>
                <c:pt idx="753">
                  <c:v>12</c:v>
                </c:pt>
                <c:pt idx="754">
                  <c:v>11</c:v>
                </c:pt>
                <c:pt idx="755">
                  <c:v>13</c:v>
                </c:pt>
                <c:pt idx="756">
                  <c:v>10</c:v>
                </c:pt>
                <c:pt idx="757">
                  <c:v>15</c:v>
                </c:pt>
                <c:pt idx="758">
                  <c:v>8</c:v>
                </c:pt>
                <c:pt idx="759">
                  <c:v>17</c:v>
                </c:pt>
                <c:pt idx="760">
                  <c:v>20</c:v>
                </c:pt>
                <c:pt idx="761">
                  <c:v>16</c:v>
                </c:pt>
                <c:pt idx="762">
                  <c:v>23</c:v>
                </c:pt>
                <c:pt idx="763">
                  <c:v>15</c:v>
                </c:pt>
                <c:pt idx="764">
                  <c:v>18</c:v>
                </c:pt>
                <c:pt idx="765">
                  <c:v>12</c:v>
                </c:pt>
                <c:pt idx="766">
                  <c:v>13</c:v>
                </c:pt>
                <c:pt idx="767">
                  <c:v>17</c:v>
                </c:pt>
                <c:pt idx="768">
                  <c:v>17</c:v>
                </c:pt>
                <c:pt idx="769">
                  <c:v>14</c:v>
                </c:pt>
                <c:pt idx="770">
                  <c:v>17</c:v>
                </c:pt>
                <c:pt idx="771">
                  <c:v>16</c:v>
                </c:pt>
                <c:pt idx="772">
                  <c:v>19</c:v>
                </c:pt>
                <c:pt idx="773">
                  <c:v>15</c:v>
                </c:pt>
                <c:pt idx="774">
                  <c:v>17</c:v>
                </c:pt>
                <c:pt idx="775">
                  <c:v>8</c:v>
                </c:pt>
                <c:pt idx="776">
                  <c:v>17</c:v>
                </c:pt>
                <c:pt idx="777">
                  <c:v>8</c:v>
                </c:pt>
                <c:pt idx="778">
                  <c:v>7</c:v>
                </c:pt>
                <c:pt idx="779">
                  <c:v>11</c:v>
                </c:pt>
                <c:pt idx="780">
                  <c:v>17</c:v>
                </c:pt>
                <c:pt idx="781">
                  <c:v>13</c:v>
                </c:pt>
                <c:pt idx="782">
                  <c:v>23</c:v>
                </c:pt>
                <c:pt idx="783">
                  <c:v>13</c:v>
                </c:pt>
                <c:pt idx="784">
                  <c:v>13</c:v>
                </c:pt>
                <c:pt idx="785">
                  <c:v>16</c:v>
                </c:pt>
                <c:pt idx="786">
                  <c:v>13</c:v>
                </c:pt>
                <c:pt idx="787">
                  <c:v>10</c:v>
                </c:pt>
                <c:pt idx="788">
                  <c:v>8</c:v>
                </c:pt>
                <c:pt idx="789">
                  <c:v>15</c:v>
                </c:pt>
                <c:pt idx="790">
                  <c:v>15</c:v>
                </c:pt>
                <c:pt idx="791">
                  <c:v>12</c:v>
                </c:pt>
                <c:pt idx="792">
                  <c:v>18</c:v>
                </c:pt>
                <c:pt idx="793">
                  <c:v>16</c:v>
                </c:pt>
                <c:pt idx="794">
                  <c:v>15</c:v>
                </c:pt>
                <c:pt idx="795">
                  <c:v>10</c:v>
                </c:pt>
                <c:pt idx="796">
                  <c:v>13</c:v>
                </c:pt>
                <c:pt idx="797">
                  <c:v>12</c:v>
                </c:pt>
                <c:pt idx="798">
                  <c:v>16</c:v>
                </c:pt>
                <c:pt idx="799">
                  <c:v>21</c:v>
                </c:pt>
                <c:pt idx="800">
                  <c:v>19</c:v>
                </c:pt>
                <c:pt idx="801">
                  <c:v>12</c:v>
                </c:pt>
                <c:pt idx="802">
                  <c:v>21</c:v>
                </c:pt>
                <c:pt idx="803">
                  <c:v>9</c:v>
                </c:pt>
                <c:pt idx="804">
                  <c:v>11</c:v>
                </c:pt>
                <c:pt idx="805">
                  <c:v>17</c:v>
                </c:pt>
                <c:pt idx="806">
                  <c:v>14</c:v>
                </c:pt>
                <c:pt idx="807">
                  <c:v>18</c:v>
                </c:pt>
                <c:pt idx="808">
                  <c:v>15</c:v>
                </c:pt>
                <c:pt idx="809">
                  <c:v>12</c:v>
                </c:pt>
                <c:pt idx="810">
                  <c:v>10</c:v>
                </c:pt>
                <c:pt idx="811">
                  <c:v>15</c:v>
                </c:pt>
                <c:pt idx="812">
                  <c:v>10</c:v>
                </c:pt>
                <c:pt idx="813">
                  <c:v>12</c:v>
                </c:pt>
                <c:pt idx="814">
                  <c:v>14</c:v>
                </c:pt>
                <c:pt idx="815">
                  <c:v>7</c:v>
                </c:pt>
                <c:pt idx="816">
                  <c:v>16</c:v>
                </c:pt>
                <c:pt idx="817">
                  <c:v>18</c:v>
                </c:pt>
                <c:pt idx="818">
                  <c:v>10</c:v>
                </c:pt>
                <c:pt idx="819">
                  <c:v>15</c:v>
                </c:pt>
                <c:pt idx="820">
                  <c:v>19</c:v>
                </c:pt>
                <c:pt idx="821">
                  <c:v>8</c:v>
                </c:pt>
                <c:pt idx="822">
                  <c:v>12</c:v>
                </c:pt>
                <c:pt idx="823">
                  <c:v>15</c:v>
                </c:pt>
                <c:pt idx="824">
                  <c:v>13</c:v>
                </c:pt>
                <c:pt idx="825">
                  <c:v>14</c:v>
                </c:pt>
                <c:pt idx="826">
                  <c:v>8</c:v>
                </c:pt>
                <c:pt idx="827">
                  <c:v>18</c:v>
                </c:pt>
                <c:pt idx="828">
                  <c:v>5</c:v>
                </c:pt>
                <c:pt idx="829">
                  <c:v>6</c:v>
                </c:pt>
                <c:pt idx="830">
                  <c:v>12</c:v>
                </c:pt>
                <c:pt idx="831">
                  <c:v>13</c:v>
                </c:pt>
                <c:pt idx="832">
                  <c:v>12</c:v>
                </c:pt>
                <c:pt idx="833">
                  <c:v>12</c:v>
                </c:pt>
                <c:pt idx="834">
                  <c:v>11</c:v>
                </c:pt>
                <c:pt idx="835">
                  <c:v>11</c:v>
                </c:pt>
                <c:pt idx="836">
                  <c:v>12</c:v>
                </c:pt>
                <c:pt idx="837">
                  <c:v>8</c:v>
                </c:pt>
                <c:pt idx="838">
                  <c:v>15</c:v>
                </c:pt>
                <c:pt idx="839">
                  <c:v>13</c:v>
                </c:pt>
                <c:pt idx="840">
                  <c:v>12</c:v>
                </c:pt>
                <c:pt idx="841">
                  <c:v>15</c:v>
                </c:pt>
                <c:pt idx="842">
                  <c:v>9</c:v>
                </c:pt>
                <c:pt idx="843">
                  <c:v>22</c:v>
                </c:pt>
                <c:pt idx="844">
                  <c:v>12</c:v>
                </c:pt>
                <c:pt idx="845">
                  <c:v>10</c:v>
                </c:pt>
                <c:pt idx="846">
                  <c:v>10</c:v>
                </c:pt>
                <c:pt idx="847">
                  <c:v>12</c:v>
                </c:pt>
                <c:pt idx="848">
                  <c:v>13</c:v>
                </c:pt>
                <c:pt idx="849">
                  <c:v>17</c:v>
                </c:pt>
                <c:pt idx="850">
                  <c:v>8</c:v>
                </c:pt>
                <c:pt idx="851">
                  <c:v>10</c:v>
                </c:pt>
                <c:pt idx="852">
                  <c:v>16</c:v>
                </c:pt>
                <c:pt idx="853">
                  <c:v>16</c:v>
                </c:pt>
                <c:pt idx="854">
                  <c:v>15</c:v>
                </c:pt>
                <c:pt idx="855">
                  <c:v>20</c:v>
                </c:pt>
                <c:pt idx="856">
                  <c:v>19</c:v>
                </c:pt>
                <c:pt idx="857">
                  <c:v>16</c:v>
                </c:pt>
                <c:pt idx="858">
                  <c:v>22</c:v>
                </c:pt>
                <c:pt idx="859">
                  <c:v>11</c:v>
                </c:pt>
                <c:pt idx="860">
                  <c:v>11</c:v>
                </c:pt>
                <c:pt idx="861">
                  <c:v>15</c:v>
                </c:pt>
                <c:pt idx="862">
                  <c:v>12</c:v>
                </c:pt>
                <c:pt idx="863">
                  <c:v>16</c:v>
                </c:pt>
                <c:pt idx="864">
                  <c:v>21</c:v>
                </c:pt>
                <c:pt idx="865">
                  <c:v>12</c:v>
                </c:pt>
                <c:pt idx="866">
                  <c:v>19</c:v>
                </c:pt>
                <c:pt idx="867">
                  <c:v>18</c:v>
                </c:pt>
                <c:pt idx="868">
                  <c:v>11</c:v>
                </c:pt>
                <c:pt idx="869">
                  <c:v>14</c:v>
                </c:pt>
                <c:pt idx="870">
                  <c:v>19</c:v>
                </c:pt>
                <c:pt idx="871">
                  <c:v>12</c:v>
                </c:pt>
                <c:pt idx="872">
                  <c:v>15</c:v>
                </c:pt>
                <c:pt idx="873">
                  <c:v>14</c:v>
                </c:pt>
                <c:pt idx="874">
                  <c:v>15</c:v>
                </c:pt>
                <c:pt idx="875">
                  <c:v>17</c:v>
                </c:pt>
                <c:pt idx="876">
                  <c:v>14</c:v>
                </c:pt>
                <c:pt idx="877">
                  <c:v>13</c:v>
                </c:pt>
                <c:pt idx="878">
                  <c:v>14</c:v>
                </c:pt>
                <c:pt idx="879">
                  <c:v>18</c:v>
                </c:pt>
                <c:pt idx="880">
                  <c:v>7</c:v>
                </c:pt>
                <c:pt idx="881">
                  <c:v>14</c:v>
                </c:pt>
                <c:pt idx="882">
                  <c:v>16</c:v>
                </c:pt>
                <c:pt idx="883">
                  <c:v>7</c:v>
                </c:pt>
                <c:pt idx="884">
                  <c:v>5</c:v>
                </c:pt>
                <c:pt idx="885">
                  <c:v>10</c:v>
                </c:pt>
                <c:pt idx="886">
                  <c:v>3</c:v>
                </c:pt>
                <c:pt idx="887">
                  <c:v>14</c:v>
                </c:pt>
                <c:pt idx="888">
                  <c:v>9</c:v>
                </c:pt>
                <c:pt idx="889">
                  <c:v>10</c:v>
                </c:pt>
                <c:pt idx="890">
                  <c:v>11</c:v>
                </c:pt>
                <c:pt idx="891">
                  <c:v>12</c:v>
                </c:pt>
                <c:pt idx="892">
                  <c:v>15</c:v>
                </c:pt>
                <c:pt idx="893">
                  <c:v>17</c:v>
                </c:pt>
                <c:pt idx="894">
                  <c:v>18</c:v>
                </c:pt>
                <c:pt idx="895">
                  <c:v>14</c:v>
                </c:pt>
                <c:pt idx="896">
                  <c:v>19</c:v>
                </c:pt>
                <c:pt idx="897">
                  <c:v>10</c:v>
                </c:pt>
                <c:pt idx="898">
                  <c:v>15</c:v>
                </c:pt>
                <c:pt idx="899">
                  <c:v>10</c:v>
                </c:pt>
                <c:pt idx="900">
                  <c:v>9</c:v>
                </c:pt>
                <c:pt idx="901">
                  <c:v>9</c:v>
                </c:pt>
                <c:pt idx="902">
                  <c:v>14</c:v>
                </c:pt>
                <c:pt idx="903">
                  <c:v>16</c:v>
                </c:pt>
                <c:pt idx="904">
                  <c:v>15</c:v>
                </c:pt>
                <c:pt idx="905">
                  <c:v>10</c:v>
                </c:pt>
                <c:pt idx="906">
                  <c:v>12</c:v>
                </c:pt>
                <c:pt idx="907">
                  <c:v>15</c:v>
                </c:pt>
                <c:pt idx="908">
                  <c:v>13</c:v>
                </c:pt>
                <c:pt idx="909">
                  <c:v>15</c:v>
                </c:pt>
                <c:pt idx="910">
                  <c:v>17</c:v>
                </c:pt>
                <c:pt idx="911">
                  <c:v>11</c:v>
                </c:pt>
                <c:pt idx="912">
                  <c:v>15</c:v>
                </c:pt>
                <c:pt idx="913">
                  <c:v>17</c:v>
                </c:pt>
                <c:pt idx="914">
                  <c:v>17</c:v>
                </c:pt>
                <c:pt idx="915">
                  <c:v>7</c:v>
                </c:pt>
                <c:pt idx="916">
                  <c:v>10</c:v>
                </c:pt>
                <c:pt idx="917">
                  <c:v>14</c:v>
                </c:pt>
                <c:pt idx="918">
                  <c:v>8</c:v>
                </c:pt>
                <c:pt idx="919">
                  <c:v>12</c:v>
                </c:pt>
                <c:pt idx="920">
                  <c:v>11</c:v>
                </c:pt>
                <c:pt idx="921">
                  <c:v>13</c:v>
                </c:pt>
                <c:pt idx="922">
                  <c:v>10</c:v>
                </c:pt>
                <c:pt idx="923">
                  <c:v>7</c:v>
                </c:pt>
                <c:pt idx="924">
                  <c:v>15</c:v>
                </c:pt>
                <c:pt idx="925">
                  <c:v>11</c:v>
                </c:pt>
                <c:pt idx="926">
                  <c:v>8</c:v>
                </c:pt>
                <c:pt idx="927">
                  <c:v>20</c:v>
                </c:pt>
                <c:pt idx="928">
                  <c:v>12</c:v>
                </c:pt>
                <c:pt idx="929">
                  <c:v>9</c:v>
                </c:pt>
                <c:pt idx="930">
                  <c:v>11</c:v>
                </c:pt>
                <c:pt idx="931">
                  <c:v>11</c:v>
                </c:pt>
                <c:pt idx="932">
                  <c:v>16</c:v>
                </c:pt>
                <c:pt idx="933">
                  <c:v>7</c:v>
                </c:pt>
                <c:pt idx="934">
                  <c:v>11</c:v>
                </c:pt>
                <c:pt idx="935">
                  <c:v>15</c:v>
                </c:pt>
                <c:pt idx="936">
                  <c:v>10</c:v>
                </c:pt>
                <c:pt idx="937">
                  <c:v>12</c:v>
                </c:pt>
                <c:pt idx="938">
                  <c:v>6</c:v>
                </c:pt>
                <c:pt idx="939">
                  <c:v>9</c:v>
                </c:pt>
                <c:pt idx="940">
                  <c:v>16</c:v>
                </c:pt>
                <c:pt idx="941">
                  <c:v>12</c:v>
                </c:pt>
                <c:pt idx="942">
                  <c:v>15</c:v>
                </c:pt>
                <c:pt idx="943">
                  <c:v>9</c:v>
                </c:pt>
                <c:pt idx="944">
                  <c:v>17</c:v>
                </c:pt>
                <c:pt idx="945">
                  <c:v>10</c:v>
                </c:pt>
                <c:pt idx="946">
                  <c:v>11</c:v>
                </c:pt>
                <c:pt idx="947">
                  <c:v>11</c:v>
                </c:pt>
                <c:pt idx="948">
                  <c:v>9</c:v>
                </c:pt>
                <c:pt idx="949">
                  <c:v>9</c:v>
                </c:pt>
                <c:pt idx="950">
                  <c:v>10</c:v>
                </c:pt>
                <c:pt idx="951">
                  <c:v>19</c:v>
                </c:pt>
                <c:pt idx="952">
                  <c:v>9</c:v>
                </c:pt>
                <c:pt idx="953">
                  <c:v>13</c:v>
                </c:pt>
                <c:pt idx="954">
                  <c:v>13</c:v>
                </c:pt>
                <c:pt idx="955">
                  <c:v>11</c:v>
                </c:pt>
                <c:pt idx="956">
                  <c:v>11</c:v>
                </c:pt>
                <c:pt idx="957">
                  <c:v>17</c:v>
                </c:pt>
                <c:pt idx="958">
                  <c:v>19</c:v>
                </c:pt>
                <c:pt idx="959">
                  <c:v>7</c:v>
                </c:pt>
                <c:pt idx="960">
                  <c:v>9</c:v>
                </c:pt>
                <c:pt idx="961">
                  <c:v>10</c:v>
                </c:pt>
                <c:pt idx="962">
                  <c:v>12</c:v>
                </c:pt>
                <c:pt idx="963">
                  <c:v>10</c:v>
                </c:pt>
                <c:pt idx="964">
                  <c:v>6</c:v>
                </c:pt>
                <c:pt idx="965">
                  <c:v>13</c:v>
                </c:pt>
                <c:pt idx="966">
                  <c:v>14</c:v>
                </c:pt>
                <c:pt idx="967">
                  <c:v>11</c:v>
                </c:pt>
                <c:pt idx="968">
                  <c:v>7</c:v>
                </c:pt>
                <c:pt idx="969">
                  <c:v>19</c:v>
                </c:pt>
                <c:pt idx="970">
                  <c:v>10</c:v>
                </c:pt>
                <c:pt idx="971">
                  <c:v>17</c:v>
                </c:pt>
                <c:pt idx="972">
                  <c:v>9</c:v>
                </c:pt>
                <c:pt idx="973">
                  <c:v>12</c:v>
                </c:pt>
                <c:pt idx="974">
                  <c:v>11</c:v>
                </c:pt>
                <c:pt idx="975">
                  <c:v>10</c:v>
                </c:pt>
                <c:pt idx="976">
                  <c:v>15</c:v>
                </c:pt>
                <c:pt idx="977">
                  <c:v>12</c:v>
                </c:pt>
                <c:pt idx="978">
                  <c:v>11</c:v>
                </c:pt>
                <c:pt idx="979">
                  <c:v>10</c:v>
                </c:pt>
                <c:pt idx="980">
                  <c:v>10</c:v>
                </c:pt>
                <c:pt idx="981">
                  <c:v>10</c:v>
                </c:pt>
                <c:pt idx="982">
                  <c:v>14</c:v>
                </c:pt>
                <c:pt idx="983">
                  <c:v>12</c:v>
                </c:pt>
                <c:pt idx="984">
                  <c:v>8</c:v>
                </c:pt>
                <c:pt idx="985">
                  <c:v>16</c:v>
                </c:pt>
                <c:pt idx="986">
                  <c:v>14</c:v>
                </c:pt>
                <c:pt idx="987">
                  <c:v>10</c:v>
                </c:pt>
                <c:pt idx="988">
                  <c:v>14</c:v>
                </c:pt>
                <c:pt idx="989">
                  <c:v>16</c:v>
                </c:pt>
                <c:pt idx="990">
                  <c:v>18</c:v>
                </c:pt>
                <c:pt idx="991">
                  <c:v>16</c:v>
                </c:pt>
                <c:pt idx="992">
                  <c:v>18</c:v>
                </c:pt>
                <c:pt idx="993">
                  <c:v>22</c:v>
                </c:pt>
                <c:pt idx="994">
                  <c:v>28</c:v>
                </c:pt>
                <c:pt idx="995">
                  <c:v>22</c:v>
                </c:pt>
                <c:pt idx="996">
                  <c:v>28</c:v>
                </c:pt>
                <c:pt idx="997">
                  <c:v>19</c:v>
                </c:pt>
                <c:pt idx="998">
                  <c:v>34</c:v>
                </c:pt>
                <c:pt idx="999">
                  <c:v>36</c:v>
                </c:pt>
                <c:pt idx="1000">
                  <c:v>31</c:v>
                </c:pt>
                <c:pt idx="1001">
                  <c:v>39</c:v>
                </c:pt>
                <c:pt idx="1002">
                  <c:v>50</c:v>
                </c:pt>
                <c:pt idx="1003">
                  <c:v>48</c:v>
                </c:pt>
                <c:pt idx="1004">
                  <c:v>56</c:v>
                </c:pt>
                <c:pt idx="1005">
                  <c:v>86</c:v>
                </c:pt>
                <c:pt idx="1006">
                  <c:v>94</c:v>
                </c:pt>
                <c:pt idx="1007">
                  <c:v>82</c:v>
                </c:pt>
                <c:pt idx="1008">
                  <c:v>128</c:v>
                </c:pt>
                <c:pt idx="1009">
                  <c:v>176</c:v>
                </c:pt>
                <c:pt idx="1010">
                  <c:v>223</c:v>
                </c:pt>
                <c:pt idx="1011">
                  <c:v>295</c:v>
                </c:pt>
                <c:pt idx="1012">
                  <c:v>377</c:v>
                </c:pt>
                <c:pt idx="1013">
                  <c:v>518</c:v>
                </c:pt>
                <c:pt idx="1014">
                  <c:v>554</c:v>
                </c:pt>
                <c:pt idx="1015">
                  <c:v>694</c:v>
                </c:pt>
                <c:pt idx="1016">
                  <c:v>723</c:v>
                </c:pt>
                <c:pt idx="1017">
                  <c:v>836</c:v>
                </c:pt>
                <c:pt idx="1018">
                  <c:v>742</c:v>
                </c:pt>
                <c:pt idx="1019">
                  <c:v>709</c:v>
                </c:pt>
                <c:pt idx="1020">
                  <c:v>681</c:v>
                </c:pt>
                <c:pt idx="1021">
                  <c:v>585</c:v>
                </c:pt>
                <c:pt idx="1022">
                  <c:v>500</c:v>
                </c:pt>
                <c:pt idx="1023">
                  <c:v>420</c:v>
                </c:pt>
                <c:pt idx="1024">
                  <c:v>311</c:v>
                </c:pt>
                <c:pt idx="1025">
                  <c:v>252</c:v>
                </c:pt>
                <c:pt idx="1026">
                  <c:v>179</c:v>
                </c:pt>
                <c:pt idx="1027">
                  <c:v>115</c:v>
                </c:pt>
                <c:pt idx="1028">
                  <c:v>94</c:v>
                </c:pt>
                <c:pt idx="1029">
                  <c:v>88</c:v>
                </c:pt>
                <c:pt idx="1030">
                  <c:v>63</c:v>
                </c:pt>
                <c:pt idx="1031">
                  <c:v>65</c:v>
                </c:pt>
                <c:pt idx="1032">
                  <c:v>56</c:v>
                </c:pt>
                <c:pt idx="1033">
                  <c:v>46</c:v>
                </c:pt>
                <c:pt idx="1034">
                  <c:v>45</c:v>
                </c:pt>
                <c:pt idx="1035">
                  <c:v>45</c:v>
                </c:pt>
                <c:pt idx="1036">
                  <c:v>42</c:v>
                </c:pt>
                <c:pt idx="1037">
                  <c:v>47</c:v>
                </c:pt>
                <c:pt idx="1038">
                  <c:v>41</c:v>
                </c:pt>
                <c:pt idx="1039">
                  <c:v>38</c:v>
                </c:pt>
                <c:pt idx="1040">
                  <c:v>42</c:v>
                </c:pt>
                <c:pt idx="1041">
                  <c:v>47</c:v>
                </c:pt>
                <c:pt idx="1042">
                  <c:v>37</c:v>
                </c:pt>
                <c:pt idx="1043">
                  <c:v>57</c:v>
                </c:pt>
                <c:pt idx="1044">
                  <c:v>62</c:v>
                </c:pt>
                <c:pt idx="1045">
                  <c:v>65</c:v>
                </c:pt>
                <c:pt idx="1046">
                  <c:v>56</c:v>
                </c:pt>
                <c:pt idx="1047">
                  <c:v>49</c:v>
                </c:pt>
                <c:pt idx="1048">
                  <c:v>78</c:v>
                </c:pt>
                <c:pt idx="1049">
                  <c:v>62</c:v>
                </c:pt>
                <c:pt idx="1050">
                  <c:v>74</c:v>
                </c:pt>
                <c:pt idx="1051">
                  <c:v>58</c:v>
                </c:pt>
                <c:pt idx="1052">
                  <c:v>46</c:v>
                </c:pt>
                <c:pt idx="1053">
                  <c:v>45</c:v>
                </c:pt>
                <c:pt idx="1054">
                  <c:v>50</c:v>
                </c:pt>
                <c:pt idx="1055">
                  <c:v>37</c:v>
                </c:pt>
                <c:pt idx="1056">
                  <c:v>48</c:v>
                </c:pt>
                <c:pt idx="1057">
                  <c:v>48</c:v>
                </c:pt>
                <c:pt idx="1058">
                  <c:v>29</c:v>
                </c:pt>
                <c:pt idx="1059">
                  <c:v>32</c:v>
                </c:pt>
                <c:pt idx="1060">
                  <c:v>36</c:v>
                </c:pt>
                <c:pt idx="1061">
                  <c:v>27</c:v>
                </c:pt>
                <c:pt idx="1062">
                  <c:v>17</c:v>
                </c:pt>
                <c:pt idx="1063">
                  <c:v>21</c:v>
                </c:pt>
                <c:pt idx="1064">
                  <c:v>24</c:v>
                </c:pt>
                <c:pt idx="1065">
                  <c:v>20</c:v>
                </c:pt>
                <c:pt idx="1066">
                  <c:v>25</c:v>
                </c:pt>
                <c:pt idx="1067">
                  <c:v>16</c:v>
                </c:pt>
                <c:pt idx="1068">
                  <c:v>15</c:v>
                </c:pt>
                <c:pt idx="1069">
                  <c:v>15</c:v>
                </c:pt>
                <c:pt idx="1070">
                  <c:v>30</c:v>
                </c:pt>
                <c:pt idx="1071">
                  <c:v>26</c:v>
                </c:pt>
                <c:pt idx="1072">
                  <c:v>17</c:v>
                </c:pt>
                <c:pt idx="1073">
                  <c:v>24</c:v>
                </c:pt>
                <c:pt idx="1074">
                  <c:v>8</c:v>
                </c:pt>
                <c:pt idx="1075">
                  <c:v>16</c:v>
                </c:pt>
                <c:pt idx="1076">
                  <c:v>15</c:v>
                </c:pt>
                <c:pt idx="1077">
                  <c:v>14</c:v>
                </c:pt>
                <c:pt idx="1078">
                  <c:v>17</c:v>
                </c:pt>
                <c:pt idx="1079">
                  <c:v>9</c:v>
                </c:pt>
                <c:pt idx="1080">
                  <c:v>15</c:v>
                </c:pt>
                <c:pt idx="1081">
                  <c:v>11</c:v>
                </c:pt>
                <c:pt idx="1082">
                  <c:v>6</c:v>
                </c:pt>
                <c:pt idx="1083">
                  <c:v>17</c:v>
                </c:pt>
                <c:pt idx="1084">
                  <c:v>16</c:v>
                </c:pt>
                <c:pt idx="1085">
                  <c:v>12</c:v>
                </c:pt>
                <c:pt idx="1086">
                  <c:v>19</c:v>
                </c:pt>
                <c:pt idx="1087">
                  <c:v>16</c:v>
                </c:pt>
                <c:pt idx="1088">
                  <c:v>16</c:v>
                </c:pt>
                <c:pt idx="1089">
                  <c:v>14</c:v>
                </c:pt>
                <c:pt idx="1090">
                  <c:v>15</c:v>
                </c:pt>
                <c:pt idx="1091">
                  <c:v>14</c:v>
                </c:pt>
                <c:pt idx="1092">
                  <c:v>14</c:v>
                </c:pt>
                <c:pt idx="1093">
                  <c:v>23</c:v>
                </c:pt>
                <c:pt idx="1094">
                  <c:v>15</c:v>
                </c:pt>
                <c:pt idx="1095">
                  <c:v>8</c:v>
                </c:pt>
                <c:pt idx="1096">
                  <c:v>13</c:v>
                </c:pt>
                <c:pt idx="1097">
                  <c:v>10</c:v>
                </c:pt>
                <c:pt idx="1098">
                  <c:v>19</c:v>
                </c:pt>
                <c:pt idx="1099">
                  <c:v>14</c:v>
                </c:pt>
                <c:pt idx="1100">
                  <c:v>13</c:v>
                </c:pt>
                <c:pt idx="1101">
                  <c:v>12</c:v>
                </c:pt>
                <c:pt idx="1102">
                  <c:v>10</c:v>
                </c:pt>
                <c:pt idx="1103">
                  <c:v>7</c:v>
                </c:pt>
                <c:pt idx="1104">
                  <c:v>15</c:v>
                </c:pt>
                <c:pt idx="1105">
                  <c:v>17</c:v>
                </c:pt>
                <c:pt idx="1106">
                  <c:v>10</c:v>
                </c:pt>
                <c:pt idx="1107">
                  <c:v>14</c:v>
                </c:pt>
                <c:pt idx="1108">
                  <c:v>14</c:v>
                </c:pt>
                <c:pt idx="1109">
                  <c:v>12</c:v>
                </c:pt>
                <c:pt idx="1110">
                  <c:v>13</c:v>
                </c:pt>
                <c:pt idx="1111">
                  <c:v>18</c:v>
                </c:pt>
                <c:pt idx="1112">
                  <c:v>14</c:v>
                </c:pt>
                <c:pt idx="1113">
                  <c:v>11</c:v>
                </c:pt>
                <c:pt idx="1114">
                  <c:v>13</c:v>
                </c:pt>
                <c:pt idx="1115">
                  <c:v>23</c:v>
                </c:pt>
                <c:pt idx="1116">
                  <c:v>15</c:v>
                </c:pt>
                <c:pt idx="1117">
                  <c:v>13</c:v>
                </c:pt>
                <c:pt idx="1118">
                  <c:v>13</c:v>
                </c:pt>
                <c:pt idx="1119">
                  <c:v>8</c:v>
                </c:pt>
                <c:pt idx="1120">
                  <c:v>14</c:v>
                </c:pt>
                <c:pt idx="1121">
                  <c:v>14</c:v>
                </c:pt>
                <c:pt idx="1122">
                  <c:v>9</c:v>
                </c:pt>
                <c:pt idx="1123">
                  <c:v>13</c:v>
                </c:pt>
                <c:pt idx="1124">
                  <c:v>16</c:v>
                </c:pt>
                <c:pt idx="1125">
                  <c:v>9</c:v>
                </c:pt>
                <c:pt idx="1126">
                  <c:v>17</c:v>
                </c:pt>
                <c:pt idx="1127">
                  <c:v>13</c:v>
                </c:pt>
                <c:pt idx="1128">
                  <c:v>15</c:v>
                </c:pt>
                <c:pt idx="1129">
                  <c:v>12</c:v>
                </c:pt>
                <c:pt idx="1130">
                  <c:v>11</c:v>
                </c:pt>
                <c:pt idx="1131">
                  <c:v>13</c:v>
                </c:pt>
                <c:pt idx="1132">
                  <c:v>23</c:v>
                </c:pt>
                <c:pt idx="1133">
                  <c:v>14</c:v>
                </c:pt>
                <c:pt idx="1134">
                  <c:v>25</c:v>
                </c:pt>
                <c:pt idx="1135">
                  <c:v>12</c:v>
                </c:pt>
                <c:pt idx="1136">
                  <c:v>14</c:v>
                </c:pt>
                <c:pt idx="1137">
                  <c:v>18</c:v>
                </c:pt>
                <c:pt idx="1138">
                  <c:v>21</c:v>
                </c:pt>
                <c:pt idx="1139">
                  <c:v>18</c:v>
                </c:pt>
                <c:pt idx="1140">
                  <c:v>16</c:v>
                </c:pt>
                <c:pt idx="1141">
                  <c:v>20</c:v>
                </c:pt>
                <c:pt idx="1142">
                  <c:v>19</c:v>
                </c:pt>
                <c:pt idx="1143">
                  <c:v>15</c:v>
                </c:pt>
                <c:pt idx="1144">
                  <c:v>14</c:v>
                </c:pt>
                <c:pt idx="1145">
                  <c:v>23</c:v>
                </c:pt>
                <c:pt idx="1146">
                  <c:v>19</c:v>
                </c:pt>
                <c:pt idx="1147">
                  <c:v>23</c:v>
                </c:pt>
                <c:pt idx="1148">
                  <c:v>30</c:v>
                </c:pt>
                <c:pt idx="1149">
                  <c:v>31</c:v>
                </c:pt>
                <c:pt idx="1150">
                  <c:v>34</c:v>
                </c:pt>
                <c:pt idx="1151">
                  <c:v>39</c:v>
                </c:pt>
                <c:pt idx="1152">
                  <c:v>33</c:v>
                </c:pt>
                <c:pt idx="1153">
                  <c:v>40</c:v>
                </c:pt>
                <c:pt idx="1154">
                  <c:v>53</c:v>
                </c:pt>
                <c:pt idx="1155">
                  <c:v>60</c:v>
                </c:pt>
                <c:pt idx="1156">
                  <c:v>63</c:v>
                </c:pt>
                <c:pt idx="1157">
                  <c:v>63</c:v>
                </c:pt>
                <c:pt idx="1158">
                  <c:v>63</c:v>
                </c:pt>
                <c:pt idx="1159">
                  <c:v>71</c:v>
                </c:pt>
                <c:pt idx="1160">
                  <c:v>81</c:v>
                </c:pt>
                <c:pt idx="1161">
                  <c:v>79</c:v>
                </c:pt>
                <c:pt idx="1162">
                  <c:v>90</c:v>
                </c:pt>
                <c:pt idx="1163">
                  <c:v>96</c:v>
                </c:pt>
                <c:pt idx="1164">
                  <c:v>67</c:v>
                </c:pt>
                <c:pt idx="1165">
                  <c:v>85</c:v>
                </c:pt>
                <c:pt idx="1166">
                  <c:v>83</c:v>
                </c:pt>
                <c:pt idx="1167">
                  <c:v>71</c:v>
                </c:pt>
                <c:pt idx="1168">
                  <c:v>70</c:v>
                </c:pt>
                <c:pt idx="1169">
                  <c:v>51</c:v>
                </c:pt>
                <c:pt idx="1170">
                  <c:v>49</c:v>
                </c:pt>
                <c:pt idx="1171">
                  <c:v>29</c:v>
                </c:pt>
                <c:pt idx="1172">
                  <c:v>41</c:v>
                </c:pt>
                <c:pt idx="1173">
                  <c:v>28</c:v>
                </c:pt>
                <c:pt idx="1174">
                  <c:v>26</c:v>
                </c:pt>
                <c:pt idx="1175">
                  <c:v>28</c:v>
                </c:pt>
                <c:pt idx="1176">
                  <c:v>28</c:v>
                </c:pt>
                <c:pt idx="1177">
                  <c:v>22</c:v>
                </c:pt>
                <c:pt idx="1178">
                  <c:v>20</c:v>
                </c:pt>
                <c:pt idx="1179">
                  <c:v>19</c:v>
                </c:pt>
                <c:pt idx="1180">
                  <c:v>17</c:v>
                </c:pt>
                <c:pt idx="1181">
                  <c:v>13</c:v>
                </c:pt>
                <c:pt idx="1182">
                  <c:v>17</c:v>
                </c:pt>
                <c:pt idx="1183">
                  <c:v>12</c:v>
                </c:pt>
                <c:pt idx="1184">
                  <c:v>11</c:v>
                </c:pt>
                <c:pt idx="1185">
                  <c:v>11</c:v>
                </c:pt>
                <c:pt idx="1186">
                  <c:v>9</c:v>
                </c:pt>
                <c:pt idx="1187">
                  <c:v>12</c:v>
                </c:pt>
                <c:pt idx="1188">
                  <c:v>11</c:v>
                </c:pt>
                <c:pt idx="1189">
                  <c:v>15</c:v>
                </c:pt>
                <c:pt idx="1190">
                  <c:v>16</c:v>
                </c:pt>
                <c:pt idx="1191">
                  <c:v>11</c:v>
                </c:pt>
                <c:pt idx="1192">
                  <c:v>22</c:v>
                </c:pt>
                <c:pt idx="1193">
                  <c:v>12</c:v>
                </c:pt>
                <c:pt idx="1194">
                  <c:v>15</c:v>
                </c:pt>
                <c:pt idx="1195">
                  <c:v>6</c:v>
                </c:pt>
                <c:pt idx="1196">
                  <c:v>15</c:v>
                </c:pt>
                <c:pt idx="1197">
                  <c:v>10</c:v>
                </c:pt>
                <c:pt idx="1198">
                  <c:v>15</c:v>
                </c:pt>
                <c:pt idx="1199">
                  <c:v>16</c:v>
                </c:pt>
                <c:pt idx="1200">
                  <c:v>15</c:v>
                </c:pt>
                <c:pt idx="1201">
                  <c:v>12</c:v>
                </c:pt>
                <c:pt idx="1202">
                  <c:v>7</c:v>
                </c:pt>
                <c:pt idx="1203">
                  <c:v>11</c:v>
                </c:pt>
                <c:pt idx="1204">
                  <c:v>10</c:v>
                </c:pt>
                <c:pt idx="1205">
                  <c:v>16</c:v>
                </c:pt>
                <c:pt idx="1206">
                  <c:v>18</c:v>
                </c:pt>
                <c:pt idx="1207">
                  <c:v>16</c:v>
                </c:pt>
                <c:pt idx="1208">
                  <c:v>14</c:v>
                </c:pt>
                <c:pt idx="1209">
                  <c:v>13</c:v>
                </c:pt>
                <c:pt idx="1210">
                  <c:v>16</c:v>
                </c:pt>
                <c:pt idx="1211">
                  <c:v>14</c:v>
                </c:pt>
                <c:pt idx="1212">
                  <c:v>17</c:v>
                </c:pt>
                <c:pt idx="1213">
                  <c:v>10</c:v>
                </c:pt>
                <c:pt idx="1214">
                  <c:v>15</c:v>
                </c:pt>
                <c:pt idx="1215">
                  <c:v>18</c:v>
                </c:pt>
                <c:pt idx="1216">
                  <c:v>23</c:v>
                </c:pt>
                <c:pt idx="1217">
                  <c:v>18</c:v>
                </c:pt>
                <c:pt idx="1218">
                  <c:v>11</c:v>
                </c:pt>
                <c:pt idx="1219">
                  <c:v>24</c:v>
                </c:pt>
                <c:pt idx="1220">
                  <c:v>14</c:v>
                </c:pt>
                <c:pt idx="1221">
                  <c:v>20</c:v>
                </c:pt>
                <c:pt idx="1222">
                  <c:v>14</c:v>
                </c:pt>
                <c:pt idx="1223">
                  <c:v>25</c:v>
                </c:pt>
                <c:pt idx="1224">
                  <c:v>22</c:v>
                </c:pt>
                <c:pt idx="1225">
                  <c:v>16</c:v>
                </c:pt>
                <c:pt idx="1226">
                  <c:v>16</c:v>
                </c:pt>
                <c:pt idx="1227">
                  <c:v>14</c:v>
                </c:pt>
                <c:pt idx="1228">
                  <c:v>9</c:v>
                </c:pt>
                <c:pt idx="1229">
                  <c:v>18</c:v>
                </c:pt>
                <c:pt idx="1230">
                  <c:v>21</c:v>
                </c:pt>
                <c:pt idx="1231">
                  <c:v>29</c:v>
                </c:pt>
                <c:pt idx="1232">
                  <c:v>32</c:v>
                </c:pt>
                <c:pt idx="1233">
                  <c:v>36</c:v>
                </c:pt>
                <c:pt idx="1234">
                  <c:v>36</c:v>
                </c:pt>
                <c:pt idx="1235">
                  <c:v>41</c:v>
                </c:pt>
                <c:pt idx="1236">
                  <c:v>47</c:v>
                </c:pt>
                <c:pt idx="1237">
                  <c:v>80</c:v>
                </c:pt>
                <c:pt idx="1238">
                  <c:v>62</c:v>
                </c:pt>
                <c:pt idx="1239">
                  <c:v>71</c:v>
                </c:pt>
                <c:pt idx="1240">
                  <c:v>97</c:v>
                </c:pt>
                <c:pt idx="1241">
                  <c:v>89</c:v>
                </c:pt>
                <c:pt idx="1242">
                  <c:v>81</c:v>
                </c:pt>
                <c:pt idx="1243">
                  <c:v>105</c:v>
                </c:pt>
                <c:pt idx="1244">
                  <c:v>100</c:v>
                </c:pt>
                <c:pt idx="1245">
                  <c:v>114</c:v>
                </c:pt>
                <c:pt idx="1246">
                  <c:v>115</c:v>
                </c:pt>
                <c:pt idx="1247">
                  <c:v>101</c:v>
                </c:pt>
                <c:pt idx="1248">
                  <c:v>86</c:v>
                </c:pt>
                <c:pt idx="1249">
                  <c:v>118</c:v>
                </c:pt>
                <c:pt idx="1250">
                  <c:v>113</c:v>
                </c:pt>
                <c:pt idx="1251">
                  <c:v>100</c:v>
                </c:pt>
                <c:pt idx="1252">
                  <c:v>110</c:v>
                </c:pt>
                <c:pt idx="1253">
                  <c:v>148</c:v>
                </c:pt>
                <c:pt idx="1254">
                  <c:v>167</c:v>
                </c:pt>
                <c:pt idx="1255">
                  <c:v>171</c:v>
                </c:pt>
                <c:pt idx="1256">
                  <c:v>162</c:v>
                </c:pt>
                <c:pt idx="1257">
                  <c:v>198</c:v>
                </c:pt>
                <c:pt idx="1258">
                  <c:v>237</c:v>
                </c:pt>
                <c:pt idx="1259">
                  <c:v>268</c:v>
                </c:pt>
                <c:pt idx="1260">
                  <c:v>292</c:v>
                </c:pt>
                <c:pt idx="1261">
                  <c:v>430</c:v>
                </c:pt>
                <c:pt idx="1262">
                  <c:v>496</c:v>
                </c:pt>
                <c:pt idx="1263">
                  <c:v>563</c:v>
                </c:pt>
                <c:pt idx="1264">
                  <c:v>635</c:v>
                </c:pt>
                <c:pt idx="1265">
                  <c:v>677</c:v>
                </c:pt>
                <c:pt idx="1266">
                  <c:v>790</c:v>
                </c:pt>
                <c:pt idx="1267">
                  <c:v>791</c:v>
                </c:pt>
                <c:pt idx="1268">
                  <c:v>820</c:v>
                </c:pt>
                <c:pt idx="1269">
                  <c:v>756</c:v>
                </c:pt>
                <c:pt idx="1270">
                  <c:v>695</c:v>
                </c:pt>
                <c:pt idx="1271">
                  <c:v>621</c:v>
                </c:pt>
                <c:pt idx="1272">
                  <c:v>566</c:v>
                </c:pt>
                <c:pt idx="1273">
                  <c:v>461</c:v>
                </c:pt>
                <c:pt idx="1274">
                  <c:v>376</c:v>
                </c:pt>
                <c:pt idx="1275">
                  <c:v>320</c:v>
                </c:pt>
                <c:pt idx="1276">
                  <c:v>258</c:v>
                </c:pt>
                <c:pt idx="1277">
                  <c:v>203</c:v>
                </c:pt>
                <c:pt idx="1278">
                  <c:v>150</c:v>
                </c:pt>
                <c:pt idx="1279">
                  <c:v>126</c:v>
                </c:pt>
                <c:pt idx="1280">
                  <c:v>95</c:v>
                </c:pt>
                <c:pt idx="1281">
                  <c:v>92</c:v>
                </c:pt>
                <c:pt idx="1282">
                  <c:v>61</c:v>
                </c:pt>
                <c:pt idx="1283">
                  <c:v>47</c:v>
                </c:pt>
                <c:pt idx="1284">
                  <c:v>50</c:v>
                </c:pt>
                <c:pt idx="1285">
                  <c:v>30</c:v>
                </c:pt>
                <c:pt idx="1286">
                  <c:v>32</c:v>
                </c:pt>
                <c:pt idx="1287">
                  <c:v>33</c:v>
                </c:pt>
                <c:pt idx="1288">
                  <c:v>43</c:v>
                </c:pt>
                <c:pt idx="1289">
                  <c:v>22</c:v>
                </c:pt>
                <c:pt idx="1290">
                  <c:v>20</c:v>
                </c:pt>
                <c:pt idx="1291">
                  <c:v>18</c:v>
                </c:pt>
                <c:pt idx="1292">
                  <c:v>25</c:v>
                </c:pt>
                <c:pt idx="1293">
                  <c:v>21</c:v>
                </c:pt>
                <c:pt idx="1294">
                  <c:v>16</c:v>
                </c:pt>
                <c:pt idx="1295">
                  <c:v>22</c:v>
                </c:pt>
                <c:pt idx="1296">
                  <c:v>18</c:v>
                </c:pt>
                <c:pt idx="1297">
                  <c:v>16</c:v>
                </c:pt>
                <c:pt idx="1298">
                  <c:v>21</c:v>
                </c:pt>
                <c:pt idx="1299">
                  <c:v>19</c:v>
                </c:pt>
                <c:pt idx="1300">
                  <c:v>26</c:v>
                </c:pt>
                <c:pt idx="1301">
                  <c:v>12</c:v>
                </c:pt>
                <c:pt idx="1302">
                  <c:v>27</c:v>
                </c:pt>
                <c:pt idx="1303">
                  <c:v>22</c:v>
                </c:pt>
                <c:pt idx="1304">
                  <c:v>27</c:v>
                </c:pt>
                <c:pt idx="1305">
                  <c:v>35</c:v>
                </c:pt>
                <c:pt idx="1306">
                  <c:v>26</c:v>
                </c:pt>
                <c:pt idx="1307">
                  <c:v>32</c:v>
                </c:pt>
                <c:pt idx="1308">
                  <c:v>29</c:v>
                </c:pt>
                <c:pt idx="1309">
                  <c:v>24</c:v>
                </c:pt>
                <c:pt idx="1310">
                  <c:v>29</c:v>
                </c:pt>
                <c:pt idx="1311">
                  <c:v>39</c:v>
                </c:pt>
                <c:pt idx="1312">
                  <c:v>21</c:v>
                </c:pt>
                <c:pt idx="1313">
                  <c:v>25</c:v>
                </c:pt>
                <c:pt idx="1314">
                  <c:v>22</c:v>
                </c:pt>
                <c:pt idx="1315">
                  <c:v>23</c:v>
                </c:pt>
                <c:pt idx="1316">
                  <c:v>15</c:v>
                </c:pt>
                <c:pt idx="1317">
                  <c:v>23</c:v>
                </c:pt>
                <c:pt idx="1318">
                  <c:v>9</c:v>
                </c:pt>
                <c:pt idx="1319">
                  <c:v>12</c:v>
                </c:pt>
                <c:pt idx="1320">
                  <c:v>10</c:v>
                </c:pt>
                <c:pt idx="1321">
                  <c:v>15</c:v>
                </c:pt>
                <c:pt idx="1322">
                  <c:v>11</c:v>
                </c:pt>
                <c:pt idx="1323">
                  <c:v>15</c:v>
                </c:pt>
                <c:pt idx="1324">
                  <c:v>24</c:v>
                </c:pt>
                <c:pt idx="1325">
                  <c:v>12</c:v>
                </c:pt>
                <c:pt idx="1326">
                  <c:v>19</c:v>
                </c:pt>
                <c:pt idx="1327">
                  <c:v>10</c:v>
                </c:pt>
                <c:pt idx="1328">
                  <c:v>11</c:v>
                </c:pt>
                <c:pt idx="1329">
                  <c:v>11</c:v>
                </c:pt>
                <c:pt idx="1330">
                  <c:v>7</c:v>
                </c:pt>
                <c:pt idx="1331">
                  <c:v>17</c:v>
                </c:pt>
                <c:pt idx="1332">
                  <c:v>13</c:v>
                </c:pt>
                <c:pt idx="1333">
                  <c:v>7</c:v>
                </c:pt>
                <c:pt idx="1334">
                  <c:v>9</c:v>
                </c:pt>
                <c:pt idx="1335">
                  <c:v>9</c:v>
                </c:pt>
                <c:pt idx="1336">
                  <c:v>11</c:v>
                </c:pt>
                <c:pt idx="1337">
                  <c:v>9</c:v>
                </c:pt>
                <c:pt idx="1338">
                  <c:v>13</c:v>
                </c:pt>
                <c:pt idx="1339">
                  <c:v>15</c:v>
                </c:pt>
                <c:pt idx="1340">
                  <c:v>10</c:v>
                </c:pt>
                <c:pt idx="1341">
                  <c:v>8</c:v>
                </c:pt>
                <c:pt idx="1342">
                  <c:v>9</c:v>
                </c:pt>
                <c:pt idx="1343">
                  <c:v>11</c:v>
                </c:pt>
                <c:pt idx="1344">
                  <c:v>8</c:v>
                </c:pt>
                <c:pt idx="1345">
                  <c:v>6</c:v>
                </c:pt>
                <c:pt idx="1346">
                  <c:v>13</c:v>
                </c:pt>
                <c:pt idx="1347">
                  <c:v>14</c:v>
                </c:pt>
                <c:pt idx="1348">
                  <c:v>8</c:v>
                </c:pt>
                <c:pt idx="1349">
                  <c:v>13</c:v>
                </c:pt>
                <c:pt idx="1350">
                  <c:v>6</c:v>
                </c:pt>
                <c:pt idx="1351">
                  <c:v>6</c:v>
                </c:pt>
                <c:pt idx="1352">
                  <c:v>10</c:v>
                </c:pt>
                <c:pt idx="1353">
                  <c:v>9</c:v>
                </c:pt>
                <c:pt idx="1354">
                  <c:v>13</c:v>
                </c:pt>
                <c:pt idx="1355">
                  <c:v>6</c:v>
                </c:pt>
                <c:pt idx="1356">
                  <c:v>7</c:v>
                </c:pt>
                <c:pt idx="1357">
                  <c:v>7</c:v>
                </c:pt>
                <c:pt idx="1358">
                  <c:v>16</c:v>
                </c:pt>
                <c:pt idx="1359">
                  <c:v>6</c:v>
                </c:pt>
                <c:pt idx="1360">
                  <c:v>7</c:v>
                </c:pt>
                <c:pt idx="1361">
                  <c:v>10</c:v>
                </c:pt>
                <c:pt idx="1362">
                  <c:v>15</c:v>
                </c:pt>
                <c:pt idx="1363">
                  <c:v>9</c:v>
                </c:pt>
                <c:pt idx="1364">
                  <c:v>14</c:v>
                </c:pt>
                <c:pt idx="1365">
                  <c:v>11</c:v>
                </c:pt>
                <c:pt idx="1366">
                  <c:v>11</c:v>
                </c:pt>
                <c:pt idx="1367">
                  <c:v>11</c:v>
                </c:pt>
                <c:pt idx="1368">
                  <c:v>8</c:v>
                </c:pt>
                <c:pt idx="1369">
                  <c:v>5</c:v>
                </c:pt>
                <c:pt idx="1370">
                  <c:v>12</c:v>
                </c:pt>
                <c:pt idx="1371">
                  <c:v>16</c:v>
                </c:pt>
                <c:pt idx="1372">
                  <c:v>12</c:v>
                </c:pt>
                <c:pt idx="1373">
                  <c:v>8</c:v>
                </c:pt>
                <c:pt idx="1374">
                  <c:v>13</c:v>
                </c:pt>
                <c:pt idx="1375">
                  <c:v>12</c:v>
                </c:pt>
                <c:pt idx="1376">
                  <c:v>10</c:v>
                </c:pt>
                <c:pt idx="1377">
                  <c:v>7</c:v>
                </c:pt>
                <c:pt idx="1378">
                  <c:v>9</c:v>
                </c:pt>
                <c:pt idx="1379">
                  <c:v>12</c:v>
                </c:pt>
                <c:pt idx="1380">
                  <c:v>7</c:v>
                </c:pt>
                <c:pt idx="1381">
                  <c:v>9</c:v>
                </c:pt>
                <c:pt idx="1382">
                  <c:v>23</c:v>
                </c:pt>
                <c:pt idx="1383">
                  <c:v>10</c:v>
                </c:pt>
                <c:pt idx="1384">
                  <c:v>7</c:v>
                </c:pt>
                <c:pt idx="1385">
                  <c:v>18</c:v>
                </c:pt>
                <c:pt idx="1386">
                  <c:v>14</c:v>
                </c:pt>
                <c:pt idx="1387">
                  <c:v>13</c:v>
                </c:pt>
                <c:pt idx="1388">
                  <c:v>19</c:v>
                </c:pt>
                <c:pt idx="1389">
                  <c:v>14</c:v>
                </c:pt>
                <c:pt idx="1390">
                  <c:v>10</c:v>
                </c:pt>
                <c:pt idx="1391">
                  <c:v>8</c:v>
                </c:pt>
                <c:pt idx="1392">
                  <c:v>9</c:v>
                </c:pt>
                <c:pt idx="1393">
                  <c:v>13</c:v>
                </c:pt>
                <c:pt idx="1394">
                  <c:v>18</c:v>
                </c:pt>
                <c:pt idx="1395">
                  <c:v>15</c:v>
                </c:pt>
                <c:pt idx="1396">
                  <c:v>8</c:v>
                </c:pt>
                <c:pt idx="1397">
                  <c:v>11</c:v>
                </c:pt>
                <c:pt idx="1398">
                  <c:v>15</c:v>
                </c:pt>
                <c:pt idx="1399">
                  <c:v>10</c:v>
                </c:pt>
                <c:pt idx="1400">
                  <c:v>12</c:v>
                </c:pt>
                <c:pt idx="1401">
                  <c:v>11</c:v>
                </c:pt>
                <c:pt idx="1402">
                  <c:v>11</c:v>
                </c:pt>
                <c:pt idx="1403">
                  <c:v>8</c:v>
                </c:pt>
                <c:pt idx="1404">
                  <c:v>15</c:v>
                </c:pt>
                <c:pt idx="1405">
                  <c:v>13</c:v>
                </c:pt>
                <c:pt idx="1406">
                  <c:v>8</c:v>
                </c:pt>
                <c:pt idx="1407">
                  <c:v>10</c:v>
                </c:pt>
                <c:pt idx="1408">
                  <c:v>12</c:v>
                </c:pt>
                <c:pt idx="1409">
                  <c:v>9</c:v>
                </c:pt>
                <c:pt idx="1410">
                  <c:v>7</c:v>
                </c:pt>
                <c:pt idx="1411">
                  <c:v>7</c:v>
                </c:pt>
                <c:pt idx="1412">
                  <c:v>11</c:v>
                </c:pt>
                <c:pt idx="1413">
                  <c:v>9</c:v>
                </c:pt>
                <c:pt idx="1414">
                  <c:v>6</c:v>
                </c:pt>
                <c:pt idx="1415">
                  <c:v>8</c:v>
                </c:pt>
                <c:pt idx="1416">
                  <c:v>10</c:v>
                </c:pt>
                <c:pt idx="1417">
                  <c:v>12</c:v>
                </c:pt>
                <c:pt idx="1418">
                  <c:v>10</c:v>
                </c:pt>
                <c:pt idx="1419">
                  <c:v>9</c:v>
                </c:pt>
                <c:pt idx="1420">
                  <c:v>11</c:v>
                </c:pt>
                <c:pt idx="1421">
                  <c:v>5</c:v>
                </c:pt>
                <c:pt idx="1422">
                  <c:v>10</c:v>
                </c:pt>
                <c:pt idx="1423">
                  <c:v>17</c:v>
                </c:pt>
                <c:pt idx="1424">
                  <c:v>9</c:v>
                </c:pt>
                <c:pt idx="1425">
                  <c:v>6</c:v>
                </c:pt>
                <c:pt idx="1426">
                  <c:v>9</c:v>
                </c:pt>
                <c:pt idx="1427">
                  <c:v>10</c:v>
                </c:pt>
                <c:pt idx="1428">
                  <c:v>12</c:v>
                </c:pt>
                <c:pt idx="1429">
                  <c:v>10</c:v>
                </c:pt>
                <c:pt idx="1430">
                  <c:v>9</c:v>
                </c:pt>
                <c:pt idx="1431">
                  <c:v>9</c:v>
                </c:pt>
                <c:pt idx="1432">
                  <c:v>11</c:v>
                </c:pt>
                <c:pt idx="1433">
                  <c:v>7</c:v>
                </c:pt>
                <c:pt idx="1434">
                  <c:v>13</c:v>
                </c:pt>
                <c:pt idx="1435">
                  <c:v>10</c:v>
                </c:pt>
                <c:pt idx="1436">
                  <c:v>9</c:v>
                </c:pt>
                <c:pt idx="1437">
                  <c:v>13</c:v>
                </c:pt>
                <c:pt idx="1438">
                  <c:v>11</c:v>
                </c:pt>
                <c:pt idx="1439">
                  <c:v>12</c:v>
                </c:pt>
                <c:pt idx="1440">
                  <c:v>14</c:v>
                </c:pt>
                <c:pt idx="1441">
                  <c:v>7</c:v>
                </c:pt>
                <c:pt idx="1442">
                  <c:v>14</c:v>
                </c:pt>
                <c:pt idx="1443">
                  <c:v>11</c:v>
                </c:pt>
                <c:pt idx="1444">
                  <c:v>5</c:v>
                </c:pt>
                <c:pt idx="1445">
                  <c:v>12</c:v>
                </c:pt>
                <c:pt idx="1446">
                  <c:v>13</c:v>
                </c:pt>
                <c:pt idx="1447">
                  <c:v>20</c:v>
                </c:pt>
                <c:pt idx="1448">
                  <c:v>8</c:v>
                </c:pt>
                <c:pt idx="1449">
                  <c:v>14</c:v>
                </c:pt>
                <c:pt idx="1450">
                  <c:v>9</c:v>
                </c:pt>
                <c:pt idx="1451">
                  <c:v>7</c:v>
                </c:pt>
                <c:pt idx="1452">
                  <c:v>11</c:v>
                </c:pt>
                <c:pt idx="1453">
                  <c:v>9</c:v>
                </c:pt>
                <c:pt idx="1454">
                  <c:v>11</c:v>
                </c:pt>
                <c:pt idx="1455">
                  <c:v>16</c:v>
                </c:pt>
                <c:pt idx="1456">
                  <c:v>13</c:v>
                </c:pt>
                <c:pt idx="1457">
                  <c:v>14</c:v>
                </c:pt>
                <c:pt idx="1458">
                  <c:v>14</c:v>
                </c:pt>
                <c:pt idx="1459">
                  <c:v>10</c:v>
                </c:pt>
                <c:pt idx="1460">
                  <c:v>18</c:v>
                </c:pt>
                <c:pt idx="1461">
                  <c:v>22</c:v>
                </c:pt>
                <c:pt idx="1462">
                  <c:v>22</c:v>
                </c:pt>
                <c:pt idx="1463">
                  <c:v>23</c:v>
                </c:pt>
                <c:pt idx="1464">
                  <c:v>32</c:v>
                </c:pt>
                <c:pt idx="1465">
                  <c:v>47</c:v>
                </c:pt>
                <c:pt idx="1466">
                  <c:v>55</c:v>
                </c:pt>
                <c:pt idx="1467">
                  <c:v>72</c:v>
                </c:pt>
                <c:pt idx="1468">
                  <c:v>70</c:v>
                </c:pt>
                <c:pt idx="1469">
                  <c:v>91</c:v>
                </c:pt>
                <c:pt idx="1470">
                  <c:v>98</c:v>
                </c:pt>
                <c:pt idx="1471">
                  <c:v>78</c:v>
                </c:pt>
                <c:pt idx="1472">
                  <c:v>83</c:v>
                </c:pt>
                <c:pt idx="1473">
                  <c:v>85</c:v>
                </c:pt>
                <c:pt idx="1474">
                  <c:v>72</c:v>
                </c:pt>
                <c:pt idx="1475">
                  <c:v>62</c:v>
                </c:pt>
                <c:pt idx="1476">
                  <c:v>60</c:v>
                </c:pt>
                <c:pt idx="1477">
                  <c:v>55</c:v>
                </c:pt>
                <c:pt idx="1478">
                  <c:v>37</c:v>
                </c:pt>
                <c:pt idx="1479">
                  <c:v>28</c:v>
                </c:pt>
                <c:pt idx="1480">
                  <c:v>28</c:v>
                </c:pt>
                <c:pt idx="1481">
                  <c:v>20</c:v>
                </c:pt>
                <c:pt idx="1482">
                  <c:v>14</c:v>
                </c:pt>
                <c:pt idx="1483">
                  <c:v>19</c:v>
                </c:pt>
                <c:pt idx="1484">
                  <c:v>15</c:v>
                </c:pt>
                <c:pt idx="1485">
                  <c:v>14</c:v>
                </c:pt>
                <c:pt idx="1486">
                  <c:v>13</c:v>
                </c:pt>
                <c:pt idx="1487">
                  <c:v>13</c:v>
                </c:pt>
                <c:pt idx="1488">
                  <c:v>13</c:v>
                </c:pt>
                <c:pt idx="1489">
                  <c:v>12</c:v>
                </c:pt>
                <c:pt idx="1490">
                  <c:v>5</c:v>
                </c:pt>
                <c:pt idx="1491">
                  <c:v>7</c:v>
                </c:pt>
                <c:pt idx="1492">
                  <c:v>8</c:v>
                </c:pt>
                <c:pt idx="1493">
                  <c:v>11</c:v>
                </c:pt>
                <c:pt idx="1494">
                  <c:v>4</c:v>
                </c:pt>
                <c:pt idx="1495">
                  <c:v>13</c:v>
                </c:pt>
                <c:pt idx="1496">
                  <c:v>9</c:v>
                </c:pt>
                <c:pt idx="1497">
                  <c:v>7</c:v>
                </c:pt>
                <c:pt idx="1498">
                  <c:v>7</c:v>
                </c:pt>
                <c:pt idx="1499">
                  <c:v>7</c:v>
                </c:pt>
                <c:pt idx="1500">
                  <c:v>5</c:v>
                </c:pt>
                <c:pt idx="1501">
                  <c:v>4</c:v>
                </c:pt>
                <c:pt idx="1502">
                  <c:v>12</c:v>
                </c:pt>
                <c:pt idx="1503">
                  <c:v>13</c:v>
                </c:pt>
                <c:pt idx="1504">
                  <c:v>6</c:v>
                </c:pt>
                <c:pt idx="1505">
                  <c:v>8</c:v>
                </c:pt>
                <c:pt idx="1506">
                  <c:v>8</c:v>
                </c:pt>
                <c:pt idx="1507">
                  <c:v>7</c:v>
                </c:pt>
                <c:pt idx="1508">
                  <c:v>7</c:v>
                </c:pt>
                <c:pt idx="1509">
                  <c:v>8</c:v>
                </c:pt>
                <c:pt idx="1510">
                  <c:v>12</c:v>
                </c:pt>
                <c:pt idx="1511">
                  <c:v>4</c:v>
                </c:pt>
                <c:pt idx="1512">
                  <c:v>5</c:v>
                </c:pt>
                <c:pt idx="1513">
                  <c:v>8</c:v>
                </c:pt>
                <c:pt idx="1514">
                  <c:v>5</c:v>
                </c:pt>
                <c:pt idx="1515">
                  <c:v>8</c:v>
                </c:pt>
                <c:pt idx="1516">
                  <c:v>5</c:v>
                </c:pt>
                <c:pt idx="1517">
                  <c:v>8</c:v>
                </c:pt>
                <c:pt idx="1518">
                  <c:v>6</c:v>
                </c:pt>
                <c:pt idx="1519">
                  <c:v>9</c:v>
                </c:pt>
                <c:pt idx="1520">
                  <c:v>5</c:v>
                </c:pt>
                <c:pt idx="1521">
                  <c:v>11</c:v>
                </c:pt>
                <c:pt idx="1522">
                  <c:v>12</c:v>
                </c:pt>
                <c:pt idx="1523">
                  <c:v>6</c:v>
                </c:pt>
                <c:pt idx="1524">
                  <c:v>13</c:v>
                </c:pt>
                <c:pt idx="1525">
                  <c:v>9</c:v>
                </c:pt>
                <c:pt idx="1526">
                  <c:v>7</c:v>
                </c:pt>
                <c:pt idx="1527">
                  <c:v>6</c:v>
                </c:pt>
                <c:pt idx="1528">
                  <c:v>6</c:v>
                </c:pt>
                <c:pt idx="1529">
                  <c:v>7</c:v>
                </c:pt>
                <c:pt idx="1530">
                  <c:v>8</c:v>
                </c:pt>
                <c:pt idx="1531">
                  <c:v>9</c:v>
                </c:pt>
                <c:pt idx="1532">
                  <c:v>7</c:v>
                </c:pt>
                <c:pt idx="1533">
                  <c:v>9</c:v>
                </c:pt>
                <c:pt idx="1534">
                  <c:v>6</c:v>
                </c:pt>
                <c:pt idx="1535">
                  <c:v>4</c:v>
                </c:pt>
                <c:pt idx="1536">
                  <c:v>6</c:v>
                </c:pt>
                <c:pt idx="1537">
                  <c:v>8</c:v>
                </c:pt>
                <c:pt idx="1538">
                  <c:v>5</c:v>
                </c:pt>
                <c:pt idx="1539">
                  <c:v>3</c:v>
                </c:pt>
                <c:pt idx="1540">
                  <c:v>7</c:v>
                </c:pt>
                <c:pt idx="1541">
                  <c:v>9</c:v>
                </c:pt>
                <c:pt idx="1542">
                  <c:v>6</c:v>
                </c:pt>
                <c:pt idx="1543">
                  <c:v>7</c:v>
                </c:pt>
                <c:pt idx="1544">
                  <c:v>6</c:v>
                </c:pt>
                <c:pt idx="1545">
                  <c:v>11</c:v>
                </c:pt>
                <c:pt idx="1546">
                  <c:v>6</c:v>
                </c:pt>
                <c:pt idx="1547">
                  <c:v>6</c:v>
                </c:pt>
                <c:pt idx="1548">
                  <c:v>6</c:v>
                </c:pt>
                <c:pt idx="1549">
                  <c:v>6</c:v>
                </c:pt>
                <c:pt idx="1550">
                  <c:v>7</c:v>
                </c:pt>
                <c:pt idx="1551">
                  <c:v>7</c:v>
                </c:pt>
                <c:pt idx="1552">
                  <c:v>9</c:v>
                </c:pt>
                <c:pt idx="1553">
                  <c:v>10</c:v>
                </c:pt>
                <c:pt idx="1554">
                  <c:v>4</c:v>
                </c:pt>
                <c:pt idx="1555">
                  <c:v>3</c:v>
                </c:pt>
                <c:pt idx="1556">
                  <c:v>8</c:v>
                </c:pt>
                <c:pt idx="1557">
                  <c:v>6</c:v>
                </c:pt>
                <c:pt idx="1558">
                  <c:v>5</c:v>
                </c:pt>
                <c:pt idx="1559">
                  <c:v>8</c:v>
                </c:pt>
                <c:pt idx="1560">
                  <c:v>2</c:v>
                </c:pt>
                <c:pt idx="1561">
                  <c:v>6</c:v>
                </c:pt>
                <c:pt idx="1562">
                  <c:v>6</c:v>
                </c:pt>
                <c:pt idx="1563">
                  <c:v>7</c:v>
                </c:pt>
                <c:pt idx="1564">
                  <c:v>4</c:v>
                </c:pt>
                <c:pt idx="1565">
                  <c:v>6</c:v>
                </c:pt>
                <c:pt idx="1566">
                  <c:v>4</c:v>
                </c:pt>
                <c:pt idx="1567">
                  <c:v>4</c:v>
                </c:pt>
                <c:pt idx="1568">
                  <c:v>8</c:v>
                </c:pt>
                <c:pt idx="1569">
                  <c:v>9</c:v>
                </c:pt>
                <c:pt idx="1570">
                  <c:v>5</c:v>
                </c:pt>
                <c:pt idx="1571">
                  <c:v>8</c:v>
                </c:pt>
                <c:pt idx="1572">
                  <c:v>7</c:v>
                </c:pt>
                <c:pt idx="1573">
                  <c:v>6</c:v>
                </c:pt>
                <c:pt idx="1574">
                  <c:v>7</c:v>
                </c:pt>
                <c:pt idx="1575">
                  <c:v>7</c:v>
                </c:pt>
                <c:pt idx="1576">
                  <c:v>4</c:v>
                </c:pt>
                <c:pt idx="1577">
                  <c:v>8</c:v>
                </c:pt>
                <c:pt idx="1578">
                  <c:v>6</c:v>
                </c:pt>
                <c:pt idx="1579">
                  <c:v>5</c:v>
                </c:pt>
                <c:pt idx="1580">
                  <c:v>8</c:v>
                </c:pt>
                <c:pt idx="1581">
                  <c:v>4</c:v>
                </c:pt>
                <c:pt idx="1582">
                  <c:v>5</c:v>
                </c:pt>
                <c:pt idx="1583">
                  <c:v>7</c:v>
                </c:pt>
                <c:pt idx="1584">
                  <c:v>8</c:v>
                </c:pt>
                <c:pt idx="1585">
                  <c:v>7</c:v>
                </c:pt>
                <c:pt idx="1586">
                  <c:v>5</c:v>
                </c:pt>
                <c:pt idx="1587">
                  <c:v>8</c:v>
                </c:pt>
                <c:pt idx="1588">
                  <c:v>4</c:v>
                </c:pt>
                <c:pt idx="1589">
                  <c:v>7</c:v>
                </c:pt>
                <c:pt idx="1590">
                  <c:v>7</c:v>
                </c:pt>
                <c:pt idx="1591">
                  <c:v>5</c:v>
                </c:pt>
                <c:pt idx="1592">
                  <c:v>7</c:v>
                </c:pt>
                <c:pt idx="1593">
                  <c:v>7</c:v>
                </c:pt>
                <c:pt idx="1594">
                  <c:v>11</c:v>
                </c:pt>
                <c:pt idx="1595">
                  <c:v>4</c:v>
                </c:pt>
                <c:pt idx="1596">
                  <c:v>6</c:v>
                </c:pt>
                <c:pt idx="1597">
                  <c:v>7</c:v>
                </c:pt>
                <c:pt idx="1598">
                  <c:v>5</c:v>
                </c:pt>
                <c:pt idx="1599">
                  <c:v>3</c:v>
                </c:pt>
                <c:pt idx="1600">
                  <c:v>4</c:v>
                </c:pt>
                <c:pt idx="1601">
                  <c:v>5</c:v>
                </c:pt>
                <c:pt idx="1602">
                  <c:v>7</c:v>
                </c:pt>
                <c:pt idx="1603">
                  <c:v>6</c:v>
                </c:pt>
                <c:pt idx="1604">
                  <c:v>5</c:v>
                </c:pt>
                <c:pt idx="1605">
                  <c:v>9</c:v>
                </c:pt>
                <c:pt idx="1606">
                  <c:v>11</c:v>
                </c:pt>
                <c:pt idx="1607">
                  <c:v>6</c:v>
                </c:pt>
                <c:pt idx="1608">
                  <c:v>6</c:v>
                </c:pt>
                <c:pt idx="1609">
                  <c:v>7</c:v>
                </c:pt>
                <c:pt idx="1610">
                  <c:v>8</c:v>
                </c:pt>
                <c:pt idx="1611">
                  <c:v>6</c:v>
                </c:pt>
                <c:pt idx="1612">
                  <c:v>4</c:v>
                </c:pt>
                <c:pt idx="1613">
                  <c:v>6</c:v>
                </c:pt>
                <c:pt idx="1614">
                  <c:v>6</c:v>
                </c:pt>
                <c:pt idx="1615">
                  <c:v>7</c:v>
                </c:pt>
                <c:pt idx="1616">
                  <c:v>5</c:v>
                </c:pt>
                <c:pt idx="1617">
                  <c:v>5</c:v>
                </c:pt>
                <c:pt idx="1618">
                  <c:v>8</c:v>
                </c:pt>
                <c:pt idx="1619">
                  <c:v>3</c:v>
                </c:pt>
                <c:pt idx="1620">
                  <c:v>3</c:v>
                </c:pt>
                <c:pt idx="1621">
                  <c:v>4</c:v>
                </c:pt>
                <c:pt idx="1622">
                  <c:v>4</c:v>
                </c:pt>
                <c:pt idx="1623">
                  <c:v>11</c:v>
                </c:pt>
                <c:pt idx="1624">
                  <c:v>9</c:v>
                </c:pt>
                <c:pt idx="1625">
                  <c:v>4</c:v>
                </c:pt>
                <c:pt idx="1626">
                  <c:v>4</c:v>
                </c:pt>
                <c:pt idx="1627">
                  <c:v>4</c:v>
                </c:pt>
                <c:pt idx="1628">
                  <c:v>8</c:v>
                </c:pt>
                <c:pt idx="1629">
                  <c:v>4</c:v>
                </c:pt>
                <c:pt idx="1630">
                  <c:v>5</c:v>
                </c:pt>
                <c:pt idx="1631">
                  <c:v>4</c:v>
                </c:pt>
                <c:pt idx="1632">
                  <c:v>14</c:v>
                </c:pt>
                <c:pt idx="1633">
                  <c:v>6</c:v>
                </c:pt>
                <c:pt idx="1634">
                  <c:v>8</c:v>
                </c:pt>
                <c:pt idx="1635">
                  <c:v>14</c:v>
                </c:pt>
                <c:pt idx="1636">
                  <c:v>7</c:v>
                </c:pt>
                <c:pt idx="1637">
                  <c:v>6</c:v>
                </c:pt>
                <c:pt idx="1638">
                  <c:v>10</c:v>
                </c:pt>
                <c:pt idx="1639">
                  <c:v>10</c:v>
                </c:pt>
                <c:pt idx="1640">
                  <c:v>15</c:v>
                </c:pt>
                <c:pt idx="1641">
                  <c:v>15</c:v>
                </c:pt>
                <c:pt idx="1642">
                  <c:v>3</c:v>
                </c:pt>
                <c:pt idx="1643">
                  <c:v>6</c:v>
                </c:pt>
                <c:pt idx="1644">
                  <c:v>7</c:v>
                </c:pt>
                <c:pt idx="1645">
                  <c:v>14</c:v>
                </c:pt>
                <c:pt idx="1646">
                  <c:v>9</c:v>
                </c:pt>
                <c:pt idx="1647">
                  <c:v>10</c:v>
                </c:pt>
                <c:pt idx="1648">
                  <c:v>5</c:v>
                </c:pt>
                <c:pt idx="1649">
                  <c:v>10</c:v>
                </c:pt>
                <c:pt idx="1650">
                  <c:v>8</c:v>
                </c:pt>
                <c:pt idx="1651">
                  <c:v>4</c:v>
                </c:pt>
                <c:pt idx="1652">
                  <c:v>13</c:v>
                </c:pt>
                <c:pt idx="1653">
                  <c:v>11</c:v>
                </c:pt>
                <c:pt idx="1654">
                  <c:v>11</c:v>
                </c:pt>
                <c:pt idx="1655">
                  <c:v>7</c:v>
                </c:pt>
                <c:pt idx="1656">
                  <c:v>9</c:v>
                </c:pt>
                <c:pt idx="1657">
                  <c:v>13</c:v>
                </c:pt>
                <c:pt idx="1658">
                  <c:v>10</c:v>
                </c:pt>
                <c:pt idx="1659">
                  <c:v>10</c:v>
                </c:pt>
                <c:pt idx="1660">
                  <c:v>8</c:v>
                </c:pt>
                <c:pt idx="1661">
                  <c:v>10</c:v>
                </c:pt>
                <c:pt idx="1662">
                  <c:v>7</c:v>
                </c:pt>
                <c:pt idx="1663">
                  <c:v>11</c:v>
                </c:pt>
                <c:pt idx="1664">
                  <c:v>10</c:v>
                </c:pt>
                <c:pt idx="1665">
                  <c:v>11</c:v>
                </c:pt>
                <c:pt idx="1666">
                  <c:v>4</c:v>
                </c:pt>
                <c:pt idx="1667">
                  <c:v>9</c:v>
                </c:pt>
                <c:pt idx="1668">
                  <c:v>7</c:v>
                </c:pt>
                <c:pt idx="1669">
                  <c:v>4</c:v>
                </c:pt>
                <c:pt idx="1670">
                  <c:v>5</c:v>
                </c:pt>
                <c:pt idx="1671">
                  <c:v>12</c:v>
                </c:pt>
                <c:pt idx="1672">
                  <c:v>5</c:v>
                </c:pt>
                <c:pt idx="1673">
                  <c:v>7</c:v>
                </c:pt>
                <c:pt idx="1674">
                  <c:v>5</c:v>
                </c:pt>
                <c:pt idx="1675">
                  <c:v>4</c:v>
                </c:pt>
                <c:pt idx="1676">
                  <c:v>8</c:v>
                </c:pt>
                <c:pt idx="1677">
                  <c:v>2</c:v>
                </c:pt>
                <c:pt idx="1678">
                  <c:v>5</c:v>
                </c:pt>
                <c:pt idx="1679">
                  <c:v>2</c:v>
                </c:pt>
                <c:pt idx="1680">
                  <c:v>8</c:v>
                </c:pt>
                <c:pt idx="1681">
                  <c:v>9</c:v>
                </c:pt>
                <c:pt idx="1682">
                  <c:v>6</c:v>
                </c:pt>
                <c:pt idx="1683">
                  <c:v>5</c:v>
                </c:pt>
                <c:pt idx="1684">
                  <c:v>10</c:v>
                </c:pt>
                <c:pt idx="1685">
                  <c:v>7</c:v>
                </c:pt>
                <c:pt idx="1686">
                  <c:v>5</c:v>
                </c:pt>
                <c:pt idx="1687">
                  <c:v>4</c:v>
                </c:pt>
                <c:pt idx="1688">
                  <c:v>2</c:v>
                </c:pt>
                <c:pt idx="1689">
                  <c:v>10</c:v>
                </c:pt>
                <c:pt idx="1690">
                  <c:v>5</c:v>
                </c:pt>
                <c:pt idx="1691">
                  <c:v>10</c:v>
                </c:pt>
                <c:pt idx="1692">
                  <c:v>6</c:v>
                </c:pt>
                <c:pt idx="1693">
                  <c:v>8</c:v>
                </c:pt>
                <c:pt idx="1694">
                  <c:v>10</c:v>
                </c:pt>
                <c:pt idx="1695">
                  <c:v>9</c:v>
                </c:pt>
                <c:pt idx="1696">
                  <c:v>13</c:v>
                </c:pt>
                <c:pt idx="1697">
                  <c:v>11</c:v>
                </c:pt>
                <c:pt idx="1698">
                  <c:v>3</c:v>
                </c:pt>
                <c:pt idx="1699">
                  <c:v>4</c:v>
                </c:pt>
                <c:pt idx="1700">
                  <c:v>6</c:v>
                </c:pt>
                <c:pt idx="1701">
                  <c:v>6</c:v>
                </c:pt>
                <c:pt idx="1702">
                  <c:v>2</c:v>
                </c:pt>
                <c:pt idx="1703">
                  <c:v>5</c:v>
                </c:pt>
                <c:pt idx="1704">
                  <c:v>11</c:v>
                </c:pt>
                <c:pt idx="1705">
                  <c:v>4</c:v>
                </c:pt>
                <c:pt idx="1706">
                  <c:v>4</c:v>
                </c:pt>
                <c:pt idx="1707">
                  <c:v>5</c:v>
                </c:pt>
                <c:pt idx="1708">
                  <c:v>10</c:v>
                </c:pt>
                <c:pt idx="1709">
                  <c:v>6</c:v>
                </c:pt>
                <c:pt idx="1710">
                  <c:v>8</c:v>
                </c:pt>
                <c:pt idx="1711">
                  <c:v>6</c:v>
                </c:pt>
                <c:pt idx="1712">
                  <c:v>9</c:v>
                </c:pt>
                <c:pt idx="1713">
                  <c:v>5</c:v>
                </c:pt>
                <c:pt idx="1714">
                  <c:v>2</c:v>
                </c:pt>
                <c:pt idx="1715">
                  <c:v>10</c:v>
                </c:pt>
                <c:pt idx="1716">
                  <c:v>5</c:v>
                </c:pt>
                <c:pt idx="1717">
                  <c:v>6</c:v>
                </c:pt>
                <c:pt idx="1718">
                  <c:v>2</c:v>
                </c:pt>
                <c:pt idx="1719">
                  <c:v>3</c:v>
                </c:pt>
                <c:pt idx="1720">
                  <c:v>5</c:v>
                </c:pt>
                <c:pt idx="1721">
                  <c:v>8</c:v>
                </c:pt>
                <c:pt idx="1722">
                  <c:v>6</c:v>
                </c:pt>
                <c:pt idx="1723">
                  <c:v>5</c:v>
                </c:pt>
                <c:pt idx="1724">
                  <c:v>2</c:v>
                </c:pt>
                <c:pt idx="1725">
                  <c:v>8</c:v>
                </c:pt>
                <c:pt idx="1726">
                  <c:v>5</c:v>
                </c:pt>
                <c:pt idx="1727">
                  <c:v>6</c:v>
                </c:pt>
                <c:pt idx="1728">
                  <c:v>7</c:v>
                </c:pt>
                <c:pt idx="1729">
                  <c:v>5</c:v>
                </c:pt>
                <c:pt idx="1730">
                  <c:v>4</c:v>
                </c:pt>
                <c:pt idx="1731">
                  <c:v>5</c:v>
                </c:pt>
                <c:pt idx="1732">
                  <c:v>12</c:v>
                </c:pt>
                <c:pt idx="1733">
                  <c:v>9</c:v>
                </c:pt>
                <c:pt idx="1734">
                  <c:v>7</c:v>
                </c:pt>
                <c:pt idx="1735">
                  <c:v>7</c:v>
                </c:pt>
                <c:pt idx="1736">
                  <c:v>5</c:v>
                </c:pt>
                <c:pt idx="1737">
                  <c:v>7</c:v>
                </c:pt>
                <c:pt idx="1738">
                  <c:v>7</c:v>
                </c:pt>
                <c:pt idx="1739">
                  <c:v>10</c:v>
                </c:pt>
                <c:pt idx="1740">
                  <c:v>3</c:v>
                </c:pt>
                <c:pt idx="1741">
                  <c:v>3</c:v>
                </c:pt>
                <c:pt idx="1742">
                  <c:v>2</c:v>
                </c:pt>
                <c:pt idx="1743">
                  <c:v>4</c:v>
                </c:pt>
                <c:pt idx="1744">
                  <c:v>3</c:v>
                </c:pt>
                <c:pt idx="1745">
                  <c:v>0</c:v>
                </c:pt>
                <c:pt idx="1746">
                  <c:v>1</c:v>
                </c:pt>
                <c:pt idx="1747">
                  <c:v>9</c:v>
                </c:pt>
                <c:pt idx="1748">
                  <c:v>5</c:v>
                </c:pt>
                <c:pt idx="1749">
                  <c:v>5</c:v>
                </c:pt>
                <c:pt idx="1750">
                  <c:v>9</c:v>
                </c:pt>
                <c:pt idx="1751">
                  <c:v>4</c:v>
                </c:pt>
                <c:pt idx="1752">
                  <c:v>7</c:v>
                </c:pt>
                <c:pt idx="1753">
                  <c:v>6</c:v>
                </c:pt>
                <c:pt idx="1754">
                  <c:v>6</c:v>
                </c:pt>
                <c:pt idx="1755">
                  <c:v>8</c:v>
                </c:pt>
                <c:pt idx="1756">
                  <c:v>5</c:v>
                </c:pt>
                <c:pt idx="1757">
                  <c:v>5</c:v>
                </c:pt>
                <c:pt idx="1758">
                  <c:v>6</c:v>
                </c:pt>
                <c:pt idx="1759">
                  <c:v>4</c:v>
                </c:pt>
                <c:pt idx="1760">
                  <c:v>8</c:v>
                </c:pt>
                <c:pt idx="1761">
                  <c:v>4</c:v>
                </c:pt>
                <c:pt idx="1762">
                  <c:v>7</c:v>
                </c:pt>
                <c:pt idx="1763">
                  <c:v>3</c:v>
                </c:pt>
                <c:pt idx="1764">
                  <c:v>10</c:v>
                </c:pt>
                <c:pt idx="1765">
                  <c:v>4</c:v>
                </c:pt>
                <c:pt idx="1766">
                  <c:v>7</c:v>
                </c:pt>
                <c:pt idx="1767">
                  <c:v>3</c:v>
                </c:pt>
                <c:pt idx="1768">
                  <c:v>6</c:v>
                </c:pt>
                <c:pt idx="1769">
                  <c:v>10</c:v>
                </c:pt>
                <c:pt idx="1770">
                  <c:v>4</c:v>
                </c:pt>
                <c:pt idx="1771">
                  <c:v>4</c:v>
                </c:pt>
                <c:pt idx="1772">
                  <c:v>11</c:v>
                </c:pt>
                <c:pt idx="1773">
                  <c:v>6</c:v>
                </c:pt>
                <c:pt idx="1774">
                  <c:v>4</c:v>
                </c:pt>
                <c:pt idx="1775">
                  <c:v>5</c:v>
                </c:pt>
                <c:pt idx="1776">
                  <c:v>8</c:v>
                </c:pt>
                <c:pt idx="1777">
                  <c:v>2</c:v>
                </c:pt>
                <c:pt idx="1778">
                  <c:v>7</c:v>
                </c:pt>
                <c:pt idx="1779">
                  <c:v>6</c:v>
                </c:pt>
                <c:pt idx="1780">
                  <c:v>7</c:v>
                </c:pt>
                <c:pt idx="1781">
                  <c:v>5</c:v>
                </c:pt>
                <c:pt idx="1782">
                  <c:v>5</c:v>
                </c:pt>
                <c:pt idx="1783">
                  <c:v>2</c:v>
                </c:pt>
                <c:pt idx="1784">
                  <c:v>6</c:v>
                </c:pt>
                <c:pt idx="1785">
                  <c:v>6</c:v>
                </c:pt>
                <c:pt idx="1786">
                  <c:v>5</c:v>
                </c:pt>
                <c:pt idx="1787">
                  <c:v>5</c:v>
                </c:pt>
                <c:pt idx="1788">
                  <c:v>7</c:v>
                </c:pt>
                <c:pt idx="1789">
                  <c:v>5</c:v>
                </c:pt>
                <c:pt idx="1790">
                  <c:v>4</c:v>
                </c:pt>
                <c:pt idx="1791">
                  <c:v>1</c:v>
                </c:pt>
                <c:pt idx="1792">
                  <c:v>10</c:v>
                </c:pt>
                <c:pt idx="1793">
                  <c:v>5</c:v>
                </c:pt>
                <c:pt idx="1794">
                  <c:v>8</c:v>
                </c:pt>
                <c:pt idx="1795">
                  <c:v>10</c:v>
                </c:pt>
                <c:pt idx="1796">
                  <c:v>6</c:v>
                </c:pt>
                <c:pt idx="1797">
                  <c:v>7</c:v>
                </c:pt>
                <c:pt idx="1798">
                  <c:v>3</c:v>
                </c:pt>
                <c:pt idx="1799">
                  <c:v>5</c:v>
                </c:pt>
                <c:pt idx="1800">
                  <c:v>7</c:v>
                </c:pt>
                <c:pt idx="1801">
                  <c:v>7</c:v>
                </c:pt>
                <c:pt idx="1802">
                  <c:v>9</c:v>
                </c:pt>
                <c:pt idx="1803">
                  <c:v>5</c:v>
                </c:pt>
                <c:pt idx="1804">
                  <c:v>8</c:v>
                </c:pt>
                <c:pt idx="1805">
                  <c:v>6</c:v>
                </c:pt>
                <c:pt idx="1806">
                  <c:v>7</c:v>
                </c:pt>
                <c:pt idx="1807">
                  <c:v>3</c:v>
                </c:pt>
                <c:pt idx="1808">
                  <c:v>11</c:v>
                </c:pt>
                <c:pt idx="1809">
                  <c:v>5</c:v>
                </c:pt>
                <c:pt idx="1810">
                  <c:v>9</c:v>
                </c:pt>
                <c:pt idx="1811">
                  <c:v>9</c:v>
                </c:pt>
                <c:pt idx="1812">
                  <c:v>8</c:v>
                </c:pt>
                <c:pt idx="1813">
                  <c:v>6</c:v>
                </c:pt>
                <c:pt idx="1814">
                  <c:v>6</c:v>
                </c:pt>
                <c:pt idx="1815">
                  <c:v>6</c:v>
                </c:pt>
                <c:pt idx="1816">
                  <c:v>10</c:v>
                </c:pt>
                <c:pt idx="1817">
                  <c:v>6</c:v>
                </c:pt>
                <c:pt idx="1818">
                  <c:v>8</c:v>
                </c:pt>
                <c:pt idx="1819">
                  <c:v>6</c:v>
                </c:pt>
                <c:pt idx="1820">
                  <c:v>15</c:v>
                </c:pt>
                <c:pt idx="1821">
                  <c:v>10</c:v>
                </c:pt>
                <c:pt idx="1822">
                  <c:v>11</c:v>
                </c:pt>
                <c:pt idx="1823">
                  <c:v>4</c:v>
                </c:pt>
                <c:pt idx="1824">
                  <c:v>5</c:v>
                </c:pt>
                <c:pt idx="1825">
                  <c:v>6</c:v>
                </c:pt>
                <c:pt idx="1826">
                  <c:v>10</c:v>
                </c:pt>
                <c:pt idx="1827">
                  <c:v>6</c:v>
                </c:pt>
                <c:pt idx="1828">
                  <c:v>8</c:v>
                </c:pt>
                <c:pt idx="1829">
                  <c:v>8</c:v>
                </c:pt>
                <c:pt idx="1830">
                  <c:v>6</c:v>
                </c:pt>
                <c:pt idx="1831">
                  <c:v>6</c:v>
                </c:pt>
                <c:pt idx="1832">
                  <c:v>6</c:v>
                </c:pt>
                <c:pt idx="1833">
                  <c:v>7</c:v>
                </c:pt>
                <c:pt idx="1834">
                  <c:v>5</c:v>
                </c:pt>
                <c:pt idx="1835">
                  <c:v>12</c:v>
                </c:pt>
                <c:pt idx="1836">
                  <c:v>3</c:v>
                </c:pt>
                <c:pt idx="1837">
                  <c:v>4</c:v>
                </c:pt>
                <c:pt idx="1838">
                  <c:v>4</c:v>
                </c:pt>
                <c:pt idx="1839">
                  <c:v>3</c:v>
                </c:pt>
                <c:pt idx="1840">
                  <c:v>1</c:v>
                </c:pt>
                <c:pt idx="1841">
                  <c:v>8</c:v>
                </c:pt>
                <c:pt idx="1842">
                  <c:v>2</c:v>
                </c:pt>
                <c:pt idx="1843">
                  <c:v>6</c:v>
                </c:pt>
                <c:pt idx="1844">
                  <c:v>10</c:v>
                </c:pt>
                <c:pt idx="1845">
                  <c:v>4</c:v>
                </c:pt>
                <c:pt idx="1846">
                  <c:v>8</c:v>
                </c:pt>
                <c:pt idx="1847">
                  <c:v>7</c:v>
                </c:pt>
                <c:pt idx="1848">
                  <c:v>2</c:v>
                </c:pt>
                <c:pt idx="1849">
                  <c:v>7</c:v>
                </c:pt>
                <c:pt idx="1850">
                  <c:v>8</c:v>
                </c:pt>
                <c:pt idx="1851">
                  <c:v>7</c:v>
                </c:pt>
                <c:pt idx="1852">
                  <c:v>7</c:v>
                </c:pt>
                <c:pt idx="1853">
                  <c:v>7</c:v>
                </c:pt>
                <c:pt idx="1854">
                  <c:v>5</c:v>
                </c:pt>
                <c:pt idx="1855">
                  <c:v>6</c:v>
                </c:pt>
                <c:pt idx="1856">
                  <c:v>6</c:v>
                </c:pt>
                <c:pt idx="1857">
                  <c:v>5</c:v>
                </c:pt>
                <c:pt idx="1858">
                  <c:v>8</c:v>
                </c:pt>
                <c:pt idx="1859">
                  <c:v>8</c:v>
                </c:pt>
                <c:pt idx="1860">
                  <c:v>7</c:v>
                </c:pt>
                <c:pt idx="1861">
                  <c:v>10</c:v>
                </c:pt>
                <c:pt idx="1862">
                  <c:v>6</c:v>
                </c:pt>
                <c:pt idx="1863">
                  <c:v>9</c:v>
                </c:pt>
                <c:pt idx="1864">
                  <c:v>7</c:v>
                </c:pt>
                <c:pt idx="1865">
                  <c:v>10</c:v>
                </c:pt>
                <c:pt idx="1866">
                  <c:v>14</c:v>
                </c:pt>
                <c:pt idx="1867">
                  <c:v>8</c:v>
                </c:pt>
                <c:pt idx="1868">
                  <c:v>14</c:v>
                </c:pt>
                <c:pt idx="1869">
                  <c:v>14</c:v>
                </c:pt>
                <c:pt idx="1870">
                  <c:v>9</c:v>
                </c:pt>
                <c:pt idx="1871">
                  <c:v>13</c:v>
                </c:pt>
                <c:pt idx="1872">
                  <c:v>12</c:v>
                </c:pt>
                <c:pt idx="1873">
                  <c:v>26</c:v>
                </c:pt>
                <c:pt idx="1874">
                  <c:v>12</c:v>
                </c:pt>
                <c:pt idx="1875">
                  <c:v>6</c:v>
                </c:pt>
                <c:pt idx="1876">
                  <c:v>12</c:v>
                </c:pt>
                <c:pt idx="1877">
                  <c:v>9</c:v>
                </c:pt>
                <c:pt idx="1878">
                  <c:v>11</c:v>
                </c:pt>
                <c:pt idx="1879">
                  <c:v>16</c:v>
                </c:pt>
                <c:pt idx="1880">
                  <c:v>8</c:v>
                </c:pt>
                <c:pt idx="1881">
                  <c:v>21</c:v>
                </c:pt>
                <c:pt idx="1882">
                  <c:v>16</c:v>
                </c:pt>
                <c:pt idx="1883">
                  <c:v>18</c:v>
                </c:pt>
                <c:pt idx="1884">
                  <c:v>15</c:v>
                </c:pt>
                <c:pt idx="1885">
                  <c:v>28</c:v>
                </c:pt>
                <c:pt idx="1886">
                  <c:v>28</c:v>
                </c:pt>
                <c:pt idx="1887">
                  <c:v>20</c:v>
                </c:pt>
                <c:pt idx="1888">
                  <c:v>20</c:v>
                </c:pt>
                <c:pt idx="1889">
                  <c:v>26</c:v>
                </c:pt>
                <c:pt idx="1890">
                  <c:v>40</c:v>
                </c:pt>
                <c:pt idx="1891">
                  <c:v>39</c:v>
                </c:pt>
                <c:pt idx="1892">
                  <c:v>36</c:v>
                </c:pt>
                <c:pt idx="1893">
                  <c:v>30</c:v>
                </c:pt>
                <c:pt idx="1894">
                  <c:v>37</c:v>
                </c:pt>
                <c:pt idx="1895">
                  <c:v>39</c:v>
                </c:pt>
                <c:pt idx="1896">
                  <c:v>56</c:v>
                </c:pt>
                <c:pt idx="1897">
                  <c:v>55</c:v>
                </c:pt>
                <c:pt idx="1898">
                  <c:v>78</c:v>
                </c:pt>
                <c:pt idx="1899">
                  <c:v>80</c:v>
                </c:pt>
                <c:pt idx="1900">
                  <c:v>81</c:v>
                </c:pt>
                <c:pt idx="1901">
                  <c:v>120</c:v>
                </c:pt>
                <c:pt idx="1902">
                  <c:v>91</c:v>
                </c:pt>
                <c:pt idx="1903">
                  <c:v>102</c:v>
                </c:pt>
                <c:pt idx="1904">
                  <c:v>107</c:v>
                </c:pt>
                <c:pt idx="1905">
                  <c:v>106</c:v>
                </c:pt>
                <c:pt idx="1906">
                  <c:v>90</c:v>
                </c:pt>
                <c:pt idx="1907">
                  <c:v>88</c:v>
                </c:pt>
                <c:pt idx="1908">
                  <c:v>77</c:v>
                </c:pt>
                <c:pt idx="1909">
                  <c:v>82</c:v>
                </c:pt>
                <c:pt idx="1910">
                  <c:v>77</c:v>
                </c:pt>
                <c:pt idx="1911">
                  <c:v>64</c:v>
                </c:pt>
                <c:pt idx="1912">
                  <c:v>49</c:v>
                </c:pt>
                <c:pt idx="1913">
                  <c:v>47</c:v>
                </c:pt>
                <c:pt idx="1914">
                  <c:v>33</c:v>
                </c:pt>
                <c:pt idx="1915">
                  <c:v>35</c:v>
                </c:pt>
                <c:pt idx="1916">
                  <c:v>31</c:v>
                </c:pt>
                <c:pt idx="1917">
                  <c:v>25</c:v>
                </c:pt>
                <c:pt idx="1918">
                  <c:v>17</c:v>
                </c:pt>
                <c:pt idx="1919">
                  <c:v>13</c:v>
                </c:pt>
                <c:pt idx="1920">
                  <c:v>18</c:v>
                </c:pt>
                <c:pt idx="1921">
                  <c:v>17</c:v>
                </c:pt>
                <c:pt idx="1922">
                  <c:v>12</c:v>
                </c:pt>
                <c:pt idx="1923">
                  <c:v>11</c:v>
                </c:pt>
                <c:pt idx="1924">
                  <c:v>14</c:v>
                </c:pt>
                <c:pt idx="1925">
                  <c:v>14</c:v>
                </c:pt>
                <c:pt idx="1926">
                  <c:v>13</c:v>
                </c:pt>
                <c:pt idx="1927">
                  <c:v>12</c:v>
                </c:pt>
                <c:pt idx="1928">
                  <c:v>8</c:v>
                </c:pt>
                <c:pt idx="1929">
                  <c:v>12</c:v>
                </c:pt>
                <c:pt idx="1930">
                  <c:v>13</c:v>
                </c:pt>
                <c:pt idx="1931">
                  <c:v>7</c:v>
                </c:pt>
                <c:pt idx="1932">
                  <c:v>13</c:v>
                </c:pt>
                <c:pt idx="1933">
                  <c:v>11</c:v>
                </c:pt>
                <c:pt idx="1934">
                  <c:v>16</c:v>
                </c:pt>
                <c:pt idx="1935">
                  <c:v>9</c:v>
                </c:pt>
                <c:pt idx="1936">
                  <c:v>8</c:v>
                </c:pt>
                <c:pt idx="1937">
                  <c:v>12</c:v>
                </c:pt>
                <c:pt idx="1938">
                  <c:v>14</c:v>
                </c:pt>
                <c:pt idx="1939">
                  <c:v>7</c:v>
                </c:pt>
                <c:pt idx="1940">
                  <c:v>10</c:v>
                </c:pt>
                <c:pt idx="1941">
                  <c:v>10</c:v>
                </c:pt>
                <c:pt idx="1942">
                  <c:v>9</c:v>
                </c:pt>
                <c:pt idx="1943">
                  <c:v>17</c:v>
                </c:pt>
                <c:pt idx="1944">
                  <c:v>9</c:v>
                </c:pt>
                <c:pt idx="1945">
                  <c:v>12</c:v>
                </c:pt>
                <c:pt idx="1946">
                  <c:v>14</c:v>
                </c:pt>
                <c:pt idx="1947">
                  <c:v>15</c:v>
                </c:pt>
                <c:pt idx="1948">
                  <c:v>15</c:v>
                </c:pt>
                <c:pt idx="1949">
                  <c:v>13</c:v>
                </c:pt>
                <c:pt idx="1950">
                  <c:v>19</c:v>
                </c:pt>
                <c:pt idx="1951">
                  <c:v>20</c:v>
                </c:pt>
                <c:pt idx="1952">
                  <c:v>15</c:v>
                </c:pt>
                <c:pt idx="1953">
                  <c:v>27</c:v>
                </c:pt>
                <c:pt idx="1954">
                  <c:v>26</c:v>
                </c:pt>
                <c:pt idx="1955">
                  <c:v>37</c:v>
                </c:pt>
                <c:pt idx="1956">
                  <c:v>17</c:v>
                </c:pt>
                <c:pt idx="1957">
                  <c:v>18</c:v>
                </c:pt>
                <c:pt idx="1958">
                  <c:v>20</c:v>
                </c:pt>
                <c:pt idx="1959">
                  <c:v>25</c:v>
                </c:pt>
                <c:pt idx="1960">
                  <c:v>24</c:v>
                </c:pt>
                <c:pt idx="1961">
                  <c:v>34</c:v>
                </c:pt>
                <c:pt idx="1962">
                  <c:v>30</c:v>
                </c:pt>
                <c:pt idx="1963">
                  <c:v>30</c:v>
                </c:pt>
                <c:pt idx="1964">
                  <c:v>37</c:v>
                </c:pt>
                <c:pt idx="1965">
                  <c:v>35</c:v>
                </c:pt>
                <c:pt idx="1966">
                  <c:v>24</c:v>
                </c:pt>
                <c:pt idx="1967">
                  <c:v>29</c:v>
                </c:pt>
                <c:pt idx="1968">
                  <c:v>18</c:v>
                </c:pt>
                <c:pt idx="1969">
                  <c:v>21</c:v>
                </c:pt>
                <c:pt idx="1970">
                  <c:v>28</c:v>
                </c:pt>
                <c:pt idx="1971">
                  <c:v>27</c:v>
                </c:pt>
                <c:pt idx="1972">
                  <c:v>25</c:v>
                </c:pt>
                <c:pt idx="1973">
                  <c:v>21</c:v>
                </c:pt>
                <c:pt idx="1974">
                  <c:v>16</c:v>
                </c:pt>
                <c:pt idx="1975">
                  <c:v>17</c:v>
                </c:pt>
                <c:pt idx="1976">
                  <c:v>18</c:v>
                </c:pt>
                <c:pt idx="1977">
                  <c:v>14</c:v>
                </c:pt>
                <c:pt idx="1978">
                  <c:v>18</c:v>
                </c:pt>
                <c:pt idx="1979">
                  <c:v>17</c:v>
                </c:pt>
                <c:pt idx="1980">
                  <c:v>13</c:v>
                </c:pt>
                <c:pt idx="1981">
                  <c:v>18</c:v>
                </c:pt>
                <c:pt idx="1982">
                  <c:v>11</c:v>
                </c:pt>
                <c:pt idx="1983">
                  <c:v>8</c:v>
                </c:pt>
                <c:pt idx="1984">
                  <c:v>8</c:v>
                </c:pt>
                <c:pt idx="1985">
                  <c:v>9</c:v>
                </c:pt>
                <c:pt idx="1986">
                  <c:v>10</c:v>
                </c:pt>
                <c:pt idx="1987">
                  <c:v>9</c:v>
                </c:pt>
                <c:pt idx="1988">
                  <c:v>10</c:v>
                </c:pt>
                <c:pt idx="1989">
                  <c:v>18</c:v>
                </c:pt>
                <c:pt idx="1990">
                  <c:v>11</c:v>
                </c:pt>
                <c:pt idx="1991">
                  <c:v>10</c:v>
                </c:pt>
                <c:pt idx="1992">
                  <c:v>10</c:v>
                </c:pt>
                <c:pt idx="1993">
                  <c:v>8</c:v>
                </c:pt>
                <c:pt idx="1994">
                  <c:v>13</c:v>
                </c:pt>
                <c:pt idx="1995">
                  <c:v>14</c:v>
                </c:pt>
                <c:pt idx="1996">
                  <c:v>5</c:v>
                </c:pt>
                <c:pt idx="1997">
                  <c:v>8</c:v>
                </c:pt>
                <c:pt idx="1998">
                  <c:v>8</c:v>
                </c:pt>
                <c:pt idx="1999">
                  <c:v>5</c:v>
                </c:pt>
                <c:pt idx="2000">
                  <c:v>11</c:v>
                </c:pt>
                <c:pt idx="2001">
                  <c:v>8</c:v>
                </c:pt>
                <c:pt idx="2002">
                  <c:v>10</c:v>
                </c:pt>
                <c:pt idx="2003">
                  <c:v>11</c:v>
                </c:pt>
                <c:pt idx="2004">
                  <c:v>11</c:v>
                </c:pt>
                <c:pt idx="2005">
                  <c:v>3</c:v>
                </c:pt>
                <c:pt idx="2006">
                  <c:v>12</c:v>
                </c:pt>
                <c:pt idx="2007">
                  <c:v>9</c:v>
                </c:pt>
                <c:pt idx="2008">
                  <c:v>11</c:v>
                </c:pt>
                <c:pt idx="2009">
                  <c:v>14</c:v>
                </c:pt>
                <c:pt idx="2010">
                  <c:v>8</c:v>
                </c:pt>
                <c:pt idx="2011">
                  <c:v>8</c:v>
                </c:pt>
                <c:pt idx="2012">
                  <c:v>12</c:v>
                </c:pt>
                <c:pt idx="2013">
                  <c:v>11</c:v>
                </c:pt>
                <c:pt idx="2014">
                  <c:v>11</c:v>
                </c:pt>
                <c:pt idx="2015">
                  <c:v>5</c:v>
                </c:pt>
                <c:pt idx="2016">
                  <c:v>9</c:v>
                </c:pt>
                <c:pt idx="2017">
                  <c:v>8</c:v>
                </c:pt>
                <c:pt idx="2018">
                  <c:v>8</c:v>
                </c:pt>
                <c:pt idx="2019">
                  <c:v>6</c:v>
                </c:pt>
                <c:pt idx="2020">
                  <c:v>6</c:v>
                </c:pt>
                <c:pt idx="2021">
                  <c:v>7</c:v>
                </c:pt>
                <c:pt idx="2022">
                  <c:v>11</c:v>
                </c:pt>
                <c:pt idx="2023">
                  <c:v>10</c:v>
                </c:pt>
                <c:pt idx="2024">
                  <c:v>3</c:v>
                </c:pt>
                <c:pt idx="2025">
                  <c:v>14</c:v>
                </c:pt>
                <c:pt idx="2026">
                  <c:v>8</c:v>
                </c:pt>
                <c:pt idx="2027">
                  <c:v>8</c:v>
                </c:pt>
                <c:pt idx="2028">
                  <c:v>8</c:v>
                </c:pt>
                <c:pt idx="2029">
                  <c:v>10</c:v>
                </c:pt>
                <c:pt idx="2030">
                  <c:v>7</c:v>
                </c:pt>
                <c:pt idx="2031">
                  <c:v>9</c:v>
                </c:pt>
                <c:pt idx="2032">
                  <c:v>2</c:v>
                </c:pt>
                <c:pt idx="2033">
                  <c:v>7</c:v>
                </c:pt>
                <c:pt idx="2034">
                  <c:v>8</c:v>
                </c:pt>
                <c:pt idx="2035">
                  <c:v>14</c:v>
                </c:pt>
                <c:pt idx="2036">
                  <c:v>7</c:v>
                </c:pt>
                <c:pt idx="2037">
                  <c:v>11</c:v>
                </c:pt>
                <c:pt idx="2038">
                  <c:v>7</c:v>
                </c:pt>
                <c:pt idx="2039">
                  <c:v>2</c:v>
                </c:pt>
                <c:pt idx="2040">
                  <c:v>5</c:v>
                </c:pt>
                <c:pt idx="2041">
                  <c:v>10</c:v>
                </c:pt>
                <c:pt idx="2042">
                  <c:v>8</c:v>
                </c:pt>
                <c:pt idx="2043">
                  <c:v>5</c:v>
                </c:pt>
                <c:pt idx="2044">
                  <c:v>6</c:v>
                </c:pt>
                <c:pt idx="2045">
                  <c:v>3</c:v>
                </c:pt>
                <c:pt idx="2046">
                  <c:v>11</c:v>
                </c:pt>
                <c:pt idx="2047">
                  <c:v>10</c:v>
                </c:pt>
                <c:pt idx="2048">
                  <c:v>7</c:v>
                </c:pt>
                <c:pt idx="2049">
                  <c:v>5</c:v>
                </c:pt>
                <c:pt idx="2050">
                  <c:v>7</c:v>
                </c:pt>
                <c:pt idx="2051">
                  <c:v>6</c:v>
                </c:pt>
                <c:pt idx="2052">
                  <c:v>11</c:v>
                </c:pt>
                <c:pt idx="2053">
                  <c:v>5</c:v>
                </c:pt>
                <c:pt idx="2054">
                  <c:v>6</c:v>
                </c:pt>
                <c:pt idx="2055">
                  <c:v>4</c:v>
                </c:pt>
                <c:pt idx="2056">
                  <c:v>9</c:v>
                </c:pt>
                <c:pt idx="2057">
                  <c:v>8</c:v>
                </c:pt>
                <c:pt idx="2058">
                  <c:v>8</c:v>
                </c:pt>
                <c:pt idx="2059">
                  <c:v>11</c:v>
                </c:pt>
                <c:pt idx="2060">
                  <c:v>9</c:v>
                </c:pt>
                <c:pt idx="2061">
                  <c:v>5</c:v>
                </c:pt>
                <c:pt idx="2062">
                  <c:v>7</c:v>
                </c:pt>
                <c:pt idx="2063">
                  <c:v>8</c:v>
                </c:pt>
                <c:pt idx="2064">
                  <c:v>4</c:v>
                </c:pt>
                <c:pt idx="2065">
                  <c:v>11</c:v>
                </c:pt>
                <c:pt idx="2066">
                  <c:v>8</c:v>
                </c:pt>
                <c:pt idx="2067">
                  <c:v>9</c:v>
                </c:pt>
                <c:pt idx="2068">
                  <c:v>6</c:v>
                </c:pt>
                <c:pt idx="2069">
                  <c:v>13</c:v>
                </c:pt>
                <c:pt idx="2070">
                  <c:v>10</c:v>
                </c:pt>
                <c:pt idx="2071">
                  <c:v>13</c:v>
                </c:pt>
                <c:pt idx="2072">
                  <c:v>5</c:v>
                </c:pt>
                <c:pt idx="2073">
                  <c:v>11</c:v>
                </c:pt>
                <c:pt idx="2074">
                  <c:v>11</c:v>
                </c:pt>
                <c:pt idx="2075">
                  <c:v>8</c:v>
                </c:pt>
                <c:pt idx="2076">
                  <c:v>6</c:v>
                </c:pt>
                <c:pt idx="2077">
                  <c:v>12</c:v>
                </c:pt>
                <c:pt idx="2078">
                  <c:v>13</c:v>
                </c:pt>
                <c:pt idx="2079">
                  <c:v>4</c:v>
                </c:pt>
                <c:pt idx="2080">
                  <c:v>9</c:v>
                </c:pt>
                <c:pt idx="2081">
                  <c:v>7</c:v>
                </c:pt>
                <c:pt idx="2082">
                  <c:v>7</c:v>
                </c:pt>
                <c:pt idx="2083">
                  <c:v>3</c:v>
                </c:pt>
                <c:pt idx="2084">
                  <c:v>9</c:v>
                </c:pt>
                <c:pt idx="2085">
                  <c:v>8</c:v>
                </c:pt>
                <c:pt idx="2086">
                  <c:v>7</c:v>
                </c:pt>
                <c:pt idx="2087">
                  <c:v>5</c:v>
                </c:pt>
                <c:pt idx="2088">
                  <c:v>9</c:v>
                </c:pt>
                <c:pt idx="2089">
                  <c:v>7</c:v>
                </c:pt>
                <c:pt idx="2090">
                  <c:v>14</c:v>
                </c:pt>
                <c:pt idx="2091">
                  <c:v>13</c:v>
                </c:pt>
                <c:pt idx="2092">
                  <c:v>10</c:v>
                </c:pt>
                <c:pt idx="2093">
                  <c:v>10</c:v>
                </c:pt>
                <c:pt idx="2094">
                  <c:v>4</c:v>
                </c:pt>
                <c:pt idx="2095">
                  <c:v>8</c:v>
                </c:pt>
                <c:pt idx="2096">
                  <c:v>9</c:v>
                </c:pt>
                <c:pt idx="2097">
                  <c:v>4</c:v>
                </c:pt>
                <c:pt idx="2098">
                  <c:v>4</c:v>
                </c:pt>
                <c:pt idx="2099">
                  <c:v>4</c:v>
                </c:pt>
                <c:pt idx="2100">
                  <c:v>5</c:v>
                </c:pt>
                <c:pt idx="2101">
                  <c:v>5</c:v>
                </c:pt>
                <c:pt idx="2102">
                  <c:v>4</c:v>
                </c:pt>
                <c:pt idx="2103">
                  <c:v>10</c:v>
                </c:pt>
                <c:pt idx="2104">
                  <c:v>6</c:v>
                </c:pt>
                <c:pt idx="2105">
                  <c:v>3</c:v>
                </c:pt>
                <c:pt idx="2106">
                  <c:v>1</c:v>
                </c:pt>
                <c:pt idx="2107">
                  <c:v>10</c:v>
                </c:pt>
                <c:pt idx="2108">
                  <c:v>15</c:v>
                </c:pt>
                <c:pt idx="2109">
                  <c:v>5</c:v>
                </c:pt>
                <c:pt idx="2110">
                  <c:v>8</c:v>
                </c:pt>
                <c:pt idx="2111">
                  <c:v>5</c:v>
                </c:pt>
                <c:pt idx="2112">
                  <c:v>5</c:v>
                </c:pt>
                <c:pt idx="2113">
                  <c:v>3</c:v>
                </c:pt>
                <c:pt idx="2114">
                  <c:v>11</c:v>
                </c:pt>
                <c:pt idx="2115">
                  <c:v>5</c:v>
                </c:pt>
                <c:pt idx="2116">
                  <c:v>6</c:v>
                </c:pt>
                <c:pt idx="2117">
                  <c:v>7</c:v>
                </c:pt>
                <c:pt idx="2118">
                  <c:v>7</c:v>
                </c:pt>
                <c:pt idx="2119">
                  <c:v>3</c:v>
                </c:pt>
                <c:pt idx="2120">
                  <c:v>5</c:v>
                </c:pt>
                <c:pt idx="2121">
                  <c:v>7</c:v>
                </c:pt>
                <c:pt idx="2122">
                  <c:v>4</c:v>
                </c:pt>
                <c:pt idx="2123">
                  <c:v>9</c:v>
                </c:pt>
                <c:pt idx="2124">
                  <c:v>11</c:v>
                </c:pt>
                <c:pt idx="2125">
                  <c:v>12</c:v>
                </c:pt>
                <c:pt idx="2126">
                  <c:v>6</c:v>
                </c:pt>
                <c:pt idx="2127">
                  <c:v>5</c:v>
                </c:pt>
                <c:pt idx="2128">
                  <c:v>8</c:v>
                </c:pt>
                <c:pt idx="2129">
                  <c:v>11</c:v>
                </c:pt>
                <c:pt idx="2130">
                  <c:v>9</c:v>
                </c:pt>
                <c:pt idx="2131">
                  <c:v>6</c:v>
                </c:pt>
                <c:pt idx="2132">
                  <c:v>5</c:v>
                </c:pt>
                <c:pt idx="2133">
                  <c:v>12</c:v>
                </c:pt>
                <c:pt idx="2134">
                  <c:v>10</c:v>
                </c:pt>
                <c:pt idx="2135">
                  <c:v>11</c:v>
                </c:pt>
                <c:pt idx="2136">
                  <c:v>10</c:v>
                </c:pt>
                <c:pt idx="2137">
                  <c:v>5</c:v>
                </c:pt>
                <c:pt idx="2138">
                  <c:v>11</c:v>
                </c:pt>
                <c:pt idx="2139">
                  <c:v>6</c:v>
                </c:pt>
                <c:pt idx="2140">
                  <c:v>9</c:v>
                </c:pt>
                <c:pt idx="2141">
                  <c:v>13</c:v>
                </c:pt>
                <c:pt idx="2142">
                  <c:v>6</c:v>
                </c:pt>
                <c:pt idx="2143">
                  <c:v>7</c:v>
                </c:pt>
                <c:pt idx="2144">
                  <c:v>9</c:v>
                </c:pt>
                <c:pt idx="2145">
                  <c:v>9</c:v>
                </c:pt>
                <c:pt idx="2146">
                  <c:v>8</c:v>
                </c:pt>
                <c:pt idx="2147">
                  <c:v>9</c:v>
                </c:pt>
                <c:pt idx="2148">
                  <c:v>10</c:v>
                </c:pt>
                <c:pt idx="2149">
                  <c:v>10</c:v>
                </c:pt>
                <c:pt idx="2150">
                  <c:v>4</c:v>
                </c:pt>
                <c:pt idx="2151">
                  <c:v>8</c:v>
                </c:pt>
                <c:pt idx="2152">
                  <c:v>9</c:v>
                </c:pt>
                <c:pt idx="2153">
                  <c:v>10</c:v>
                </c:pt>
                <c:pt idx="2154">
                  <c:v>12</c:v>
                </c:pt>
                <c:pt idx="2155">
                  <c:v>8</c:v>
                </c:pt>
                <c:pt idx="2156">
                  <c:v>5</c:v>
                </c:pt>
                <c:pt idx="2157">
                  <c:v>8</c:v>
                </c:pt>
                <c:pt idx="2158">
                  <c:v>8</c:v>
                </c:pt>
                <c:pt idx="2159">
                  <c:v>11</c:v>
                </c:pt>
                <c:pt idx="2160">
                  <c:v>5</c:v>
                </c:pt>
                <c:pt idx="2161">
                  <c:v>6</c:v>
                </c:pt>
                <c:pt idx="2162">
                  <c:v>11</c:v>
                </c:pt>
                <c:pt idx="2163">
                  <c:v>7</c:v>
                </c:pt>
                <c:pt idx="2164">
                  <c:v>6</c:v>
                </c:pt>
                <c:pt idx="2165">
                  <c:v>8</c:v>
                </c:pt>
                <c:pt idx="2166">
                  <c:v>10</c:v>
                </c:pt>
                <c:pt idx="2167">
                  <c:v>4</c:v>
                </c:pt>
                <c:pt idx="2168">
                  <c:v>8</c:v>
                </c:pt>
                <c:pt idx="2169">
                  <c:v>4</c:v>
                </c:pt>
                <c:pt idx="2170">
                  <c:v>3</c:v>
                </c:pt>
                <c:pt idx="2171">
                  <c:v>10</c:v>
                </c:pt>
                <c:pt idx="2172">
                  <c:v>11</c:v>
                </c:pt>
                <c:pt idx="2173">
                  <c:v>3</c:v>
                </c:pt>
                <c:pt idx="2174">
                  <c:v>3</c:v>
                </c:pt>
                <c:pt idx="2175">
                  <c:v>5</c:v>
                </c:pt>
                <c:pt idx="2176">
                  <c:v>6</c:v>
                </c:pt>
                <c:pt idx="2177">
                  <c:v>6</c:v>
                </c:pt>
                <c:pt idx="2178">
                  <c:v>1</c:v>
                </c:pt>
                <c:pt idx="2179">
                  <c:v>3</c:v>
                </c:pt>
                <c:pt idx="2180">
                  <c:v>2</c:v>
                </c:pt>
                <c:pt idx="2181">
                  <c:v>4</c:v>
                </c:pt>
                <c:pt idx="2182">
                  <c:v>6</c:v>
                </c:pt>
                <c:pt idx="2183">
                  <c:v>7</c:v>
                </c:pt>
                <c:pt idx="2184">
                  <c:v>8</c:v>
                </c:pt>
                <c:pt idx="2185">
                  <c:v>7</c:v>
                </c:pt>
                <c:pt idx="2186">
                  <c:v>6</c:v>
                </c:pt>
                <c:pt idx="2187">
                  <c:v>5</c:v>
                </c:pt>
                <c:pt idx="2188">
                  <c:v>8</c:v>
                </c:pt>
                <c:pt idx="2189">
                  <c:v>9</c:v>
                </c:pt>
                <c:pt idx="2190">
                  <c:v>6</c:v>
                </c:pt>
                <c:pt idx="2191">
                  <c:v>8</c:v>
                </c:pt>
                <c:pt idx="2192">
                  <c:v>2</c:v>
                </c:pt>
                <c:pt idx="2193">
                  <c:v>6</c:v>
                </c:pt>
                <c:pt idx="2194">
                  <c:v>9</c:v>
                </c:pt>
                <c:pt idx="2195">
                  <c:v>5</c:v>
                </c:pt>
                <c:pt idx="2196">
                  <c:v>4</c:v>
                </c:pt>
                <c:pt idx="2197">
                  <c:v>6</c:v>
                </c:pt>
                <c:pt idx="2198">
                  <c:v>5</c:v>
                </c:pt>
                <c:pt idx="2199">
                  <c:v>5</c:v>
                </c:pt>
                <c:pt idx="2200">
                  <c:v>5</c:v>
                </c:pt>
                <c:pt idx="2201">
                  <c:v>7</c:v>
                </c:pt>
                <c:pt idx="2202">
                  <c:v>6</c:v>
                </c:pt>
                <c:pt idx="2203">
                  <c:v>7</c:v>
                </c:pt>
                <c:pt idx="2204">
                  <c:v>6</c:v>
                </c:pt>
                <c:pt idx="2205">
                  <c:v>1</c:v>
                </c:pt>
                <c:pt idx="2206">
                  <c:v>6</c:v>
                </c:pt>
                <c:pt idx="2207">
                  <c:v>6</c:v>
                </c:pt>
                <c:pt idx="2208">
                  <c:v>2</c:v>
                </c:pt>
                <c:pt idx="2209">
                  <c:v>5</c:v>
                </c:pt>
                <c:pt idx="2210">
                  <c:v>8</c:v>
                </c:pt>
                <c:pt idx="2211">
                  <c:v>3</c:v>
                </c:pt>
                <c:pt idx="2212">
                  <c:v>2</c:v>
                </c:pt>
                <c:pt idx="2213">
                  <c:v>5</c:v>
                </c:pt>
                <c:pt idx="2214">
                  <c:v>7</c:v>
                </c:pt>
                <c:pt idx="2215">
                  <c:v>5</c:v>
                </c:pt>
                <c:pt idx="2216">
                  <c:v>8</c:v>
                </c:pt>
                <c:pt idx="2217">
                  <c:v>5</c:v>
                </c:pt>
                <c:pt idx="2218">
                  <c:v>7</c:v>
                </c:pt>
                <c:pt idx="2219">
                  <c:v>3</c:v>
                </c:pt>
                <c:pt idx="2220">
                  <c:v>5</c:v>
                </c:pt>
                <c:pt idx="2221">
                  <c:v>3</c:v>
                </c:pt>
                <c:pt idx="2222">
                  <c:v>11</c:v>
                </c:pt>
                <c:pt idx="2223">
                  <c:v>4</c:v>
                </c:pt>
                <c:pt idx="2224">
                  <c:v>6</c:v>
                </c:pt>
                <c:pt idx="2225">
                  <c:v>3</c:v>
                </c:pt>
                <c:pt idx="2226">
                  <c:v>10</c:v>
                </c:pt>
                <c:pt idx="2227">
                  <c:v>5</c:v>
                </c:pt>
                <c:pt idx="2228">
                  <c:v>3</c:v>
                </c:pt>
                <c:pt idx="2229">
                  <c:v>4</c:v>
                </c:pt>
                <c:pt idx="2230">
                  <c:v>7</c:v>
                </c:pt>
                <c:pt idx="2231">
                  <c:v>3</c:v>
                </c:pt>
                <c:pt idx="2232">
                  <c:v>5</c:v>
                </c:pt>
                <c:pt idx="2233">
                  <c:v>6</c:v>
                </c:pt>
                <c:pt idx="2234">
                  <c:v>6</c:v>
                </c:pt>
                <c:pt idx="2235">
                  <c:v>9</c:v>
                </c:pt>
                <c:pt idx="2236">
                  <c:v>5</c:v>
                </c:pt>
                <c:pt idx="2237">
                  <c:v>7</c:v>
                </c:pt>
                <c:pt idx="2238">
                  <c:v>3</c:v>
                </c:pt>
                <c:pt idx="2239">
                  <c:v>3</c:v>
                </c:pt>
                <c:pt idx="2240">
                  <c:v>7</c:v>
                </c:pt>
                <c:pt idx="2241">
                  <c:v>5</c:v>
                </c:pt>
                <c:pt idx="2242">
                  <c:v>8</c:v>
                </c:pt>
                <c:pt idx="2243">
                  <c:v>4</c:v>
                </c:pt>
                <c:pt idx="2244">
                  <c:v>5</c:v>
                </c:pt>
                <c:pt idx="2245">
                  <c:v>6</c:v>
                </c:pt>
                <c:pt idx="2246">
                  <c:v>6</c:v>
                </c:pt>
                <c:pt idx="2247">
                  <c:v>4</c:v>
                </c:pt>
                <c:pt idx="2248">
                  <c:v>1</c:v>
                </c:pt>
                <c:pt idx="2249">
                  <c:v>4</c:v>
                </c:pt>
                <c:pt idx="2250">
                  <c:v>6</c:v>
                </c:pt>
                <c:pt idx="2251">
                  <c:v>6</c:v>
                </c:pt>
                <c:pt idx="2252">
                  <c:v>8</c:v>
                </c:pt>
                <c:pt idx="2253">
                  <c:v>6</c:v>
                </c:pt>
                <c:pt idx="2254">
                  <c:v>4</c:v>
                </c:pt>
                <c:pt idx="2255">
                  <c:v>2</c:v>
                </c:pt>
                <c:pt idx="2256">
                  <c:v>4</c:v>
                </c:pt>
                <c:pt idx="2257">
                  <c:v>5</c:v>
                </c:pt>
                <c:pt idx="2258">
                  <c:v>4</c:v>
                </c:pt>
                <c:pt idx="2259">
                  <c:v>7</c:v>
                </c:pt>
                <c:pt idx="2260">
                  <c:v>7</c:v>
                </c:pt>
                <c:pt idx="2261">
                  <c:v>5</c:v>
                </c:pt>
                <c:pt idx="2262">
                  <c:v>9</c:v>
                </c:pt>
                <c:pt idx="2263">
                  <c:v>2</c:v>
                </c:pt>
                <c:pt idx="2264">
                  <c:v>6</c:v>
                </c:pt>
                <c:pt idx="2265">
                  <c:v>5</c:v>
                </c:pt>
                <c:pt idx="2266">
                  <c:v>3</c:v>
                </c:pt>
                <c:pt idx="2267">
                  <c:v>3</c:v>
                </c:pt>
                <c:pt idx="2268">
                  <c:v>9</c:v>
                </c:pt>
                <c:pt idx="2269">
                  <c:v>5</c:v>
                </c:pt>
                <c:pt idx="2270">
                  <c:v>2</c:v>
                </c:pt>
                <c:pt idx="2271">
                  <c:v>2</c:v>
                </c:pt>
                <c:pt idx="2272">
                  <c:v>2</c:v>
                </c:pt>
                <c:pt idx="2273">
                  <c:v>8</c:v>
                </c:pt>
                <c:pt idx="2274">
                  <c:v>6</c:v>
                </c:pt>
                <c:pt idx="2275">
                  <c:v>4</c:v>
                </c:pt>
                <c:pt idx="2276">
                  <c:v>11</c:v>
                </c:pt>
                <c:pt idx="2277">
                  <c:v>6</c:v>
                </c:pt>
                <c:pt idx="2278">
                  <c:v>10</c:v>
                </c:pt>
                <c:pt idx="2279">
                  <c:v>4</c:v>
                </c:pt>
                <c:pt idx="2280">
                  <c:v>6</c:v>
                </c:pt>
                <c:pt idx="2281">
                  <c:v>10</c:v>
                </c:pt>
                <c:pt idx="2282">
                  <c:v>1</c:v>
                </c:pt>
                <c:pt idx="2283">
                  <c:v>9</c:v>
                </c:pt>
                <c:pt idx="2284">
                  <c:v>6</c:v>
                </c:pt>
                <c:pt idx="2285">
                  <c:v>5</c:v>
                </c:pt>
                <c:pt idx="2286">
                  <c:v>6</c:v>
                </c:pt>
                <c:pt idx="2287">
                  <c:v>5</c:v>
                </c:pt>
                <c:pt idx="2288">
                  <c:v>11</c:v>
                </c:pt>
                <c:pt idx="2289">
                  <c:v>7</c:v>
                </c:pt>
                <c:pt idx="2290">
                  <c:v>6</c:v>
                </c:pt>
                <c:pt idx="2291">
                  <c:v>9</c:v>
                </c:pt>
                <c:pt idx="2292">
                  <c:v>8</c:v>
                </c:pt>
                <c:pt idx="2293">
                  <c:v>5</c:v>
                </c:pt>
                <c:pt idx="2294">
                  <c:v>4</c:v>
                </c:pt>
                <c:pt idx="2295">
                  <c:v>4</c:v>
                </c:pt>
                <c:pt idx="2296">
                  <c:v>5</c:v>
                </c:pt>
                <c:pt idx="2297">
                  <c:v>3</c:v>
                </c:pt>
                <c:pt idx="2298">
                  <c:v>3</c:v>
                </c:pt>
                <c:pt idx="2299">
                  <c:v>5</c:v>
                </c:pt>
                <c:pt idx="2300">
                  <c:v>2</c:v>
                </c:pt>
                <c:pt idx="2301">
                  <c:v>6</c:v>
                </c:pt>
                <c:pt idx="2302">
                  <c:v>6</c:v>
                </c:pt>
                <c:pt idx="2303">
                  <c:v>2</c:v>
                </c:pt>
                <c:pt idx="2304">
                  <c:v>8</c:v>
                </c:pt>
                <c:pt idx="2305">
                  <c:v>6</c:v>
                </c:pt>
                <c:pt idx="2306">
                  <c:v>4</c:v>
                </c:pt>
                <c:pt idx="2307">
                  <c:v>2</c:v>
                </c:pt>
                <c:pt idx="2308">
                  <c:v>2</c:v>
                </c:pt>
                <c:pt idx="2309">
                  <c:v>10</c:v>
                </c:pt>
                <c:pt idx="2310">
                  <c:v>6</c:v>
                </c:pt>
                <c:pt idx="2311">
                  <c:v>5</c:v>
                </c:pt>
                <c:pt idx="2312">
                  <c:v>7</c:v>
                </c:pt>
                <c:pt idx="2313">
                  <c:v>5</c:v>
                </c:pt>
                <c:pt idx="2314">
                  <c:v>5</c:v>
                </c:pt>
                <c:pt idx="2315">
                  <c:v>4</c:v>
                </c:pt>
                <c:pt idx="2316">
                  <c:v>6</c:v>
                </c:pt>
                <c:pt idx="2317">
                  <c:v>4</c:v>
                </c:pt>
                <c:pt idx="2318">
                  <c:v>7</c:v>
                </c:pt>
                <c:pt idx="2319">
                  <c:v>6</c:v>
                </c:pt>
                <c:pt idx="2320">
                  <c:v>5</c:v>
                </c:pt>
                <c:pt idx="2321">
                  <c:v>7</c:v>
                </c:pt>
                <c:pt idx="2322">
                  <c:v>4</c:v>
                </c:pt>
                <c:pt idx="2323">
                  <c:v>6</c:v>
                </c:pt>
                <c:pt idx="2324">
                  <c:v>4</c:v>
                </c:pt>
                <c:pt idx="2325">
                  <c:v>4</c:v>
                </c:pt>
                <c:pt idx="2326">
                  <c:v>6</c:v>
                </c:pt>
                <c:pt idx="2327">
                  <c:v>6</c:v>
                </c:pt>
                <c:pt idx="2328">
                  <c:v>6</c:v>
                </c:pt>
                <c:pt idx="2329">
                  <c:v>11</c:v>
                </c:pt>
                <c:pt idx="2330">
                  <c:v>7</c:v>
                </c:pt>
                <c:pt idx="2331">
                  <c:v>11</c:v>
                </c:pt>
                <c:pt idx="2332">
                  <c:v>5</c:v>
                </c:pt>
                <c:pt idx="2333">
                  <c:v>12</c:v>
                </c:pt>
                <c:pt idx="2334">
                  <c:v>5</c:v>
                </c:pt>
                <c:pt idx="2335">
                  <c:v>8</c:v>
                </c:pt>
                <c:pt idx="2336">
                  <c:v>7</c:v>
                </c:pt>
                <c:pt idx="2337">
                  <c:v>10</c:v>
                </c:pt>
                <c:pt idx="2338">
                  <c:v>8</c:v>
                </c:pt>
                <c:pt idx="2339">
                  <c:v>6</c:v>
                </c:pt>
                <c:pt idx="2340">
                  <c:v>9</c:v>
                </c:pt>
                <c:pt idx="2341">
                  <c:v>8</c:v>
                </c:pt>
                <c:pt idx="2342">
                  <c:v>14</c:v>
                </c:pt>
                <c:pt idx="2343">
                  <c:v>10</c:v>
                </c:pt>
                <c:pt idx="2344">
                  <c:v>1</c:v>
                </c:pt>
                <c:pt idx="2345">
                  <c:v>9</c:v>
                </c:pt>
                <c:pt idx="2346">
                  <c:v>8</c:v>
                </c:pt>
                <c:pt idx="2347">
                  <c:v>7</c:v>
                </c:pt>
                <c:pt idx="2348">
                  <c:v>5</c:v>
                </c:pt>
                <c:pt idx="2349">
                  <c:v>9</c:v>
                </c:pt>
                <c:pt idx="2350">
                  <c:v>16</c:v>
                </c:pt>
                <c:pt idx="2351">
                  <c:v>6</c:v>
                </c:pt>
                <c:pt idx="2352">
                  <c:v>9</c:v>
                </c:pt>
                <c:pt idx="2353">
                  <c:v>6</c:v>
                </c:pt>
                <c:pt idx="2354">
                  <c:v>7</c:v>
                </c:pt>
                <c:pt idx="2355">
                  <c:v>4</c:v>
                </c:pt>
                <c:pt idx="2356">
                  <c:v>10</c:v>
                </c:pt>
                <c:pt idx="2357">
                  <c:v>15</c:v>
                </c:pt>
                <c:pt idx="2358">
                  <c:v>11</c:v>
                </c:pt>
                <c:pt idx="2359">
                  <c:v>14</c:v>
                </c:pt>
                <c:pt idx="2360">
                  <c:v>11</c:v>
                </c:pt>
                <c:pt idx="2361">
                  <c:v>11</c:v>
                </c:pt>
                <c:pt idx="2362">
                  <c:v>4</c:v>
                </c:pt>
                <c:pt idx="2363">
                  <c:v>11</c:v>
                </c:pt>
                <c:pt idx="2364">
                  <c:v>10</c:v>
                </c:pt>
                <c:pt idx="2365">
                  <c:v>12</c:v>
                </c:pt>
                <c:pt idx="2366">
                  <c:v>10</c:v>
                </c:pt>
                <c:pt idx="2367">
                  <c:v>9</c:v>
                </c:pt>
                <c:pt idx="2368">
                  <c:v>13</c:v>
                </c:pt>
                <c:pt idx="2369">
                  <c:v>20</c:v>
                </c:pt>
                <c:pt idx="2370">
                  <c:v>8</c:v>
                </c:pt>
                <c:pt idx="2371">
                  <c:v>11</c:v>
                </c:pt>
                <c:pt idx="2372">
                  <c:v>20</c:v>
                </c:pt>
                <c:pt idx="2373">
                  <c:v>19</c:v>
                </c:pt>
                <c:pt idx="2374">
                  <c:v>18</c:v>
                </c:pt>
                <c:pt idx="2375">
                  <c:v>22</c:v>
                </c:pt>
                <c:pt idx="2376">
                  <c:v>19</c:v>
                </c:pt>
                <c:pt idx="2377">
                  <c:v>17</c:v>
                </c:pt>
                <c:pt idx="2378">
                  <c:v>21</c:v>
                </c:pt>
                <c:pt idx="2379">
                  <c:v>23</c:v>
                </c:pt>
                <c:pt idx="2380">
                  <c:v>13</c:v>
                </c:pt>
                <c:pt idx="2381">
                  <c:v>25</c:v>
                </c:pt>
                <c:pt idx="2382">
                  <c:v>24</c:v>
                </c:pt>
                <c:pt idx="2383">
                  <c:v>30</c:v>
                </c:pt>
                <c:pt idx="2384">
                  <c:v>17</c:v>
                </c:pt>
                <c:pt idx="2385">
                  <c:v>21</c:v>
                </c:pt>
                <c:pt idx="2386">
                  <c:v>20</c:v>
                </c:pt>
                <c:pt idx="2387">
                  <c:v>19</c:v>
                </c:pt>
                <c:pt idx="2388">
                  <c:v>19</c:v>
                </c:pt>
                <c:pt idx="2389">
                  <c:v>13</c:v>
                </c:pt>
                <c:pt idx="2390">
                  <c:v>18</c:v>
                </c:pt>
                <c:pt idx="2391">
                  <c:v>23</c:v>
                </c:pt>
                <c:pt idx="2392">
                  <c:v>13</c:v>
                </c:pt>
                <c:pt idx="2393">
                  <c:v>16</c:v>
                </c:pt>
                <c:pt idx="2394">
                  <c:v>17</c:v>
                </c:pt>
                <c:pt idx="2395">
                  <c:v>13</c:v>
                </c:pt>
                <c:pt idx="2396">
                  <c:v>22</c:v>
                </c:pt>
                <c:pt idx="2397">
                  <c:v>21</c:v>
                </c:pt>
                <c:pt idx="2398">
                  <c:v>12</c:v>
                </c:pt>
                <c:pt idx="2399">
                  <c:v>19</c:v>
                </c:pt>
                <c:pt idx="2400">
                  <c:v>17</c:v>
                </c:pt>
                <c:pt idx="2401">
                  <c:v>21</c:v>
                </c:pt>
                <c:pt idx="2402">
                  <c:v>19</c:v>
                </c:pt>
                <c:pt idx="2403">
                  <c:v>20</c:v>
                </c:pt>
                <c:pt idx="2404">
                  <c:v>15</c:v>
                </c:pt>
                <c:pt idx="2405">
                  <c:v>20</c:v>
                </c:pt>
                <c:pt idx="2406">
                  <c:v>21</c:v>
                </c:pt>
                <c:pt idx="2407">
                  <c:v>23</c:v>
                </c:pt>
                <c:pt idx="2408">
                  <c:v>29</c:v>
                </c:pt>
                <c:pt idx="2409">
                  <c:v>28</c:v>
                </c:pt>
                <c:pt idx="2410">
                  <c:v>35</c:v>
                </c:pt>
                <c:pt idx="2411">
                  <c:v>24</c:v>
                </c:pt>
                <c:pt idx="2412">
                  <c:v>33</c:v>
                </c:pt>
                <c:pt idx="2413">
                  <c:v>51</c:v>
                </c:pt>
                <c:pt idx="2414">
                  <c:v>45</c:v>
                </c:pt>
                <c:pt idx="2415">
                  <c:v>58</c:v>
                </c:pt>
                <c:pt idx="2416">
                  <c:v>70</c:v>
                </c:pt>
                <c:pt idx="2417">
                  <c:v>87</c:v>
                </c:pt>
                <c:pt idx="2418">
                  <c:v>108</c:v>
                </c:pt>
                <c:pt idx="2419">
                  <c:v>120</c:v>
                </c:pt>
                <c:pt idx="2420">
                  <c:v>134</c:v>
                </c:pt>
                <c:pt idx="2421">
                  <c:v>153</c:v>
                </c:pt>
                <c:pt idx="2422">
                  <c:v>165</c:v>
                </c:pt>
                <c:pt idx="2423">
                  <c:v>187</c:v>
                </c:pt>
                <c:pt idx="2424">
                  <c:v>190</c:v>
                </c:pt>
                <c:pt idx="2425">
                  <c:v>185</c:v>
                </c:pt>
                <c:pt idx="2426">
                  <c:v>192</c:v>
                </c:pt>
                <c:pt idx="2427">
                  <c:v>194</c:v>
                </c:pt>
                <c:pt idx="2428">
                  <c:v>169</c:v>
                </c:pt>
                <c:pt idx="2429">
                  <c:v>142</c:v>
                </c:pt>
                <c:pt idx="2430">
                  <c:v>135</c:v>
                </c:pt>
                <c:pt idx="2431">
                  <c:v>127</c:v>
                </c:pt>
                <c:pt idx="2432">
                  <c:v>117</c:v>
                </c:pt>
                <c:pt idx="2433">
                  <c:v>123</c:v>
                </c:pt>
                <c:pt idx="2434">
                  <c:v>123</c:v>
                </c:pt>
                <c:pt idx="2435">
                  <c:v>110</c:v>
                </c:pt>
                <c:pt idx="2436">
                  <c:v>68</c:v>
                </c:pt>
                <c:pt idx="2437">
                  <c:v>96</c:v>
                </c:pt>
                <c:pt idx="2438">
                  <c:v>68</c:v>
                </c:pt>
                <c:pt idx="2439">
                  <c:v>61</c:v>
                </c:pt>
                <c:pt idx="2440">
                  <c:v>42</c:v>
                </c:pt>
                <c:pt idx="2441">
                  <c:v>30</c:v>
                </c:pt>
                <c:pt idx="2442">
                  <c:v>21</c:v>
                </c:pt>
                <c:pt idx="2443">
                  <c:v>31</c:v>
                </c:pt>
                <c:pt idx="2444">
                  <c:v>31</c:v>
                </c:pt>
                <c:pt idx="2445">
                  <c:v>17</c:v>
                </c:pt>
                <c:pt idx="2446">
                  <c:v>17</c:v>
                </c:pt>
                <c:pt idx="2447">
                  <c:v>26</c:v>
                </c:pt>
                <c:pt idx="2448">
                  <c:v>25</c:v>
                </c:pt>
                <c:pt idx="2449">
                  <c:v>15</c:v>
                </c:pt>
                <c:pt idx="2450">
                  <c:v>13</c:v>
                </c:pt>
                <c:pt idx="2451">
                  <c:v>17</c:v>
                </c:pt>
                <c:pt idx="2452">
                  <c:v>16</c:v>
                </c:pt>
                <c:pt idx="2453">
                  <c:v>10</c:v>
                </c:pt>
                <c:pt idx="2454">
                  <c:v>12</c:v>
                </c:pt>
                <c:pt idx="2455">
                  <c:v>11</c:v>
                </c:pt>
                <c:pt idx="2456">
                  <c:v>13</c:v>
                </c:pt>
                <c:pt idx="2457">
                  <c:v>7</c:v>
                </c:pt>
                <c:pt idx="2458">
                  <c:v>6</c:v>
                </c:pt>
                <c:pt idx="2459">
                  <c:v>12</c:v>
                </c:pt>
                <c:pt idx="2460">
                  <c:v>8</c:v>
                </c:pt>
                <c:pt idx="2461">
                  <c:v>14</c:v>
                </c:pt>
                <c:pt idx="2462">
                  <c:v>13</c:v>
                </c:pt>
                <c:pt idx="2463">
                  <c:v>12</c:v>
                </c:pt>
                <c:pt idx="2464">
                  <c:v>5</c:v>
                </c:pt>
                <c:pt idx="2465">
                  <c:v>13</c:v>
                </c:pt>
                <c:pt idx="2466">
                  <c:v>14</c:v>
                </c:pt>
                <c:pt idx="2467">
                  <c:v>8</c:v>
                </c:pt>
                <c:pt idx="2468">
                  <c:v>6</c:v>
                </c:pt>
                <c:pt idx="2469">
                  <c:v>15</c:v>
                </c:pt>
                <c:pt idx="2470">
                  <c:v>6</c:v>
                </c:pt>
                <c:pt idx="2471">
                  <c:v>9</c:v>
                </c:pt>
                <c:pt idx="2472">
                  <c:v>6</c:v>
                </c:pt>
                <c:pt idx="2473">
                  <c:v>9</c:v>
                </c:pt>
                <c:pt idx="2474">
                  <c:v>11</c:v>
                </c:pt>
                <c:pt idx="2475">
                  <c:v>17</c:v>
                </c:pt>
                <c:pt idx="2476">
                  <c:v>6</c:v>
                </c:pt>
                <c:pt idx="2477">
                  <c:v>11</c:v>
                </c:pt>
                <c:pt idx="2478">
                  <c:v>7</c:v>
                </c:pt>
                <c:pt idx="2479">
                  <c:v>14</c:v>
                </c:pt>
                <c:pt idx="2480">
                  <c:v>17</c:v>
                </c:pt>
                <c:pt idx="2481">
                  <c:v>26</c:v>
                </c:pt>
                <c:pt idx="2482">
                  <c:v>21</c:v>
                </c:pt>
                <c:pt idx="2483">
                  <c:v>29</c:v>
                </c:pt>
                <c:pt idx="2484">
                  <c:v>30</c:v>
                </c:pt>
                <c:pt idx="2485">
                  <c:v>40</c:v>
                </c:pt>
                <c:pt idx="2486">
                  <c:v>35</c:v>
                </c:pt>
                <c:pt idx="2487">
                  <c:v>32</c:v>
                </c:pt>
                <c:pt idx="2488">
                  <c:v>39</c:v>
                </c:pt>
                <c:pt idx="2489">
                  <c:v>29</c:v>
                </c:pt>
                <c:pt idx="2490">
                  <c:v>32</c:v>
                </c:pt>
                <c:pt idx="2491">
                  <c:v>24</c:v>
                </c:pt>
                <c:pt idx="2492">
                  <c:v>35</c:v>
                </c:pt>
                <c:pt idx="2493">
                  <c:v>25</c:v>
                </c:pt>
                <c:pt idx="2494">
                  <c:v>29</c:v>
                </c:pt>
                <c:pt idx="2495">
                  <c:v>31</c:v>
                </c:pt>
                <c:pt idx="2496">
                  <c:v>18</c:v>
                </c:pt>
                <c:pt idx="2497">
                  <c:v>25</c:v>
                </c:pt>
                <c:pt idx="2498">
                  <c:v>23</c:v>
                </c:pt>
                <c:pt idx="2499">
                  <c:v>24</c:v>
                </c:pt>
                <c:pt idx="2500">
                  <c:v>18</c:v>
                </c:pt>
                <c:pt idx="2501">
                  <c:v>18</c:v>
                </c:pt>
                <c:pt idx="2502">
                  <c:v>13</c:v>
                </c:pt>
                <c:pt idx="2503">
                  <c:v>22</c:v>
                </c:pt>
                <c:pt idx="2504">
                  <c:v>8</c:v>
                </c:pt>
                <c:pt idx="2505">
                  <c:v>12</c:v>
                </c:pt>
                <c:pt idx="2506">
                  <c:v>10</c:v>
                </c:pt>
                <c:pt idx="2507">
                  <c:v>4</c:v>
                </c:pt>
                <c:pt idx="2508">
                  <c:v>6</c:v>
                </c:pt>
                <c:pt idx="2509">
                  <c:v>15</c:v>
                </c:pt>
                <c:pt idx="2510">
                  <c:v>9</c:v>
                </c:pt>
                <c:pt idx="2511">
                  <c:v>6</c:v>
                </c:pt>
                <c:pt idx="2512">
                  <c:v>6</c:v>
                </c:pt>
                <c:pt idx="2513">
                  <c:v>7</c:v>
                </c:pt>
                <c:pt idx="2514">
                  <c:v>9</c:v>
                </c:pt>
                <c:pt idx="2515">
                  <c:v>5</c:v>
                </c:pt>
                <c:pt idx="2516">
                  <c:v>5</c:v>
                </c:pt>
                <c:pt idx="2517">
                  <c:v>8</c:v>
                </c:pt>
                <c:pt idx="2518">
                  <c:v>2</c:v>
                </c:pt>
                <c:pt idx="2519">
                  <c:v>1</c:v>
                </c:pt>
                <c:pt idx="2520">
                  <c:v>2</c:v>
                </c:pt>
                <c:pt idx="2521">
                  <c:v>9</c:v>
                </c:pt>
                <c:pt idx="2522">
                  <c:v>5</c:v>
                </c:pt>
                <c:pt idx="2523">
                  <c:v>3</c:v>
                </c:pt>
                <c:pt idx="2524">
                  <c:v>7</c:v>
                </c:pt>
                <c:pt idx="2525">
                  <c:v>8</c:v>
                </c:pt>
                <c:pt idx="2526">
                  <c:v>5</c:v>
                </c:pt>
                <c:pt idx="2527">
                  <c:v>4</c:v>
                </c:pt>
                <c:pt idx="2528">
                  <c:v>3</c:v>
                </c:pt>
                <c:pt idx="2529">
                  <c:v>4</c:v>
                </c:pt>
                <c:pt idx="2530">
                  <c:v>10</c:v>
                </c:pt>
                <c:pt idx="2531">
                  <c:v>2</c:v>
                </c:pt>
                <c:pt idx="2532">
                  <c:v>5</c:v>
                </c:pt>
                <c:pt idx="2533">
                  <c:v>5</c:v>
                </c:pt>
                <c:pt idx="2534">
                  <c:v>6</c:v>
                </c:pt>
                <c:pt idx="2535">
                  <c:v>5</c:v>
                </c:pt>
                <c:pt idx="2536">
                  <c:v>2</c:v>
                </c:pt>
                <c:pt idx="2537">
                  <c:v>2</c:v>
                </c:pt>
                <c:pt idx="2538">
                  <c:v>4</c:v>
                </c:pt>
                <c:pt idx="2539">
                  <c:v>5</c:v>
                </c:pt>
                <c:pt idx="2540">
                  <c:v>8</c:v>
                </c:pt>
                <c:pt idx="2541">
                  <c:v>5</c:v>
                </c:pt>
                <c:pt idx="2542">
                  <c:v>6</c:v>
                </c:pt>
                <c:pt idx="2543">
                  <c:v>8</c:v>
                </c:pt>
                <c:pt idx="2544">
                  <c:v>4</c:v>
                </c:pt>
                <c:pt idx="2545">
                  <c:v>5</c:v>
                </c:pt>
                <c:pt idx="2546">
                  <c:v>5</c:v>
                </c:pt>
                <c:pt idx="2547">
                  <c:v>6</c:v>
                </c:pt>
                <c:pt idx="2548">
                  <c:v>8</c:v>
                </c:pt>
                <c:pt idx="2549">
                  <c:v>4</c:v>
                </c:pt>
                <c:pt idx="2550">
                  <c:v>11</c:v>
                </c:pt>
                <c:pt idx="2551">
                  <c:v>5</c:v>
                </c:pt>
                <c:pt idx="2552">
                  <c:v>1</c:v>
                </c:pt>
                <c:pt idx="2553">
                  <c:v>6</c:v>
                </c:pt>
                <c:pt idx="2554">
                  <c:v>6</c:v>
                </c:pt>
                <c:pt idx="2555">
                  <c:v>5</c:v>
                </c:pt>
                <c:pt idx="2556">
                  <c:v>6</c:v>
                </c:pt>
                <c:pt idx="2557">
                  <c:v>2</c:v>
                </c:pt>
                <c:pt idx="2558">
                  <c:v>4</c:v>
                </c:pt>
                <c:pt idx="2559">
                  <c:v>5</c:v>
                </c:pt>
                <c:pt idx="2560">
                  <c:v>9</c:v>
                </c:pt>
                <c:pt idx="2561">
                  <c:v>3</c:v>
                </c:pt>
                <c:pt idx="2562">
                  <c:v>5</c:v>
                </c:pt>
                <c:pt idx="2563">
                  <c:v>15</c:v>
                </c:pt>
                <c:pt idx="2564">
                  <c:v>6</c:v>
                </c:pt>
                <c:pt idx="2565">
                  <c:v>9</c:v>
                </c:pt>
                <c:pt idx="2566">
                  <c:v>6</c:v>
                </c:pt>
                <c:pt idx="2567">
                  <c:v>8</c:v>
                </c:pt>
                <c:pt idx="2568">
                  <c:v>9</c:v>
                </c:pt>
                <c:pt idx="2569">
                  <c:v>3</c:v>
                </c:pt>
                <c:pt idx="2570">
                  <c:v>6</c:v>
                </c:pt>
                <c:pt idx="2571">
                  <c:v>3</c:v>
                </c:pt>
                <c:pt idx="2572">
                  <c:v>7</c:v>
                </c:pt>
                <c:pt idx="2573">
                  <c:v>11</c:v>
                </c:pt>
                <c:pt idx="2574">
                  <c:v>6</c:v>
                </c:pt>
                <c:pt idx="2575">
                  <c:v>4</c:v>
                </c:pt>
                <c:pt idx="2576">
                  <c:v>9</c:v>
                </c:pt>
                <c:pt idx="2577">
                  <c:v>9</c:v>
                </c:pt>
                <c:pt idx="2578">
                  <c:v>9</c:v>
                </c:pt>
                <c:pt idx="2579">
                  <c:v>7</c:v>
                </c:pt>
                <c:pt idx="2580">
                  <c:v>12</c:v>
                </c:pt>
                <c:pt idx="2581">
                  <c:v>6</c:v>
                </c:pt>
                <c:pt idx="2582">
                  <c:v>3</c:v>
                </c:pt>
                <c:pt idx="2583">
                  <c:v>8</c:v>
                </c:pt>
                <c:pt idx="2584">
                  <c:v>2</c:v>
                </c:pt>
                <c:pt idx="2585">
                  <c:v>6</c:v>
                </c:pt>
                <c:pt idx="2586">
                  <c:v>5</c:v>
                </c:pt>
                <c:pt idx="2587">
                  <c:v>5</c:v>
                </c:pt>
                <c:pt idx="2588">
                  <c:v>5</c:v>
                </c:pt>
                <c:pt idx="2589">
                  <c:v>10</c:v>
                </c:pt>
                <c:pt idx="2590">
                  <c:v>9</c:v>
                </c:pt>
                <c:pt idx="2591">
                  <c:v>6</c:v>
                </c:pt>
                <c:pt idx="2592">
                  <c:v>10</c:v>
                </c:pt>
                <c:pt idx="2593">
                  <c:v>8</c:v>
                </c:pt>
                <c:pt idx="2594">
                  <c:v>6</c:v>
                </c:pt>
                <c:pt idx="2595">
                  <c:v>5</c:v>
                </c:pt>
                <c:pt idx="2596">
                  <c:v>4</c:v>
                </c:pt>
                <c:pt idx="2597">
                  <c:v>2</c:v>
                </c:pt>
                <c:pt idx="2598">
                  <c:v>4</c:v>
                </c:pt>
                <c:pt idx="2599">
                  <c:v>1</c:v>
                </c:pt>
                <c:pt idx="2600">
                  <c:v>2</c:v>
                </c:pt>
                <c:pt idx="2601">
                  <c:v>7</c:v>
                </c:pt>
                <c:pt idx="2602">
                  <c:v>10</c:v>
                </c:pt>
                <c:pt idx="2603">
                  <c:v>6</c:v>
                </c:pt>
                <c:pt idx="2604">
                  <c:v>6</c:v>
                </c:pt>
                <c:pt idx="2605">
                  <c:v>4</c:v>
                </c:pt>
                <c:pt idx="2606">
                  <c:v>5</c:v>
                </c:pt>
                <c:pt idx="2607">
                  <c:v>7</c:v>
                </c:pt>
                <c:pt idx="2608">
                  <c:v>6</c:v>
                </c:pt>
                <c:pt idx="2609">
                  <c:v>5</c:v>
                </c:pt>
                <c:pt idx="2610">
                  <c:v>5</c:v>
                </c:pt>
                <c:pt idx="2611">
                  <c:v>9</c:v>
                </c:pt>
                <c:pt idx="2612">
                  <c:v>3</c:v>
                </c:pt>
                <c:pt idx="2613">
                  <c:v>3</c:v>
                </c:pt>
                <c:pt idx="2614">
                  <c:v>5</c:v>
                </c:pt>
                <c:pt idx="2615">
                  <c:v>5</c:v>
                </c:pt>
                <c:pt idx="2616">
                  <c:v>7</c:v>
                </c:pt>
                <c:pt idx="2617">
                  <c:v>6</c:v>
                </c:pt>
                <c:pt idx="2618">
                  <c:v>7</c:v>
                </c:pt>
                <c:pt idx="2619">
                  <c:v>1</c:v>
                </c:pt>
                <c:pt idx="2620">
                  <c:v>8</c:v>
                </c:pt>
                <c:pt idx="2621">
                  <c:v>8</c:v>
                </c:pt>
                <c:pt idx="2622">
                  <c:v>8</c:v>
                </c:pt>
                <c:pt idx="2623">
                  <c:v>6</c:v>
                </c:pt>
                <c:pt idx="2624">
                  <c:v>9</c:v>
                </c:pt>
                <c:pt idx="2625">
                  <c:v>1</c:v>
                </c:pt>
                <c:pt idx="2626">
                  <c:v>5</c:v>
                </c:pt>
                <c:pt idx="2627">
                  <c:v>11</c:v>
                </c:pt>
                <c:pt idx="2628">
                  <c:v>8</c:v>
                </c:pt>
                <c:pt idx="2629">
                  <c:v>6</c:v>
                </c:pt>
                <c:pt idx="2630">
                  <c:v>3</c:v>
                </c:pt>
                <c:pt idx="2631">
                  <c:v>7</c:v>
                </c:pt>
                <c:pt idx="2632">
                  <c:v>8</c:v>
                </c:pt>
                <c:pt idx="2633">
                  <c:v>2</c:v>
                </c:pt>
                <c:pt idx="2634">
                  <c:v>8</c:v>
                </c:pt>
                <c:pt idx="2635">
                  <c:v>3</c:v>
                </c:pt>
                <c:pt idx="2636">
                  <c:v>8</c:v>
                </c:pt>
                <c:pt idx="2637">
                  <c:v>9</c:v>
                </c:pt>
                <c:pt idx="2638">
                  <c:v>5</c:v>
                </c:pt>
                <c:pt idx="2639">
                  <c:v>8</c:v>
                </c:pt>
                <c:pt idx="2640">
                  <c:v>10</c:v>
                </c:pt>
                <c:pt idx="2641">
                  <c:v>6</c:v>
                </c:pt>
                <c:pt idx="2642">
                  <c:v>4</c:v>
                </c:pt>
                <c:pt idx="2643">
                  <c:v>9</c:v>
                </c:pt>
                <c:pt idx="2644">
                  <c:v>6</c:v>
                </c:pt>
                <c:pt idx="2645">
                  <c:v>6</c:v>
                </c:pt>
                <c:pt idx="2646">
                  <c:v>6</c:v>
                </c:pt>
                <c:pt idx="2647">
                  <c:v>13</c:v>
                </c:pt>
                <c:pt idx="2648">
                  <c:v>5</c:v>
                </c:pt>
                <c:pt idx="2649">
                  <c:v>6</c:v>
                </c:pt>
                <c:pt idx="2650">
                  <c:v>7</c:v>
                </c:pt>
                <c:pt idx="2651">
                  <c:v>7</c:v>
                </c:pt>
                <c:pt idx="2652">
                  <c:v>4</c:v>
                </c:pt>
                <c:pt idx="2653">
                  <c:v>3</c:v>
                </c:pt>
                <c:pt idx="2654">
                  <c:v>8</c:v>
                </c:pt>
                <c:pt idx="2655">
                  <c:v>8</c:v>
                </c:pt>
                <c:pt idx="2656">
                  <c:v>3</c:v>
                </c:pt>
                <c:pt idx="2657">
                  <c:v>4</c:v>
                </c:pt>
                <c:pt idx="2658">
                  <c:v>4</c:v>
                </c:pt>
                <c:pt idx="2659">
                  <c:v>5</c:v>
                </c:pt>
                <c:pt idx="2660">
                  <c:v>7</c:v>
                </c:pt>
                <c:pt idx="2661">
                  <c:v>3</c:v>
                </c:pt>
                <c:pt idx="2662">
                  <c:v>4</c:v>
                </c:pt>
                <c:pt idx="2663">
                  <c:v>10</c:v>
                </c:pt>
                <c:pt idx="2664">
                  <c:v>8</c:v>
                </c:pt>
                <c:pt idx="2665">
                  <c:v>14</c:v>
                </c:pt>
                <c:pt idx="2666">
                  <c:v>9</c:v>
                </c:pt>
                <c:pt idx="2667">
                  <c:v>5</c:v>
                </c:pt>
                <c:pt idx="2668">
                  <c:v>6</c:v>
                </c:pt>
                <c:pt idx="2669">
                  <c:v>12</c:v>
                </c:pt>
                <c:pt idx="2670">
                  <c:v>10</c:v>
                </c:pt>
                <c:pt idx="2671">
                  <c:v>11</c:v>
                </c:pt>
                <c:pt idx="2672">
                  <c:v>10</c:v>
                </c:pt>
                <c:pt idx="2673">
                  <c:v>7</c:v>
                </c:pt>
                <c:pt idx="2674">
                  <c:v>3</c:v>
                </c:pt>
                <c:pt idx="2675">
                  <c:v>10</c:v>
                </c:pt>
                <c:pt idx="2676">
                  <c:v>10</c:v>
                </c:pt>
                <c:pt idx="2677">
                  <c:v>11</c:v>
                </c:pt>
                <c:pt idx="2678">
                  <c:v>11</c:v>
                </c:pt>
                <c:pt idx="2679">
                  <c:v>5</c:v>
                </c:pt>
                <c:pt idx="2680">
                  <c:v>10</c:v>
                </c:pt>
                <c:pt idx="2681">
                  <c:v>5</c:v>
                </c:pt>
                <c:pt idx="2682">
                  <c:v>11</c:v>
                </c:pt>
                <c:pt idx="2683">
                  <c:v>11</c:v>
                </c:pt>
                <c:pt idx="2684">
                  <c:v>4</c:v>
                </c:pt>
                <c:pt idx="2685">
                  <c:v>10</c:v>
                </c:pt>
                <c:pt idx="2686">
                  <c:v>7</c:v>
                </c:pt>
                <c:pt idx="2687">
                  <c:v>12</c:v>
                </c:pt>
                <c:pt idx="2688">
                  <c:v>10</c:v>
                </c:pt>
                <c:pt idx="2689">
                  <c:v>9</c:v>
                </c:pt>
                <c:pt idx="2690">
                  <c:v>9</c:v>
                </c:pt>
                <c:pt idx="2691">
                  <c:v>11</c:v>
                </c:pt>
                <c:pt idx="2692">
                  <c:v>14</c:v>
                </c:pt>
                <c:pt idx="2693">
                  <c:v>10</c:v>
                </c:pt>
                <c:pt idx="2694">
                  <c:v>9</c:v>
                </c:pt>
                <c:pt idx="2695">
                  <c:v>5</c:v>
                </c:pt>
                <c:pt idx="2696">
                  <c:v>4</c:v>
                </c:pt>
                <c:pt idx="2697">
                  <c:v>11</c:v>
                </c:pt>
                <c:pt idx="2698">
                  <c:v>8</c:v>
                </c:pt>
                <c:pt idx="2699">
                  <c:v>14</c:v>
                </c:pt>
                <c:pt idx="2700">
                  <c:v>9</c:v>
                </c:pt>
                <c:pt idx="2701">
                  <c:v>13</c:v>
                </c:pt>
                <c:pt idx="2702">
                  <c:v>12</c:v>
                </c:pt>
                <c:pt idx="2703">
                  <c:v>13</c:v>
                </c:pt>
                <c:pt idx="2704">
                  <c:v>13</c:v>
                </c:pt>
                <c:pt idx="2705">
                  <c:v>11</c:v>
                </c:pt>
                <c:pt idx="2706">
                  <c:v>10</c:v>
                </c:pt>
                <c:pt idx="2707">
                  <c:v>7</c:v>
                </c:pt>
                <c:pt idx="2708">
                  <c:v>11</c:v>
                </c:pt>
                <c:pt idx="2709">
                  <c:v>9</c:v>
                </c:pt>
                <c:pt idx="2710">
                  <c:v>8</c:v>
                </c:pt>
                <c:pt idx="2711">
                  <c:v>10</c:v>
                </c:pt>
                <c:pt idx="2712">
                  <c:v>11</c:v>
                </c:pt>
                <c:pt idx="2713">
                  <c:v>14</c:v>
                </c:pt>
                <c:pt idx="2714">
                  <c:v>6</c:v>
                </c:pt>
                <c:pt idx="2715">
                  <c:v>7</c:v>
                </c:pt>
                <c:pt idx="2716">
                  <c:v>13</c:v>
                </c:pt>
                <c:pt idx="2717">
                  <c:v>13</c:v>
                </c:pt>
                <c:pt idx="2718">
                  <c:v>12</c:v>
                </c:pt>
                <c:pt idx="2719">
                  <c:v>9</c:v>
                </c:pt>
                <c:pt idx="2720">
                  <c:v>9</c:v>
                </c:pt>
                <c:pt idx="2721">
                  <c:v>17</c:v>
                </c:pt>
                <c:pt idx="2722">
                  <c:v>14</c:v>
                </c:pt>
                <c:pt idx="2723">
                  <c:v>13</c:v>
                </c:pt>
                <c:pt idx="2724">
                  <c:v>14</c:v>
                </c:pt>
                <c:pt idx="2725">
                  <c:v>16</c:v>
                </c:pt>
                <c:pt idx="2726">
                  <c:v>19</c:v>
                </c:pt>
                <c:pt idx="2727">
                  <c:v>8</c:v>
                </c:pt>
                <c:pt idx="2728">
                  <c:v>12</c:v>
                </c:pt>
                <c:pt idx="2729">
                  <c:v>20</c:v>
                </c:pt>
                <c:pt idx="2730">
                  <c:v>18</c:v>
                </c:pt>
                <c:pt idx="2731">
                  <c:v>15</c:v>
                </c:pt>
                <c:pt idx="2732">
                  <c:v>23</c:v>
                </c:pt>
                <c:pt idx="2733">
                  <c:v>11</c:v>
                </c:pt>
                <c:pt idx="2734">
                  <c:v>13</c:v>
                </c:pt>
                <c:pt idx="2735">
                  <c:v>16</c:v>
                </c:pt>
                <c:pt idx="2736">
                  <c:v>12</c:v>
                </c:pt>
                <c:pt idx="2737">
                  <c:v>21</c:v>
                </c:pt>
                <c:pt idx="2738">
                  <c:v>8</c:v>
                </c:pt>
                <c:pt idx="2739">
                  <c:v>16</c:v>
                </c:pt>
                <c:pt idx="2740">
                  <c:v>24</c:v>
                </c:pt>
                <c:pt idx="2741">
                  <c:v>13</c:v>
                </c:pt>
                <c:pt idx="2742">
                  <c:v>11</c:v>
                </c:pt>
                <c:pt idx="2743">
                  <c:v>17</c:v>
                </c:pt>
                <c:pt idx="2744">
                  <c:v>12</c:v>
                </c:pt>
                <c:pt idx="2745">
                  <c:v>18</c:v>
                </c:pt>
                <c:pt idx="2746">
                  <c:v>15</c:v>
                </c:pt>
                <c:pt idx="2747">
                  <c:v>21</c:v>
                </c:pt>
                <c:pt idx="2748">
                  <c:v>11</c:v>
                </c:pt>
                <c:pt idx="2749">
                  <c:v>9</c:v>
                </c:pt>
                <c:pt idx="2750">
                  <c:v>12</c:v>
                </c:pt>
                <c:pt idx="2751">
                  <c:v>11</c:v>
                </c:pt>
                <c:pt idx="2752">
                  <c:v>11</c:v>
                </c:pt>
                <c:pt idx="2753">
                  <c:v>11</c:v>
                </c:pt>
                <c:pt idx="2754">
                  <c:v>23</c:v>
                </c:pt>
                <c:pt idx="2755">
                  <c:v>12</c:v>
                </c:pt>
                <c:pt idx="2756">
                  <c:v>16</c:v>
                </c:pt>
                <c:pt idx="2757">
                  <c:v>15</c:v>
                </c:pt>
                <c:pt idx="2758">
                  <c:v>12</c:v>
                </c:pt>
                <c:pt idx="2759">
                  <c:v>20</c:v>
                </c:pt>
                <c:pt idx="2760">
                  <c:v>15</c:v>
                </c:pt>
                <c:pt idx="2761">
                  <c:v>22</c:v>
                </c:pt>
                <c:pt idx="2762">
                  <c:v>20</c:v>
                </c:pt>
                <c:pt idx="2763">
                  <c:v>18</c:v>
                </c:pt>
                <c:pt idx="2764">
                  <c:v>22</c:v>
                </c:pt>
                <c:pt idx="2765">
                  <c:v>18</c:v>
                </c:pt>
                <c:pt idx="2766">
                  <c:v>21</c:v>
                </c:pt>
                <c:pt idx="2767">
                  <c:v>15</c:v>
                </c:pt>
                <c:pt idx="2768">
                  <c:v>21</c:v>
                </c:pt>
                <c:pt idx="2769">
                  <c:v>15</c:v>
                </c:pt>
                <c:pt idx="2770">
                  <c:v>24</c:v>
                </c:pt>
                <c:pt idx="2771">
                  <c:v>21</c:v>
                </c:pt>
                <c:pt idx="2772">
                  <c:v>30</c:v>
                </c:pt>
                <c:pt idx="2773">
                  <c:v>21</c:v>
                </c:pt>
                <c:pt idx="2774">
                  <c:v>36</c:v>
                </c:pt>
                <c:pt idx="2775">
                  <c:v>22</c:v>
                </c:pt>
                <c:pt idx="2776">
                  <c:v>50</c:v>
                </c:pt>
                <c:pt idx="2777">
                  <c:v>39</c:v>
                </c:pt>
                <c:pt idx="2778">
                  <c:v>39</c:v>
                </c:pt>
                <c:pt idx="2779">
                  <c:v>45</c:v>
                </c:pt>
                <c:pt idx="2780">
                  <c:v>45</c:v>
                </c:pt>
                <c:pt idx="2781">
                  <c:v>37</c:v>
                </c:pt>
                <c:pt idx="2782">
                  <c:v>56</c:v>
                </c:pt>
                <c:pt idx="2783">
                  <c:v>46</c:v>
                </c:pt>
                <c:pt idx="2784">
                  <c:v>70</c:v>
                </c:pt>
                <c:pt idx="2785">
                  <c:v>45</c:v>
                </c:pt>
                <c:pt idx="2786">
                  <c:v>48</c:v>
                </c:pt>
                <c:pt idx="2787">
                  <c:v>52</c:v>
                </c:pt>
                <c:pt idx="2788">
                  <c:v>52</c:v>
                </c:pt>
                <c:pt idx="2789">
                  <c:v>49</c:v>
                </c:pt>
                <c:pt idx="2790">
                  <c:v>39</c:v>
                </c:pt>
                <c:pt idx="2791">
                  <c:v>36</c:v>
                </c:pt>
                <c:pt idx="2792">
                  <c:v>36</c:v>
                </c:pt>
                <c:pt idx="2793">
                  <c:v>47</c:v>
                </c:pt>
                <c:pt idx="2794">
                  <c:v>37</c:v>
                </c:pt>
                <c:pt idx="2795">
                  <c:v>27</c:v>
                </c:pt>
                <c:pt idx="2796">
                  <c:v>33</c:v>
                </c:pt>
                <c:pt idx="2797">
                  <c:v>21</c:v>
                </c:pt>
                <c:pt idx="2798">
                  <c:v>26</c:v>
                </c:pt>
                <c:pt idx="2799">
                  <c:v>23</c:v>
                </c:pt>
                <c:pt idx="2800">
                  <c:v>19</c:v>
                </c:pt>
                <c:pt idx="2801">
                  <c:v>14</c:v>
                </c:pt>
                <c:pt idx="2802">
                  <c:v>7</c:v>
                </c:pt>
                <c:pt idx="2803">
                  <c:v>20</c:v>
                </c:pt>
                <c:pt idx="2804">
                  <c:v>12</c:v>
                </c:pt>
                <c:pt idx="2805">
                  <c:v>8</c:v>
                </c:pt>
                <c:pt idx="2806">
                  <c:v>7</c:v>
                </c:pt>
                <c:pt idx="2807">
                  <c:v>11</c:v>
                </c:pt>
                <c:pt idx="2808">
                  <c:v>8</c:v>
                </c:pt>
                <c:pt idx="2809">
                  <c:v>9</c:v>
                </c:pt>
                <c:pt idx="2810">
                  <c:v>4</c:v>
                </c:pt>
                <c:pt idx="2811">
                  <c:v>3</c:v>
                </c:pt>
                <c:pt idx="2812">
                  <c:v>3</c:v>
                </c:pt>
                <c:pt idx="2813">
                  <c:v>9</c:v>
                </c:pt>
                <c:pt idx="2814">
                  <c:v>4</c:v>
                </c:pt>
                <c:pt idx="2815">
                  <c:v>12</c:v>
                </c:pt>
                <c:pt idx="2816">
                  <c:v>4</c:v>
                </c:pt>
                <c:pt idx="2817">
                  <c:v>11</c:v>
                </c:pt>
                <c:pt idx="2818">
                  <c:v>8</c:v>
                </c:pt>
                <c:pt idx="2819">
                  <c:v>4</c:v>
                </c:pt>
                <c:pt idx="2820">
                  <c:v>7</c:v>
                </c:pt>
                <c:pt idx="2821">
                  <c:v>7</c:v>
                </c:pt>
                <c:pt idx="2822">
                  <c:v>6</c:v>
                </c:pt>
                <c:pt idx="2823">
                  <c:v>8</c:v>
                </c:pt>
                <c:pt idx="2824">
                  <c:v>8</c:v>
                </c:pt>
                <c:pt idx="2825">
                  <c:v>10</c:v>
                </c:pt>
                <c:pt idx="2826">
                  <c:v>4</c:v>
                </c:pt>
                <c:pt idx="2827">
                  <c:v>6</c:v>
                </c:pt>
                <c:pt idx="2828">
                  <c:v>6</c:v>
                </c:pt>
                <c:pt idx="2829">
                  <c:v>4</c:v>
                </c:pt>
                <c:pt idx="2830">
                  <c:v>9</c:v>
                </c:pt>
                <c:pt idx="2831">
                  <c:v>6</c:v>
                </c:pt>
                <c:pt idx="2832">
                  <c:v>8</c:v>
                </c:pt>
                <c:pt idx="2833">
                  <c:v>7</c:v>
                </c:pt>
                <c:pt idx="2834">
                  <c:v>9</c:v>
                </c:pt>
                <c:pt idx="2835">
                  <c:v>6</c:v>
                </c:pt>
                <c:pt idx="2836">
                  <c:v>9</c:v>
                </c:pt>
                <c:pt idx="2837">
                  <c:v>9</c:v>
                </c:pt>
                <c:pt idx="2838">
                  <c:v>4</c:v>
                </c:pt>
                <c:pt idx="2839">
                  <c:v>5</c:v>
                </c:pt>
                <c:pt idx="2840">
                  <c:v>10</c:v>
                </c:pt>
                <c:pt idx="2841">
                  <c:v>6</c:v>
                </c:pt>
                <c:pt idx="2842">
                  <c:v>7</c:v>
                </c:pt>
                <c:pt idx="2843">
                  <c:v>4</c:v>
                </c:pt>
                <c:pt idx="2844">
                  <c:v>3</c:v>
                </c:pt>
                <c:pt idx="2845">
                  <c:v>6</c:v>
                </c:pt>
                <c:pt idx="2846">
                  <c:v>8</c:v>
                </c:pt>
                <c:pt idx="2847">
                  <c:v>9</c:v>
                </c:pt>
                <c:pt idx="2848">
                  <c:v>3</c:v>
                </c:pt>
                <c:pt idx="2849">
                  <c:v>7</c:v>
                </c:pt>
                <c:pt idx="2850">
                  <c:v>4</c:v>
                </c:pt>
                <c:pt idx="2851">
                  <c:v>9</c:v>
                </c:pt>
                <c:pt idx="2852">
                  <c:v>6</c:v>
                </c:pt>
                <c:pt idx="2853">
                  <c:v>7</c:v>
                </c:pt>
                <c:pt idx="2854">
                  <c:v>8</c:v>
                </c:pt>
                <c:pt idx="2855">
                  <c:v>3</c:v>
                </c:pt>
                <c:pt idx="2856">
                  <c:v>8</c:v>
                </c:pt>
                <c:pt idx="2857">
                  <c:v>9</c:v>
                </c:pt>
                <c:pt idx="2858">
                  <c:v>12</c:v>
                </c:pt>
                <c:pt idx="2859">
                  <c:v>9</c:v>
                </c:pt>
                <c:pt idx="2860">
                  <c:v>4</c:v>
                </c:pt>
                <c:pt idx="2861">
                  <c:v>12</c:v>
                </c:pt>
                <c:pt idx="2862">
                  <c:v>13</c:v>
                </c:pt>
                <c:pt idx="2863">
                  <c:v>9</c:v>
                </c:pt>
                <c:pt idx="2864">
                  <c:v>8</c:v>
                </c:pt>
                <c:pt idx="2865">
                  <c:v>12</c:v>
                </c:pt>
                <c:pt idx="2866">
                  <c:v>11</c:v>
                </c:pt>
                <c:pt idx="2867">
                  <c:v>5</c:v>
                </c:pt>
                <c:pt idx="2868">
                  <c:v>13</c:v>
                </c:pt>
                <c:pt idx="2869">
                  <c:v>11</c:v>
                </c:pt>
                <c:pt idx="2870">
                  <c:v>7</c:v>
                </c:pt>
                <c:pt idx="2871">
                  <c:v>9</c:v>
                </c:pt>
                <c:pt idx="2872">
                  <c:v>7</c:v>
                </c:pt>
                <c:pt idx="2873">
                  <c:v>14</c:v>
                </c:pt>
                <c:pt idx="2874">
                  <c:v>9</c:v>
                </c:pt>
                <c:pt idx="2875">
                  <c:v>8</c:v>
                </c:pt>
                <c:pt idx="2876">
                  <c:v>8</c:v>
                </c:pt>
                <c:pt idx="2877">
                  <c:v>12</c:v>
                </c:pt>
                <c:pt idx="2878">
                  <c:v>10</c:v>
                </c:pt>
                <c:pt idx="2879">
                  <c:v>8</c:v>
                </c:pt>
                <c:pt idx="2880">
                  <c:v>12</c:v>
                </c:pt>
                <c:pt idx="2881">
                  <c:v>12</c:v>
                </c:pt>
                <c:pt idx="2882">
                  <c:v>12</c:v>
                </c:pt>
                <c:pt idx="2883">
                  <c:v>13</c:v>
                </c:pt>
                <c:pt idx="2884">
                  <c:v>11</c:v>
                </c:pt>
                <c:pt idx="2885">
                  <c:v>12</c:v>
                </c:pt>
                <c:pt idx="2886">
                  <c:v>10</c:v>
                </c:pt>
                <c:pt idx="2887">
                  <c:v>7</c:v>
                </c:pt>
                <c:pt idx="2888">
                  <c:v>17</c:v>
                </c:pt>
                <c:pt idx="2889">
                  <c:v>9</c:v>
                </c:pt>
                <c:pt idx="2890">
                  <c:v>8</c:v>
                </c:pt>
                <c:pt idx="2891">
                  <c:v>14</c:v>
                </c:pt>
                <c:pt idx="2892">
                  <c:v>10</c:v>
                </c:pt>
                <c:pt idx="2893">
                  <c:v>8</c:v>
                </c:pt>
                <c:pt idx="2894">
                  <c:v>11</c:v>
                </c:pt>
                <c:pt idx="2895">
                  <c:v>11</c:v>
                </c:pt>
                <c:pt idx="2896">
                  <c:v>7</c:v>
                </c:pt>
                <c:pt idx="2897">
                  <c:v>12</c:v>
                </c:pt>
                <c:pt idx="2898">
                  <c:v>8</c:v>
                </c:pt>
                <c:pt idx="2899">
                  <c:v>9</c:v>
                </c:pt>
                <c:pt idx="2900">
                  <c:v>15</c:v>
                </c:pt>
                <c:pt idx="2901">
                  <c:v>11</c:v>
                </c:pt>
                <c:pt idx="2902">
                  <c:v>9</c:v>
                </c:pt>
                <c:pt idx="2903">
                  <c:v>14</c:v>
                </c:pt>
                <c:pt idx="2904">
                  <c:v>6</c:v>
                </c:pt>
                <c:pt idx="2905">
                  <c:v>7</c:v>
                </c:pt>
                <c:pt idx="2906">
                  <c:v>9</c:v>
                </c:pt>
                <c:pt idx="2907">
                  <c:v>3</c:v>
                </c:pt>
                <c:pt idx="2908">
                  <c:v>8</c:v>
                </c:pt>
                <c:pt idx="2909">
                  <c:v>9</c:v>
                </c:pt>
                <c:pt idx="2910">
                  <c:v>4</c:v>
                </c:pt>
                <c:pt idx="2911">
                  <c:v>8</c:v>
                </c:pt>
                <c:pt idx="2912">
                  <c:v>10</c:v>
                </c:pt>
                <c:pt idx="2913">
                  <c:v>4</c:v>
                </c:pt>
                <c:pt idx="2914">
                  <c:v>5</c:v>
                </c:pt>
                <c:pt idx="2915">
                  <c:v>10</c:v>
                </c:pt>
                <c:pt idx="2916">
                  <c:v>2</c:v>
                </c:pt>
                <c:pt idx="2917">
                  <c:v>4</c:v>
                </c:pt>
                <c:pt idx="2918">
                  <c:v>6</c:v>
                </c:pt>
                <c:pt idx="2919">
                  <c:v>5</c:v>
                </c:pt>
                <c:pt idx="2920">
                  <c:v>7</c:v>
                </c:pt>
                <c:pt idx="2921">
                  <c:v>5</c:v>
                </c:pt>
                <c:pt idx="2922">
                  <c:v>8</c:v>
                </c:pt>
                <c:pt idx="2923">
                  <c:v>11</c:v>
                </c:pt>
                <c:pt idx="2924">
                  <c:v>7</c:v>
                </c:pt>
                <c:pt idx="2925">
                  <c:v>4</c:v>
                </c:pt>
                <c:pt idx="2926">
                  <c:v>8</c:v>
                </c:pt>
                <c:pt idx="2927">
                  <c:v>13</c:v>
                </c:pt>
                <c:pt idx="2928">
                  <c:v>5</c:v>
                </c:pt>
                <c:pt idx="2929">
                  <c:v>7</c:v>
                </c:pt>
                <c:pt idx="2930">
                  <c:v>7</c:v>
                </c:pt>
                <c:pt idx="2931">
                  <c:v>7</c:v>
                </c:pt>
                <c:pt idx="2932">
                  <c:v>9</c:v>
                </c:pt>
                <c:pt idx="2933">
                  <c:v>10</c:v>
                </c:pt>
                <c:pt idx="2934">
                  <c:v>8</c:v>
                </c:pt>
                <c:pt idx="2935">
                  <c:v>3</c:v>
                </c:pt>
                <c:pt idx="2936">
                  <c:v>10</c:v>
                </c:pt>
                <c:pt idx="2937">
                  <c:v>6</c:v>
                </c:pt>
                <c:pt idx="2938">
                  <c:v>6</c:v>
                </c:pt>
                <c:pt idx="2939">
                  <c:v>12</c:v>
                </c:pt>
                <c:pt idx="2940">
                  <c:v>12</c:v>
                </c:pt>
                <c:pt idx="2941">
                  <c:v>4</c:v>
                </c:pt>
                <c:pt idx="2942">
                  <c:v>7</c:v>
                </c:pt>
                <c:pt idx="2943">
                  <c:v>7</c:v>
                </c:pt>
                <c:pt idx="2944">
                  <c:v>5</c:v>
                </c:pt>
                <c:pt idx="2945">
                  <c:v>8</c:v>
                </c:pt>
                <c:pt idx="2946">
                  <c:v>4</c:v>
                </c:pt>
                <c:pt idx="2947">
                  <c:v>11</c:v>
                </c:pt>
                <c:pt idx="2948">
                  <c:v>8</c:v>
                </c:pt>
                <c:pt idx="2949">
                  <c:v>7</c:v>
                </c:pt>
                <c:pt idx="2950">
                  <c:v>7</c:v>
                </c:pt>
                <c:pt idx="2951">
                  <c:v>4</c:v>
                </c:pt>
                <c:pt idx="2952">
                  <c:v>6</c:v>
                </c:pt>
                <c:pt idx="2953">
                  <c:v>5</c:v>
                </c:pt>
                <c:pt idx="2954">
                  <c:v>10</c:v>
                </c:pt>
                <c:pt idx="2955">
                  <c:v>7</c:v>
                </c:pt>
                <c:pt idx="2956">
                  <c:v>4</c:v>
                </c:pt>
                <c:pt idx="2957">
                  <c:v>9</c:v>
                </c:pt>
                <c:pt idx="2958">
                  <c:v>13</c:v>
                </c:pt>
                <c:pt idx="2959">
                  <c:v>6</c:v>
                </c:pt>
                <c:pt idx="2960">
                  <c:v>7</c:v>
                </c:pt>
                <c:pt idx="2961">
                  <c:v>7</c:v>
                </c:pt>
                <c:pt idx="2962">
                  <c:v>10</c:v>
                </c:pt>
                <c:pt idx="2963">
                  <c:v>10</c:v>
                </c:pt>
                <c:pt idx="2964">
                  <c:v>12</c:v>
                </c:pt>
                <c:pt idx="2965">
                  <c:v>12</c:v>
                </c:pt>
                <c:pt idx="2966">
                  <c:v>14</c:v>
                </c:pt>
                <c:pt idx="2967">
                  <c:v>12</c:v>
                </c:pt>
                <c:pt idx="2968">
                  <c:v>13</c:v>
                </c:pt>
                <c:pt idx="2969">
                  <c:v>17</c:v>
                </c:pt>
                <c:pt idx="2970">
                  <c:v>8</c:v>
                </c:pt>
                <c:pt idx="2971">
                  <c:v>17</c:v>
                </c:pt>
                <c:pt idx="2972">
                  <c:v>13</c:v>
                </c:pt>
                <c:pt idx="2973">
                  <c:v>20</c:v>
                </c:pt>
                <c:pt idx="2974">
                  <c:v>17</c:v>
                </c:pt>
                <c:pt idx="2975">
                  <c:v>13</c:v>
                </c:pt>
                <c:pt idx="2976">
                  <c:v>28</c:v>
                </c:pt>
                <c:pt idx="2977">
                  <c:v>30</c:v>
                </c:pt>
                <c:pt idx="2978">
                  <c:v>22</c:v>
                </c:pt>
                <c:pt idx="2979">
                  <c:v>27</c:v>
                </c:pt>
                <c:pt idx="2980">
                  <c:v>28</c:v>
                </c:pt>
                <c:pt idx="2981">
                  <c:v>43</c:v>
                </c:pt>
                <c:pt idx="2982">
                  <c:v>36</c:v>
                </c:pt>
                <c:pt idx="2983">
                  <c:v>43</c:v>
                </c:pt>
                <c:pt idx="2984">
                  <c:v>48</c:v>
                </c:pt>
                <c:pt idx="2985">
                  <c:v>43</c:v>
                </c:pt>
                <c:pt idx="2986">
                  <c:v>75</c:v>
                </c:pt>
                <c:pt idx="2987">
                  <c:v>62</c:v>
                </c:pt>
                <c:pt idx="2988">
                  <c:v>92</c:v>
                </c:pt>
                <c:pt idx="2989">
                  <c:v>92</c:v>
                </c:pt>
                <c:pt idx="2990">
                  <c:v>125</c:v>
                </c:pt>
                <c:pt idx="2991">
                  <c:v>148</c:v>
                </c:pt>
                <c:pt idx="2992">
                  <c:v>129</c:v>
                </c:pt>
                <c:pt idx="2993">
                  <c:v>135</c:v>
                </c:pt>
                <c:pt idx="2994">
                  <c:v>148</c:v>
                </c:pt>
                <c:pt idx="2995">
                  <c:v>150</c:v>
                </c:pt>
                <c:pt idx="2996">
                  <c:v>135</c:v>
                </c:pt>
                <c:pt idx="2997">
                  <c:v>146</c:v>
                </c:pt>
                <c:pt idx="2998">
                  <c:v>133</c:v>
                </c:pt>
                <c:pt idx="2999">
                  <c:v>102</c:v>
                </c:pt>
                <c:pt idx="3000">
                  <c:v>104</c:v>
                </c:pt>
                <c:pt idx="3001">
                  <c:v>100</c:v>
                </c:pt>
                <c:pt idx="3002">
                  <c:v>89</c:v>
                </c:pt>
                <c:pt idx="3003">
                  <c:v>88</c:v>
                </c:pt>
                <c:pt idx="3004">
                  <c:v>80</c:v>
                </c:pt>
                <c:pt idx="3005">
                  <c:v>82</c:v>
                </c:pt>
                <c:pt idx="3006">
                  <c:v>98</c:v>
                </c:pt>
                <c:pt idx="3007">
                  <c:v>81</c:v>
                </c:pt>
                <c:pt idx="3008">
                  <c:v>63</c:v>
                </c:pt>
                <c:pt idx="3009">
                  <c:v>60</c:v>
                </c:pt>
                <c:pt idx="3010">
                  <c:v>42</c:v>
                </c:pt>
                <c:pt idx="3011">
                  <c:v>55</c:v>
                </c:pt>
                <c:pt idx="3012">
                  <c:v>44</c:v>
                </c:pt>
                <c:pt idx="3013">
                  <c:v>29</c:v>
                </c:pt>
                <c:pt idx="3014">
                  <c:v>27</c:v>
                </c:pt>
                <c:pt idx="3015">
                  <c:v>27</c:v>
                </c:pt>
                <c:pt idx="3016">
                  <c:v>23</c:v>
                </c:pt>
                <c:pt idx="3017">
                  <c:v>12</c:v>
                </c:pt>
                <c:pt idx="3018">
                  <c:v>17</c:v>
                </c:pt>
                <c:pt idx="3019">
                  <c:v>14</c:v>
                </c:pt>
                <c:pt idx="3020">
                  <c:v>12</c:v>
                </c:pt>
                <c:pt idx="3021">
                  <c:v>13</c:v>
                </c:pt>
                <c:pt idx="3022">
                  <c:v>7</c:v>
                </c:pt>
                <c:pt idx="3023">
                  <c:v>8</c:v>
                </c:pt>
                <c:pt idx="3024">
                  <c:v>14</c:v>
                </c:pt>
                <c:pt idx="3025">
                  <c:v>5</c:v>
                </c:pt>
                <c:pt idx="3026">
                  <c:v>9</c:v>
                </c:pt>
                <c:pt idx="3027">
                  <c:v>15</c:v>
                </c:pt>
                <c:pt idx="3028">
                  <c:v>10</c:v>
                </c:pt>
                <c:pt idx="3029">
                  <c:v>9</c:v>
                </c:pt>
                <c:pt idx="3030">
                  <c:v>17</c:v>
                </c:pt>
                <c:pt idx="3031">
                  <c:v>6</c:v>
                </c:pt>
                <c:pt idx="3032">
                  <c:v>10</c:v>
                </c:pt>
                <c:pt idx="3033">
                  <c:v>10</c:v>
                </c:pt>
                <c:pt idx="3034">
                  <c:v>14</c:v>
                </c:pt>
                <c:pt idx="3035">
                  <c:v>7</c:v>
                </c:pt>
                <c:pt idx="3036">
                  <c:v>8</c:v>
                </c:pt>
                <c:pt idx="3037">
                  <c:v>9</c:v>
                </c:pt>
                <c:pt idx="3038">
                  <c:v>7</c:v>
                </c:pt>
                <c:pt idx="3039">
                  <c:v>6</c:v>
                </c:pt>
                <c:pt idx="3040">
                  <c:v>13</c:v>
                </c:pt>
                <c:pt idx="3041">
                  <c:v>5</c:v>
                </c:pt>
                <c:pt idx="3042">
                  <c:v>9</c:v>
                </c:pt>
                <c:pt idx="3043">
                  <c:v>14</c:v>
                </c:pt>
                <c:pt idx="3044">
                  <c:v>12</c:v>
                </c:pt>
                <c:pt idx="3045">
                  <c:v>16</c:v>
                </c:pt>
                <c:pt idx="3046">
                  <c:v>18</c:v>
                </c:pt>
                <c:pt idx="3047">
                  <c:v>15</c:v>
                </c:pt>
                <c:pt idx="3048">
                  <c:v>12</c:v>
                </c:pt>
                <c:pt idx="3049">
                  <c:v>6</c:v>
                </c:pt>
                <c:pt idx="3050">
                  <c:v>7</c:v>
                </c:pt>
                <c:pt idx="3051">
                  <c:v>11</c:v>
                </c:pt>
                <c:pt idx="3052">
                  <c:v>15</c:v>
                </c:pt>
                <c:pt idx="3053">
                  <c:v>12</c:v>
                </c:pt>
                <c:pt idx="3054">
                  <c:v>16</c:v>
                </c:pt>
                <c:pt idx="3055">
                  <c:v>13</c:v>
                </c:pt>
                <c:pt idx="3056">
                  <c:v>16</c:v>
                </c:pt>
                <c:pt idx="3057">
                  <c:v>12</c:v>
                </c:pt>
                <c:pt idx="3058">
                  <c:v>18</c:v>
                </c:pt>
                <c:pt idx="3059">
                  <c:v>16</c:v>
                </c:pt>
                <c:pt idx="3060">
                  <c:v>16</c:v>
                </c:pt>
                <c:pt idx="3061">
                  <c:v>17</c:v>
                </c:pt>
                <c:pt idx="3062">
                  <c:v>17</c:v>
                </c:pt>
                <c:pt idx="3063">
                  <c:v>18</c:v>
                </c:pt>
                <c:pt idx="3064">
                  <c:v>14</c:v>
                </c:pt>
                <c:pt idx="3065">
                  <c:v>25</c:v>
                </c:pt>
                <c:pt idx="3066">
                  <c:v>35</c:v>
                </c:pt>
                <c:pt idx="3067">
                  <c:v>29</c:v>
                </c:pt>
                <c:pt idx="3068">
                  <c:v>35</c:v>
                </c:pt>
                <c:pt idx="3069">
                  <c:v>37</c:v>
                </c:pt>
                <c:pt idx="3070">
                  <c:v>34</c:v>
                </c:pt>
                <c:pt idx="3071">
                  <c:v>42</c:v>
                </c:pt>
                <c:pt idx="3072">
                  <c:v>53</c:v>
                </c:pt>
                <c:pt idx="3073">
                  <c:v>36</c:v>
                </c:pt>
                <c:pt idx="3074">
                  <c:v>67</c:v>
                </c:pt>
                <c:pt idx="3075">
                  <c:v>54</c:v>
                </c:pt>
                <c:pt idx="3076">
                  <c:v>58</c:v>
                </c:pt>
                <c:pt idx="3077">
                  <c:v>64</c:v>
                </c:pt>
                <c:pt idx="3078">
                  <c:v>92</c:v>
                </c:pt>
                <c:pt idx="3079">
                  <c:v>71</c:v>
                </c:pt>
                <c:pt idx="3080">
                  <c:v>82</c:v>
                </c:pt>
                <c:pt idx="3081">
                  <c:v>87</c:v>
                </c:pt>
                <c:pt idx="3082">
                  <c:v>90</c:v>
                </c:pt>
                <c:pt idx="3083">
                  <c:v>74</c:v>
                </c:pt>
                <c:pt idx="3084">
                  <c:v>81</c:v>
                </c:pt>
                <c:pt idx="3085">
                  <c:v>53</c:v>
                </c:pt>
                <c:pt idx="3086">
                  <c:v>71</c:v>
                </c:pt>
                <c:pt idx="3087">
                  <c:v>58</c:v>
                </c:pt>
                <c:pt idx="3088">
                  <c:v>64</c:v>
                </c:pt>
                <c:pt idx="3089">
                  <c:v>59</c:v>
                </c:pt>
                <c:pt idx="3090">
                  <c:v>50</c:v>
                </c:pt>
                <c:pt idx="3091">
                  <c:v>59</c:v>
                </c:pt>
                <c:pt idx="3092">
                  <c:v>59</c:v>
                </c:pt>
                <c:pt idx="3093">
                  <c:v>49</c:v>
                </c:pt>
                <c:pt idx="3094">
                  <c:v>45</c:v>
                </c:pt>
                <c:pt idx="3095">
                  <c:v>42</c:v>
                </c:pt>
                <c:pt idx="3096">
                  <c:v>36</c:v>
                </c:pt>
                <c:pt idx="3097">
                  <c:v>36</c:v>
                </c:pt>
                <c:pt idx="3098">
                  <c:v>34</c:v>
                </c:pt>
                <c:pt idx="3099">
                  <c:v>37</c:v>
                </c:pt>
                <c:pt idx="3100">
                  <c:v>37</c:v>
                </c:pt>
                <c:pt idx="3101">
                  <c:v>31</c:v>
                </c:pt>
                <c:pt idx="3102">
                  <c:v>16</c:v>
                </c:pt>
                <c:pt idx="3103">
                  <c:v>21</c:v>
                </c:pt>
                <c:pt idx="3104">
                  <c:v>13</c:v>
                </c:pt>
                <c:pt idx="3105">
                  <c:v>15</c:v>
                </c:pt>
                <c:pt idx="3106">
                  <c:v>12</c:v>
                </c:pt>
                <c:pt idx="3107">
                  <c:v>20</c:v>
                </c:pt>
                <c:pt idx="3108">
                  <c:v>14</c:v>
                </c:pt>
                <c:pt idx="3109">
                  <c:v>11</c:v>
                </c:pt>
                <c:pt idx="3110">
                  <c:v>15</c:v>
                </c:pt>
                <c:pt idx="3111">
                  <c:v>19</c:v>
                </c:pt>
                <c:pt idx="3112">
                  <c:v>14</c:v>
                </c:pt>
                <c:pt idx="3113">
                  <c:v>16</c:v>
                </c:pt>
                <c:pt idx="3114">
                  <c:v>10</c:v>
                </c:pt>
                <c:pt idx="3115">
                  <c:v>12</c:v>
                </c:pt>
                <c:pt idx="3116">
                  <c:v>9</c:v>
                </c:pt>
                <c:pt idx="3117">
                  <c:v>12</c:v>
                </c:pt>
                <c:pt idx="3118">
                  <c:v>18</c:v>
                </c:pt>
                <c:pt idx="3119">
                  <c:v>4</c:v>
                </c:pt>
                <c:pt idx="3120">
                  <c:v>18</c:v>
                </c:pt>
                <c:pt idx="3121">
                  <c:v>16</c:v>
                </c:pt>
                <c:pt idx="3122">
                  <c:v>16</c:v>
                </c:pt>
                <c:pt idx="3123">
                  <c:v>8</c:v>
                </c:pt>
                <c:pt idx="3124">
                  <c:v>15</c:v>
                </c:pt>
                <c:pt idx="3125">
                  <c:v>16</c:v>
                </c:pt>
                <c:pt idx="3126">
                  <c:v>22</c:v>
                </c:pt>
                <c:pt idx="3127">
                  <c:v>24</c:v>
                </c:pt>
                <c:pt idx="3128">
                  <c:v>28</c:v>
                </c:pt>
                <c:pt idx="3129">
                  <c:v>24</c:v>
                </c:pt>
                <c:pt idx="3130">
                  <c:v>20</c:v>
                </c:pt>
                <c:pt idx="3131">
                  <c:v>24</c:v>
                </c:pt>
                <c:pt idx="3132">
                  <c:v>41</c:v>
                </c:pt>
                <c:pt idx="3133">
                  <c:v>34</c:v>
                </c:pt>
                <c:pt idx="3134">
                  <c:v>36</c:v>
                </c:pt>
                <c:pt idx="3135">
                  <c:v>48</c:v>
                </c:pt>
                <c:pt idx="3136">
                  <c:v>45</c:v>
                </c:pt>
                <c:pt idx="3137">
                  <c:v>42</c:v>
                </c:pt>
                <c:pt idx="3138">
                  <c:v>55</c:v>
                </c:pt>
                <c:pt idx="3139">
                  <c:v>65</c:v>
                </c:pt>
                <c:pt idx="3140">
                  <c:v>72</c:v>
                </c:pt>
                <c:pt idx="3141">
                  <c:v>94</c:v>
                </c:pt>
                <c:pt idx="3142">
                  <c:v>94</c:v>
                </c:pt>
                <c:pt idx="3143">
                  <c:v>92</c:v>
                </c:pt>
                <c:pt idx="3144">
                  <c:v>100</c:v>
                </c:pt>
                <c:pt idx="3145">
                  <c:v>115</c:v>
                </c:pt>
                <c:pt idx="3146">
                  <c:v>145</c:v>
                </c:pt>
                <c:pt idx="3147">
                  <c:v>150</c:v>
                </c:pt>
                <c:pt idx="3148">
                  <c:v>180</c:v>
                </c:pt>
                <c:pt idx="3149">
                  <c:v>163</c:v>
                </c:pt>
                <c:pt idx="3150">
                  <c:v>198</c:v>
                </c:pt>
                <c:pt idx="3151">
                  <c:v>230</c:v>
                </c:pt>
                <c:pt idx="3152">
                  <c:v>230</c:v>
                </c:pt>
                <c:pt idx="3153">
                  <c:v>263</c:v>
                </c:pt>
                <c:pt idx="3154">
                  <c:v>265</c:v>
                </c:pt>
                <c:pt idx="3155">
                  <c:v>257</c:v>
                </c:pt>
                <c:pt idx="3156">
                  <c:v>247</c:v>
                </c:pt>
                <c:pt idx="3157">
                  <c:v>246</c:v>
                </c:pt>
                <c:pt idx="3158">
                  <c:v>239</c:v>
                </c:pt>
                <c:pt idx="3159">
                  <c:v>178</c:v>
                </c:pt>
                <c:pt idx="3160">
                  <c:v>186</c:v>
                </c:pt>
                <c:pt idx="3161">
                  <c:v>179</c:v>
                </c:pt>
                <c:pt idx="3162">
                  <c:v>161</c:v>
                </c:pt>
                <c:pt idx="3163">
                  <c:v>170</c:v>
                </c:pt>
                <c:pt idx="3164">
                  <c:v>135</c:v>
                </c:pt>
                <c:pt idx="3165">
                  <c:v>151</c:v>
                </c:pt>
                <c:pt idx="3166">
                  <c:v>132</c:v>
                </c:pt>
                <c:pt idx="3167">
                  <c:v>117</c:v>
                </c:pt>
                <c:pt idx="3168">
                  <c:v>120</c:v>
                </c:pt>
                <c:pt idx="3169">
                  <c:v>103</c:v>
                </c:pt>
                <c:pt idx="3170">
                  <c:v>79</c:v>
                </c:pt>
                <c:pt idx="3171">
                  <c:v>64</c:v>
                </c:pt>
                <c:pt idx="3172">
                  <c:v>59</c:v>
                </c:pt>
                <c:pt idx="3173">
                  <c:v>65</c:v>
                </c:pt>
                <c:pt idx="3174">
                  <c:v>58</c:v>
                </c:pt>
                <c:pt idx="3175">
                  <c:v>33</c:v>
                </c:pt>
                <c:pt idx="3176">
                  <c:v>36</c:v>
                </c:pt>
                <c:pt idx="3177">
                  <c:v>31</c:v>
                </c:pt>
                <c:pt idx="3178">
                  <c:v>25</c:v>
                </c:pt>
                <c:pt idx="3179">
                  <c:v>29</c:v>
                </c:pt>
                <c:pt idx="3180">
                  <c:v>21</c:v>
                </c:pt>
                <c:pt idx="3181">
                  <c:v>26</c:v>
                </c:pt>
                <c:pt idx="3182">
                  <c:v>22</c:v>
                </c:pt>
                <c:pt idx="3183">
                  <c:v>15</c:v>
                </c:pt>
                <c:pt idx="3184">
                  <c:v>14</c:v>
                </c:pt>
                <c:pt idx="3185">
                  <c:v>11</c:v>
                </c:pt>
                <c:pt idx="3186">
                  <c:v>10</c:v>
                </c:pt>
                <c:pt idx="3187">
                  <c:v>14</c:v>
                </c:pt>
                <c:pt idx="3188">
                  <c:v>11</c:v>
                </c:pt>
                <c:pt idx="3189">
                  <c:v>10</c:v>
                </c:pt>
                <c:pt idx="3190">
                  <c:v>9</c:v>
                </c:pt>
                <c:pt idx="3191">
                  <c:v>14</c:v>
                </c:pt>
                <c:pt idx="3192">
                  <c:v>12</c:v>
                </c:pt>
                <c:pt idx="3193">
                  <c:v>10</c:v>
                </c:pt>
                <c:pt idx="3194">
                  <c:v>7</c:v>
                </c:pt>
                <c:pt idx="3195">
                  <c:v>5</c:v>
                </c:pt>
                <c:pt idx="3196">
                  <c:v>11</c:v>
                </c:pt>
                <c:pt idx="3197">
                  <c:v>3</c:v>
                </c:pt>
                <c:pt idx="3198">
                  <c:v>15</c:v>
                </c:pt>
                <c:pt idx="3199">
                  <c:v>9</c:v>
                </c:pt>
                <c:pt idx="3200">
                  <c:v>7</c:v>
                </c:pt>
                <c:pt idx="3201">
                  <c:v>5</c:v>
                </c:pt>
                <c:pt idx="3202">
                  <c:v>13</c:v>
                </c:pt>
                <c:pt idx="3203">
                  <c:v>3</c:v>
                </c:pt>
                <c:pt idx="3204">
                  <c:v>9</c:v>
                </c:pt>
                <c:pt idx="3205">
                  <c:v>11</c:v>
                </c:pt>
                <c:pt idx="3206">
                  <c:v>9</c:v>
                </c:pt>
                <c:pt idx="3207">
                  <c:v>11</c:v>
                </c:pt>
                <c:pt idx="3208">
                  <c:v>8</c:v>
                </c:pt>
                <c:pt idx="3209">
                  <c:v>9</c:v>
                </c:pt>
                <c:pt idx="3210">
                  <c:v>7</c:v>
                </c:pt>
                <c:pt idx="3211">
                  <c:v>8</c:v>
                </c:pt>
                <c:pt idx="3212">
                  <c:v>8</c:v>
                </c:pt>
                <c:pt idx="3213">
                  <c:v>6</c:v>
                </c:pt>
                <c:pt idx="3214">
                  <c:v>8</c:v>
                </c:pt>
                <c:pt idx="3215">
                  <c:v>9</c:v>
                </c:pt>
                <c:pt idx="3216">
                  <c:v>8</c:v>
                </c:pt>
                <c:pt idx="3217">
                  <c:v>12</c:v>
                </c:pt>
                <c:pt idx="3218">
                  <c:v>8</c:v>
                </c:pt>
                <c:pt idx="3219">
                  <c:v>8</c:v>
                </c:pt>
                <c:pt idx="3220">
                  <c:v>9</c:v>
                </c:pt>
                <c:pt idx="3221">
                  <c:v>11</c:v>
                </c:pt>
                <c:pt idx="3222">
                  <c:v>9</c:v>
                </c:pt>
                <c:pt idx="3223">
                  <c:v>10</c:v>
                </c:pt>
                <c:pt idx="3224">
                  <c:v>10</c:v>
                </c:pt>
                <c:pt idx="3225">
                  <c:v>7</c:v>
                </c:pt>
                <c:pt idx="3226">
                  <c:v>9</c:v>
                </c:pt>
                <c:pt idx="3227">
                  <c:v>6</c:v>
                </c:pt>
                <c:pt idx="3228">
                  <c:v>8</c:v>
                </c:pt>
                <c:pt idx="3229">
                  <c:v>11</c:v>
                </c:pt>
                <c:pt idx="3230">
                  <c:v>9</c:v>
                </c:pt>
                <c:pt idx="3231">
                  <c:v>7</c:v>
                </c:pt>
                <c:pt idx="3232">
                  <c:v>8</c:v>
                </c:pt>
                <c:pt idx="3233">
                  <c:v>4</c:v>
                </c:pt>
                <c:pt idx="3234">
                  <c:v>7</c:v>
                </c:pt>
                <c:pt idx="3235">
                  <c:v>9</c:v>
                </c:pt>
                <c:pt idx="3236">
                  <c:v>13</c:v>
                </c:pt>
                <c:pt idx="3237">
                  <c:v>8</c:v>
                </c:pt>
                <c:pt idx="3238">
                  <c:v>9</c:v>
                </c:pt>
                <c:pt idx="3239">
                  <c:v>9</c:v>
                </c:pt>
                <c:pt idx="3240">
                  <c:v>9</c:v>
                </c:pt>
                <c:pt idx="3241">
                  <c:v>3</c:v>
                </c:pt>
                <c:pt idx="3242">
                  <c:v>10</c:v>
                </c:pt>
                <c:pt idx="3243">
                  <c:v>7</c:v>
                </c:pt>
                <c:pt idx="3244">
                  <c:v>1</c:v>
                </c:pt>
                <c:pt idx="3245">
                  <c:v>7</c:v>
                </c:pt>
                <c:pt idx="3246">
                  <c:v>5</c:v>
                </c:pt>
                <c:pt idx="3247">
                  <c:v>10</c:v>
                </c:pt>
                <c:pt idx="3248">
                  <c:v>5</c:v>
                </c:pt>
                <c:pt idx="3249">
                  <c:v>3</c:v>
                </c:pt>
                <c:pt idx="3250">
                  <c:v>7</c:v>
                </c:pt>
                <c:pt idx="3251">
                  <c:v>10</c:v>
                </c:pt>
                <c:pt idx="3252">
                  <c:v>5</c:v>
                </c:pt>
                <c:pt idx="3253">
                  <c:v>10</c:v>
                </c:pt>
                <c:pt idx="3254">
                  <c:v>9</c:v>
                </c:pt>
                <c:pt idx="3255">
                  <c:v>5</c:v>
                </c:pt>
                <c:pt idx="3256">
                  <c:v>7</c:v>
                </c:pt>
                <c:pt idx="3257">
                  <c:v>8</c:v>
                </c:pt>
                <c:pt idx="3258">
                  <c:v>3</c:v>
                </c:pt>
                <c:pt idx="3259">
                  <c:v>2</c:v>
                </c:pt>
                <c:pt idx="3260">
                  <c:v>7</c:v>
                </c:pt>
                <c:pt idx="3261">
                  <c:v>5</c:v>
                </c:pt>
                <c:pt idx="3262">
                  <c:v>6</c:v>
                </c:pt>
                <c:pt idx="3263">
                  <c:v>3</c:v>
                </c:pt>
                <c:pt idx="3264">
                  <c:v>9</c:v>
                </c:pt>
                <c:pt idx="3265">
                  <c:v>10</c:v>
                </c:pt>
                <c:pt idx="3266">
                  <c:v>2</c:v>
                </c:pt>
                <c:pt idx="3267">
                  <c:v>4</c:v>
                </c:pt>
                <c:pt idx="3268">
                  <c:v>4</c:v>
                </c:pt>
                <c:pt idx="3269">
                  <c:v>2</c:v>
                </c:pt>
                <c:pt idx="3270">
                  <c:v>6</c:v>
                </c:pt>
                <c:pt idx="3271">
                  <c:v>6</c:v>
                </c:pt>
                <c:pt idx="3272">
                  <c:v>2</c:v>
                </c:pt>
                <c:pt idx="3273">
                  <c:v>10</c:v>
                </c:pt>
                <c:pt idx="3274">
                  <c:v>4</c:v>
                </c:pt>
                <c:pt idx="3275">
                  <c:v>8</c:v>
                </c:pt>
                <c:pt idx="3276">
                  <c:v>3</c:v>
                </c:pt>
                <c:pt idx="3277">
                  <c:v>3</c:v>
                </c:pt>
                <c:pt idx="3278">
                  <c:v>9</c:v>
                </c:pt>
                <c:pt idx="3279">
                  <c:v>7</c:v>
                </c:pt>
                <c:pt idx="3280">
                  <c:v>7</c:v>
                </c:pt>
                <c:pt idx="3281">
                  <c:v>7</c:v>
                </c:pt>
                <c:pt idx="3282">
                  <c:v>7</c:v>
                </c:pt>
                <c:pt idx="3283">
                  <c:v>5</c:v>
                </c:pt>
                <c:pt idx="3284">
                  <c:v>3</c:v>
                </c:pt>
                <c:pt idx="3285">
                  <c:v>4</c:v>
                </c:pt>
                <c:pt idx="3286">
                  <c:v>8</c:v>
                </c:pt>
                <c:pt idx="3287">
                  <c:v>8</c:v>
                </c:pt>
                <c:pt idx="3288">
                  <c:v>4</c:v>
                </c:pt>
                <c:pt idx="3289">
                  <c:v>9</c:v>
                </c:pt>
                <c:pt idx="3290">
                  <c:v>2</c:v>
                </c:pt>
                <c:pt idx="3291">
                  <c:v>6</c:v>
                </c:pt>
                <c:pt idx="3292">
                  <c:v>1</c:v>
                </c:pt>
                <c:pt idx="3293">
                  <c:v>2</c:v>
                </c:pt>
                <c:pt idx="3294">
                  <c:v>2</c:v>
                </c:pt>
                <c:pt idx="3295">
                  <c:v>4</c:v>
                </c:pt>
                <c:pt idx="3296">
                  <c:v>0</c:v>
                </c:pt>
                <c:pt idx="3297">
                  <c:v>2</c:v>
                </c:pt>
                <c:pt idx="3298">
                  <c:v>8</c:v>
                </c:pt>
                <c:pt idx="3299">
                  <c:v>7</c:v>
                </c:pt>
                <c:pt idx="3300">
                  <c:v>4</c:v>
                </c:pt>
                <c:pt idx="3301">
                  <c:v>8</c:v>
                </c:pt>
                <c:pt idx="3302">
                  <c:v>9</c:v>
                </c:pt>
                <c:pt idx="3303">
                  <c:v>6</c:v>
                </c:pt>
                <c:pt idx="3304">
                  <c:v>6</c:v>
                </c:pt>
                <c:pt idx="3305">
                  <c:v>5</c:v>
                </c:pt>
                <c:pt idx="3306">
                  <c:v>2</c:v>
                </c:pt>
                <c:pt idx="3307">
                  <c:v>3</c:v>
                </c:pt>
                <c:pt idx="3308">
                  <c:v>3</c:v>
                </c:pt>
                <c:pt idx="3309">
                  <c:v>2</c:v>
                </c:pt>
                <c:pt idx="3310">
                  <c:v>6</c:v>
                </c:pt>
                <c:pt idx="3311">
                  <c:v>3</c:v>
                </c:pt>
                <c:pt idx="3312">
                  <c:v>5</c:v>
                </c:pt>
                <c:pt idx="3313">
                  <c:v>6</c:v>
                </c:pt>
                <c:pt idx="3314">
                  <c:v>5</c:v>
                </c:pt>
                <c:pt idx="3315">
                  <c:v>7</c:v>
                </c:pt>
                <c:pt idx="3316">
                  <c:v>8</c:v>
                </c:pt>
                <c:pt idx="3317">
                  <c:v>6</c:v>
                </c:pt>
                <c:pt idx="3318">
                  <c:v>4</c:v>
                </c:pt>
                <c:pt idx="3319">
                  <c:v>4</c:v>
                </c:pt>
                <c:pt idx="3320">
                  <c:v>6</c:v>
                </c:pt>
                <c:pt idx="3321">
                  <c:v>7</c:v>
                </c:pt>
                <c:pt idx="3322">
                  <c:v>9</c:v>
                </c:pt>
                <c:pt idx="3323">
                  <c:v>7</c:v>
                </c:pt>
                <c:pt idx="3324">
                  <c:v>7</c:v>
                </c:pt>
                <c:pt idx="3325">
                  <c:v>4</c:v>
                </c:pt>
                <c:pt idx="3326">
                  <c:v>4</c:v>
                </c:pt>
                <c:pt idx="3327">
                  <c:v>7</c:v>
                </c:pt>
                <c:pt idx="3328">
                  <c:v>7</c:v>
                </c:pt>
                <c:pt idx="3329">
                  <c:v>5</c:v>
                </c:pt>
                <c:pt idx="3330">
                  <c:v>3</c:v>
                </c:pt>
                <c:pt idx="3331">
                  <c:v>7</c:v>
                </c:pt>
                <c:pt idx="3332">
                  <c:v>7</c:v>
                </c:pt>
                <c:pt idx="3333">
                  <c:v>7</c:v>
                </c:pt>
                <c:pt idx="3334">
                  <c:v>5</c:v>
                </c:pt>
                <c:pt idx="3335">
                  <c:v>5</c:v>
                </c:pt>
                <c:pt idx="3336">
                  <c:v>7</c:v>
                </c:pt>
                <c:pt idx="3337">
                  <c:v>6</c:v>
                </c:pt>
                <c:pt idx="3338">
                  <c:v>9</c:v>
                </c:pt>
                <c:pt idx="3339">
                  <c:v>8</c:v>
                </c:pt>
                <c:pt idx="3340">
                  <c:v>6</c:v>
                </c:pt>
                <c:pt idx="3341">
                  <c:v>6</c:v>
                </c:pt>
                <c:pt idx="3342">
                  <c:v>8</c:v>
                </c:pt>
                <c:pt idx="3343">
                  <c:v>10</c:v>
                </c:pt>
                <c:pt idx="3344">
                  <c:v>6</c:v>
                </c:pt>
                <c:pt idx="3345">
                  <c:v>8</c:v>
                </c:pt>
                <c:pt idx="3346">
                  <c:v>6</c:v>
                </c:pt>
                <c:pt idx="3347">
                  <c:v>5</c:v>
                </c:pt>
                <c:pt idx="3348">
                  <c:v>8</c:v>
                </c:pt>
                <c:pt idx="3349">
                  <c:v>6</c:v>
                </c:pt>
                <c:pt idx="3350">
                  <c:v>10</c:v>
                </c:pt>
                <c:pt idx="3351">
                  <c:v>7</c:v>
                </c:pt>
                <c:pt idx="3352">
                  <c:v>7</c:v>
                </c:pt>
                <c:pt idx="3353">
                  <c:v>10</c:v>
                </c:pt>
                <c:pt idx="3354">
                  <c:v>16</c:v>
                </c:pt>
                <c:pt idx="3355">
                  <c:v>8</c:v>
                </c:pt>
                <c:pt idx="3356">
                  <c:v>12</c:v>
                </c:pt>
                <c:pt idx="3357">
                  <c:v>13</c:v>
                </c:pt>
                <c:pt idx="3358">
                  <c:v>5</c:v>
                </c:pt>
                <c:pt idx="3359">
                  <c:v>10</c:v>
                </c:pt>
                <c:pt idx="3360">
                  <c:v>12</c:v>
                </c:pt>
                <c:pt idx="3361">
                  <c:v>20</c:v>
                </c:pt>
                <c:pt idx="3362">
                  <c:v>8</c:v>
                </c:pt>
                <c:pt idx="3363">
                  <c:v>9</c:v>
                </c:pt>
                <c:pt idx="3364">
                  <c:v>12</c:v>
                </c:pt>
                <c:pt idx="3365">
                  <c:v>12</c:v>
                </c:pt>
                <c:pt idx="3366">
                  <c:v>9</c:v>
                </c:pt>
                <c:pt idx="3367">
                  <c:v>8</c:v>
                </c:pt>
                <c:pt idx="3368">
                  <c:v>9</c:v>
                </c:pt>
                <c:pt idx="3369">
                  <c:v>11</c:v>
                </c:pt>
                <c:pt idx="3370">
                  <c:v>5</c:v>
                </c:pt>
                <c:pt idx="3371">
                  <c:v>5</c:v>
                </c:pt>
                <c:pt idx="3372">
                  <c:v>11</c:v>
                </c:pt>
                <c:pt idx="3373">
                  <c:v>13</c:v>
                </c:pt>
                <c:pt idx="3374">
                  <c:v>9</c:v>
                </c:pt>
                <c:pt idx="3375">
                  <c:v>12</c:v>
                </c:pt>
                <c:pt idx="3376">
                  <c:v>5</c:v>
                </c:pt>
                <c:pt idx="3377">
                  <c:v>9</c:v>
                </c:pt>
                <c:pt idx="3378">
                  <c:v>12</c:v>
                </c:pt>
                <c:pt idx="3379">
                  <c:v>10</c:v>
                </c:pt>
                <c:pt idx="3380">
                  <c:v>7</c:v>
                </c:pt>
                <c:pt idx="3381">
                  <c:v>10</c:v>
                </c:pt>
                <c:pt idx="3382">
                  <c:v>6</c:v>
                </c:pt>
                <c:pt idx="3383">
                  <c:v>4</c:v>
                </c:pt>
                <c:pt idx="3384">
                  <c:v>10</c:v>
                </c:pt>
                <c:pt idx="3385">
                  <c:v>9</c:v>
                </c:pt>
                <c:pt idx="3386">
                  <c:v>6</c:v>
                </c:pt>
                <c:pt idx="3387">
                  <c:v>10</c:v>
                </c:pt>
                <c:pt idx="3388">
                  <c:v>9</c:v>
                </c:pt>
                <c:pt idx="3389">
                  <c:v>7</c:v>
                </c:pt>
                <c:pt idx="3390">
                  <c:v>5</c:v>
                </c:pt>
                <c:pt idx="3391">
                  <c:v>4</c:v>
                </c:pt>
                <c:pt idx="3392">
                  <c:v>4</c:v>
                </c:pt>
                <c:pt idx="3393">
                  <c:v>5</c:v>
                </c:pt>
                <c:pt idx="3394">
                  <c:v>8</c:v>
                </c:pt>
                <c:pt idx="3395">
                  <c:v>8</c:v>
                </c:pt>
                <c:pt idx="3396">
                  <c:v>6</c:v>
                </c:pt>
                <c:pt idx="3397">
                  <c:v>8</c:v>
                </c:pt>
                <c:pt idx="3398">
                  <c:v>7</c:v>
                </c:pt>
                <c:pt idx="3399">
                  <c:v>1</c:v>
                </c:pt>
                <c:pt idx="3400">
                  <c:v>6</c:v>
                </c:pt>
                <c:pt idx="3401">
                  <c:v>5</c:v>
                </c:pt>
                <c:pt idx="3402">
                  <c:v>5</c:v>
                </c:pt>
                <c:pt idx="3403">
                  <c:v>1</c:v>
                </c:pt>
                <c:pt idx="3404">
                  <c:v>5</c:v>
                </c:pt>
                <c:pt idx="3405">
                  <c:v>8</c:v>
                </c:pt>
                <c:pt idx="3406">
                  <c:v>3</c:v>
                </c:pt>
                <c:pt idx="3407">
                  <c:v>7</c:v>
                </c:pt>
                <c:pt idx="3408">
                  <c:v>7</c:v>
                </c:pt>
                <c:pt idx="3409">
                  <c:v>3</c:v>
                </c:pt>
                <c:pt idx="3410">
                  <c:v>4</c:v>
                </c:pt>
                <c:pt idx="3411">
                  <c:v>4</c:v>
                </c:pt>
                <c:pt idx="3412">
                  <c:v>4</c:v>
                </c:pt>
                <c:pt idx="3413">
                  <c:v>5</c:v>
                </c:pt>
                <c:pt idx="3414">
                  <c:v>3</c:v>
                </c:pt>
                <c:pt idx="3415">
                  <c:v>5</c:v>
                </c:pt>
                <c:pt idx="3416">
                  <c:v>6</c:v>
                </c:pt>
                <c:pt idx="3417">
                  <c:v>5</c:v>
                </c:pt>
                <c:pt idx="3418">
                  <c:v>9</c:v>
                </c:pt>
                <c:pt idx="3419">
                  <c:v>1</c:v>
                </c:pt>
                <c:pt idx="3420">
                  <c:v>6</c:v>
                </c:pt>
                <c:pt idx="3421">
                  <c:v>6</c:v>
                </c:pt>
                <c:pt idx="3422">
                  <c:v>6</c:v>
                </c:pt>
                <c:pt idx="3423">
                  <c:v>5</c:v>
                </c:pt>
                <c:pt idx="3424">
                  <c:v>5</c:v>
                </c:pt>
                <c:pt idx="3425">
                  <c:v>4</c:v>
                </c:pt>
                <c:pt idx="3426">
                  <c:v>9</c:v>
                </c:pt>
                <c:pt idx="3427">
                  <c:v>12</c:v>
                </c:pt>
                <c:pt idx="3428">
                  <c:v>9</c:v>
                </c:pt>
                <c:pt idx="3429">
                  <c:v>5</c:v>
                </c:pt>
                <c:pt idx="3430">
                  <c:v>6</c:v>
                </c:pt>
                <c:pt idx="3431">
                  <c:v>3</c:v>
                </c:pt>
                <c:pt idx="3432">
                  <c:v>12</c:v>
                </c:pt>
                <c:pt idx="3433">
                  <c:v>6</c:v>
                </c:pt>
                <c:pt idx="3434">
                  <c:v>8</c:v>
                </c:pt>
                <c:pt idx="3435">
                  <c:v>6</c:v>
                </c:pt>
                <c:pt idx="3436">
                  <c:v>5</c:v>
                </c:pt>
                <c:pt idx="3437">
                  <c:v>4</c:v>
                </c:pt>
                <c:pt idx="3438">
                  <c:v>4</c:v>
                </c:pt>
                <c:pt idx="3439">
                  <c:v>3</c:v>
                </c:pt>
                <c:pt idx="3440">
                  <c:v>4</c:v>
                </c:pt>
                <c:pt idx="3441">
                  <c:v>6</c:v>
                </c:pt>
                <c:pt idx="3442">
                  <c:v>6</c:v>
                </c:pt>
                <c:pt idx="3443">
                  <c:v>5</c:v>
                </c:pt>
                <c:pt idx="3444">
                  <c:v>2</c:v>
                </c:pt>
                <c:pt idx="3445">
                  <c:v>4</c:v>
                </c:pt>
                <c:pt idx="3446">
                  <c:v>5</c:v>
                </c:pt>
                <c:pt idx="3447">
                  <c:v>1</c:v>
                </c:pt>
                <c:pt idx="3448">
                  <c:v>6</c:v>
                </c:pt>
                <c:pt idx="3449">
                  <c:v>5</c:v>
                </c:pt>
                <c:pt idx="3450">
                  <c:v>6</c:v>
                </c:pt>
                <c:pt idx="3451">
                  <c:v>6</c:v>
                </c:pt>
                <c:pt idx="3452">
                  <c:v>10</c:v>
                </c:pt>
                <c:pt idx="3453">
                  <c:v>1</c:v>
                </c:pt>
                <c:pt idx="3454">
                  <c:v>1</c:v>
                </c:pt>
                <c:pt idx="3455">
                  <c:v>3</c:v>
                </c:pt>
                <c:pt idx="3456">
                  <c:v>9</c:v>
                </c:pt>
                <c:pt idx="3457">
                  <c:v>4</c:v>
                </c:pt>
                <c:pt idx="3458">
                  <c:v>6</c:v>
                </c:pt>
                <c:pt idx="3459">
                  <c:v>5</c:v>
                </c:pt>
                <c:pt idx="3460">
                  <c:v>5</c:v>
                </c:pt>
                <c:pt idx="3461">
                  <c:v>6</c:v>
                </c:pt>
                <c:pt idx="3462">
                  <c:v>2</c:v>
                </c:pt>
                <c:pt idx="3463">
                  <c:v>2</c:v>
                </c:pt>
                <c:pt idx="3464">
                  <c:v>5</c:v>
                </c:pt>
                <c:pt idx="3465">
                  <c:v>4</c:v>
                </c:pt>
                <c:pt idx="3466">
                  <c:v>6</c:v>
                </c:pt>
                <c:pt idx="3467">
                  <c:v>9</c:v>
                </c:pt>
                <c:pt idx="3468">
                  <c:v>5</c:v>
                </c:pt>
                <c:pt idx="3469">
                  <c:v>2</c:v>
                </c:pt>
                <c:pt idx="3470">
                  <c:v>5</c:v>
                </c:pt>
                <c:pt idx="3471">
                  <c:v>2</c:v>
                </c:pt>
                <c:pt idx="3472">
                  <c:v>5</c:v>
                </c:pt>
                <c:pt idx="3473">
                  <c:v>3</c:v>
                </c:pt>
                <c:pt idx="3474">
                  <c:v>4</c:v>
                </c:pt>
                <c:pt idx="3475">
                  <c:v>5</c:v>
                </c:pt>
                <c:pt idx="3476">
                  <c:v>6</c:v>
                </c:pt>
                <c:pt idx="3477">
                  <c:v>6</c:v>
                </c:pt>
                <c:pt idx="3478">
                  <c:v>4</c:v>
                </c:pt>
                <c:pt idx="3479">
                  <c:v>3</c:v>
                </c:pt>
                <c:pt idx="3480">
                  <c:v>4</c:v>
                </c:pt>
                <c:pt idx="3481">
                  <c:v>6</c:v>
                </c:pt>
                <c:pt idx="3482">
                  <c:v>2</c:v>
                </c:pt>
                <c:pt idx="3483">
                  <c:v>4</c:v>
                </c:pt>
                <c:pt idx="3484">
                  <c:v>8</c:v>
                </c:pt>
                <c:pt idx="3485">
                  <c:v>5</c:v>
                </c:pt>
                <c:pt idx="3486">
                  <c:v>6</c:v>
                </c:pt>
                <c:pt idx="3487">
                  <c:v>8</c:v>
                </c:pt>
                <c:pt idx="3488">
                  <c:v>2</c:v>
                </c:pt>
                <c:pt idx="3489">
                  <c:v>6</c:v>
                </c:pt>
                <c:pt idx="3490">
                  <c:v>7</c:v>
                </c:pt>
                <c:pt idx="3491">
                  <c:v>2</c:v>
                </c:pt>
                <c:pt idx="3492">
                  <c:v>12</c:v>
                </c:pt>
                <c:pt idx="3493">
                  <c:v>8</c:v>
                </c:pt>
                <c:pt idx="3494">
                  <c:v>5</c:v>
                </c:pt>
                <c:pt idx="3495">
                  <c:v>0</c:v>
                </c:pt>
                <c:pt idx="3496">
                  <c:v>6</c:v>
                </c:pt>
                <c:pt idx="3497">
                  <c:v>8</c:v>
                </c:pt>
                <c:pt idx="3498">
                  <c:v>7</c:v>
                </c:pt>
                <c:pt idx="3499">
                  <c:v>7</c:v>
                </c:pt>
                <c:pt idx="3500">
                  <c:v>3</c:v>
                </c:pt>
                <c:pt idx="3501">
                  <c:v>5</c:v>
                </c:pt>
                <c:pt idx="3502">
                  <c:v>0</c:v>
                </c:pt>
                <c:pt idx="3503">
                  <c:v>5</c:v>
                </c:pt>
                <c:pt idx="3504">
                  <c:v>4</c:v>
                </c:pt>
                <c:pt idx="3505">
                  <c:v>1</c:v>
                </c:pt>
                <c:pt idx="3506">
                  <c:v>4</c:v>
                </c:pt>
                <c:pt idx="3507">
                  <c:v>8</c:v>
                </c:pt>
                <c:pt idx="3508">
                  <c:v>5</c:v>
                </c:pt>
                <c:pt idx="3509">
                  <c:v>3</c:v>
                </c:pt>
                <c:pt idx="3510">
                  <c:v>7</c:v>
                </c:pt>
                <c:pt idx="3511">
                  <c:v>8</c:v>
                </c:pt>
                <c:pt idx="3512">
                  <c:v>9</c:v>
                </c:pt>
                <c:pt idx="3513">
                  <c:v>5</c:v>
                </c:pt>
                <c:pt idx="3514">
                  <c:v>2</c:v>
                </c:pt>
                <c:pt idx="3515">
                  <c:v>2</c:v>
                </c:pt>
                <c:pt idx="3516">
                  <c:v>5</c:v>
                </c:pt>
                <c:pt idx="3517">
                  <c:v>5</c:v>
                </c:pt>
                <c:pt idx="3518">
                  <c:v>7</c:v>
                </c:pt>
                <c:pt idx="3519">
                  <c:v>7</c:v>
                </c:pt>
                <c:pt idx="3520">
                  <c:v>8</c:v>
                </c:pt>
                <c:pt idx="3521">
                  <c:v>6</c:v>
                </c:pt>
                <c:pt idx="3522">
                  <c:v>6</c:v>
                </c:pt>
                <c:pt idx="3523">
                  <c:v>4</c:v>
                </c:pt>
                <c:pt idx="3524">
                  <c:v>4</c:v>
                </c:pt>
                <c:pt idx="3525">
                  <c:v>7</c:v>
                </c:pt>
                <c:pt idx="3526">
                  <c:v>2</c:v>
                </c:pt>
                <c:pt idx="3527">
                  <c:v>3</c:v>
                </c:pt>
                <c:pt idx="3528">
                  <c:v>4</c:v>
                </c:pt>
                <c:pt idx="3529">
                  <c:v>4</c:v>
                </c:pt>
                <c:pt idx="3530">
                  <c:v>8</c:v>
                </c:pt>
                <c:pt idx="3531">
                  <c:v>4</c:v>
                </c:pt>
                <c:pt idx="3532">
                  <c:v>7</c:v>
                </c:pt>
                <c:pt idx="3533">
                  <c:v>9</c:v>
                </c:pt>
                <c:pt idx="3534">
                  <c:v>5</c:v>
                </c:pt>
                <c:pt idx="3535">
                  <c:v>6</c:v>
                </c:pt>
                <c:pt idx="3536">
                  <c:v>10</c:v>
                </c:pt>
                <c:pt idx="3537">
                  <c:v>8</c:v>
                </c:pt>
                <c:pt idx="3538">
                  <c:v>6</c:v>
                </c:pt>
                <c:pt idx="3539">
                  <c:v>8</c:v>
                </c:pt>
                <c:pt idx="3540">
                  <c:v>5</c:v>
                </c:pt>
                <c:pt idx="3541">
                  <c:v>10</c:v>
                </c:pt>
                <c:pt idx="3542">
                  <c:v>9</c:v>
                </c:pt>
                <c:pt idx="3543">
                  <c:v>7</c:v>
                </c:pt>
                <c:pt idx="3544">
                  <c:v>16</c:v>
                </c:pt>
                <c:pt idx="3545">
                  <c:v>10</c:v>
                </c:pt>
                <c:pt idx="3546">
                  <c:v>4</c:v>
                </c:pt>
                <c:pt idx="3547">
                  <c:v>13</c:v>
                </c:pt>
                <c:pt idx="3548">
                  <c:v>4</c:v>
                </c:pt>
                <c:pt idx="3549">
                  <c:v>7</c:v>
                </c:pt>
                <c:pt idx="3550">
                  <c:v>5</c:v>
                </c:pt>
                <c:pt idx="3551">
                  <c:v>8</c:v>
                </c:pt>
                <c:pt idx="3552">
                  <c:v>5</c:v>
                </c:pt>
                <c:pt idx="3553">
                  <c:v>9</c:v>
                </c:pt>
                <c:pt idx="3554">
                  <c:v>9</c:v>
                </c:pt>
                <c:pt idx="3555">
                  <c:v>9</c:v>
                </c:pt>
                <c:pt idx="3556">
                  <c:v>9</c:v>
                </c:pt>
                <c:pt idx="3557">
                  <c:v>11</c:v>
                </c:pt>
                <c:pt idx="3558">
                  <c:v>9</c:v>
                </c:pt>
                <c:pt idx="3559">
                  <c:v>11</c:v>
                </c:pt>
                <c:pt idx="3560">
                  <c:v>15</c:v>
                </c:pt>
                <c:pt idx="3561">
                  <c:v>5</c:v>
                </c:pt>
                <c:pt idx="3562">
                  <c:v>8</c:v>
                </c:pt>
                <c:pt idx="3563">
                  <c:v>5</c:v>
                </c:pt>
                <c:pt idx="3564">
                  <c:v>7</c:v>
                </c:pt>
                <c:pt idx="3565">
                  <c:v>9</c:v>
                </c:pt>
                <c:pt idx="3566">
                  <c:v>8</c:v>
                </c:pt>
                <c:pt idx="3567">
                  <c:v>7</c:v>
                </c:pt>
                <c:pt idx="3568">
                  <c:v>8</c:v>
                </c:pt>
                <c:pt idx="3569">
                  <c:v>9</c:v>
                </c:pt>
                <c:pt idx="3570">
                  <c:v>7</c:v>
                </c:pt>
                <c:pt idx="3571">
                  <c:v>9</c:v>
                </c:pt>
                <c:pt idx="3572">
                  <c:v>8</c:v>
                </c:pt>
                <c:pt idx="3573">
                  <c:v>10</c:v>
                </c:pt>
                <c:pt idx="3574">
                  <c:v>9</c:v>
                </c:pt>
                <c:pt idx="3575">
                  <c:v>4</c:v>
                </c:pt>
                <c:pt idx="3576">
                  <c:v>7</c:v>
                </c:pt>
                <c:pt idx="3577">
                  <c:v>9</c:v>
                </c:pt>
                <c:pt idx="3578">
                  <c:v>3</c:v>
                </c:pt>
                <c:pt idx="3579">
                  <c:v>8</c:v>
                </c:pt>
                <c:pt idx="3580">
                  <c:v>7</c:v>
                </c:pt>
                <c:pt idx="3581">
                  <c:v>4</c:v>
                </c:pt>
                <c:pt idx="3582">
                  <c:v>10</c:v>
                </c:pt>
                <c:pt idx="3583">
                  <c:v>6</c:v>
                </c:pt>
                <c:pt idx="3584">
                  <c:v>7</c:v>
                </c:pt>
                <c:pt idx="3585">
                  <c:v>5</c:v>
                </c:pt>
                <c:pt idx="3586">
                  <c:v>8</c:v>
                </c:pt>
                <c:pt idx="3587">
                  <c:v>10</c:v>
                </c:pt>
                <c:pt idx="3588">
                  <c:v>5</c:v>
                </c:pt>
                <c:pt idx="3589">
                  <c:v>9</c:v>
                </c:pt>
                <c:pt idx="3590">
                  <c:v>8</c:v>
                </c:pt>
                <c:pt idx="3591">
                  <c:v>8</c:v>
                </c:pt>
                <c:pt idx="3592">
                  <c:v>6</c:v>
                </c:pt>
                <c:pt idx="3593">
                  <c:v>8</c:v>
                </c:pt>
                <c:pt idx="3594">
                  <c:v>7</c:v>
                </c:pt>
                <c:pt idx="3595">
                  <c:v>7</c:v>
                </c:pt>
                <c:pt idx="3596">
                  <c:v>7</c:v>
                </c:pt>
                <c:pt idx="3597">
                  <c:v>7</c:v>
                </c:pt>
                <c:pt idx="3598">
                  <c:v>6</c:v>
                </c:pt>
                <c:pt idx="3599">
                  <c:v>12</c:v>
                </c:pt>
                <c:pt idx="3600">
                  <c:v>7</c:v>
                </c:pt>
                <c:pt idx="3601">
                  <c:v>10</c:v>
                </c:pt>
                <c:pt idx="3602">
                  <c:v>12</c:v>
                </c:pt>
                <c:pt idx="3603">
                  <c:v>6</c:v>
                </c:pt>
                <c:pt idx="3604">
                  <c:v>13</c:v>
                </c:pt>
                <c:pt idx="3605">
                  <c:v>7</c:v>
                </c:pt>
                <c:pt idx="3606">
                  <c:v>16</c:v>
                </c:pt>
                <c:pt idx="3607">
                  <c:v>13</c:v>
                </c:pt>
                <c:pt idx="3608">
                  <c:v>12</c:v>
                </c:pt>
                <c:pt idx="3609">
                  <c:v>15</c:v>
                </c:pt>
                <c:pt idx="3610">
                  <c:v>15</c:v>
                </c:pt>
                <c:pt idx="3611">
                  <c:v>12</c:v>
                </c:pt>
                <c:pt idx="3612">
                  <c:v>21</c:v>
                </c:pt>
                <c:pt idx="3613">
                  <c:v>20</c:v>
                </c:pt>
                <c:pt idx="3614">
                  <c:v>11</c:v>
                </c:pt>
                <c:pt idx="3615">
                  <c:v>18</c:v>
                </c:pt>
                <c:pt idx="3616">
                  <c:v>13</c:v>
                </c:pt>
                <c:pt idx="3617">
                  <c:v>17</c:v>
                </c:pt>
                <c:pt idx="3618">
                  <c:v>17</c:v>
                </c:pt>
                <c:pt idx="3619">
                  <c:v>11</c:v>
                </c:pt>
                <c:pt idx="3620">
                  <c:v>20</c:v>
                </c:pt>
                <c:pt idx="3621">
                  <c:v>14</c:v>
                </c:pt>
                <c:pt idx="3622">
                  <c:v>12</c:v>
                </c:pt>
                <c:pt idx="3623">
                  <c:v>19</c:v>
                </c:pt>
                <c:pt idx="3624">
                  <c:v>12</c:v>
                </c:pt>
                <c:pt idx="3625">
                  <c:v>11</c:v>
                </c:pt>
                <c:pt idx="3626">
                  <c:v>18</c:v>
                </c:pt>
                <c:pt idx="3627">
                  <c:v>13</c:v>
                </c:pt>
                <c:pt idx="3628">
                  <c:v>13</c:v>
                </c:pt>
                <c:pt idx="3629">
                  <c:v>9</c:v>
                </c:pt>
                <c:pt idx="3630">
                  <c:v>8</c:v>
                </c:pt>
                <c:pt idx="3631">
                  <c:v>9</c:v>
                </c:pt>
                <c:pt idx="3632">
                  <c:v>10</c:v>
                </c:pt>
                <c:pt idx="3633">
                  <c:v>16</c:v>
                </c:pt>
                <c:pt idx="3634">
                  <c:v>12</c:v>
                </c:pt>
                <c:pt idx="3635">
                  <c:v>10</c:v>
                </c:pt>
                <c:pt idx="3636">
                  <c:v>16</c:v>
                </c:pt>
                <c:pt idx="3637">
                  <c:v>10</c:v>
                </c:pt>
                <c:pt idx="3638">
                  <c:v>8</c:v>
                </c:pt>
                <c:pt idx="3639">
                  <c:v>6</c:v>
                </c:pt>
                <c:pt idx="3640">
                  <c:v>9</c:v>
                </c:pt>
                <c:pt idx="3641">
                  <c:v>6</c:v>
                </c:pt>
                <c:pt idx="3642">
                  <c:v>4</c:v>
                </c:pt>
                <c:pt idx="3643">
                  <c:v>10</c:v>
                </c:pt>
                <c:pt idx="3644">
                  <c:v>6</c:v>
                </c:pt>
                <c:pt idx="3645">
                  <c:v>4</c:v>
                </c:pt>
                <c:pt idx="3646">
                  <c:v>4</c:v>
                </c:pt>
                <c:pt idx="3647">
                  <c:v>8</c:v>
                </c:pt>
                <c:pt idx="3648">
                  <c:v>6</c:v>
                </c:pt>
                <c:pt idx="3649">
                  <c:v>2</c:v>
                </c:pt>
                <c:pt idx="3650">
                  <c:v>2</c:v>
                </c:pt>
                <c:pt idx="3651">
                  <c:v>9</c:v>
                </c:pt>
                <c:pt idx="3652">
                  <c:v>4</c:v>
                </c:pt>
                <c:pt idx="3653">
                  <c:v>6</c:v>
                </c:pt>
                <c:pt idx="3654">
                  <c:v>4</c:v>
                </c:pt>
                <c:pt idx="3655">
                  <c:v>9</c:v>
                </c:pt>
                <c:pt idx="3656">
                  <c:v>2</c:v>
                </c:pt>
                <c:pt idx="3657">
                  <c:v>2</c:v>
                </c:pt>
                <c:pt idx="3658">
                  <c:v>6</c:v>
                </c:pt>
                <c:pt idx="3659">
                  <c:v>4</c:v>
                </c:pt>
                <c:pt idx="3660">
                  <c:v>3</c:v>
                </c:pt>
                <c:pt idx="3661">
                  <c:v>5</c:v>
                </c:pt>
                <c:pt idx="3662">
                  <c:v>3</c:v>
                </c:pt>
                <c:pt idx="3663">
                  <c:v>3</c:v>
                </c:pt>
                <c:pt idx="3664">
                  <c:v>2</c:v>
                </c:pt>
                <c:pt idx="3665">
                  <c:v>6</c:v>
                </c:pt>
                <c:pt idx="3666">
                  <c:v>7</c:v>
                </c:pt>
                <c:pt idx="3667">
                  <c:v>5</c:v>
                </c:pt>
                <c:pt idx="3668">
                  <c:v>4</c:v>
                </c:pt>
                <c:pt idx="3669">
                  <c:v>9</c:v>
                </c:pt>
                <c:pt idx="3670">
                  <c:v>4</c:v>
                </c:pt>
                <c:pt idx="3671">
                  <c:v>5</c:v>
                </c:pt>
                <c:pt idx="3672">
                  <c:v>8</c:v>
                </c:pt>
                <c:pt idx="3673">
                  <c:v>3</c:v>
                </c:pt>
                <c:pt idx="3674">
                  <c:v>4</c:v>
                </c:pt>
                <c:pt idx="3675">
                  <c:v>5</c:v>
                </c:pt>
                <c:pt idx="3676">
                  <c:v>4</c:v>
                </c:pt>
                <c:pt idx="3677">
                  <c:v>5</c:v>
                </c:pt>
                <c:pt idx="3678">
                  <c:v>3</c:v>
                </c:pt>
                <c:pt idx="3679">
                  <c:v>9</c:v>
                </c:pt>
                <c:pt idx="3680">
                  <c:v>5</c:v>
                </c:pt>
                <c:pt idx="3681">
                  <c:v>6</c:v>
                </c:pt>
                <c:pt idx="3682">
                  <c:v>4</c:v>
                </c:pt>
                <c:pt idx="3683">
                  <c:v>2</c:v>
                </c:pt>
                <c:pt idx="3684">
                  <c:v>2</c:v>
                </c:pt>
                <c:pt idx="3685">
                  <c:v>5</c:v>
                </c:pt>
                <c:pt idx="3686">
                  <c:v>6</c:v>
                </c:pt>
                <c:pt idx="3687">
                  <c:v>2</c:v>
                </c:pt>
                <c:pt idx="3688">
                  <c:v>6</c:v>
                </c:pt>
                <c:pt idx="3689">
                  <c:v>5</c:v>
                </c:pt>
                <c:pt idx="3690">
                  <c:v>3</c:v>
                </c:pt>
                <c:pt idx="3691">
                  <c:v>7</c:v>
                </c:pt>
                <c:pt idx="3692">
                  <c:v>0</c:v>
                </c:pt>
                <c:pt idx="3693">
                  <c:v>2</c:v>
                </c:pt>
                <c:pt idx="3694">
                  <c:v>6</c:v>
                </c:pt>
                <c:pt idx="3695">
                  <c:v>2</c:v>
                </c:pt>
                <c:pt idx="3696">
                  <c:v>4</c:v>
                </c:pt>
                <c:pt idx="3697">
                  <c:v>7</c:v>
                </c:pt>
                <c:pt idx="3698">
                  <c:v>2</c:v>
                </c:pt>
                <c:pt idx="3699">
                  <c:v>5</c:v>
                </c:pt>
                <c:pt idx="3700">
                  <c:v>6</c:v>
                </c:pt>
                <c:pt idx="3701">
                  <c:v>10</c:v>
                </c:pt>
                <c:pt idx="3702">
                  <c:v>1</c:v>
                </c:pt>
                <c:pt idx="3703">
                  <c:v>5</c:v>
                </c:pt>
                <c:pt idx="3704">
                  <c:v>1</c:v>
                </c:pt>
                <c:pt idx="3705">
                  <c:v>4</c:v>
                </c:pt>
                <c:pt idx="3706">
                  <c:v>4</c:v>
                </c:pt>
                <c:pt idx="3707">
                  <c:v>5</c:v>
                </c:pt>
                <c:pt idx="3708">
                  <c:v>5</c:v>
                </c:pt>
                <c:pt idx="3709">
                  <c:v>10</c:v>
                </c:pt>
                <c:pt idx="3710">
                  <c:v>2</c:v>
                </c:pt>
                <c:pt idx="3711">
                  <c:v>4</c:v>
                </c:pt>
                <c:pt idx="3712">
                  <c:v>6</c:v>
                </c:pt>
                <c:pt idx="3713">
                  <c:v>5</c:v>
                </c:pt>
                <c:pt idx="3714">
                  <c:v>2</c:v>
                </c:pt>
                <c:pt idx="3715">
                  <c:v>8</c:v>
                </c:pt>
                <c:pt idx="3716">
                  <c:v>12</c:v>
                </c:pt>
                <c:pt idx="3717">
                  <c:v>10</c:v>
                </c:pt>
                <c:pt idx="3718">
                  <c:v>7</c:v>
                </c:pt>
                <c:pt idx="3719">
                  <c:v>9</c:v>
                </c:pt>
                <c:pt idx="3720">
                  <c:v>7</c:v>
                </c:pt>
                <c:pt idx="3721">
                  <c:v>8</c:v>
                </c:pt>
                <c:pt idx="3722">
                  <c:v>5</c:v>
                </c:pt>
                <c:pt idx="3723">
                  <c:v>12</c:v>
                </c:pt>
                <c:pt idx="3724">
                  <c:v>8</c:v>
                </c:pt>
                <c:pt idx="3725">
                  <c:v>9</c:v>
                </c:pt>
                <c:pt idx="3726">
                  <c:v>12</c:v>
                </c:pt>
                <c:pt idx="3727">
                  <c:v>4</c:v>
                </c:pt>
                <c:pt idx="3728">
                  <c:v>13</c:v>
                </c:pt>
                <c:pt idx="3729">
                  <c:v>6</c:v>
                </c:pt>
                <c:pt idx="3730">
                  <c:v>11</c:v>
                </c:pt>
                <c:pt idx="3731">
                  <c:v>9</c:v>
                </c:pt>
                <c:pt idx="3732">
                  <c:v>10</c:v>
                </c:pt>
                <c:pt idx="3733">
                  <c:v>7</c:v>
                </c:pt>
                <c:pt idx="3734">
                  <c:v>11</c:v>
                </c:pt>
                <c:pt idx="3735">
                  <c:v>5</c:v>
                </c:pt>
                <c:pt idx="3736">
                  <c:v>6</c:v>
                </c:pt>
                <c:pt idx="3737">
                  <c:v>4</c:v>
                </c:pt>
                <c:pt idx="3738">
                  <c:v>5</c:v>
                </c:pt>
                <c:pt idx="3739">
                  <c:v>5</c:v>
                </c:pt>
                <c:pt idx="3740">
                  <c:v>2</c:v>
                </c:pt>
                <c:pt idx="3741">
                  <c:v>3</c:v>
                </c:pt>
                <c:pt idx="3742">
                  <c:v>5</c:v>
                </c:pt>
                <c:pt idx="3743">
                  <c:v>6</c:v>
                </c:pt>
                <c:pt idx="3744">
                  <c:v>17</c:v>
                </c:pt>
                <c:pt idx="3745">
                  <c:v>5</c:v>
                </c:pt>
                <c:pt idx="3746">
                  <c:v>8</c:v>
                </c:pt>
                <c:pt idx="3747">
                  <c:v>5</c:v>
                </c:pt>
                <c:pt idx="3748">
                  <c:v>3</c:v>
                </c:pt>
                <c:pt idx="3749">
                  <c:v>5</c:v>
                </c:pt>
                <c:pt idx="3750">
                  <c:v>5</c:v>
                </c:pt>
              </c:numCache>
            </c:numRef>
          </c:yVal>
          <c:smooth val="1"/>
          <c:extLst xmlns:c16r2="http://schemas.microsoft.com/office/drawing/2015/06/chart">
            <c:ext xmlns:c16="http://schemas.microsoft.com/office/drawing/2014/chart" uri="{C3380CC4-5D6E-409C-BE32-E72D297353CC}">
              <c16:uniqueId val="{00000004-2378-4A5E-999E-8FDF1AE0CDC8}"/>
            </c:ext>
          </c:extLst>
        </c:ser>
        <c:dLbls>
          <c:showLegendKey val="0"/>
          <c:showVal val="0"/>
          <c:showCatName val="0"/>
          <c:showSerName val="0"/>
          <c:showPercent val="0"/>
          <c:showBubbleSize val="0"/>
        </c:dLbls>
        <c:axId val="39633664"/>
        <c:axId val="39635200"/>
      </c:scatterChart>
      <c:valAx>
        <c:axId val="39633664"/>
        <c:scaling>
          <c:orientation val="minMax"/>
          <c:max val="90"/>
          <c:min val="10"/>
        </c:scaling>
        <c:delete val="0"/>
        <c:axPos val="b"/>
        <c:numFmt formatCode="General" sourceLinked="1"/>
        <c:majorTickMark val="out"/>
        <c:minorTickMark val="out"/>
        <c:tickLblPos val="nextTo"/>
        <c:txPr>
          <a:bodyPr/>
          <a:lstStyle/>
          <a:p>
            <a:pPr>
              <a:defRPr sz="1000">
                <a:latin typeface="Times New Roman" pitchFamily="18" charset="0"/>
                <a:cs typeface="Times New Roman" pitchFamily="18" charset="0"/>
              </a:defRPr>
            </a:pPr>
            <a:endParaRPr lang="en-US"/>
          </a:p>
        </c:txPr>
        <c:crossAx val="39635200"/>
        <c:crosses val="autoZero"/>
        <c:crossBetween val="midCat"/>
        <c:majorUnit val="10"/>
      </c:valAx>
      <c:valAx>
        <c:axId val="39635200"/>
        <c:scaling>
          <c:orientation val="minMax"/>
          <c:max val="1400"/>
          <c:min val="0"/>
        </c:scaling>
        <c:delete val="0"/>
        <c:axPos val="l"/>
        <c:title>
          <c:tx>
            <c:rich>
              <a:bodyPr rot="-5400000" vert="horz"/>
              <a:lstStyle/>
              <a:p>
                <a:pPr>
                  <a:defRPr/>
                </a:pPr>
                <a:r>
                  <a:rPr lang="en-MY" b="0">
                    <a:latin typeface="Times New Roman" pitchFamily="18" charset="0"/>
                    <a:cs typeface="Times New Roman" pitchFamily="18" charset="0"/>
                  </a:rPr>
                  <a:t>Intensity</a:t>
                </a:r>
              </a:p>
            </c:rich>
          </c:tx>
          <c:layout>
            <c:manualLayout>
              <c:xMode val="edge"/>
              <c:yMode val="edge"/>
              <c:x val="2.0478220039008888E-2"/>
              <c:y val="0.34933753749269908"/>
            </c:manualLayout>
          </c:layout>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39633664"/>
        <c:crossesAt val="10"/>
        <c:crossBetween val="midCat"/>
        <c:majorUnit val="200"/>
        <c:minorUnit val="40"/>
      </c:valAx>
    </c:plotArea>
    <c:plotVisOnly val="1"/>
    <c:dispBlanksAs val="gap"/>
    <c:showDLblsOverMax val="0"/>
  </c:chart>
  <c:spPr>
    <a:solidFill>
      <a:schemeClr val="bg1"/>
    </a:solidFill>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pPr>
            <a:r>
              <a:rPr lang="en-US" sz="1000" i="1">
                <a:latin typeface="Times New Roman" pitchFamily="18" charset="0"/>
                <a:cs typeface="Times New Roman" pitchFamily="18" charset="0"/>
              </a:rPr>
              <a:t>ab</a:t>
            </a:r>
            <a:r>
              <a:rPr lang="en-US" sz="1000">
                <a:latin typeface="Times New Roman" pitchFamily="18" charset="0"/>
                <a:cs typeface="Times New Roman" pitchFamily="18" charset="0"/>
              </a:rPr>
              <a:t>-Ti</a:t>
            </a:r>
          </a:p>
        </c:rich>
      </c:tx>
      <c:layout>
        <c:manualLayout>
          <c:xMode val="edge"/>
          <c:yMode val="edge"/>
          <c:x val="0.5290748156416214"/>
          <c:y val="3.8204393505253106E-2"/>
        </c:manualLayout>
      </c:layout>
      <c:overlay val="1"/>
    </c:title>
    <c:autoTitleDeleted val="0"/>
    <c:plotArea>
      <c:layout>
        <c:manualLayout>
          <c:layoutTarget val="inner"/>
          <c:xMode val="edge"/>
          <c:yMode val="edge"/>
          <c:x val="0.16337133310143459"/>
          <c:y val="2.5578645145595755E-2"/>
          <c:w val="0.79666223454648211"/>
          <c:h val="0.90979428711785182"/>
        </c:manualLayout>
      </c:layout>
      <c:scatterChart>
        <c:scatterStyle val="smoothMarker"/>
        <c:varyColors val="0"/>
        <c:ser>
          <c:idx val="9"/>
          <c:order val="0"/>
          <c:tx>
            <c:v>Ti</c:v>
          </c:tx>
          <c:spPr>
            <a:ln w="3175">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D$252:$D$4002</c:f>
              <c:numCache>
                <c:formatCode>General</c:formatCode>
                <c:ptCount val="3751"/>
                <c:pt idx="0">
                  <c:v>843</c:v>
                </c:pt>
                <c:pt idx="1">
                  <c:v>839</c:v>
                </c:pt>
                <c:pt idx="2">
                  <c:v>851</c:v>
                </c:pt>
                <c:pt idx="3">
                  <c:v>848</c:v>
                </c:pt>
                <c:pt idx="4">
                  <c:v>838</c:v>
                </c:pt>
                <c:pt idx="5">
                  <c:v>843</c:v>
                </c:pt>
                <c:pt idx="6">
                  <c:v>841</c:v>
                </c:pt>
                <c:pt idx="7">
                  <c:v>851</c:v>
                </c:pt>
                <c:pt idx="8">
                  <c:v>855</c:v>
                </c:pt>
                <c:pt idx="9">
                  <c:v>843</c:v>
                </c:pt>
                <c:pt idx="10">
                  <c:v>850</c:v>
                </c:pt>
                <c:pt idx="11">
                  <c:v>853</c:v>
                </c:pt>
                <c:pt idx="12">
                  <c:v>848</c:v>
                </c:pt>
                <c:pt idx="13">
                  <c:v>855</c:v>
                </c:pt>
                <c:pt idx="14">
                  <c:v>843</c:v>
                </c:pt>
                <c:pt idx="15">
                  <c:v>869</c:v>
                </c:pt>
                <c:pt idx="16">
                  <c:v>855</c:v>
                </c:pt>
                <c:pt idx="17">
                  <c:v>852</c:v>
                </c:pt>
                <c:pt idx="18">
                  <c:v>841</c:v>
                </c:pt>
                <c:pt idx="19">
                  <c:v>844</c:v>
                </c:pt>
                <c:pt idx="20">
                  <c:v>850</c:v>
                </c:pt>
                <c:pt idx="21">
                  <c:v>853</c:v>
                </c:pt>
                <c:pt idx="22">
                  <c:v>847</c:v>
                </c:pt>
                <c:pt idx="23">
                  <c:v>839</c:v>
                </c:pt>
                <c:pt idx="24">
                  <c:v>864</c:v>
                </c:pt>
                <c:pt idx="25">
                  <c:v>852</c:v>
                </c:pt>
                <c:pt idx="26">
                  <c:v>849</c:v>
                </c:pt>
                <c:pt idx="27">
                  <c:v>851</c:v>
                </c:pt>
                <c:pt idx="28">
                  <c:v>839</c:v>
                </c:pt>
                <c:pt idx="29">
                  <c:v>846</c:v>
                </c:pt>
                <c:pt idx="30">
                  <c:v>848</c:v>
                </c:pt>
                <c:pt idx="31">
                  <c:v>842</c:v>
                </c:pt>
                <c:pt idx="32">
                  <c:v>846</c:v>
                </c:pt>
                <c:pt idx="33">
                  <c:v>860</c:v>
                </c:pt>
                <c:pt idx="34">
                  <c:v>860</c:v>
                </c:pt>
                <c:pt idx="35">
                  <c:v>850</c:v>
                </c:pt>
                <c:pt idx="36">
                  <c:v>852</c:v>
                </c:pt>
                <c:pt idx="37">
                  <c:v>846</c:v>
                </c:pt>
                <c:pt idx="38">
                  <c:v>848</c:v>
                </c:pt>
                <c:pt idx="39">
                  <c:v>846</c:v>
                </c:pt>
                <c:pt idx="40">
                  <c:v>857</c:v>
                </c:pt>
                <c:pt idx="41">
                  <c:v>853</c:v>
                </c:pt>
                <c:pt idx="42">
                  <c:v>837</c:v>
                </c:pt>
                <c:pt idx="43">
                  <c:v>840</c:v>
                </c:pt>
                <c:pt idx="44">
                  <c:v>860</c:v>
                </c:pt>
                <c:pt idx="45">
                  <c:v>844</c:v>
                </c:pt>
                <c:pt idx="46">
                  <c:v>842</c:v>
                </c:pt>
                <c:pt idx="47">
                  <c:v>846</c:v>
                </c:pt>
                <c:pt idx="48">
                  <c:v>851</c:v>
                </c:pt>
                <c:pt idx="49">
                  <c:v>852</c:v>
                </c:pt>
                <c:pt idx="50">
                  <c:v>848</c:v>
                </c:pt>
                <c:pt idx="51">
                  <c:v>855</c:v>
                </c:pt>
                <c:pt idx="52">
                  <c:v>833</c:v>
                </c:pt>
                <c:pt idx="53">
                  <c:v>849</c:v>
                </c:pt>
                <c:pt idx="54">
                  <c:v>849</c:v>
                </c:pt>
                <c:pt idx="55">
                  <c:v>857</c:v>
                </c:pt>
                <c:pt idx="56">
                  <c:v>848</c:v>
                </c:pt>
                <c:pt idx="57">
                  <c:v>837</c:v>
                </c:pt>
                <c:pt idx="58">
                  <c:v>844</c:v>
                </c:pt>
                <c:pt idx="59">
                  <c:v>831</c:v>
                </c:pt>
                <c:pt idx="60">
                  <c:v>843</c:v>
                </c:pt>
                <c:pt idx="61">
                  <c:v>846</c:v>
                </c:pt>
                <c:pt idx="62">
                  <c:v>841</c:v>
                </c:pt>
                <c:pt idx="63">
                  <c:v>849</c:v>
                </c:pt>
                <c:pt idx="64">
                  <c:v>840</c:v>
                </c:pt>
                <c:pt idx="65">
                  <c:v>838</c:v>
                </c:pt>
                <c:pt idx="66">
                  <c:v>845</c:v>
                </c:pt>
                <c:pt idx="67">
                  <c:v>839</c:v>
                </c:pt>
                <c:pt idx="68">
                  <c:v>853</c:v>
                </c:pt>
                <c:pt idx="69">
                  <c:v>832</c:v>
                </c:pt>
                <c:pt idx="70">
                  <c:v>845</c:v>
                </c:pt>
                <c:pt idx="71">
                  <c:v>843</c:v>
                </c:pt>
                <c:pt idx="72">
                  <c:v>848</c:v>
                </c:pt>
                <c:pt idx="73">
                  <c:v>838</c:v>
                </c:pt>
                <c:pt idx="74">
                  <c:v>841</c:v>
                </c:pt>
                <c:pt idx="75">
                  <c:v>832</c:v>
                </c:pt>
                <c:pt idx="76">
                  <c:v>846</c:v>
                </c:pt>
                <c:pt idx="77">
                  <c:v>839</c:v>
                </c:pt>
                <c:pt idx="78">
                  <c:v>838</c:v>
                </c:pt>
                <c:pt idx="79">
                  <c:v>841</c:v>
                </c:pt>
                <c:pt idx="80">
                  <c:v>841</c:v>
                </c:pt>
                <c:pt idx="81">
                  <c:v>847</c:v>
                </c:pt>
                <c:pt idx="82">
                  <c:v>850</c:v>
                </c:pt>
                <c:pt idx="83">
                  <c:v>857</c:v>
                </c:pt>
                <c:pt idx="84">
                  <c:v>846</c:v>
                </c:pt>
                <c:pt idx="85">
                  <c:v>844</c:v>
                </c:pt>
                <c:pt idx="86">
                  <c:v>844</c:v>
                </c:pt>
                <c:pt idx="87">
                  <c:v>853</c:v>
                </c:pt>
                <c:pt idx="88">
                  <c:v>841</c:v>
                </c:pt>
                <c:pt idx="89">
                  <c:v>843</c:v>
                </c:pt>
                <c:pt idx="90">
                  <c:v>846</c:v>
                </c:pt>
                <c:pt idx="91">
                  <c:v>831</c:v>
                </c:pt>
                <c:pt idx="92">
                  <c:v>838</c:v>
                </c:pt>
                <c:pt idx="93">
                  <c:v>836</c:v>
                </c:pt>
                <c:pt idx="94">
                  <c:v>848</c:v>
                </c:pt>
                <c:pt idx="95">
                  <c:v>840</c:v>
                </c:pt>
                <c:pt idx="96">
                  <c:v>848</c:v>
                </c:pt>
                <c:pt idx="97">
                  <c:v>846</c:v>
                </c:pt>
                <c:pt idx="98">
                  <c:v>834</c:v>
                </c:pt>
                <c:pt idx="99">
                  <c:v>837</c:v>
                </c:pt>
                <c:pt idx="100">
                  <c:v>831</c:v>
                </c:pt>
                <c:pt idx="101">
                  <c:v>834</c:v>
                </c:pt>
                <c:pt idx="102">
                  <c:v>845</c:v>
                </c:pt>
                <c:pt idx="103">
                  <c:v>837</c:v>
                </c:pt>
                <c:pt idx="104">
                  <c:v>852</c:v>
                </c:pt>
                <c:pt idx="105">
                  <c:v>834</c:v>
                </c:pt>
                <c:pt idx="106">
                  <c:v>838</c:v>
                </c:pt>
                <c:pt idx="107">
                  <c:v>842</c:v>
                </c:pt>
                <c:pt idx="108">
                  <c:v>830</c:v>
                </c:pt>
                <c:pt idx="109">
                  <c:v>831</c:v>
                </c:pt>
                <c:pt idx="110">
                  <c:v>839</c:v>
                </c:pt>
                <c:pt idx="111">
                  <c:v>844</c:v>
                </c:pt>
                <c:pt idx="112">
                  <c:v>840</c:v>
                </c:pt>
                <c:pt idx="113">
                  <c:v>839</c:v>
                </c:pt>
                <c:pt idx="114">
                  <c:v>850</c:v>
                </c:pt>
                <c:pt idx="115">
                  <c:v>838</c:v>
                </c:pt>
                <c:pt idx="116">
                  <c:v>852</c:v>
                </c:pt>
                <c:pt idx="117">
                  <c:v>838</c:v>
                </c:pt>
                <c:pt idx="118">
                  <c:v>832</c:v>
                </c:pt>
                <c:pt idx="119">
                  <c:v>840</c:v>
                </c:pt>
                <c:pt idx="120">
                  <c:v>840</c:v>
                </c:pt>
                <c:pt idx="121">
                  <c:v>833</c:v>
                </c:pt>
                <c:pt idx="122">
                  <c:v>847</c:v>
                </c:pt>
                <c:pt idx="123">
                  <c:v>838</c:v>
                </c:pt>
                <c:pt idx="124">
                  <c:v>847</c:v>
                </c:pt>
                <c:pt idx="125">
                  <c:v>841</c:v>
                </c:pt>
                <c:pt idx="126">
                  <c:v>838</c:v>
                </c:pt>
                <c:pt idx="127">
                  <c:v>842</c:v>
                </c:pt>
                <c:pt idx="128">
                  <c:v>844</c:v>
                </c:pt>
                <c:pt idx="129">
                  <c:v>851</c:v>
                </c:pt>
                <c:pt idx="130">
                  <c:v>839</c:v>
                </c:pt>
                <c:pt idx="131">
                  <c:v>846</c:v>
                </c:pt>
                <c:pt idx="132">
                  <c:v>842</c:v>
                </c:pt>
                <c:pt idx="133">
                  <c:v>842</c:v>
                </c:pt>
                <c:pt idx="134">
                  <c:v>848</c:v>
                </c:pt>
                <c:pt idx="135">
                  <c:v>832</c:v>
                </c:pt>
                <c:pt idx="136">
                  <c:v>840</c:v>
                </c:pt>
                <c:pt idx="137">
                  <c:v>837</c:v>
                </c:pt>
                <c:pt idx="138">
                  <c:v>827</c:v>
                </c:pt>
                <c:pt idx="139">
                  <c:v>838</c:v>
                </c:pt>
                <c:pt idx="140">
                  <c:v>830</c:v>
                </c:pt>
                <c:pt idx="141">
                  <c:v>846</c:v>
                </c:pt>
                <c:pt idx="142">
                  <c:v>834</c:v>
                </c:pt>
                <c:pt idx="143">
                  <c:v>828</c:v>
                </c:pt>
                <c:pt idx="144">
                  <c:v>840</c:v>
                </c:pt>
                <c:pt idx="145">
                  <c:v>844</c:v>
                </c:pt>
                <c:pt idx="146">
                  <c:v>832</c:v>
                </c:pt>
                <c:pt idx="147">
                  <c:v>828</c:v>
                </c:pt>
                <c:pt idx="148">
                  <c:v>845</c:v>
                </c:pt>
                <c:pt idx="149">
                  <c:v>840</c:v>
                </c:pt>
                <c:pt idx="150">
                  <c:v>837</c:v>
                </c:pt>
                <c:pt idx="151">
                  <c:v>837</c:v>
                </c:pt>
                <c:pt idx="152">
                  <c:v>829</c:v>
                </c:pt>
                <c:pt idx="153">
                  <c:v>836</c:v>
                </c:pt>
                <c:pt idx="154">
                  <c:v>847</c:v>
                </c:pt>
                <c:pt idx="155">
                  <c:v>830</c:v>
                </c:pt>
                <c:pt idx="156">
                  <c:v>831</c:v>
                </c:pt>
                <c:pt idx="157">
                  <c:v>837</c:v>
                </c:pt>
                <c:pt idx="158">
                  <c:v>831</c:v>
                </c:pt>
                <c:pt idx="159">
                  <c:v>838</c:v>
                </c:pt>
                <c:pt idx="160">
                  <c:v>835</c:v>
                </c:pt>
                <c:pt idx="161">
                  <c:v>847</c:v>
                </c:pt>
                <c:pt idx="162">
                  <c:v>839</c:v>
                </c:pt>
                <c:pt idx="163">
                  <c:v>839</c:v>
                </c:pt>
                <c:pt idx="164">
                  <c:v>835</c:v>
                </c:pt>
                <c:pt idx="165">
                  <c:v>832</c:v>
                </c:pt>
                <c:pt idx="166">
                  <c:v>831</c:v>
                </c:pt>
                <c:pt idx="167">
                  <c:v>842</c:v>
                </c:pt>
                <c:pt idx="168">
                  <c:v>834</c:v>
                </c:pt>
                <c:pt idx="169">
                  <c:v>836</c:v>
                </c:pt>
                <c:pt idx="170">
                  <c:v>833</c:v>
                </c:pt>
                <c:pt idx="171">
                  <c:v>838</c:v>
                </c:pt>
                <c:pt idx="172">
                  <c:v>841</c:v>
                </c:pt>
                <c:pt idx="173">
                  <c:v>838</c:v>
                </c:pt>
                <c:pt idx="174">
                  <c:v>829</c:v>
                </c:pt>
                <c:pt idx="175">
                  <c:v>837</c:v>
                </c:pt>
                <c:pt idx="176">
                  <c:v>834</c:v>
                </c:pt>
                <c:pt idx="177">
                  <c:v>840</c:v>
                </c:pt>
                <c:pt idx="178">
                  <c:v>838</c:v>
                </c:pt>
                <c:pt idx="179">
                  <c:v>835</c:v>
                </c:pt>
                <c:pt idx="180">
                  <c:v>829</c:v>
                </c:pt>
                <c:pt idx="181">
                  <c:v>833</c:v>
                </c:pt>
                <c:pt idx="182">
                  <c:v>827</c:v>
                </c:pt>
                <c:pt idx="183">
                  <c:v>841</c:v>
                </c:pt>
                <c:pt idx="184">
                  <c:v>844</c:v>
                </c:pt>
                <c:pt idx="185">
                  <c:v>829</c:v>
                </c:pt>
                <c:pt idx="186">
                  <c:v>837</c:v>
                </c:pt>
                <c:pt idx="187">
                  <c:v>831</c:v>
                </c:pt>
                <c:pt idx="188">
                  <c:v>844</c:v>
                </c:pt>
                <c:pt idx="189">
                  <c:v>832</c:v>
                </c:pt>
                <c:pt idx="190">
                  <c:v>836</c:v>
                </c:pt>
                <c:pt idx="191">
                  <c:v>834</c:v>
                </c:pt>
                <c:pt idx="192">
                  <c:v>838</c:v>
                </c:pt>
                <c:pt idx="193">
                  <c:v>828</c:v>
                </c:pt>
                <c:pt idx="194">
                  <c:v>837</c:v>
                </c:pt>
                <c:pt idx="195">
                  <c:v>834</c:v>
                </c:pt>
                <c:pt idx="196">
                  <c:v>841</c:v>
                </c:pt>
                <c:pt idx="197">
                  <c:v>842</c:v>
                </c:pt>
                <c:pt idx="198">
                  <c:v>832</c:v>
                </c:pt>
                <c:pt idx="199">
                  <c:v>841</c:v>
                </c:pt>
                <c:pt idx="200">
                  <c:v>826</c:v>
                </c:pt>
                <c:pt idx="201">
                  <c:v>839</c:v>
                </c:pt>
                <c:pt idx="202">
                  <c:v>835</c:v>
                </c:pt>
                <c:pt idx="203">
                  <c:v>832</c:v>
                </c:pt>
                <c:pt idx="204">
                  <c:v>834</c:v>
                </c:pt>
                <c:pt idx="205">
                  <c:v>830</c:v>
                </c:pt>
                <c:pt idx="206">
                  <c:v>829</c:v>
                </c:pt>
                <c:pt idx="207">
                  <c:v>844</c:v>
                </c:pt>
                <c:pt idx="208">
                  <c:v>821</c:v>
                </c:pt>
                <c:pt idx="209">
                  <c:v>831</c:v>
                </c:pt>
                <c:pt idx="210">
                  <c:v>846</c:v>
                </c:pt>
                <c:pt idx="211">
                  <c:v>835</c:v>
                </c:pt>
                <c:pt idx="212">
                  <c:v>828</c:v>
                </c:pt>
                <c:pt idx="213">
                  <c:v>835</c:v>
                </c:pt>
                <c:pt idx="214">
                  <c:v>829</c:v>
                </c:pt>
                <c:pt idx="215">
                  <c:v>840</c:v>
                </c:pt>
                <c:pt idx="216">
                  <c:v>826</c:v>
                </c:pt>
                <c:pt idx="217">
                  <c:v>830</c:v>
                </c:pt>
                <c:pt idx="218">
                  <c:v>824</c:v>
                </c:pt>
                <c:pt idx="219">
                  <c:v>835</c:v>
                </c:pt>
                <c:pt idx="220">
                  <c:v>831</c:v>
                </c:pt>
                <c:pt idx="221">
                  <c:v>832</c:v>
                </c:pt>
                <c:pt idx="222">
                  <c:v>836</c:v>
                </c:pt>
                <c:pt idx="223">
                  <c:v>848</c:v>
                </c:pt>
                <c:pt idx="224">
                  <c:v>836</c:v>
                </c:pt>
                <c:pt idx="225">
                  <c:v>840</c:v>
                </c:pt>
                <c:pt idx="226">
                  <c:v>837</c:v>
                </c:pt>
                <c:pt idx="227">
                  <c:v>837</c:v>
                </c:pt>
                <c:pt idx="228">
                  <c:v>842</c:v>
                </c:pt>
                <c:pt idx="229">
                  <c:v>834</c:v>
                </c:pt>
                <c:pt idx="230">
                  <c:v>830</c:v>
                </c:pt>
                <c:pt idx="231">
                  <c:v>840</c:v>
                </c:pt>
                <c:pt idx="232">
                  <c:v>829</c:v>
                </c:pt>
                <c:pt idx="233">
                  <c:v>839</c:v>
                </c:pt>
                <c:pt idx="234">
                  <c:v>834</c:v>
                </c:pt>
                <c:pt idx="235">
                  <c:v>834</c:v>
                </c:pt>
                <c:pt idx="236">
                  <c:v>839</c:v>
                </c:pt>
                <c:pt idx="237">
                  <c:v>838</c:v>
                </c:pt>
                <c:pt idx="238">
                  <c:v>848</c:v>
                </c:pt>
                <c:pt idx="239">
                  <c:v>845</c:v>
                </c:pt>
                <c:pt idx="240">
                  <c:v>836</c:v>
                </c:pt>
                <c:pt idx="241">
                  <c:v>838</c:v>
                </c:pt>
                <c:pt idx="242">
                  <c:v>826</c:v>
                </c:pt>
                <c:pt idx="243">
                  <c:v>829</c:v>
                </c:pt>
                <c:pt idx="244">
                  <c:v>827</c:v>
                </c:pt>
                <c:pt idx="245">
                  <c:v>840</c:v>
                </c:pt>
                <c:pt idx="246">
                  <c:v>832</c:v>
                </c:pt>
                <c:pt idx="247">
                  <c:v>822</c:v>
                </c:pt>
                <c:pt idx="248">
                  <c:v>836</c:v>
                </c:pt>
                <c:pt idx="249">
                  <c:v>839</c:v>
                </c:pt>
                <c:pt idx="250">
                  <c:v>839</c:v>
                </c:pt>
                <c:pt idx="251">
                  <c:v>832</c:v>
                </c:pt>
                <c:pt idx="252">
                  <c:v>842</c:v>
                </c:pt>
                <c:pt idx="253">
                  <c:v>844</c:v>
                </c:pt>
                <c:pt idx="254">
                  <c:v>836</c:v>
                </c:pt>
                <c:pt idx="255">
                  <c:v>830</c:v>
                </c:pt>
                <c:pt idx="256">
                  <c:v>826</c:v>
                </c:pt>
                <c:pt idx="257">
                  <c:v>827</c:v>
                </c:pt>
                <c:pt idx="258">
                  <c:v>822</c:v>
                </c:pt>
                <c:pt idx="259">
                  <c:v>832</c:v>
                </c:pt>
                <c:pt idx="260">
                  <c:v>825</c:v>
                </c:pt>
                <c:pt idx="261">
                  <c:v>833</c:v>
                </c:pt>
                <c:pt idx="262">
                  <c:v>831</c:v>
                </c:pt>
                <c:pt idx="263">
                  <c:v>827</c:v>
                </c:pt>
                <c:pt idx="264">
                  <c:v>839</c:v>
                </c:pt>
                <c:pt idx="265">
                  <c:v>837</c:v>
                </c:pt>
                <c:pt idx="266">
                  <c:v>832</c:v>
                </c:pt>
                <c:pt idx="267">
                  <c:v>837</c:v>
                </c:pt>
                <c:pt idx="268">
                  <c:v>837</c:v>
                </c:pt>
                <c:pt idx="269">
                  <c:v>827</c:v>
                </c:pt>
                <c:pt idx="270">
                  <c:v>847</c:v>
                </c:pt>
                <c:pt idx="271">
                  <c:v>834</c:v>
                </c:pt>
                <c:pt idx="272">
                  <c:v>827</c:v>
                </c:pt>
                <c:pt idx="273">
                  <c:v>831</c:v>
                </c:pt>
                <c:pt idx="274">
                  <c:v>836</c:v>
                </c:pt>
                <c:pt idx="275">
                  <c:v>832</c:v>
                </c:pt>
                <c:pt idx="276">
                  <c:v>832</c:v>
                </c:pt>
                <c:pt idx="277">
                  <c:v>822</c:v>
                </c:pt>
                <c:pt idx="278">
                  <c:v>824</c:v>
                </c:pt>
                <c:pt idx="279">
                  <c:v>834</c:v>
                </c:pt>
                <c:pt idx="280">
                  <c:v>842</c:v>
                </c:pt>
                <c:pt idx="281">
                  <c:v>836</c:v>
                </c:pt>
                <c:pt idx="282">
                  <c:v>829</c:v>
                </c:pt>
                <c:pt idx="283">
                  <c:v>833</c:v>
                </c:pt>
                <c:pt idx="284">
                  <c:v>823</c:v>
                </c:pt>
                <c:pt idx="285">
                  <c:v>825</c:v>
                </c:pt>
                <c:pt idx="286">
                  <c:v>823</c:v>
                </c:pt>
                <c:pt idx="287">
                  <c:v>825</c:v>
                </c:pt>
                <c:pt idx="288">
                  <c:v>826</c:v>
                </c:pt>
                <c:pt idx="289">
                  <c:v>836</c:v>
                </c:pt>
                <c:pt idx="290">
                  <c:v>826</c:v>
                </c:pt>
                <c:pt idx="291">
                  <c:v>837</c:v>
                </c:pt>
                <c:pt idx="292">
                  <c:v>829</c:v>
                </c:pt>
                <c:pt idx="293">
                  <c:v>826</c:v>
                </c:pt>
                <c:pt idx="294">
                  <c:v>819</c:v>
                </c:pt>
                <c:pt idx="295">
                  <c:v>824</c:v>
                </c:pt>
                <c:pt idx="296">
                  <c:v>827</c:v>
                </c:pt>
                <c:pt idx="297">
                  <c:v>838</c:v>
                </c:pt>
                <c:pt idx="298">
                  <c:v>833</c:v>
                </c:pt>
                <c:pt idx="299">
                  <c:v>832</c:v>
                </c:pt>
                <c:pt idx="300">
                  <c:v>841</c:v>
                </c:pt>
                <c:pt idx="301">
                  <c:v>833</c:v>
                </c:pt>
                <c:pt idx="302">
                  <c:v>828</c:v>
                </c:pt>
                <c:pt idx="303">
                  <c:v>829</c:v>
                </c:pt>
                <c:pt idx="304">
                  <c:v>833</c:v>
                </c:pt>
                <c:pt idx="305">
                  <c:v>828</c:v>
                </c:pt>
                <c:pt idx="306">
                  <c:v>836</c:v>
                </c:pt>
                <c:pt idx="307">
                  <c:v>832</c:v>
                </c:pt>
                <c:pt idx="308">
                  <c:v>829</c:v>
                </c:pt>
                <c:pt idx="309">
                  <c:v>817</c:v>
                </c:pt>
                <c:pt idx="310">
                  <c:v>827</c:v>
                </c:pt>
                <c:pt idx="311">
                  <c:v>827</c:v>
                </c:pt>
                <c:pt idx="312">
                  <c:v>827</c:v>
                </c:pt>
                <c:pt idx="313">
                  <c:v>835</c:v>
                </c:pt>
                <c:pt idx="314">
                  <c:v>834</c:v>
                </c:pt>
                <c:pt idx="315">
                  <c:v>823</c:v>
                </c:pt>
                <c:pt idx="316">
                  <c:v>825</c:v>
                </c:pt>
                <c:pt idx="317">
                  <c:v>825</c:v>
                </c:pt>
                <c:pt idx="318">
                  <c:v>826</c:v>
                </c:pt>
                <c:pt idx="319">
                  <c:v>822</c:v>
                </c:pt>
                <c:pt idx="320">
                  <c:v>836</c:v>
                </c:pt>
                <c:pt idx="321">
                  <c:v>831</c:v>
                </c:pt>
                <c:pt idx="322">
                  <c:v>821</c:v>
                </c:pt>
                <c:pt idx="323">
                  <c:v>834</c:v>
                </c:pt>
                <c:pt idx="324">
                  <c:v>821</c:v>
                </c:pt>
                <c:pt idx="325">
                  <c:v>834</c:v>
                </c:pt>
                <c:pt idx="326">
                  <c:v>824</c:v>
                </c:pt>
                <c:pt idx="327">
                  <c:v>826</c:v>
                </c:pt>
                <c:pt idx="328">
                  <c:v>829</c:v>
                </c:pt>
                <c:pt idx="329">
                  <c:v>831</c:v>
                </c:pt>
                <c:pt idx="330">
                  <c:v>832</c:v>
                </c:pt>
                <c:pt idx="331">
                  <c:v>836</c:v>
                </c:pt>
                <c:pt idx="332">
                  <c:v>829</c:v>
                </c:pt>
                <c:pt idx="333">
                  <c:v>816</c:v>
                </c:pt>
                <c:pt idx="334">
                  <c:v>824</c:v>
                </c:pt>
                <c:pt idx="335">
                  <c:v>830</c:v>
                </c:pt>
                <c:pt idx="336">
                  <c:v>829</c:v>
                </c:pt>
                <c:pt idx="337">
                  <c:v>822</c:v>
                </c:pt>
                <c:pt idx="338">
                  <c:v>820</c:v>
                </c:pt>
                <c:pt idx="339">
                  <c:v>823</c:v>
                </c:pt>
                <c:pt idx="340">
                  <c:v>834</c:v>
                </c:pt>
                <c:pt idx="341">
                  <c:v>828</c:v>
                </c:pt>
                <c:pt idx="342">
                  <c:v>828</c:v>
                </c:pt>
                <c:pt idx="343">
                  <c:v>829</c:v>
                </c:pt>
                <c:pt idx="344">
                  <c:v>818</c:v>
                </c:pt>
                <c:pt idx="345">
                  <c:v>820</c:v>
                </c:pt>
                <c:pt idx="346">
                  <c:v>832</c:v>
                </c:pt>
                <c:pt idx="347">
                  <c:v>825</c:v>
                </c:pt>
                <c:pt idx="348">
                  <c:v>828</c:v>
                </c:pt>
                <c:pt idx="349">
                  <c:v>825</c:v>
                </c:pt>
                <c:pt idx="350">
                  <c:v>833</c:v>
                </c:pt>
                <c:pt idx="351">
                  <c:v>824</c:v>
                </c:pt>
                <c:pt idx="352">
                  <c:v>833</c:v>
                </c:pt>
                <c:pt idx="353">
                  <c:v>828</c:v>
                </c:pt>
                <c:pt idx="354">
                  <c:v>833</c:v>
                </c:pt>
                <c:pt idx="355">
                  <c:v>819</c:v>
                </c:pt>
                <c:pt idx="356">
                  <c:v>831</c:v>
                </c:pt>
                <c:pt idx="357">
                  <c:v>835</c:v>
                </c:pt>
                <c:pt idx="358">
                  <c:v>830</c:v>
                </c:pt>
                <c:pt idx="359">
                  <c:v>824</c:v>
                </c:pt>
                <c:pt idx="360">
                  <c:v>828</c:v>
                </c:pt>
                <c:pt idx="361">
                  <c:v>824</c:v>
                </c:pt>
                <c:pt idx="362">
                  <c:v>821</c:v>
                </c:pt>
                <c:pt idx="363">
                  <c:v>819</c:v>
                </c:pt>
                <c:pt idx="364">
                  <c:v>817</c:v>
                </c:pt>
                <c:pt idx="365">
                  <c:v>829</c:v>
                </c:pt>
                <c:pt idx="366">
                  <c:v>828</c:v>
                </c:pt>
                <c:pt idx="367">
                  <c:v>811</c:v>
                </c:pt>
                <c:pt idx="368">
                  <c:v>827</c:v>
                </c:pt>
                <c:pt idx="369">
                  <c:v>832</c:v>
                </c:pt>
                <c:pt idx="370">
                  <c:v>830</c:v>
                </c:pt>
                <c:pt idx="371">
                  <c:v>817</c:v>
                </c:pt>
                <c:pt idx="372">
                  <c:v>833</c:v>
                </c:pt>
                <c:pt idx="373">
                  <c:v>826</c:v>
                </c:pt>
                <c:pt idx="374">
                  <c:v>824</c:v>
                </c:pt>
                <c:pt idx="375">
                  <c:v>821</c:v>
                </c:pt>
                <c:pt idx="376">
                  <c:v>834</c:v>
                </c:pt>
                <c:pt idx="377">
                  <c:v>823</c:v>
                </c:pt>
                <c:pt idx="378">
                  <c:v>821</c:v>
                </c:pt>
                <c:pt idx="379">
                  <c:v>826</c:v>
                </c:pt>
                <c:pt idx="380">
                  <c:v>823</c:v>
                </c:pt>
                <c:pt idx="381">
                  <c:v>821</c:v>
                </c:pt>
                <c:pt idx="382">
                  <c:v>832</c:v>
                </c:pt>
                <c:pt idx="383">
                  <c:v>828</c:v>
                </c:pt>
                <c:pt idx="384">
                  <c:v>820</c:v>
                </c:pt>
                <c:pt idx="385">
                  <c:v>829</c:v>
                </c:pt>
                <c:pt idx="386">
                  <c:v>824</c:v>
                </c:pt>
                <c:pt idx="387">
                  <c:v>830</c:v>
                </c:pt>
                <c:pt idx="388">
                  <c:v>825</c:v>
                </c:pt>
                <c:pt idx="389">
                  <c:v>821</c:v>
                </c:pt>
                <c:pt idx="390">
                  <c:v>826</c:v>
                </c:pt>
                <c:pt idx="391">
                  <c:v>830</c:v>
                </c:pt>
                <c:pt idx="392">
                  <c:v>829</c:v>
                </c:pt>
                <c:pt idx="393">
                  <c:v>829</c:v>
                </c:pt>
                <c:pt idx="394">
                  <c:v>825</c:v>
                </c:pt>
                <c:pt idx="395">
                  <c:v>824</c:v>
                </c:pt>
                <c:pt idx="396">
                  <c:v>833</c:v>
                </c:pt>
                <c:pt idx="397">
                  <c:v>825</c:v>
                </c:pt>
                <c:pt idx="398">
                  <c:v>824</c:v>
                </c:pt>
                <c:pt idx="399">
                  <c:v>822</c:v>
                </c:pt>
                <c:pt idx="400">
                  <c:v>830</c:v>
                </c:pt>
                <c:pt idx="401">
                  <c:v>821</c:v>
                </c:pt>
                <c:pt idx="402">
                  <c:v>825</c:v>
                </c:pt>
                <c:pt idx="403">
                  <c:v>822</c:v>
                </c:pt>
                <c:pt idx="404">
                  <c:v>825</c:v>
                </c:pt>
                <c:pt idx="405">
                  <c:v>816</c:v>
                </c:pt>
                <c:pt idx="406">
                  <c:v>825</c:v>
                </c:pt>
                <c:pt idx="407">
                  <c:v>821</c:v>
                </c:pt>
                <c:pt idx="408">
                  <c:v>821</c:v>
                </c:pt>
                <c:pt idx="409">
                  <c:v>827</c:v>
                </c:pt>
                <c:pt idx="410">
                  <c:v>828</c:v>
                </c:pt>
                <c:pt idx="411">
                  <c:v>821</c:v>
                </c:pt>
                <c:pt idx="412">
                  <c:v>829</c:v>
                </c:pt>
                <c:pt idx="413">
                  <c:v>828</c:v>
                </c:pt>
                <c:pt idx="414">
                  <c:v>833</c:v>
                </c:pt>
                <c:pt idx="415">
                  <c:v>818</c:v>
                </c:pt>
                <c:pt idx="416">
                  <c:v>834</c:v>
                </c:pt>
                <c:pt idx="417">
                  <c:v>827</c:v>
                </c:pt>
                <c:pt idx="418">
                  <c:v>821</c:v>
                </c:pt>
                <c:pt idx="419">
                  <c:v>820</c:v>
                </c:pt>
                <c:pt idx="420">
                  <c:v>824</c:v>
                </c:pt>
                <c:pt idx="421">
                  <c:v>818</c:v>
                </c:pt>
                <c:pt idx="422">
                  <c:v>821</c:v>
                </c:pt>
                <c:pt idx="423">
                  <c:v>821</c:v>
                </c:pt>
                <c:pt idx="424">
                  <c:v>825</c:v>
                </c:pt>
                <c:pt idx="425">
                  <c:v>832</c:v>
                </c:pt>
                <c:pt idx="426">
                  <c:v>832</c:v>
                </c:pt>
                <c:pt idx="427">
                  <c:v>815</c:v>
                </c:pt>
                <c:pt idx="428">
                  <c:v>819</c:v>
                </c:pt>
                <c:pt idx="429">
                  <c:v>822</c:v>
                </c:pt>
                <c:pt idx="430">
                  <c:v>823</c:v>
                </c:pt>
                <c:pt idx="431">
                  <c:v>826</c:v>
                </c:pt>
                <c:pt idx="432">
                  <c:v>822</c:v>
                </c:pt>
                <c:pt idx="433">
                  <c:v>821</c:v>
                </c:pt>
                <c:pt idx="434">
                  <c:v>818</c:v>
                </c:pt>
                <c:pt idx="435">
                  <c:v>824</c:v>
                </c:pt>
                <c:pt idx="436">
                  <c:v>824</c:v>
                </c:pt>
                <c:pt idx="437">
                  <c:v>820</c:v>
                </c:pt>
                <c:pt idx="438">
                  <c:v>823</c:v>
                </c:pt>
                <c:pt idx="439">
                  <c:v>816</c:v>
                </c:pt>
                <c:pt idx="440">
                  <c:v>815</c:v>
                </c:pt>
                <c:pt idx="441">
                  <c:v>815</c:v>
                </c:pt>
                <c:pt idx="442">
                  <c:v>826</c:v>
                </c:pt>
                <c:pt idx="443">
                  <c:v>823</c:v>
                </c:pt>
                <c:pt idx="444">
                  <c:v>833</c:v>
                </c:pt>
                <c:pt idx="445">
                  <c:v>822</c:v>
                </c:pt>
                <c:pt idx="446">
                  <c:v>819</c:v>
                </c:pt>
                <c:pt idx="447">
                  <c:v>823</c:v>
                </c:pt>
                <c:pt idx="448">
                  <c:v>827</c:v>
                </c:pt>
                <c:pt idx="449">
                  <c:v>816</c:v>
                </c:pt>
                <c:pt idx="450">
                  <c:v>821</c:v>
                </c:pt>
                <c:pt idx="451">
                  <c:v>816</c:v>
                </c:pt>
                <c:pt idx="452">
                  <c:v>816</c:v>
                </c:pt>
                <c:pt idx="453">
                  <c:v>826</c:v>
                </c:pt>
                <c:pt idx="454">
                  <c:v>824</c:v>
                </c:pt>
                <c:pt idx="455">
                  <c:v>819</c:v>
                </c:pt>
                <c:pt idx="456">
                  <c:v>809</c:v>
                </c:pt>
                <c:pt idx="457">
                  <c:v>818</c:v>
                </c:pt>
                <c:pt idx="458">
                  <c:v>810</c:v>
                </c:pt>
                <c:pt idx="459">
                  <c:v>825</c:v>
                </c:pt>
                <c:pt idx="460">
                  <c:v>821</c:v>
                </c:pt>
                <c:pt idx="461">
                  <c:v>816</c:v>
                </c:pt>
                <c:pt idx="462">
                  <c:v>824</c:v>
                </c:pt>
                <c:pt idx="463">
                  <c:v>817</c:v>
                </c:pt>
                <c:pt idx="464">
                  <c:v>819</c:v>
                </c:pt>
                <c:pt idx="465">
                  <c:v>822</c:v>
                </c:pt>
                <c:pt idx="466">
                  <c:v>829</c:v>
                </c:pt>
                <c:pt idx="467">
                  <c:v>817</c:v>
                </c:pt>
                <c:pt idx="468">
                  <c:v>817</c:v>
                </c:pt>
                <c:pt idx="469">
                  <c:v>822</c:v>
                </c:pt>
                <c:pt idx="470">
                  <c:v>818</c:v>
                </c:pt>
                <c:pt idx="471">
                  <c:v>824</c:v>
                </c:pt>
                <c:pt idx="472">
                  <c:v>818</c:v>
                </c:pt>
                <c:pt idx="473">
                  <c:v>815</c:v>
                </c:pt>
                <c:pt idx="474">
                  <c:v>825</c:v>
                </c:pt>
                <c:pt idx="475">
                  <c:v>814</c:v>
                </c:pt>
                <c:pt idx="476">
                  <c:v>815</c:v>
                </c:pt>
                <c:pt idx="477">
                  <c:v>827</c:v>
                </c:pt>
                <c:pt idx="478">
                  <c:v>824</c:v>
                </c:pt>
                <c:pt idx="479">
                  <c:v>815</c:v>
                </c:pt>
                <c:pt idx="480">
                  <c:v>820</c:v>
                </c:pt>
                <c:pt idx="481">
                  <c:v>821</c:v>
                </c:pt>
                <c:pt idx="482">
                  <c:v>823</c:v>
                </c:pt>
                <c:pt idx="483">
                  <c:v>821</c:v>
                </c:pt>
                <c:pt idx="484">
                  <c:v>829</c:v>
                </c:pt>
                <c:pt idx="485">
                  <c:v>820</c:v>
                </c:pt>
                <c:pt idx="486">
                  <c:v>821</c:v>
                </c:pt>
                <c:pt idx="487">
                  <c:v>828</c:v>
                </c:pt>
                <c:pt idx="488">
                  <c:v>818</c:v>
                </c:pt>
                <c:pt idx="489">
                  <c:v>818</c:v>
                </c:pt>
                <c:pt idx="490">
                  <c:v>818</c:v>
                </c:pt>
                <c:pt idx="491">
                  <c:v>818</c:v>
                </c:pt>
                <c:pt idx="492">
                  <c:v>816</c:v>
                </c:pt>
                <c:pt idx="493">
                  <c:v>820</c:v>
                </c:pt>
                <c:pt idx="494">
                  <c:v>820</c:v>
                </c:pt>
                <c:pt idx="495">
                  <c:v>817</c:v>
                </c:pt>
                <c:pt idx="496">
                  <c:v>812</c:v>
                </c:pt>
                <c:pt idx="497">
                  <c:v>822</c:v>
                </c:pt>
                <c:pt idx="498">
                  <c:v>821</c:v>
                </c:pt>
                <c:pt idx="499">
                  <c:v>814</c:v>
                </c:pt>
                <c:pt idx="500">
                  <c:v>823</c:v>
                </c:pt>
                <c:pt idx="501">
                  <c:v>814</c:v>
                </c:pt>
                <c:pt idx="502">
                  <c:v>820</c:v>
                </c:pt>
                <c:pt idx="503">
                  <c:v>821</c:v>
                </c:pt>
                <c:pt idx="504">
                  <c:v>815</c:v>
                </c:pt>
                <c:pt idx="505">
                  <c:v>825</c:v>
                </c:pt>
                <c:pt idx="506">
                  <c:v>818</c:v>
                </c:pt>
                <c:pt idx="507">
                  <c:v>813</c:v>
                </c:pt>
                <c:pt idx="508">
                  <c:v>821</c:v>
                </c:pt>
                <c:pt idx="509">
                  <c:v>820</c:v>
                </c:pt>
                <c:pt idx="510">
                  <c:v>823</c:v>
                </c:pt>
                <c:pt idx="511">
                  <c:v>821</c:v>
                </c:pt>
                <c:pt idx="512">
                  <c:v>822</c:v>
                </c:pt>
                <c:pt idx="513">
                  <c:v>818</c:v>
                </c:pt>
                <c:pt idx="514">
                  <c:v>819</c:v>
                </c:pt>
                <c:pt idx="515">
                  <c:v>822</c:v>
                </c:pt>
                <c:pt idx="516">
                  <c:v>824</c:v>
                </c:pt>
                <c:pt idx="517">
                  <c:v>829</c:v>
                </c:pt>
                <c:pt idx="518">
                  <c:v>812</c:v>
                </c:pt>
                <c:pt idx="519">
                  <c:v>813</c:v>
                </c:pt>
                <c:pt idx="520">
                  <c:v>817</c:v>
                </c:pt>
                <c:pt idx="521">
                  <c:v>827</c:v>
                </c:pt>
                <c:pt idx="522">
                  <c:v>819</c:v>
                </c:pt>
                <c:pt idx="523">
                  <c:v>818</c:v>
                </c:pt>
                <c:pt idx="524">
                  <c:v>820</c:v>
                </c:pt>
                <c:pt idx="525">
                  <c:v>819</c:v>
                </c:pt>
                <c:pt idx="526">
                  <c:v>822</c:v>
                </c:pt>
                <c:pt idx="527">
                  <c:v>815</c:v>
                </c:pt>
                <c:pt idx="528">
                  <c:v>810</c:v>
                </c:pt>
                <c:pt idx="529">
                  <c:v>825</c:v>
                </c:pt>
                <c:pt idx="530">
                  <c:v>821</c:v>
                </c:pt>
                <c:pt idx="531">
                  <c:v>829</c:v>
                </c:pt>
                <c:pt idx="532">
                  <c:v>826</c:v>
                </c:pt>
                <c:pt idx="533">
                  <c:v>821</c:v>
                </c:pt>
                <c:pt idx="534">
                  <c:v>814</c:v>
                </c:pt>
                <c:pt idx="535">
                  <c:v>816</c:v>
                </c:pt>
                <c:pt idx="536">
                  <c:v>815</c:v>
                </c:pt>
                <c:pt idx="537">
                  <c:v>819</c:v>
                </c:pt>
                <c:pt idx="538">
                  <c:v>814</c:v>
                </c:pt>
                <c:pt idx="539">
                  <c:v>822</c:v>
                </c:pt>
                <c:pt idx="540">
                  <c:v>817</c:v>
                </c:pt>
                <c:pt idx="541">
                  <c:v>816</c:v>
                </c:pt>
                <c:pt idx="542">
                  <c:v>819</c:v>
                </c:pt>
                <c:pt idx="543">
                  <c:v>831</c:v>
                </c:pt>
                <c:pt idx="544">
                  <c:v>810</c:v>
                </c:pt>
                <c:pt idx="545">
                  <c:v>821</c:v>
                </c:pt>
                <c:pt idx="546">
                  <c:v>822</c:v>
                </c:pt>
                <c:pt idx="547">
                  <c:v>817</c:v>
                </c:pt>
                <c:pt idx="548">
                  <c:v>818</c:v>
                </c:pt>
                <c:pt idx="549">
                  <c:v>821</c:v>
                </c:pt>
                <c:pt idx="550">
                  <c:v>820</c:v>
                </c:pt>
                <c:pt idx="551">
                  <c:v>818</c:v>
                </c:pt>
                <c:pt idx="552">
                  <c:v>818</c:v>
                </c:pt>
                <c:pt idx="553">
                  <c:v>817</c:v>
                </c:pt>
                <c:pt idx="554">
                  <c:v>820</c:v>
                </c:pt>
                <c:pt idx="555">
                  <c:v>820</c:v>
                </c:pt>
                <c:pt idx="556">
                  <c:v>811</c:v>
                </c:pt>
                <c:pt idx="557">
                  <c:v>808</c:v>
                </c:pt>
                <c:pt idx="558">
                  <c:v>815</c:v>
                </c:pt>
                <c:pt idx="559">
                  <c:v>817</c:v>
                </c:pt>
                <c:pt idx="560">
                  <c:v>818</c:v>
                </c:pt>
                <c:pt idx="561">
                  <c:v>823</c:v>
                </c:pt>
                <c:pt idx="562">
                  <c:v>816</c:v>
                </c:pt>
                <c:pt idx="563">
                  <c:v>818</c:v>
                </c:pt>
                <c:pt idx="564">
                  <c:v>814</c:v>
                </c:pt>
                <c:pt idx="565">
                  <c:v>819</c:v>
                </c:pt>
                <c:pt idx="566">
                  <c:v>817</c:v>
                </c:pt>
                <c:pt idx="567">
                  <c:v>822</c:v>
                </c:pt>
                <c:pt idx="568">
                  <c:v>818</c:v>
                </c:pt>
                <c:pt idx="569">
                  <c:v>822</c:v>
                </c:pt>
                <c:pt idx="570">
                  <c:v>816</c:v>
                </c:pt>
                <c:pt idx="571">
                  <c:v>819</c:v>
                </c:pt>
                <c:pt idx="572">
                  <c:v>817</c:v>
                </c:pt>
                <c:pt idx="573">
                  <c:v>814</c:v>
                </c:pt>
                <c:pt idx="574">
                  <c:v>817</c:v>
                </c:pt>
                <c:pt idx="575">
                  <c:v>812</c:v>
                </c:pt>
                <c:pt idx="576">
                  <c:v>815</c:v>
                </c:pt>
                <c:pt idx="577">
                  <c:v>825</c:v>
                </c:pt>
                <c:pt idx="578">
                  <c:v>810</c:v>
                </c:pt>
                <c:pt idx="579">
                  <c:v>825</c:v>
                </c:pt>
                <c:pt idx="580">
                  <c:v>817</c:v>
                </c:pt>
                <c:pt idx="581">
                  <c:v>823</c:v>
                </c:pt>
                <c:pt idx="582">
                  <c:v>816</c:v>
                </c:pt>
                <c:pt idx="583">
                  <c:v>822</c:v>
                </c:pt>
                <c:pt idx="584">
                  <c:v>817</c:v>
                </c:pt>
                <c:pt idx="585">
                  <c:v>823</c:v>
                </c:pt>
                <c:pt idx="586">
                  <c:v>813</c:v>
                </c:pt>
                <c:pt idx="587">
                  <c:v>817</c:v>
                </c:pt>
                <c:pt idx="588">
                  <c:v>827</c:v>
                </c:pt>
                <c:pt idx="589">
                  <c:v>819</c:v>
                </c:pt>
                <c:pt idx="590">
                  <c:v>820</c:v>
                </c:pt>
                <c:pt idx="591">
                  <c:v>821</c:v>
                </c:pt>
                <c:pt idx="592">
                  <c:v>821</c:v>
                </c:pt>
                <c:pt idx="593">
                  <c:v>818</c:v>
                </c:pt>
                <c:pt idx="594">
                  <c:v>813</c:v>
                </c:pt>
                <c:pt idx="595">
                  <c:v>817</c:v>
                </c:pt>
                <c:pt idx="596">
                  <c:v>813</c:v>
                </c:pt>
                <c:pt idx="597">
                  <c:v>818</c:v>
                </c:pt>
                <c:pt idx="598">
                  <c:v>814</c:v>
                </c:pt>
                <c:pt idx="599">
                  <c:v>825</c:v>
                </c:pt>
                <c:pt idx="600">
                  <c:v>814</c:v>
                </c:pt>
                <c:pt idx="601">
                  <c:v>814</c:v>
                </c:pt>
                <c:pt idx="602">
                  <c:v>816</c:v>
                </c:pt>
                <c:pt idx="603">
                  <c:v>816</c:v>
                </c:pt>
                <c:pt idx="604">
                  <c:v>812</c:v>
                </c:pt>
                <c:pt idx="605">
                  <c:v>824</c:v>
                </c:pt>
                <c:pt idx="606">
                  <c:v>816</c:v>
                </c:pt>
                <c:pt idx="607">
                  <c:v>818</c:v>
                </c:pt>
                <c:pt idx="608">
                  <c:v>816</c:v>
                </c:pt>
                <c:pt idx="609">
                  <c:v>816</c:v>
                </c:pt>
                <c:pt idx="610">
                  <c:v>817</c:v>
                </c:pt>
                <c:pt idx="611">
                  <c:v>816</c:v>
                </c:pt>
                <c:pt idx="612">
                  <c:v>815</c:v>
                </c:pt>
                <c:pt idx="613">
                  <c:v>816</c:v>
                </c:pt>
                <c:pt idx="614">
                  <c:v>812</c:v>
                </c:pt>
                <c:pt idx="615">
                  <c:v>813</c:v>
                </c:pt>
                <c:pt idx="616">
                  <c:v>816</c:v>
                </c:pt>
                <c:pt idx="617">
                  <c:v>814</c:v>
                </c:pt>
                <c:pt idx="618">
                  <c:v>813</c:v>
                </c:pt>
                <c:pt idx="619">
                  <c:v>811</c:v>
                </c:pt>
                <c:pt idx="620">
                  <c:v>805</c:v>
                </c:pt>
                <c:pt idx="621">
                  <c:v>821</c:v>
                </c:pt>
                <c:pt idx="622">
                  <c:v>815</c:v>
                </c:pt>
                <c:pt idx="623">
                  <c:v>811</c:v>
                </c:pt>
                <c:pt idx="624">
                  <c:v>817</c:v>
                </c:pt>
                <c:pt idx="625">
                  <c:v>816</c:v>
                </c:pt>
                <c:pt idx="626">
                  <c:v>823</c:v>
                </c:pt>
                <c:pt idx="627">
                  <c:v>818</c:v>
                </c:pt>
                <c:pt idx="628">
                  <c:v>813</c:v>
                </c:pt>
                <c:pt idx="629">
                  <c:v>807</c:v>
                </c:pt>
                <c:pt idx="630">
                  <c:v>813</c:v>
                </c:pt>
                <c:pt idx="631">
                  <c:v>812</c:v>
                </c:pt>
                <c:pt idx="632">
                  <c:v>816</c:v>
                </c:pt>
                <c:pt idx="633">
                  <c:v>820</c:v>
                </c:pt>
                <c:pt idx="634">
                  <c:v>811</c:v>
                </c:pt>
                <c:pt idx="635">
                  <c:v>811</c:v>
                </c:pt>
                <c:pt idx="636">
                  <c:v>816</c:v>
                </c:pt>
                <c:pt idx="637">
                  <c:v>820</c:v>
                </c:pt>
                <c:pt idx="638">
                  <c:v>811</c:v>
                </c:pt>
                <c:pt idx="639">
                  <c:v>812</c:v>
                </c:pt>
                <c:pt idx="640">
                  <c:v>816</c:v>
                </c:pt>
                <c:pt idx="641">
                  <c:v>809</c:v>
                </c:pt>
                <c:pt idx="642">
                  <c:v>811</c:v>
                </c:pt>
                <c:pt idx="643">
                  <c:v>822</c:v>
                </c:pt>
                <c:pt idx="644">
                  <c:v>816</c:v>
                </c:pt>
                <c:pt idx="645">
                  <c:v>806</c:v>
                </c:pt>
                <c:pt idx="646">
                  <c:v>812</c:v>
                </c:pt>
                <c:pt idx="647">
                  <c:v>817</c:v>
                </c:pt>
                <c:pt idx="648">
                  <c:v>818</c:v>
                </c:pt>
                <c:pt idx="649">
                  <c:v>818</c:v>
                </c:pt>
                <c:pt idx="650">
                  <c:v>808</c:v>
                </c:pt>
                <c:pt idx="651">
                  <c:v>818</c:v>
                </c:pt>
                <c:pt idx="652">
                  <c:v>814</c:v>
                </c:pt>
                <c:pt idx="653">
                  <c:v>821</c:v>
                </c:pt>
                <c:pt idx="654">
                  <c:v>811</c:v>
                </c:pt>
                <c:pt idx="655">
                  <c:v>810</c:v>
                </c:pt>
                <c:pt idx="656">
                  <c:v>811</c:v>
                </c:pt>
                <c:pt idx="657">
                  <c:v>817</c:v>
                </c:pt>
                <c:pt idx="658">
                  <c:v>817</c:v>
                </c:pt>
                <c:pt idx="659">
                  <c:v>818</c:v>
                </c:pt>
                <c:pt idx="660">
                  <c:v>824</c:v>
                </c:pt>
                <c:pt idx="661">
                  <c:v>811</c:v>
                </c:pt>
                <c:pt idx="662">
                  <c:v>821</c:v>
                </c:pt>
                <c:pt idx="663">
                  <c:v>821</c:v>
                </c:pt>
                <c:pt idx="664">
                  <c:v>814</c:v>
                </c:pt>
                <c:pt idx="665">
                  <c:v>813</c:v>
                </c:pt>
                <c:pt idx="666">
                  <c:v>820</c:v>
                </c:pt>
                <c:pt idx="667">
                  <c:v>815</c:v>
                </c:pt>
                <c:pt idx="668">
                  <c:v>814</c:v>
                </c:pt>
                <c:pt idx="669">
                  <c:v>822</c:v>
                </c:pt>
                <c:pt idx="670">
                  <c:v>815</c:v>
                </c:pt>
                <c:pt idx="671">
                  <c:v>822</c:v>
                </c:pt>
                <c:pt idx="672">
                  <c:v>811</c:v>
                </c:pt>
                <c:pt idx="673">
                  <c:v>821</c:v>
                </c:pt>
                <c:pt idx="674">
                  <c:v>817</c:v>
                </c:pt>
                <c:pt idx="675">
                  <c:v>822</c:v>
                </c:pt>
                <c:pt idx="676">
                  <c:v>814</c:v>
                </c:pt>
                <c:pt idx="677">
                  <c:v>814</c:v>
                </c:pt>
                <c:pt idx="678">
                  <c:v>816</c:v>
                </c:pt>
                <c:pt idx="679">
                  <c:v>812</c:v>
                </c:pt>
                <c:pt idx="680">
                  <c:v>819</c:v>
                </c:pt>
                <c:pt idx="681">
                  <c:v>817</c:v>
                </c:pt>
                <c:pt idx="682">
                  <c:v>812</c:v>
                </c:pt>
                <c:pt idx="683">
                  <c:v>820</c:v>
                </c:pt>
                <c:pt idx="684">
                  <c:v>812</c:v>
                </c:pt>
                <c:pt idx="685">
                  <c:v>817</c:v>
                </c:pt>
                <c:pt idx="686">
                  <c:v>819</c:v>
                </c:pt>
                <c:pt idx="687">
                  <c:v>811</c:v>
                </c:pt>
                <c:pt idx="688">
                  <c:v>809</c:v>
                </c:pt>
                <c:pt idx="689">
                  <c:v>816</c:v>
                </c:pt>
                <c:pt idx="690">
                  <c:v>822</c:v>
                </c:pt>
                <c:pt idx="691">
                  <c:v>816</c:v>
                </c:pt>
                <c:pt idx="692">
                  <c:v>817</c:v>
                </c:pt>
                <c:pt idx="693">
                  <c:v>820</c:v>
                </c:pt>
                <c:pt idx="694">
                  <c:v>819</c:v>
                </c:pt>
                <c:pt idx="695">
                  <c:v>823</c:v>
                </c:pt>
                <c:pt idx="696">
                  <c:v>811</c:v>
                </c:pt>
                <c:pt idx="697">
                  <c:v>816</c:v>
                </c:pt>
                <c:pt idx="698">
                  <c:v>813</c:v>
                </c:pt>
                <c:pt idx="699">
                  <c:v>816</c:v>
                </c:pt>
                <c:pt idx="700">
                  <c:v>812</c:v>
                </c:pt>
                <c:pt idx="701">
                  <c:v>816</c:v>
                </c:pt>
                <c:pt idx="702">
                  <c:v>815</c:v>
                </c:pt>
                <c:pt idx="703">
                  <c:v>814</c:v>
                </c:pt>
                <c:pt idx="704">
                  <c:v>809</c:v>
                </c:pt>
                <c:pt idx="705">
                  <c:v>815</c:v>
                </c:pt>
                <c:pt idx="706">
                  <c:v>813</c:v>
                </c:pt>
                <c:pt idx="707">
                  <c:v>813</c:v>
                </c:pt>
                <c:pt idx="708">
                  <c:v>811</c:v>
                </c:pt>
                <c:pt idx="709">
                  <c:v>811</c:v>
                </c:pt>
                <c:pt idx="710">
                  <c:v>819</c:v>
                </c:pt>
                <c:pt idx="711">
                  <c:v>827</c:v>
                </c:pt>
                <c:pt idx="712">
                  <c:v>821</c:v>
                </c:pt>
                <c:pt idx="713">
                  <c:v>813</c:v>
                </c:pt>
                <c:pt idx="714">
                  <c:v>811</c:v>
                </c:pt>
                <c:pt idx="715">
                  <c:v>808</c:v>
                </c:pt>
                <c:pt idx="716">
                  <c:v>808</c:v>
                </c:pt>
                <c:pt idx="717">
                  <c:v>812</c:v>
                </c:pt>
                <c:pt idx="718">
                  <c:v>812</c:v>
                </c:pt>
                <c:pt idx="719">
                  <c:v>815</c:v>
                </c:pt>
                <c:pt idx="720">
                  <c:v>809</c:v>
                </c:pt>
                <c:pt idx="721">
                  <c:v>811</c:v>
                </c:pt>
                <c:pt idx="722">
                  <c:v>812</c:v>
                </c:pt>
                <c:pt idx="723">
                  <c:v>815</c:v>
                </c:pt>
                <c:pt idx="724">
                  <c:v>814</c:v>
                </c:pt>
                <c:pt idx="725">
                  <c:v>815</c:v>
                </c:pt>
                <c:pt idx="726">
                  <c:v>819</c:v>
                </c:pt>
                <c:pt idx="727">
                  <c:v>818</c:v>
                </c:pt>
                <c:pt idx="728">
                  <c:v>815</c:v>
                </c:pt>
                <c:pt idx="729">
                  <c:v>811</c:v>
                </c:pt>
                <c:pt idx="730">
                  <c:v>814</c:v>
                </c:pt>
                <c:pt idx="731">
                  <c:v>812</c:v>
                </c:pt>
                <c:pt idx="732">
                  <c:v>817</c:v>
                </c:pt>
                <c:pt idx="733">
                  <c:v>811</c:v>
                </c:pt>
                <c:pt idx="734">
                  <c:v>814</c:v>
                </c:pt>
                <c:pt idx="735">
                  <c:v>813</c:v>
                </c:pt>
                <c:pt idx="736">
                  <c:v>819</c:v>
                </c:pt>
                <c:pt idx="737">
                  <c:v>813</c:v>
                </c:pt>
                <c:pt idx="738">
                  <c:v>814</c:v>
                </c:pt>
                <c:pt idx="739">
                  <c:v>811</c:v>
                </c:pt>
                <c:pt idx="740">
                  <c:v>809</c:v>
                </c:pt>
                <c:pt idx="741">
                  <c:v>817</c:v>
                </c:pt>
                <c:pt idx="742">
                  <c:v>809</c:v>
                </c:pt>
                <c:pt idx="743">
                  <c:v>819</c:v>
                </c:pt>
                <c:pt idx="744">
                  <c:v>815</c:v>
                </c:pt>
                <c:pt idx="745">
                  <c:v>818</c:v>
                </c:pt>
                <c:pt idx="746">
                  <c:v>816</c:v>
                </c:pt>
                <c:pt idx="747">
                  <c:v>812</c:v>
                </c:pt>
                <c:pt idx="748">
                  <c:v>816</c:v>
                </c:pt>
                <c:pt idx="749">
                  <c:v>814</c:v>
                </c:pt>
                <c:pt idx="750">
                  <c:v>814</c:v>
                </c:pt>
                <c:pt idx="751">
                  <c:v>810</c:v>
                </c:pt>
                <c:pt idx="752">
                  <c:v>816</c:v>
                </c:pt>
                <c:pt idx="753">
                  <c:v>812</c:v>
                </c:pt>
                <c:pt idx="754">
                  <c:v>812</c:v>
                </c:pt>
                <c:pt idx="755">
                  <c:v>811</c:v>
                </c:pt>
                <c:pt idx="756">
                  <c:v>810</c:v>
                </c:pt>
                <c:pt idx="757">
                  <c:v>819</c:v>
                </c:pt>
                <c:pt idx="758">
                  <c:v>814</c:v>
                </c:pt>
                <c:pt idx="759">
                  <c:v>810</c:v>
                </c:pt>
                <c:pt idx="760">
                  <c:v>814</c:v>
                </c:pt>
                <c:pt idx="761">
                  <c:v>808</c:v>
                </c:pt>
                <c:pt idx="762">
                  <c:v>817</c:v>
                </c:pt>
                <c:pt idx="763">
                  <c:v>811</c:v>
                </c:pt>
                <c:pt idx="764">
                  <c:v>824</c:v>
                </c:pt>
                <c:pt idx="765">
                  <c:v>815</c:v>
                </c:pt>
                <c:pt idx="766">
                  <c:v>811</c:v>
                </c:pt>
                <c:pt idx="767">
                  <c:v>809</c:v>
                </c:pt>
                <c:pt idx="768">
                  <c:v>818</c:v>
                </c:pt>
                <c:pt idx="769">
                  <c:v>813</c:v>
                </c:pt>
                <c:pt idx="770">
                  <c:v>818</c:v>
                </c:pt>
                <c:pt idx="771">
                  <c:v>820</c:v>
                </c:pt>
                <c:pt idx="772">
                  <c:v>816</c:v>
                </c:pt>
                <c:pt idx="773">
                  <c:v>812</c:v>
                </c:pt>
                <c:pt idx="774">
                  <c:v>817</c:v>
                </c:pt>
                <c:pt idx="775">
                  <c:v>815</c:v>
                </c:pt>
                <c:pt idx="776">
                  <c:v>818</c:v>
                </c:pt>
                <c:pt idx="777">
                  <c:v>814</c:v>
                </c:pt>
                <c:pt idx="778">
                  <c:v>810</c:v>
                </c:pt>
                <c:pt idx="779">
                  <c:v>807</c:v>
                </c:pt>
                <c:pt idx="780">
                  <c:v>816</c:v>
                </c:pt>
                <c:pt idx="781">
                  <c:v>814</c:v>
                </c:pt>
                <c:pt idx="782">
                  <c:v>811</c:v>
                </c:pt>
                <c:pt idx="783">
                  <c:v>813</c:v>
                </c:pt>
                <c:pt idx="784">
                  <c:v>815</c:v>
                </c:pt>
                <c:pt idx="785">
                  <c:v>812</c:v>
                </c:pt>
                <c:pt idx="786">
                  <c:v>812</c:v>
                </c:pt>
                <c:pt idx="787">
                  <c:v>815</c:v>
                </c:pt>
                <c:pt idx="788">
                  <c:v>813</c:v>
                </c:pt>
                <c:pt idx="789">
                  <c:v>811</c:v>
                </c:pt>
                <c:pt idx="790">
                  <c:v>809</c:v>
                </c:pt>
                <c:pt idx="791">
                  <c:v>816</c:v>
                </c:pt>
                <c:pt idx="792">
                  <c:v>811</c:v>
                </c:pt>
                <c:pt idx="793">
                  <c:v>815</c:v>
                </c:pt>
                <c:pt idx="794">
                  <c:v>807</c:v>
                </c:pt>
                <c:pt idx="795">
                  <c:v>812</c:v>
                </c:pt>
                <c:pt idx="796">
                  <c:v>816</c:v>
                </c:pt>
                <c:pt idx="797">
                  <c:v>815</c:v>
                </c:pt>
                <c:pt idx="798">
                  <c:v>811</c:v>
                </c:pt>
                <c:pt idx="799">
                  <c:v>813</c:v>
                </c:pt>
                <c:pt idx="800">
                  <c:v>809</c:v>
                </c:pt>
                <c:pt idx="801">
                  <c:v>816</c:v>
                </c:pt>
                <c:pt idx="802">
                  <c:v>817</c:v>
                </c:pt>
                <c:pt idx="803">
                  <c:v>812</c:v>
                </c:pt>
                <c:pt idx="804">
                  <c:v>812</c:v>
                </c:pt>
                <c:pt idx="805">
                  <c:v>816</c:v>
                </c:pt>
                <c:pt idx="806">
                  <c:v>818</c:v>
                </c:pt>
                <c:pt idx="807">
                  <c:v>813</c:v>
                </c:pt>
                <c:pt idx="808">
                  <c:v>813</c:v>
                </c:pt>
                <c:pt idx="809">
                  <c:v>817</c:v>
                </c:pt>
                <c:pt idx="810">
                  <c:v>816</c:v>
                </c:pt>
                <c:pt idx="811">
                  <c:v>817</c:v>
                </c:pt>
                <c:pt idx="812">
                  <c:v>811</c:v>
                </c:pt>
                <c:pt idx="813">
                  <c:v>815</c:v>
                </c:pt>
                <c:pt idx="814">
                  <c:v>812</c:v>
                </c:pt>
                <c:pt idx="815">
                  <c:v>814</c:v>
                </c:pt>
                <c:pt idx="816">
                  <c:v>815</c:v>
                </c:pt>
                <c:pt idx="817">
                  <c:v>809</c:v>
                </c:pt>
                <c:pt idx="818">
                  <c:v>812</c:v>
                </c:pt>
                <c:pt idx="819">
                  <c:v>814</c:v>
                </c:pt>
                <c:pt idx="820">
                  <c:v>807</c:v>
                </c:pt>
                <c:pt idx="821">
                  <c:v>814</c:v>
                </c:pt>
                <c:pt idx="822">
                  <c:v>814</c:v>
                </c:pt>
                <c:pt idx="823">
                  <c:v>808</c:v>
                </c:pt>
                <c:pt idx="824">
                  <c:v>814</c:v>
                </c:pt>
                <c:pt idx="825">
                  <c:v>815</c:v>
                </c:pt>
                <c:pt idx="826">
                  <c:v>815</c:v>
                </c:pt>
                <c:pt idx="827">
                  <c:v>811</c:v>
                </c:pt>
                <c:pt idx="828">
                  <c:v>813</c:v>
                </c:pt>
                <c:pt idx="829">
                  <c:v>810</c:v>
                </c:pt>
                <c:pt idx="830">
                  <c:v>812</c:v>
                </c:pt>
                <c:pt idx="831">
                  <c:v>816</c:v>
                </c:pt>
                <c:pt idx="832">
                  <c:v>811</c:v>
                </c:pt>
                <c:pt idx="833">
                  <c:v>809</c:v>
                </c:pt>
                <c:pt idx="834">
                  <c:v>815</c:v>
                </c:pt>
                <c:pt idx="835">
                  <c:v>811</c:v>
                </c:pt>
                <c:pt idx="836">
                  <c:v>809</c:v>
                </c:pt>
                <c:pt idx="837">
                  <c:v>805</c:v>
                </c:pt>
                <c:pt idx="838">
                  <c:v>820</c:v>
                </c:pt>
                <c:pt idx="839">
                  <c:v>815</c:v>
                </c:pt>
                <c:pt idx="840">
                  <c:v>812</c:v>
                </c:pt>
                <c:pt idx="841">
                  <c:v>811</c:v>
                </c:pt>
                <c:pt idx="842">
                  <c:v>816</c:v>
                </c:pt>
                <c:pt idx="843">
                  <c:v>809</c:v>
                </c:pt>
                <c:pt idx="844">
                  <c:v>817</c:v>
                </c:pt>
                <c:pt idx="845">
                  <c:v>811</c:v>
                </c:pt>
                <c:pt idx="846">
                  <c:v>810</c:v>
                </c:pt>
                <c:pt idx="847">
                  <c:v>815</c:v>
                </c:pt>
                <c:pt idx="848">
                  <c:v>817</c:v>
                </c:pt>
                <c:pt idx="849">
                  <c:v>813</c:v>
                </c:pt>
                <c:pt idx="850">
                  <c:v>814</c:v>
                </c:pt>
                <c:pt idx="851">
                  <c:v>821</c:v>
                </c:pt>
                <c:pt idx="852">
                  <c:v>813</c:v>
                </c:pt>
                <c:pt idx="853">
                  <c:v>819</c:v>
                </c:pt>
                <c:pt idx="854">
                  <c:v>809</c:v>
                </c:pt>
                <c:pt idx="855">
                  <c:v>816</c:v>
                </c:pt>
                <c:pt idx="856">
                  <c:v>812</c:v>
                </c:pt>
                <c:pt idx="857">
                  <c:v>814</c:v>
                </c:pt>
                <c:pt idx="858">
                  <c:v>815</c:v>
                </c:pt>
                <c:pt idx="859">
                  <c:v>812</c:v>
                </c:pt>
                <c:pt idx="860">
                  <c:v>817</c:v>
                </c:pt>
                <c:pt idx="861">
                  <c:v>816</c:v>
                </c:pt>
                <c:pt idx="862">
                  <c:v>809</c:v>
                </c:pt>
                <c:pt idx="863">
                  <c:v>814</c:v>
                </c:pt>
                <c:pt idx="864">
                  <c:v>810</c:v>
                </c:pt>
                <c:pt idx="865">
                  <c:v>817</c:v>
                </c:pt>
                <c:pt idx="866">
                  <c:v>812</c:v>
                </c:pt>
                <c:pt idx="867">
                  <c:v>811</c:v>
                </c:pt>
                <c:pt idx="868">
                  <c:v>815</c:v>
                </c:pt>
                <c:pt idx="869">
                  <c:v>812</c:v>
                </c:pt>
                <c:pt idx="870">
                  <c:v>819</c:v>
                </c:pt>
                <c:pt idx="871">
                  <c:v>811</c:v>
                </c:pt>
                <c:pt idx="872">
                  <c:v>818</c:v>
                </c:pt>
                <c:pt idx="873">
                  <c:v>807</c:v>
                </c:pt>
                <c:pt idx="874">
                  <c:v>813</c:v>
                </c:pt>
                <c:pt idx="875">
                  <c:v>813</c:v>
                </c:pt>
                <c:pt idx="876">
                  <c:v>810</c:v>
                </c:pt>
                <c:pt idx="877">
                  <c:v>818</c:v>
                </c:pt>
                <c:pt idx="878">
                  <c:v>805</c:v>
                </c:pt>
                <c:pt idx="879">
                  <c:v>812</c:v>
                </c:pt>
                <c:pt idx="880">
                  <c:v>808</c:v>
                </c:pt>
                <c:pt idx="881">
                  <c:v>808</c:v>
                </c:pt>
                <c:pt idx="882">
                  <c:v>811</c:v>
                </c:pt>
                <c:pt idx="883">
                  <c:v>810</c:v>
                </c:pt>
                <c:pt idx="884">
                  <c:v>810</c:v>
                </c:pt>
                <c:pt idx="885">
                  <c:v>815</c:v>
                </c:pt>
                <c:pt idx="886">
                  <c:v>811</c:v>
                </c:pt>
                <c:pt idx="887">
                  <c:v>811</c:v>
                </c:pt>
                <c:pt idx="888">
                  <c:v>814</c:v>
                </c:pt>
                <c:pt idx="889">
                  <c:v>811</c:v>
                </c:pt>
                <c:pt idx="890">
                  <c:v>809</c:v>
                </c:pt>
                <c:pt idx="891">
                  <c:v>804</c:v>
                </c:pt>
                <c:pt idx="892">
                  <c:v>815</c:v>
                </c:pt>
                <c:pt idx="893">
                  <c:v>811</c:v>
                </c:pt>
                <c:pt idx="894">
                  <c:v>811</c:v>
                </c:pt>
                <c:pt idx="895">
                  <c:v>812</c:v>
                </c:pt>
                <c:pt idx="896">
                  <c:v>807</c:v>
                </c:pt>
                <c:pt idx="897">
                  <c:v>821</c:v>
                </c:pt>
                <c:pt idx="898">
                  <c:v>811</c:v>
                </c:pt>
                <c:pt idx="899">
                  <c:v>809</c:v>
                </c:pt>
                <c:pt idx="900">
                  <c:v>812</c:v>
                </c:pt>
                <c:pt idx="901">
                  <c:v>813</c:v>
                </c:pt>
                <c:pt idx="902">
                  <c:v>808</c:v>
                </c:pt>
                <c:pt idx="903">
                  <c:v>816</c:v>
                </c:pt>
                <c:pt idx="904">
                  <c:v>809</c:v>
                </c:pt>
                <c:pt idx="905">
                  <c:v>812</c:v>
                </c:pt>
                <c:pt idx="906">
                  <c:v>807</c:v>
                </c:pt>
                <c:pt idx="907">
                  <c:v>812</c:v>
                </c:pt>
                <c:pt idx="908">
                  <c:v>810</c:v>
                </c:pt>
                <c:pt idx="909">
                  <c:v>815</c:v>
                </c:pt>
                <c:pt idx="910">
                  <c:v>809</c:v>
                </c:pt>
                <c:pt idx="911">
                  <c:v>812</c:v>
                </c:pt>
                <c:pt idx="912">
                  <c:v>810</c:v>
                </c:pt>
                <c:pt idx="913">
                  <c:v>816</c:v>
                </c:pt>
                <c:pt idx="914">
                  <c:v>815</c:v>
                </c:pt>
                <c:pt idx="915">
                  <c:v>818</c:v>
                </c:pt>
                <c:pt idx="916">
                  <c:v>808</c:v>
                </c:pt>
                <c:pt idx="917">
                  <c:v>813</c:v>
                </c:pt>
                <c:pt idx="918">
                  <c:v>813</c:v>
                </c:pt>
                <c:pt idx="919">
                  <c:v>808</c:v>
                </c:pt>
                <c:pt idx="920">
                  <c:v>811</c:v>
                </c:pt>
                <c:pt idx="921">
                  <c:v>808</c:v>
                </c:pt>
                <c:pt idx="922">
                  <c:v>816</c:v>
                </c:pt>
                <c:pt idx="923">
                  <c:v>816</c:v>
                </c:pt>
                <c:pt idx="924">
                  <c:v>812</c:v>
                </c:pt>
                <c:pt idx="925">
                  <c:v>814</c:v>
                </c:pt>
                <c:pt idx="926">
                  <c:v>810</c:v>
                </c:pt>
                <c:pt idx="927">
                  <c:v>809</c:v>
                </c:pt>
                <c:pt idx="928">
                  <c:v>816</c:v>
                </c:pt>
                <c:pt idx="929">
                  <c:v>814</c:v>
                </c:pt>
                <c:pt idx="930">
                  <c:v>816</c:v>
                </c:pt>
                <c:pt idx="931">
                  <c:v>813</c:v>
                </c:pt>
                <c:pt idx="932">
                  <c:v>812</c:v>
                </c:pt>
                <c:pt idx="933">
                  <c:v>813</c:v>
                </c:pt>
                <c:pt idx="934">
                  <c:v>812</c:v>
                </c:pt>
                <c:pt idx="935">
                  <c:v>812</c:v>
                </c:pt>
                <c:pt idx="936">
                  <c:v>812</c:v>
                </c:pt>
                <c:pt idx="937">
                  <c:v>813</c:v>
                </c:pt>
                <c:pt idx="938">
                  <c:v>811</c:v>
                </c:pt>
                <c:pt idx="939">
                  <c:v>817</c:v>
                </c:pt>
                <c:pt idx="940">
                  <c:v>811</c:v>
                </c:pt>
                <c:pt idx="941">
                  <c:v>804</c:v>
                </c:pt>
                <c:pt idx="942">
                  <c:v>810</c:v>
                </c:pt>
                <c:pt idx="943">
                  <c:v>813</c:v>
                </c:pt>
                <c:pt idx="944">
                  <c:v>815</c:v>
                </c:pt>
                <c:pt idx="945">
                  <c:v>815</c:v>
                </c:pt>
                <c:pt idx="946">
                  <c:v>808</c:v>
                </c:pt>
                <c:pt idx="947">
                  <c:v>813</c:v>
                </c:pt>
                <c:pt idx="948">
                  <c:v>819</c:v>
                </c:pt>
                <c:pt idx="949">
                  <c:v>808</c:v>
                </c:pt>
                <c:pt idx="950">
                  <c:v>809</c:v>
                </c:pt>
                <c:pt idx="951">
                  <c:v>812</c:v>
                </c:pt>
                <c:pt idx="952">
                  <c:v>807</c:v>
                </c:pt>
                <c:pt idx="953">
                  <c:v>816</c:v>
                </c:pt>
                <c:pt idx="954">
                  <c:v>812</c:v>
                </c:pt>
                <c:pt idx="955">
                  <c:v>809</c:v>
                </c:pt>
                <c:pt idx="956">
                  <c:v>813</c:v>
                </c:pt>
                <c:pt idx="957">
                  <c:v>811</c:v>
                </c:pt>
                <c:pt idx="958">
                  <c:v>810</c:v>
                </c:pt>
                <c:pt idx="959">
                  <c:v>813</c:v>
                </c:pt>
                <c:pt idx="960">
                  <c:v>811</c:v>
                </c:pt>
                <c:pt idx="961">
                  <c:v>814</c:v>
                </c:pt>
                <c:pt idx="962">
                  <c:v>812</c:v>
                </c:pt>
                <c:pt idx="963">
                  <c:v>811</c:v>
                </c:pt>
                <c:pt idx="964">
                  <c:v>815</c:v>
                </c:pt>
                <c:pt idx="965">
                  <c:v>810</c:v>
                </c:pt>
                <c:pt idx="966">
                  <c:v>815</c:v>
                </c:pt>
                <c:pt idx="967">
                  <c:v>812</c:v>
                </c:pt>
                <c:pt idx="968">
                  <c:v>813</c:v>
                </c:pt>
                <c:pt idx="969">
                  <c:v>818</c:v>
                </c:pt>
                <c:pt idx="970">
                  <c:v>816</c:v>
                </c:pt>
                <c:pt idx="971">
                  <c:v>808</c:v>
                </c:pt>
                <c:pt idx="972">
                  <c:v>817</c:v>
                </c:pt>
                <c:pt idx="973">
                  <c:v>817</c:v>
                </c:pt>
                <c:pt idx="974">
                  <c:v>812</c:v>
                </c:pt>
                <c:pt idx="975">
                  <c:v>818</c:v>
                </c:pt>
                <c:pt idx="976">
                  <c:v>816</c:v>
                </c:pt>
                <c:pt idx="977">
                  <c:v>815</c:v>
                </c:pt>
                <c:pt idx="978">
                  <c:v>819</c:v>
                </c:pt>
                <c:pt idx="979">
                  <c:v>815</c:v>
                </c:pt>
                <c:pt idx="980">
                  <c:v>816</c:v>
                </c:pt>
                <c:pt idx="981">
                  <c:v>825</c:v>
                </c:pt>
                <c:pt idx="982">
                  <c:v>821</c:v>
                </c:pt>
                <c:pt idx="983">
                  <c:v>821</c:v>
                </c:pt>
                <c:pt idx="984">
                  <c:v>816</c:v>
                </c:pt>
                <c:pt idx="985">
                  <c:v>818</c:v>
                </c:pt>
                <c:pt idx="986">
                  <c:v>816</c:v>
                </c:pt>
                <c:pt idx="987">
                  <c:v>829</c:v>
                </c:pt>
                <c:pt idx="988">
                  <c:v>821</c:v>
                </c:pt>
                <c:pt idx="989">
                  <c:v>824</c:v>
                </c:pt>
                <c:pt idx="990">
                  <c:v>827</c:v>
                </c:pt>
                <c:pt idx="991">
                  <c:v>831</c:v>
                </c:pt>
                <c:pt idx="992">
                  <c:v>842</c:v>
                </c:pt>
                <c:pt idx="993">
                  <c:v>829</c:v>
                </c:pt>
                <c:pt idx="994">
                  <c:v>841</c:v>
                </c:pt>
                <c:pt idx="995">
                  <c:v>837</c:v>
                </c:pt>
                <c:pt idx="996">
                  <c:v>847</c:v>
                </c:pt>
                <c:pt idx="997">
                  <c:v>839</c:v>
                </c:pt>
                <c:pt idx="998">
                  <c:v>852</c:v>
                </c:pt>
                <c:pt idx="999">
                  <c:v>847</c:v>
                </c:pt>
                <c:pt idx="1000">
                  <c:v>850</c:v>
                </c:pt>
                <c:pt idx="1001">
                  <c:v>866</c:v>
                </c:pt>
                <c:pt idx="1002">
                  <c:v>846</c:v>
                </c:pt>
                <c:pt idx="1003">
                  <c:v>839</c:v>
                </c:pt>
                <c:pt idx="1004">
                  <c:v>849</c:v>
                </c:pt>
                <c:pt idx="1005">
                  <c:v>848</c:v>
                </c:pt>
                <c:pt idx="1006">
                  <c:v>859</c:v>
                </c:pt>
                <c:pt idx="1007">
                  <c:v>855</c:v>
                </c:pt>
                <c:pt idx="1008">
                  <c:v>843</c:v>
                </c:pt>
                <c:pt idx="1009">
                  <c:v>847</c:v>
                </c:pt>
                <c:pt idx="1010">
                  <c:v>838</c:v>
                </c:pt>
                <c:pt idx="1011">
                  <c:v>846</c:v>
                </c:pt>
                <c:pt idx="1012">
                  <c:v>835</c:v>
                </c:pt>
                <c:pt idx="1013">
                  <c:v>832</c:v>
                </c:pt>
                <c:pt idx="1014">
                  <c:v>827</c:v>
                </c:pt>
                <c:pt idx="1015">
                  <c:v>828</c:v>
                </c:pt>
                <c:pt idx="1016">
                  <c:v>821</c:v>
                </c:pt>
                <c:pt idx="1017">
                  <c:v>827</c:v>
                </c:pt>
                <c:pt idx="1018">
                  <c:v>822</c:v>
                </c:pt>
                <c:pt idx="1019">
                  <c:v>833</c:v>
                </c:pt>
                <c:pt idx="1020">
                  <c:v>817</c:v>
                </c:pt>
                <c:pt idx="1021">
                  <c:v>823</c:v>
                </c:pt>
                <c:pt idx="1022">
                  <c:v>825</c:v>
                </c:pt>
                <c:pt idx="1023">
                  <c:v>826</c:v>
                </c:pt>
                <c:pt idx="1024">
                  <c:v>827</c:v>
                </c:pt>
                <c:pt idx="1025">
                  <c:v>821</c:v>
                </c:pt>
                <c:pt idx="1026">
                  <c:v>811</c:v>
                </c:pt>
                <c:pt idx="1027">
                  <c:v>816</c:v>
                </c:pt>
                <c:pt idx="1028">
                  <c:v>818</c:v>
                </c:pt>
                <c:pt idx="1029">
                  <c:v>819</c:v>
                </c:pt>
                <c:pt idx="1030">
                  <c:v>811</c:v>
                </c:pt>
                <c:pt idx="1031">
                  <c:v>814</c:v>
                </c:pt>
                <c:pt idx="1032">
                  <c:v>816</c:v>
                </c:pt>
                <c:pt idx="1033">
                  <c:v>820</c:v>
                </c:pt>
                <c:pt idx="1034">
                  <c:v>808</c:v>
                </c:pt>
                <c:pt idx="1035">
                  <c:v>814</c:v>
                </c:pt>
                <c:pt idx="1036">
                  <c:v>818</c:v>
                </c:pt>
                <c:pt idx="1037">
                  <c:v>817</c:v>
                </c:pt>
                <c:pt idx="1038">
                  <c:v>814</c:v>
                </c:pt>
                <c:pt idx="1039">
                  <c:v>813</c:v>
                </c:pt>
                <c:pt idx="1040">
                  <c:v>812</c:v>
                </c:pt>
                <c:pt idx="1041">
                  <c:v>813</c:v>
                </c:pt>
                <c:pt idx="1042">
                  <c:v>810</c:v>
                </c:pt>
                <c:pt idx="1043">
                  <c:v>819</c:v>
                </c:pt>
                <c:pt idx="1044">
                  <c:v>813</c:v>
                </c:pt>
                <c:pt idx="1045">
                  <c:v>822</c:v>
                </c:pt>
                <c:pt idx="1046">
                  <c:v>812</c:v>
                </c:pt>
                <c:pt idx="1047">
                  <c:v>813</c:v>
                </c:pt>
                <c:pt idx="1048">
                  <c:v>818</c:v>
                </c:pt>
                <c:pt idx="1049">
                  <c:v>813</c:v>
                </c:pt>
                <c:pt idx="1050">
                  <c:v>810</c:v>
                </c:pt>
                <c:pt idx="1051">
                  <c:v>815</c:v>
                </c:pt>
                <c:pt idx="1052">
                  <c:v>813</c:v>
                </c:pt>
                <c:pt idx="1053">
                  <c:v>824</c:v>
                </c:pt>
                <c:pt idx="1054">
                  <c:v>811</c:v>
                </c:pt>
                <c:pt idx="1055">
                  <c:v>809</c:v>
                </c:pt>
                <c:pt idx="1056">
                  <c:v>808</c:v>
                </c:pt>
                <c:pt idx="1057">
                  <c:v>811</c:v>
                </c:pt>
                <c:pt idx="1058">
                  <c:v>808</c:v>
                </c:pt>
                <c:pt idx="1059">
                  <c:v>812</c:v>
                </c:pt>
                <c:pt idx="1060">
                  <c:v>812</c:v>
                </c:pt>
                <c:pt idx="1061">
                  <c:v>814</c:v>
                </c:pt>
                <c:pt idx="1062">
                  <c:v>821</c:v>
                </c:pt>
                <c:pt idx="1063">
                  <c:v>814</c:v>
                </c:pt>
                <c:pt idx="1064">
                  <c:v>814</c:v>
                </c:pt>
                <c:pt idx="1065">
                  <c:v>815</c:v>
                </c:pt>
                <c:pt idx="1066">
                  <c:v>812</c:v>
                </c:pt>
                <c:pt idx="1067">
                  <c:v>815</c:v>
                </c:pt>
                <c:pt idx="1068">
                  <c:v>814</c:v>
                </c:pt>
                <c:pt idx="1069">
                  <c:v>812</c:v>
                </c:pt>
                <c:pt idx="1070">
                  <c:v>811</c:v>
                </c:pt>
                <c:pt idx="1071">
                  <c:v>817</c:v>
                </c:pt>
                <c:pt idx="1072">
                  <c:v>816</c:v>
                </c:pt>
                <c:pt idx="1073">
                  <c:v>811</c:v>
                </c:pt>
                <c:pt idx="1074">
                  <c:v>811</c:v>
                </c:pt>
                <c:pt idx="1075">
                  <c:v>811</c:v>
                </c:pt>
                <c:pt idx="1076">
                  <c:v>810</c:v>
                </c:pt>
                <c:pt idx="1077">
                  <c:v>814</c:v>
                </c:pt>
                <c:pt idx="1078">
                  <c:v>814</c:v>
                </c:pt>
                <c:pt idx="1079">
                  <c:v>813</c:v>
                </c:pt>
                <c:pt idx="1080">
                  <c:v>813</c:v>
                </c:pt>
                <c:pt idx="1081">
                  <c:v>810</c:v>
                </c:pt>
                <c:pt idx="1082">
                  <c:v>814</c:v>
                </c:pt>
                <c:pt idx="1083">
                  <c:v>819</c:v>
                </c:pt>
                <c:pt idx="1084">
                  <c:v>814</c:v>
                </c:pt>
                <c:pt idx="1085">
                  <c:v>822</c:v>
                </c:pt>
                <c:pt idx="1086">
                  <c:v>818</c:v>
                </c:pt>
                <c:pt idx="1087">
                  <c:v>821</c:v>
                </c:pt>
                <c:pt idx="1088">
                  <c:v>811</c:v>
                </c:pt>
                <c:pt idx="1089">
                  <c:v>821</c:v>
                </c:pt>
                <c:pt idx="1090">
                  <c:v>815</c:v>
                </c:pt>
                <c:pt idx="1091">
                  <c:v>815</c:v>
                </c:pt>
                <c:pt idx="1092">
                  <c:v>821</c:v>
                </c:pt>
                <c:pt idx="1093">
                  <c:v>814</c:v>
                </c:pt>
                <c:pt idx="1094">
                  <c:v>822</c:v>
                </c:pt>
                <c:pt idx="1095">
                  <c:v>806</c:v>
                </c:pt>
                <c:pt idx="1096">
                  <c:v>816</c:v>
                </c:pt>
                <c:pt idx="1097">
                  <c:v>815</c:v>
                </c:pt>
                <c:pt idx="1098">
                  <c:v>819</c:v>
                </c:pt>
                <c:pt idx="1099">
                  <c:v>816</c:v>
                </c:pt>
                <c:pt idx="1100">
                  <c:v>819</c:v>
                </c:pt>
                <c:pt idx="1101">
                  <c:v>823</c:v>
                </c:pt>
                <c:pt idx="1102">
                  <c:v>809</c:v>
                </c:pt>
                <c:pt idx="1103">
                  <c:v>817</c:v>
                </c:pt>
                <c:pt idx="1104">
                  <c:v>819</c:v>
                </c:pt>
                <c:pt idx="1105">
                  <c:v>811</c:v>
                </c:pt>
                <c:pt idx="1106">
                  <c:v>821</c:v>
                </c:pt>
                <c:pt idx="1107">
                  <c:v>814</c:v>
                </c:pt>
                <c:pt idx="1108">
                  <c:v>807</c:v>
                </c:pt>
                <c:pt idx="1109">
                  <c:v>819</c:v>
                </c:pt>
                <c:pt idx="1110">
                  <c:v>821</c:v>
                </c:pt>
                <c:pt idx="1111">
                  <c:v>823</c:v>
                </c:pt>
                <c:pt idx="1112">
                  <c:v>826</c:v>
                </c:pt>
                <c:pt idx="1113">
                  <c:v>818</c:v>
                </c:pt>
                <c:pt idx="1114">
                  <c:v>812</c:v>
                </c:pt>
                <c:pt idx="1115">
                  <c:v>817</c:v>
                </c:pt>
                <c:pt idx="1116">
                  <c:v>815</c:v>
                </c:pt>
                <c:pt idx="1117">
                  <c:v>817</c:v>
                </c:pt>
                <c:pt idx="1118">
                  <c:v>818</c:v>
                </c:pt>
                <c:pt idx="1119">
                  <c:v>829</c:v>
                </c:pt>
                <c:pt idx="1120">
                  <c:v>822</c:v>
                </c:pt>
                <c:pt idx="1121">
                  <c:v>822</c:v>
                </c:pt>
                <c:pt idx="1122">
                  <c:v>820</c:v>
                </c:pt>
                <c:pt idx="1123">
                  <c:v>824</c:v>
                </c:pt>
                <c:pt idx="1124">
                  <c:v>826</c:v>
                </c:pt>
                <c:pt idx="1125">
                  <c:v>827</c:v>
                </c:pt>
                <c:pt idx="1126">
                  <c:v>824</c:v>
                </c:pt>
                <c:pt idx="1127">
                  <c:v>828</c:v>
                </c:pt>
                <c:pt idx="1128">
                  <c:v>839</c:v>
                </c:pt>
                <c:pt idx="1129">
                  <c:v>836</c:v>
                </c:pt>
                <c:pt idx="1130">
                  <c:v>840</c:v>
                </c:pt>
                <c:pt idx="1131">
                  <c:v>826</c:v>
                </c:pt>
                <c:pt idx="1132">
                  <c:v>844</c:v>
                </c:pt>
                <c:pt idx="1133">
                  <c:v>840</c:v>
                </c:pt>
                <c:pt idx="1134">
                  <c:v>840</c:v>
                </c:pt>
                <c:pt idx="1135">
                  <c:v>854</c:v>
                </c:pt>
                <c:pt idx="1136">
                  <c:v>853</c:v>
                </c:pt>
                <c:pt idx="1137">
                  <c:v>844</c:v>
                </c:pt>
                <c:pt idx="1138">
                  <c:v>866</c:v>
                </c:pt>
                <c:pt idx="1139">
                  <c:v>863</c:v>
                </c:pt>
                <c:pt idx="1140">
                  <c:v>876</c:v>
                </c:pt>
                <c:pt idx="1141">
                  <c:v>894</c:v>
                </c:pt>
                <c:pt idx="1142">
                  <c:v>890</c:v>
                </c:pt>
                <c:pt idx="1143">
                  <c:v>889</c:v>
                </c:pt>
                <c:pt idx="1144">
                  <c:v>895</c:v>
                </c:pt>
                <c:pt idx="1145">
                  <c:v>923</c:v>
                </c:pt>
                <c:pt idx="1146">
                  <c:v>914</c:v>
                </c:pt>
                <c:pt idx="1147">
                  <c:v>938</c:v>
                </c:pt>
                <c:pt idx="1148">
                  <c:v>956</c:v>
                </c:pt>
                <c:pt idx="1149">
                  <c:v>938</c:v>
                </c:pt>
                <c:pt idx="1150">
                  <c:v>991</c:v>
                </c:pt>
                <c:pt idx="1151">
                  <c:v>1029</c:v>
                </c:pt>
                <c:pt idx="1152">
                  <c:v>1045</c:v>
                </c:pt>
                <c:pt idx="1153">
                  <c:v>1027</c:v>
                </c:pt>
                <c:pt idx="1154">
                  <c:v>1095</c:v>
                </c:pt>
                <c:pt idx="1155">
                  <c:v>1103</c:v>
                </c:pt>
                <c:pt idx="1156">
                  <c:v>1131</c:v>
                </c:pt>
                <c:pt idx="1157">
                  <c:v>1139</c:v>
                </c:pt>
                <c:pt idx="1158">
                  <c:v>1154</c:v>
                </c:pt>
                <c:pt idx="1159">
                  <c:v>1152</c:v>
                </c:pt>
                <c:pt idx="1160">
                  <c:v>1192</c:v>
                </c:pt>
                <c:pt idx="1161">
                  <c:v>1220</c:v>
                </c:pt>
                <c:pt idx="1162">
                  <c:v>1181</c:v>
                </c:pt>
                <c:pt idx="1163">
                  <c:v>1225</c:v>
                </c:pt>
                <c:pt idx="1164">
                  <c:v>1187</c:v>
                </c:pt>
                <c:pt idx="1165">
                  <c:v>1143</c:v>
                </c:pt>
                <c:pt idx="1166">
                  <c:v>1117</c:v>
                </c:pt>
                <c:pt idx="1167">
                  <c:v>1162</c:v>
                </c:pt>
                <c:pt idx="1168">
                  <c:v>1122</c:v>
                </c:pt>
                <c:pt idx="1169">
                  <c:v>1088</c:v>
                </c:pt>
                <c:pt idx="1170">
                  <c:v>1079</c:v>
                </c:pt>
                <c:pt idx="1171">
                  <c:v>1052</c:v>
                </c:pt>
                <c:pt idx="1172">
                  <c:v>1040</c:v>
                </c:pt>
                <c:pt idx="1173">
                  <c:v>1026</c:v>
                </c:pt>
                <c:pt idx="1174">
                  <c:v>1006</c:v>
                </c:pt>
                <c:pt idx="1175">
                  <c:v>987</c:v>
                </c:pt>
                <c:pt idx="1176">
                  <c:v>971</c:v>
                </c:pt>
                <c:pt idx="1177">
                  <c:v>953</c:v>
                </c:pt>
                <c:pt idx="1178">
                  <c:v>935</c:v>
                </c:pt>
                <c:pt idx="1179">
                  <c:v>930</c:v>
                </c:pt>
                <c:pt idx="1180">
                  <c:v>931</c:v>
                </c:pt>
                <c:pt idx="1181">
                  <c:v>884</c:v>
                </c:pt>
                <c:pt idx="1182">
                  <c:v>908</c:v>
                </c:pt>
                <c:pt idx="1183">
                  <c:v>885</c:v>
                </c:pt>
                <c:pt idx="1184">
                  <c:v>885</c:v>
                </c:pt>
                <c:pt idx="1185">
                  <c:v>865</c:v>
                </c:pt>
                <c:pt idx="1186">
                  <c:v>875</c:v>
                </c:pt>
                <c:pt idx="1187">
                  <c:v>866</c:v>
                </c:pt>
                <c:pt idx="1188">
                  <c:v>855</c:v>
                </c:pt>
                <c:pt idx="1189">
                  <c:v>844</c:v>
                </c:pt>
                <c:pt idx="1190">
                  <c:v>849</c:v>
                </c:pt>
                <c:pt idx="1191">
                  <c:v>852</c:v>
                </c:pt>
                <c:pt idx="1192">
                  <c:v>832</c:v>
                </c:pt>
                <c:pt idx="1193">
                  <c:v>842</c:v>
                </c:pt>
                <c:pt idx="1194">
                  <c:v>855</c:v>
                </c:pt>
                <c:pt idx="1195">
                  <c:v>863</c:v>
                </c:pt>
                <c:pt idx="1196">
                  <c:v>847</c:v>
                </c:pt>
                <c:pt idx="1197">
                  <c:v>846</c:v>
                </c:pt>
                <c:pt idx="1198">
                  <c:v>836</c:v>
                </c:pt>
                <c:pt idx="1199">
                  <c:v>837</c:v>
                </c:pt>
                <c:pt idx="1200">
                  <c:v>835</c:v>
                </c:pt>
                <c:pt idx="1201">
                  <c:v>843</c:v>
                </c:pt>
                <c:pt idx="1202">
                  <c:v>848</c:v>
                </c:pt>
                <c:pt idx="1203">
                  <c:v>851</c:v>
                </c:pt>
                <c:pt idx="1204">
                  <c:v>841</c:v>
                </c:pt>
                <c:pt idx="1205">
                  <c:v>851</c:v>
                </c:pt>
                <c:pt idx="1206">
                  <c:v>854</c:v>
                </c:pt>
                <c:pt idx="1207">
                  <c:v>856</c:v>
                </c:pt>
                <c:pt idx="1208">
                  <c:v>832</c:v>
                </c:pt>
                <c:pt idx="1209">
                  <c:v>851</c:v>
                </c:pt>
                <c:pt idx="1210">
                  <c:v>848</c:v>
                </c:pt>
                <c:pt idx="1211">
                  <c:v>852</c:v>
                </c:pt>
                <c:pt idx="1212">
                  <c:v>868</c:v>
                </c:pt>
                <c:pt idx="1213">
                  <c:v>859</c:v>
                </c:pt>
                <c:pt idx="1214">
                  <c:v>860</c:v>
                </c:pt>
                <c:pt idx="1215">
                  <c:v>851</c:v>
                </c:pt>
                <c:pt idx="1216">
                  <c:v>859</c:v>
                </c:pt>
                <c:pt idx="1217">
                  <c:v>859</c:v>
                </c:pt>
                <c:pt idx="1218">
                  <c:v>860</c:v>
                </c:pt>
                <c:pt idx="1219">
                  <c:v>866</c:v>
                </c:pt>
                <c:pt idx="1220">
                  <c:v>856</c:v>
                </c:pt>
                <c:pt idx="1221">
                  <c:v>862</c:v>
                </c:pt>
                <c:pt idx="1222">
                  <c:v>855</c:v>
                </c:pt>
                <c:pt idx="1223">
                  <c:v>859</c:v>
                </c:pt>
                <c:pt idx="1224">
                  <c:v>866</c:v>
                </c:pt>
                <c:pt idx="1225">
                  <c:v>872</c:v>
                </c:pt>
                <c:pt idx="1226">
                  <c:v>865</c:v>
                </c:pt>
                <c:pt idx="1227">
                  <c:v>870</c:v>
                </c:pt>
                <c:pt idx="1228">
                  <c:v>872</c:v>
                </c:pt>
                <c:pt idx="1229">
                  <c:v>874</c:v>
                </c:pt>
                <c:pt idx="1230">
                  <c:v>874</c:v>
                </c:pt>
                <c:pt idx="1231">
                  <c:v>894</c:v>
                </c:pt>
                <c:pt idx="1232">
                  <c:v>886</c:v>
                </c:pt>
                <c:pt idx="1233">
                  <c:v>875</c:v>
                </c:pt>
                <c:pt idx="1234">
                  <c:v>908</c:v>
                </c:pt>
                <c:pt idx="1235">
                  <c:v>905</c:v>
                </c:pt>
                <c:pt idx="1236">
                  <c:v>916</c:v>
                </c:pt>
                <c:pt idx="1237">
                  <c:v>897</c:v>
                </c:pt>
                <c:pt idx="1238">
                  <c:v>922</c:v>
                </c:pt>
                <c:pt idx="1239">
                  <c:v>934</c:v>
                </c:pt>
                <c:pt idx="1240">
                  <c:v>957</c:v>
                </c:pt>
                <c:pt idx="1241">
                  <c:v>964</c:v>
                </c:pt>
                <c:pt idx="1242">
                  <c:v>984</c:v>
                </c:pt>
                <c:pt idx="1243">
                  <c:v>1004</c:v>
                </c:pt>
                <c:pt idx="1244">
                  <c:v>1037</c:v>
                </c:pt>
                <c:pt idx="1245">
                  <c:v>1042</c:v>
                </c:pt>
                <c:pt idx="1246">
                  <c:v>1103</c:v>
                </c:pt>
                <c:pt idx="1247">
                  <c:v>1120</c:v>
                </c:pt>
                <c:pt idx="1248">
                  <c:v>1126</c:v>
                </c:pt>
                <c:pt idx="1249">
                  <c:v>1149</c:v>
                </c:pt>
                <c:pt idx="1250">
                  <c:v>1165</c:v>
                </c:pt>
                <c:pt idx="1251">
                  <c:v>1213</c:v>
                </c:pt>
                <c:pt idx="1252">
                  <c:v>1252</c:v>
                </c:pt>
                <c:pt idx="1253">
                  <c:v>1253</c:v>
                </c:pt>
                <c:pt idx="1254">
                  <c:v>1273</c:v>
                </c:pt>
                <c:pt idx="1255">
                  <c:v>1236</c:v>
                </c:pt>
                <c:pt idx="1256">
                  <c:v>1286</c:v>
                </c:pt>
                <c:pt idx="1257">
                  <c:v>1258</c:v>
                </c:pt>
                <c:pt idx="1258">
                  <c:v>1269</c:v>
                </c:pt>
                <c:pt idx="1259">
                  <c:v>1253</c:v>
                </c:pt>
                <c:pt idx="1260">
                  <c:v>1190</c:v>
                </c:pt>
                <c:pt idx="1261">
                  <c:v>1239</c:v>
                </c:pt>
                <c:pt idx="1262">
                  <c:v>1191</c:v>
                </c:pt>
                <c:pt idx="1263">
                  <c:v>1165</c:v>
                </c:pt>
                <c:pt idx="1264">
                  <c:v>1128</c:v>
                </c:pt>
                <c:pt idx="1265">
                  <c:v>1122</c:v>
                </c:pt>
                <c:pt idx="1266">
                  <c:v>1083</c:v>
                </c:pt>
                <c:pt idx="1267">
                  <c:v>1030</c:v>
                </c:pt>
                <c:pt idx="1268">
                  <c:v>1021</c:v>
                </c:pt>
                <c:pt idx="1269">
                  <c:v>1001</c:v>
                </c:pt>
                <c:pt idx="1270">
                  <c:v>981</c:v>
                </c:pt>
                <c:pt idx="1271">
                  <c:v>950</c:v>
                </c:pt>
                <c:pt idx="1272">
                  <c:v>949</c:v>
                </c:pt>
                <c:pt idx="1273">
                  <c:v>951</c:v>
                </c:pt>
                <c:pt idx="1274">
                  <c:v>931</c:v>
                </c:pt>
                <c:pt idx="1275">
                  <c:v>909</c:v>
                </c:pt>
                <c:pt idx="1276">
                  <c:v>909</c:v>
                </c:pt>
                <c:pt idx="1277">
                  <c:v>870</c:v>
                </c:pt>
                <c:pt idx="1278">
                  <c:v>875</c:v>
                </c:pt>
                <c:pt idx="1279">
                  <c:v>871</c:v>
                </c:pt>
                <c:pt idx="1280">
                  <c:v>864</c:v>
                </c:pt>
                <c:pt idx="1281">
                  <c:v>859</c:v>
                </c:pt>
                <c:pt idx="1282">
                  <c:v>863</c:v>
                </c:pt>
                <c:pt idx="1283">
                  <c:v>857</c:v>
                </c:pt>
                <c:pt idx="1284">
                  <c:v>853</c:v>
                </c:pt>
                <c:pt idx="1285">
                  <c:v>860</c:v>
                </c:pt>
                <c:pt idx="1286">
                  <c:v>847</c:v>
                </c:pt>
                <c:pt idx="1287">
                  <c:v>833</c:v>
                </c:pt>
                <c:pt idx="1288">
                  <c:v>851</c:v>
                </c:pt>
                <c:pt idx="1289">
                  <c:v>835</c:v>
                </c:pt>
                <c:pt idx="1290">
                  <c:v>841</c:v>
                </c:pt>
                <c:pt idx="1291">
                  <c:v>833</c:v>
                </c:pt>
                <c:pt idx="1292">
                  <c:v>827</c:v>
                </c:pt>
                <c:pt idx="1293">
                  <c:v>832</c:v>
                </c:pt>
                <c:pt idx="1294">
                  <c:v>824</c:v>
                </c:pt>
                <c:pt idx="1295">
                  <c:v>827</c:v>
                </c:pt>
                <c:pt idx="1296">
                  <c:v>828</c:v>
                </c:pt>
                <c:pt idx="1297">
                  <c:v>824</c:v>
                </c:pt>
                <c:pt idx="1298">
                  <c:v>826</c:v>
                </c:pt>
                <c:pt idx="1299">
                  <c:v>820</c:v>
                </c:pt>
                <c:pt idx="1300">
                  <c:v>828</c:v>
                </c:pt>
                <c:pt idx="1301">
                  <c:v>820</c:v>
                </c:pt>
                <c:pt idx="1302">
                  <c:v>814</c:v>
                </c:pt>
                <c:pt idx="1303">
                  <c:v>825</c:v>
                </c:pt>
                <c:pt idx="1304">
                  <c:v>814</c:v>
                </c:pt>
                <c:pt idx="1305">
                  <c:v>815</c:v>
                </c:pt>
                <c:pt idx="1306">
                  <c:v>816</c:v>
                </c:pt>
                <c:pt idx="1307">
                  <c:v>820</c:v>
                </c:pt>
                <c:pt idx="1308">
                  <c:v>819</c:v>
                </c:pt>
                <c:pt idx="1309">
                  <c:v>819</c:v>
                </c:pt>
                <c:pt idx="1310">
                  <c:v>809</c:v>
                </c:pt>
                <c:pt idx="1311">
                  <c:v>813</c:v>
                </c:pt>
                <c:pt idx="1312">
                  <c:v>810</c:v>
                </c:pt>
                <c:pt idx="1313">
                  <c:v>813</c:v>
                </c:pt>
                <c:pt idx="1314">
                  <c:v>809</c:v>
                </c:pt>
                <c:pt idx="1315">
                  <c:v>812</c:v>
                </c:pt>
                <c:pt idx="1316">
                  <c:v>810</c:v>
                </c:pt>
                <c:pt idx="1317">
                  <c:v>814</c:v>
                </c:pt>
                <c:pt idx="1318">
                  <c:v>816</c:v>
                </c:pt>
                <c:pt idx="1319">
                  <c:v>807</c:v>
                </c:pt>
                <c:pt idx="1320">
                  <c:v>810</c:v>
                </c:pt>
                <c:pt idx="1321">
                  <c:v>812</c:v>
                </c:pt>
                <c:pt idx="1322">
                  <c:v>816</c:v>
                </c:pt>
                <c:pt idx="1323">
                  <c:v>809</c:v>
                </c:pt>
                <c:pt idx="1324">
                  <c:v>823</c:v>
                </c:pt>
                <c:pt idx="1325">
                  <c:v>819</c:v>
                </c:pt>
                <c:pt idx="1326">
                  <c:v>815</c:v>
                </c:pt>
                <c:pt idx="1327">
                  <c:v>810</c:v>
                </c:pt>
                <c:pt idx="1328">
                  <c:v>810</c:v>
                </c:pt>
                <c:pt idx="1329">
                  <c:v>813</c:v>
                </c:pt>
                <c:pt idx="1330">
                  <c:v>809</c:v>
                </c:pt>
                <c:pt idx="1331">
                  <c:v>811</c:v>
                </c:pt>
                <c:pt idx="1332">
                  <c:v>808</c:v>
                </c:pt>
                <c:pt idx="1333">
                  <c:v>813</c:v>
                </c:pt>
                <c:pt idx="1334">
                  <c:v>809</c:v>
                </c:pt>
                <c:pt idx="1335">
                  <c:v>816</c:v>
                </c:pt>
                <c:pt idx="1336">
                  <c:v>814</c:v>
                </c:pt>
                <c:pt idx="1337">
                  <c:v>810</c:v>
                </c:pt>
                <c:pt idx="1338">
                  <c:v>813</c:v>
                </c:pt>
                <c:pt idx="1339">
                  <c:v>814</c:v>
                </c:pt>
                <c:pt idx="1340">
                  <c:v>810</c:v>
                </c:pt>
                <c:pt idx="1341">
                  <c:v>819</c:v>
                </c:pt>
                <c:pt idx="1342">
                  <c:v>807</c:v>
                </c:pt>
                <c:pt idx="1343">
                  <c:v>808</c:v>
                </c:pt>
                <c:pt idx="1344">
                  <c:v>808</c:v>
                </c:pt>
                <c:pt idx="1345">
                  <c:v>810</c:v>
                </c:pt>
                <c:pt idx="1346">
                  <c:v>810</c:v>
                </c:pt>
                <c:pt idx="1347">
                  <c:v>806</c:v>
                </c:pt>
                <c:pt idx="1348">
                  <c:v>811</c:v>
                </c:pt>
                <c:pt idx="1349">
                  <c:v>810</c:v>
                </c:pt>
                <c:pt idx="1350">
                  <c:v>809</c:v>
                </c:pt>
                <c:pt idx="1351">
                  <c:v>811</c:v>
                </c:pt>
                <c:pt idx="1352">
                  <c:v>811</c:v>
                </c:pt>
                <c:pt idx="1353">
                  <c:v>808</c:v>
                </c:pt>
                <c:pt idx="1354">
                  <c:v>811</c:v>
                </c:pt>
                <c:pt idx="1355">
                  <c:v>813</c:v>
                </c:pt>
                <c:pt idx="1356">
                  <c:v>811</c:v>
                </c:pt>
                <c:pt idx="1357">
                  <c:v>808</c:v>
                </c:pt>
                <c:pt idx="1358">
                  <c:v>810</c:v>
                </c:pt>
                <c:pt idx="1359">
                  <c:v>815</c:v>
                </c:pt>
                <c:pt idx="1360">
                  <c:v>814</c:v>
                </c:pt>
                <c:pt idx="1361">
                  <c:v>808</c:v>
                </c:pt>
                <c:pt idx="1362">
                  <c:v>806</c:v>
                </c:pt>
                <c:pt idx="1363">
                  <c:v>806</c:v>
                </c:pt>
                <c:pt idx="1364">
                  <c:v>805</c:v>
                </c:pt>
                <c:pt idx="1365">
                  <c:v>817</c:v>
                </c:pt>
                <c:pt idx="1366">
                  <c:v>807</c:v>
                </c:pt>
                <c:pt idx="1367">
                  <c:v>809</c:v>
                </c:pt>
                <c:pt idx="1368">
                  <c:v>810</c:v>
                </c:pt>
                <c:pt idx="1369">
                  <c:v>811</c:v>
                </c:pt>
                <c:pt idx="1370">
                  <c:v>807</c:v>
                </c:pt>
                <c:pt idx="1371">
                  <c:v>808</c:v>
                </c:pt>
                <c:pt idx="1372">
                  <c:v>804</c:v>
                </c:pt>
                <c:pt idx="1373">
                  <c:v>812</c:v>
                </c:pt>
                <c:pt idx="1374">
                  <c:v>813</c:v>
                </c:pt>
                <c:pt idx="1375">
                  <c:v>808</c:v>
                </c:pt>
                <c:pt idx="1376">
                  <c:v>810</c:v>
                </c:pt>
                <c:pt idx="1377">
                  <c:v>812</c:v>
                </c:pt>
                <c:pt idx="1378">
                  <c:v>806</c:v>
                </c:pt>
                <c:pt idx="1379">
                  <c:v>811</c:v>
                </c:pt>
                <c:pt idx="1380">
                  <c:v>806</c:v>
                </c:pt>
                <c:pt idx="1381">
                  <c:v>811</c:v>
                </c:pt>
                <c:pt idx="1382">
                  <c:v>808</c:v>
                </c:pt>
                <c:pt idx="1383">
                  <c:v>812</c:v>
                </c:pt>
                <c:pt idx="1384">
                  <c:v>806</c:v>
                </c:pt>
                <c:pt idx="1385">
                  <c:v>807</c:v>
                </c:pt>
                <c:pt idx="1386">
                  <c:v>807</c:v>
                </c:pt>
                <c:pt idx="1387">
                  <c:v>812</c:v>
                </c:pt>
                <c:pt idx="1388">
                  <c:v>811</c:v>
                </c:pt>
                <c:pt idx="1389">
                  <c:v>806</c:v>
                </c:pt>
                <c:pt idx="1390">
                  <c:v>808</c:v>
                </c:pt>
                <c:pt idx="1391">
                  <c:v>811</c:v>
                </c:pt>
                <c:pt idx="1392">
                  <c:v>805</c:v>
                </c:pt>
                <c:pt idx="1393">
                  <c:v>809</c:v>
                </c:pt>
                <c:pt idx="1394">
                  <c:v>806</c:v>
                </c:pt>
                <c:pt idx="1395">
                  <c:v>807</c:v>
                </c:pt>
                <c:pt idx="1396">
                  <c:v>806</c:v>
                </c:pt>
                <c:pt idx="1397">
                  <c:v>811</c:v>
                </c:pt>
                <c:pt idx="1398">
                  <c:v>809</c:v>
                </c:pt>
                <c:pt idx="1399">
                  <c:v>804</c:v>
                </c:pt>
                <c:pt idx="1400">
                  <c:v>807</c:v>
                </c:pt>
                <c:pt idx="1401">
                  <c:v>806</c:v>
                </c:pt>
                <c:pt idx="1402">
                  <c:v>809</c:v>
                </c:pt>
                <c:pt idx="1403">
                  <c:v>804</c:v>
                </c:pt>
                <c:pt idx="1404">
                  <c:v>809</c:v>
                </c:pt>
                <c:pt idx="1405">
                  <c:v>811</c:v>
                </c:pt>
                <c:pt idx="1406">
                  <c:v>806</c:v>
                </c:pt>
                <c:pt idx="1407">
                  <c:v>804</c:v>
                </c:pt>
                <c:pt idx="1408">
                  <c:v>813</c:v>
                </c:pt>
                <c:pt idx="1409">
                  <c:v>808</c:v>
                </c:pt>
                <c:pt idx="1410">
                  <c:v>803</c:v>
                </c:pt>
                <c:pt idx="1411">
                  <c:v>802</c:v>
                </c:pt>
                <c:pt idx="1412">
                  <c:v>809</c:v>
                </c:pt>
                <c:pt idx="1413">
                  <c:v>807</c:v>
                </c:pt>
                <c:pt idx="1414">
                  <c:v>806</c:v>
                </c:pt>
                <c:pt idx="1415">
                  <c:v>805</c:v>
                </c:pt>
                <c:pt idx="1416">
                  <c:v>807</c:v>
                </c:pt>
                <c:pt idx="1417">
                  <c:v>811</c:v>
                </c:pt>
                <c:pt idx="1418">
                  <c:v>806</c:v>
                </c:pt>
                <c:pt idx="1419">
                  <c:v>811</c:v>
                </c:pt>
                <c:pt idx="1420">
                  <c:v>807</c:v>
                </c:pt>
                <c:pt idx="1421">
                  <c:v>806</c:v>
                </c:pt>
                <c:pt idx="1422">
                  <c:v>809</c:v>
                </c:pt>
                <c:pt idx="1423">
                  <c:v>807</c:v>
                </c:pt>
                <c:pt idx="1424">
                  <c:v>810</c:v>
                </c:pt>
                <c:pt idx="1425">
                  <c:v>804</c:v>
                </c:pt>
                <c:pt idx="1426">
                  <c:v>806</c:v>
                </c:pt>
                <c:pt idx="1427">
                  <c:v>810</c:v>
                </c:pt>
                <c:pt idx="1428">
                  <c:v>807</c:v>
                </c:pt>
                <c:pt idx="1429">
                  <c:v>808</c:v>
                </c:pt>
                <c:pt idx="1430">
                  <c:v>808</c:v>
                </c:pt>
                <c:pt idx="1431">
                  <c:v>809</c:v>
                </c:pt>
                <c:pt idx="1432">
                  <c:v>806</c:v>
                </c:pt>
                <c:pt idx="1433">
                  <c:v>807</c:v>
                </c:pt>
                <c:pt idx="1434">
                  <c:v>806</c:v>
                </c:pt>
                <c:pt idx="1435">
                  <c:v>811</c:v>
                </c:pt>
                <c:pt idx="1436">
                  <c:v>810</c:v>
                </c:pt>
                <c:pt idx="1437">
                  <c:v>807</c:v>
                </c:pt>
                <c:pt idx="1438">
                  <c:v>805</c:v>
                </c:pt>
                <c:pt idx="1439">
                  <c:v>814</c:v>
                </c:pt>
                <c:pt idx="1440">
                  <c:v>805</c:v>
                </c:pt>
                <c:pt idx="1441">
                  <c:v>807</c:v>
                </c:pt>
                <c:pt idx="1442">
                  <c:v>808</c:v>
                </c:pt>
                <c:pt idx="1443">
                  <c:v>804</c:v>
                </c:pt>
                <c:pt idx="1444">
                  <c:v>812</c:v>
                </c:pt>
                <c:pt idx="1445">
                  <c:v>807</c:v>
                </c:pt>
                <c:pt idx="1446">
                  <c:v>807</c:v>
                </c:pt>
                <c:pt idx="1447">
                  <c:v>803</c:v>
                </c:pt>
                <c:pt idx="1448">
                  <c:v>807</c:v>
                </c:pt>
                <c:pt idx="1449">
                  <c:v>807</c:v>
                </c:pt>
                <c:pt idx="1450">
                  <c:v>812</c:v>
                </c:pt>
                <c:pt idx="1451">
                  <c:v>810</c:v>
                </c:pt>
                <c:pt idx="1452">
                  <c:v>814</c:v>
                </c:pt>
                <c:pt idx="1453">
                  <c:v>814</c:v>
                </c:pt>
                <c:pt idx="1454">
                  <c:v>816</c:v>
                </c:pt>
                <c:pt idx="1455">
                  <c:v>811</c:v>
                </c:pt>
                <c:pt idx="1456">
                  <c:v>814</c:v>
                </c:pt>
                <c:pt idx="1457">
                  <c:v>820</c:v>
                </c:pt>
                <c:pt idx="1458">
                  <c:v>818</c:v>
                </c:pt>
                <c:pt idx="1459">
                  <c:v>808</c:v>
                </c:pt>
                <c:pt idx="1460">
                  <c:v>814</c:v>
                </c:pt>
                <c:pt idx="1461">
                  <c:v>814</c:v>
                </c:pt>
                <c:pt idx="1462">
                  <c:v>823</c:v>
                </c:pt>
                <c:pt idx="1463">
                  <c:v>833</c:v>
                </c:pt>
                <c:pt idx="1464">
                  <c:v>840</c:v>
                </c:pt>
                <c:pt idx="1465">
                  <c:v>860</c:v>
                </c:pt>
                <c:pt idx="1466">
                  <c:v>864</c:v>
                </c:pt>
                <c:pt idx="1467">
                  <c:v>873</c:v>
                </c:pt>
                <c:pt idx="1468">
                  <c:v>863</c:v>
                </c:pt>
                <c:pt idx="1469">
                  <c:v>862</c:v>
                </c:pt>
                <c:pt idx="1470">
                  <c:v>855</c:v>
                </c:pt>
                <c:pt idx="1471">
                  <c:v>850</c:v>
                </c:pt>
                <c:pt idx="1472">
                  <c:v>855</c:v>
                </c:pt>
                <c:pt idx="1473">
                  <c:v>865</c:v>
                </c:pt>
                <c:pt idx="1474">
                  <c:v>856</c:v>
                </c:pt>
                <c:pt idx="1475">
                  <c:v>854</c:v>
                </c:pt>
                <c:pt idx="1476">
                  <c:v>845</c:v>
                </c:pt>
                <c:pt idx="1477">
                  <c:v>835</c:v>
                </c:pt>
                <c:pt idx="1478">
                  <c:v>816</c:v>
                </c:pt>
                <c:pt idx="1479">
                  <c:v>818</c:v>
                </c:pt>
                <c:pt idx="1480">
                  <c:v>810</c:v>
                </c:pt>
                <c:pt idx="1481">
                  <c:v>813</c:v>
                </c:pt>
                <c:pt idx="1482">
                  <c:v>810</c:v>
                </c:pt>
                <c:pt idx="1483">
                  <c:v>814</c:v>
                </c:pt>
                <c:pt idx="1484">
                  <c:v>809</c:v>
                </c:pt>
                <c:pt idx="1485">
                  <c:v>809</c:v>
                </c:pt>
                <c:pt idx="1486">
                  <c:v>809</c:v>
                </c:pt>
                <c:pt idx="1487">
                  <c:v>817</c:v>
                </c:pt>
                <c:pt idx="1488">
                  <c:v>806</c:v>
                </c:pt>
                <c:pt idx="1489">
                  <c:v>810</c:v>
                </c:pt>
                <c:pt idx="1490">
                  <c:v>807</c:v>
                </c:pt>
                <c:pt idx="1491">
                  <c:v>809</c:v>
                </c:pt>
                <c:pt idx="1492">
                  <c:v>805</c:v>
                </c:pt>
                <c:pt idx="1493">
                  <c:v>809</c:v>
                </c:pt>
                <c:pt idx="1494">
                  <c:v>805</c:v>
                </c:pt>
                <c:pt idx="1495">
                  <c:v>807</c:v>
                </c:pt>
                <c:pt idx="1496">
                  <c:v>807</c:v>
                </c:pt>
                <c:pt idx="1497">
                  <c:v>808</c:v>
                </c:pt>
                <c:pt idx="1498">
                  <c:v>808</c:v>
                </c:pt>
                <c:pt idx="1499">
                  <c:v>811</c:v>
                </c:pt>
                <c:pt idx="1500">
                  <c:v>808</c:v>
                </c:pt>
                <c:pt idx="1501">
                  <c:v>808</c:v>
                </c:pt>
                <c:pt idx="1502">
                  <c:v>808</c:v>
                </c:pt>
                <c:pt idx="1503">
                  <c:v>807</c:v>
                </c:pt>
                <c:pt idx="1504">
                  <c:v>805</c:v>
                </c:pt>
                <c:pt idx="1505">
                  <c:v>809</c:v>
                </c:pt>
                <c:pt idx="1506">
                  <c:v>807</c:v>
                </c:pt>
                <c:pt idx="1507">
                  <c:v>807</c:v>
                </c:pt>
                <c:pt idx="1508">
                  <c:v>804</c:v>
                </c:pt>
                <c:pt idx="1509">
                  <c:v>811</c:v>
                </c:pt>
                <c:pt idx="1510">
                  <c:v>805</c:v>
                </c:pt>
                <c:pt idx="1511">
                  <c:v>804</c:v>
                </c:pt>
                <c:pt idx="1512">
                  <c:v>806</c:v>
                </c:pt>
                <c:pt idx="1513">
                  <c:v>806</c:v>
                </c:pt>
                <c:pt idx="1514">
                  <c:v>809</c:v>
                </c:pt>
                <c:pt idx="1515">
                  <c:v>803</c:v>
                </c:pt>
                <c:pt idx="1516">
                  <c:v>809</c:v>
                </c:pt>
                <c:pt idx="1517">
                  <c:v>805</c:v>
                </c:pt>
                <c:pt idx="1518">
                  <c:v>809</c:v>
                </c:pt>
                <c:pt idx="1519">
                  <c:v>804</c:v>
                </c:pt>
                <c:pt idx="1520">
                  <c:v>805</c:v>
                </c:pt>
                <c:pt idx="1521">
                  <c:v>809</c:v>
                </c:pt>
                <c:pt idx="1522">
                  <c:v>803</c:v>
                </c:pt>
                <c:pt idx="1523">
                  <c:v>807</c:v>
                </c:pt>
                <c:pt idx="1524">
                  <c:v>808</c:v>
                </c:pt>
                <c:pt idx="1525">
                  <c:v>809</c:v>
                </c:pt>
                <c:pt idx="1526">
                  <c:v>804</c:v>
                </c:pt>
                <c:pt idx="1527">
                  <c:v>805</c:v>
                </c:pt>
                <c:pt idx="1528">
                  <c:v>807</c:v>
                </c:pt>
                <c:pt idx="1529">
                  <c:v>812</c:v>
                </c:pt>
                <c:pt idx="1530">
                  <c:v>804</c:v>
                </c:pt>
                <c:pt idx="1531">
                  <c:v>808</c:v>
                </c:pt>
                <c:pt idx="1532">
                  <c:v>807</c:v>
                </c:pt>
                <c:pt idx="1533">
                  <c:v>809</c:v>
                </c:pt>
                <c:pt idx="1534">
                  <c:v>807</c:v>
                </c:pt>
                <c:pt idx="1535">
                  <c:v>808</c:v>
                </c:pt>
                <c:pt idx="1536">
                  <c:v>806</c:v>
                </c:pt>
                <c:pt idx="1537">
                  <c:v>804</c:v>
                </c:pt>
                <c:pt idx="1538">
                  <c:v>806</c:v>
                </c:pt>
                <c:pt idx="1539">
                  <c:v>805</c:v>
                </c:pt>
                <c:pt idx="1540">
                  <c:v>809</c:v>
                </c:pt>
                <c:pt idx="1541">
                  <c:v>807</c:v>
                </c:pt>
                <c:pt idx="1542">
                  <c:v>807</c:v>
                </c:pt>
                <c:pt idx="1543">
                  <c:v>806</c:v>
                </c:pt>
                <c:pt idx="1544">
                  <c:v>811</c:v>
                </c:pt>
                <c:pt idx="1545">
                  <c:v>809</c:v>
                </c:pt>
                <c:pt idx="1546">
                  <c:v>807</c:v>
                </c:pt>
                <c:pt idx="1547">
                  <c:v>805</c:v>
                </c:pt>
                <c:pt idx="1548">
                  <c:v>806</c:v>
                </c:pt>
                <c:pt idx="1549">
                  <c:v>807</c:v>
                </c:pt>
                <c:pt idx="1550">
                  <c:v>802</c:v>
                </c:pt>
                <c:pt idx="1551">
                  <c:v>808</c:v>
                </c:pt>
                <c:pt idx="1552">
                  <c:v>807</c:v>
                </c:pt>
                <c:pt idx="1553">
                  <c:v>810</c:v>
                </c:pt>
                <c:pt idx="1554">
                  <c:v>809</c:v>
                </c:pt>
                <c:pt idx="1555">
                  <c:v>804</c:v>
                </c:pt>
                <c:pt idx="1556">
                  <c:v>807</c:v>
                </c:pt>
                <c:pt idx="1557">
                  <c:v>804</c:v>
                </c:pt>
                <c:pt idx="1558">
                  <c:v>801</c:v>
                </c:pt>
                <c:pt idx="1559">
                  <c:v>803</c:v>
                </c:pt>
                <c:pt idx="1560">
                  <c:v>806</c:v>
                </c:pt>
                <c:pt idx="1561">
                  <c:v>806</c:v>
                </c:pt>
                <c:pt idx="1562">
                  <c:v>805</c:v>
                </c:pt>
                <c:pt idx="1563">
                  <c:v>811</c:v>
                </c:pt>
                <c:pt idx="1564">
                  <c:v>811</c:v>
                </c:pt>
                <c:pt idx="1565">
                  <c:v>805</c:v>
                </c:pt>
                <c:pt idx="1566">
                  <c:v>806</c:v>
                </c:pt>
                <c:pt idx="1567">
                  <c:v>804</c:v>
                </c:pt>
                <c:pt idx="1568">
                  <c:v>810</c:v>
                </c:pt>
                <c:pt idx="1569">
                  <c:v>812</c:v>
                </c:pt>
                <c:pt idx="1570">
                  <c:v>807</c:v>
                </c:pt>
                <c:pt idx="1571">
                  <c:v>804</c:v>
                </c:pt>
                <c:pt idx="1572">
                  <c:v>809</c:v>
                </c:pt>
                <c:pt idx="1573">
                  <c:v>804</c:v>
                </c:pt>
                <c:pt idx="1574">
                  <c:v>806</c:v>
                </c:pt>
                <c:pt idx="1575">
                  <c:v>806</c:v>
                </c:pt>
                <c:pt idx="1576">
                  <c:v>803</c:v>
                </c:pt>
                <c:pt idx="1577">
                  <c:v>802</c:v>
                </c:pt>
                <c:pt idx="1578">
                  <c:v>810</c:v>
                </c:pt>
                <c:pt idx="1579">
                  <c:v>804</c:v>
                </c:pt>
                <c:pt idx="1580">
                  <c:v>804</c:v>
                </c:pt>
                <c:pt idx="1581">
                  <c:v>805</c:v>
                </c:pt>
                <c:pt idx="1582">
                  <c:v>806</c:v>
                </c:pt>
                <c:pt idx="1583">
                  <c:v>806</c:v>
                </c:pt>
                <c:pt idx="1584">
                  <c:v>806</c:v>
                </c:pt>
                <c:pt idx="1585">
                  <c:v>806</c:v>
                </c:pt>
                <c:pt idx="1586">
                  <c:v>805</c:v>
                </c:pt>
                <c:pt idx="1587">
                  <c:v>804</c:v>
                </c:pt>
                <c:pt idx="1588">
                  <c:v>807</c:v>
                </c:pt>
                <c:pt idx="1589">
                  <c:v>803</c:v>
                </c:pt>
                <c:pt idx="1590">
                  <c:v>805</c:v>
                </c:pt>
                <c:pt idx="1591">
                  <c:v>806</c:v>
                </c:pt>
                <c:pt idx="1592">
                  <c:v>806</c:v>
                </c:pt>
                <c:pt idx="1593">
                  <c:v>802</c:v>
                </c:pt>
                <c:pt idx="1594">
                  <c:v>811</c:v>
                </c:pt>
                <c:pt idx="1595">
                  <c:v>803</c:v>
                </c:pt>
                <c:pt idx="1596">
                  <c:v>808</c:v>
                </c:pt>
                <c:pt idx="1597">
                  <c:v>805</c:v>
                </c:pt>
                <c:pt idx="1598">
                  <c:v>811</c:v>
                </c:pt>
                <c:pt idx="1599">
                  <c:v>805</c:v>
                </c:pt>
                <c:pt idx="1600">
                  <c:v>808</c:v>
                </c:pt>
                <c:pt idx="1601">
                  <c:v>806</c:v>
                </c:pt>
                <c:pt idx="1602">
                  <c:v>809</c:v>
                </c:pt>
                <c:pt idx="1603">
                  <c:v>805</c:v>
                </c:pt>
                <c:pt idx="1604">
                  <c:v>805</c:v>
                </c:pt>
                <c:pt idx="1605">
                  <c:v>804</c:v>
                </c:pt>
                <c:pt idx="1606">
                  <c:v>802</c:v>
                </c:pt>
                <c:pt idx="1607">
                  <c:v>806</c:v>
                </c:pt>
                <c:pt idx="1608">
                  <c:v>811</c:v>
                </c:pt>
                <c:pt idx="1609">
                  <c:v>805</c:v>
                </c:pt>
                <c:pt idx="1610">
                  <c:v>803</c:v>
                </c:pt>
                <c:pt idx="1611">
                  <c:v>805</c:v>
                </c:pt>
                <c:pt idx="1612">
                  <c:v>804</c:v>
                </c:pt>
                <c:pt idx="1613">
                  <c:v>803</c:v>
                </c:pt>
                <c:pt idx="1614">
                  <c:v>810</c:v>
                </c:pt>
                <c:pt idx="1615">
                  <c:v>805</c:v>
                </c:pt>
                <c:pt idx="1616">
                  <c:v>804</c:v>
                </c:pt>
                <c:pt idx="1617">
                  <c:v>805</c:v>
                </c:pt>
                <c:pt idx="1618">
                  <c:v>806</c:v>
                </c:pt>
                <c:pt idx="1619">
                  <c:v>808</c:v>
                </c:pt>
                <c:pt idx="1620">
                  <c:v>806</c:v>
                </c:pt>
                <c:pt idx="1621">
                  <c:v>804</c:v>
                </c:pt>
                <c:pt idx="1622">
                  <c:v>807</c:v>
                </c:pt>
                <c:pt idx="1623">
                  <c:v>805</c:v>
                </c:pt>
                <c:pt idx="1624">
                  <c:v>802</c:v>
                </c:pt>
                <c:pt idx="1625">
                  <c:v>803</c:v>
                </c:pt>
                <c:pt idx="1626">
                  <c:v>809</c:v>
                </c:pt>
                <c:pt idx="1627">
                  <c:v>805</c:v>
                </c:pt>
                <c:pt idx="1628">
                  <c:v>803</c:v>
                </c:pt>
                <c:pt idx="1629">
                  <c:v>810</c:v>
                </c:pt>
                <c:pt idx="1630">
                  <c:v>804</c:v>
                </c:pt>
                <c:pt idx="1631">
                  <c:v>806</c:v>
                </c:pt>
                <c:pt idx="1632">
                  <c:v>806</c:v>
                </c:pt>
                <c:pt idx="1633">
                  <c:v>808</c:v>
                </c:pt>
                <c:pt idx="1634">
                  <c:v>807</c:v>
                </c:pt>
                <c:pt idx="1635">
                  <c:v>802</c:v>
                </c:pt>
                <c:pt idx="1636">
                  <c:v>807</c:v>
                </c:pt>
                <c:pt idx="1637">
                  <c:v>806</c:v>
                </c:pt>
                <c:pt idx="1638">
                  <c:v>810</c:v>
                </c:pt>
                <c:pt idx="1639">
                  <c:v>802</c:v>
                </c:pt>
                <c:pt idx="1640">
                  <c:v>809</c:v>
                </c:pt>
                <c:pt idx="1641">
                  <c:v>808</c:v>
                </c:pt>
                <c:pt idx="1642">
                  <c:v>801</c:v>
                </c:pt>
                <c:pt idx="1643">
                  <c:v>809</c:v>
                </c:pt>
                <c:pt idx="1644">
                  <c:v>804</c:v>
                </c:pt>
                <c:pt idx="1645">
                  <c:v>804</c:v>
                </c:pt>
                <c:pt idx="1646">
                  <c:v>800</c:v>
                </c:pt>
                <c:pt idx="1647">
                  <c:v>808</c:v>
                </c:pt>
                <c:pt idx="1648">
                  <c:v>805</c:v>
                </c:pt>
                <c:pt idx="1649">
                  <c:v>805</c:v>
                </c:pt>
                <c:pt idx="1650">
                  <c:v>805</c:v>
                </c:pt>
                <c:pt idx="1651">
                  <c:v>804</c:v>
                </c:pt>
                <c:pt idx="1652">
                  <c:v>806</c:v>
                </c:pt>
                <c:pt idx="1653">
                  <c:v>807</c:v>
                </c:pt>
                <c:pt idx="1654">
                  <c:v>804</c:v>
                </c:pt>
                <c:pt idx="1655">
                  <c:v>807</c:v>
                </c:pt>
                <c:pt idx="1656">
                  <c:v>808</c:v>
                </c:pt>
                <c:pt idx="1657">
                  <c:v>804</c:v>
                </c:pt>
                <c:pt idx="1658">
                  <c:v>806</c:v>
                </c:pt>
                <c:pt idx="1659">
                  <c:v>805</c:v>
                </c:pt>
                <c:pt idx="1660">
                  <c:v>808</c:v>
                </c:pt>
                <c:pt idx="1661">
                  <c:v>807</c:v>
                </c:pt>
                <c:pt idx="1662">
                  <c:v>805</c:v>
                </c:pt>
                <c:pt idx="1663">
                  <c:v>805</c:v>
                </c:pt>
                <c:pt idx="1664">
                  <c:v>807</c:v>
                </c:pt>
                <c:pt idx="1665">
                  <c:v>807</c:v>
                </c:pt>
                <c:pt idx="1666">
                  <c:v>805</c:v>
                </c:pt>
                <c:pt idx="1667">
                  <c:v>805</c:v>
                </c:pt>
                <c:pt idx="1668">
                  <c:v>806</c:v>
                </c:pt>
                <c:pt idx="1669">
                  <c:v>806</c:v>
                </c:pt>
                <c:pt idx="1670">
                  <c:v>807</c:v>
                </c:pt>
                <c:pt idx="1671">
                  <c:v>805</c:v>
                </c:pt>
                <c:pt idx="1672">
                  <c:v>806</c:v>
                </c:pt>
                <c:pt idx="1673">
                  <c:v>805</c:v>
                </c:pt>
                <c:pt idx="1674">
                  <c:v>807</c:v>
                </c:pt>
                <c:pt idx="1675">
                  <c:v>801</c:v>
                </c:pt>
                <c:pt idx="1676">
                  <c:v>805</c:v>
                </c:pt>
                <c:pt idx="1677">
                  <c:v>804</c:v>
                </c:pt>
                <c:pt idx="1678">
                  <c:v>802</c:v>
                </c:pt>
                <c:pt idx="1679">
                  <c:v>802</c:v>
                </c:pt>
                <c:pt idx="1680">
                  <c:v>805</c:v>
                </c:pt>
                <c:pt idx="1681">
                  <c:v>806</c:v>
                </c:pt>
                <c:pt idx="1682">
                  <c:v>803</c:v>
                </c:pt>
                <c:pt idx="1683">
                  <c:v>808</c:v>
                </c:pt>
                <c:pt idx="1684">
                  <c:v>803</c:v>
                </c:pt>
                <c:pt idx="1685">
                  <c:v>805</c:v>
                </c:pt>
                <c:pt idx="1686">
                  <c:v>805</c:v>
                </c:pt>
                <c:pt idx="1687">
                  <c:v>803</c:v>
                </c:pt>
                <c:pt idx="1688">
                  <c:v>810</c:v>
                </c:pt>
                <c:pt idx="1689">
                  <c:v>803</c:v>
                </c:pt>
                <c:pt idx="1690">
                  <c:v>804</c:v>
                </c:pt>
                <c:pt idx="1691">
                  <c:v>805</c:v>
                </c:pt>
                <c:pt idx="1692">
                  <c:v>802</c:v>
                </c:pt>
                <c:pt idx="1693">
                  <c:v>810</c:v>
                </c:pt>
                <c:pt idx="1694">
                  <c:v>809</c:v>
                </c:pt>
                <c:pt idx="1695">
                  <c:v>806</c:v>
                </c:pt>
                <c:pt idx="1696">
                  <c:v>804</c:v>
                </c:pt>
                <c:pt idx="1697">
                  <c:v>807</c:v>
                </c:pt>
                <c:pt idx="1698">
                  <c:v>808</c:v>
                </c:pt>
                <c:pt idx="1699">
                  <c:v>806</c:v>
                </c:pt>
                <c:pt idx="1700">
                  <c:v>805</c:v>
                </c:pt>
                <c:pt idx="1701">
                  <c:v>801</c:v>
                </c:pt>
                <c:pt idx="1702">
                  <c:v>806</c:v>
                </c:pt>
                <c:pt idx="1703">
                  <c:v>805</c:v>
                </c:pt>
                <c:pt idx="1704">
                  <c:v>806</c:v>
                </c:pt>
                <c:pt idx="1705">
                  <c:v>807</c:v>
                </c:pt>
                <c:pt idx="1706">
                  <c:v>807</c:v>
                </c:pt>
                <c:pt idx="1707">
                  <c:v>803</c:v>
                </c:pt>
                <c:pt idx="1708">
                  <c:v>805</c:v>
                </c:pt>
                <c:pt idx="1709">
                  <c:v>804</c:v>
                </c:pt>
                <c:pt idx="1710">
                  <c:v>807</c:v>
                </c:pt>
                <c:pt idx="1711">
                  <c:v>805</c:v>
                </c:pt>
                <c:pt idx="1712">
                  <c:v>803</c:v>
                </c:pt>
                <c:pt idx="1713">
                  <c:v>804</c:v>
                </c:pt>
                <c:pt idx="1714">
                  <c:v>803</c:v>
                </c:pt>
                <c:pt idx="1715">
                  <c:v>804</c:v>
                </c:pt>
                <c:pt idx="1716">
                  <c:v>807</c:v>
                </c:pt>
                <c:pt idx="1717">
                  <c:v>803</c:v>
                </c:pt>
                <c:pt idx="1718">
                  <c:v>806</c:v>
                </c:pt>
                <c:pt idx="1719">
                  <c:v>807</c:v>
                </c:pt>
                <c:pt idx="1720">
                  <c:v>802</c:v>
                </c:pt>
                <c:pt idx="1721">
                  <c:v>802</c:v>
                </c:pt>
                <c:pt idx="1722">
                  <c:v>808</c:v>
                </c:pt>
                <c:pt idx="1723">
                  <c:v>805</c:v>
                </c:pt>
                <c:pt idx="1724">
                  <c:v>804</c:v>
                </c:pt>
                <c:pt idx="1725">
                  <c:v>806</c:v>
                </c:pt>
                <c:pt idx="1726">
                  <c:v>805</c:v>
                </c:pt>
                <c:pt idx="1727">
                  <c:v>806</c:v>
                </c:pt>
                <c:pt idx="1728">
                  <c:v>805</c:v>
                </c:pt>
                <c:pt idx="1729">
                  <c:v>803</c:v>
                </c:pt>
                <c:pt idx="1730">
                  <c:v>809</c:v>
                </c:pt>
                <c:pt idx="1731">
                  <c:v>803</c:v>
                </c:pt>
                <c:pt idx="1732">
                  <c:v>801</c:v>
                </c:pt>
                <c:pt idx="1733">
                  <c:v>810</c:v>
                </c:pt>
                <c:pt idx="1734">
                  <c:v>811</c:v>
                </c:pt>
                <c:pt idx="1735">
                  <c:v>804</c:v>
                </c:pt>
                <c:pt idx="1736">
                  <c:v>804</c:v>
                </c:pt>
                <c:pt idx="1737">
                  <c:v>803</c:v>
                </c:pt>
                <c:pt idx="1738">
                  <c:v>806</c:v>
                </c:pt>
                <c:pt idx="1739">
                  <c:v>807</c:v>
                </c:pt>
                <c:pt idx="1740">
                  <c:v>804</c:v>
                </c:pt>
                <c:pt idx="1741">
                  <c:v>810</c:v>
                </c:pt>
                <c:pt idx="1742">
                  <c:v>806</c:v>
                </c:pt>
                <c:pt idx="1743">
                  <c:v>803</c:v>
                </c:pt>
                <c:pt idx="1744">
                  <c:v>805</c:v>
                </c:pt>
                <c:pt idx="1745">
                  <c:v>810</c:v>
                </c:pt>
                <c:pt idx="1746">
                  <c:v>802</c:v>
                </c:pt>
                <c:pt idx="1747">
                  <c:v>809</c:v>
                </c:pt>
                <c:pt idx="1748">
                  <c:v>805</c:v>
                </c:pt>
                <c:pt idx="1749">
                  <c:v>803</c:v>
                </c:pt>
                <c:pt idx="1750">
                  <c:v>803</c:v>
                </c:pt>
                <c:pt idx="1751">
                  <c:v>807</c:v>
                </c:pt>
                <c:pt idx="1752">
                  <c:v>804</c:v>
                </c:pt>
                <c:pt idx="1753">
                  <c:v>811</c:v>
                </c:pt>
                <c:pt idx="1754">
                  <c:v>806</c:v>
                </c:pt>
                <c:pt idx="1755">
                  <c:v>806</c:v>
                </c:pt>
                <c:pt idx="1756">
                  <c:v>803</c:v>
                </c:pt>
                <c:pt idx="1757">
                  <c:v>804</c:v>
                </c:pt>
                <c:pt idx="1758">
                  <c:v>802</c:v>
                </c:pt>
                <c:pt idx="1759">
                  <c:v>803</c:v>
                </c:pt>
                <c:pt idx="1760">
                  <c:v>807</c:v>
                </c:pt>
                <c:pt idx="1761">
                  <c:v>805</c:v>
                </c:pt>
                <c:pt idx="1762">
                  <c:v>805</c:v>
                </c:pt>
                <c:pt idx="1763">
                  <c:v>807</c:v>
                </c:pt>
                <c:pt idx="1764">
                  <c:v>803</c:v>
                </c:pt>
                <c:pt idx="1765">
                  <c:v>801</c:v>
                </c:pt>
                <c:pt idx="1766">
                  <c:v>803</c:v>
                </c:pt>
                <c:pt idx="1767">
                  <c:v>806</c:v>
                </c:pt>
                <c:pt idx="1768">
                  <c:v>806</c:v>
                </c:pt>
                <c:pt idx="1769">
                  <c:v>804</c:v>
                </c:pt>
                <c:pt idx="1770">
                  <c:v>805</c:v>
                </c:pt>
                <c:pt idx="1771">
                  <c:v>806</c:v>
                </c:pt>
                <c:pt idx="1772">
                  <c:v>807</c:v>
                </c:pt>
                <c:pt idx="1773">
                  <c:v>806</c:v>
                </c:pt>
                <c:pt idx="1774">
                  <c:v>806</c:v>
                </c:pt>
                <c:pt idx="1775">
                  <c:v>804</c:v>
                </c:pt>
                <c:pt idx="1776">
                  <c:v>808</c:v>
                </c:pt>
                <c:pt idx="1777">
                  <c:v>805</c:v>
                </c:pt>
                <c:pt idx="1778">
                  <c:v>805</c:v>
                </c:pt>
                <c:pt idx="1779">
                  <c:v>801</c:v>
                </c:pt>
                <c:pt idx="1780">
                  <c:v>804</c:v>
                </c:pt>
                <c:pt idx="1781">
                  <c:v>804</c:v>
                </c:pt>
                <c:pt idx="1782">
                  <c:v>807</c:v>
                </c:pt>
                <c:pt idx="1783">
                  <c:v>803</c:v>
                </c:pt>
                <c:pt idx="1784">
                  <c:v>807</c:v>
                </c:pt>
                <c:pt idx="1785">
                  <c:v>808</c:v>
                </c:pt>
                <c:pt idx="1786">
                  <c:v>806</c:v>
                </c:pt>
                <c:pt idx="1787">
                  <c:v>805</c:v>
                </c:pt>
                <c:pt idx="1788">
                  <c:v>810</c:v>
                </c:pt>
                <c:pt idx="1789">
                  <c:v>805</c:v>
                </c:pt>
                <c:pt idx="1790">
                  <c:v>804</c:v>
                </c:pt>
                <c:pt idx="1791">
                  <c:v>811</c:v>
                </c:pt>
                <c:pt idx="1792">
                  <c:v>805</c:v>
                </c:pt>
                <c:pt idx="1793">
                  <c:v>807</c:v>
                </c:pt>
                <c:pt idx="1794">
                  <c:v>808</c:v>
                </c:pt>
                <c:pt idx="1795">
                  <c:v>806</c:v>
                </c:pt>
                <c:pt idx="1796">
                  <c:v>808</c:v>
                </c:pt>
                <c:pt idx="1797">
                  <c:v>805</c:v>
                </c:pt>
                <c:pt idx="1798">
                  <c:v>806</c:v>
                </c:pt>
                <c:pt idx="1799">
                  <c:v>805</c:v>
                </c:pt>
                <c:pt idx="1800">
                  <c:v>809</c:v>
                </c:pt>
                <c:pt idx="1801">
                  <c:v>802</c:v>
                </c:pt>
                <c:pt idx="1802">
                  <c:v>806</c:v>
                </c:pt>
                <c:pt idx="1803">
                  <c:v>810</c:v>
                </c:pt>
                <c:pt idx="1804">
                  <c:v>801</c:v>
                </c:pt>
                <c:pt idx="1805">
                  <c:v>805</c:v>
                </c:pt>
                <c:pt idx="1806">
                  <c:v>804</c:v>
                </c:pt>
                <c:pt idx="1807">
                  <c:v>807</c:v>
                </c:pt>
                <c:pt idx="1808">
                  <c:v>802</c:v>
                </c:pt>
                <c:pt idx="1809">
                  <c:v>810</c:v>
                </c:pt>
                <c:pt idx="1810">
                  <c:v>805</c:v>
                </c:pt>
                <c:pt idx="1811">
                  <c:v>804</c:v>
                </c:pt>
                <c:pt idx="1812">
                  <c:v>806</c:v>
                </c:pt>
                <c:pt idx="1813">
                  <c:v>801</c:v>
                </c:pt>
                <c:pt idx="1814">
                  <c:v>805</c:v>
                </c:pt>
                <c:pt idx="1815">
                  <c:v>805</c:v>
                </c:pt>
                <c:pt idx="1816">
                  <c:v>808</c:v>
                </c:pt>
                <c:pt idx="1817">
                  <c:v>801</c:v>
                </c:pt>
                <c:pt idx="1818">
                  <c:v>806</c:v>
                </c:pt>
                <c:pt idx="1819">
                  <c:v>806</c:v>
                </c:pt>
                <c:pt idx="1820">
                  <c:v>805</c:v>
                </c:pt>
                <c:pt idx="1821">
                  <c:v>808</c:v>
                </c:pt>
                <c:pt idx="1822">
                  <c:v>802</c:v>
                </c:pt>
                <c:pt idx="1823">
                  <c:v>810</c:v>
                </c:pt>
                <c:pt idx="1824">
                  <c:v>809</c:v>
                </c:pt>
                <c:pt idx="1825">
                  <c:v>807</c:v>
                </c:pt>
                <c:pt idx="1826">
                  <c:v>803</c:v>
                </c:pt>
                <c:pt idx="1827">
                  <c:v>803</c:v>
                </c:pt>
                <c:pt idx="1828">
                  <c:v>804</c:v>
                </c:pt>
                <c:pt idx="1829">
                  <c:v>808</c:v>
                </c:pt>
                <c:pt idx="1830">
                  <c:v>808</c:v>
                </c:pt>
                <c:pt idx="1831">
                  <c:v>810</c:v>
                </c:pt>
                <c:pt idx="1832">
                  <c:v>805</c:v>
                </c:pt>
                <c:pt idx="1833">
                  <c:v>809</c:v>
                </c:pt>
                <c:pt idx="1834">
                  <c:v>806</c:v>
                </c:pt>
                <c:pt idx="1835">
                  <c:v>803</c:v>
                </c:pt>
                <c:pt idx="1836">
                  <c:v>807</c:v>
                </c:pt>
                <c:pt idx="1837">
                  <c:v>810</c:v>
                </c:pt>
                <c:pt idx="1838">
                  <c:v>803</c:v>
                </c:pt>
                <c:pt idx="1839">
                  <c:v>809</c:v>
                </c:pt>
                <c:pt idx="1840">
                  <c:v>809</c:v>
                </c:pt>
                <c:pt idx="1841">
                  <c:v>807</c:v>
                </c:pt>
                <c:pt idx="1842">
                  <c:v>808</c:v>
                </c:pt>
                <c:pt idx="1843">
                  <c:v>808</c:v>
                </c:pt>
                <c:pt idx="1844">
                  <c:v>809</c:v>
                </c:pt>
                <c:pt idx="1845">
                  <c:v>811</c:v>
                </c:pt>
                <c:pt idx="1846">
                  <c:v>807</c:v>
                </c:pt>
                <c:pt idx="1847">
                  <c:v>810</c:v>
                </c:pt>
                <c:pt idx="1848">
                  <c:v>809</c:v>
                </c:pt>
                <c:pt idx="1849">
                  <c:v>815</c:v>
                </c:pt>
                <c:pt idx="1850">
                  <c:v>809</c:v>
                </c:pt>
                <c:pt idx="1851">
                  <c:v>815</c:v>
                </c:pt>
                <c:pt idx="1852">
                  <c:v>813</c:v>
                </c:pt>
                <c:pt idx="1853">
                  <c:v>814</c:v>
                </c:pt>
                <c:pt idx="1854">
                  <c:v>812</c:v>
                </c:pt>
                <c:pt idx="1855">
                  <c:v>805</c:v>
                </c:pt>
                <c:pt idx="1856">
                  <c:v>817</c:v>
                </c:pt>
                <c:pt idx="1857">
                  <c:v>809</c:v>
                </c:pt>
                <c:pt idx="1858">
                  <c:v>816</c:v>
                </c:pt>
                <c:pt idx="1859">
                  <c:v>808</c:v>
                </c:pt>
                <c:pt idx="1860">
                  <c:v>809</c:v>
                </c:pt>
                <c:pt idx="1861">
                  <c:v>811</c:v>
                </c:pt>
                <c:pt idx="1862">
                  <c:v>811</c:v>
                </c:pt>
                <c:pt idx="1863">
                  <c:v>809</c:v>
                </c:pt>
                <c:pt idx="1864">
                  <c:v>814</c:v>
                </c:pt>
                <c:pt idx="1865">
                  <c:v>817</c:v>
                </c:pt>
                <c:pt idx="1866">
                  <c:v>809</c:v>
                </c:pt>
                <c:pt idx="1867">
                  <c:v>818</c:v>
                </c:pt>
                <c:pt idx="1868">
                  <c:v>819</c:v>
                </c:pt>
                <c:pt idx="1869">
                  <c:v>820</c:v>
                </c:pt>
                <c:pt idx="1870">
                  <c:v>821</c:v>
                </c:pt>
                <c:pt idx="1871">
                  <c:v>826</c:v>
                </c:pt>
                <c:pt idx="1872">
                  <c:v>824</c:v>
                </c:pt>
                <c:pt idx="1873">
                  <c:v>828</c:v>
                </c:pt>
                <c:pt idx="1874">
                  <c:v>830</c:v>
                </c:pt>
                <c:pt idx="1875">
                  <c:v>826</c:v>
                </c:pt>
                <c:pt idx="1876">
                  <c:v>828</c:v>
                </c:pt>
                <c:pt idx="1877">
                  <c:v>837</c:v>
                </c:pt>
                <c:pt idx="1878">
                  <c:v>846</c:v>
                </c:pt>
                <c:pt idx="1879">
                  <c:v>835</c:v>
                </c:pt>
                <c:pt idx="1880">
                  <c:v>840</c:v>
                </c:pt>
                <c:pt idx="1881">
                  <c:v>847</c:v>
                </c:pt>
                <c:pt idx="1882">
                  <c:v>854</c:v>
                </c:pt>
                <c:pt idx="1883">
                  <c:v>853</c:v>
                </c:pt>
                <c:pt idx="1884">
                  <c:v>860</c:v>
                </c:pt>
                <c:pt idx="1885">
                  <c:v>867</c:v>
                </c:pt>
                <c:pt idx="1886">
                  <c:v>887</c:v>
                </c:pt>
                <c:pt idx="1887">
                  <c:v>871</c:v>
                </c:pt>
                <c:pt idx="1888">
                  <c:v>899</c:v>
                </c:pt>
                <c:pt idx="1889">
                  <c:v>894</c:v>
                </c:pt>
                <c:pt idx="1890">
                  <c:v>893</c:v>
                </c:pt>
                <c:pt idx="1891">
                  <c:v>912</c:v>
                </c:pt>
                <c:pt idx="1892">
                  <c:v>904</c:v>
                </c:pt>
                <c:pt idx="1893">
                  <c:v>906</c:v>
                </c:pt>
                <c:pt idx="1894">
                  <c:v>920</c:v>
                </c:pt>
                <c:pt idx="1895">
                  <c:v>916</c:v>
                </c:pt>
                <c:pt idx="1896">
                  <c:v>926</c:v>
                </c:pt>
                <c:pt idx="1897">
                  <c:v>932</c:v>
                </c:pt>
                <c:pt idx="1898">
                  <c:v>934</c:v>
                </c:pt>
                <c:pt idx="1899">
                  <c:v>922</c:v>
                </c:pt>
                <c:pt idx="1900">
                  <c:v>916</c:v>
                </c:pt>
                <c:pt idx="1901">
                  <c:v>933</c:v>
                </c:pt>
                <c:pt idx="1902">
                  <c:v>930</c:v>
                </c:pt>
                <c:pt idx="1903">
                  <c:v>923</c:v>
                </c:pt>
                <c:pt idx="1904">
                  <c:v>925</c:v>
                </c:pt>
                <c:pt idx="1905">
                  <c:v>928</c:v>
                </c:pt>
                <c:pt idx="1906">
                  <c:v>908</c:v>
                </c:pt>
                <c:pt idx="1907">
                  <c:v>898</c:v>
                </c:pt>
                <c:pt idx="1908">
                  <c:v>901</c:v>
                </c:pt>
                <c:pt idx="1909">
                  <c:v>899</c:v>
                </c:pt>
                <c:pt idx="1910">
                  <c:v>899</c:v>
                </c:pt>
                <c:pt idx="1911">
                  <c:v>895</c:v>
                </c:pt>
                <c:pt idx="1912">
                  <c:v>894</c:v>
                </c:pt>
                <c:pt idx="1913">
                  <c:v>869</c:v>
                </c:pt>
                <c:pt idx="1914">
                  <c:v>876</c:v>
                </c:pt>
                <c:pt idx="1915">
                  <c:v>846</c:v>
                </c:pt>
                <c:pt idx="1916">
                  <c:v>864</c:v>
                </c:pt>
                <c:pt idx="1917">
                  <c:v>840</c:v>
                </c:pt>
                <c:pt idx="1918">
                  <c:v>863</c:v>
                </c:pt>
                <c:pt idx="1919">
                  <c:v>857</c:v>
                </c:pt>
                <c:pt idx="1920">
                  <c:v>846</c:v>
                </c:pt>
                <c:pt idx="1921">
                  <c:v>840</c:v>
                </c:pt>
                <c:pt idx="1922">
                  <c:v>841</c:v>
                </c:pt>
                <c:pt idx="1923">
                  <c:v>828</c:v>
                </c:pt>
                <c:pt idx="1924">
                  <c:v>834</c:v>
                </c:pt>
                <c:pt idx="1925">
                  <c:v>819</c:v>
                </c:pt>
                <c:pt idx="1926">
                  <c:v>825</c:v>
                </c:pt>
                <c:pt idx="1927">
                  <c:v>836</c:v>
                </c:pt>
                <c:pt idx="1928">
                  <c:v>826</c:v>
                </c:pt>
                <c:pt idx="1929">
                  <c:v>830</c:v>
                </c:pt>
                <c:pt idx="1930">
                  <c:v>814</c:v>
                </c:pt>
                <c:pt idx="1931">
                  <c:v>823</c:v>
                </c:pt>
                <c:pt idx="1932">
                  <c:v>813</c:v>
                </c:pt>
                <c:pt idx="1933">
                  <c:v>825</c:v>
                </c:pt>
                <c:pt idx="1934">
                  <c:v>820</c:v>
                </c:pt>
                <c:pt idx="1935">
                  <c:v>823</c:v>
                </c:pt>
                <c:pt idx="1936">
                  <c:v>815</c:v>
                </c:pt>
                <c:pt idx="1937">
                  <c:v>812</c:v>
                </c:pt>
                <c:pt idx="1938">
                  <c:v>813</c:v>
                </c:pt>
                <c:pt idx="1939">
                  <c:v>810</c:v>
                </c:pt>
                <c:pt idx="1940">
                  <c:v>810</c:v>
                </c:pt>
                <c:pt idx="1941">
                  <c:v>810</c:v>
                </c:pt>
                <c:pt idx="1942">
                  <c:v>817</c:v>
                </c:pt>
                <c:pt idx="1943">
                  <c:v>810</c:v>
                </c:pt>
                <c:pt idx="1944">
                  <c:v>808</c:v>
                </c:pt>
                <c:pt idx="1945">
                  <c:v>808</c:v>
                </c:pt>
                <c:pt idx="1946">
                  <c:v>814</c:v>
                </c:pt>
                <c:pt idx="1947">
                  <c:v>810</c:v>
                </c:pt>
                <c:pt idx="1948">
                  <c:v>809</c:v>
                </c:pt>
                <c:pt idx="1949">
                  <c:v>805</c:v>
                </c:pt>
                <c:pt idx="1950">
                  <c:v>809</c:v>
                </c:pt>
                <c:pt idx="1951">
                  <c:v>816</c:v>
                </c:pt>
                <c:pt idx="1952">
                  <c:v>812</c:v>
                </c:pt>
                <c:pt idx="1953">
                  <c:v>807</c:v>
                </c:pt>
                <c:pt idx="1954">
                  <c:v>805</c:v>
                </c:pt>
                <c:pt idx="1955">
                  <c:v>811</c:v>
                </c:pt>
                <c:pt idx="1956">
                  <c:v>813</c:v>
                </c:pt>
                <c:pt idx="1957">
                  <c:v>808</c:v>
                </c:pt>
                <c:pt idx="1958">
                  <c:v>812</c:v>
                </c:pt>
                <c:pt idx="1959">
                  <c:v>808</c:v>
                </c:pt>
                <c:pt idx="1960">
                  <c:v>808</c:v>
                </c:pt>
                <c:pt idx="1961">
                  <c:v>809</c:v>
                </c:pt>
                <c:pt idx="1962">
                  <c:v>809</c:v>
                </c:pt>
                <c:pt idx="1963">
                  <c:v>809</c:v>
                </c:pt>
                <c:pt idx="1964">
                  <c:v>807</c:v>
                </c:pt>
                <c:pt idx="1965">
                  <c:v>808</c:v>
                </c:pt>
                <c:pt idx="1966">
                  <c:v>808</c:v>
                </c:pt>
                <c:pt idx="1967">
                  <c:v>809</c:v>
                </c:pt>
                <c:pt idx="1968">
                  <c:v>805</c:v>
                </c:pt>
                <c:pt idx="1969">
                  <c:v>805</c:v>
                </c:pt>
                <c:pt idx="1970">
                  <c:v>806</c:v>
                </c:pt>
                <c:pt idx="1971">
                  <c:v>807</c:v>
                </c:pt>
                <c:pt idx="1972">
                  <c:v>811</c:v>
                </c:pt>
                <c:pt idx="1973">
                  <c:v>806</c:v>
                </c:pt>
                <c:pt idx="1974">
                  <c:v>808</c:v>
                </c:pt>
                <c:pt idx="1975">
                  <c:v>808</c:v>
                </c:pt>
                <c:pt idx="1976">
                  <c:v>809</c:v>
                </c:pt>
                <c:pt idx="1977">
                  <c:v>808</c:v>
                </c:pt>
                <c:pt idx="1978">
                  <c:v>809</c:v>
                </c:pt>
                <c:pt idx="1979">
                  <c:v>806</c:v>
                </c:pt>
                <c:pt idx="1980">
                  <c:v>806</c:v>
                </c:pt>
                <c:pt idx="1981">
                  <c:v>807</c:v>
                </c:pt>
                <c:pt idx="1982">
                  <c:v>807</c:v>
                </c:pt>
                <c:pt idx="1983">
                  <c:v>807</c:v>
                </c:pt>
                <c:pt idx="1984">
                  <c:v>808</c:v>
                </c:pt>
                <c:pt idx="1985">
                  <c:v>808</c:v>
                </c:pt>
                <c:pt idx="1986">
                  <c:v>809</c:v>
                </c:pt>
                <c:pt idx="1987">
                  <c:v>803</c:v>
                </c:pt>
                <c:pt idx="1988">
                  <c:v>807</c:v>
                </c:pt>
                <c:pt idx="1989">
                  <c:v>805</c:v>
                </c:pt>
                <c:pt idx="1990">
                  <c:v>805</c:v>
                </c:pt>
                <c:pt idx="1991">
                  <c:v>806</c:v>
                </c:pt>
                <c:pt idx="1992">
                  <c:v>807</c:v>
                </c:pt>
                <c:pt idx="1993">
                  <c:v>802</c:v>
                </c:pt>
                <c:pt idx="1994">
                  <c:v>814</c:v>
                </c:pt>
                <c:pt idx="1995">
                  <c:v>804</c:v>
                </c:pt>
                <c:pt idx="1996">
                  <c:v>805</c:v>
                </c:pt>
                <c:pt idx="1997">
                  <c:v>804</c:v>
                </c:pt>
                <c:pt idx="1998">
                  <c:v>805</c:v>
                </c:pt>
                <c:pt idx="1999">
                  <c:v>805</c:v>
                </c:pt>
                <c:pt idx="2000">
                  <c:v>808</c:v>
                </c:pt>
                <c:pt idx="2001">
                  <c:v>806</c:v>
                </c:pt>
                <c:pt idx="2002">
                  <c:v>806</c:v>
                </c:pt>
                <c:pt idx="2003">
                  <c:v>806</c:v>
                </c:pt>
                <c:pt idx="2004">
                  <c:v>805</c:v>
                </c:pt>
                <c:pt idx="2005">
                  <c:v>802</c:v>
                </c:pt>
                <c:pt idx="2006">
                  <c:v>801</c:v>
                </c:pt>
                <c:pt idx="2007">
                  <c:v>805</c:v>
                </c:pt>
                <c:pt idx="2008">
                  <c:v>804</c:v>
                </c:pt>
                <c:pt idx="2009">
                  <c:v>809</c:v>
                </c:pt>
                <c:pt idx="2010">
                  <c:v>803</c:v>
                </c:pt>
                <c:pt idx="2011">
                  <c:v>809</c:v>
                </c:pt>
                <c:pt idx="2012">
                  <c:v>809</c:v>
                </c:pt>
                <c:pt idx="2013">
                  <c:v>803</c:v>
                </c:pt>
                <c:pt idx="2014">
                  <c:v>806</c:v>
                </c:pt>
                <c:pt idx="2015">
                  <c:v>802</c:v>
                </c:pt>
                <c:pt idx="2016">
                  <c:v>805</c:v>
                </c:pt>
                <c:pt idx="2017">
                  <c:v>807</c:v>
                </c:pt>
                <c:pt idx="2018">
                  <c:v>803</c:v>
                </c:pt>
                <c:pt idx="2019">
                  <c:v>804</c:v>
                </c:pt>
                <c:pt idx="2020">
                  <c:v>803</c:v>
                </c:pt>
                <c:pt idx="2021">
                  <c:v>808</c:v>
                </c:pt>
                <c:pt idx="2022">
                  <c:v>808</c:v>
                </c:pt>
                <c:pt idx="2023">
                  <c:v>809</c:v>
                </c:pt>
                <c:pt idx="2024">
                  <c:v>806</c:v>
                </c:pt>
                <c:pt idx="2025">
                  <c:v>810</c:v>
                </c:pt>
                <c:pt idx="2026">
                  <c:v>806</c:v>
                </c:pt>
                <c:pt idx="2027">
                  <c:v>807</c:v>
                </c:pt>
                <c:pt idx="2028">
                  <c:v>804</c:v>
                </c:pt>
                <c:pt idx="2029">
                  <c:v>807</c:v>
                </c:pt>
                <c:pt idx="2030">
                  <c:v>805</c:v>
                </c:pt>
                <c:pt idx="2031">
                  <c:v>805</c:v>
                </c:pt>
                <c:pt idx="2032">
                  <c:v>805</c:v>
                </c:pt>
                <c:pt idx="2033">
                  <c:v>808</c:v>
                </c:pt>
                <c:pt idx="2034">
                  <c:v>809</c:v>
                </c:pt>
                <c:pt idx="2035">
                  <c:v>801</c:v>
                </c:pt>
                <c:pt idx="2036">
                  <c:v>807</c:v>
                </c:pt>
                <c:pt idx="2037">
                  <c:v>806</c:v>
                </c:pt>
                <c:pt idx="2038">
                  <c:v>802</c:v>
                </c:pt>
                <c:pt idx="2039">
                  <c:v>806</c:v>
                </c:pt>
                <c:pt idx="2040">
                  <c:v>806</c:v>
                </c:pt>
                <c:pt idx="2041">
                  <c:v>803</c:v>
                </c:pt>
                <c:pt idx="2042">
                  <c:v>802</c:v>
                </c:pt>
                <c:pt idx="2043">
                  <c:v>814</c:v>
                </c:pt>
                <c:pt idx="2044">
                  <c:v>803</c:v>
                </c:pt>
                <c:pt idx="2045">
                  <c:v>805</c:v>
                </c:pt>
                <c:pt idx="2046">
                  <c:v>804</c:v>
                </c:pt>
                <c:pt idx="2047">
                  <c:v>808</c:v>
                </c:pt>
                <c:pt idx="2048">
                  <c:v>806</c:v>
                </c:pt>
                <c:pt idx="2049">
                  <c:v>801</c:v>
                </c:pt>
                <c:pt idx="2050">
                  <c:v>806</c:v>
                </c:pt>
                <c:pt idx="2051">
                  <c:v>801</c:v>
                </c:pt>
                <c:pt idx="2052">
                  <c:v>805</c:v>
                </c:pt>
                <c:pt idx="2053">
                  <c:v>803</c:v>
                </c:pt>
                <c:pt idx="2054">
                  <c:v>807</c:v>
                </c:pt>
                <c:pt idx="2055">
                  <c:v>809</c:v>
                </c:pt>
                <c:pt idx="2056">
                  <c:v>807</c:v>
                </c:pt>
                <c:pt idx="2057">
                  <c:v>804</c:v>
                </c:pt>
                <c:pt idx="2058">
                  <c:v>804</c:v>
                </c:pt>
                <c:pt idx="2059">
                  <c:v>806</c:v>
                </c:pt>
                <c:pt idx="2060">
                  <c:v>803</c:v>
                </c:pt>
                <c:pt idx="2061">
                  <c:v>809</c:v>
                </c:pt>
                <c:pt idx="2062">
                  <c:v>813</c:v>
                </c:pt>
                <c:pt idx="2063">
                  <c:v>807</c:v>
                </c:pt>
                <c:pt idx="2064">
                  <c:v>806</c:v>
                </c:pt>
                <c:pt idx="2065">
                  <c:v>803</c:v>
                </c:pt>
                <c:pt idx="2066">
                  <c:v>802</c:v>
                </c:pt>
                <c:pt idx="2067">
                  <c:v>805</c:v>
                </c:pt>
                <c:pt idx="2068">
                  <c:v>809</c:v>
                </c:pt>
                <c:pt idx="2069">
                  <c:v>806</c:v>
                </c:pt>
                <c:pt idx="2070">
                  <c:v>807</c:v>
                </c:pt>
                <c:pt idx="2071">
                  <c:v>803</c:v>
                </c:pt>
                <c:pt idx="2072">
                  <c:v>807</c:v>
                </c:pt>
                <c:pt idx="2073">
                  <c:v>809</c:v>
                </c:pt>
                <c:pt idx="2074">
                  <c:v>809</c:v>
                </c:pt>
                <c:pt idx="2075">
                  <c:v>806</c:v>
                </c:pt>
                <c:pt idx="2076">
                  <c:v>811</c:v>
                </c:pt>
                <c:pt idx="2077">
                  <c:v>804</c:v>
                </c:pt>
                <c:pt idx="2078">
                  <c:v>806</c:v>
                </c:pt>
                <c:pt idx="2079">
                  <c:v>803</c:v>
                </c:pt>
                <c:pt idx="2080">
                  <c:v>809</c:v>
                </c:pt>
                <c:pt idx="2081">
                  <c:v>805</c:v>
                </c:pt>
                <c:pt idx="2082">
                  <c:v>804</c:v>
                </c:pt>
                <c:pt idx="2083">
                  <c:v>807</c:v>
                </c:pt>
                <c:pt idx="2084">
                  <c:v>804</c:v>
                </c:pt>
                <c:pt idx="2085">
                  <c:v>804</c:v>
                </c:pt>
                <c:pt idx="2086">
                  <c:v>808</c:v>
                </c:pt>
                <c:pt idx="2087">
                  <c:v>807</c:v>
                </c:pt>
                <c:pt idx="2088">
                  <c:v>811</c:v>
                </c:pt>
                <c:pt idx="2089">
                  <c:v>807</c:v>
                </c:pt>
                <c:pt idx="2090">
                  <c:v>805</c:v>
                </c:pt>
                <c:pt idx="2091">
                  <c:v>807</c:v>
                </c:pt>
                <c:pt idx="2092">
                  <c:v>806</c:v>
                </c:pt>
                <c:pt idx="2093">
                  <c:v>804</c:v>
                </c:pt>
                <c:pt idx="2094">
                  <c:v>807</c:v>
                </c:pt>
                <c:pt idx="2095">
                  <c:v>809</c:v>
                </c:pt>
                <c:pt idx="2096">
                  <c:v>804</c:v>
                </c:pt>
                <c:pt idx="2097">
                  <c:v>810</c:v>
                </c:pt>
                <c:pt idx="2098">
                  <c:v>807</c:v>
                </c:pt>
                <c:pt idx="2099">
                  <c:v>806</c:v>
                </c:pt>
                <c:pt idx="2100">
                  <c:v>807</c:v>
                </c:pt>
                <c:pt idx="2101">
                  <c:v>808</c:v>
                </c:pt>
                <c:pt idx="2102">
                  <c:v>808</c:v>
                </c:pt>
                <c:pt idx="2103">
                  <c:v>807</c:v>
                </c:pt>
                <c:pt idx="2104">
                  <c:v>807</c:v>
                </c:pt>
                <c:pt idx="2105">
                  <c:v>806</c:v>
                </c:pt>
                <c:pt idx="2106">
                  <c:v>806</c:v>
                </c:pt>
                <c:pt idx="2107">
                  <c:v>806</c:v>
                </c:pt>
                <c:pt idx="2108">
                  <c:v>808</c:v>
                </c:pt>
                <c:pt idx="2109">
                  <c:v>807</c:v>
                </c:pt>
                <c:pt idx="2110">
                  <c:v>808</c:v>
                </c:pt>
                <c:pt idx="2111">
                  <c:v>805</c:v>
                </c:pt>
                <c:pt idx="2112">
                  <c:v>807</c:v>
                </c:pt>
                <c:pt idx="2113">
                  <c:v>807</c:v>
                </c:pt>
                <c:pt idx="2114">
                  <c:v>808</c:v>
                </c:pt>
                <c:pt idx="2115">
                  <c:v>804</c:v>
                </c:pt>
                <c:pt idx="2116">
                  <c:v>809</c:v>
                </c:pt>
                <c:pt idx="2117">
                  <c:v>805</c:v>
                </c:pt>
                <c:pt idx="2118">
                  <c:v>807</c:v>
                </c:pt>
                <c:pt idx="2119">
                  <c:v>806</c:v>
                </c:pt>
                <c:pt idx="2120">
                  <c:v>807</c:v>
                </c:pt>
                <c:pt idx="2121">
                  <c:v>805</c:v>
                </c:pt>
                <c:pt idx="2122">
                  <c:v>805</c:v>
                </c:pt>
                <c:pt idx="2123">
                  <c:v>803</c:v>
                </c:pt>
                <c:pt idx="2124">
                  <c:v>804</c:v>
                </c:pt>
                <c:pt idx="2125">
                  <c:v>805</c:v>
                </c:pt>
                <c:pt idx="2126">
                  <c:v>806</c:v>
                </c:pt>
                <c:pt idx="2127">
                  <c:v>808</c:v>
                </c:pt>
                <c:pt idx="2128">
                  <c:v>803</c:v>
                </c:pt>
                <c:pt idx="2129">
                  <c:v>805</c:v>
                </c:pt>
                <c:pt idx="2130">
                  <c:v>806</c:v>
                </c:pt>
                <c:pt idx="2131">
                  <c:v>803</c:v>
                </c:pt>
                <c:pt idx="2132">
                  <c:v>804</c:v>
                </c:pt>
                <c:pt idx="2133">
                  <c:v>807</c:v>
                </c:pt>
                <c:pt idx="2134">
                  <c:v>805</c:v>
                </c:pt>
                <c:pt idx="2135">
                  <c:v>806</c:v>
                </c:pt>
                <c:pt idx="2136">
                  <c:v>804</c:v>
                </c:pt>
                <c:pt idx="2137">
                  <c:v>808</c:v>
                </c:pt>
                <c:pt idx="2138">
                  <c:v>804</c:v>
                </c:pt>
                <c:pt idx="2139">
                  <c:v>807</c:v>
                </c:pt>
                <c:pt idx="2140">
                  <c:v>803</c:v>
                </c:pt>
                <c:pt idx="2141">
                  <c:v>806</c:v>
                </c:pt>
                <c:pt idx="2142">
                  <c:v>805</c:v>
                </c:pt>
                <c:pt idx="2143">
                  <c:v>807</c:v>
                </c:pt>
                <c:pt idx="2144">
                  <c:v>805</c:v>
                </c:pt>
                <c:pt idx="2145">
                  <c:v>804</c:v>
                </c:pt>
                <c:pt idx="2146">
                  <c:v>806</c:v>
                </c:pt>
                <c:pt idx="2147">
                  <c:v>804</c:v>
                </c:pt>
                <c:pt idx="2148">
                  <c:v>808</c:v>
                </c:pt>
                <c:pt idx="2149">
                  <c:v>806</c:v>
                </c:pt>
                <c:pt idx="2150">
                  <c:v>804</c:v>
                </c:pt>
                <c:pt idx="2151">
                  <c:v>810</c:v>
                </c:pt>
                <c:pt idx="2152">
                  <c:v>808</c:v>
                </c:pt>
                <c:pt idx="2153">
                  <c:v>808</c:v>
                </c:pt>
                <c:pt idx="2154">
                  <c:v>807</c:v>
                </c:pt>
                <c:pt idx="2155">
                  <c:v>805</c:v>
                </c:pt>
                <c:pt idx="2156">
                  <c:v>804</c:v>
                </c:pt>
                <c:pt idx="2157">
                  <c:v>811</c:v>
                </c:pt>
                <c:pt idx="2158">
                  <c:v>807</c:v>
                </c:pt>
                <c:pt idx="2159">
                  <c:v>808</c:v>
                </c:pt>
                <c:pt idx="2160">
                  <c:v>806</c:v>
                </c:pt>
                <c:pt idx="2161">
                  <c:v>804</c:v>
                </c:pt>
                <c:pt idx="2162">
                  <c:v>810</c:v>
                </c:pt>
                <c:pt idx="2163">
                  <c:v>803</c:v>
                </c:pt>
                <c:pt idx="2164">
                  <c:v>805</c:v>
                </c:pt>
                <c:pt idx="2165">
                  <c:v>802</c:v>
                </c:pt>
                <c:pt idx="2166">
                  <c:v>808</c:v>
                </c:pt>
                <c:pt idx="2167">
                  <c:v>804</c:v>
                </c:pt>
                <c:pt idx="2168">
                  <c:v>808</c:v>
                </c:pt>
                <c:pt idx="2169">
                  <c:v>809</c:v>
                </c:pt>
                <c:pt idx="2170">
                  <c:v>805</c:v>
                </c:pt>
                <c:pt idx="2171">
                  <c:v>806</c:v>
                </c:pt>
                <c:pt idx="2172">
                  <c:v>806</c:v>
                </c:pt>
                <c:pt idx="2173">
                  <c:v>804</c:v>
                </c:pt>
                <c:pt idx="2174">
                  <c:v>805</c:v>
                </c:pt>
                <c:pt idx="2175">
                  <c:v>809</c:v>
                </c:pt>
                <c:pt idx="2176">
                  <c:v>804</c:v>
                </c:pt>
                <c:pt idx="2177">
                  <c:v>808</c:v>
                </c:pt>
                <c:pt idx="2178">
                  <c:v>807</c:v>
                </c:pt>
                <c:pt idx="2179">
                  <c:v>809</c:v>
                </c:pt>
                <c:pt idx="2180">
                  <c:v>803</c:v>
                </c:pt>
                <c:pt idx="2181">
                  <c:v>804</c:v>
                </c:pt>
                <c:pt idx="2182">
                  <c:v>804</c:v>
                </c:pt>
                <c:pt idx="2183">
                  <c:v>804</c:v>
                </c:pt>
                <c:pt idx="2184">
                  <c:v>803</c:v>
                </c:pt>
                <c:pt idx="2185">
                  <c:v>804</c:v>
                </c:pt>
                <c:pt idx="2186">
                  <c:v>805</c:v>
                </c:pt>
                <c:pt idx="2187">
                  <c:v>804</c:v>
                </c:pt>
                <c:pt idx="2188">
                  <c:v>805</c:v>
                </c:pt>
                <c:pt idx="2189">
                  <c:v>808</c:v>
                </c:pt>
                <c:pt idx="2190">
                  <c:v>805</c:v>
                </c:pt>
                <c:pt idx="2191">
                  <c:v>804</c:v>
                </c:pt>
                <c:pt idx="2192">
                  <c:v>803</c:v>
                </c:pt>
                <c:pt idx="2193">
                  <c:v>806</c:v>
                </c:pt>
                <c:pt idx="2194">
                  <c:v>804</c:v>
                </c:pt>
                <c:pt idx="2195">
                  <c:v>802</c:v>
                </c:pt>
                <c:pt idx="2196">
                  <c:v>805</c:v>
                </c:pt>
                <c:pt idx="2197">
                  <c:v>802</c:v>
                </c:pt>
                <c:pt idx="2198">
                  <c:v>804</c:v>
                </c:pt>
                <c:pt idx="2199">
                  <c:v>803</c:v>
                </c:pt>
                <c:pt idx="2200">
                  <c:v>807</c:v>
                </c:pt>
                <c:pt idx="2201">
                  <c:v>809</c:v>
                </c:pt>
                <c:pt idx="2202">
                  <c:v>805</c:v>
                </c:pt>
                <c:pt idx="2203">
                  <c:v>804</c:v>
                </c:pt>
                <c:pt idx="2204">
                  <c:v>802</c:v>
                </c:pt>
                <c:pt idx="2205">
                  <c:v>805</c:v>
                </c:pt>
                <c:pt idx="2206">
                  <c:v>805</c:v>
                </c:pt>
                <c:pt idx="2207">
                  <c:v>806</c:v>
                </c:pt>
                <c:pt idx="2208">
                  <c:v>802</c:v>
                </c:pt>
                <c:pt idx="2209">
                  <c:v>804</c:v>
                </c:pt>
                <c:pt idx="2210">
                  <c:v>805</c:v>
                </c:pt>
                <c:pt idx="2211">
                  <c:v>804</c:v>
                </c:pt>
                <c:pt idx="2212">
                  <c:v>807</c:v>
                </c:pt>
                <c:pt idx="2213">
                  <c:v>806</c:v>
                </c:pt>
                <c:pt idx="2214">
                  <c:v>802</c:v>
                </c:pt>
                <c:pt idx="2215">
                  <c:v>806</c:v>
                </c:pt>
                <c:pt idx="2216">
                  <c:v>802</c:v>
                </c:pt>
                <c:pt idx="2217">
                  <c:v>807</c:v>
                </c:pt>
                <c:pt idx="2218">
                  <c:v>805</c:v>
                </c:pt>
                <c:pt idx="2219">
                  <c:v>806</c:v>
                </c:pt>
                <c:pt idx="2220">
                  <c:v>803</c:v>
                </c:pt>
                <c:pt idx="2221">
                  <c:v>807</c:v>
                </c:pt>
                <c:pt idx="2222">
                  <c:v>815</c:v>
                </c:pt>
                <c:pt idx="2223">
                  <c:v>804</c:v>
                </c:pt>
                <c:pt idx="2224">
                  <c:v>805</c:v>
                </c:pt>
                <c:pt idx="2225">
                  <c:v>803</c:v>
                </c:pt>
                <c:pt idx="2226">
                  <c:v>809</c:v>
                </c:pt>
                <c:pt idx="2227">
                  <c:v>809</c:v>
                </c:pt>
                <c:pt idx="2228">
                  <c:v>812</c:v>
                </c:pt>
                <c:pt idx="2229">
                  <c:v>804</c:v>
                </c:pt>
                <c:pt idx="2230">
                  <c:v>807</c:v>
                </c:pt>
                <c:pt idx="2231">
                  <c:v>808</c:v>
                </c:pt>
                <c:pt idx="2232">
                  <c:v>807</c:v>
                </c:pt>
                <c:pt idx="2233">
                  <c:v>809</c:v>
                </c:pt>
                <c:pt idx="2234">
                  <c:v>806</c:v>
                </c:pt>
                <c:pt idx="2235">
                  <c:v>806</c:v>
                </c:pt>
                <c:pt idx="2236">
                  <c:v>806</c:v>
                </c:pt>
                <c:pt idx="2237">
                  <c:v>805</c:v>
                </c:pt>
                <c:pt idx="2238">
                  <c:v>808</c:v>
                </c:pt>
                <c:pt idx="2239">
                  <c:v>802</c:v>
                </c:pt>
                <c:pt idx="2240">
                  <c:v>805</c:v>
                </c:pt>
                <c:pt idx="2241">
                  <c:v>804</c:v>
                </c:pt>
                <c:pt idx="2242">
                  <c:v>804</c:v>
                </c:pt>
                <c:pt idx="2243">
                  <c:v>804</c:v>
                </c:pt>
                <c:pt idx="2244">
                  <c:v>805</c:v>
                </c:pt>
                <c:pt idx="2245">
                  <c:v>804</c:v>
                </c:pt>
                <c:pt idx="2246">
                  <c:v>804</c:v>
                </c:pt>
                <c:pt idx="2247">
                  <c:v>803</c:v>
                </c:pt>
                <c:pt idx="2248">
                  <c:v>803</c:v>
                </c:pt>
                <c:pt idx="2249">
                  <c:v>803</c:v>
                </c:pt>
                <c:pt idx="2250">
                  <c:v>807</c:v>
                </c:pt>
                <c:pt idx="2251">
                  <c:v>806</c:v>
                </c:pt>
                <c:pt idx="2252">
                  <c:v>808</c:v>
                </c:pt>
                <c:pt idx="2253">
                  <c:v>801</c:v>
                </c:pt>
                <c:pt idx="2254">
                  <c:v>806</c:v>
                </c:pt>
                <c:pt idx="2255">
                  <c:v>805</c:v>
                </c:pt>
                <c:pt idx="2256">
                  <c:v>803</c:v>
                </c:pt>
                <c:pt idx="2257">
                  <c:v>806</c:v>
                </c:pt>
                <c:pt idx="2258">
                  <c:v>806</c:v>
                </c:pt>
                <c:pt idx="2259">
                  <c:v>802</c:v>
                </c:pt>
                <c:pt idx="2260">
                  <c:v>806</c:v>
                </c:pt>
                <c:pt idx="2261">
                  <c:v>805</c:v>
                </c:pt>
                <c:pt idx="2262">
                  <c:v>808</c:v>
                </c:pt>
                <c:pt idx="2263">
                  <c:v>807</c:v>
                </c:pt>
                <c:pt idx="2264">
                  <c:v>804</c:v>
                </c:pt>
                <c:pt idx="2265">
                  <c:v>807</c:v>
                </c:pt>
                <c:pt idx="2266">
                  <c:v>808</c:v>
                </c:pt>
                <c:pt idx="2267">
                  <c:v>803</c:v>
                </c:pt>
                <c:pt idx="2268">
                  <c:v>806</c:v>
                </c:pt>
                <c:pt idx="2269">
                  <c:v>802</c:v>
                </c:pt>
                <c:pt idx="2270">
                  <c:v>804</c:v>
                </c:pt>
                <c:pt idx="2271">
                  <c:v>809</c:v>
                </c:pt>
                <c:pt idx="2272">
                  <c:v>809</c:v>
                </c:pt>
                <c:pt idx="2273">
                  <c:v>803</c:v>
                </c:pt>
                <c:pt idx="2274">
                  <c:v>805</c:v>
                </c:pt>
                <c:pt idx="2275">
                  <c:v>809</c:v>
                </c:pt>
                <c:pt idx="2276">
                  <c:v>805</c:v>
                </c:pt>
                <c:pt idx="2277">
                  <c:v>806</c:v>
                </c:pt>
                <c:pt idx="2278">
                  <c:v>804</c:v>
                </c:pt>
                <c:pt idx="2279">
                  <c:v>807</c:v>
                </c:pt>
                <c:pt idx="2280">
                  <c:v>803</c:v>
                </c:pt>
                <c:pt idx="2281">
                  <c:v>802</c:v>
                </c:pt>
                <c:pt idx="2282">
                  <c:v>803</c:v>
                </c:pt>
                <c:pt idx="2283">
                  <c:v>803</c:v>
                </c:pt>
                <c:pt idx="2284">
                  <c:v>803</c:v>
                </c:pt>
                <c:pt idx="2285">
                  <c:v>804</c:v>
                </c:pt>
                <c:pt idx="2286">
                  <c:v>802</c:v>
                </c:pt>
                <c:pt idx="2287">
                  <c:v>803</c:v>
                </c:pt>
                <c:pt idx="2288">
                  <c:v>804</c:v>
                </c:pt>
                <c:pt idx="2289">
                  <c:v>803</c:v>
                </c:pt>
                <c:pt idx="2290">
                  <c:v>802</c:v>
                </c:pt>
                <c:pt idx="2291">
                  <c:v>806</c:v>
                </c:pt>
                <c:pt idx="2292">
                  <c:v>803</c:v>
                </c:pt>
                <c:pt idx="2293">
                  <c:v>806</c:v>
                </c:pt>
                <c:pt idx="2294">
                  <c:v>803</c:v>
                </c:pt>
                <c:pt idx="2295">
                  <c:v>804</c:v>
                </c:pt>
                <c:pt idx="2296">
                  <c:v>806</c:v>
                </c:pt>
                <c:pt idx="2297">
                  <c:v>807</c:v>
                </c:pt>
                <c:pt idx="2298">
                  <c:v>803</c:v>
                </c:pt>
                <c:pt idx="2299">
                  <c:v>810</c:v>
                </c:pt>
                <c:pt idx="2300">
                  <c:v>807</c:v>
                </c:pt>
                <c:pt idx="2301">
                  <c:v>805</c:v>
                </c:pt>
                <c:pt idx="2302">
                  <c:v>809</c:v>
                </c:pt>
                <c:pt idx="2303">
                  <c:v>803</c:v>
                </c:pt>
                <c:pt idx="2304">
                  <c:v>804</c:v>
                </c:pt>
                <c:pt idx="2305">
                  <c:v>807</c:v>
                </c:pt>
                <c:pt idx="2306">
                  <c:v>804</c:v>
                </c:pt>
                <c:pt idx="2307">
                  <c:v>806</c:v>
                </c:pt>
                <c:pt idx="2308">
                  <c:v>803</c:v>
                </c:pt>
                <c:pt idx="2309">
                  <c:v>804</c:v>
                </c:pt>
                <c:pt idx="2310">
                  <c:v>804</c:v>
                </c:pt>
                <c:pt idx="2311">
                  <c:v>801</c:v>
                </c:pt>
                <c:pt idx="2312">
                  <c:v>806</c:v>
                </c:pt>
                <c:pt idx="2313">
                  <c:v>804</c:v>
                </c:pt>
                <c:pt idx="2314">
                  <c:v>806</c:v>
                </c:pt>
                <c:pt idx="2315">
                  <c:v>808</c:v>
                </c:pt>
                <c:pt idx="2316">
                  <c:v>803</c:v>
                </c:pt>
                <c:pt idx="2317">
                  <c:v>804</c:v>
                </c:pt>
                <c:pt idx="2318">
                  <c:v>807</c:v>
                </c:pt>
                <c:pt idx="2319">
                  <c:v>808</c:v>
                </c:pt>
                <c:pt idx="2320">
                  <c:v>806</c:v>
                </c:pt>
                <c:pt idx="2321">
                  <c:v>807</c:v>
                </c:pt>
                <c:pt idx="2322">
                  <c:v>808</c:v>
                </c:pt>
                <c:pt idx="2323">
                  <c:v>805</c:v>
                </c:pt>
                <c:pt idx="2324">
                  <c:v>806</c:v>
                </c:pt>
                <c:pt idx="2325">
                  <c:v>809</c:v>
                </c:pt>
                <c:pt idx="2326">
                  <c:v>810</c:v>
                </c:pt>
                <c:pt idx="2327">
                  <c:v>805</c:v>
                </c:pt>
                <c:pt idx="2328">
                  <c:v>804</c:v>
                </c:pt>
                <c:pt idx="2329">
                  <c:v>808</c:v>
                </c:pt>
                <c:pt idx="2330">
                  <c:v>806</c:v>
                </c:pt>
                <c:pt idx="2331">
                  <c:v>807</c:v>
                </c:pt>
                <c:pt idx="2332">
                  <c:v>805</c:v>
                </c:pt>
                <c:pt idx="2333">
                  <c:v>806</c:v>
                </c:pt>
                <c:pt idx="2334">
                  <c:v>803</c:v>
                </c:pt>
                <c:pt idx="2335">
                  <c:v>803</c:v>
                </c:pt>
                <c:pt idx="2336">
                  <c:v>802</c:v>
                </c:pt>
                <c:pt idx="2337">
                  <c:v>805</c:v>
                </c:pt>
                <c:pt idx="2338">
                  <c:v>807</c:v>
                </c:pt>
                <c:pt idx="2339">
                  <c:v>802</c:v>
                </c:pt>
                <c:pt idx="2340">
                  <c:v>806</c:v>
                </c:pt>
                <c:pt idx="2341">
                  <c:v>802</c:v>
                </c:pt>
                <c:pt idx="2342">
                  <c:v>809</c:v>
                </c:pt>
                <c:pt idx="2343">
                  <c:v>805</c:v>
                </c:pt>
                <c:pt idx="2344">
                  <c:v>804</c:v>
                </c:pt>
                <c:pt idx="2345">
                  <c:v>811</c:v>
                </c:pt>
                <c:pt idx="2346">
                  <c:v>803</c:v>
                </c:pt>
                <c:pt idx="2347">
                  <c:v>810</c:v>
                </c:pt>
                <c:pt idx="2348">
                  <c:v>806</c:v>
                </c:pt>
                <c:pt idx="2349">
                  <c:v>806</c:v>
                </c:pt>
                <c:pt idx="2350">
                  <c:v>805</c:v>
                </c:pt>
                <c:pt idx="2351">
                  <c:v>808</c:v>
                </c:pt>
                <c:pt idx="2352">
                  <c:v>809</c:v>
                </c:pt>
                <c:pt idx="2353">
                  <c:v>807</c:v>
                </c:pt>
                <c:pt idx="2354">
                  <c:v>806</c:v>
                </c:pt>
                <c:pt idx="2355">
                  <c:v>802</c:v>
                </c:pt>
                <c:pt idx="2356">
                  <c:v>801</c:v>
                </c:pt>
                <c:pt idx="2357">
                  <c:v>810</c:v>
                </c:pt>
                <c:pt idx="2358">
                  <c:v>803</c:v>
                </c:pt>
                <c:pt idx="2359">
                  <c:v>804</c:v>
                </c:pt>
                <c:pt idx="2360">
                  <c:v>809</c:v>
                </c:pt>
                <c:pt idx="2361">
                  <c:v>806</c:v>
                </c:pt>
                <c:pt idx="2362">
                  <c:v>803</c:v>
                </c:pt>
                <c:pt idx="2363">
                  <c:v>810</c:v>
                </c:pt>
                <c:pt idx="2364">
                  <c:v>806</c:v>
                </c:pt>
                <c:pt idx="2365">
                  <c:v>811</c:v>
                </c:pt>
                <c:pt idx="2366">
                  <c:v>809</c:v>
                </c:pt>
                <c:pt idx="2367">
                  <c:v>806</c:v>
                </c:pt>
                <c:pt idx="2368">
                  <c:v>800</c:v>
                </c:pt>
                <c:pt idx="2369">
                  <c:v>806</c:v>
                </c:pt>
                <c:pt idx="2370">
                  <c:v>811</c:v>
                </c:pt>
                <c:pt idx="2371">
                  <c:v>811</c:v>
                </c:pt>
                <c:pt idx="2372">
                  <c:v>809</c:v>
                </c:pt>
                <c:pt idx="2373">
                  <c:v>806</c:v>
                </c:pt>
                <c:pt idx="2374">
                  <c:v>809</c:v>
                </c:pt>
                <c:pt idx="2375">
                  <c:v>807</c:v>
                </c:pt>
                <c:pt idx="2376">
                  <c:v>806</c:v>
                </c:pt>
                <c:pt idx="2377">
                  <c:v>807</c:v>
                </c:pt>
                <c:pt idx="2378">
                  <c:v>811</c:v>
                </c:pt>
                <c:pt idx="2379">
                  <c:v>810</c:v>
                </c:pt>
                <c:pt idx="2380">
                  <c:v>807</c:v>
                </c:pt>
                <c:pt idx="2381">
                  <c:v>813</c:v>
                </c:pt>
                <c:pt idx="2382">
                  <c:v>813</c:v>
                </c:pt>
                <c:pt idx="2383">
                  <c:v>810</c:v>
                </c:pt>
                <c:pt idx="2384">
                  <c:v>818</c:v>
                </c:pt>
                <c:pt idx="2385">
                  <c:v>809</c:v>
                </c:pt>
                <c:pt idx="2386">
                  <c:v>812</c:v>
                </c:pt>
                <c:pt idx="2387">
                  <c:v>811</c:v>
                </c:pt>
                <c:pt idx="2388">
                  <c:v>819</c:v>
                </c:pt>
                <c:pt idx="2389">
                  <c:v>816</c:v>
                </c:pt>
                <c:pt idx="2390">
                  <c:v>816</c:v>
                </c:pt>
                <c:pt idx="2391">
                  <c:v>813</c:v>
                </c:pt>
                <c:pt idx="2392">
                  <c:v>823</c:v>
                </c:pt>
                <c:pt idx="2393">
                  <c:v>819</c:v>
                </c:pt>
                <c:pt idx="2394">
                  <c:v>830</c:v>
                </c:pt>
                <c:pt idx="2395">
                  <c:v>820</c:v>
                </c:pt>
                <c:pt idx="2396">
                  <c:v>826</c:v>
                </c:pt>
                <c:pt idx="2397">
                  <c:v>827</c:v>
                </c:pt>
                <c:pt idx="2398">
                  <c:v>831</c:v>
                </c:pt>
                <c:pt idx="2399">
                  <c:v>834</c:v>
                </c:pt>
                <c:pt idx="2400">
                  <c:v>835</c:v>
                </c:pt>
                <c:pt idx="2401">
                  <c:v>829</c:v>
                </c:pt>
                <c:pt idx="2402">
                  <c:v>825</c:v>
                </c:pt>
                <c:pt idx="2403">
                  <c:v>844</c:v>
                </c:pt>
                <c:pt idx="2404">
                  <c:v>830</c:v>
                </c:pt>
                <c:pt idx="2405">
                  <c:v>832</c:v>
                </c:pt>
                <c:pt idx="2406">
                  <c:v>832</c:v>
                </c:pt>
                <c:pt idx="2407">
                  <c:v>835</c:v>
                </c:pt>
                <c:pt idx="2408">
                  <c:v>828</c:v>
                </c:pt>
                <c:pt idx="2409">
                  <c:v>828</c:v>
                </c:pt>
                <c:pt idx="2410">
                  <c:v>836</c:v>
                </c:pt>
                <c:pt idx="2411">
                  <c:v>820</c:v>
                </c:pt>
                <c:pt idx="2412">
                  <c:v>826</c:v>
                </c:pt>
                <c:pt idx="2413">
                  <c:v>823</c:v>
                </c:pt>
                <c:pt idx="2414">
                  <c:v>828</c:v>
                </c:pt>
                <c:pt idx="2415">
                  <c:v>841</c:v>
                </c:pt>
                <c:pt idx="2416">
                  <c:v>826</c:v>
                </c:pt>
                <c:pt idx="2417">
                  <c:v>821</c:v>
                </c:pt>
                <c:pt idx="2418">
                  <c:v>832</c:v>
                </c:pt>
                <c:pt idx="2419">
                  <c:v>827</c:v>
                </c:pt>
                <c:pt idx="2420">
                  <c:v>814</c:v>
                </c:pt>
                <c:pt idx="2421">
                  <c:v>820</c:v>
                </c:pt>
                <c:pt idx="2422">
                  <c:v>825</c:v>
                </c:pt>
                <c:pt idx="2423">
                  <c:v>824</c:v>
                </c:pt>
                <c:pt idx="2424">
                  <c:v>814</c:v>
                </c:pt>
                <c:pt idx="2425">
                  <c:v>813</c:v>
                </c:pt>
                <c:pt idx="2426">
                  <c:v>813</c:v>
                </c:pt>
                <c:pt idx="2427">
                  <c:v>810</c:v>
                </c:pt>
                <c:pt idx="2428">
                  <c:v>826</c:v>
                </c:pt>
                <c:pt idx="2429">
                  <c:v>815</c:v>
                </c:pt>
                <c:pt idx="2430">
                  <c:v>812</c:v>
                </c:pt>
                <c:pt idx="2431">
                  <c:v>814</c:v>
                </c:pt>
                <c:pt idx="2432">
                  <c:v>826</c:v>
                </c:pt>
                <c:pt idx="2433">
                  <c:v>806</c:v>
                </c:pt>
                <c:pt idx="2434">
                  <c:v>812</c:v>
                </c:pt>
                <c:pt idx="2435">
                  <c:v>817</c:v>
                </c:pt>
                <c:pt idx="2436">
                  <c:v>811</c:v>
                </c:pt>
                <c:pt idx="2437">
                  <c:v>807</c:v>
                </c:pt>
                <c:pt idx="2438">
                  <c:v>806</c:v>
                </c:pt>
                <c:pt idx="2439">
                  <c:v>809</c:v>
                </c:pt>
                <c:pt idx="2440">
                  <c:v>808</c:v>
                </c:pt>
                <c:pt idx="2441">
                  <c:v>809</c:v>
                </c:pt>
                <c:pt idx="2442">
                  <c:v>808</c:v>
                </c:pt>
                <c:pt idx="2443">
                  <c:v>806</c:v>
                </c:pt>
                <c:pt idx="2444">
                  <c:v>805</c:v>
                </c:pt>
                <c:pt idx="2445">
                  <c:v>811</c:v>
                </c:pt>
                <c:pt idx="2446">
                  <c:v>811</c:v>
                </c:pt>
                <c:pt idx="2447">
                  <c:v>802</c:v>
                </c:pt>
                <c:pt idx="2448">
                  <c:v>811</c:v>
                </c:pt>
                <c:pt idx="2449">
                  <c:v>805</c:v>
                </c:pt>
                <c:pt idx="2450">
                  <c:v>810</c:v>
                </c:pt>
                <c:pt idx="2451">
                  <c:v>802</c:v>
                </c:pt>
                <c:pt idx="2452">
                  <c:v>807</c:v>
                </c:pt>
                <c:pt idx="2453">
                  <c:v>808</c:v>
                </c:pt>
                <c:pt idx="2454">
                  <c:v>807</c:v>
                </c:pt>
                <c:pt idx="2455">
                  <c:v>813</c:v>
                </c:pt>
                <c:pt idx="2456">
                  <c:v>811</c:v>
                </c:pt>
                <c:pt idx="2457">
                  <c:v>807</c:v>
                </c:pt>
                <c:pt idx="2458">
                  <c:v>806</c:v>
                </c:pt>
                <c:pt idx="2459">
                  <c:v>806</c:v>
                </c:pt>
                <c:pt idx="2460">
                  <c:v>807</c:v>
                </c:pt>
                <c:pt idx="2461">
                  <c:v>816</c:v>
                </c:pt>
                <c:pt idx="2462">
                  <c:v>809</c:v>
                </c:pt>
                <c:pt idx="2463">
                  <c:v>813</c:v>
                </c:pt>
                <c:pt idx="2464">
                  <c:v>804</c:v>
                </c:pt>
                <c:pt idx="2465">
                  <c:v>805</c:v>
                </c:pt>
                <c:pt idx="2466">
                  <c:v>806</c:v>
                </c:pt>
                <c:pt idx="2467">
                  <c:v>808</c:v>
                </c:pt>
                <c:pt idx="2468">
                  <c:v>810</c:v>
                </c:pt>
                <c:pt idx="2469">
                  <c:v>810</c:v>
                </c:pt>
                <c:pt idx="2470">
                  <c:v>803</c:v>
                </c:pt>
                <c:pt idx="2471">
                  <c:v>804</c:v>
                </c:pt>
                <c:pt idx="2472">
                  <c:v>804</c:v>
                </c:pt>
                <c:pt idx="2473">
                  <c:v>807</c:v>
                </c:pt>
                <c:pt idx="2474">
                  <c:v>810</c:v>
                </c:pt>
                <c:pt idx="2475">
                  <c:v>806</c:v>
                </c:pt>
                <c:pt idx="2476">
                  <c:v>805</c:v>
                </c:pt>
                <c:pt idx="2477">
                  <c:v>809</c:v>
                </c:pt>
                <c:pt idx="2478">
                  <c:v>812</c:v>
                </c:pt>
                <c:pt idx="2479">
                  <c:v>814</c:v>
                </c:pt>
                <c:pt idx="2480">
                  <c:v>818</c:v>
                </c:pt>
                <c:pt idx="2481">
                  <c:v>814</c:v>
                </c:pt>
                <c:pt idx="2482">
                  <c:v>823</c:v>
                </c:pt>
                <c:pt idx="2483">
                  <c:v>820</c:v>
                </c:pt>
                <c:pt idx="2484">
                  <c:v>821</c:v>
                </c:pt>
                <c:pt idx="2485">
                  <c:v>817</c:v>
                </c:pt>
                <c:pt idx="2486">
                  <c:v>832</c:v>
                </c:pt>
                <c:pt idx="2487">
                  <c:v>837</c:v>
                </c:pt>
                <c:pt idx="2488">
                  <c:v>832</c:v>
                </c:pt>
                <c:pt idx="2489">
                  <c:v>820</c:v>
                </c:pt>
                <c:pt idx="2490">
                  <c:v>824</c:v>
                </c:pt>
                <c:pt idx="2491">
                  <c:v>824</c:v>
                </c:pt>
                <c:pt idx="2492">
                  <c:v>813</c:v>
                </c:pt>
                <c:pt idx="2493">
                  <c:v>825</c:v>
                </c:pt>
                <c:pt idx="2494">
                  <c:v>821</c:v>
                </c:pt>
                <c:pt idx="2495">
                  <c:v>812</c:v>
                </c:pt>
                <c:pt idx="2496">
                  <c:v>822</c:v>
                </c:pt>
                <c:pt idx="2497">
                  <c:v>813</c:v>
                </c:pt>
                <c:pt idx="2498">
                  <c:v>806</c:v>
                </c:pt>
                <c:pt idx="2499">
                  <c:v>811</c:v>
                </c:pt>
                <c:pt idx="2500">
                  <c:v>807</c:v>
                </c:pt>
                <c:pt idx="2501">
                  <c:v>807</c:v>
                </c:pt>
                <c:pt idx="2502">
                  <c:v>811</c:v>
                </c:pt>
                <c:pt idx="2503">
                  <c:v>816</c:v>
                </c:pt>
                <c:pt idx="2504">
                  <c:v>808</c:v>
                </c:pt>
                <c:pt idx="2505">
                  <c:v>810</c:v>
                </c:pt>
                <c:pt idx="2506">
                  <c:v>814</c:v>
                </c:pt>
                <c:pt idx="2507">
                  <c:v>804</c:v>
                </c:pt>
                <c:pt idx="2508">
                  <c:v>805</c:v>
                </c:pt>
                <c:pt idx="2509">
                  <c:v>805</c:v>
                </c:pt>
                <c:pt idx="2510">
                  <c:v>805</c:v>
                </c:pt>
                <c:pt idx="2511">
                  <c:v>807</c:v>
                </c:pt>
                <c:pt idx="2512">
                  <c:v>806</c:v>
                </c:pt>
                <c:pt idx="2513">
                  <c:v>801</c:v>
                </c:pt>
                <c:pt idx="2514">
                  <c:v>802</c:v>
                </c:pt>
                <c:pt idx="2515">
                  <c:v>807</c:v>
                </c:pt>
                <c:pt idx="2516">
                  <c:v>807</c:v>
                </c:pt>
                <c:pt idx="2517">
                  <c:v>805</c:v>
                </c:pt>
                <c:pt idx="2518">
                  <c:v>806</c:v>
                </c:pt>
                <c:pt idx="2519">
                  <c:v>804</c:v>
                </c:pt>
                <c:pt idx="2520">
                  <c:v>806</c:v>
                </c:pt>
                <c:pt idx="2521">
                  <c:v>806</c:v>
                </c:pt>
                <c:pt idx="2522">
                  <c:v>806</c:v>
                </c:pt>
                <c:pt idx="2523">
                  <c:v>811</c:v>
                </c:pt>
                <c:pt idx="2524">
                  <c:v>808</c:v>
                </c:pt>
                <c:pt idx="2525">
                  <c:v>806</c:v>
                </c:pt>
                <c:pt idx="2526">
                  <c:v>804</c:v>
                </c:pt>
                <c:pt idx="2527">
                  <c:v>807</c:v>
                </c:pt>
                <c:pt idx="2528">
                  <c:v>808</c:v>
                </c:pt>
                <c:pt idx="2529">
                  <c:v>802</c:v>
                </c:pt>
                <c:pt idx="2530">
                  <c:v>803</c:v>
                </c:pt>
                <c:pt idx="2531">
                  <c:v>803</c:v>
                </c:pt>
                <c:pt idx="2532">
                  <c:v>805</c:v>
                </c:pt>
                <c:pt idx="2533">
                  <c:v>804</c:v>
                </c:pt>
                <c:pt idx="2534">
                  <c:v>805</c:v>
                </c:pt>
                <c:pt idx="2535">
                  <c:v>805</c:v>
                </c:pt>
                <c:pt idx="2536">
                  <c:v>803</c:v>
                </c:pt>
                <c:pt idx="2537">
                  <c:v>802</c:v>
                </c:pt>
                <c:pt idx="2538">
                  <c:v>806</c:v>
                </c:pt>
                <c:pt idx="2539">
                  <c:v>805</c:v>
                </c:pt>
                <c:pt idx="2540">
                  <c:v>805</c:v>
                </c:pt>
                <c:pt idx="2541">
                  <c:v>803</c:v>
                </c:pt>
                <c:pt idx="2542">
                  <c:v>804</c:v>
                </c:pt>
                <c:pt idx="2543">
                  <c:v>804</c:v>
                </c:pt>
                <c:pt idx="2544">
                  <c:v>808</c:v>
                </c:pt>
                <c:pt idx="2545">
                  <c:v>803</c:v>
                </c:pt>
                <c:pt idx="2546">
                  <c:v>803</c:v>
                </c:pt>
                <c:pt idx="2547">
                  <c:v>805</c:v>
                </c:pt>
                <c:pt idx="2548">
                  <c:v>805</c:v>
                </c:pt>
                <c:pt idx="2549">
                  <c:v>803</c:v>
                </c:pt>
                <c:pt idx="2550">
                  <c:v>805</c:v>
                </c:pt>
                <c:pt idx="2551">
                  <c:v>804</c:v>
                </c:pt>
                <c:pt idx="2552">
                  <c:v>805</c:v>
                </c:pt>
                <c:pt idx="2553">
                  <c:v>802</c:v>
                </c:pt>
                <c:pt idx="2554">
                  <c:v>804</c:v>
                </c:pt>
                <c:pt idx="2555">
                  <c:v>803</c:v>
                </c:pt>
                <c:pt idx="2556">
                  <c:v>807</c:v>
                </c:pt>
                <c:pt idx="2557">
                  <c:v>807</c:v>
                </c:pt>
                <c:pt idx="2558">
                  <c:v>802</c:v>
                </c:pt>
                <c:pt idx="2559">
                  <c:v>804</c:v>
                </c:pt>
                <c:pt idx="2560">
                  <c:v>802</c:v>
                </c:pt>
                <c:pt idx="2561">
                  <c:v>806</c:v>
                </c:pt>
                <c:pt idx="2562">
                  <c:v>805</c:v>
                </c:pt>
                <c:pt idx="2563">
                  <c:v>807</c:v>
                </c:pt>
                <c:pt idx="2564">
                  <c:v>804</c:v>
                </c:pt>
                <c:pt idx="2565">
                  <c:v>807</c:v>
                </c:pt>
                <c:pt idx="2566">
                  <c:v>808</c:v>
                </c:pt>
                <c:pt idx="2567">
                  <c:v>802</c:v>
                </c:pt>
                <c:pt idx="2568">
                  <c:v>803</c:v>
                </c:pt>
                <c:pt idx="2569">
                  <c:v>809</c:v>
                </c:pt>
                <c:pt idx="2570">
                  <c:v>810</c:v>
                </c:pt>
                <c:pt idx="2571">
                  <c:v>805</c:v>
                </c:pt>
                <c:pt idx="2572">
                  <c:v>805</c:v>
                </c:pt>
                <c:pt idx="2573">
                  <c:v>805</c:v>
                </c:pt>
                <c:pt idx="2574">
                  <c:v>803</c:v>
                </c:pt>
                <c:pt idx="2575">
                  <c:v>809</c:v>
                </c:pt>
                <c:pt idx="2576">
                  <c:v>802</c:v>
                </c:pt>
                <c:pt idx="2577">
                  <c:v>807</c:v>
                </c:pt>
                <c:pt idx="2578">
                  <c:v>807</c:v>
                </c:pt>
                <c:pt idx="2579">
                  <c:v>805</c:v>
                </c:pt>
                <c:pt idx="2580">
                  <c:v>808</c:v>
                </c:pt>
                <c:pt idx="2581">
                  <c:v>802</c:v>
                </c:pt>
                <c:pt idx="2582">
                  <c:v>809</c:v>
                </c:pt>
                <c:pt idx="2583">
                  <c:v>802</c:v>
                </c:pt>
                <c:pt idx="2584">
                  <c:v>807</c:v>
                </c:pt>
                <c:pt idx="2585">
                  <c:v>804</c:v>
                </c:pt>
                <c:pt idx="2586">
                  <c:v>807</c:v>
                </c:pt>
                <c:pt idx="2587">
                  <c:v>801</c:v>
                </c:pt>
                <c:pt idx="2588">
                  <c:v>804</c:v>
                </c:pt>
                <c:pt idx="2589">
                  <c:v>809</c:v>
                </c:pt>
                <c:pt idx="2590">
                  <c:v>804</c:v>
                </c:pt>
                <c:pt idx="2591">
                  <c:v>804</c:v>
                </c:pt>
                <c:pt idx="2592">
                  <c:v>805</c:v>
                </c:pt>
                <c:pt idx="2593">
                  <c:v>804</c:v>
                </c:pt>
                <c:pt idx="2594">
                  <c:v>807</c:v>
                </c:pt>
                <c:pt idx="2595">
                  <c:v>803</c:v>
                </c:pt>
                <c:pt idx="2596">
                  <c:v>804</c:v>
                </c:pt>
                <c:pt idx="2597">
                  <c:v>809</c:v>
                </c:pt>
                <c:pt idx="2598">
                  <c:v>804</c:v>
                </c:pt>
                <c:pt idx="2599">
                  <c:v>807</c:v>
                </c:pt>
                <c:pt idx="2600">
                  <c:v>806</c:v>
                </c:pt>
                <c:pt idx="2601">
                  <c:v>805</c:v>
                </c:pt>
                <c:pt idx="2602">
                  <c:v>804</c:v>
                </c:pt>
                <c:pt idx="2603">
                  <c:v>803</c:v>
                </c:pt>
                <c:pt idx="2604">
                  <c:v>808</c:v>
                </c:pt>
                <c:pt idx="2605">
                  <c:v>806</c:v>
                </c:pt>
                <c:pt idx="2606">
                  <c:v>802</c:v>
                </c:pt>
                <c:pt idx="2607">
                  <c:v>804</c:v>
                </c:pt>
                <c:pt idx="2608">
                  <c:v>803</c:v>
                </c:pt>
                <c:pt idx="2609">
                  <c:v>807</c:v>
                </c:pt>
                <c:pt idx="2610">
                  <c:v>803</c:v>
                </c:pt>
                <c:pt idx="2611">
                  <c:v>804</c:v>
                </c:pt>
                <c:pt idx="2612">
                  <c:v>805</c:v>
                </c:pt>
                <c:pt idx="2613">
                  <c:v>804</c:v>
                </c:pt>
                <c:pt idx="2614">
                  <c:v>806</c:v>
                </c:pt>
                <c:pt idx="2615">
                  <c:v>805</c:v>
                </c:pt>
                <c:pt idx="2616">
                  <c:v>807</c:v>
                </c:pt>
                <c:pt idx="2617">
                  <c:v>806</c:v>
                </c:pt>
                <c:pt idx="2618">
                  <c:v>810</c:v>
                </c:pt>
                <c:pt idx="2619">
                  <c:v>806</c:v>
                </c:pt>
                <c:pt idx="2620">
                  <c:v>806</c:v>
                </c:pt>
                <c:pt idx="2621">
                  <c:v>803</c:v>
                </c:pt>
                <c:pt idx="2622">
                  <c:v>807</c:v>
                </c:pt>
                <c:pt idx="2623">
                  <c:v>807</c:v>
                </c:pt>
                <c:pt idx="2624">
                  <c:v>802</c:v>
                </c:pt>
                <c:pt idx="2625">
                  <c:v>810</c:v>
                </c:pt>
                <c:pt idx="2626">
                  <c:v>803</c:v>
                </c:pt>
                <c:pt idx="2627">
                  <c:v>812</c:v>
                </c:pt>
                <c:pt idx="2628">
                  <c:v>805</c:v>
                </c:pt>
                <c:pt idx="2629">
                  <c:v>804</c:v>
                </c:pt>
                <c:pt idx="2630">
                  <c:v>805</c:v>
                </c:pt>
                <c:pt idx="2631">
                  <c:v>804</c:v>
                </c:pt>
                <c:pt idx="2632">
                  <c:v>802</c:v>
                </c:pt>
                <c:pt idx="2633">
                  <c:v>807</c:v>
                </c:pt>
                <c:pt idx="2634">
                  <c:v>806</c:v>
                </c:pt>
                <c:pt idx="2635">
                  <c:v>805</c:v>
                </c:pt>
                <c:pt idx="2636">
                  <c:v>806</c:v>
                </c:pt>
                <c:pt idx="2637">
                  <c:v>807</c:v>
                </c:pt>
                <c:pt idx="2638">
                  <c:v>809</c:v>
                </c:pt>
                <c:pt idx="2639">
                  <c:v>805</c:v>
                </c:pt>
                <c:pt idx="2640">
                  <c:v>803</c:v>
                </c:pt>
                <c:pt idx="2641">
                  <c:v>805</c:v>
                </c:pt>
                <c:pt idx="2642">
                  <c:v>806</c:v>
                </c:pt>
                <c:pt idx="2643">
                  <c:v>801</c:v>
                </c:pt>
                <c:pt idx="2644">
                  <c:v>807</c:v>
                </c:pt>
                <c:pt idx="2645">
                  <c:v>803</c:v>
                </c:pt>
                <c:pt idx="2646">
                  <c:v>807</c:v>
                </c:pt>
                <c:pt idx="2647">
                  <c:v>805</c:v>
                </c:pt>
                <c:pt idx="2648">
                  <c:v>802</c:v>
                </c:pt>
                <c:pt idx="2649">
                  <c:v>810</c:v>
                </c:pt>
                <c:pt idx="2650">
                  <c:v>804</c:v>
                </c:pt>
                <c:pt idx="2651">
                  <c:v>805</c:v>
                </c:pt>
                <c:pt idx="2652">
                  <c:v>802</c:v>
                </c:pt>
                <c:pt idx="2653">
                  <c:v>807</c:v>
                </c:pt>
                <c:pt idx="2654">
                  <c:v>807</c:v>
                </c:pt>
                <c:pt idx="2655">
                  <c:v>803</c:v>
                </c:pt>
                <c:pt idx="2656">
                  <c:v>809</c:v>
                </c:pt>
                <c:pt idx="2657">
                  <c:v>807</c:v>
                </c:pt>
                <c:pt idx="2658">
                  <c:v>803</c:v>
                </c:pt>
                <c:pt idx="2659">
                  <c:v>805</c:v>
                </c:pt>
                <c:pt idx="2660">
                  <c:v>810</c:v>
                </c:pt>
                <c:pt idx="2661">
                  <c:v>803</c:v>
                </c:pt>
                <c:pt idx="2662">
                  <c:v>803</c:v>
                </c:pt>
                <c:pt idx="2663">
                  <c:v>804</c:v>
                </c:pt>
                <c:pt idx="2664">
                  <c:v>806</c:v>
                </c:pt>
                <c:pt idx="2665">
                  <c:v>806</c:v>
                </c:pt>
                <c:pt idx="2666">
                  <c:v>805</c:v>
                </c:pt>
                <c:pt idx="2667">
                  <c:v>804</c:v>
                </c:pt>
                <c:pt idx="2668">
                  <c:v>807</c:v>
                </c:pt>
                <c:pt idx="2669">
                  <c:v>806</c:v>
                </c:pt>
                <c:pt idx="2670">
                  <c:v>808</c:v>
                </c:pt>
                <c:pt idx="2671">
                  <c:v>807</c:v>
                </c:pt>
                <c:pt idx="2672">
                  <c:v>811</c:v>
                </c:pt>
                <c:pt idx="2673">
                  <c:v>809</c:v>
                </c:pt>
                <c:pt idx="2674">
                  <c:v>811</c:v>
                </c:pt>
                <c:pt idx="2675">
                  <c:v>804</c:v>
                </c:pt>
                <c:pt idx="2676">
                  <c:v>805</c:v>
                </c:pt>
                <c:pt idx="2677">
                  <c:v>808</c:v>
                </c:pt>
                <c:pt idx="2678">
                  <c:v>807</c:v>
                </c:pt>
                <c:pt idx="2679">
                  <c:v>807</c:v>
                </c:pt>
                <c:pt idx="2680">
                  <c:v>805</c:v>
                </c:pt>
                <c:pt idx="2681">
                  <c:v>809</c:v>
                </c:pt>
                <c:pt idx="2682">
                  <c:v>808</c:v>
                </c:pt>
                <c:pt idx="2683">
                  <c:v>806</c:v>
                </c:pt>
                <c:pt idx="2684">
                  <c:v>812</c:v>
                </c:pt>
                <c:pt idx="2685">
                  <c:v>802</c:v>
                </c:pt>
                <c:pt idx="2686">
                  <c:v>809</c:v>
                </c:pt>
                <c:pt idx="2687">
                  <c:v>807</c:v>
                </c:pt>
                <c:pt idx="2688">
                  <c:v>807</c:v>
                </c:pt>
                <c:pt idx="2689">
                  <c:v>809</c:v>
                </c:pt>
                <c:pt idx="2690">
                  <c:v>806</c:v>
                </c:pt>
                <c:pt idx="2691">
                  <c:v>803</c:v>
                </c:pt>
                <c:pt idx="2692">
                  <c:v>804</c:v>
                </c:pt>
                <c:pt idx="2693">
                  <c:v>804</c:v>
                </c:pt>
                <c:pt idx="2694">
                  <c:v>805</c:v>
                </c:pt>
                <c:pt idx="2695">
                  <c:v>808</c:v>
                </c:pt>
                <c:pt idx="2696">
                  <c:v>812</c:v>
                </c:pt>
                <c:pt idx="2697">
                  <c:v>805</c:v>
                </c:pt>
                <c:pt idx="2698">
                  <c:v>808</c:v>
                </c:pt>
                <c:pt idx="2699">
                  <c:v>810</c:v>
                </c:pt>
                <c:pt idx="2700">
                  <c:v>805</c:v>
                </c:pt>
                <c:pt idx="2701">
                  <c:v>809</c:v>
                </c:pt>
                <c:pt idx="2702">
                  <c:v>805</c:v>
                </c:pt>
                <c:pt idx="2703">
                  <c:v>807</c:v>
                </c:pt>
                <c:pt idx="2704">
                  <c:v>803</c:v>
                </c:pt>
                <c:pt idx="2705">
                  <c:v>809</c:v>
                </c:pt>
                <c:pt idx="2706">
                  <c:v>810</c:v>
                </c:pt>
                <c:pt idx="2707">
                  <c:v>807</c:v>
                </c:pt>
                <c:pt idx="2708">
                  <c:v>805</c:v>
                </c:pt>
                <c:pt idx="2709">
                  <c:v>807</c:v>
                </c:pt>
                <c:pt idx="2710">
                  <c:v>804</c:v>
                </c:pt>
                <c:pt idx="2711">
                  <c:v>807</c:v>
                </c:pt>
                <c:pt idx="2712">
                  <c:v>802</c:v>
                </c:pt>
                <c:pt idx="2713">
                  <c:v>811</c:v>
                </c:pt>
                <c:pt idx="2714">
                  <c:v>810</c:v>
                </c:pt>
                <c:pt idx="2715">
                  <c:v>810</c:v>
                </c:pt>
                <c:pt idx="2716">
                  <c:v>808</c:v>
                </c:pt>
                <c:pt idx="2717">
                  <c:v>813</c:v>
                </c:pt>
                <c:pt idx="2718">
                  <c:v>812</c:v>
                </c:pt>
                <c:pt idx="2719">
                  <c:v>805</c:v>
                </c:pt>
                <c:pt idx="2720">
                  <c:v>806</c:v>
                </c:pt>
                <c:pt idx="2721">
                  <c:v>812</c:v>
                </c:pt>
                <c:pt idx="2722">
                  <c:v>810</c:v>
                </c:pt>
                <c:pt idx="2723">
                  <c:v>810</c:v>
                </c:pt>
                <c:pt idx="2724">
                  <c:v>811</c:v>
                </c:pt>
                <c:pt idx="2725">
                  <c:v>807</c:v>
                </c:pt>
                <c:pt idx="2726">
                  <c:v>808</c:v>
                </c:pt>
                <c:pt idx="2727">
                  <c:v>812</c:v>
                </c:pt>
                <c:pt idx="2728">
                  <c:v>811</c:v>
                </c:pt>
                <c:pt idx="2729">
                  <c:v>812</c:v>
                </c:pt>
                <c:pt idx="2730">
                  <c:v>810</c:v>
                </c:pt>
                <c:pt idx="2731">
                  <c:v>806</c:v>
                </c:pt>
                <c:pt idx="2732">
                  <c:v>810</c:v>
                </c:pt>
                <c:pt idx="2733">
                  <c:v>822</c:v>
                </c:pt>
                <c:pt idx="2734">
                  <c:v>819</c:v>
                </c:pt>
                <c:pt idx="2735">
                  <c:v>815</c:v>
                </c:pt>
                <c:pt idx="2736">
                  <c:v>817</c:v>
                </c:pt>
                <c:pt idx="2737">
                  <c:v>814</c:v>
                </c:pt>
                <c:pt idx="2738">
                  <c:v>813</c:v>
                </c:pt>
                <c:pt idx="2739">
                  <c:v>819</c:v>
                </c:pt>
                <c:pt idx="2740">
                  <c:v>817</c:v>
                </c:pt>
                <c:pt idx="2741">
                  <c:v>815</c:v>
                </c:pt>
                <c:pt idx="2742">
                  <c:v>812</c:v>
                </c:pt>
                <c:pt idx="2743">
                  <c:v>818</c:v>
                </c:pt>
                <c:pt idx="2744">
                  <c:v>823</c:v>
                </c:pt>
                <c:pt idx="2745">
                  <c:v>819</c:v>
                </c:pt>
                <c:pt idx="2746">
                  <c:v>817</c:v>
                </c:pt>
                <c:pt idx="2747">
                  <c:v>833</c:v>
                </c:pt>
                <c:pt idx="2748">
                  <c:v>823</c:v>
                </c:pt>
                <c:pt idx="2749">
                  <c:v>824</c:v>
                </c:pt>
                <c:pt idx="2750">
                  <c:v>817</c:v>
                </c:pt>
                <c:pt idx="2751">
                  <c:v>831</c:v>
                </c:pt>
                <c:pt idx="2752">
                  <c:v>828</c:v>
                </c:pt>
                <c:pt idx="2753">
                  <c:v>835</c:v>
                </c:pt>
                <c:pt idx="2754">
                  <c:v>835</c:v>
                </c:pt>
                <c:pt idx="2755">
                  <c:v>841</c:v>
                </c:pt>
                <c:pt idx="2756">
                  <c:v>835</c:v>
                </c:pt>
                <c:pt idx="2757">
                  <c:v>833</c:v>
                </c:pt>
                <c:pt idx="2758">
                  <c:v>851</c:v>
                </c:pt>
                <c:pt idx="2759">
                  <c:v>843</c:v>
                </c:pt>
                <c:pt idx="2760">
                  <c:v>845</c:v>
                </c:pt>
                <c:pt idx="2761">
                  <c:v>844</c:v>
                </c:pt>
                <c:pt idx="2762">
                  <c:v>855</c:v>
                </c:pt>
                <c:pt idx="2763">
                  <c:v>850</c:v>
                </c:pt>
                <c:pt idx="2764">
                  <c:v>862</c:v>
                </c:pt>
                <c:pt idx="2765">
                  <c:v>867</c:v>
                </c:pt>
                <c:pt idx="2766">
                  <c:v>864</c:v>
                </c:pt>
                <c:pt idx="2767">
                  <c:v>872</c:v>
                </c:pt>
                <c:pt idx="2768">
                  <c:v>870</c:v>
                </c:pt>
                <c:pt idx="2769">
                  <c:v>862</c:v>
                </c:pt>
                <c:pt idx="2770">
                  <c:v>889</c:v>
                </c:pt>
                <c:pt idx="2771">
                  <c:v>894</c:v>
                </c:pt>
                <c:pt idx="2772">
                  <c:v>896</c:v>
                </c:pt>
                <c:pt idx="2773">
                  <c:v>896</c:v>
                </c:pt>
                <c:pt idx="2774">
                  <c:v>892</c:v>
                </c:pt>
                <c:pt idx="2775">
                  <c:v>903</c:v>
                </c:pt>
                <c:pt idx="2776">
                  <c:v>894</c:v>
                </c:pt>
                <c:pt idx="2777">
                  <c:v>901</c:v>
                </c:pt>
                <c:pt idx="2778">
                  <c:v>916</c:v>
                </c:pt>
                <c:pt idx="2779">
                  <c:v>913</c:v>
                </c:pt>
                <c:pt idx="2780">
                  <c:v>906</c:v>
                </c:pt>
                <c:pt idx="2781">
                  <c:v>926</c:v>
                </c:pt>
                <c:pt idx="2782">
                  <c:v>916</c:v>
                </c:pt>
                <c:pt idx="2783">
                  <c:v>907</c:v>
                </c:pt>
                <c:pt idx="2784">
                  <c:v>919</c:v>
                </c:pt>
                <c:pt idx="2785">
                  <c:v>919</c:v>
                </c:pt>
                <c:pt idx="2786">
                  <c:v>932</c:v>
                </c:pt>
                <c:pt idx="2787">
                  <c:v>926</c:v>
                </c:pt>
                <c:pt idx="2788">
                  <c:v>908</c:v>
                </c:pt>
                <c:pt idx="2789">
                  <c:v>913</c:v>
                </c:pt>
                <c:pt idx="2790">
                  <c:v>925</c:v>
                </c:pt>
                <c:pt idx="2791">
                  <c:v>915</c:v>
                </c:pt>
                <c:pt idx="2792">
                  <c:v>935</c:v>
                </c:pt>
                <c:pt idx="2793">
                  <c:v>908</c:v>
                </c:pt>
                <c:pt idx="2794">
                  <c:v>903</c:v>
                </c:pt>
                <c:pt idx="2795">
                  <c:v>901</c:v>
                </c:pt>
                <c:pt idx="2796">
                  <c:v>904</c:v>
                </c:pt>
                <c:pt idx="2797">
                  <c:v>887</c:v>
                </c:pt>
                <c:pt idx="2798">
                  <c:v>889</c:v>
                </c:pt>
                <c:pt idx="2799">
                  <c:v>891</c:v>
                </c:pt>
                <c:pt idx="2800">
                  <c:v>888</c:v>
                </c:pt>
                <c:pt idx="2801">
                  <c:v>887</c:v>
                </c:pt>
                <c:pt idx="2802">
                  <c:v>880</c:v>
                </c:pt>
                <c:pt idx="2803">
                  <c:v>859</c:v>
                </c:pt>
                <c:pt idx="2804">
                  <c:v>858</c:v>
                </c:pt>
                <c:pt idx="2805">
                  <c:v>871</c:v>
                </c:pt>
                <c:pt idx="2806">
                  <c:v>863</c:v>
                </c:pt>
                <c:pt idx="2807">
                  <c:v>871</c:v>
                </c:pt>
                <c:pt idx="2808">
                  <c:v>860</c:v>
                </c:pt>
                <c:pt idx="2809">
                  <c:v>860</c:v>
                </c:pt>
                <c:pt idx="2810">
                  <c:v>852</c:v>
                </c:pt>
                <c:pt idx="2811">
                  <c:v>850</c:v>
                </c:pt>
                <c:pt idx="2812">
                  <c:v>851</c:v>
                </c:pt>
                <c:pt idx="2813">
                  <c:v>832</c:v>
                </c:pt>
                <c:pt idx="2814">
                  <c:v>845</c:v>
                </c:pt>
                <c:pt idx="2815">
                  <c:v>837</c:v>
                </c:pt>
                <c:pt idx="2816">
                  <c:v>831</c:v>
                </c:pt>
                <c:pt idx="2817">
                  <c:v>838</c:v>
                </c:pt>
                <c:pt idx="2818">
                  <c:v>839</c:v>
                </c:pt>
                <c:pt idx="2819">
                  <c:v>827</c:v>
                </c:pt>
                <c:pt idx="2820">
                  <c:v>846</c:v>
                </c:pt>
                <c:pt idx="2821">
                  <c:v>824</c:v>
                </c:pt>
                <c:pt idx="2822">
                  <c:v>823</c:v>
                </c:pt>
                <c:pt idx="2823">
                  <c:v>823</c:v>
                </c:pt>
                <c:pt idx="2824">
                  <c:v>835</c:v>
                </c:pt>
                <c:pt idx="2825">
                  <c:v>828</c:v>
                </c:pt>
                <c:pt idx="2826">
                  <c:v>834</c:v>
                </c:pt>
                <c:pt idx="2827">
                  <c:v>826</c:v>
                </c:pt>
                <c:pt idx="2828">
                  <c:v>824</c:v>
                </c:pt>
                <c:pt idx="2829">
                  <c:v>816</c:v>
                </c:pt>
                <c:pt idx="2830">
                  <c:v>826</c:v>
                </c:pt>
                <c:pt idx="2831">
                  <c:v>813</c:v>
                </c:pt>
                <c:pt idx="2832">
                  <c:v>816</c:v>
                </c:pt>
                <c:pt idx="2833">
                  <c:v>820</c:v>
                </c:pt>
                <c:pt idx="2834">
                  <c:v>823</c:v>
                </c:pt>
                <c:pt idx="2835">
                  <c:v>820</c:v>
                </c:pt>
                <c:pt idx="2836">
                  <c:v>810</c:v>
                </c:pt>
                <c:pt idx="2837">
                  <c:v>822</c:v>
                </c:pt>
                <c:pt idx="2838">
                  <c:v>827</c:v>
                </c:pt>
                <c:pt idx="2839">
                  <c:v>816</c:v>
                </c:pt>
                <c:pt idx="2840">
                  <c:v>818</c:v>
                </c:pt>
                <c:pt idx="2841">
                  <c:v>814</c:v>
                </c:pt>
                <c:pt idx="2842">
                  <c:v>823</c:v>
                </c:pt>
                <c:pt idx="2843">
                  <c:v>821</c:v>
                </c:pt>
                <c:pt idx="2844">
                  <c:v>821</c:v>
                </c:pt>
                <c:pt idx="2845">
                  <c:v>819</c:v>
                </c:pt>
                <c:pt idx="2846">
                  <c:v>815</c:v>
                </c:pt>
                <c:pt idx="2847">
                  <c:v>812</c:v>
                </c:pt>
                <c:pt idx="2848">
                  <c:v>810</c:v>
                </c:pt>
                <c:pt idx="2849">
                  <c:v>807</c:v>
                </c:pt>
                <c:pt idx="2850">
                  <c:v>811</c:v>
                </c:pt>
                <c:pt idx="2851">
                  <c:v>810</c:v>
                </c:pt>
                <c:pt idx="2852">
                  <c:v>811</c:v>
                </c:pt>
                <c:pt idx="2853">
                  <c:v>811</c:v>
                </c:pt>
                <c:pt idx="2854">
                  <c:v>811</c:v>
                </c:pt>
                <c:pt idx="2855">
                  <c:v>816</c:v>
                </c:pt>
                <c:pt idx="2856">
                  <c:v>810</c:v>
                </c:pt>
                <c:pt idx="2857">
                  <c:v>809</c:v>
                </c:pt>
                <c:pt idx="2858">
                  <c:v>812</c:v>
                </c:pt>
                <c:pt idx="2859">
                  <c:v>810</c:v>
                </c:pt>
                <c:pt idx="2860">
                  <c:v>810</c:v>
                </c:pt>
                <c:pt idx="2861">
                  <c:v>807</c:v>
                </c:pt>
                <c:pt idx="2862">
                  <c:v>806</c:v>
                </c:pt>
                <c:pt idx="2863">
                  <c:v>809</c:v>
                </c:pt>
                <c:pt idx="2864">
                  <c:v>812</c:v>
                </c:pt>
                <c:pt idx="2865">
                  <c:v>814</c:v>
                </c:pt>
                <c:pt idx="2866">
                  <c:v>806</c:v>
                </c:pt>
                <c:pt idx="2867">
                  <c:v>806</c:v>
                </c:pt>
                <c:pt idx="2868">
                  <c:v>810</c:v>
                </c:pt>
                <c:pt idx="2869">
                  <c:v>806</c:v>
                </c:pt>
                <c:pt idx="2870">
                  <c:v>809</c:v>
                </c:pt>
                <c:pt idx="2871">
                  <c:v>808</c:v>
                </c:pt>
                <c:pt idx="2872">
                  <c:v>805</c:v>
                </c:pt>
                <c:pt idx="2873">
                  <c:v>806</c:v>
                </c:pt>
                <c:pt idx="2874">
                  <c:v>805</c:v>
                </c:pt>
                <c:pt idx="2875">
                  <c:v>804</c:v>
                </c:pt>
                <c:pt idx="2876">
                  <c:v>805</c:v>
                </c:pt>
                <c:pt idx="2877">
                  <c:v>809</c:v>
                </c:pt>
                <c:pt idx="2878">
                  <c:v>812</c:v>
                </c:pt>
                <c:pt idx="2879">
                  <c:v>807</c:v>
                </c:pt>
                <c:pt idx="2880">
                  <c:v>807</c:v>
                </c:pt>
                <c:pt idx="2881">
                  <c:v>808</c:v>
                </c:pt>
                <c:pt idx="2882">
                  <c:v>807</c:v>
                </c:pt>
                <c:pt idx="2883">
                  <c:v>809</c:v>
                </c:pt>
                <c:pt idx="2884">
                  <c:v>812</c:v>
                </c:pt>
                <c:pt idx="2885">
                  <c:v>806</c:v>
                </c:pt>
                <c:pt idx="2886">
                  <c:v>811</c:v>
                </c:pt>
                <c:pt idx="2887">
                  <c:v>810</c:v>
                </c:pt>
                <c:pt idx="2888">
                  <c:v>809</c:v>
                </c:pt>
                <c:pt idx="2889">
                  <c:v>810</c:v>
                </c:pt>
                <c:pt idx="2890">
                  <c:v>811</c:v>
                </c:pt>
                <c:pt idx="2891">
                  <c:v>808</c:v>
                </c:pt>
                <c:pt idx="2892">
                  <c:v>804</c:v>
                </c:pt>
                <c:pt idx="2893">
                  <c:v>803</c:v>
                </c:pt>
                <c:pt idx="2894">
                  <c:v>808</c:v>
                </c:pt>
                <c:pt idx="2895">
                  <c:v>806</c:v>
                </c:pt>
                <c:pt idx="2896">
                  <c:v>809</c:v>
                </c:pt>
                <c:pt idx="2897">
                  <c:v>809</c:v>
                </c:pt>
                <c:pt idx="2898">
                  <c:v>805</c:v>
                </c:pt>
                <c:pt idx="2899">
                  <c:v>813</c:v>
                </c:pt>
                <c:pt idx="2900">
                  <c:v>804</c:v>
                </c:pt>
                <c:pt idx="2901">
                  <c:v>810</c:v>
                </c:pt>
                <c:pt idx="2902">
                  <c:v>808</c:v>
                </c:pt>
                <c:pt idx="2903">
                  <c:v>806</c:v>
                </c:pt>
                <c:pt idx="2904">
                  <c:v>809</c:v>
                </c:pt>
                <c:pt idx="2905">
                  <c:v>806</c:v>
                </c:pt>
                <c:pt idx="2906">
                  <c:v>813</c:v>
                </c:pt>
                <c:pt idx="2907">
                  <c:v>809</c:v>
                </c:pt>
                <c:pt idx="2908">
                  <c:v>808</c:v>
                </c:pt>
                <c:pt idx="2909">
                  <c:v>808</c:v>
                </c:pt>
                <c:pt idx="2910">
                  <c:v>812</c:v>
                </c:pt>
                <c:pt idx="2911">
                  <c:v>807</c:v>
                </c:pt>
                <c:pt idx="2912">
                  <c:v>811</c:v>
                </c:pt>
                <c:pt idx="2913">
                  <c:v>806</c:v>
                </c:pt>
                <c:pt idx="2914">
                  <c:v>809</c:v>
                </c:pt>
                <c:pt idx="2915">
                  <c:v>812</c:v>
                </c:pt>
                <c:pt idx="2916">
                  <c:v>802</c:v>
                </c:pt>
                <c:pt idx="2917">
                  <c:v>809</c:v>
                </c:pt>
                <c:pt idx="2918">
                  <c:v>809</c:v>
                </c:pt>
                <c:pt idx="2919">
                  <c:v>810</c:v>
                </c:pt>
                <c:pt idx="2920">
                  <c:v>808</c:v>
                </c:pt>
                <c:pt idx="2921">
                  <c:v>811</c:v>
                </c:pt>
                <c:pt idx="2922">
                  <c:v>805</c:v>
                </c:pt>
                <c:pt idx="2923">
                  <c:v>807</c:v>
                </c:pt>
                <c:pt idx="2924">
                  <c:v>807</c:v>
                </c:pt>
                <c:pt idx="2925">
                  <c:v>803</c:v>
                </c:pt>
                <c:pt idx="2926">
                  <c:v>802</c:v>
                </c:pt>
                <c:pt idx="2927">
                  <c:v>810</c:v>
                </c:pt>
                <c:pt idx="2928">
                  <c:v>807</c:v>
                </c:pt>
                <c:pt idx="2929">
                  <c:v>811</c:v>
                </c:pt>
                <c:pt idx="2930">
                  <c:v>809</c:v>
                </c:pt>
                <c:pt idx="2931">
                  <c:v>806</c:v>
                </c:pt>
                <c:pt idx="2932">
                  <c:v>807</c:v>
                </c:pt>
                <c:pt idx="2933">
                  <c:v>806</c:v>
                </c:pt>
                <c:pt idx="2934">
                  <c:v>808</c:v>
                </c:pt>
                <c:pt idx="2935">
                  <c:v>810</c:v>
                </c:pt>
                <c:pt idx="2936">
                  <c:v>807</c:v>
                </c:pt>
                <c:pt idx="2937">
                  <c:v>810</c:v>
                </c:pt>
                <c:pt idx="2938">
                  <c:v>805</c:v>
                </c:pt>
                <c:pt idx="2939">
                  <c:v>815</c:v>
                </c:pt>
                <c:pt idx="2940">
                  <c:v>807</c:v>
                </c:pt>
                <c:pt idx="2941">
                  <c:v>806</c:v>
                </c:pt>
                <c:pt idx="2942">
                  <c:v>809</c:v>
                </c:pt>
                <c:pt idx="2943">
                  <c:v>810</c:v>
                </c:pt>
                <c:pt idx="2944">
                  <c:v>808</c:v>
                </c:pt>
                <c:pt idx="2945">
                  <c:v>807</c:v>
                </c:pt>
                <c:pt idx="2946">
                  <c:v>808</c:v>
                </c:pt>
                <c:pt idx="2947">
                  <c:v>814</c:v>
                </c:pt>
                <c:pt idx="2948">
                  <c:v>808</c:v>
                </c:pt>
                <c:pt idx="2949">
                  <c:v>809</c:v>
                </c:pt>
                <c:pt idx="2950">
                  <c:v>808</c:v>
                </c:pt>
                <c:pt idx="2951">
                  <c:v>807</c:v>
                </c:pt>
                <c:pt idx="2952">
                  <c:v>804</c:v>
                </c:pt>
                <c:pt idx="2953">
                  <c:v>809</c:v>
                </c:pt>
                <c:pt idx="2954">
                  <c:v>807</c:v>
                </c:pt>
                <c:pt idx="2955">
                  <c:v>807</c:v>
                </c:pt>
                <c:pt idx="2956">
                  <c:v>809</c:v>
                </c:pt>
                <c:pt idx="2957">
                  <c:v>815</c:v>
                </c:pt>
                <c:pt idx="2958">
                  <c:v>807</c:v>
                </c:pt>
                <c:pt idx="2959">
                  <c:v>814</c:v>
                </c:pt>
                <c:pt idx="2960">
                  <c:v>805</c:v>
                </c:pt>
                <c:pt idx="2961">
                  <c:v>813</c:v>
                </c:pt>
                <c:pt idx="2962">
                  <c:v>812</c:v>
                </c:pt>
                <c:pt idx="2963">
                  <c:v>812</c:v>
                </c:pt>
                <c:pt idx="2964">
                  <c:v>813</c:v>
                </c:pt>
                <c:pt idx="2965">
                  <c:v>808</c:v>
                </c:pt>
                <c:pt idx="2966">
                  <c:v>812</c:v>
                </c:pt>
                <c:pt idx="2967">
                  <c:v>812</c:v>
                </c:pt>
                <c:pt idx="2968">
                  <c:v>812</c:v>
                </c:pt>
                <c:pt idx="2969">
                  <c:v>814</c:v>
                </c:pt>
                <c:pt idx="2970">
                  <c:v>811</c:v>
                </c:pt>
                <c:pt idx="2971">
                  <c:v>811</c:v>
                </c:pt>
                <c:pt idx="2972">
                  <c:v>809</c:v>
                </c:pt>
                <c:pt idx="2973">
                  <c:v>811</c:v>
                </c:pt>
                <c:pt idx="2974">
                  <c:v>811</c:v>
                </c:pt>
                <c:pt idx="2975">
                  <c:v>814</c:v>
                </c:pt>
                <c:pt idx="2976">
                  <c:v>806</c:v>
                </c:pt>
                <c:pt idx="2977">
                  <c:v>812</c:v>
                </c:pt>
                <c:pt idx="2978">
                  <c:v>811</c:v>
                </c:pt>
                <c:pt idx="2979">
                  <c:v>811</c:v>
                </c:pt>
                <c:pt idx="2980">
                  <c:v>813</c:v>
                </c:pt>
                <c:pt idx="2981">
                  <c:v>820</c:v>
                </c:pt>
                <c:pt idx="2982">
                  <c:v>812</c:v>
                </c:pt>
                <c:pt idx="2983">
                  <c:v>813</c:v>
                </c:pt>
                <c:pt idx="2984">
                  <c:v>814</c:v>
                </c:pt>
                <c:pt idx="2985">
                  <c:v>805</c:v>
                </c:pt>
                <c:pt idx="2986">
                  <c:v>810</c:v>
                </c:pt>
                <c:pt idx="2987">
                  <c:v>811</c:v>
                </c:pt>
                <c:pt idx="2988">
                  <c:v>806</c:v>
                </c:pt>
                <c:pt idx="2989">
                  <c:v>808</c:v>
                </c:pt>
                <c:pt idx="2990">
                  <c:v>810</c:v>
                </c:pt>
                <c:pt idx="2991">
                  <c:v>814</c:v>
                </c:pt>
                <c:pt idx="2992">
                  <c:v>808</c:v>
                </c:pt>
                <c:pt idx="2993">
                  <c:v>814</c:v>
                </c:pt>
                <c:pt idx="2994">
                  <c:v>806</c:v>
                </c:pt>
                <c:pt idx="2995">
                  <c:v>809</c:v>
                </c:pt>
                <c:pt idx="2996">
                  <c:v>805</c:v>
                </c:pt>
                <c:pt idx="2997">
                  <c:v>808</c:v>
                </c:pt>
                <c:pt idx="2998">
                  <c:v>809</c:v>
                </c:pt>
                <c:pt idx="2999">
                  <c:v>815</c:v>
                </c:pt>
                <c:pt idx="3000">
                  <c:v>813</c:v>
                </c:pt>
                <c:pt idx="3001">
                  <c:v>810</c:v>
                </c:pt>
                <c:pt idx="3002">
                  <c:v>810</c:v>
                </c:pt>
                <c:pt idx="3003">
                  <c:v>811</c:v>
                </c:pt>
                <c:pt idx="3004">
                  <c:v>805</c:v>
                </c:pt>
                <c:pt idx="3005">
                  <c:v>812</c:v>
                </c:pt>
                <c:pt idx="3006">
                  <c:v>808</c:v>
                </c:pt>
                <c:pt idx="3007">
                  <c:v>808</c:v>
                </c:pt>
                <c:pt idx="3008">
                  <c:v>808</c:v>
                </c:pt>
                <c:pt idx="3009">
                  <c:v>808</c:v>
                </c:pt>
                <c:pt idx="3010">
                  <c:v>808</c:v>
                </c:pt>
                <c:pt idx="3011">
                  <c:v>806</c:v>
                </c:pt>
                <c:pt idx="3012">
                  <c:v>808</c:v>
                </c:pt>
                <c:pt idx="3013">
                  <c:v>811</c:v>
                </c:pt>
                <c:pt idx="3014">
                  <c:v>808</c:v>
                </c:pt>
                <c:pt idx="3015">
                  <c:v>806</c:v>
                </c:pt>
                <c:pt idx="3016">
                  <c:v>812</c:v>
                </c:pt>
                <c:pt idx="3017">
                  <c:v>809</c:v>
                </c:pt>
                <c:pt idx="3018">
                  <c:v>814</c:v>
                </c:pt>
                <c:pt idx="3019">
                  <c:v>810</c:v>
                </c:pt>
                <c:pt idx="3020">
                  <c:v>810</c:v>
                </c:pt>
                <c:pt idx="3021">
                  <c:v>812</c:v>
                </c:pt>
                <c:pt idx="3022">
                  <c:v>810</c:v>
                </c:pt>
                <c:pt idx="3023">
                  <c:v>815</c:v>
                </c:pt>
                <c:pt idx="3024">
                  <c:v>810</c:v>
                </c:pt>
                <c:pt idx="3025">
                  <c:v>810</c:v>
                </c:pt>
                <c:pt idx="3026">
                  <c:v>815</c:v>
                </c:pt>
                <c:pt idx="3027">
                  <c:v>817</c:v>
                </c:pt>
                <c:pt idx="3028">
                  <c:v>815</c:v>
                </c:pt>
                <c:pt idx="3029">
                  <c:v>814</c:v>
                </c:pt>
                <c:pt idx="3030">
                  <c:v>816</c:v>
                </c:pt>
                <c:pt idx="3031">
                  <c:v>813</c:v>
                </c:pt>
                <c:pt idx="3032">
                  <c:v>814</c:v>
                </c:pt>
                <c:pt idx="3033">
                  <c:v>823</c:v>
                </c:pt>
                <c:pt idx="3034">
                  <c:v>814</c:v>
                </c:pt>
                <c:pt idx="3035">
                  <c:v>815</c:v>
                </c:pt>
                <c:pt idx="3036">
                  <c:v>822</c:v>
                </c:pt>
                <c:pt idx="3037">
                  <c:v>824</c:v>
                </c:pt>
                <c:pt idx="3038">
                  <c:v>822</c:v>
                </c:pt>
                <c:pt idx="3039">
                  <c:v>819</c:v>
                </c:pt>
                <c:pt idx="3040">
                  <c:v>820</c:v>
                </c:pt>
                <c:pt idx="3041">
                  <c:v>817</c:v>
                </c:pt>
                <c:pt idx="3042">
                  <c:v>819</c:v>
                </c:pt>
                <c:pt idx="3043">
                  <c:v>830</c:v>
                </c:pt>
                <c:pt idx="3044">
                  <c:v>827</c:v>
                </c:pt>
                <c:pt idx="3045">
                  <c:v>820</c:v>
                </c:pt>
                <c:pt idx="3046">
                  <c:v>821</c:v>
                </c:pt>
                <c:pt idx="3047">
                  <c:v>835</c:v>
                </c:pt>
                <c:pt idx="3048">
                  <c:v>826</c:v>
                </c:pt>
                <c:pt idx="3049">
                  <c:v>832</c:v>
                </c:pt>
                <c:pt idx="3050">
                  <c:v>830</c:v>
                </c:pt>
                <c:pt idx="3051">
                  <c:v>841</c:v>
                </c:pt>
                <c:pt idx="3052">
                  <c:v>847</c:v>
                </c:pt>
                <c:pt idx="3053">
                  <c:v>833</c:v>
                </c:pt>
                <c:pt idx="3054">
                  <c:v>847</c:v>
                </c:pt>
                <c:pt idx="3055">
                  <c:v>839</c:v>
                </c:pt>
                <c:pt idx="3056">
                  <c:v>853</c:v>
                </c:pt>
                <c:pt idx="3057">
                  <c:v>849</c:v>
                </c:pt>
                <c:pt idx="3058">
                  <c:v>853</c:v>
                </c:pt>
                <c:pt idx="3059">
                  <c:v>859</c:v>
                </c:pt>
                <c:pt idx="3060">
                  <c:v>857</c:v>
                </c:pt>
                <c:pt idx="3061">
                  <c:v>879</c:v>
                </c:pt>
                <c:pt idx="3062">
                  <c:v>876</c:v>
                </c:pt>
                <c:pt idx="3063">
                  <c:v>875</c:v>
                </c:pt>
                <c:pt idx="3064">
                  <c:v>861</c:v>
                </c:pt>
                <c:pt idx="3065">
                  <c:v>867</c:v>
                </c:pt>
                <c:pt idx="3066">
                  <c:v>879</c:v>
                </c:pt>
                <c:pt idx="3067">
                  <c:v>873</c:v>
                </c:pt>
                <c:pt idx="3068">
                  <c:v>868</c:v>
                </c:pt>
                <c:pt idx="3069">
                  <c:v>872</c:v>
                </c:pt>
                <c:pt idx="3070">
                  <c:v>870</c:v>
                </c:pt>
                <c:pt idx="3071">
                  <c:v>867</c:v>
                </c:pt>
                <c:pt idx="3072">
                  <c:v>871</c:v>
                </c:pt>
                <c:pt idx="3073">
                  <c:v>869</c:v>
                </c:pt>
                <c:pt idx="3074">
                  <c:v>860</c:v>
                </c:pt>
                <c:pt idx="3075">
                  <c:v>853</c:v>
                </c:pt>
                <c:pt idx="3076">
                  <c:v>866</c:v>
                </c:pt>
                <c:pt idx="3077">
                  <c:v>870</c:v>
                </c:pt>
                <c:pt idx="3078">
                  <c:v>854</c:v>
                </c:pt>
                <c:pt idx="3079">
                  <c:v>885</c:v>
                </c:pt>
                <c:pt idx="3080">
                  <c:v>864</c:v>
                </c:pt>
                <c:pt idx="3081">
                  <c:v>870</c:v>
                </c:pt>
                <c:pt idx="3082">
                  <c:v>860</c:v>
                </c:pt>
                <c:pt idx="3083">
                  <c:v>852</c:v>
                </c:pt>
                <c:pt idx="3084">
                  <c:v>848</c:v>
                </c:pt>
                <c:pt idx="3085">
                  <c:v>843</c:v>
                </c:pt>
                <c:pt idx="3086">
                  <c:v>849</c:v>
                </c:pt>
                <c:pt idx="3087">
                  <c:v>850</c:v>
                </c:pt>
                <c:pt idx="3088">
                  <c:v>844</c:v>
                </c:pt>
                <c:pt idx="3089">
                  <c:v>840</c:v>
                </c:pt>
                <c:pt idx="3090">
                  <c:v>847</c:v>
                </c:pt>
                <c:pt idx="3091">
                  <c:v>843</c:v>
                </c:pt>
                <c:pt idx="3092">
                  <c:v>842</c:v>
                </c:pt>
                <c:pt idx="3093">
                  <c:v>834</c:v>
                </c:pt>
                <c:pt idx="3094">
                  <c:v>850</c:v>
                </c:pt>
                <c:pt idx="3095">
                  <c:v>842</c:v>
                </c:pt>
                <c:pt idx="3096">
                  <c:v>834</c:v>
                </c:pt>
                <c:pt idx="3097">
                  <c:v>835</c:v>
                </c:pt>
                <c:pt idx="3098">
                  <c:v>823</c:v>
                </c:pt>
                <c:pt idx="3099">
                  <c:v>834</c:v>
                </c:pt>
                <c:pt idx="3100">
                  <c:v>825</c:v>
                </c:pt>
                <c:pt idx="3101">
                  <c:v>840</c:v>
                </c:pt>
                <c:pt idx="3102">
                  <c:v>829</c:v>
                </c:pt>
                <c:pt idx="3103">
                  <c:v>827</c:v>
                </c:pt>
                <c:pt idx="3104">
                  <c:v>830</c:v>
                </c:pt>
                <c:pt idx="3105">
                  <c:v>835</c:v>
                </c:pt>
                <c:pt idx="3106">
                  <c:v>838</c:v>
                </c:pt>
                <c:pt idx="3107">
                  <c:v>827</c:v>
                </c:pt>
                <c:pt idx="3108">
                  <c:v>825</c:v>
                </c:pt>
                <c:pt idx="3109">
                  <c:v>829</c:v>
                </c:pt>
                <c:pt idx="3110">
                  <c:v>834</c:v>
                </c:pt>
                <c:pt idx="3111">
                  <c:v>833</c:v>
                </c:pt>
                <c:pt idx="3112">
                  <c:v>833</c:v>
                </c:pt>
                <c:pt idx="3113">
                  <c:v>825</c:v>
                </c:pt>
                <c:pt idx="3114">
                  <c:v>825</c:v>
                </c:pt>
                <c:pt idx="3115">
                  <c:v>828</c:v>
                </c:pt>
                <c:pt idx="3116">
                  <c:v>827</c:v>
                </c:pt>
                <c:pt idx="3117">
                  <c:v>837</c:v>
                </c:pt>
                <c:pt idx="3118">
                  <c:v>836</c:v>
                </c:pt>
                <c:pt idx="3119">
                  <c:v>827</c:v>
                </c:pt>
                <c:pt idx="3120">
                  <c:v>834</c:v>
                </c:pt>
                <c:pt idx="3121">
                  <c:v>837</c:v>
                </c:pt>
                <c:pt idx="3122">
                  <c:v>828</c:v>
                </c:pt>
                <c:pt idx="3123">
                  <c:v>837</c:v>
                </c:pt>
                <c:pt idx="3124">
                  <c:v>839</c:v>
                </c:pt>
                <c:pt idx="3125">
                  <c:v>837</c:v>
                </c:pt>
                <c:pt idx="3126">
                  <c:v>857</c:v>
                </c:pt>
                <c:pt idx="3127">
                  <c:v>841</c:v>
                </c:pt>
                <c:pt idx="3128">
                  <c:v>842</c:v>
                </c:pt>
                <c:pt idx="3129">
                  <c:v>854</c:v>
                </c:pt>
                <c:pt idx="3130">
                  <c:v>850</c:v>
                </c:pt>
                <c:pt idx="3131">
                  <c:v>840</c:v>
                </c:pt>
                <c:pt idx="3132">
                  <c:v>848</c:v>
                </c:pt>
                <c:pt idx="3133">
                  <c:v>844</c:v>
                </c:pt>
                <c:pt idx="3134">
                  <c:v>857</c:v>
                </c:pt>
                <c:pt idx="3135">
                  <c:v>853</c:v>
                </c:pt>
                <c:pt idx="3136">
                  <c:v>855</c:v>
                </c:pt>
                <c:pt idx="3137">
                  <c:v>857</c:v>
                </c:pt>
                <c:pt idx="3138">
                  <c:v>855</c:v>
                </c:pt>
                <c:pt idx="3139">
                  <c:v>849</c:v>
                </c:pt>
                <c:pt idx="3140">
                  <c:v>856</c:v>
                </c:pt>
                <c:pt idx="3141">
                  <c:v>859</c:v>
                </c:pt>
                <c:pt idx="3142">
                  <c:v>851</c:v>
                </c:pt>
                <c:pt idx="3143">
                  <c:v>851</c:v>
                </c:pt>
                <c:pt idx="3144">
                  <c:v>845</c:v>
                </c:pt>
                <c:pt idx="3145">
                  <c:v>844</c:v>
                </c:pt>
                <c:pt idx="3146">
                  <c:v>842</c:v>
                </c:pt>
                <c:pt idx="3147">
                  <c:v>837</c:v>
                </c:pt>
                <c:pt idx="3148">
                  <c:v>835</c:v>
                </c:pt>
                <c:pt idx="3149">
                  <c:v>830</c:v>
                </c:pt>
                <c:pt idx="3150">
                  <c:v>834</c:v>
                </c:pt>
                <c:pt idx="3151">
                  <c:v>841</c:v>
                </c:pt>
                <c:pt idx="3152">
                  <c:v>829</c:v>
                </c:pt>
                <c:pt idx="3153">
                  <c:v>835</c:v>
                </c:pt>
                <c:pt idx="3154">
                  <c:v>830</c:v>
                </c:pt>
                <c:pt idx="3155">
                  <c:v>822</c:v>
                </c:pt>
                <c:pt idx="3156">
                  <c:v>823</c:v>
                </c:pt>
                <c:pt idx="3157">
                  <c:v>821</c:v>
                </c:pt>
                <c:pt idx="3158">
                  <c:v>822</c:v>
                </c:pt>
                <c:pt idx="3159">
                  <c:v>824</c:v>
                </c:pt>
                <c:pt idx="3160">
                  <c:v>818</c:v>
                </c:pt>
                <c:pt idx="3161">
                  <c:v>819</c:v>
                </c:pt>
                <c:pt idx="3162">
                  <c:v>818</c:v>
                </c:pt>
                <c:pt idx="3163">
                  <c:v>823</c:v>
                </c:pt>
                <c:pt idx="3164">
                  <c:v>820</c:v>
                </c:pt>
                <c:pt idx="3165">
                  <c:v>815</c:v>
                </c:pt>
                <c:pt idx="3166">
                  <c:v>814</c:v>
                </c:pt>
                <c:pt idx="3167">
                  <c:v>813</c:v>
                </c:pt>
                <c:pt idx="3168">
                  <c:v>814</c:v>
                </c:pt>
                <c:pt idx="3169">
                  <c:v>812</c:v>
                </c:pt>
                <c:pt idx="3170">
                  <c:v>814</c:v>
                </c:pt>
                <c:pt idx="3171">
                  <c:v>812</c:v>
                </c:pt>
                <c:pt idx="3172">
                  <c:v>810</c:v>
                </c:pt>
                <c:pt idx="3173">
                  <c:v>809</c:v>
                </c:pt>
                <c:pt idx="3174">
                  <c:v>819</c:v>
                </c:pt>
                <c:pt idx="3175">
                  <c:v>814</c:v>
                </c:pt>
                <c:pt idx="3176">
                  <c:v>805</c:v>
                </c:pt>
                <c:pt idx="3177">
                  <c:v>808</c:v>
                </c:pt>
                <c:pt idx="3178">
                  <c:v>810</c:v>
                </c:pt>
                <c:pt idx="3179">
                  <c:v>811</c:v>
                </c:pt>
                <c:pt idx="3180">
                  <c:v>810</c:v>
                </c:pt>
                <c:pt idx="3181">
                  <c:v>806</c:v>
                </c:pt>
                <c:pt idx="3182">
                  <c:v>809</c:v>
                </c:pt>
                <c:pt idx="3183">
                  <c:v>812</c:v>
                </c:pt>
                <c:pt idx="3184">
                  <c:v>820</c:v>
                </c:pt>
                <c:pt idx="3185">
                  <c:v>810</c:v>
                </c:pt>
                <c:pt idx="3186">
                  <c:v>808</c:v>
                </c:pt>
                <c:pt idx="3187">
                  <c:v>808</c:v>
                </c:pt>
                <c:pt idx="3188">
                  <c:v>808</c:v>
                </c:pt>
                <c:pt idx="3189">
                  <c:v>805</c:v>
                </c:pt>
                <c:pt idx="3190">
                  <c:v>809</c:v>
                </c:pt>
                <c:pt idx="3191">
                  <c:v>809</c:v>
                </c:pt>
                <c:pt idx="3192">
                  <c:v>808</c:v>
                </c:pt>
                <c:pt idx="3193">
                  <c:v>807</c:v>
                </c:pt>
                <c:pt idx="3194">
                  <c:v>808</c:v>
                </c:pt>
                <c:pt idx="3195">
                  <c:v>810</c:v>
                </c:pt>
                <c:pt idx="3196">
                  <c:v>807</c:v>
                </c:pt>
                <c:pt idx="3197">
                  <c:v>809</c:v>
                </c:pt>
                <c:pt idx="3198">
                  <c:v>811</c:v>
                </c:pt>
                <c:pt idx="3199">
                  <c:v>807</c:v>
                </c:pt>
                <c:pt idx="3200">
                  <c:v>808</c:v>
                </c:pt>
                <c:pt idx="3201">
                  <c:v>802</c:v>
                </c:pt>
                <c:pt idx="3202">
                  <c:v>806</c:v>
                </c:pt>
                <c:pt idx="3203">
                  <c:v>811</c:v>
                </c:pt>
                <c:pt idx="3204">
                  <c:v>802</c:v>
                </c:pt>
                <c:pt idx="3205">
                  <c:v>806</c:v>
                </c:pt>
                <c:pt idx="3206">
                  <c:v>810</c:v>
                </c:pt>
                <c:pt idx="3207">
                  <c:v>807</c:v>
                </c:pt>
                <c:pt idx="3208">
                  <c:v>808</c:v>
                </c:pt>
                <c:pt idx="3209">
                  <c:v>806</c:v>
                </c:pt>
                <c:pt idx="3210">
                  <c:v>808</c:v>
                </c:pt>
                <c:pt idx="3211">
                  <c:v>808</c:v>
                </c:pt>
                <c:pt idx="3212">
                  <c:v>806</c:v>
                </c:pt>
                <c:pt idx="3213">
                  <c:v>805</c:v>
                </c:pt>
                <c:pt idx="3214">
                  <c:v>804</c:v>
                </c:pt>
                <c:pt idx="3215">
                  <c:v>806</c:v>
                </c:pt>
                <c:pt idx="3216">
                  <c:v>810</c:v>
                </c:pt>
                <c:pt idx="3217">
                  <c:v>811</c:v>
                </c:pt>
                <c:pt idx="3218">
                  <c:v>810</c:v>
                </c:pt>
                <c:pt idx="3219">
                  <c:v>805</c:v>
                </c:pt>
                <c:pt idx="3220">
                  <c:v>807</c:v>
                </c:pt>
                <c:pt idx="3221">
                  <c:v>808</c:v>
                </c:pt>
                <c:pt idx="3222">
                  <c:v>806</c:v>
                </c:pt>
                <c:pt idx="3223">
                  <c:v>812</c:v>
                </c:pt>
                <c:pt idx="3224">
                  <c:v>806</c:v>
                </c:pt>
                <c:pt idx="3225">
                  <c:v>803</c:v>
                </c:pt>
                <c:pt idx="3226">
                  <c:v>806</c:v>
                </c:pt>
                <c:pt idx="3227">
                  <c:v>807</c:v>
                </c:pt>
                <c:pt idx="3228">
                  <c:v>805</c:v>
                </c:pt>
                <c:pt idx="3229">
                  <c:v>802</c:v>
                </c:pt>
                <c:pt idx="3230">
                  <c:v>803</c:v>
                </c:pt>
                <c:pt idx="3231">
                  <c:v>804</c:v>
                </c:pt>
                <c:pt idx="3232">
                  <c:v>807</c:v>
                </c:pt>
                <c:pt idx="3233">
                  <c:v>809</c:v>
                </c:pt>
                <c:pt idx="3234">
                  <c:v>809</c:v>
                </c:pt>
                <c:pt idx="3235">
                  <c:v>807</c:v>
                </c:pt>
                <c:pt idx="3236">
                  <c:v>807</c:v>
                </c:pt>
                <c:pt idx="3237">
                  <c:v>809</c:v>
                </c:pt>
                <c:pt idx="3238">
                  <c:v>806</c:v>
                </c:pt>
                <c:pt idx="3239">
                  <c:v>806</c:v>
                </c:pt>
                <c:pt idx="3240">
                  <c:v>807</c:v>
                </c:pt>
                <c:pt idx="3241">
                  <c:v>806</c:v>
                </c:pt>
                <c:pt idx="3242">
                  <c:v>804</c:v>
                </c:pt>
                <c:pt idx="3243">
                  <c:v>807</c:v>
                </c:pt>
                <c:pt idx="3244">
                  <c:v>804</c:v>
                </c:pt>
                <c:pt idx="3245">
                  <c:v>808</c:v>
                </c:pt>
                <c:pt idx="3246">
                  <c:v>804</c:v>
                </c:pt>
                <c:pt idx="3247">
                  <c:v>802</c:v>
                </c:pt>
                <c:pt idx="3248">
                  <c:v>808</c:v>
                </c:pt>
                <c:pt idx="3249">
                  <c:v>805</c:v>
                </c:pt>
                <c:pt idx="3250">
                  <c:v>806</c:v>
                </c:pt>
                <c:pt idx="3251">
                  <c:v>805</c:v>
                </c:pt>
                <c:pt idx="3252">
                  <c:v>809</c:v>
                </c:pt>
                <c:pt idx="3253">
                  <c:v>802</c:v>
                </c:pt>
                <c:pt idx="3254">
                  <c:v>806</c:v>
                </c:pt>
                <c:pt idx="3255">
                  <c:v>806</c:v>
                </c:pt>
                <c:pt idx="3256">
                  <c:v>807</c:v>
                </c:pt>
                <c:pt idx="3257">
                  <c:v>808</c:v>
                </c:pt>
                <c:pt idx="3258">
                  <c:v>808</c:v>
                </c:pt>
                <c:pt idx="3259">
                  <c:v>802</c:v>
                </c:pt>
                <c:pt idx="3260">
                  <c:v>809</c:v>
                </c:pt>
                <c:pt idx="3261">
                  <c:v>806</c:v>
                </c:pt>
                <c:pt idx="3262">
                  <c:v>811</c:v>
                </c:pt>
                <c:pt idx="3263">
                  <c:v>804</c:v>
                </c:pt>
                <c:pt idx="3264">
                  <c:v>805</c:v>
                </c:pt>
                <c:pt idx="3265">
                  <c:v>808</c:v>
                </c:pt>
                <c:pt idx="3266">
                  <c:v>804</c:v>
                </c:pt>
                <c:pt idx="3267">
                  <c:v>803</c:v>
                </c:pt>
                <c:pt idx="3268">
                  <c:v>802</c:v>
                </c:pt>
                <c:pt idx="3269">
                  <c:v>804</c:v>
                </c:pt>
                <c:pt idx="3270">
                  <c:v>806</c:v>
                </c:pt>
                <c:pt idx="3271">
                  <c:v>804</c:v>
                </c:pt>
                <c:pt idx="3272">
                  <c:v>805</c:v>
                </c:pt>
                <c:pt idx="3273">
                  <c:v>804</c:v>
                </c:pt>
                <c:pt idx="3274">
                  <c:v>808</c:v>
                </c:pt>
                <c:pt idx="3275">
                  <c:v>807</c:v>
                </c:pt>
                <c:pt idx="3276">
                  <c:v>804</c:v>
                </c:pt>
                <c:pt idx="3277">
                  <c:v>804</c:v>
                </c:pt>
                <c:pt idx="3278">
                  <c:v>808</c:v>
                </c:pt>
                <c:pt idx="3279">
                  <c:v>802</c:v>
                </c:pt>
                <c:pt idx="3280">
                  <c:v>806</c:v>
                </c:pt>
                <c:pt idx="3281">
                  <c:v>804</c:v>
                </c:pt>
                <c:pt idx="3282">
                  <c:v>806</c:v>
                </c:pt>
                <c:pt idx="3283">
                  <c:v>808</c:v>
                </c:pt>
                <c:pt idx="3284">
                  <c:v>804</c:v>
                </c:pt>
                <c:pt idx="3285">
                  <c:v>804</c:v>
                </c:pt>
                <c:pt idx="3286">
                  <c:v>803</c:v>
                </c:pt>
                <c:pt idx="3287">
                  <c:v>808</c:v>
                </c:pt>
                <c:pt idx="3288">
                  <c:v>805</c:v>
                </c:pt>
                <c:pt idx="3289">
                  <c:v>803</c:v>
                </c:pt>
                <c:pt idx="3290">
                  <c:v>804</c:v>
                </c:pt>
                <c:pt idx="3291">
                  <c:v>803</c:v>
                </c:pt>
                <c:pt idx="3292">
                  <c:v>805</c:v>
                </c:pt>
                <c:pt idx="3293">
                  <c:v>807</c:v>
                </c:pt>
                <c:pt idx="3294">
                  <c:v>806</c:v>
                </c:pt>
                <c:pt idx="3295">
                  <c:v>807</c:v>
                </c:pt>
                <c:pt idx="3296">
                  <c:v>807</c:v>
                </c:pt>
                <c:pt idx="3297">
                  <c:v>803</c:v>
                </c:pt>
                <c:pt idx="3298">
                  <c:v>804</c:v>
                </c:pt>
                <c:pt idx="3299">
                  <c:v>805</c:v>
                </c:pt>
                <c:pt idx="3300">
                  <c:v>810</c:v>
                </c:pt>
                <c:pt idx="3301">
                  <c:v>806</c:v>
                </c:pt>
                <c:pt idx="3302">
                  <c:v>812</c:v>
                </c:pt>
                <c:pt idx="3303">
                  <c:v>803</c:v>
                </c:pt>
                <c:pt idx="3304">
                  <c:v>805</c:v>
                </c:pt>
                <c:pt idx="3305">
                  <c:v>807</c:v>
                </c:pt>
                <c:pt idx="3306">
                  <c:v>809</c:v>
                </c:pt>
                <c:pt idx="3307">
                  <c:v>806</c:v>
                </c:pt>
                <c:pt idx="3308">
                  <c:v>802</c:v>
                </c:pt>
                <c:pt idx="3309">
                  <c:v>803</c:v>
                </c:pt>
                <c:pt idx="3310">
                  <c:v>802</c:v>
                </c:pt>
                <c:pt idx="3311">
                  <c:v>805</c:v>
                </c:pt>
                <c:pt idx="3312">
                  <c:v>804</c:v>
                </c:pt>
                <c:pt idx="3313">
                  <c:v>805</c:v>
                </c:pt>
                <c:pt idx="3314">
                  <c:v>807</c:v>
                </c:pt>
                <c:pt idx="3315">
                  <c:v>806</c:v>
                </c:pt>
                <c:pt idx="3316">
                  <c:v>806</c:v>
                </c:pt>
                <c:pt idx="3317">
                  <c:v>805</c:v>
                </c:pt>
                <c:pt idx="3318">
                  <c:v>806</c:v>
                </c:pt>
                <c:pt idx="3319">
                  <c:v>806</c:v>
                </c:pt>
                <c:pt idx="3320">
                  <c:v>804</c:v>
                </c:pt>
                <c:pt idx="3321">
                  <c:v>813</c:v>
                </c:pt>
                <c:pt idx="3322">
                  <c:v>806</c:v>
                </c:pt>
                <c:pt idx="3323">
                  <c:v>805</c:v>
                </c:pt>
                <c:pt idx="3324">
                  <c:v>805</c:v>
                </c:pt>
                <c:pt idx="3325">
                  <c:v>807</c:v>
                </c:pt>
                <c:pt idx="3326">
                  <c:v>810</c:v>
                </c:pt>
                <c:pt idx="3327">
                  <c:v>809</c:v>
                </c:pt>
                <c:pt idx="3328">
                  <c:v>806</c:v>
                </c:pt>
                <c:pt idx="3329">
                  <c:v>808</c:v>
                </c:pt>
                <c:pt idx="3330">
                  <c:v>808</c:v>
                </c:pt>
                <c:pt idx="3331">
                  <c:v>811</c:v>
                </c:pt>
                <c:pt idx="3332">
                  <c:v>807</c:v>
                </c:pt>
                <c:pt idx="3333">
                  <c:v>804</c:v>
                </c:pt>
                <c:pt idx="3334">
                  <c:v>810</c:v>
                </c:pt>
                <c:pt idx="3335">
                  <c:v>806</c:v>
                </c:pt>
                <c:pt idx="3336">
                  <c:v>816</c:v>
                </c:pt>
                <c:pt idx="3337">
                  <c:v>806</c:v>
                </c:pt>
                <c:pt idx="3338">
                  <c:v>811</c:v>
                </c:pt>
                <c:pt idx="3339">
                  <c:v>814</c:v>
                </c:pt>
                <c:pt idx="3340">
                  <c:v>812</c:v>
                </c:pt>
                <c:pt idx="3341">
                  <c:v>809</c:v>
                </c:pt>
                <c:pt idx="3342">
                  <c:v>808</c:v>
                </c:pt>
                <c:pt idx="3343">
                  <c:v>813</c:v>
                </c:pt>
                <c:pt idx="3344">
                  <c:v>819</c:v>
                </c:pt>
                <c:pt idx="3345">
                  <c:v>813</c:v>
                </c:pt>
                <c:pt idx="3346">
                  <c:v>813</c:v>
                </c:pt>
                <c:pt idx="3347">
                  <c:v>819</c:v>
                </c:pt>
                <c:pt idx="3348">
                  <c:v>818</c:v>
                </c:pt>
                <c:pt idx="3349">
                  <c:v>817</c:v>
                </c:pt>
                <c:pt idx="3350">
                  <c:v>816</c:v>
                </c:pt>
                <c:pt idx="3351">
                  <c:v>814</c:v>
                </c:pt>
                <c:pt idx="3352">
                  <c:v>822</c:v>
                </c:pt>
                <c:pt idx="3353">
                  <c:v>817</c:v>
                </c:pt>
                <c:pt idx="3354">
                  <c:v>812</c:v>
                </c:pt>
                <c:pt idx="3355">
                  <c:v>822</c:v>
                </c:pt>
                <c:pt idx="3356">
                  <c:v>823</c:v>
                </c:pt>
                <c:pt idx="3357">
                  <c:v>820</c:v>
                </c:pt>
                <c:pt idx="3358">
                  <c:v>816</c:v>
                </c:pt>
                <c:pt idx="3359">
                  <c:v>822</c:v>
                </c:pt>
                <c:pt idx="3360">
                  <c:v>819</c:v>
                </c:pt>
                <c:pt idx="3361">
                  <c:v>822</c:v>
                </c:pt>
                <c:pt idx="3362">
                  <c:v>818</c:v>
                </c:pt>
                <c:pt idx="3363">
                  <c:v>817</c:v>
                </c:pt>
                <c:pt idx="3364">
                  <c:v>822</c:v>
                </c:pt>
                <c:pt idx="3365">
                  <c:v>814</c:v>
                </c:pt>
                <c:pt idx="3366">
                  <c:v>819</c:v>
                </c:pt>
                <c:pt idx="3367">
                  <c:v>821</c:v>
                </c:pt>
                <c:pt idx="3368">
                  <c:v>815</c:v>
                </c:pt>
                <c:pt idx="3369">
                  <c:v>818</c:v>
                </c:pt>
                <c:pt idx="3370">
                  <c:v>812</c:v>
                </c:pt>
                <c:pt idx="3371">
                  <c:v>813</c:v>
                </c:pt>
                <c:pt idx="3372">
                  <c:v>816</c:v>
                </c:pt>
                <c:pt idx="3373">
                  <c:v>814</c:v>
                </c:pt>
                <c:pt idx="3374">
                  <c:v>813</c:v>
                </c:pt>
                <c:pt idx="3375">
                  <c:v>812</c:v>
                </c:pt>
                <c:pt idx="3376">
                  <c:v>814</c:v>
                </c:pt>
                <c:pt idx="3377">
                  <c:v>817</c:v>
                </c:pt>
                <c:pt idx="3378">
                  <c:v>821</c:v>
                </c:pt>
                <c:pt idx="3379">
                  <c:v>806</c:v>
                </c:pt>
                <c:pt idx="3380">
                  <c:v>808</c:v>
                </c:pt>
                <c:pt idx="3381">
                  <c:v>816</c:v>
                </c:pt>
                <c:pt idx="3382">
                  <c:v>813</c:v>
                </c:pt>
                <c:pt idx="3383">
                  <c:v>820</c:v>
                </c:pt>
                <c:pt idx="3384">
                  <c:v>817</c:v>
                </c:pt>
                <c:pt idx="3385">
                  <c:v>816</c:v>
                </c:pt>
                <c:pt idx="3386">
                  <c:v>814</c:v>
                </c:pt>
                <c:pt idx="3387">
                  <c:v>812</c:v>
                </c:pt>
                <c:pt idx="3388">
                  <c:v>815</c:v>
                </c:pt>
                <c:pt idx="3389">
                  <c:v>813</c:v>
                </c:pt>
                <c:pt idx="3390">
                  <c:v>813</c:v>
                </c:pt>
                <c:pt idx="3391">
                  <c:v>815</c:v>
                </c:pt>
                <c:pt idx="3392">
                  <c:v>812</c:v>
                </c:pt>
                <c:pt idx="3393">
                  <c:v>807</c:v>
                </c:pt>
                <c:pt idx="3394">
                  <c:v>812</c:v>
                </c:pt>
                <c:pt idx="3395">
                  <c:v>814</c:v>
                </c:pt>
                <c:pt idx="3396">
                  <c:v>808</c:v>
                </c:pt>
                <c:pt idx="3397">
                  <c:v>807</c:v>
                </c:pt>
                <c:pt idx="3398">
                  <c:v>810</c:v>
                </c:pt>
                <c:pt idx="3399">
                  <c:v>805</c:v>
                </c:pt>
                <c:pt idx="3400">
                  <c:v>807</c:v>
                </c:pt>
                <c:pt idx="3401">
                  <c:v>810</c:v>
                </c:pt>
                <c:pt idx="3402">
                  <c:v>812</c:v>
                </c:pt>
                <c:pt idx="3403">
                  <c:v>808</c:v>
                </c:pt>
                <c:pt idx="3404">
                  <c:v>809</c:v>
                </c:pt>
                <c:pt idx="3405">
                  <c:v>813</c:v>
                </c:pt>
                <c:pt idx="3406">
                  <c:v>809</c:v>
                </c:pt>
                <c:pt idx="3407">
                  <c:v>808</c:v>
                </c:pt>
                <c:pt idx="3408">
                  <c:v>812</c:v>
                </c:pt>
                <c:pt idx="3409">
                  <c:v>805</c:v>
                </c:pt>
                <c:pt idx="3410">
                  <c:v>804</c:v>
                </c:pt>
                <c:pt idx="3411">
                  <c:v>804</c:v>
                </c:pt>
                <c:pt idx="3412">
                  <c:v>806</c:v>
                </c:pt>
                <c:pt idx="3413">
                  <c:v>807</c:v>
                </c:pt>
                <c:pt idx="3414">
                  <c:v>807</c:v>
                </c:pt>
                <c:pt idx="3415">
                  <c:v>811</c:v>
                </c:pt>
                <c:pt idx="3416">
                  <c:v>808</c:v>
                </c:pt>
                <c:pt idx="3417">
                  <c:v>804</c:v>
                </c:pt>
                <c:pt idx="3418">
                  <c:v>807</c:v>
                </c:pt>
                <c:pt idx="3419">
                  <c:v>804</c:v>
                </c:pt>
                <c:pt idx="3420">
                  <c:v>805</c:v>
                </c:pt>
                <c:pt idx="3421">
                  <c:v>807</c:v>
                </c:pt>
                <c:pt idx="3422">
                  <c:v>805</c:v>
                </c:pt>
                <c:pt idx="3423">
                  <c:v>803</c:v>
                </c:pt>
                <c:pt idx="3424">
                  <c:v>809</c:v>
                </c:pt>
                <c:pt idx="3425">
                  <c:v>806</c:v>
                </c:pt>
                <c:pt idx="3426">
                  <c:v>804</c:v>
                </c:pt>
                <c:pt idx="3427">
                  <c:v>804</c:v>
                </c:pt>
                <c:pt idx="3428">
                  <c:v>811</c:v>
                </c:pt>
                <c:pt idx="3429">
                  <c:v>805</c:v>
                </c:pt>
                <c:pt idx="3430">
                  <c:v>803</c:v>
                </c:pt>
                <c:pt idx="3431">
                  <c:v>809</c:v>
                </c:pt>
                <c:pt idx="3432">
                  <c:v>803</c:v>
                </c:pt>
                <c:pt idx="3433">
                  <c:v>807</c:v>
                </c:pt>
                <c:pt idx="3434">
                  <c:v>807</c:v>
                </c:pt>
                <c:pt idx="3435">
                  <c:v>808</c:v>
                </c:pt>
                <c:pt idx="3436">
                  <c:v>805</c:v>
                </c:pt>
                <c:pt idx="3437">
                  <c:v>806</c:v>
                </c:pt>
                <c:pt idx="3438">
                  <c:v>803</c:v>
                </c:pt>
                <c:pt idx="3439">
                  <c:v>804</c:v>
                </c:pt>
                <c:pt idx="3440">
                  <c:v>803</c:v>
                </c:pt>
                <c:pt idx="3441">
                  <c:v>807</c:v>
                </c:pt>
                <c:pt idx="3442">
                  <c:v>804</c:v>
                </c:pt>
                <c:pt idx="3443">
                  <c:v>802</c:v>
                </c:pt>
                <c:pt idx="3444">
                  <c:v>805</c:v>
                </c:pt>
                <c:pt idx="3445">
                  <c:v>804</c:v>
                </c:pt>
                <c:pt idx="3446">
                  <c:v>804</c:v>
                </c:pt>
                <c:pt idx="3447">
                  <c:v>808</c:v>
                </c:pt>
                <c:pt idx="3448">
                  <c:v>806</c:v>
                </c:pt>
                <c:pt idx="3449">
                  <c:v>802</c:v>
                </c:pt>
                <c:pt idx="3450">
                  <c:v>805</c:v>
                </c:pt>
                <c:pt idx="3451">
                  <c:v>807</c:v>
                </c:pt>
                <c:pt idx="3452">
                  <c:v>806</c:v>
                </c:pt>
                <c:pt idx="3453">
                  <c:v>804</c:v>
                </c:pt>
                <c:pt idx="3454">
                  <c:v>808</c:v>
                </c:pt>
                <c:pt idx="3455">
                  <c:v>803</c:v>
                </c:pt>
                <c:pt idx="3456">
                  <c:v>803</c:v>
                </c:pt>
                <c:pt idx="3457">
                  <c:v>804</c:v>
                </c:pt>
                <c:pt idx="3458">
                  <c:v>803</c:v>
                </c:pt>
                <c:pt idx="3459">
                  <c:v>810</c:v>
                </c:pt>
                <c:pt idx="3460">
                  <c:v>802</c:v>
                </c:pt>
                <c:pt idx="3461">
                  <c:v>805</c:v>
                </c:pt>
                <c:pt idx="3462">
                  <c:v>803</c:v>
                </c:pt>
                <c:pt idx="3463">
                  <c:v>803</c:v>
                </c:pt>
                <c:pt idx="3464">
                  <c:v>805</c:v>
                </c:pt>
                <c:pt idx="3465">
                  <c:v>804</c:v>
                </c:pt>
                <c:pt idx="3466">
                  <c:v>803</c:v>
                </c:pt>
                <c:pt idx="3467">
                  <c:v>804</c:v>
                </c:pt>
                <c:pt idx="3468">
                  <c:v>809</c:v>
                </c:pt>
                <c:pt idx="3469">
                  <c:v>805</c:v>
                </c:pt>
                <c:pt idx="3470">
                  <c:v>804</c:v>
                </c:pt>
                <c:pt idx="3471">
                  <c:v>802</c:v>
                </c:pt>
                <c:pt idx="3472">
                  <c:v>814</c:v>
                </c:pt>
                <c:pt idx="3473">
                  <c:v>803</c:v>
                </c:pt>
                <c:pt idx="3474">
                  <c:v>804</c:v>
                </c:pt>
                <c:pt idx="3475">
                  <c:v>802</c:v>
                </c:pt>
                <c:pt idx="3476">
                  <c:v>804</c:v>
                </c:pt>
                <c:pt idx="3477">
                  <c:v>804</c:v>
                </c:pt>
                <c:pt idx="3478">
                  <c:v>803</c:v>
                </c:pt>
                <c:pt idx="3479">
                  <c:v>810</c:v>
                </c:pt>
                <c:pt idx="3480">
                  <c:v>806</c:v>
                </c:pt>
                <c:pt idx="3481">
                  <c:v>806</c:v>
                </c:pt>
                <c:pt idx="3482">
                  <c:v>804</c:v>
                </c:pt>
                <c:pt idx="3483">
                  <c:v>813</c:v>
                </c:pt>
                <c:pt idx="3484">
                  <c:v>805</c:v>
                </c:pt>
                <c:pt idx="3485">
                  <c:v>807</c:v>
                </c:pt>
                <c:pt idx="3486">
                  <c:v>805</c:v>
                </c:pt>
                <c:pt idx="3487">
                  <c:v>805</c:v>
                </c:pt>
                <c:pt idx="3488">
                  <c:v>808</c:v>
                </c:pt>
                <c:pt idx="3489">
                  <c:v>805</c:v>
                </c:pt>
                <c:pt idx="3490">
                  <c:v>805</c:v>
                </c:pt>
                <c:pt idx="3491">
                  <c:v>805</c:v>
                </c:pt>
                <c:pt idx="3492">
                  <c:v>806</c:v>
                </c:pt>
                <c:pt idx="3493">
                  <c:v>805</c:v>
                </c:pt>
                <c:pt idx="3494">
                  <c:v>806</c:v>
                </c:pt>
                <c:pt idx="3495">
                  <c:v>804</c:v>
                </c:pt>
                <c:pt idx="3496">
                  <c:v>805</c:v>
                </c:pt>
                <c:pt idx="3497">
                  <c:v>803</c:v>
                </c:pt>
                <c:pt idx="3498">
                  <c:v>803</c:v>
                </c:pt>
                <c:pt idx="3499">
                  <c:v>808</c:v>
                </c:pt>
                <c:pt idx="3500">
                  <c:v>803</c:v>
                </c:pt>
                <c:pt idx="3501">
                  <c:v>808</c:v>
                </c:pt>
                <c:pt idx="3502">
                  <c:v>802</c:v>
                </c:pt>
                <c:pt idx="3503">
                  <c:v>805</c:v>
                </c:pt>
                <c:pt idx="3504">
                  <c:v>805</c:v>
                </c:pt>
                <c:pt idx="3505">
                  <c:v>804</c:v>
                </c:pt>
                <c:pt idx="3506">
                  <c:v>804</c:v>
                </c:pt>
                <c:pt idx="3507">
                  <c:v>806</c:v>
                </c:pt>
                <c:pt idx="3508">
                  <c:v>810</c:v>
                </c:pt>
                <c:pt idx="3509">
                  <c:v>806</c:v>
                </c:pt>
                <c:pt idx="3510">
                  <c:v>810</c:v>
                </c:pt>
                <c:pt idx="3511">
                  <c:v>805</c:v>
                </c:pt>
                <c:pt idx="3512">
                  <c:v>807</c:v>
                </c:pt>
                <c:pt idx="3513">
                  <c:v>804</c:v>
                </c:pt>
                <c:pt idx="3514">
                  <c:v>806</c:v>
                </c:pt>
                <c:pt idx="3515">
                  <c:v>804</c:v>
                </c:pt>
                <c:pt idx="3516">
                  <c:v>807</c:v>
                </c:pt>
                <c:pt idx="3517">
                  <c:v>805</c:v>
                </c:pt>
                <c:pt idx="3518">
                  <c:v>810</c:v>
                </c:pt>
                <c:pt idx="3519">
                  <c:v>802</c:v>
                </c:pt>
                <c:pt idx="3520">
                  <c:v>802</c:v>
                </c:pt>
                <c:pt idx="3521">
                  <c:v>808</c:v>
                </c:pt>
                <c:pt idx="3522">
                  <c:v>807</c:v>
                </c:pt>
                <c:pt idx="3523">
                  <c:v>804</c:v>
                </c:pt>
                <c:pt idx="3524">
                  <c:v>805</c:v>
                </c:pt>
                <c:pt idx="3525">
                  <c:v>804</c:v>
                </c:pt>
                <c:pt idx="3526">
                  <c:v>802</c:v>
                </c:pt>
                <c:pt idx="3527">
                  <c:v>805</c:v>
                </c:pt>
                <c:pt idx="3528">
                  <c:v>804</c:v>
                </c:pt>
                <c:pt idx="3529">
                  <c:v>806</c:v>
                </c:pt>
                <c:pt idx="3530">
                  <c:v>806</c:v>
                </c:pt>
                <c:pt idx="3531">
                  <c:v>807</c:v>
                </c:pt>
                <c:pt idx="3532">
                  <c:v>804</c:v>
                </c:pt>
                <c:pt idx="3533">
                  <c:v>806</c:v>
                </c:pt>
                <c:pt idx="3534">
                  <c:v>803</c:v>
                </c:pt>
                <c:pt idx="3535">
                  <c:v>808</c:v>
                </c:pt>
                <c:pt idx="3536">
                  <c:v>810</c:v>
                </c:pt>
                <c:pt idx="3537">
                  <c:v>809</c:v>
                </c:pt>
                <c:pt idx="3538">
                  <c:v>811</c:v>
                </c:pt>
                <c:pt idx="3539">
                  <c:v>806</c:v>
                </c:pt>
                <c:pt idx="3540">
                  <c:v>809</c:v>
                </c:pt>
                <c:pt idx="3541">
                  <c:v>807</c:v>
                </c:pt>
                <c:pt idx="3542">
                  <c:v>807</c:v>
                </c:pt>
                <c:pt idx="3543">
                  <c:v>809</c:v>
                </c:pt>
                <c:pt idx="3544">
                  <c:v>806</c:v>
                </c:pt>
                <c:pt idx="3545">
                  <c:v>805</c:v>
                </c:pt>
                <c:pt idx="3546">
                  <c:v>807</c:v>
                </c:pt>
                <c:pt idx="3547">
                  <c:v>806</c:v>
                </c:pt>
                <c:pt idx="3548">
                  <c:v>807</c:v>
                </c:pt>
                <c:pt idx="3549">
                  <c:v>804</c:v>
                </c:pt>
                <c:pt idx="3550">
                  <c:v>805</c:v>
                </c:pt>
                <c:pt idx="3551">
                  <c:v>804</c:v>
                </c:pt>
                <c:pt idx="3552">
                  <c:v>807</c:v>
                </c:pt>
                <c:pt idx="3553">
                  <c:v>802</c:v>
                </c:pt>
                <c:pt idx="3554">
                  <c:v>809</c:v>
                </c:pt>
                <c:pt idx="3555">
                  <c:v>806</c:v>
                </c:pt>
                <c:pt idx="3556">
                  <c:v>804</c:v>
                </c:pt>
                <c:pt idx="3557">
                  <c:v>804</c:v>
                </c:pt>
                <c:pt idx="3558">
                  <c:v>808</c:v>
                </c:pt>
                <c:pt idx="3559">
                  <c:v>803</c:v>
                </c:pt>
                <c:pt idx="3560">
                  <c:v>805</c:v>
                </c:pt>
                <c:pt idx="3561">
                  <c:v>807</c:v>
                </c:pt>
                <c:pt idx="3562">
                  <c:v>804</c:v>
                </c:pt>
                <c:pt idx="3563">
                  <c:v>806</c:v>
                </c:pt>
                <c:pt idx="3564">
                  <c:v>804</c:v>
                </c:pt>
                <c:pt idx="3565">
                  <c:v>807</c:v>
                </c:pt>
                <c:pt idx="3566">
                  <c:v>807</c:v>
                </c:pt>
                <c:pt idx="3567">
                  <c:v>803</c:v>
                </c:pt>
                <c:pt idx="3568">
                  <c:v>816</c:v>
                </c:pt>
                <c:pt idx="3569">
                  <c:v>805</c:v>
                </c:pt>
                <c:pt idx="3570">
                  <c:v>810</c:v>
                </c:pt>
                <c:pt idx="3571">
                  <c:v>809</c:v>
                </c:pt>
                <c:pt idx="3572">
                  <c:v>804</c:v>
                </c:pt>
                <c:pt idx="3573">
                  <c:v>811</c:v>
                </c:pt>
                <c:pt idx="3574">
                  <c:v>808</c:v>
                </c:pt>
                <c:pt idx="3575">
                  <c:v>811</c:v>
                </c:pt>
                <c:pt idx="3576">
                  <c:v>806</c:v>
                </c:pt>
                <c:pt idx="3577">
                  <c:v>806</c:v>
                </c:pt>
                <c:pt idx="3578">
                  <c:v>813</c:v>
                </c:pt>
                <c:pt idx="3579">
                  <c:v>811</c:v>
                </c:pt>
                <c:pt idx="3580">
                  <c:v>807</c:v>
                </c:pt>
                <c:pt idx="3581">
                  <c:v>808</c:v>
                </c:pt>
                <c:pt idx="3582">
                  <c:v>809</c:v>
                </c:pt>
                <c:pt idx="3583">
                  <c:v>816</c:v>
                </c:pt>
                <c:pt idx="3584">
                  <c:v>815</c:v>
                </c:pt>
                <c:pt idx="3585">
                  <c:v>810</c:v>
                </c:pt>
                <c:pt idx="3586">
                  <c:v>817</c:v>
                </c:pt>
                <c:pt idx="3587">
                  <c:v>806</c:v>
                </c:pt>
                <c:pt idx="3588">
                  <c:v>813</c:v>
                </c:pt>
                <c:pt idx="3589">
                  <c:v>813</c:v>
                </c:pt>
                <c:pt idx="3590">
                  <c:v>810</c:v>
                </c:pt>
                <c:pt idx="3591">
                  <c:v>816</c:v>
                </c:pt>
                <c:pt idx="3592">
                  <c:v>812</c:v>
                </c:pt>
                <c:pt idx="3593">
                  <c:v>812</c:v>
                </c:pt>
                <c:pt idx="3594">
                  <c:v>812</c:v>
                </c:pt>
                <c:pt idx="3595">
                  <c:v>810</c:v>
                </c:pt>
                <c:pt idx="3596">
                  <c:v>822</c:v>
                </c:pt>
                <c:pt idx="3597">
                  <c:v>818</c:v>
                </c:pt>
                <c:pt idx="3598">
                  <c:v>819</c:v>
                </c:pt>
                <c:pt idx="3599">
                  <c:v>817</c:v>
                </c:pt>
                <c:pt idx="3600">
                  <c:v>814</c:v>
                </c:pt>
                <c:pt idx="3601">
                  <c:v>810</c:v>
                </c:pt>
                <c:pt idx="3602">
                  <c:v>823</c:v>
                </c:pt>
                <c:pt idx="3603">
                  <c:v>821</c:v>
                </c:pt>
                <c:pt idx="3604">
                  <c:v>824</c:v>
                </c:pt>
                <c:pt idx="3605">
                  <c:v>813</c:v>
                </c:pt>
                <c:pt idx="3606">
                  <c:v>818</c:v>
                </c:pt>
                <c:pt idx="3607">
                  <c:v>809</c:v>
                </c:pt>
                <c:pt idx="3608">
                  <c:v>813</c:v>
                </c:pt>
                <c:pt idx="3609">
                  <c:v>814</c:v>
                </c:pt>
                <c:pt idx="3610">
                  <c:v>814</c:v>
                </c:pt>
                <c:pt idx="3611">
                  <c:v>812</c:v>
                </c:pt>
                <c:pt idx="3612">
                  <c:v>813</c:v>
                </c:pt>
                <c:pt idx="3613">
                  <c:v>813</c:v>
                </c:pt>
                <c:pt idx="3614">
                  <c:v>812</c:v>
                </c:pt>
                <c:pt idx="3615">
                  <c:v>809</c:v>
                </c:pt>
                <c:pt idx="3616">
                  <c:v>812</c:v>
                </c:pt>
                <c:pt idx="3617">
                  <c:v>808</c:v>
                </c:pt>
                <c:pt idx="3618">
                  <c:v>820</c:v>
                </c:pt>
                <c:pt idx="3619">
                  <c:v>814</c:v>
                </c:pt>
                <c:pt idx="3620">
                  <c:v>810</c:v>
                </c:pt>
                <c:pt idx="3621">
                  <c:v>815</c:v>
                </c:pt>
                <c:pt idx="3622">
                  <c:v>811</c:v>
                </c:pt>
                <c:pt idx="3623">
                  <c:v>819</c:v>
                </c:pt>
                <c:pt idx="3624">
                  <c:v>807</c:v>
                </c:pt>
                <c:pt idx="3625">
                  <c:v>813</c:v>
                </c:pt>
                <c:pt idx="3626">
                  <c:v>806</c:v>
                </c:pt>
                <c:pt idx="3627">
                  <c:v>813</c:v>
                </c:pt>
                <c:pt idx="3628">
                  <c:v>811</c:v>
                </c:pt>
                <c:pt idx="3629">
                  <c:v>807</c:v>
                </c:pt>
                <c:pt idx="3630">
                  <c:v>806</c:v>
                </c:pt>
                <c:pt idx="3631">
                  <c:v>806</c:v>
                </c:pt>
                <c:pt idx="3632">
                  <c:v>806</c:v>
                </c:pt>
                <c:pt idx="3633">
                  <c:v>803</c:v>
                </c:pt>
                <c:pt idx="3634">
                  <c:v>805</c:v>
                </c:pt>
                <c:pt idx="3635">
                  <c:v>812</c:v>
                </c:pt>
                <c:pt idx="3636">
                  <c:v>807</c:v>
                </c:pt>
                <c:pt idx="3637">
                  <c:v>807</c:v>
                </c:pt>
                <c:pt idx="3638">
                  <c:v>807</c:v>
                </c:pt>
                <c:pt idx="3639">
                  <c:v>811</c:v>
                </c:pt>
                <c:pt idx="3640">
                  <c:v>806</c:v>
                </c:pt>
                <c:pt idx="3641">
                  <c:v>807</c:v>
                </c:pt>
                <c:pt idx="3642">
                  <c:v>807</c:v>
                </c:pt>
                <c:pt idx="3643">
                  <c:v>802</c:v>
                </c:pt>
                <c:pt idx="3644">
                  <c:v>805</c:v>
                </c:pt>
                <c:pt idx="3645">
                  <c:v>808</c:v>
                </c:pt>
                <c:pt idx="3646">
                  <c:v>806</c:v>
                </c:pt>
                <c:pt idx="3647">
                  <c:v>808</c:v>
                </c:pt>
                <c:pt idx="3648">
                  <c:v>808</c:v>
                </c:pt>
                <c:pt idx="3649">
                  <c:v>807</c:v>
                </c:pt>
                <c:pt idx="3650">
                  <c:v>804</c:v>
                </c:pt>
                <c:pt idx="3651">
                  <c:v>810</c:v>
                </c:pt>
                <c:pt idx="3652">
                  <c:v>804</c:v>
                </c:pt>
                <c:pt idx="3653">
                  <c:v>806</c:v>
                </c:pt>
                <c:pt idx="3654">
                  <c:v>803</c:v>
                </c:pt>
                <c:pt idx="3655">
                  <c:v>803</c:v>
                </c:pt>
                <c:pt idx="3656">
                  <c:v>803</c:v>
                </c:pt>
                <c:pt idx="3657">
                  <c:v>804</c:v>
                </c:pt>
                <c:pt idx="3658">
                  <c:v>803</c:v>
                </c:pt>
                <c:pt idx="3659">
                  <c:v>801</c:v>
                </c:pt>
                <c:pt idx="3660">
                  <c:v>809</c:v>
                </c:pt>
                <c:pt idx="3661">
                  <c:v>805</c:v>
                </c:pt>
                <c:pt idx="3662">
                  <c:v>809</c:v>
                </c:pt>
                <c:pt idx="3663">
                  <c:v>807</c:v>
                </c:pt>
                <c:pt idx="3664">
                  <c:v>809</c:v>
                </c:pt>
                <c:pt idx="3665">
                  <c:v>802</c:v>
                </c:pt>
                <c:pt idx="3666">
                  <c:v>802</c:v>
                </c:pt>
                <c:pt idx="3667">
                  <c:v>806</c:v>
                </c:pt>
                <c:pt idx="3668">
                  <c:v>805</c:v>
                </c:pt>
                <c:pt idx="3669">
                  <c:v>807</c:v>
                </c:pt>
                <c:pt idx="3670">
                  <c:v>805</c:v>
                </c:pt>
                <c:pt idx="3671">
                  <c:v>805</c:v>
                </c:pt>
                <c:pt idx="3672">
                  <c:v>804</c:v>
                </c:pt>
                <c:pt idx="3673">
                  <c:v>802</c:v>
                </c:pt>
                <c:pt idx="3674">
                  <c:v>809</c:v>
                </c:pt>
                <c:pt idx="3675">
                  <c:v>802</c:v>
                </c:pt>
                <c:pt idx="3676">
                  <c:v>802</c:v>
                </c:pt>
                <c:pt idx="3677">
                  <c:v>804</c:v>
                </c:pt>
                <c:pt idx="3678">
                  <c:v>804</c:v>
                </c:pt>
                <c:pt idx="3679">
                  <c:v>802</c:v>
                </c:pt>
                <c:pt idx="3680">
                  <c:v>804</c:v>
                </c:pt>
                <c:pt idx="3681">
                  <c:v>806</c:v>
                </c:pt>
                <c:pt idx="3682">
                  <c:v>804</c:v>
                </c:pt>
                <c:pt idx="3683">
                  <c:v>805</c:v>
                </c:pt>
                <c:pt idx="3684">
                  <c:v>805</c:v>
                </c:pt>
                <c:pt idx="3685">
                  <c:v>806</c:v>
                </c:pt>
                <c:pt idx="3686">
                  <c:v>802</c:v>
                </c:pt>
                <c:pt idx="3687">
                  <c:v>805</c:v>
                </c:pt>
                <c:pt idx="3688">
                  <c:v>802</c:v>
                </c:pt>
                <c:pt idx="3689">
                  <c:v>805</c:v>
                </c:pt>
                <c:pt idx="3690">
                  <c:v>808</c:v>
                </c:pt>
                <c:pt idx="3691">
                  <c:v>810</c:v>
                </c:pt>
                <c:pt idx="3692">
                  <c:v>803</c:v>
                </c:pt>
                <c:pt idx="3693">
                  <c:v>807</c:v>
                </c:pt>
                <c:pt idx="3694">
                  <c:v>804</c:v>
                </c:pt>
                <c:pt idx="3695">
                  <c:v>803</c:v>
                </c:pt>
                <c:pt idx="3696">
                  <c:v>806</c:v>
                </c:pt>
                <c:pt idx="3697">
                  <c:v>806</c:v>
                </c:pt>
                <c:pt idx="3698">
                  <c:v>810</c:v>
                </c:pt>
                <c:pt idx="3699">
                  <c:v>801</c:v>
                </c:pt>
                <c:pt idx="3700">
                  <c:v>802</c:v>
                </c:pt>
                <c:pt idx="3701">
                  <c:v>806</c:v>
                </c:pt>
                <c:pt idx="3702">
                  <c:v>804</c:v>
                </c:pt>
                <c:pt idx="3703">
                  <c:v>801</c:v>
                </c:pt>
                <c:pt idx="3704">
                  <c:v>806</c:v>
                </c:pt>
                <c:pt idx="3705">
                  <c:v>804</c:v>
                </c:pt>
                <c:pt idx="3706">
                  <c:v>802</c:v>
                </c:pt>
                <c:pt idx="3707">
                  <c:v>804</c:v>
                </c:pt>
                <c:pt idx="3708">
                  <c:v>807</c:v>
                </c:pt>
                <c:pt idx="3709">
                  <c:v>804</c:v>
                </c:pt>
                <c:pt idx="3710">
                  <c:v>806</c:v>
                </c:pt>
                <c:pt idx="3711">
                  <c:v>800</c:v>
                </c:pt>
                <c:pt idx="3712">
                  <c:v>807</c:v>
                </c:pt>
                <c:pt idx="3713">
                  <c:v>803</c:v>
                </c:pt>
                <c:pt idx="3714">
                  <c:v>802</c:v>
                </c:pt>
                <c:pt idx="3715">
                  <c:v>800</c:v>
                </c:pt>
                <c:pt idx="3716">
                  <c:v>806</c:v>
                </c:pt>
                <c:pt idx="3717">
                  <c:v>806</c:v>
                </c:pt>
                <c:pt idx="3718">
                  <c:v>807</c:v>
                </c:pt>
                <c:pt idx="3719">
                  <c:v>805</c:v>
                </c:pt>
                <c:pt idx="3720">
                  <c:v>803</c:v>
                </c:pt>
                <c:pt idx="3721">
                  <c:v>810</c:v>
                </c:pt>
                <c:pt idx="3722">
                  <c:v>805</c:v>
                </c:pt>
                <c:pt idx="3723">
                  <c:v>804</c:v>
                </c:pt>
                <c:pt idx="3724">
                  <c:v>804</c:v>
                </c:pt>
                <c:pt idx="3725">
                  <c:v>804</c:v>
                </c:pt>
                <c:pt idx="3726">
                  <c:v>805</c:v>
                </c:pt>
                <c:pt idx="3727">
                  <c:v>804</c:v>
                </c:pt>
                <c:pt idx="3728">
                  <c:v>802</c:v>
                </c:pt>
                <c:pt idx="3729">
                  <c:v>811</c:v>
                </c:pt>
                <c:pt idx="3730">
                  <c:v>803</c:v>
                </c:pt>
                <c:pt idx="3731">
                  <c:v>804</c:v>
                </c:pt>
                <c:pt idx="3732">
                  <c:v>803</c:v>
                </c:pt>
                <c:pt idx="3733">
                  <c:v>805</c:v>
                </c:pt>
                <c:pt idx="3734">
                  <c:v>804</c:v>
                </c:pt>
                <c:pt idx="3735">
                  <c:v>805</c:v>
                </c:pt>
                <c:pt idx="3736">
                  <c:v>807</c:v>
                </c:pt>
                <c:pt idx="3737">
                  <c:v>803</c:v>
                </c:pt>
                <c:pt idx="3738">
                  <c:v>801</c:v>
                </c:pt>
                <c:pt idx="3739">
                  <c:v>802</c:v>
                </c:pt>
                <c:pt idx="3740">
                  <c:v>805</c:v>
                </c:pt>
                <c:pt idx="3741">
                  <c:v>803</c:v>
                </c:pt>
                <c:pt idx="3742">
                  <c:v>805</c:v>
                </c:pt>
                <c:pt idx="3743">
                  <c:v>804</c:v>
                </c:pt>
                <c:pt idx="3744">
                  <c:v>806</c:v>
                </c:pt>
                <c:pt idx="3745">
                  <c:v>806</c:v>
                </c:pt>
                <c:pt idx="3746">
                  <c:v>806</c:v>
                </c:pt>
                <c:pt idx="3747">
                  <c:v>805</c:v>
                </c:pt>
                <c:pt idx="3748">
                  <c:v>800</c:v>
                </c:pt>
                <c:pt idx="3749">
                  <c:v>803</c:v>
                </c:pt>
                <c:pt idx="3750">
                  <c:v>803</c:v>
                </c:pt>
              </c:numCache>
            </c:numRef>
          </c:yVal>
          <c:smooth val="1"/>
          <c:extLst xmlns:c16r2="http://schemas.microsoft.com/office/drawing/2015/06/chart">
            <c:ext xmlns:c16="http://schemas.microsoft.com/office/drawing/2014/chart" uri="{C3380CC4-5D6E-409C-BE32-E72D297353CC}">
              <c16:uniqueId val="{00000000-BF9F-45AB-BF69-95B9316A9062}"/>
            </c:ext>
          </c:extLst>
        </c:ser>
        <c:ser>
          <c:idx val="2"/>
          <c:order val="1"/>
          <c:tx>
            <c:v>(a)</c:v>
          </c:tx>
          <c:spPr>
            <a:ln w="3175">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R$252:$R$4002</c:f>
              <c:numCache>
                <c:formatCode>General</c:formatCode>
                <c:ptCount val="3751"/>
                <c:pt idx="0">
                  <c:v>647</c:v>
                </c:pt>
                <c:pt idx="1">
                  <c:v>656</c:v>
                </c:pt>
                <c:pt idx="2">
                  <c:v>656</c:v>
                </c:pt>
                <c:pt idx="3">
                  <c:v>642</c:v>
                </c:pt>
                <c:pt idx="4">
                  <c:v>647</c:v>
                </c:pt>
                <c:pt idx="5">
                  <c:v>649</c:v>
                </c:pt>
                <c:pt idx="6">
                  <c:v>650</c:v>
                </c:pt>
                <c:pt idx="7">
                  <c:v>649</c:v>
                </c:pt>
                <c:pt idx="8">
                  <c:v>645</c:v>
                </c:pt>
                <c:pt idx="9">
                  <c:v>653</c:v>
                </c:pt>
                <c:pt idx="10">
                  <c:v>645</c:v>
                </c:pt>
                <c:pt idx="11">
                  <c:v>641</c:v>
                </c:pt>
                <c:pt idx="12">
                  <c:v>646</c:v>
                </c:pt>
                <c:pt idx="13">
                  <c:v>645</c:v>
                </c:pt>
                <c:pt idx="14">
                  <c:v>642</c:v>
                </c:pt>
                <c:pt idx="15">
                  <c:v>649</c:v>
                </c:pt>
                <c:pt idx="16">
                  <c:v>650</c:v>
                </c:pt>
                <c:pt idx="17">
                  <c:v>642</c:v>
                </c:pt>
                <c:pt idx="18">
                  <c:v>639</c:v>
                </c:pt>
                <c:pt idx="19">
                  <c:v>644</c:v>
                </c:pt>
                <c:pt idx="20">
                  <c:v>650</c:v>
                </c:pt>
                <c:pt idx="21">
                  <c:v>635</c:v>
                </c:pt>
                <c:pt idx="22">
                  <c:v>657</c:v>
                </c:pt>
                <c:pt idx="23">
                  <c:v>649</c:v>
                </c:pt>
                <c:pt idx="24">
                  <c:v>645</c:v>
                </c:pt>
                <c:pt idx="25">
                  <c:v>648</c:v>
                </c:pt>
                <c:pt idx="26">
                  <c:v>652</c:v>
                </c:pt>
                <c:pt idx="27">
                  <c:v>650</c:v>
                </c:pt>
                <c:pt idx="28">
                  <c:v>646</c:v>
                </c:pt>
                <c:pt idx="29">
                  <c:v>655</c:v>
                </c:pt>
                <c:pt idx="30">
                  <c:v>644</c:v>
                </c:pt>
                <c:pt idx="31">
                  <c:v>641</c:v>
                </c:pt>
                <c:pt idx="32">
                  <c:v>644</c:v>
                </c:pt>
                <c:pt idx="33">
                  <c:v>641</c:v>
                </c:pt>
                <c:pt idx="34">
                  <c:v>644</c:v>
                </c:pt>
                <c:pt idx="35">
                  <c:v>654</c:v>
                </c:pt>
                <c:pt idx="36">
                  <c:v>656</c:v>
                </c:pt>
                <c:pt idx="37">
                  <c:v>643</c:v>
                </c:pt>
                <c:pt idx="38">
                  <c:v>649</c:v>
                </c:pt>
                <c:pt idx="39">
                  <c:v>638</c:v>
                </c:pt>
                <c:pt idx="40">
                  <c:v>640</c:v>
                </c:pt>
                <c:pt idx="41">
                  <c:v>641</c:v>
                </c:pt>
                <c:pt idx="42">
                  <c:v>629</c:v>
                </c:pt>
                <c:pt idx="43">
                  <c:v>647</c:v>
                </c:pt>
                <c:pt idx="44">
                  <c:v>640</c:v>
                </c:pt>
                <c:pt idx="45">
                  <c:v>657</c:v>
                </c:pt>
                <c:pt idx="46">
                  <c:v>650</c:v>
                </c:pt>
                <c:pt idx="47">
                  <c:v>647</c:v>
                </c:pt>
                <c:pt idx="48">
                  <c:v>643</c:v>
                </c:pt>
                <c:pt idx="49">
                  <c:v>645</c:v>
                </c:pt>
                <c:pt idx="50">
                  <c:v>645</c:v>
                </c:pt>
                <c:pt idx="51">
                  <c:v>637</c:v>
                </c:pt>
                <c:pt idx="52">
                  <c:v>637</c:v>
                </c:pt>
                <c:pt idx="53">
                  <c:v>661</c:v>
                </c:pt>
                <c:pt idx="54">
                  <c:v>646</c:v>
                </c:pt>
                <c:pt idx="55">
                  <c:v>627</c:v>
                </c:pt>
                <c:pt idx="56">
                  <c:v>641</c:v>
                </c:pt>
                <c:pt idx="57">
                  <c:v>643</c:v>
                </c:pt>
                <c:pt idx="58">
                  <c:v>655</c:v>
                </c:pt>
                <c:pt idx="59">
                  <c:v>650</c:v>
                </c:pt>
                <c:pt idx="60">
                  <c:v>649</c:v>
                </c:pt>
                <c:pt idx="61">
                  <c:v>648</c:v>
                </c:pt>
                <c:pt idx="62">
                  <c:v>627</c:v>
                </c:pt>
                <c:pt idx="63">
                  <c:v>643</c:v>
                </c:pt>
                <c:pt idx="64">
                  <c:v>650</c:v>
                </c:pt>
                <c:pt idx="65">
                  <c:v>646</c:v>
                </c:pt>
                <c:pt idx="66">
                  <c:v>646</c:v>
                </c:pt>
                <c:pt idx="67">
                  <c:v>655</c:v>
                </c:pt>
                <c:pt idx="68">
                  <c:v>643</c:v>
                </c:pt>
                <c:pt idx="69">
                  <c:v>641</c:v>
                </c:pt>
                <c:pt idx="70">
                  <c:v>637</c:v>
                </c:pt>
                <c:pt idx="71">
                  <c:v>652</c:v>
                </c:pt>
                <c:pt idx="72">
                  <c:v>645</c:v>
                </c:pt>
                <c:pt idx="73">
                  <c:v>647</c:v>
                </c:pt>
                <c:pt idx="74">
                  <c:v>646</c:v>
                </c:pt>
                <c:pt idx="75">
                  <c:v>652</c:v>
                </c:pt>
                <c:pt idx="76">
                  <c:v>635</c:v>
                </c:pt>
                <c:pt idx="77">
                  <c:v>635</c:v>
                </c:pt>
                <c:pt idx="78">
                  <c:v>651</c:v>
                </c:pt>
                <c:pt idx="79">
                  <c:v>639</c:v>
                </c:pt>
                <c:pt idx="80">
                  <c:v>652</c:v>
                </c:pt>
                <c:pt idx="81">
                  <c:v>632</c:v>
                </c:pt>
                <c:pt idx="82">
                  <c:v>646</c:v>
                </c:pt>
                <c:pt idx="83">
                  <c:v>642</c:v>
                </c:pt>
                <c:pt idx="84">
                  <c:v>631</c:v>
                </c:pt>
                <c:pt idx="85">
                  <c:v>639</c:v>
                </c:pt>
                <c:pt idx="86">
                  <c:v>639</c:v>
                </c:pt>
                <c:pt idx="87">
                  <c:v>633</c:v>
                </c:pt>
                <c:pt idx="88">
                  <c:v>649</c:v>
                </c:pt>
                <c:pt idx="89">
                  <c:v>649</c:v>
                </c:pt>
                <c:pt idx="90">
                  <c:v>639</c:v>
                </c:pt>
                <c:pt idx="91">
                  <c:v>636</c:v>
                </c:pt>
                <c:pt idx="92">
                  <c:v>653</c:v>
                </c:pt>
                <c:pt idx="93">
                  <c:v>641</c:v>
                </c:pt>
                <c:pt idx="94">
                  <c:v>644</c:v>
                </c:pt>
                <c:pt idx="95">
                  <c:v>640</c:v>
                </c:pt>
                <c:pt idx="96">
                  <c:v>636</c:v>
                </c:pt>
                <c:pt idx="97">
                  <c:v>637</c:v>
                </c:pt>
                <c:pt idx="98">
                  <c:v>641</c:v>
                </c:pt>
                <c:pt idx="99">
                  <c:v>644</c:v>
                </c:pt>
                <c:pt idx="100">
                  <c:v>642</c:v>
                </c:pt>
                <c:pt idx="101">
                  <c:v>644</c:v>
                </c:pt>
                <c:pt idx="102">
                  <c:v>646</c:v>
                </c:pt>
                <c:pt idx="103">
                  <c:v>652</c:v>
                </c:pt>
                <c:pt idx="104">
                  <c:v>627</c:v>
                </c:pt>
                <c:pt idx="105">
                  <c:v>648</c:v>
                </c:pt>
                <c:pt idx="106">
                  <c:v>638</c:v>
                </c:pt>
                <c:pt idx="107">
                  <c:v>635</c:v>
                </c:pt>
                <c:pt idx="108">
                  <c:v>635</c:v>
                </c:pt>
                <c:pt idx="109">
                  <c:v>653</c:v>
                </c:pt>
                <c:pt idx="110">
                  <c:v>631</c:v>
                </c:pt>
                <c:pt idx="111">
                  <c:v>640</c:v>
                </c:pt>
                <c:pt idx="112">
                  <c:v>646</c:v>
                </c:pt>
                <c:pt idx="113">
                  <c:v>641</c:v>
                </c:pt>
                <c:pt idx="114">
                  <c:v>633</c:v>
                </c:pt>
                <c:pt idx="115">
                  <c:v>645</c:v>
                </c:pt>
                <c:pt idx="116">
                  <c:v>642</c:v>
                </c:pt>
                <c:pt idx="117">
                  <c:v>642</c:v>
                </c:pt>
                <c:pt idx="118">
                  <c:v>638</c:v>
                </c:pt>
                <c:pt idx="119">
                  <c:v>635</c:v>
                </c:pt>
                <c:pt idx="120">
                  <c:v>641</c:v>
                </c:pt>
                <c:pt idx="121">
                  <c:v>639</c:v>
                </c:pt>
                <c:pt idx="122">
                  <c:v>641</c:v>
                </c:pt>
                <c:pt idx="123">
                  <c:v>642</c:v>
                </c:pt>
                <c:pt idx="124">
                  <c:v>643</c:v>
                </c:pt>
                <c:pt idx="125">
                  <c:v>635</c:v>
                </c:pt>
                <c:pt idx="126">
                  <c:v>635</c:v>
                </c:pt>
                <c:pt idx="127">
                  <c:v>639</c:v>
                </c:pt>
                <c:pt idx="128">
                  <c:v>651</c:v>
                </c:pt>
                <c:pt idx="129">
                  <c:v>650</c:v>
                </c:pt>
                <c:pt idx="130">
                  <c:v>645</c:v>
                </c:pt>
                <c:pt idx="131">
                  <c:v>634</c:v>
                </c:pt>
                <c:pt idx="132">
                  <c:v>630</c:v>
                </c:pt>
                <c:pt idx="133">
                  <c:v>637</c:v>
                </c:pt>
                <c:pt idx="134">
                  <c:v>649</c:v>
                </c:pt>
                <c:pt idx="135">
                  <c:v>627</c:v>
                </c:pt>
                <c:pt idx="136">
                  <c:v>647</c:v>
                </c:pt>
                <c:pt idx="137">
                  <c:v>636</c:v>
                </c:pt>
                <c:pt idx="138">
                  <c:v>642</c:v>
                </c:pt>
                <c:pt idx="139">
                  <c:v>647</c:v>
                </c:pt>
                <c:pt idx="140">
                  <c:v>638</c:v>
                </c:pt>
                <c:pt idx="141">
                  <c:v>636</c:v>
                </c:pt>
                <c:pt idx="142">
                  <c:v>635</c:v>
                </c:pt>
                <c:pt idx="143">
                  <c:v>638</c:v>
                </c:pt>
                <c:pt idx="144">
                  <c:v>643</c:v>
                </c:pt>
                <c:pt idx="145">
                  <c:v>643</c:v>
                </c:pt>
                <c:pt idx="146">
                  <c:v>638</c:v>
                </c:pt>
                <c:pt idx="147">
                  <c:v>635</c:v>
                </c:pt>
                <c:pt idx="148">
                  <c:v>642</c:v>
                </c:pt>
                <c:pt idx="149">
                  <c:v>630</c:v>
                </c:pt>
                <c:pt idx="150">
                  <c:v>649</c:v>
                </c:pt>
                <c:pt idx="151">
                  <c:v>641</c:v>
                </c:pt>
                <c:pt idx="152">
                  <c:v>651</c:v>
                </c:pt>
                <c:pt idx="153">
                  <c:v>637</c:v>
                </c:pt>
                <c:pt idx="154">
                  <c:v>635</c:v>
                </c:pt>
                <c:pt idx="155">
                  <c:v>635</c:v>
                </c:pt>
                <c:pt idx="156">
                  <c:v>627</c:v>
                </c:pt>
                <c:pt idx="157">
                  <c:v>643</c:v>
                </c:pt>
                <c:pt idx="158">
                  <c:v>637</c:v>
                </c:pt>
                <c:pt idx="159">
                  <c:v>633</c:v>
                </c:pt>
                <c:pt idx="160">
                  <c:v>634</c:v>
                </c:pt>
                <c:pt idx="161">
                  <c:v>632</c:v>
                </c:pt>
                <c:pt idx="162">
                  <c:v>635</c:v>
                </c:pt>
                <c:pt idx="163">
                  <c:v>639</c:v>
                </c:pt>
                <c:pt idx="164">
                  <c:v>636</c:v>
                </c:pt>
                <c:pt idx="165">
                  <c:v>642</c:v>
                </c:pt>
                <c:pt idx="166">
                  <c:v>635</c:v>
                </c:pt>
                <c:pt idx="167">
                  <c:v>626</c:v>
                </c:pt>
                <c:pt idx="168">
                  <c:v>648</c:v>
                </c:pt>
                <c:pt idx="169">
                  <c:v>632</c:v>
                </c:pt>
                <c:pt idx="170">
                  <c:v>639</c:v>
                </c:pt>
                <c:pt idx="171">
                  <c:v>637</c:v>
                </c:pt>
                <c:pt idx="172">
                  <c:v>643</c:v>
                </c:pt>
                <c:pt idx="173">
                  <c:v>639</c:v>
                </c:pt>
                <c:pt idx="174">
                  <c:v>632</c:v>
                </c:pt>
                <c:pt idx="175">
                  <c:v>643</c:v>
                </c:pt>
                <c:pt idx="176">
                  <c:v>631</c:v>
                </c:pt>
                <c:pt idx="177">
                  <c:v>639</c:v>
                </c:pt>
                <c:pt idx="178">
                  <c:v>634</c:v>
                </c:pt>
                <c:pt idx="179">
                  <c:v>644</c:v>
                </c:pt>
                <c:pt idx="180">
                  <c:v>642</c:v>
                </c:pt>
                <c:pt idx="181">
                  <c:v>637</c:v>
                </c:pt>
                <c:pt idx="182">
                  <c:v>628</c:v>
                </c:pt>
                <c:pt idx="183">
                  <c:v>628</c:v>
                </c:pt>
                <c:pt idx="184">
                  <c:v>641</c:v>
                </c:pt>
                <c:pt idx="185">
                  <c:v>632</c:v>
                </c:pt>
                <c:pt idx="186">
                  <c:v>642</c:v>
                </c:pt>
                <c:pt idx="187">
                  <c:v>639</c:v>
                </c:pt>
                <c:pt idx="188">
                  <c:v>639</c:v>
                </c:pt>
                <c:pt idx="189">
                  <c:v>642</c:v>
                </c:pt>
                <c:pt idx="190">
                  <c:v>640</c:v>
                </c:pt>
                <c:pt idx="191">
                  <c:v>645</c:v>
                </c:pt>
                <c:pt idx="192">
                  <c:v>631</c:v>
                </c:pt>
                <c:pt idx="193">
                  <c:v>633</c:v>
                </c:pt>
                <c:pt idx="194">
                  <c:v>643</c:v>
                </c:pt>
                <c:pt idx="195">
                  <c:v>632</c:v>
                </c:pt>
                <c:pt idx="196">
                  <c:v>643</c:v>
                </c:pt>
                <c:pt idx="197">
                  <c:v>635</c:v>
                </c:pt>
                <c:pt idx="198">
                  <c:v>637</c:v>
                </c:pt>
                <c:pt idx="199">
                  <c:v>636</c:v>
                </c:pt>
                <c:pt idx="200">
                  <c:v>644</c:v>
                </c:pt>
                <c:pt idx="201">
                  <c:v>632</c:v>
                </c:pt>
                <c:pt idx="202">
                  <c:v>643</c:v>
                </c:pt>
                <c:pt idx="203">
                  <c:v>626</c:v>
                </c:pt>
                <c:pt idx="204">
                  <c:v>636</c:v>
                </c:pt>
                <c:pt idx="205">
                  <c:v>645</c:v>
                </c:pt>
                <c:pt idx="206">
                  <c:v>645</c:v>
                </c:pt>
                <c:pt idx="207">
                  <c:v>635</c:v>
                </c:pt>
                <c:pt idx="208">
                  <c:v>640</c:v>
                </c:pt>
                <c:pt idx="209">
                  <c:v>629</c:v>
                </c:pt>
                <c:pt idx="210">
                  <c:v>630</c:v>
                </c:pt>
                <c:pt idx="211">
                  <c:v>635</c:v>
                </c:pt>
                <c:pt idx="212">
                  <c:v>638</c:v>
                </c:pt>
                <c:pt idx="213">
                  <c:v>636</c:v>
                </c:pt>
                <c:pt idx="214">
                  <c:v>633</c:v>
                </c:pt>
                <c:pt idx="215">
                  <c:v>637</c:v>
                </c:pt>
                <c:pt idx="216">
                  <c:v>639</c:v>
                </c:pt>
                <c:pt idx="217">
                  <c:v>641</c:v>
                </c:pt>
                <c:pt idx="218">
                  <c:v>637</c:v>
                </c:pt>
                <c:pt idx="219">
                  <c:v>630</c:v>
                </c:pt>
                <c:pt idx="220">
                  <c:v>631</c:v>
                </c:pt>
                <c:pt idx="221">
                  <c:v>634</c:v>
                </c:pt>
                <c:pt idx="222">
                  <c:v>635</c:v>
                </c:pt>
                <c:pt idx="223">
                  <c:v>630</c:v>
                </c:pt>
                <c:pt idx="224">
                  <c:v>641</c:v>
                </c:pt>
                <c:pt idx="225">
                  <c:v>636</c:v>
                </c:pt>
                <c:pt idx="226">
                  <c:v>623</c:v>
                </c:pt>
                <c:pt idx="227">
                  <c:v>631</c:v>
                </c:pt>
                <c:pt idx="228">
                  <c:v>636</c:v>
                </c:pt>
                <c:pt idx="229">
                  <c:v>633</c:v>
                </c:pt>
                <c:pt idx="230">
                  <c:v>637</c:v>
                </c:pt>
                <c:pt idx="231">
                  <c:v>621</c:v>
                </c:pt>
                <c:pt idx="232">
                  <c:v>622</c:v>
                </c:pt>
                <c:pt idx="233">
                  <c:v>638</c:v>
                </c:pt>
                <c:pt idx="234">
                  <c:v>635</c:v>
                </c:pt>
                <c:pt idx="235">
                  <c:v>619</c:v>
                </c:pt>
                <c:pt idx="236">
                  <c:v>637</c:v>
                </c:pt>
                <c:pt idx="237">
                  <c:v>634</c:v>
                </c:pt>
                <c:pt idx="238">
                  <c:v>627</c:v>
                </c:pt>
                <c:pt idx="239">
                  <c:v>633</c:v>
                </c:pt>
                <c:pt idx="240">
                  <c:v>629</c:v>
                </c:pt>
                <c:pt idx="241">
                  <c:v>638</c:v>
                </c:pt>
                <c:pt idx="242">
                  <c:v>639</c:v>
                </c:pt>
                <c:pt idx="243">
                  <c:v>635</c:v>
                </c:pt>
                <c:pt idx="244">
                  <c:v>634</c:v>
                </c:pt>
                <c:pt idx="245">
                  <c:v>628</c:v>
                </c:pt>
                <c:pt idx="246">
                  <c:v>637</c:v>
                </c:pt>
                <c:pt idx="247">
                  <c:v>633</c:v>
                </c:pt>
                <c:pt idx="248">
                  <c:v>642</c:v>
                </c:pt>
                <c:pt idx="249">
                  <c:v>643</c:v>
                </c:pt>
                <c:pt idx="250">
                  <c:v>622</c:v>
                </c:pt>
                <c:pt idx="251">
                  <c:v>627</c:v>
                </c:pt>
                <c:pt idx="252">
                  <c:v>633</c:v>
                </c:pt>
                <c:pt idx="253">
                  <c:v>636</c:v>
                </c:pt>
                <c:pt idx="254">
                  <c:v>627</c:v>
                </c:pt>
                <c:pt idx="255">
                  <c:v>627</c:v>
                </c:pt>
                <c:pt idx="256">
                  <c:v>634</c:v>
                </c:pt>
                <c:pt idx="257">
                  <c:v>636</c:v>
                </c:pt>
                <c:pt idx="258">
                  <c:v>632</c:v>
                </c:pt>
                <c:pt idx="259">
                  <c:v>640</c:v>
                </c:pt>
                <c:pt idx="260">
                  <c:v>621</c:v>
                </c:pt>
                <c:pt idx="261">
                  <c:v>635</c:v>
                </c:pt>
                <c:pt idx="262">
                  <c:v>639</c:v>
                </c:pt>
                <c:pt idx="263">
                  <c:v>632</c:v>
                </c:pt>
                <c:pt idx="264">
                  <c:v>621</c:v>
                </c:pt>
                <c:pt idx="265">
                  <c:v>621</c:v>
                </c:pt>
                <c:pt idx="266">
                  <c:v>633</c:v>
                </c:pt>
                <c:pt idx="267">
                  <c:v>639</c:v>
                </c:pt>
                <c:pt idx="268">
                  <c:v>628</c:v>
                </c:pt>
                <c:pt idx="269">
                  <c:v>629</c:v>
                </c:pt>
                <c:pt idx="270">
                  <c:v>636</c:v>
                </c:pt>
                <c:pt idx="271">
                  <c:v>640</c:v>
                </c:pt>
                <c:pt idx="272">
                  <c:v>641</c:v>
                </c:pt>
                <c:pt idx="273">
                  <c:v>622</c:v>
                </c:pt>
                <c:pt idx="274">
                  <c:v>638</c:v>
                </c:pt>
                <c:pt idx="275">
                  <c:v>623</c:v>
                </c:pt>
                <c:pt idx="276">
                  <c:v>628</c:v>
                </c:pt>
                <c:pt idx="277">
                  <c:v>623</c:v>
                </c:pt>
                <c:pt idx="278">
                  <c:v>625</c:v>
                </c:pt>
                <c:pt idx="279">
                  <c:v>628</c:v>
                </c:pt>
                <c:pt idx="280">
                  <c:v>626</c:v>
                </c:pt>
                <c:pt idx="281">
                  <c:v>630</c:v>
                </c:pt>
                <c:pt idx="282">
                  <c:v>627</c:v>
                </c:pt>
                <c:pt idx="283">
                  <c:v>617</c:v>
                </c:pt>
                <c:pt idx="284">
                  <c:v>627</c:v>
                </c:pt>
                <c:pt idx="285">
                  <c:v>631</c:v>
                </c:pt>
                <c:pt idx="286">
                  <c:v>628</c:v>
                </c:pt>
                <c:pt idx="287">
                  <c:v>631</c:v>
                </c:pt>
                <c:pt idx="288">
                  <c:v>633</c:v>
                </c:pt>
                <c:pt idx="289">
                  <c:v>631</c:v>
                </c:pt>
                <c:pt idx="290">
                  <c:v>626</c:v>
                </c:pt>
                <c:pt idx="291">
                  <c:v>624</c:v>
                </c:pt>
                <c:pt idx="292">
                  <c:v>632</c:v>
                </c:pt>
                <c:pt idx="293">
                  <c:v>634</c:v>
                </c:pt>
                <c:pt idx="294">
                  <c:v>629</c:v>
                </c:pt>
                <c:pt idx="295">
                  <c:v>637</c:v>
                </c:pt>
                <c:pt idx="296">
                  <c:v>629</c:v>
                </c:pt>
                <c:pt idx="297">
                  <c:v>624</c:v>
                </c:pt>
                <c:pt idx="298">
                  <c:v>625</c:v>
                </c:pt>
                <c:pt idx="299">
                  <c:v>637</c:v>
                </c:pt>
                <c:pt idx="300">
                  <c:v>635</c:v>
                </c:pt>
                <c:pt idx="301">
                  <c:v>638</c:v>
                </c:pt>
                <c:pt idx="302">
                  <c:v>631</c:v>
                </c:pt>
                <c:pt idx="303">
                  <c:v>625</c:v>
                </c:pt>
                <c:pt idx="304">
                  <c:v>621</c:v>
                </c:pt>
                <c:pt idx="305">
                  <c:v>627</c:v>
                </c:pt>
                <c:pt idx="306">
                  <c:v>625</c:v>
                </c:pt>
                <c:pt idx="307">
                  <c:v>638</c:v>
                </c:pt>
                <c:pt idx="308">
                  <c:v>618</c:v>
                </c:pt>
                <c:pt idx="309">
                  <c:v>624</c:v>
                </c:pt>
                <c:pt idx="310">
                  <c:v>620</c:v>
                </c:pt>
                <c:pt idx="311">
                  <c:v>635</c:v>
                </c:pt>
                <c:pt idx="312">
                  <c:v>634</c:v>
                </c:pt>
                <c:pt idx="313">
                  <c:v>621</c:v>
                </c:pt>
                <c:pt idx="314">
                  <c:v>626</c:v>
                </c:pt>
                <c:pt idx="315">
                  <c:v>634</c:v>
                </c:pt>
                <c:pt idx="316">
                  <c:v>623</c:v>
                </c:pt>
                <c:pt idx="317">
                  <c:v>629</c:v>
                </c:pt>
                <c:pt idx="318">
                  <c:v>621</c:v>
                </c:pt>
                <c:pt idx="319">
                  <c:v>625</c:v>
                </c:pt>
                <c:pt idx="320">
                  <c:v>624</c:v>
                </c:pt>
                <c:pt idx="321">
                  <c:v>620</c:v>
                </c:pt>
                <c:pt idx="322">
                  <c:v>628</c:v>
                </c:pt>
                <c:pt idx="323">
                  <c:v>629</c:v>
                </c:pt>
                <c:pt idx="324">
                  <c:v>621</c:v>
                </c:pt>
                <c:pt idx="325">
                  <c:v>634</c:v>
                </c:pt>
                <c:pt idx="326">
                  <c:v>631</c:v>
                </c:pt>
                <c:pt idx="327">
                  <c:v>628</c:v>
                </c:pt>
                <c:pt idx="328">
                  <c:v>623</c:v>
                </c:pt>
                <c:pt idx="329">
                  <c:v>636</c:v>
                </c:pt>
                <c:pt idx="330">
                  <c:v>623</c:v>
                </c:pt>
                <c:pt idx="331">
                  <c:v>630</c:v>
                </c:pt>
                <c:pt idx="332">
                  <c:v>635</c:v>
                </c:pt>
                <c:pt idx="333">
                  <c:v>625</c:v>
                </c:pt>
                <c:pt idx="334">
                  <c:v>626</c:v>
                </c:pt>
                <c:pt idx="335">
                  <c:v>628</c:v>
                </c:pt>
                <c:pt idx="336">
                  <c:v>630</c:v>
                </c:pt>
                <c:pt idx="337">
                  <c:v>627</c:v>
                </c:pt>
                <c:pt idx="338">
                  <c:v>627</c:v>
                </c:pt>
                <c:pt idx="339">
                  <c:v>630</c:v>
                </c:pt>
                <c:pt idx="340">
                  <c:v>627</c:v>
                </c:pt>
                <c:pt idx="341">
                  <c:v>638</c:v>
                </c:pt>
                <c:pt idx="342">
                  <c:v>641</c:v>
                </c:pt>
                <c:pt idx="343">
                  <c:v>627</c:v>
                </c:pt>
                <c:pt idx="344">
                  <c:v>633</c:v>
                </c:pt>
                <c:pt idx="345">
                  <c:v>625</c:v>
                </c:pt>
                <c:pt idx="346">
                  <c:v>630</c:v>
                </c:pt>
                <c:pt idx="347">
                  <c:v>627</c:v>
                </c:pt>
                <c:pt idx="348">
                  <c:v>634</c:v>
                </c:pt>
                <c:pt idx="349">
                  <c:v>636</c:v>
                </c:pt>
                <c:pt idx="350">
                  <c:v>638</c:v>
                </c:pt>
                <c:pt idx="351">
                  <c:v>622</c:v>
                </c:pt>
                <c:pt idx="352">
                  <c:v>631</c:v>
                </c:pt>
                <c:pt idx="353">
                  <c:v>632</c:v>
                </c:pt>
                <c:pt idx="354">
                  <c:v>623</c:v>
                </c:pt>
                <c:pt idx="355">
                  <c:v>627</c:v>
                </c:pt>
                <c:pt idx="356">
                  <c:v>632</c:v>
                </c:pt>
                <c:pt idx="357">
                  <c:v>634</c:v>
                </c:pt>
                <c:pt idx="358">
                  <c:v>630</c:v>
                </c:pt>
                <c:pt idx="359">
                  <c:v>624</c:v>
                </c:pt>
                <c:pt idx="360">
                  <c:v>616</c:v>
                </c:pt>
                <c:pt idx="361">
                  <c:v>624</c:v>
                </c:pt>
                <c:pt idx="362">
                  <c:v>628</c:v>
                </c:pt>
                <c:pt idx="363">
                  <c:v>629</c:v>
                </c:pt>
                <c:pt idx="364">
                  <c:v>617</c:v>
                </c:pt>
                <c:pt idx="365">
                  <c:v>620</c:v>
                </c:pt>
                <c:pt idx="366">
                  <c:v>625</c:v>
                </c:pt>
                <c:pt idx="367">
                  <c:v>631</c:v>
                </c:pt>
                <c:pt idx="368">
                  <c:v>622</c:v>
                </c:pt>
                <c:pt idx="369">
                  <c:v>629</c:v>
                </c:pt>
                <c:pt idx="370">
                  <c:v>632</c:v>
                </c:pt>
                <c:pt idx="371">
                  <c:v>622</c:v>
                </c:pt>
                <c:pt idx="372">
                  <c:v>627</c:v>
                </c:pt>
                <c:pt idx="373">
                  <c:v>622</c:v>
                </c:pt>
                <c:pt idx="374">
                  <c:v>628</c:v>
                </c:pt>
                <c:pt idx="375">
                  <c:v>624</c:v>
                </c:pt>
                <c:pt idx="376">
                  <c:v>625</c:v>
                </c:pt>
                <c:pt idx="377">
                  <c:v>631</c:v>
                </c:pt>
                <c:pt idx="378">
                  <c:v>628</c:v>
                </c:pt>
                <c:pt idx="379">
                  <c:v>630</c:v>
                </c:pt>
                <c:pt idx="380">
                  <c:v>626</c:v>
                </c:pt>
                <c:pt idx="381">
                  <c:v>626</c:v>
                </c:pt>
                <c:pt idx="382">
                  <c:v>627</c:v>
                </c:pt>
                <c:pt idx="383">
                  <c:v>619</c:v>
                </c:pt>
                <c:pt idx="384">
                  <c:v>629</c:v>
                </c:pt>
                <c:pt idx="385">
                  <c:v>633</c:v>
                </c:pt>
                <c:pt idx="386">
                  <c:v>625</c:v>
                </c:pt>
                <c:pt idx="387">
                  <c:v>626</c:v>
                </c:pt>
                <c:pt idx="388">
                  <c:v>630</c:v>
                </c:pt>
                <c:pt idx="389">
                  <c:v>625</c:v>
                </c:pt>
                <c:pt idx="390">
                  <c:v>628</c:v>
                </c:pt>
                <c:pt idx="391">
                  <c:v>623</c:v>
                </c:pt>
                <c:pt idx="392">
                  <c:v>629</c:v>
                </c:pt>
                <c:pt idx="393">
                  <c:v>627</c:v>
                </c:pt>
                <c:pt idx="394">
                  <c:v>635</c:v>
                </c:pt>
                <c:pt idx="395">
                  <c:v>630</c:v>
                </c:pt>
                <c:pt idx="396">
                  <c:v>618</c:v>
                </c:pt>
                <c:pt idx="397">
                  <c:v>620</c:v>
                </c:pt>
                <c:pt idx="398">
                  <c:v>630</c:v>
                </c:pt>
                <c:pt idx="399">
                  <c:v>620</c:v>
                </c:pt>
                <c:pt idx="400">
                  <c:v>625</c:v>
                </c:pt>
                <c:pt idx="401">
                  <c:v>634</c:v>
                </c:pt>
                <c:pt idx="402">
                  <c:v>620</c:v>
                </c:pt>
                <c:pt idx="403">
                  <c:v>625</c:v>
                </c:pt>
                <c:pt idx="404">
                  <c:v>632</c:v>
                </c:pt>
                <c:pt idx="405">
                  <c:v>624</c:v>
                </c:pt>
                <c:pt idx="406">
                  <c:v>621</c:v>
                </c:pt>
                <c:pt idx="407">
                  <c:v>629</c:v>
                </c:pt>
                <c:pt idx="408">
                  <c:v>633</c:v>
                </c:pt>
                <c:pt idx="409">
                  <c:v>627</c:v>
                </c:pt>
                <c:pt idx="410">
                  <c:v>619</c:v>
                </c:pt>
                <c:pt idx="411">
                  <c:v>622</c:v>
                </c:pt>
                <c:pt idx="412">
                  <c:v>624</c:v>
                </c:pt>
                <c:pt idx="413">
                  <c:v>624</c:v>
                </c:pt>
                <c:pt idx="414">
                  <c:v>621</c:v>
                </c:pt>
                <c:pt idx="415">
                  <c:v>625</c:v>
                </c:pt>
                <c:pt idx="416">
                  <c:v>616</c:v>
                </c:pt>
                <c:pt idx="417">
                  <c:v>630</c:v>
                </c:pt>
                <c:pt idx="418">
                  <c:v>618</c:v>
                </c:pt>
                <c:pt idx="419">
                  <c:v>634</c:v>
                </c:pt>
                <c:pt idx="420">
                  <c:v>626</c:v>
                </c:pt>
                <c:pt idx="421">
                  <c:v>622</c:v>
                </c:pt>
                <c:pt idx="422">
                  <c:v>620</c:v>
                </c:pt>
                <c:pt idx="423">
                  <c:v>628</c:v>
                </c:pt>
                <c:pt idx="424">
                  <c:v>625</c:v>
                </c:pt>
                <c:pt idx="425">
                  <c:v>622</c:v>
                </c:pt>
                <c:pt idx="426">
                  <c:v>622</c:v>
                </c:pt>
                <c:pt idx="427">
                  <c:v>628</c:v>
                </c:pt>
                <c:pt idx="428">
                  <c:v>623</c:v>
                </c:pt>
                <c:pt idx="429">
                  <c:v>625</c:v>
                </c:pt>
                <c:pt idx="430">
                  <c:v>627</c:v>
                </c:pt>
                <c:pt idx="431">
                  <c:v>633</c:v>
                </c:pt>
                <c:pt idx="432">
                  <c:v>624</c:v>
                </c:pt>
                <c:pt idx="433">
                  <c:v>626</c:v>
                </c:pt>
                <c:pt idx="434">
                  <c:v>629</c:v>
                </c:pt>
                <c:pt idx="435">
                  <c:v>620</c:v>
                </c:pt>
                <c:pt idx="436">
                  <c:v>619</c:v>
                </c:pt>
                <c:pt idx="437">
                  <c:v>622</c:v>
                </c:pt>
                <c:pt idx="438">
                  <c:v>631</c:v>
                </c:pt>
                <c:pt idx="439">
                  <c:v>623</c:v>
                </c:pt>
                <c:pt idx="440">
                  <c:v>615</c:v>
                </c:pt>
                <c:pt idx="441">
                  <c:v>622</c:v>
                </c:pt>
                <c:pt idx="442">
                  <c:v>627</c:v>
                </c:pt>
                <c:pt idx="443">
                  <c:v>622</c:v>
                </c:pt>
                <c:pt idx="444">
                  <c:v>631</c:v>
                </c:pt>
                <c:pt idx="445">
                  <c:v>619</c:v>
                </c:pt>
                <c:pt idx="446">
                  <c:v>623</c:v>
                </c:pt>
                <c:pt idx="447">
                  <c:v>619</c:v>
                </c:pt>
                <c:pt idx="448">
                  <c:v>622</c:v>
                </c:pt>
                <c:pt idx="449">
                  <c:v>623</c:v>
                </c:pt>
                <c:pt idx="450">
                  <c:v>629</c:v>
                </c:pt>
                <c:pt idx="451">
                  <c:v>624</c:v>
                </c:pt>
                <c:pt idx="452">
                  <c:v>615</c:v>
                </c:pt>
                <c:pt idx="453">
                  <c:v>630</c:v>
                </c:pt>
                <c:pt idx="454">
                  <c:v>630</c:v>
                </c:pt>
                <c:pt idx="455">
                  <c:v>622</c:v>
                </c:pt>
                <c:pt idx="456">
                  <c:v>621</c:v>
                </c:pt>
                <c:pt idx="457">
                  <c:v>620</c:v>
                </c:pt>
                <c:pt idx="458">
                  <c:v>618</c:v>
                </c:pt>
                <c:pt idx="459">
                  <c:v>626</c:v>
                </c:pt>
                <c:pt idx="460">
                  <c:v>631</c:v>
                </c:pt>
                <c:pt idx="461">
                  <c:v>626</c:v>
                </c:pt>
                <c:pt idx="462">
                  <c:v>620</c:v>
                </c:pt>
                <c:pt idx="463">
                  <c:v>628</c:v>
                </c:pt>
                <c:pt idx="464">
                  <c:v>622</c:v>
                </c:pt>
                <c:pt idx="465">
                  <c:v>630</c:v>
                </c:pt>
                <c:pt idx="466">
                  <c:v>624</c:v>
                </c:pt>
                <c:pt idx="467">
                  <c:v>623</c:v>
                </c:pt>
                <c:pt idx="468">
                  <c:v>624</c:v>
                </c:pt>
                <c:pt idx="469">
                  <c:v>624</c:v>
                </c:pt>
                <c:pt idx="470">
                  <c:v>622</c:v>
                </c:pt>
                <c:pt idx="471">
                  <c:v>621</c:v>
                </c:pt>
                <c:pt idx="472">
                  <c:v>626</c:v>
                </c:pt>
                <c:pt idx="473">
                  <c:v>629</c:v>
                </c:pt>
                <c:pt idx="474">
                  <c:v>632</c:v>
                </c:pt>
                <c:pt idx="475">
                  <c:v>621</c:v>
                </c:pt>
                <c:pt idx="476">
                  <c:v>619</c:v>
                </c:pt>
                <c:pt idx="477">
                  <c:v>629</c:v>
                </c:pt>
                <c:pt idx="478">
                  <c:v>622</c:v>
                </c:pt>
                <c:pt idx="479">
                  <c:v>624</c:v>
                </c:pt>
                <c:pt idx="480">
                  <c:v>618</c:v>
                </c:pt>
                <c:pt idx="481">
                  <c:v>627</c:v>
                </c:pt>
                <c:pt idx="482">
                  <c:v>623</c:v>
                </c:pt>
                <c:pt idx="483">
                  <c:v>620</c:v>
                </c:pt>
                <c:pt idx="484">
                  <c:v>631</c:v>
                </c:pt>
                <c:pt idx="485">
                  <c:v>622</c:v>
                </c:pt>
                <c:pt idx="486">
                  <c:v>621</c:v>
                </c:pt>
                <c:pt idx="487">
                  <c:v>623</c:v>
                </c:pt>
                <c:pt idx="488">
                  <c:v>625</c:v>
                </c:pt>
                <c:pt idx="489">
                  <c:v>620</c:v>
                </c:pt>
                <c:pt idx="490">
                  <c:v>619</c:v>
                </c:pt>
                <c:pt idx="491">
                  <c:v>626</c:v>
                </c:pt>
                <c:pt idx="492">
                  <c:v>625</c:v>
                </c:pt>
                <c:pt idx="493">
                  <c:v>614</c:v>
                </c:pt>
                <c:pt idx="494">
                  <c:v>628</c:v>
                </c:pt>
                <c:pt idx="495">
                  <c:v>627</c:v>
                </c:pt>
                <c:pt idx="496">
                  <c:v>620</c:v>
                </c:pt>
                <c:pt idx="497">
                  <c:v>622</c:v>
                </c:pt>
                <c:pt idx="498">
                  <c:v>622</c:v>
                </c:pt>
                <c:pt idx="499">
                  <c:v>622</c:v>
                </c:pt>
                <c:pt idx="500">
                  <c:v>628</c:v>
                </c:pt>
                <c:pt idx="501">
                  <c:v>626</c:v>
                </c:pt>
                <c:pt idx="502">
                  <c:v>620</c:v>
                </c:pt>
                <c:pt idx="503">
                  <c:v>627</c:v>
                </c:pt>
                <c:pt idx="504">
                  <c:v>618</c:v>
                </c:pt>
                <c:pt idx="505">
                  <c:v>619</c:v>
                </c:pt>
                <c:pt idx="506">
                  <c:v>629</c:v>
                </c:pt>
                <c:pt idx="507">
                  <c:v>637</c:v>
                </c:pt>
                <c:pt idx="508">
                  <c:v>625</c:v>
                </c:pt>
                <c:pt idx="509">
                  <c:v>629</c:v>
                </c:pt>
                <c:pt idx="510">
                  <c:v>620</c:v>
                </c:pt>
                <c:pt idx="511">
                  <c:v>631</c:v>
                </c:pt>
                <c:pt idx="512">
                  <c:v>621</c:v>
                </c:pt>
                <c:pt idx="513">
                  <c:v>623</c:v>
                </c:pt>
                <c:pt idx="514">
                  <c:v>624</c:v>
                </c:pt>
                <c:pt idx="515">
                  <c:v>614</c:v>
                </c:pt>
                <c:pt idx="516">
                  <c:v>622</c:v>
                </c:pt>
                <c:pt idx="517">
                  <c:v>622</c:v>
                </c:pt>
                <c:pt idx="518">
                  <c:v>626</c:v>
                </c:pt>
                <c:pt idx="519">
                  <c:v>627</c:v>
                </c:pt>
                <c:pt idx="520">
                  <c:v>632</c:v>
                </c:pt>
                <c:pt idx="521">
                  <c:v>621</c:v>
                </c:pt>
                <c:pt idx="522">
                  <c:v>626</c:v>
                </c:pt>
                <c:pt idx="523">
                  <c:v>631</c:v>
                </c:pt>
                <c:pt idx="524">
                  <c:v>623</c:v>
                </c:pt>
                <c:pt idx="525">
                  <c:v>630</c:v>
                </c:pt>
                <c:pt idx="526">
                  <c:v>623</c:v>
                </c:pt>
                <c:pt idx="527">
                  <c:v>622</c:v>
                </c:pt>
                <c:pt idx="528">
                  <c:v>627</c:v>
                </c:pt>
                <c:pt idx="529">
                  <c:v>624</c:v>
                </c:pt>
                <c:pt idx="530">
                  <c:v>625</c:v>
                </c:pt>
                <c:pt idx="531">
                  <c:v>619</c:v>
                </c:pt>
                <c:pt idx="532">
                  <c:v>625</c:v>
                </c:pt>
                <c:pt idx="533">
                  <c:v>631</c:v>
                </c:pt>
                <c:pt idx="534">
                  <c:v>619</c:v>
                </c:pt>
                <c:pt idx="535">
                  <c:v>618</c:v>
                </c:pt>
                <c:pt idx="536">
                  <c:v>624</c:v>
                </c:pt>
                <c:pt idx="537">
                  <c:v>613</c:v>
                </c:pt>
                <c:pt idx="538">
                  <c:v>623</c:v>
                </c:pt>
                <c:pt idx="539">
                  <c:v>620</c:v>
                </c:pt>
                <c:pt idx="540">
                  <c:v>625</c:v>
                </c:pt>
                <c:pt idx="541">
                  <c:v>626</c:v>
                </c:pt>
                <c:pt idx="542">
                  <c:v>625</c:v>
                </c:pt>
                <c:pt idx="543">
                  <c:v>628</c:v>
                </c:pt>
                <c:pt idx="544">
                  <c:v>627</c:v>
                </c:pt>
                <c:pt idx="545">
                  <c:v>620</c:v>
                </c:pt>
                <c:pt idx="546">
                  <c:v>624</c:v>
                </c:pt>
                <c:pt idx="547">
                  <c:v>628</c:v>
                </c:pt>
                <c:pt idx="548">
                  <c:v>627</c:v>
                </c:pt>
                <c:pt idx="549">
                  <c:v>620</c:v>
                </c:pt>
                <c:pt idx="550">
                  <c:v>625</c:v>
                </c:pt>
                <c:pt idx="551">
                  <c:v>616</c:v>
                </c:pt>
                <c:pt idx="552">
                  <c:v>620</c:v>
                </c:pt>
                <c:pt idx="553">
                  <c:v>626</c:v>
                </c:pt>
                <c:pt idx="554">
                  <c:v>616</c:v>
                </c:pt>
                <c:pt idx="555">
                  <c:v>619</c:v>
                </c:pt>
                <c:pt idx="556">
                  <c:v>625</c:v>
                </c:pt>
                <c:pt idx="557">
                  <c:v>617</c:v>
                </c:pt>
                <c:pt idx="558">
                  <c:v>635</c:v>
                </c:pt>
                <c:pt idx="559">
                  <c:v>630</c:v>
                </c:pt>
                <c:pt idx="560">
                  <c:v>627</c:v>
                </c:pt>
                <c:pt idx="561">
                  <c:v>626</c:v>
                </c:pt>
                <c:pt idx="562">
                  <c:v>629</c:v>
                </c:pt>
                <c:pt idx="563">
                  <c:v>622</c:v>
                </c:pt>
                <c:pt idx="564">
                  <c:v>610</c:v>
                </c:pt>
                <c:pt idx="565">
                  <c:v>622</c:v>
                </c:pt>
                <c:pt idx="566">
                  <c:v>627</c:v>
                </c:pt>
                <c:pt idx="567">
                  <c:v>624</c:v>
                </c:pt>
                <c:pt idx="568">
                  <c:v>626</c:v>
                </c:pt>
                <c:pt idx="569">
                  <c:v>622</c:v>
                </c:pt>
                <c:pt idx="570">
                  <c:v>620</c:v>
                </c:pt>
                <c:pt idx="571">
                  <c:v>627</c:v>
                </c:pt>
                <c:pt idx="572">
                  <c:v>624</c:v>
                </c:pt>
                <c:pt idx="573">
                  <c:v>628</c:v>
                </c:pt>
                <c:pt idx="574">
                  <c:v>620</c:v>
                </c:pt>
                <c:pt idx="575">
                  <c:v>620</c:v>
                </c:pt>
                <c:pt idx="576">
                  <c:v>621</c:v>
                </c:pt>
                <c:pt idx="577">
                  <c:v>620</c:v>
                </c:pt>
                <c:pt idx="578">
                  <c:v>621</c:v>
                </c:pt>
                <c:pt idx="579">
                  <c:v>625</c:v>
                </c:pt>
                <c:pt idx="580">
                  <c:v>619</c:v>
                </c:pt>
                <c:pt idx="581">
                  <c:v>621</c:v>
                </c:pt>
                <c:pt idx="582">
                  <c:v>622</c:v>
                </c:pt>
                <c:pt idx="583">
                  <c:v>625</c:v>
                </c:pt>
                <c:pt idx="584">
                  <c:v>620</c:v>
                </c:pt>
                <c:pt idx="585">
                  <c:v>619</c:v>
                </c:pt>
                <c:pt idx="586">
                  <c:v>614</c:v>
                </c:pt>
                <c:pt idx="587">
                  <c:v>623</c:v>
                </c:pt>
                <c:pt idx="588">
                  <c:v>618</c:v>
                </c:pt>
                <c:pt idx="589">
                  <c:v>615</c:v>
                </c:pt>
                <c:pt idx="590">
                  <c:v>624</c:v>
                </c:pt>
                <c:pt idx="591">
                  <c:v>611</c:v>
                </c:pt>
                <c:pt idx="592">
                  <c:v>626</c:v>
                </c:pt>
                <c:pt idx="593">
                  <c:v>618</c:v>
                </c:pt>
                <c:pt idx="594">
                  <c:v>622</c:v>
                </c:pt>
                <c:pt idx="595">
                  <c:v>620</c:v>
                </c:pt>
                <c:pt idx="596">
                  <c:v>617</c:v>
                </c:pt>
                <c:pt idx="597">
                  <c:v>628</c:v>
                </c:pt>
                <c:pt idx="598">
                  <c:v>620</c:v>
                </c:pt>
                <c:pt idx="599">
                  <c:v>623</c:v>
                </c:pt>
                <c:pt idx="600">
                  <c:v>615</c:v>
                </c:pt>
                <c:pt idx="601">
                  <c:v>619</c:v>
                </c:pt>
                <c:pt idx="602">
                  <c:v>619</c:v>
                </c:pt>
                <c:pt idx="603">
                  <c:v>623</c:v>
                </c:pt>
                <c:pt idx="604">
                  <c:v>624</c:v>
                </c:pt>
                <c:pt idx="605">
                  <c:v>611</c:v>
                </c:pt>
                <c:pt idx="606">
                  <c:v>620</c:v>
                </c:pt>
                <c:pt idx="607">
                  <c:v>619</c:v>
                </c:pt>
                <c:pt idx="608">
                  <c:v>623</c:v>
                </c:pt>
                <c:pt idx="609">
                  <c:v>626</c:v>
                </c:pt>
                <c:pt idx="610">
                  <c:v>626</c:v>
                </c:pt>
                <c:pt idx="611">
                  <c:v>630</c:v>
                </c:pt>
                <c:pt idx="612">
                  <c:v>636</c:v>
                </c:pt>
                <c:pt idx="613">
                  <c:v>619</c:v>
                </c:pt>
                <c:pt idx="614">
                  <c:v>626</c:v>
                </c:pt>
                <c:pt idx="615">
                  <c:v>621</c:v>
                </c:pt>
                <c:pt idx="616">
                  <c:v>614</c:v>
                </c:pt>
                <c:pt idx="617">
                  <c:v>628</c:v>
                </c:pt>
                <c:pt idx="618">
                  <c:v>619</c:v>
                </c:pt>
                <c:pt idx="619">
                  <c:v>624</c:v>
                </c:pt>
                <c:pt idx="620">
                  <c:v>619</c:v>
                </c:pt>
                <c:pt idx="621">
                  <c:v>618</c:v>
                </c:pt>
                <c:pt idx="622">
                  <c:v>618</c:v>
                </c:pt>
                <c:pt idx="623">
                  <c:v>616</c:v>
                </c:pt>
                <c:pt idx="624">
                  <c:v>639</c:v>
                </c:pt>
                <c:pt idx="625">
                  <c:v>621</c:v>
                </c:pt>
                <c:pt idx="626">
                  <c:v>626</c:v>
                </c:pt>
                <c:pt idx="627">
                  <c:v>618</c:v>
                </c:pt>
                <c:pt idx="628">
                  <c:v>626</c:v>
                </c:pt>
                <c:pt idx="629">
                  <c:v>617</c:v>
                </c:pt>
                <c:pt idx="630">
                  <c:v>620</c:v>
                </c:pt>
                <c:pt idx="631">
                  <c:v>621</c:v>
                </c:pt>
                <c:pt idx="632">
                  <c:v>629</c:v>
                </c:pt>
                <c:pt idx="633">
                  <c:v>620</c:v>
                </c:pt>
                <c:pt idx="634">
                  <c:v>624</c:v>
                </c:pt>
                <c:pt idx="635">
                  <c:v>616</c:v>
                </c:pt>
                <c:pt idx="636">
                  <c:v>634</c:v>
                </c:pt>
                <c:pt idx="637">
                  <c:v>618</c:v>
                </c:pt>
                <c:pt idx="638">
                  <c:v>613</c:v>
                </c:pt>
                <c:pt idx="639">
                  <c:v>619</c:v>
                </c:pt>
                <c:pt idx="640">
                  <c:v>612</c:v>
                </c:pt>
                <c:pt idx="641">
                  <c:v>616</c:v>
                </c:pt>
                <c:pt idx="642">
                  <c:v>620</c:v>
                </c:pt>
                <c:pt idx="643">
                  <c:v>619</c:v>
                </c:pt>
                <c:pt idx="644">
                  <c:v>623</c:v>
                </c:pt>
                <c:pt idx="645">
                  <c:v>629</c:v>
                </c:pt>
                <c:pt idx="646">
                  <c:v>622</c:v>
                </c:pt>
                <c:pt idx="647">
                  <c:v>614</c:v>
                </c:pt>
                <c:pt idx="648">
                  <c:v>631</c:v>
                </c:pt>
                <c:pt idx="649">
                  <c:v>619</c:v>
                </c:pt>
                <c:pt idx="650">
                  <c:v>609</c:v>
                </c:pt>
                <c:pt idx="651">
                  <c:v>621</c:v>
                </c:pt>
                <c:pt idx="652">
                  <c:v>621</c:v>
                </c:pt>
                <c:pt idx="653">
                  <c:v>617</c:v>
                </c:pt>
                <c:pt idx="654">
                  <c:v>626</c:v>
                </c:pt>
                <c:pt idx="655">
                  <c:v>622</c:v>
                </c:pt>
                <c:pt idx="656">
                  <c:v>618</c:v>
                </c:pt>
                <c:pt idx="657">
                  <c:v>621</c:v>
                </c:pt>
                <c:pt idx="658">
                  <c:v>618</c:v>
                </c:pt>
                <c:pt idx="659">
                  <c:v>619</c:v>
                </c:pt>
                <c:pt idx="660">
                  <c:v>627</c:v>
                </c:pt>
                <c:pt idx="661">
                  <c:v>619</c:v>
                </c:pt>
                <c:pt idx="662">
                  <c:v>621</c:v>
                </c:pt>
                <c:pt idx="663">
                  <c:v>617</c:v>
                </c:pt>
                <c:pt idx="664">
                  <c:v>618</c:v>
                </c:pt>
                <c:pt idx="665">
                  <c:v>618</c:v>
                </c:pt>
                <c:pt idx="666">
                  <c:v>615</c:v>
                </c:pt>
                <c:pt idx="667">
                  <c:v>629</c:v>
                </c:pt>
                <c:pt idx="668">
                  <c:v>613</c:v>
                </c:pt>
                <c:pt idx="669">
                  <c:v>615</c:v>
                </c:pt>
                <c:pt idx="670">
                  <c:v>628</c:v>
                </c:pt>
                <c:pt idx="671">
                  <c:v>621</c:v>
                </c:pt>
                <c:pt idx="672">
                  <c:v>624</c:v>
                </c:pt>
                <c:pt idx="673">
                  <c:v>621</c:v>
                </c:pt>
                <c:pt idx="674">
                  <c:v>621</c:v>
                </c:pt>
                <c:pt idx="675">
                  <c:v>614</c:v>
                </c:pt>
                <c:pt idx="676">
                  <c:v>615</c:v>
                </c:pt>
                <c:pt idx="677">
                  <c:v>619</c:v>
                </c:pt>
                <c:pt idx="678">
                  <c:v>616</c:v>
                </c:pt>
                <c:pt idx="679">
                  <c:v>618</c:v>
                </c:pt>
                <c:pt idx="680">
                  <c:v>622</c:v>
                </c:pt>
                <c:pt idx="681">
                  <c:v>621</c:v>
                </c:pt>
                <c:pt idx="682">
                  <c:v>624</c:v>
                </c:pt>
                <c:pt idx="683">
                  <c:v>613</c:v>
                </c:pt>
                <c:pt idx="684">
                  <c:v>622</c:v>
                </c:pt>
                <c:pt idx="685">
                  <c:v>632</c:v>
                </c:pt>
                <c:pt idx="686">
                  <c:v>621</c:v>
                </c:pt>
                <c:pt idx="687">
                  <c:v>612</c:v>
                </c:pt>
                <c:pt idx="688">
                  <c:v>618</c:v>
                </c:pt>
                <c:pt idx="689">
                  <c:v>619</c:v>
                </c:pt>
                <c:pt idx="690">
                  <c:v>624</c:v>
                </c:pt>
                <c:pt idx="691">
                  <c:v>622</c:v>
                </c:pt>
                <c:pt idx="692">
                  <c:v>615</c:v>
                </c:pt>
                <c:pt idx="693">
                  <c:v>627</c:v>
                </c:pt>
                <c:pt idx="694">
                  <c:v>620</c:v>
                </c:pt>
                <c:pt idx="695">
                  <c:v>627</c:v>
                </c:pt>
                <c:pt idx="696">
                  <c:v>620</c:v>
                </c:pt>
                <c:pt idx="697">
                  <c:v>626</c:v>
                </c:pt>
                <c:pt idx="698">
                  <c:v>619</c:v>
                </c:pt>
                <c:pt idx="699">
                  <c:v>613</c:v>
                </c:pt>
                <c:pt idx="700">
                  <c:v>618</c:v>
                </c:pt>
                <c:pt idx="701">
                  <c:v>611</c:v>
                </c:pt>
                <c:pt idx="702">
                  <c:v>618</c:v>
                </c:pt>
                <c:pt idx="703">
                  <c:v>623</c:v>
                </c:pt>
                <c:pt idx="704">
                  <c:v>628</c:v>
                </c:pt>
                <c:pt idx="705">
                  <c:v>623</c:v>
                </c:pt>
                <c:pt idx="706">
                  <c:v>615</c:v>
                </c:pt>
                <c:pt idx="707">
                  <c:v>619</c:v>
                </c:pt>
                <c:pt idx="708">
                  <c:v>613</c:v>
                </c:pt>
                <c:pt idx="709">
                  <c:v>613</c:v>
                </c:pt>
                <c:pt idx="710">
                  <c:v>622</c:v>
                </c:pt>
                <c:pt idx="711">
                  <c:v>619</c:v>
                </c:pt>
                <c:pt idx="712">
                  <c:v>623</c:v>
                </c:pt>
                <c:pt idx="713">
                  <c:v>627</c:v>
                </c:pt>
                <c:pt idx="714">
                  <c:v>622</c:v>
                </c:pt>
                <c:pt idx="715">
                  <c:v>619</c:v>
                </c:pt>
                <c:pt idx="716">
                  <c:v>619</c:v>
                </c:pt>
                <c:pt idx="717">
                  <c:v>621</c:v>
                </c:pt>
                <c:pt idx="718">
                  <c:v>621</c:v>
                </c:pt>
                <c:pt idx="719">
                  <c:v>619</c:v>
                </c:pt>
                <c:pt idx="720">
                  <c:v>621</c:v>
                </c:pt>
                <c:pt idx="721">
                  <c:v>619</c:v>
                </c:pt>
                <c:pt idx="722">
                  <c:v>626</c:v>
                </c:pt>
                <c:pt idx="723">
                  <c:v>613</c:v>
                </c:pt>
                <c:pt idx="724">
                  <c:v>622</c:v>
                </c:pt>
                <c:pt idx="725">
                  <c:v>617</c:v>
                </c:pt>
                <c:pt idx="726">
                  <c:v>617</c:v>
                </c:pt>
                <c:pt idx="727">
                  <c:v>618</c:v>
                </c:pt>
                <c:pt idx="728">
                  <c:v>615</c:v>
                </c:pt>
                <c:pt idx="729">
                  <c:v>619</c:v>
                </c:pt>
                <c:pt idx="730">
                  <c:v>616</c:v>
                </c:pt>
                <c:pt idx="731">
                  <c:v>620</c:v>
                </c:pt>
                <c:pt idx="732">
                  <c:v>625</c:v>
                </c:pt>
                <c:pt idx="733">
                  <c:v>614</c:v>
                </c:pt>
                <c:pt idx="734">
                  <c:v>621</c:v>
                </c:pt>
                <c:pt idx="735">
                  <c:v>615</c:v>
                </c:pt>
                <c:pt idx="736">
                  <c:v>619</c:v>
                </c:pt>
                <c:pt idx="737">
                  <c:v>618</c:v>
                </c:pt>
                <c:pt idx="738">
                  <c:v>622</c:v>
                </c:pt>
                <c:pt idx="739">
                  <c:v>616</c:v>
                </c:pt>
                <c:pt idx="740">
                  <c:v>618</c:v>
                </c:pt>
                <c:pt idx="741">
                  <c:v>615</c:v>
                </c:pt>
                <c:pt idx="742">
                  <c:v>633</c:v>
                </c:pt>
                <c:pt idx="743">
                  <c:v>613</c:v>
                </c:pt>
                <c:pt idx="744">
                  <c:v>617</c:v>
                </c:pt>
                <c:pt idx="745">
                  <c:v>611</c:v>
                </c:pt>
                <c:pt idx="746">
                  <c:v>617</c:v>
                </c:pt>
                <c:pt idx="747">
                  <c:v>614</c:v>
                </c:pt>
                <c:pt idx="748">
                  <c:v>626</c:v>
                </c:pt>
                <c:pt idx="749">
                  <c:v>619</c:v>
                </c:pt>
                <c:pt idx="750">
                  <c:v>622</c:v>
                </c:pt>
                <c:pt idx="751">
                  <c:v>621</c:v>
                </c:pt>
                <c:pt idx="752">
                  <c:v>615</c:v>
                </c:pt>
                <c:pt idx="753">
                  <c:v>617</c:v>
                </c:pt>
                <c:pt idx="754">
                  <c:v>616</c:v>
                </c:pt>
                <c:pt idx="755">
                  <c:v>624</c:v>
                </c:pt>
                <c:pt idx="756">
                  <c:v>619</c:v>
                </c:pt>
                <c:pt idx="757">
                  <c:v>627</c:v>
                </c:pt>
                <c:pt idx="758">
                  <c:v>625</c:v>
                </c:pt>
                <c:pt idx="759">
                  <c:v>619</c:v>
                </c:pt>
                <c:pt idx="760">
                  <c:v>608</c:v>
                </c:pt>
                <c:pt idx="761">
                  <c:v>610</c:v>
                </c:pt>
                <c:pt idx="762">
                  <c:v>618</c:v>
                </c:pt>
                <c:pt idx="763">
                  <c:v>609</c:v>
                </c:pt>
                <c:pt idx="764">
                  <c:v>617</c:v>
                </c:pt>
                <c:pt idx="765">
                  <c:v>624</c:v>
                </c:pt>
                <c:pt idx="766">
                  <c:v>612</c:v>
                </c:pt>
                <c:pt idx="767">
                  <c:v>615</c:v>
                </c:pt>
                <c:pt idx="768">
                  <c:v>626</c:v>
                </c:pt>
                <c:pt idx="769">
                  <c:v>613</c:v>
                </c:pt>
                <c:pt idx="770">
                  <c:v>616</c:v>
                </c:pt>
                <c:pt idx="771">
                  <c:v>615</c:v>
                </c:pt>
                <c:pt idx="772">
                  <c:v>625</c:v>
                </c:pt>
                <c:pt idx="773">
                  <c:v>611</c:v>
                </c:pt>
                <c:pt idx="774">
                  <c:v>619</c:v>
                </c:pt>
                <c:pt idx="775">
                  <c:v>617</c:v>
                </c:pt>
                <c:pt idx="776">
                  <c:v>615</c:v>
                </c:pt>
                <c:pt idx="777">
                  <c:v>620</c:v>
                </c:pt>
                <c:pt idx="778">
                  <c:v>612</c:v>
                </c:pt>
                <c:pt idx="779">
                  <c:v>618</c:v>
                </c:pt>
                <c:pt idx="780">
                  <c:v>616</c:v>
                </c:pt>
                <c:pt idx="781">
                  <c:v>615</c:v>
                </c:pt>
                <c:pt idx="782">
                  <c:v>622</c:v>
                </c:pt>
                <c:pt idx="783">
                  <c:v>624</c:v>
                </c:pt>
                <c:pt idx="784">
                  <c:v>619</c:v>
                </c:pt>
                <c:pt idx="785">
                  <c:v>615</c:v>
                </c:pt>
                <c:pt idx="786">
                  <c:v>611</c:v>
                </c:pt>
                <c:pt idx="787">
                  <c:v>614</c:v>
                </c:pt>
                <c:pt idx="788">
                  <c:v>615</c:v>
                </c:pt>
                <c:pt idx="789">
                  <c:v>618</c:v>
                </c:pt>
                <c:pt idx="790">
                  <c:v>611</c:v>
                </c:pt>
                <c:pt idx="791">
                  <c:v>616</c:v>
                </c:pt>
                <c:pt idx="792">
                  <c:v>617</c:v>
                </c:pt>
                <c:pt idx="793">
                  <c:v>621</c:v>
                </c:pt>
                <c:pt idx="794">
                  <c:v>612</c:v>
                </c:pt>
                <c:pt idx="795">
                  <c:v>609</c:v>
                </c:pt>
                <c:pt idx="796">
                  <c:v>616</c:v>
                </c:pt>
                <c:pt idx="797">
                  <c:v>615</c:v>
                </c:pt>
                <c:pt idx="798">
                  <c:v>618</c:v>
                </c:pt>
                <c:pt idx="799">
                  <c:v>624</c:v>
                </c:pt>
                <c:pt idx="800">
                  <c:v>614</c:v>
                </c:pt>
                <c:pt idx="801">
                  <c:v>618</c:v>
                </c:pt>
                <c:pt idx="802">
                  <c:v>622</c:v>
                </c:pt>
                <c:pt idx="803">
                  <c:v>625</c:v>
                </c:pt>
                <c:pt idx="804">
                  <c:v>614</c:v>
                </c:pt>
                <c:pt idx="805">
                  <c:v>621</c:v>
                </c:pt>
                <c:pt idx="806">
                  <c:v>618</c:v>
                </c:pt>
                <c:pt idx="807">
                  <c:v>617</c:v>
                </c:pt>
                <c:pt idx="808">
                  <c:v>612</c:v>
                </c:pt>
                <c:pt idx="809">
                  <c:v>614</c:v>
                </c:pt>
                <c:pt idx="810">
                  <c:v>619</c:v>
                </c:pt>
                <c:pt idx="811">
                  <c:v>627</c:v>
                </c:pt>
                <c:pt idx="812">
                  <c:v>617</c:v>
                </c:pt>
                <c:pt idx="813">
                  <c:v>613</c:v>
                </c:pt>
                <c:pt idx="814">
                  <c:v>614</c:v>
                </c:pt>
                <c:pt idx="815">
                  <c:v>617</c:v>
                </c:pt>
                <c:pt idx="816">
                  <c:v>621</c:v>
                </c:pt>
                <c:pt idx="817">
                  <c:v>620</c:v>
                </c:pt>
                <c:pt idx="818">
                  <c:v>609</c:v>
                </c:pt>
                <c:pt idx="819">
                  <c:v>609</c:v>
                </c:pt>
                <c:pt idx="820">
                  <c:v>615</c:v>
                </c:pt>
                <c:pt idx="821">
                  <c:v>615</c:v>
                </c:pt>
                <c:pt idx="822">
                  <c:v>616</c:v>
                </c:pt>
                <c:pt idx="823">
                  <c:v>612</c:v>
                </c:pt>
                <c:pt idx="824">
                  <c:v>610</c:v>
                </c:pt>
                <c:pt idx="825">
                  <c:v>625</c:v>
                </c:pt>
                <c:pt idx="826">
                  <c:v>618</c:v>
                </c:pt>
                <c:pt idx="827">
                  <c:v>614</c:v>
                </c:pt>
                <c:pt idx="828">
                  <c:v>624</c:v>
                </c:pt>
                <c:pt idx="829">
                  <c:v>620</c:v>
                </c:pt>
                <c:pt idx="830">
                  <c:v>616</c:v>
                </c:pt>
                <c:pt idx="831">
                  <c:v>615</c:v>
                </c:pt>
                <c:pt idx="832">
                  <c:v>617</c:v>
                </c:pt>
                <c:pt idx="833">
                  <c:v>619</c:v>
                </c:pt>
                <c:pt idx="834">
                  <c:v>613</c:v>
                </c:pt>
                <c:pt idx="835">
                  <c:v>621</c:v>
                </c:pt>
                <c:pt idx="836">
                  <c:v>610</c:v>
                </c:pt>
                <c:pt idx="837">
                  <c:v>614</c:v>
                </c:pt>
                <c:pt idx="838">
                  <c:v>614</c:v>
                </c:pt>
                <c:pt idx="839">
                  <c:v>614</c:v>
                </c:pt>
                <c:pt idx="840">
                  <c:v>620</c:v>
                </c:pt>
                <c:pt idx="841">
                  <c:v>623</c:v>
                </c:pt>
                <c:pt idx="842">
                  <c:v>616</c:v>
                </c:pt>
                <c:pt idx="843">
                  <c:v>616</c:v>
                </c:pt>
                <c:pt idx="844">
                  <c:v>614</c:v>
                </c:pt>
                <c:pt idx="845">
                  <c:v>625</c:v>
                </c:pt>
                <c:pt idx="846">
                  <c:v>611</c:v>
                </c:pt>
                <c:pt idx="847">
                  <c:v>618</c:v>
                </c:pt>
                <c:pt idx="848">
                  <c:v>619</c:v>
                </c:pt>
                <c:pt idx="849">
                  <c:v>615</c:v>
                </c:pt>
                <c:pt idx="850">
                  <c:v>610</c:v>
                </c:pt>
                <c:pt idx="851">
                  <c:v>616</c:v>
                </c:pt>
                <c:pt idx="852">
                  <c:v>617</c:v>
                </c:pt>
                <c:pt idx="853">
                  <c:v>622</c:v>
                </c:pt>
                <c:pt idx="854">
                  <c:v>618</c:v>
                </c:pt>
                <c:pt idx="855">
                  <c:v>617</c:v>
                </c:pt>
                <c:pt idx="856">
                  <c:v>616</c:v>
                </c:pt>
                <c:pt idx="857">
                  <c:v>617</c:v>
                </c:pt>
                <c:pt idx="858">
                  <c:v>616</c:v>
                </c:pt>
                <c:pt idx="859">
                  <c:v>619</c:v>
                </c:pt>
                <c:pt idx="860">
                  <c:v>618</c:v>
                </c:pt>
                <c:pt idx="861">
                  <c:v>618</c:v>
                </c:pt>
                <c:pt idx="862">
                  <c:v>610</c:v>
                </c:pt>
                <c:pt idx="863">
                  <c:v>614</c:v>
                </c:pt>
                <c:pt idx="864">
                  <c:v>623</c:v>
                </c:pt>
                <c:pt idx="865">
                  <c:v>622</c:v>
                </c:pt>
                <c:pt idx="866">
                  <c:v>617</c:v>
                </c:pt>
                <c:pt idx="867">
                  <c:v>617</c:v>
                </c:pt>
                <c:pt idx="868">
                  <c:v>615</c:v>
                </c:pt>
                <c:pt idx="869">
                  <c:v>613</c:v>
                </c:pt>
                <c:pt idx="870">
                  <c:v>616</c:v>
                </c:pt>
                <c:pt idx="871">
                  <c:v>615</c:v>
                </c:pt>
                <c:pt idx="872">
                  <c:v>621</c:v>
                </c:pt>
                <c:pt idx="873">
                  <c:v>619</c:v>
                </c:pt>
                <c:pt idx="874">
                  <c:v>612</c:v>
                </c:pt>
                <c:pt idx="875">
                  <c:v>610</c:v>
                </c:pt>
                <c:pt idx="876">
                  <c:v>621</c:v>
                </c:pt>
                <c:pt idx="877">
                  <c:v>625</c:v>
                </c:pt>
                <c:pt idx="878">
                  <c:v>622</c:v>
                </c:pt>
                <c:pt idx="879">
                  <c:v>616</c:v>
                </c:pt>
                <c:pt idx="880">
                  <c:v>622</c:v>
                </c:pt>
                <c:pt idx="881">
                  <c:v>618</c:v>
                </c:pt>
                <c:pt idx="882">
                  <c:v>613</c:v>
                </c:pt>
                <c:pt idx="883">
                  <c:v>617</c:v>
                </c:pt>
                <c:pt idx="884">
                  <c:v>615</c:v>
                </c:pt>
                <c:pt idx="885">
                  <c:v>618</c:v>
                </c:pt>
                <c:pt idx="886">
                  <c:v>613</c:v>
                </c:pt>
                <c:pt idx="887">
                  <c:v>614</c:v>
                </c:pt>
                <c:pt idx="888">
                  <c:v>621</c:v>
                </c:pt>
                <c:pt idx="889">
                  <c:v>614</c:v>
                </c:pt>
                <c:pt idx="890">
                  <c:v>630</c:v>
                </c:pt>
                <c:pt idx="891">
                  <c:v>616</c:v>
                </c:pt>
                <c:pt idx="892">
                  <c:v>609</c:v>
                </c:pt>
                <c:pt idx="893">
                  <c:v>619</c:v>
                </c:pt>
                <c:pt idx="894">
                  <c:v>613</c:v>
                </c:pt>
                <c:pt idx="895">
                  <c:v>617</c:v>
                </c:pt>
                <c:pt idx="896">
                  <c:v>609</c:v>
                </c:pt>
                <c:pt idx="897">
                  <c:v>616</c:v>
                </c:pt>
                <c:pt idx="898">
                  <c:v>619</c:v>
                </c:pt>
                <c:pt idx="899">
                  <c:v>612</c:v>
                </c:pt>
                <c:pt idx="900">
                  <c:v>616</c:v>
                </c:pt>
                <c:pt idx="901">
                  <c:v>621</c:v>
                </c:pt>
                <c:pt idx="902">
                  <c:v>618</c:v>
                </c:pt>
                <c:pt idx="903">
                  <c:v>619</c:v>
                </c:pt>
                <c:pt idx="904">
                  <c:v>614</c:v>
                </c:pt>
                <c:pt idx="905">
                  <c:v>616</c:v>
                </c:pt>
                <c:pt idx="906">
                  <c:v>610</c:v>
                </c:pt>
                <c:pt idx="907">
                  <c:v>611</c:v>
                </c:pt>
                <c:pt idx="908">
                  <c:v>619</c:v>
                </c:pt>
                <c:pt idx="909">
                  <c:v>617</c:v>
                </c:pt>
                <c:pt idx="910">
                  <c:v>620</c:v>
                </c:pt>
                <c:pt idx="911">
                  <c:v>616</c:v>
                </c:pt>
                <c:pt idx="912">
                  <c:v>615</c:v>
                </c:pt>
                <c:pt idx="913">
                  <c:v>613</c:v>
                </c:pt>
                <c:pt idx="914">
                  <c:v>619</c:v>
                </c:pt>
                <c:pt idx="915">
                  <c:v>624</c:v>
                </c:pt>
                <c:pt idx="916">
                  <c:v>621</c:v>
                </c:pt>
                <c:pt idx="917">
                  <c:v>615</c:v>
                </c:pt>
                <c:pt idx="918">
                  <c:v>613</c:v>
                </c:pt>
                <c:pt idx="919">
                  <c:v>617</c:v>
                </c:pt>
                <c:pt idx="920">
                  <c:v>615</c:v>
                </c:pt>
                <c:pt idx="921">
                  <c:v>617</c:v>
                </c:pt>
                <c:pt idx="922">
                  <c:v>615</c:v>
                </c:pt>
                <c:pt idx="923">
                  <c:v>611</c:v>
                </c:pt>
                <c:pt idx="924">
                  <c:v>615</c:v>
                </c:pt>
                <c:pt idx="925">
                  <c:v>613</c:v>
                </c:pt>
                <c:pt idx="926">
                  <c:v>616</c:v>
                </c:pt>
                <c:pt idx="927">
                  <c:v>614</c:v>
                </c:pt>
                <c:pt idx="928">
                  <c:v>616</c:v>
                </c:pt>
                <c:pt idx="929">
                  <c:v>617</c:v>
                </c:pt>
                <c:pt idx="930">
                  <c:v>628</c:v>
                </c:pt>
                <c:pt idx="931">
                  <c:v>617</c:v>
                </c:pt>
                <c:pt idx="932">
                  <c:v>620</c:v>
                </c:pt>
                <c:pt idx="933">
                  <c:v>620</c:v>
                </c:pt>
                <c:pt idx="934">
                  <c:v>618</c:v>
                </c:pt>
                <c:pt idx="935">
                  <c:v>623</c:v>
                </c:pt>
                <c:pt idx="936">
                  <c:v>621</c:v>
                </c:pt>
                <c:pt idx="937">
                  <c:v>614</c:v>
                </c:pt>
                <c:pt idx="938">
                  <c:v>614</c:v>
                </c:pt>
                <c:pt idx="939">
                  <c:v>609</c:v>
                </c:pt>
                <c:pt idx="940">
                  <c:v>615</c:v>
                </c:pt>
                <c:pt idx="941">
                  <c:v>617</c:v>
                </c:pt>
                <c:pt idx="942">
                  <c:v>619</c:v>
                </c:pt>
                <c:pt idx="943">
                  <c:v>618</c:v>
                </c:pt>
                <c:pt idx="944">
                  <c:v>622</c:v>
                </c:pt>
                <c:pt idx="945">
                  <c:v>619</c:v>
                </c:pt>
                <c:pt idx="946">
                  <c:v>611</c:v>
                </c:pt>
                <c:pt idx="947">
                  <c:v>612</c:v>
                </c:pt>
                <c:pt idx="948">
                  <c:v>625</c:v>
                </c:pt>
                <c:pt idx="949">
                  <c:v>623</c:v>
                </c:pt>
                <c:pt idx="950">
                  <c:v>618</c:v>
                </c:pt>
                <c:pt idx="951">
                  <c:v>618</c:v>
                </c:pt>
                <c:pt idx="952">
                  <c:v>615</c:v>
                </c:pt>
                <c:pt idx="953">
                  <c:v>619</c:v>
                </c:pt>
                <c:pt idx="954">
                  <c:v>624</c:v>
                </c:pt>
                <c:pt idx="955">
                  <c:v>624</c:v>
                </c:pt>
                <c:pt idx="956">
                  <c:v>617</c:v>
                </c:pt>
                <c:pt idx="957">
                  <c:v>616</c:v>
                </c:pt>
                <c:pt idx="958">
                  <c:v>616</c:v>
                </c:pt>
                <c:pt idx="959">
                  <c:v>618</c:v>
                </c:pt>
                <c:pt idx="960">
                  <c:v>618</c:v>
                </c:pt>
                <c:pt idx="961">
                  <c:v>622</c:v>
                </c:pt>
                <c:pt idx="962">
                  <c:v>617</c:v>
                </c:pt>
                <c:pt idx="963">
                  <c:v>612</c:v>
                </c:pt>
                <c:pt idx="964">
                  <c:v>617</c:v>
                </c:pt>
                <c:pt idx="965">
                  <c:v>626</c:v>
                </c:pt>
                <c:pt idx="966">
                  <c:v>624</c:v>
                </c:pt>
                <c:pt idx="967">
                  <c:v>618</c:v>
                </c:pt>
                <c:pt idx="968">
                  <c:v>624</c:v>
                </c:pt>
                <c:pt idx="969">
                  <c:v>618</c:v>
                </c:pt>
                <c:pt idx="970">
                  <c:v>620</c:v>
                </c:pt>
                <c:pt idx="971">
                  <c:v>621</c:v>
                </c:pt>
                <c:pt idx="972">
                  <c:v>621</c:v>
                </c:pt>
                <c:pt idx="973">
                  <c:v>619</c:v>
                </c:pt>
                <c:pt idx="974">
                  <c:v>626</c:v>
                </c:pt>
                <c:pt idx="975">
                  <c:v>618</c:v>
                </c:pt>
                <c:pt idx="976">
                  <c:v>628</c:v>
                </c:pt>
                <c:pt idx="977">
                  <c:v>620</c:v>
                </c:pt>
                <c:pt idx="978">
                  <c:v>632</c:v>
                </c:pt>
                <c:pt idx="979">
                  <c:v>625</c:v>
                </c:pt>
                <c:pt idx="980">
                  <c:v>628</c:v>
                </c:pt>
                <c:pt idx="981">
                  <c:v>644</c:v>
                </c:pt>
                <c:pt idx="982">
                  <c:v>626</c:v>
                </c:pt>
                <c:pt idx="983">
                  <c:v>629</c:v>
                </c:pt>
                <c:pt idx="984">
                  <c:v>638</c:v>
                </c:pt>
                <c:pt idx="985">
                  <c:v>627</c:v>
                </c:pt>
                <c:pt idx="986">
                  <c:v>646</c:v>
                </c:pt>
                <c:pt idx="987">
                  <c:v>651</c:v>
                </c:pt>
                <c:pt idx="988">
                  <c:v>651</c:v>
                </c:pt>
                <c:pt idx="989">
                  <c:v>664</c:v>
                </c:pt>
                <c:pt idx="990">
                  <c:v>663</c:v>
                </c:pt>
                <c:pt idx="991">
                  <c:v>672</c:v>
                </c:pt>
                <c:pt idx="992">
                  <c:v>695</c:v>
                </c:pt>
                <c:pt idx="993">
                  <c:v>703</c:v>
                </c:pt>
                <c:pt idx="994">
                  <c:v>738</c:v>
                </c:pt>
                <c:pt idx="995">
                  <c:v>744</c:v>
                </c:pt>
                <c:pt idx="996">
                  <c:v>763</c:v>
                </c:pt>
                <c:pt idx="997">
                  <c:v>790</c:v>
                </c:pt>
                <c:pt idx="998">
                  <c:v>838</c:v>
                </c:pt>
                <c:pt idx="999">
                  <c:v>908</c:v>
                </c:pt>
                <c:pt idx="1000">
                  <c:v>947</c:v>
                </c:pt>
                <c:pt idx="1001">
                  <c:v>1000</c:v>
                </c:pt>
                <c:pt idx="1002">
                  <c:v>1104</c:v>
                </c:pt>
                <c:pt idx="1003">
                  <c:v>1196</c:v>
                </c:pt>
                <c:pt idx="1004">
                  <c:v>1320</c:v>
                </c:pt>
                <c:pt idx="1005">
                  <c:v>1409</c:v>
                </c:pt>
                <c:pt idx="1006">
                  <c:v>1559</c:v>
                </c:pt>
                <c:pt idx="1007">
                  <c:v>1735</c:v>
                </c:pt>
                <c:pt idx="1008">
                  <c:v>1807</c:v>
                </c:pt>
                <c:pt idx="1009">
                  <c:v>1914</c:v>
                </c:pt>
                <c:pt idx="1010">
                  <c:v>1940</c:v>
                </c:pt>
                <c:pt idx="1011">
                  <c:v>1857</c:v>
                </c:pt>
                <c:pt idx="1012">
                  <c:v>1878</c:v>
                </c:pt>
                <c:pt idx="1013">
                  <c:v>1792</c:v>
                </c:pt>
                <c:pt idx="1014">
                  <c:v>1681</c:v>
                </c:pt>
                <c:pt idx="1015">
                  <c:v>1561</c:v>
                </c:pt>
                <c:pt idx="1016">
                  <c:v>1403</c:v>
                </c:pt>
                <c:pt idx="1017">
                  <c:v>1336</c:v>
                </c:pt>
                <c:pt idx="1018">
                  <c:v>1187</c:v>
                </c:pt>
                <c:pt idx="1019">
                  <c:v>1087</c:v>
                </c:pt>
                <c:pt idx="1020">
                  <c:v>996</c:v>
                </c:pt>
                <c:pt idx="1021">
                  <c:v>919</c:v>
                </c:pt>
                <c:pt idx="1022">
                  <c:v>866</c:v>
                </c:pt>
                <c:pt idx="1023">
                  <c:v>822</c:v>
                </c:pt>
                <c:pt idx="1024">
                  <c:v>780</c:v>
                </c:pt>
                <c:pt idx="1025">
                  <c:v>767</c:v>
                </c:pt>
                <c:pt idx="1026">
                  <c:v>725</c:v>
                </c:pt>
                <c:pt idx="1027">
                  <c:v>714</c:v>
                </c:pt>
                <c:pt idx="1028">
                  <c:v>679</c:v>
                </c:pt>
                <c:pt idx="1029">
                  <c:v>685</c:v>
                </c:pt>
                <c:pt idx="1030">
                  <c:v>680</c:v>
                </c:pt>
                <c:pt idx="1031">
                  <c:v>670</c:v>
                </c:pt>
                <c:pt idx="1032">
                  <c:v>663</c:v>
                </c:pt>
                <c:pt idx="1033">
                  <c:v>657</c:v>
                </c:pt>
                <c:pt idx="1034">
                  <c:v>664</c:v>
                </c:pt>
                <c:pt idx="1035">
                  <c:v>643</c:v>
                </c:pt>
                <c:pt idx="1036">
                  <c:v>637</c:v>
                </c:pt>
                <c:pt idx="1037">
                  <c:v>637</c:v>
                </c:pt>
                <c:pt idx="1038">
                  <c:v>639</c:v>
                </c:pt>
                <c:pt idx="1039">
                  <c:v>629</c:v>
                </c:pt>
                <c:pt idx="1040">
                  <c:v>637</c:v>
                </c:pt>
                <c:pt idx="1041">
                  <c:v>626</c:v>
                </c:pt>
                <c:pt idx="1042">
                  <c:v>625</c:v>
                </c:pt>
                <c:pt idx="1043">
                  <c:v>630</c:v>
                </c:pt>
                <c:pt idx="1044">
                  <c:v>629</c:v>
                </c:pt>
                <c:pt idx="1045">
                  <c:v>624</c:v>
                </c:pt>
                <c:pt idx="1046">
                  <c:v>621</c:v>
                </c:pt>
                <c:pt idx="1047">
                  <c:v>625</c:v>
                </c:pt>
                <c:pt idx="1048">
                  <c:v>624</c:v>
                </c:pt>
                <c:pt idx="1049">
                  <c:v>626</c:v>
                </c:pt>
                <c:pt idx="1050">
                  <c:v>615</c:v>
                </c:pt>
                <c:pt idx="1051">
                  <c:v>623</c:v>
                </c:pt>
                <c:pt idx="1052">
                  <c:v>630</c:v>
                </c:pt>
                <c:pt idx="1053">
                  <c:v>626</c:v>
                </c:pt>
                <c:pt idx="1054">
                  <c:v>618</c:v>
                </c:pt>
                <c:pt idx="1055">
                  <c:v>626</c:v>
                </c:pt>
                <c:pt idx="1056">
                  <c:v>627</c:v>
                </c:pt>
                <c:pt idx="1057">
                  <c:v>622</c:v>
                </c:pt>
                <c:pt idx="1058">
                  <c:v>618</c:v>
                </c:pt>
                <c:pt idx="1059">
                  <c:v>618</c:v>
                </c:pt>
                <c:pt idx="1060">
                  <c:v>618</c:v>
                </c:pt>
                <c:pt idx="1061">
                  <c:v>623</c:v>
                </c:pt>
                <c:pt idx="1062">
                  <c:v>617</c:v>
                </c:pt>
                <c:pt idx="1063">
                  <c:v>622</c:v>
                </c:pt>
                <c:pt idx="1064">
                  <c:v>615</c:v>
                </c:pt>
                <c:pt idx="1065">
                  <c:v>616</c:v>
                </c:pt>
                <c:pt idx="1066">
                  <c:v>610</c:v>
                </c:pt>
                <c:pt idx="1067">
                  <c:v>617</c:v>
                </c:pt>
                <c:pt idx="1068">
                  <c:v>618</c:v>
                </c:pt>
                <c:pt idx="1069">
                  <c:v>615</c:v>
                </c:pt>
                <c:pt idx="1070">
                  <c:v>615</c:v>
                </c:pt>
                <c:pt idx="1071">
                  <c:v>619</c:v>
                </c:pt>
                <c:pt idx="1072">
                  <c:v>621</c:v>
                </c:pt>
                <c:pt idx="1073">
                  <c:v>613</c:v>
                </c:pt>
                <c:pt idx="1074">
                  <c:v>617</c:v>
                </c:pt>
                <c:pt idx="1075">
                  <c:v>613</c:v>
                </c:pt>
                <c:pt idx="1076">
                  <c:v>610</c:v>
                </c:pt>
                <c:pt idx="1077">
                  <c:v>613</c:v>
                </c:pt>
                <c:pt idx="1078">
                  <c:v>618</c:v>
                </c:pt>
                <c:pt idx="1079">
                  <c:v>619</c:v>
                </c:pt>
                <c:pt idx="1080">
                  <c:v>625</c:v>
                </c:pt>
                <c:pt idx="1081">
                  <c:v>618</c:v>
                </c:pt>
                <c:pt idx="1082">
                  <c:v>615</c:v>
                </c:pt>
                <c:pt idx="1083">
                  <c:v>614</c:v>
                </c:pt>
                <c:pt idx="1084">
                  <c:v>618</c:v>
                </c:pt>
                <c:pt idx="1085">
                  <c:v>617</c:v>
                </c:pt>
                <c:pt idx="1086">
                  <c:v>611</c:v>
                </c:pt>
                <c:pt idx="1087">
                  <c:v>613</c:v>
                </c:pt>
                <c:pt idx="1088">
                  <c:v>617</c:v>
                </c:pt>
                <c:pt idx="1089">
                  <c:v>619</c:v>
                </c:pt>
                <c:pt idx="1090">
                  <c:v>613</c:v>
                </c:pt>
                <c:pt idx="1091">
                  <c:v>612</c:v>
                </c:pt>
                <c:pt idx="1092">
                  <c:v>625</c:v>
                </c:pt>
                <c:pt idx="1093">
                  <c:v>618</c:v>
                </c:pt>
                <c:pt idx="1094">
                  <c:v>612</c:v>
                </c:pt>
                <c:pt idx="1095">
                  <c:v>613</c:v>
                </c:pt>
                <c:pt idx="1096">
                  <c:v>610</c:v>
                </c:pt>
                <c:pt idx="1097">
                  <c:v>626</c:v>
                </c:pt>
                <c:pt idx="1098">
                  <c:v>615</c:v>
                </c:pt>
                <c:pt idx="1099">
                  <c:v>613</c:v>
                </c:pt>
                <c:pt idx="1100">
                  <c:v>620</c:v>
                </c:pt>
                <c:pt idx="1101">
                  <c:v>621</c:v>
                </c:pt>
                <c:pt idx="1102">
                  <c:v>614</c:v>
                </c:pt>
                <c:pt idx="1103">
                  <c:v>613</c:v>
                </c:pt>
                <c:pt idx="1104">
                  <c:v>616</c:v>
                </c:pt>
                <c:pt idx="1105">
                  <c:v>616</c:v>
                </c:pt>
                <c:pt idx="1106">
                  <c:v>616</c:v>
                </c:pt>
                <c:pt idx="1107">
                  <c:v>618</c:v>
                </c:pt>
                <c:pt idx="1108">
                  <c:v>613</c:v>
                </c:pt>
                <c:pt idx="1109">
                  <c:v>616</c:v>
                </c:pt>
                <c:pt idx="1110">
                  <c:v>610</c:v>
                </c:pt>
                <c:pt idx="1111">
                  <c:v>607</c:v>
                </c:pt>
                <c:pt idx="1112">
                  <c:v>615</c:v>
                </c:pt>
                <c:pt idx="1113">
                  <c:v>615</c:v>
                </c:pt>
                <c:pt idx="1114">
                  <c:v>614</c:v>
                </c:pt>
                <c:pt idx="1115">
                  <c:v>610</c:v>
                </c:pt>
                <c:pt idx="1116">
                  <c:v>619</c:v>
                </c:pt>
                <c:pt idx="1117">
                  <c:v>613</c:v>
                </c:pt>
                <c:pt idx="1118">
                  <c:v>619</c:v>
                </c:pt>
                <c:pt idx="1119">
                  <c:v>611</c:v>
                </c:pt>
                <c:pt idx="1120">
                  <c:v>616</c:v>
                </c:pt>
                <c:pt idx="1121">
                  <c:v>617</c:v>
                </c:pt>
                <c:pt idx="1122">
                  <c:v>615</c:v>
                </c:pt>
                <c:pt idx="1123">
                  <c:v>613</c:v>
                </c:pt>
                <c:pt idx="1124">
                  <c:v>620</c:v>
                </c:pt>
                <c:pt idx="1125">
                  <c:v>611</c:v>
                </c:pt>
                <c:pt idx="1126">
                  <c:v>611</c:v>
                </c:pt>
                <c:pt idx="1127">
                  <c:v>611</c:v>
                </c:pt>
                <c:pt idx="1128">
                  <c:v>609</c:v>
                </c:pt>
                <c:pt idx="1129">
                  <c:v>616</c:v>
                </c:pt>
                <c:pt idx="1130">
                  <c:v>616</c:v>
                </c:pt>
                <c:pt idx="1131">
                  <c:v>615</c:v>
                </c:pt>
                <c:pt idx="1132">
                  <c:v>624</c:v>
                </c:pt>
                <c:pt idx="1133">
                  <c:v>614</c:v>
                </c:pt>
                <c:pt idx="1134">
                  <c:v>614</c:v>
                </c:pt>
                <c:pt idx="1135">
                  <c:v>626</c:v>
                </c:pt>
                <c:pt idx="1136">
                  <c:v>618</c:v>
                </c:pt>
                <c:pt idx="1137">
                  <c:v>628</c:v>
                </c:pt>
                <c:pt idx="1138">
                  <c:v>618</c:v>
                </c:pt>
                <c:pt idx="1139">
                  <c:v>614</c:v>
                </c:pt>
                <c:pt idx="1140">
                  <c:v>618</c:v>
                </c:pt>
                <c:pt idx="1141">
                  <c:v>618</c:v>
                </c:pt>
                <c:pt idx="1142">
                  <c:v>622</c:v>
                </c:pt>
                <c:pt idx="1143">
                  <c:v>620</c:v>
                </c:pt>
                <c:pt idx="1144">
                  <c:v>624</c:v>
                </c:pt>
                <c:pt idx="1145">
                  <c:v>616</c:v>
                </c:pt>
                <c:pt idx="1146">
                  <c:v>624</c:v>
                </c:pt>
                <c:pt idx="1147">
                  <c:v>628</c:v>
                </c:pt>
                <c:pt idx="1148">
                  <c:v>624</c:v>
                </c:pt>
                <c:pt idx="1149">
                  <c:v>630</c:v>
                </c:pt>
                <c:pt idx="1150">
                  <c:v>642</c:v>
                </c:pt>
                <c:pt idx="1151">
                  <c:v>640</c:v>
                </c:pt>
                <c:pt idx="1152">
                  <c:v>641</c:v>
                </c:pt>
                <c:pt idx="1153">
                  <c:v>652</c:v>
                </c:pt>
                <c:pt idx="1154">
                  <c:v>642</c:v>
                </c:pt>
                <c:pt idx="1155">
                  <c:v>676</c:v>
                </c:pt>
                <c:pt idx="1156">
                  <c:v>677</c:v>
                </c:pt>
                <c:pt idx="1157">
                  <c:v>668</c:v>
                </c:pt>
                <c:pt idx="1158">
                  <c:v>674</c:v>
                </c:pt>
                <c:pt idx="1159">
                  <c:v>691</c:v>
                </c:pt>
                <c:pt idx="1160">
                  <c:v>679</c:v>
                </c:pt>
                <c:pt idx="1161">
                  <c:v>671</c:v>
                </c:pt>
                <c:pt idx="1162">
                  <c:v>663</c:v>
                </c:pt>
                <c:pt idx="1163">
                  <c:v>696</c:v>
                </c:pt>
                <c:pt idx="1164">
                  <c:v>664</c:v>
                </c:pt>
                <c:pt idx="1165">
                  <c:v>681</c:v>
                </c:pt>
                <c:pt idx="1166">
                  <c:v>670</c:v>
                </c:pt>
                <c:pt idx="1167">
                  <c:v>682</c:v>
                </c:pt>
                <c:pt idx="1168">
                  <c:v>664</c:v>
                </c:pt>
                <c:pt idx="1169">
                  <c:v>666</c:v>
                </c:pt>
                <c:pt idx="1170">
                  <c:v>660</c:v>
                </c:pt>
                <c:pt idx="1171">
                  <c:v>663</c:v>
                </c:pt>
                <c:pt idx="1172">
                  <c:v>672</c:v>
                </c:pt>
                <c:pt idx="1173">
                  <c:v>653</c:v>
                </c:pt>
                <c:pt idx="1174">
                  <c:v>659</c:v>
                </c:pt>
                <c:pt idx="1175">
                  <c:v>648</c:v>
                </c:pt>
                <c:pt idx="1176">
                  <c:v>647</c:v>
                </c:pt>
                <c:pt idx="1177">
                  <c:v>641</c:v>
                </c:pt>
                <c:pt idx="1178">
                  <c:v>642</c:v>
                </c:pt>
                <c:pt idx="1179">
                  <c:v>646</c:v>
                </c:pt>
                <c:pt idx="1180">
                  <c:v>635</c:v>
                </c:pt>
                <c:pt idx="1181">
                  <c:v>640</c:v>
                </c:pt>
                <c:pt idx="1182">
                  <c:v>631</c:v>
                </c:pt>
                <c:pt idx="1183">
                  <c:v>637</c:v>
                </c:pt>
                <c:pt idx="1184">
                  <c:v>634</c:v>
                </c:pt>
                <c:pt idx="1185">
                  <c:v>623</c:v>
                </c:pt>
                <c:pt idx="1186">
                  <c:v>616</c:v>
                </c:pt>
                <c:pt idx="1187">
                  <c:v>631</c:v>
                </c:pt>
                <c:pt idx="1188">
                  <c:v>628</c:v>
                </c:pt>
                <c:pt idx="1189">
                  <c:v>628</c:v>
                </c:pt>
                <c:pt idx="1190">
                  <c:v>631</c:v>
                </c:pt>
                <c:pt idx="1191">
                  <c:v>621</c:v>
                </c:pt>
                <c:pt idx="1192">
                  <c:v>616</c:v>
                </c:pt>
                <c:pt idx="1193">
                  <c:v>620</c:v>
                </c:pt>
                <c:pt idx="1194">
                  <c:v>630</c:v>
                </c:pt>
                <c:pt idx="1195">
                  <c:v>631</c:v>
                </c:pt>
                <c:pt idx="1196">
                  <c:v>618</c:v>
                </c:pt>
                <c:pt idx="1197">
                  <c:v>622</c:v>
                </c:pt>
                <c:pt idx="1198">
                  <c:v>621</c:v>
                </c:pt>
                <c:pt idx="1199">
                  <c:v>619</c:v>
                </c:pt>
                <c:pt idx="1200">
                  <c:v>625</c:v>
                </c:pt>
                <c:pt idx="1201">
                  <c:v>613</c:v>
                </c:pt>
                <c:pt idx="1202">
                  <c:v>629</c:v>
                </c:pt>
                <c:pt idx="1203">
                  <c:v>629</c:v>
                </c:pt>
                <c:pt idx="1204">
                  <c:v>630</c:v>
                </c:pt>
                <c:pt idx="1205">
                  <c:v>625</c:v>
                </c:pt>
                <c:pt idx="1206">
                  <c:v>635</c:v>
                </c:pt>
                <c:pt idx="1207">
                  <c:v>634</c:v>
                </c:pt>
                <c:pt idx="1208">
                  <c:v>634</c:v>
                </c:pt>
                <c:pt idx="1209">
                  <c:v>639</c:v>
                </c:pt>
                <c:pt idx="1210">
                  <c:v>644</c:v>
                </c:pt>
                <c:pt idx="1211">
                  <c:v>655</c:v>
                </c:pt>
                <c:pt idx="1212">
                  <c:v>656</c:v>
                </c:pt>
                <c:pt idx="1213">
                  <c:v>655</c:v>
                </c:pt>
                <c:pt idx="1214">
                  <c:v>657</c:v>
                </c:pt>
                <c:pt idx="1215">
                  <c:v>673</c:v>
                </c:pt>
                <c:pt idx="1216">
                  <c:v>676</c:v>
                </c:pt>
                <c:pt idx="1217">
                  <c:v>693</c:v>
                </c:pt>
                <c:pt idx="1218">
                  <c:v>709</c:v>
                </c:pt>
                <c:pt idx="1219">
                  <c:v>728</c:v>
                </c:pt>
                <c:pt idx="1220">
                  <c:v>730</c:v>
                </c:pt>
                <c:pt idx="1221">
                  <c:v>728</c:v>
                </c:pt>
                <c:pt idx="1222">
                  <c:v>762</c:v>
                </c:pt>
                <c:pt idx="1223">
                  <c:v>756</c:v>
                </c:pt>
                <c:pt idx="1224">
                  <c:v>736</c:v>
                </c:pt>
                <c:pt idx="1225">
                  <c:v>748</c:v>
                </c:pt>
                <c:pt idx="1226">
                  <c:v>737</c:v>
                </c:pt>
                <c:pt idx="1227">
                  <c:v>733</c:v>
                </c:pt>
                <c:pt idx="1228">
                  <c:v>722</c:v>
                </c:pt>
                <c:pt idx="1229">
                  <c:v>724</c:v>
                </c:pt>
                <c:pt idx="1230">
                  <c:v>709</c:v>
                </c:pt>
                <c:pt idx="1231">
                  <c:v>704</c:v>
                </c:pt>
                <c:pt idx="1232">
                  <c:v>699</c:v>
                </c:pt>
                <c:pt idx="1233">
                  <c:v>699</c:v>
                </c:pt>
                <c:pt idx="1234">
                  <c:v>671</c:v>
                </c:pt>
                <c:pt idx="1235">
                  <c:v>682</c:v>
                </c:pt>
                <c:pt idx="1236">
                  <c:v>677</c:v>
                </c:pt>
                <c:pt idx="1237">
                  <c:v>677</c:v>
                </c:pt>
                <c:pt idx="1238">
                  <c:v>653</c:v>
                </c:pt>
                <c:pt idx="1239">
                  <c:v>653</c:v>
                </c:pt>
                <c:pt idx="1240">
                  <c:v>658</c:v>
                </c:pt>
                <c:pt idx="1241">
                  <c:v>682</c:v>
                </c:pt>
                <c:pt idx="1242">
                  <c:v>654</c:v>
                </c:pt>
                <c:pt idx="1243">
                  <c:v>667</c:v>
                </c:pt>
                <c:pt idx="1244">
                  <c:v>684</c:v>
                </c:pt>
                <c:pt idx="1245">
                  <c:v>679</c:v>
                </c:pt>
                <c:pt idx="1246">
                  <c:v>680</c:v>
                </c:pt>
                <c:pt idx="1247">
                  <c:v>687</c:v>
                </c:pt>
                <c:pt idx="1248">
                  <c:v>691</c:v>
                </c:pt>
                <c:pt idx="1249">
                  <c:v>716</c:v>
                </c:pt>
                <c:pt idx="1250">
                  <c:v>716</c:v>
                </c:pt>
                <c:pt idx="1251">
                  <c:v>744</c:v>
                </c:pt>
                <c:pt idx="1252">
                  <c:v>757</c:v>
                </c:pt>
                <c:pt idx="1253">
                  <c:v>751</c:v>
                </c:pt>
                <c:pt idx="1254">
                  <c:v>777</c:v>
                </c:pt>
                <c:pt idx="1255">
                  <c:v>778</c:v>
                </c:pt>
                <c:pt idx="1256">
                  <c:v>811</c:v>
                </c:pt>
                <c:pt idx="1257">
                  <c:v>807</c:v>
                </c:pt>
                <c:pt idx="1258">
                  <c:v>823</c:v>
                </c:pt>
                <c:pt idx="1259">
                  <c:v>870</c:v>
                </c:pt>
                <c:pt idx="1260">
                  <c:v>898</c:v>
                </c:pt>
                <c:pt idx="1261">
                  <c:v>883</c:v>
                </c:pt>
                <c:pt idx="1262">
                  <c:v>877</c:v>
                </c:pt>
                <c:pt idx="1263">
                  <c:v>870</c:v>
                </c:pt>
                <c:pt idx="1264">
                  <c:v>868</c:v>
                </c:pt>
                <c:pt idx="1265">
                  <c:v>883</c:v>
                </c:pt>
                <c:pt idx="1266">
                  <c:v>850</c:v>
                </c:pt>
                <c:pt idx="1267">
                  <c:v>819</c:v>
                </c:pt>
                <c:pt idx="1268">
                  <c:v>810</c:v>
                </c:pt>
                <c:pt idx="1269">
                  <c:v>795</c:v>
                </c:pt>
                <c:pt idx="1270">
                  <c:v>785</c:v>
                </c:pt>
                <c:pt idx="1271">
                  <c:v>764</c:v>
                </c:pt>
                <c:pt idx="1272">
                  <c:v>755</c:v>
                </c:pt>
                <c:pt idx="1273">
                  <c:v>735</c:v>
                </c:pt>
                <c:pt idx="1274">
                  <c:v>722</c:v>
                </c:pt>
                <c:pt idx="1275">
                  <c:v>725</c:v>
                </c:pt>
                <c:pt idx="1276">
                  <c:v>709</c:v>
                </c:pt>
                <c:pt idx="1277">
                  <c:v>700</c:v>
                </c:pt>
                <c:pt idx="1278">
                  <c:v>682</c:v>
                </c:pt>
                <c:pt idx="1279">
                  <c:v>679</c:v>
                </c:pt>
                <c:pt idx="1280">
                  <c:v>669</c:v>
                </c:pt>
                <c:pt idx="1281">
                  <c:v>665</c:v>
                </c:pt>
                <c:pt idx="1282">
                  <c:v>650</c:v>
                </c:pt>
                <c:pt idx="1283">
                  <c:v>656</c:v>
                </c:pt>
                <c:pt idx="1284">
                  <c:v>638</c:v>
                </c:pt>
                <c:pt idx="1285">
                  <c:v>643</c:v>
                </c:pt>
                <c:pt idx="1286">
                  <c:v>637</c:v>
                </c:pt>
                <c:pt idx="1287">
                  <c:v>634</c:v>
                </c:pt>
                <c:pt idx="1288">
                  <c:v>632</c:v>
                </c:pt>
                <c:pt idx="1289">
                  <c:v>632</c:v>
                </c:pt>
                <c:pt idx="1290">
                  <c:v>624</c:v>
                </c:pt>
                <c:pt idx="1291">
                  <c:v>621</c:v>
                </c:pt>
                <c:pt idx="1292">
                  <c:v>636</c:v>
                </c:pt>
                <c:pt idx="1293">
                  <c:v>622</c:v>
                </c:pt>
                <c:pt idx="1294">
                  <c:v>627</c:v>
                </c:pt>
                <c:pt idx="1295">
                  <c:v>626</c:v>
                </c:pt>
                <c:pt idx="1296">
                  <c:v>621</c:v>
                </c:pt>
                <c:pt idx="1297">
                  <c:v>617</c:v>
                </c:pt>
                <c:pt idx="1298">
                  <c:v>625</c:v>
                </c:pt>
                <c:pt idx="1299">
                  <c:v>624</c:v>
                </c:pt>
                <c:pt idx="1300">
                  <c:v>617</c:v>
                </c:pt>
                <c:pt idx="1301">
                  <c:v>623</c:v>
                </c:pt>
                <c:pt idx="1302">
                  <c:v>622</c:v>
                </c:pt>
                <c:pt idx="1303">
                  <c:v>622</c:v>
                </c:pt>
                <c:pt idx="1304">
                  <c:v>616</c:v>
                </c:pt>
                <c:pt idx="1305">
                  <c:v>616</c:v>
                </c:pt>
                <c:pt idx="1306">
                  <c:v>614</c:v>
                </c:pt>
                <c:pt idx="1307">
                  <c:v>618</c:v>
                </c:pt>
                <c:pt idx="1308">
                  <c:v>620</c:v>
                </c:pt>
                <c:pt idx="1309">
                  <c:v>609</c:v>
                </c:pt>
                <c:pt idx="1310">
                  <c:v>619</c:v>
                </c:pt>
                <c:pt idx="1311">
                  <c:v>613</c:v>
                </c:pt>
                <c:pt idx="1312">
                  <c:v>616</c:v>
                </c:pt>
                <c:pt idx="1313">
                  <c:v>623</c:v>
                </c:pt>
                <c:pt idx="1314">
                  <c:v>611</c:v>
                </c:pt>
                <c:pt idx="1315">
                  <c:v>611</c:v>
                </c:pt>
                <c:pt idx="1316">
                  <c:v>612</c:v>
                </c:pt>
                <c:pt idx="1317">
                  <c:v>615</c:v>
                </c:pt>
                <c:pt idx="1318">
                  <c:v>626</c:v>
                </c:pt>
                <c:pt idx="1319">
                  <c:v>611</c:v>
                </c:pt>
                <c:pt idx="1320">
                  <c:v>620</c:v>
                </c:pt>
                <c:pt idx="1321">
                  <c:v>609</c:v>
                </c:pt>
                <c:pt idx="1322">
                  <c:v>613</c:v>
                </c:pt>
                <c:pt idx="1323">
                  <c:v>609</c:v>
                </c:pt>
                <c:pt idx="1324">
                  <c:v>613</c:v>
                </c:pt>
                <c:pt idx="1325">
                  <c:v>613</c:v>
                </c:pt>
                <c:pt idx="1326">
                  <c:v>609</c:v>
                </c:pt>
                <c:pt idx="1327">
                  <c:v>619</c:v>
                </c:pt>
                <c:pt idx="1328">
                  <c:v>609</c:v>
                </c:pt>
                <c:pt idx="1329">
                  <c:v>626</c:v>
                </c:pt>
                <c:pt idx="1330">
                  <c:v>616</c:v>
                </c:pt>
                <c:pt idx="1331">
                  <c:v>612</c:v>
                </c:pt>
                <c:pt idx="1332">
                  <c:v>619</c:v>
                </c:pt>
                <c:pt idx="1333">
                  <c:v>610</c:v>
                </c:pt>
                <c:pt idx="1334">
                  <c:v>611</c:v>
                </c:pt>
                <c:pt idx="1335">
                  <c:v>613</c:v>
                </c:pt>
                <c:pt idx="1336">
                  <c:v>615</c:v>
                </c:pt>
                <c:pt idx="1337">
                  <c:v>611</c:v>
                </c:pt>
                <c:pt idx="1338">
                  <c:v>612</c:v>
                </c:pt>
                <c:pt idx="1339">
                  <c:v>614</c:v>
                </c:pt>
                <c:pt idx="1340">
                  <c:v>611</c:v>
                </c:pt>
                <c:pt idx="1341">
                  <c:v>610</c:v>
                </c:pt>
                <c:pt idx="1342">
                  <c:v>607</c:v>
                </c:pt>
                <c:pt idx="1343">
                  <c:v>611</c:v>
                </c:pt>
                <c:pt idx="1344">
                  <c:v>612</c:v>
                </c:pt>
                <c:pt idx="1345">
                  <c:v>613</c:v>
                </c:pt>
                <c:pt idx="1346">
                  <c:v>607</c:v>
                </c:pt>
                <c:pt idx="1347">
                  <c:v>607</c:v>
                </c:pt>
                <c:pt idx="1348">
                  <c:v>612</c:v>
                </c:pt>
                <c:pt idx="1349">
                  <c:v>613</c:v>
                </c:pt>
                <c:pt idx="1350">
                  <c:v>615</c:v>
                </c:pt>
                <c:pt idx="1351">
                  <c:v>608</c:v>
                </c:pt>
                <c:pt idx="1352">
                  <c:v>614</c:v>
                </c:pt>
                <c:pt idx="1353">
                  <c:v>613</c:v>
                </c:pt>
                <c:pt idx="1354">
                  <c:v>612</c:v>
                </c:pt>
                <c:pt idx="1355">
                  <c:v>610</c:v>
                </c:pt>
                <c:pt idx="1356">
                  <c:v>614</c:v>
                </c:pt>
                <c:pt idx="1357">
                  <c:v>612</c:v>
                </c:pt>
                <c:pt idx="1358">
                  <c:v>608</c:v>
                </c:pt>
                <c:pt idx="1359">
                  <c:v>611</c:v>
                </c:pt>
                <c:pt idx="1360">
                  <c:v>611</c:v>
                </c:pt>
                <c:pt idx="1361">
                  <c:v>611</c:v>
                </c:pt>
                <c:pt idx="1362">
                  <c:v>612</c:v>
                </c:pt>
                <c:pt idx="1363">
                  <c:v>611</c:v>
                </c:pt>
                <c:pt idx="1364">
                  <c:v>605</c:v>
                </c:pt>
                <c:pt idx="1365">
                  <c:v>609</c:v>
                </c:pt>
                <c:pt idx="1366">
                  <c:v>618</c:v>
                </c:pt>
                <c:pt idx="1367">
                  <c:v>611</c:v>
                </c:pt>
                <c:pt idx="1368">
                  <c:v>612</c:v>
                </c:pt>
                <c:pt idx="1369">
                  <c:v>612</c:v>
                </c:pt>
                <c:pt idx="1370">
                  <c:v>614</c:v>
                </c:pt>
                <c:pt idx="1371">
                  <c:v>611</c:v>
                </c:pt>
                <c:pt idx="1372">
                  <c:v>608</c:v>
                </c:pt>
                <c:pt idx="1373">
                  <c:v>609</c:v>
                </c:pt>
                <c:pt idx="1374">
                  <c:v>609</c:v>
                </c:pt>
                <c:pt idx="1375">
                  <c:v>607</c:v>
                </c:pt>
                <c:pt idx="1376">
                  <c:v>608</c:v>
                </c:pt>
                <c:pt idx="1377">
                  <c:v>610</c:v>
                </c:pt>
                <c:pt idx="1378">
                  <c:v>611</c:v>
                </c:pt>
                <c:pt idx="1379">
                  <c:v>614</c:v>
                </c:pt>
                <c:pt idx="1380">
                  <c:v>610</c:v>
                </c:pt>
                <c:pt idx="1381">
                  <c:v>617</c:v>
                </c:pt>
                <c:pt idx="1382">
                  <c:v>606</c:v>
                </c:pt>
                <c:pt idx="1383">
                  <c:v>605</c:v>
                </c:pt>
                <c:pt idx="1384">
                  <c:v>613</c:v>
                </c:pt>
                <c:pt idx="1385">
                  <c:v>606</c:v>
                </c:pt>
                <c:pt idx="1386">
                  <c:v>610</c:v>
                </c:pt>
                <c:pt idx="1387">
                  <c:v>612</c:v>
                </c:pt>
                <c:pt idx="1388">
                  <c:v>610</c:v>
                </c:pt>
                <c:pt idx="1389">
                  <c:v>605</c:v>
                </c:pt>
                <c:pt idx="1390">
                  <c:v>615</c:v>
                </c:pt>
                <c:pt idx="1391">
                  <c:v>606</c:v>
                </c:pt>
                <c:pt idx="1392">
                  <c:v>613</c:v>
                </c:pt>
                <c:pt idx="1393">
                  <c:v>606</c:v>
                </c:pt>
                <c:pt idx="1394">
                  <c:v>610</c:v>
                </c:pt>
                <c:pt idx="1395">
                  <c:v>611</c:v>
                </c:pt>
                <c:pt idx="1396">
                  <c:v>609</c:v>
                </c:pt>
                <c:pt idx="1397">
                  <c:v>610</c:v>
                </c:pt>
                <c:pt idx="1398">
                  <c:v>609</c:v>
                </c:pt>
                <c:pt idx="1399">
                  <c:v>613</c:v>
                </c:pt>
                <c:pt idx="1400">
                  <c:v>610</c:v>
                </c:pt>
                <c:pt idx="1401">
                  <c:v>613</c:v>
                </c:pt>
                <c:pt idx="1402">
                  <c:v>616</c:v>
                </c:pt>
                <c:pt idx="1403">
                  <c:v>611</c:v>
                </c:pt>
                <c:pt idx="1404">
                  <c:v>612</c:v>
                </c:pt>
                <c:pt idx="1405">
                  <c:v>609</c:v>
                </c:pt>
                <c:pt idx="1406">
                  <c:v>607</c:v>
                </c:pt>
                <c:pt idx="1407">
                  <c:v>608</c:v>
                </c:pt>
                <c:pt idx="1408">
                  <c:v>607</c:v>
                </c:pt>
                <c:pt idx="1409">
                  <c:v>612</c:v>
                </c:pt>
                <c:pt idx="1410">
                  <c:v>613</c:v>
                </c:pt>
                <c:pt idx="1411">
                  <c:v>607</c:v>
                </c:pt>
                <c:pt idx="1412">
                  <c:v>608</c:v>
                </c:pt>
                <c:pt idx="1413">
                  <c:v>620</c:v>
                </c:pt>
                <c:pt idx="1414">
                  <c:v>607</c:v>
                </c:pt>
                <c:pt idx="1415">
                  <c:v>613</c:v>
                </c:pt>
                <c:pt idx="1416">
                  <c:v>612</c:v>
                </c:pt>
                <c:pt idx="1417">
                  <c:v>610</c:v>
                </c:pt>
                <c:pt idx="1418">
                  <c:v>608</c:v>
                </c:pt>
                <c:pt idx="1419">
                  <c:v>615</c:v>
                </c:pt>
                <c:pt idx="1420">
                  <c:v>607</c:v>
                </c:pt>
                <c:pt idx="1421">
                  <c:v>613</c:v>
                </c:pt>
                <c:pt idx="1422">
                  <c:v>612</c:v>
                </c:pt>
                <c:pt idx="1423">
                  <c:v>609</c:v>
                </c:pt>
                <c:pt idx="1424">
                  <c:v>610</c:v>
                </c:pt>
                <c:pt idx="1425">
                  <c:v>612</c:v>
                </c:pt>
                <c:pt idx="1426">
                  <c:v>616</c:v>
                </c:pt>
                <c:pt idx="1427">
                  <c:v>609</c:v>
                </c:pt>
                <c:pt idx="1428">
                  <c:v>611</c:v>
                </c:pt>
                <c:pt idx="1429">
                  <c:v>608</c:v>
                </c:pt>
                <c:pt idx="1430">
                  <c:v>611</c:v>
                </c:pt>
                <c:pt idx="1431">
                  <c:v>613</c:v>
                </c:pt>
                <c:pt idx="1432">
                  <c:v>605</c:v>
                </c:pt>
                <c:pt idx="1433">
                  <c:v>612</c:v>
                </c:pt>
                <c:pt idx="1434">
                  <c:v>610</c:v>
                </c:pt>
                <c:pt idx="1435">
                  <c:v>611</c:v>
                </c:pt>
                <c:pt idx="1436">
                  <c:v>611</c:v>
                </c:pt>
                <c:pt idx="1437">
                  <c:v>610</c:v>
                </c:pt>
                <c:pt idx="1438">
                  <c:v>615</c:v>
                </c:pt>
                <c:pt idx="1439">
                  <c:v>613</c:v>
                </c:pt>
                <c:pt idx="1440">
                  <c:v>615</c:v>
                </c:pt>
                <c:pt idx="1441">
                  <c:v>610</c:v>
                </c:pt>
                <c:pt idx="1442">
                  <c:v>612</c:v>
                </c:pt>
                <c:pt idx="1443">
                  <c:v>617</c:v>
                </c:pt>
                <c:pt idx="1444">
                  <c:v>610</c:v>
                </c:pt>
                <c:pt idx="1445">
                  <c:v>609</c:v>
                </c:pt>
                <c:pt idx="1446">
                  <c:v>617</c:v>
                </c:pt>
                <c:pt idx="1447">
                  <c:v>611</c:v>
                </c:pt>
                <c:pt idx="1448">
                  <c:v>609</c:v>
                </c:pt>
                <c:pt idx="1449">
                  <c:v>610</c:v>
                </c:pt>
                <c:pt idx="1450">
                  <c:v>612</c:v>
                </c:pt>
                <c:pt idx="1451">
                  <c:v>610</c:v>
                </c:pt>
                <c:pt idx="1452">
                  <c:v>613</c:v>
                </c:pt>
                <c:pt idx="1453">
                  <c:v>612</c:v>
                </c:pt>
                <c:pt idx="1454">
                  <c:v>613</c:v>
                </c:pt>
                <c:pt idx="1455">
                  <c:v>617</c:v>
                </c:pt>
                <c:pt idx="1456">
                  <c:v>613</c:v>
                </c:pt>
                <c:pt idx="1457">
                  <c:v>611</c:v>
                </c:pt>
                <c:pt idx="1458">
                  <c:v>620</c:v>
                </c:pt>
                <c:pt idx="1459">
                  <c:v>612</c:v>
                </c:pt>
                <c:pt idx="1460">
                  <c:v>623</c:v>
                </c:pt>
                <c:pt idx="1461">
                  <c:v>619</c:v>
                </c:pt>
                <c:pt idx="1462">
                  <c:v>631</c:v>
                </c:pt>
                <c:pt idx="1463">
                  <c:v>638</c:v>
                </c:pt>
                <c:pt idx="1464">
                  <c:v>642</c:v>
                </c:pt>
                <c:pt idx="1465">
                  <c:v>650</c:v>
                </c:pt>
                <c:pt idx="1466">
                  <c:v>655</c:v>
                </c:pt>
                <c:pt idx="1467">
                  <c:v>684</c:v>
                </c:pt>
                <c:pt idx="1468">
                  <c:v>684</c:v>
                </c:pt>
                <c:pt idx="1469">
                  <c:v>684</c:v>
                </c:pt>
                <c:pt idx="1470">
                  <c:v>677</c:v>
                </c:pt>
                <c:pt idx="1471">
                  <c:v>647</c:v>
                </c:pt>
                <c:pt idx="1472">
                  <c:v>666</c:v>
                </c:pt>
                <c:pt idx="1473">
                  <c:v>665</c:v>
                </c:pt>
                <c:pt idx="1474">
                  <c:v>659</c:v>
                </c:pt>
                <c:pt idx="1475">
                  <c:v>646</c:v>
                </c:pt>
                <c:pt idx="1476">
                  <c:v>638</c:v>
                </c:pt>
                <c:pt idx="1477">
                  <c:v>638</c:v>
                </c:pt>
                <c:pt idx="1478">
                  <c:v>637</c:v>
                </c:pt>
                <c:pt idx="1479">
                  <c:v>622</c:v>
                </c:pt>
                <c:pt idx="1480">
                  <c:v>622</c:v>
                </c:pt>
                <c:pt idx="1481">
                  <c:v>622</c:v>
                </c:pt>
                <c:pt idx="1482">
                  <c:v>617</c:v>
                </c:pt>
                <c:pt idx="1483">
                  <c:v>623</c:v>
                </c:pt>
                <c:pt idx="1484">
                  <c:v>619</c:v>
                </c:pt>
                <c:pt idx="1485">
                  <c:v>610</c:v>
                </c:pt>
                <c:pt idx="1486">
                  <c:v>615</c:v>
                </c:pt>
                <c:pt idx="1487">
                  <c:v>614</c:v>
                </c:pt>
                <c:pt idx="1488">
                  <c:v>617</c:v>
                </c:pt>
                <c:pt idx="1489">
                  <c:v>610</c:v>
                </c:pt>
                <c:pt idx="1490">
                  <c:v>609</c:v>
                </c:pt>
                <c:pt idx="1491">
                  <c:v>612</c:v>
                </c:pt>
                <c:pt idx="1492">
                  <c:v>610</c:v>
                </c:pt>
                <c:pt idx="1493">
                  <c:v>610</c:v>
                </c:pt>
                <c:pt idx="1494">
                  <c:v>606</c:v>
                </c:pt>
                <c:pt idx="1495">
                  <c:v>611</c:v>
                </c:pt>
                <c:pt idx="1496">
                  <c:v>606</c:v>
                </c:pt>
                <c:pt idx="1497">
                  <c:v>607</c:v>
                </c:pt>
                <c:pt idx="1498">
                  <c:v>607</c:v>
                </c:pt>
                <c:pt idx="1499">
                  <c:v>608</c:v>
                </c:pt>
                <c:pt idx="1500">
                  <c:v>611</c:v>
                </c:pt>
                <c:pt idx="1501">
                  <c:v>609</c:v>
                </c:pt>
                <c:pt idx="1502">
                  <c:v>611</c:v>
                </c:pt>
                <c:pt idx="1503">
                  <c:v>613</c:v>
                </c:pt>
                <c:pt idx="1504">
                  <c:v>611</c:v>
                </c:pt>
                <c:pt idx="1505">
                  <c:v>603</c:v>
                </c:pt>
                <c:pt idx="1506">
                  <c:v>613</c:v>
                </c:pt>
                <c:pt idx="1507">
                  <c:v>612</c:v>
                </c:pt>
                <c:pt idx="1508">
                  <c:v>607</c:v>
                </c:pt>
                <c:pt idx="1509">
                  <c:v>611</c:v>
                </c:pt>
                <c:pt idx="1510">
                  <c:v>611</c:v>
                </c:pt>
                <c:pt idx="1511">
                  <c:v>607</c:v>
                </c:pt>
                <c:pt idx="1512">
                  <c:v>609</c:v>
                </c:pt>
                <c:pt idx="1513">
                  <c:v>609</c:v>
                </c:pt>
                <c:pt idx="1514">
                  <c:v>613</c:v>
                </c:pt>
                <c:pt idx="1515">
                  <c:v>605</c:v>
                </c:pt>
                <c:pt idx="1516">
                  <c:v>610</c:v>
                </c:pt>
                <c:pt idx="1517">
                  <c:v>613</c:v>
                </c:pt>
                <c:pt idx="1518">
                  <c:v>610</c:v>
                </c:pt>
                <c:pt idx="1519">
                  <c:v>612</c:v>
                </c:pt>
                <c:pt idx="1520">
                  <c:v>608</c:v>
                </c:pt>
                <c:pt idx="1521">
                  <c:v>610</c:v>
                </c:pt>
                <c:pt idx="1522">
                  <c:v>611</c:v>
                </c:pt>
                <c:pt idx="1523">
                  <c:v>608</c:v>
                </c:pt>
                <c:pt idx="1524">
                  <c:v>608</c:v>
                </c:pt>
                <c:pt idx="1525">
                  <c:v>607</c:v>
                </c:pt>
                <c:pt idx="1526">
                  <c:v>614</c:v>
                </c:pt>
                <c:pt idx="1527">
                  <c:v>614</c:v>
                </c:pt>
                <c:pt idx="1528">
                  <c:v>606</c:v>
                </c:pt>
                <c:pt idx="1529">
                  <c:v>610</c:v>
                </c:pt>
                <c:pt idx="1530">
                  <c:v>611</c:v>
                </c:pt>
                <c:pt idx="1531">
                  <c:v>607</c:v>
                </c:pt>
                <c:pt idx="1532">
                  <c:v>609</c:v>
                </c:pt>
                <c:pt idx="1533">
                  <c:v>610</c:v>
                </c:pt>
                <c:pt idx="1534">
                  <c:v>610</c:v>
                </c:pt>
                <c:pt idx="1535">
                  <c:v>611</c:v>
                </c:pt>
                <c:pt idx="1536">
                  <c:v>612</c:v>
                </c:pt>
                <c:pt idx="1537">
                  <c:v>608</c:v>
                </c:pt>
                <c:pt idx="1538">
                  <c:v>611</c:v>
                </c:pt>
                <c:pt idx="1539">
                  <c:v>613</c:v>
                </c:pt>
                <c:pt idx="1540">
                  <c:v>607</c:v>
                </c:pt>
                <c:pt idx="1541">
                  <c:v>616</c:v>
                </c:pt>
                <c:pt idx="1542">
                  <c:v>612</c:v>
                </c:pt>
                <c:pt idx="1543">
                  <c:v>607</c:v>
                </c:pt>
                <c:pt idx="1544">
                  <c:v>610</c:v>
                </c:pt>
                <c:pt idx="1545">
                  <c:v>608</c:v>
                </c:pt>
                <c:pt idx="1546">
                  <c:v>610</c:v>
                </c:pt>
                <c:pt idx="1547">
                  <c:v>607</c:v>
                </c:pt>
                <c:pt idx="1548">
                  <c:v>614</c:v>
                </c:pt>
                <c:pt idx="1549">
                  <c:v>614</c:v>
                </c:pt>
                <c:pt idx="1550">
                  <c:v>610</c:v>
                </c:pt>
                <c:pt idx="1551">
                  <c:v>605</c:v>
                </c:pt>
                <c:pt idx="1552">
                  <c:v>610</c:v>
                </c:pt>
                <c:pt idx="1553">
                  <c:v>611</c:v>
                </c:pt>
                <c:pt idx="1554">
                  <c:v>612</c:v>
                </c:pt>
                <c:pt idx="1555">
                  <c:v>614</c:v>
                </c:pt>
                <c:pt idx="1556">
                  <c:v>603</c:v>
                </c:pt>
                <c:pt idx="1557">
                  <c:v>606</c:v>
                </c:pt>
                <c:pt idx="1558">
                  <c:v>608</c:v>
                </c:pt>
                <c:pt idx="1559">
                  <c:v>615</c:v>
                </c:pt>
                <c:pt idx="1560">
                  <c:v>607</c:v>
                </c:pt>
                <c:pt idx="1561">
                  <c:v>609</c:v>
                </c:pt>
                <c:pt idx="1562">
                  <c:v>612</c:v>
                </c:pt>
                <c:pt idx="1563">
                  <c:v>605</c:v>
                </c:pt>
                <c:pt idx="1564">
                  <c:v>608</c:v>
                </c:pt>
                <c:pt idx="1565">
                  <c:v>608</c:v>
                </c:pt>
                <c:pt idx="1566">
                  <c:v>606</c:v>
                </c:pt>
                <c:pt idx="1567">
                  <c:v>607</c:v>
                </c:pt>
                <c:pt idx="1568">
                  <c:v>614</c:v>
                </c:pt>
                <c:pt idx="1569">
                  <c:v>606</c:v>
                </c:pt>
                <c:pt idx="1570">
                  <c:v>608</c:v>
                </c:pt>
                <c:pt idx="1571">
                  <c:v>606</c:v>
                </c:pt>
                <c:pt idx="1572">
                  <c:v>604</c:v>
                </c:pt>
                <c:pt idx="1573">
                  <c:v>607</c:v>
                </c:pt>
                <c:pt idx="1574">
                  <c:v>608</c:v>
                </c:pt>
                <c:pt idx="1575">
                  <c:v>613</c:v>
                </c:pt>
                <c:pt idx="1576">
                  <c:v>610</c:v>
                </c:pt>
                <c:pt idx="1577">
                  <c:v>601</c:v>
                </c:pt>
                <c:pt idx="1578">
                  <c:v>608</c:v>
                </c:pt>
                <c:pt idx="1579">
                  <c:v>610</c:v>
                </c:pt>
                <c:pt idx="1580">
                  <c:v>603</c:v>
                </c:pt>
                <c:pt idx="1581">
                  <c:v>607</c:v>
                </c:pt>
                <c:pt idx="1582">
                  <c:v>611</c:v>
                </c:pt>
                <c:pt idx="1583">
                  <c:v>608</c:v>
                </c:pt>
                <c:pt idx="1584">
                  <c:v>605</c:v>
                </c:pt>
                <c:pt idx="1585">
                  <c:v>605</c:v>
                </c:pt>
                <c:pt idx="1586">
                  <c:v>608</c:v>
                </c:pt>
                <c:pt idx="1587">
                  <c:v>611</c:v>
                </c:pt>
                <c:pt idx="1588">
                  <c:v>608</c:v>
                </c:pt>
                <c:pt idx="1589">
                  <c:v>604</c:v>
                </c:pt>
                <c:pt idx="1590">
                  <c:v>609</c:v>
                </c:pt>
                <c:pt idx="1591">
                  <c:v>608</c:v>
                </c:pt>
                <c:pt idx="1592">
                  <c:v>606</c:v>
                </c:pt>
                <c:pt idx="1593">
                  <c:v>613</c:v>
                </c:pt>
                <c:pt idx="1594">
                  <c:v>606</c:v>
                </c:pt>
                <c:pt idx="1595">
                  <c:v>606</c:v>
                </c:pt>
                <c:pt idx="1596">
                  <c:v>610</c:v>
                </c:pt>
                <c:pt idx="1597">
                  <c:v>606</c:v>
                </c:pt>
                <c:pt idx="1598">
                  <c:v>609</c:v>
                </c:pt>
                <c:pt idx="1599">
                  <c:v>608</c:v>
                </c:pt>
                <c:pt idx="1600">
                  <c:v>613</c:v>
                </c:pt>
                <c:pt idx="1601">
                  <c:v>607</c:v>
                </c:pt>
                <c:pt idx="1602">
                  <c:v>605</c:v>
                </c:pt>
                <c:pt idx="1603">
                  <c:v>609</c:v>
                </c:pt>
                <c:pt idx="1604">
                  <c:v>606</c:v>
                </c:pt>
                <c:pt idx="1605">
                  <c:v>610</c:v>
                </c:pt>
                <c:pt idx="1606">
                  <c:v>608</c:v>
                </c:pt>
                <c:pt idx="1607">
                  <c:v>607</c:v>
                </c:pt>
                <c:pt idx="1608">
                  <c:v>609</c:v>
                </c:pt>
                <c:pt idx="1609">
                  <c:v>602</c:v>
                </c:pt>
                <c:pt idx="1610">
                  <c:v>608</c:v>
                </c:pt>
                <c:pt idx="1611">
                  <c:v>602</c:v>
                </c:pt>
                <c:pt idx="1612">
                  <c:v>607</c:v>
                </c:pt>
                <c:pt idx="1613">
                  <c:v>609</c:v>
                </c:pt>
                <c:pt idx="1614">
                  <c:v>608</c:v>
                </c:pt>
                <c:pt idx="1615">
                  <c:v>614</c:v>
                </c:pt>
                <c:pt idx="1616">
                  <c:v>608</c:v>
                </c:pt>
                <c:pt idx="1617">
                  <c:v>607</c:v>
                </c:pt>
                <c:pt idx="1618">
                  <c:v>606</c:v>
                </c:pt>
                <c:pt idx="1619">
                  <c:v>608</c:v>
                </c:pt>
                <c:pt idx="1620">
                  <c:v>606</c:v>
                </c:pt>
                <c:pt idx="1621">
                  <c:v>608</c:v>
                </c:pt>
                <c:pt idx="1622">
                  <c:v>608</c:v>
                </c:pt>
                <c:pt idx="1623">
                  <c:v>608</c:v>
                </c:pt>
                <c:pt idx="1624">
                  <c:v>613</c:v>
                </c:pt>
                <c:pt idx="1625">
                  <c:v>604</c:v>
                </c:pt>
                <c:pt idx="1626">
                  <c:v>610</c:v>
                </c:pt>
                <c:pt idx="1627">
                  <c:v>610</c:v>
                </c:pt>
                <c:pt idx="1628">
                  <c:v>611</c:v>
                </c:pt>
                <c:pt idx="1629">
                  <c:v>604</c:v>
                </c:pt>
                <c:pt idx="1630">
                  <c:v>606</c:v>
                </c:pt>
                <c:pt idx="1631">
                  <c:v>612</c:v>
                </c:pt>
                <c:pt idx="1632">
                  <c:v>608</c:v>
                </c:pt>
                <c:pt idx="1633">
                  <c:v>608</c:v>
                </c:pt>
                <c:pt idx="1634">
                  <c:v>612</c:v>
                </c:pt>
                <c:pt idx="1635">
                  <c:v>607</c:v>
                </c:pt>
                <c:pt idx="1636">
                  <c:v>609</c:v>
                </c:pt>
                <c:pt idx="1637">
                  <c:v>613</c:v>
                </c:pt>
                <c:pt idx="1638">
                  <c:v>608</c:v>
                </c:pt>
                <c:pt idx="1639">
                  <c:v>610</c:v>
                </c:pt>
                <c:pt idx="1640">
                  <c:v>608</c:v>
                </c:pt>
                <c:pt idx="1641">
                  <c:v>609</c:v>
                </c:pt>
                <c:pt idx="1642">
                  <c:v>608</c:v>
                </c:pt>
                <c:pt idx="1643">
                  <c:v>610</c:v>
                </c:pt>
                <c:pt idx="1644">
                  <c:v>609</c:v>
                </c:pt>
                <c:pt idx="1645">
                  <c:v>613</c:v>
                </c:pt>
                <c:pt idx="1646">
                  <c:v>609</c:v>
                </c:pt>
                <c:pt idx="1647">
                  <c:v>614</c:v>
                </c:pt>
                <c:pt idx="1648">
                  <c:v>609</c:v>
                </c:pt>
                <c:pt idx="1649">
                  <c:v>613</c:v>
                </c:pt>
                <c:pt idx="1650">
                  <c:v>612</c:v>
                </c:pt>
                <c:pt idx="1651">
                  <c:v>612</c:v>
                </c:pt>
                <c:pt idx="1652">
                  <c:v>612</c:v>
                </c:pt>
                <c:pt idx="1653">
                  <c:v>611</c:v>
                </c:pt>
                <c:pt idx="1654">
                  <c:v>612</c:v>
                </c:pt>
                <c:pt idx="1655">
                  <c:v>610</c:v>
                </c:pt>
                <c:pt idx="1656">
                  <c:v>615</c:v>
                </c:pt>
                <c:pt idx="1657">
                  <c:v>613</c:v>
                </c:pt>
                <c:pt idx="1658">
                  <c:v>611</c:v>
                </c:pt>
                <c:pt idx="1659">
                  <c:v>614</c:v>
                </c:pt>
                <c:pt idx="1660">
                  <c:v>610</c:v>
                </c:pt>
                <c:pt idx="1661">
                  <c:v>607</c:v>
                </c:pt>
                <c:pt idx="1662">
                  <c:v>618</c:v>
                </c:pt>
                <c:pt idx="1663">
                  <c:v>612</c:v>
                </c:pt>
                <c:pt idx="1664">
                  <c:v>606</c:v>
                </c:pt>
                <c:pt idx="1665">
                  <c:v>609</c:v>
                </c:pt>
                <c:pt idx="1666">
                  <c:v>611</c:v>
                </c:pt>
                <c:pt idx="1667">
                  <c:v>609</c:v>
                </c:pt>
                <c:pt idx="1668">
                  <c:v>614</c:v>
                </c:pt>
                <c:pt idx="1669">
                  <c:v>612</c:v>
                </c:pt>
                <c:pt idx="1670">
                  <c:v>613</c:v>
                </c:pt>
                <c:pt idx="1671">
                  <c:v>612</c:v>
                </c:pt>
                <c:pt idx="1672">
                  <c:v>609</c:v>
                </c:pt>
                <c:pt idx="1673">
                  <c:v>612</c:v>
                </c:pt>
                <c:pt idx="1674">
                  <c:v>614</c:v>
                </c:pt>
                <c:pt idx="1675">
                  <c:v>604</c:v>
                </c:pt>
                <c:pt idx="1676">
                  <c:v>609</c:v>
                </c:pt>
                <c:pt idx="1677">
                  <c:v>608</c:v>
                </c:pt>
                <c:pt idx="1678">
                  <c:v>607</c:v>
                </c:pt>
                <c:pt idx="1679">
                  <c:v>611</c:v>
                </c:pt>
                <c:pt idx="1680">
                  <c:v>610</c:v>
                </c:pt>
                <c:pt idx="1681">
                  <c:v>612</c:v>
                </c:pt>
                <c:pt idx="1682">
                  <c:v>610</c:v>
                </c:pt>
                <c:pt idx="1683">
                  <c:v>611</c:v>
                </c:pt>
                <c:pt idx="1684">
                  <c:v>614</c:v>
                </c:pt>
                <c:pt idx="1685">
                  <c:v>607</c:v>
                </c:pt>
                <c:pt idx="1686">
                  <c:v>609</c:v>
                </c:pt>
                <c:pt idx="1687">
                  <c:v>607</c:v>
                </c:pt>
                <c:pt idx="1688">
                  <c:v>605</c:v>
                </c:pt>
                <c:pt idx="1689">
                  <c:v>612</c:v>
                </c:pt>
                <c:pt idx="1690">
                  <c:v>605</c:v>
                </c:pt>
                <c:pt idx="1691">
                  <c:v>609</c:v>
                </c:pt>
                <c:pt idx="1692">
                  <c:v>604</c:v>
                </c:pt>
                <c:pt idx="1693">
                  <c:v>610</c:v>
                </c:pt>
                <c:pt idx="1694">
                  <c:v>607</c:v>
                </c:pt>
                <c:pt idx="1695">
                  <c:v>611</c:v>
                </c:pt>
                <c:pt idx="1696">
                  <c:v>608</c:v>
                </c:pt>
                <c:pt idx="1697">
                  <c:v>612</c:v>
                </c:pt>
                <c:pt idx="1698">
                  <c:v>608</c:v>
                </c:pt>
                <c:pt idx="1699">
                  <c:v>611</c:v>
                </c:pt>
                <c:pt idx="1700">
                  <c:v>610</c:v>
                </c:pt>
                <c:pt idx="1701">
                  <c:v>610</c:v>
                </c:pt>
                <c:pt idx="1702">
                  <c:v>610</c:v>
                </c:pt>
                <c:pt idx="1703">
                  <c:v>613</c:v>
                </c:pt>
                <c:pt idx="1704">
                  <c:v>606</c:v>
                </c:pt>
                <c:pt idx="1705">
                  <c:v>612</c:v>
                </c:pt>
                <c:pt idx="1706">
                  <c:v>608</c:v>
                </c:pt>
                <c:pt idx="1707">
                  <c:v>611</c:v>
                </c:pt>
                <c:pt idx="1708">
                  <c:v>614</c:v>
                </c:pt>
                <c:pt idx="1709">
                  <c:v>604</c:v>
                </c:pt>
                <c:pt idx="1710">
                  <c:v>609</c:v>
                </c:pt>
                <c:pt idx="1711">
                  <c:v>611</c:v>
                </c:pt>
                <c:pt idx="1712">
                  <c:v>614</c:v>
                </c:pt>
                <c:pt idx="1713">
                  <c:v>605</c:v>
                </c:pt>
                <c:pt idx="1714">
                  <c:v>606</c:v>
                </c:pt>
                <c:pt idx="1715">
                  <c:v>608</c:v>
                </c:pt>
                <c:pt idx="1716">
                  <c:v>610</c:v>
                </c:pt>
                <c:pt idx="1717">
                  <c:v>608</c:v>
                </c:pt>
                <c:pt idx="1718">
                  <c:v>606</c:v>
                </c:pt>
                <c:pt idx="1719">
                  <c:v>606</c:v>
                </c:pt>
                <c:pt idx="1720">
                  <c:v>609</c:v>
                </c:pt>
                <c:pt idx="1721">
                  <c:v>605</c:v>
                </c:pt>
                <c:pt idx="1722">
                  <c:v>606</c:v>
                </c:pt>
                <c:pt idx="1723">
                  <c:v>605</c:v>
                </c:pt>
                <c:pt idx="1724">
                  <c:v>606</c:v>
                </c:pt>
                <c:pt idx="1725">
                  <c:v>607</c:v>
                </c:pt>
                <c:pt idx="1726">
                  <c:v>610</c:v>
                </c:pt>
                <c:pt idx="1727">
                  <c:v>608</c:v>
                </c:pt>
                <c:pt idx="1728">
                  <c:v>609</c:v>
                </c:pt>
                <c:pt idx="1729">
                  <c:v>612</c:v>
                </c:pt>
                <c:pt idx="1730">
                  <c:v>606</c:v>
                </c:pt>
                <c:pt idx="1731">
                  <c:v>606</c:v>
                </c:pt>
                <c:pt idx="1732">
                  <c:v>611</c:v>
                </c:pt>
                <c:pt idx="1733">
                  <c:v>607</c:v>
                </c:pt>
                <c:pt idx="1734">
                  <c:v>607</c:v>
                </c:pt>
                <c:pt idx="1735">
                  <c:v>611</c:v>
                </c:pt>
                <c:pt idx="1736">
                  <c:v>608</c:v>
                </c:pt>
                <c:pt idx="1737">
                  <c:v>606</c:v>
                </c:pt>
                <c:pt idx="1738">
                  <c:v>605</c:v>
                </c:pt>
                <c:pt idx="1739">
                  <c:v>616</c:v>
                </c:pt>
                <c:pt idx="1740">
                  <c:v>610</c:v>
                </c:pt>
                <c:pt idx="1741">
                  <c:v>610</c:v>
                </c:pt>
                <c:pt idx="1742">
                  <c:v>609</c:v>
                </c:pt>
                <c:pt idx="1743">
                  <c:v>606</c:v>
                </c:pt>
                <c:pt idx="1744">
                  <c:v>605</c:v>
                </c:pt>
                <c:pt idx="1745">
                  <c:v>600</c:v>
                </c:pt>
                <c:pt idx="1746">
                  <c:v>606</c:v>
                </c:pt>
                <c:pt idx="1747">
                  <c:v>608</c:v>
                </c:pt>
                <c:pt idx="1748">
                  <c:v>607</c:v>
                </c:pt>
                <c:pt idx="1749">
                  <c:v>608</c:v>
                </c:pt>
                <c:pt idx="1750">
                  <c:v>608</c:v>
                </c:pt>
                <c:pt idx="1751">
                  <c:v>606</c:v>
                </c:pt>
                <c:pt idx="1752">
                  <c:v>604</c:v>
                </c:pt>
                <c:pt idx="1753">
                  <c:v>611</c:v>
                </c:pt>
                <c:pt idx="1754">
                  <c:v>609</c:v>
                </c:pt>
                <c:pt idx="1755">
                  <c:v>607</c:v>
                </c:pt>
                <c:pt idx="1756">
                  <c:v>604</c:v>
                </c:pt>
                <c:pt idx="1757">
                  <c:v>608</c:v>
                </c:pt>
                <c:pt idx="1758">
                  <c:v>609</c:v>
                </c:pt>
                <c:pt idx="1759">
                  <c:v>606</c:v>
                </c:pt>
                <c:pt idx="1760">
                  <c:v>608</c:v>
                </c:pt>
                <c:pt idx="1761">
                  <c:v>607</c:v>
                </c:pt>
                <c:pt idx="1762">
                  <c:v>607</c:v>
                </c:pt>
                <c:pt idx="1763">
                  <c:v>607</c:v>
                </c:pt>
                <c:pt idx="1764">
                  <c:v>605</c:v>
                </c:pt>
                <c:pt idx="1765">
                  <c:v>603</c:v>
                </c:pt>
                <c:pt idx="1766">
                  <c:v>605</c:v>
                </c:pt>
                <c:pt idx="1767">
                  <c:v>608</c:v>
                </c:pt>
                <c:pt idx="1768">
                  <c:v>607</c:v>
                </c:pt>
                <c:pt idx="1769">
                  <c:v>613</c:v>
                </c:pt>
                <c:pt idx="1770">
                  <c:v>603</c:v>
                </c:pt>
                <c:pt idx="1771">
                  <c:v>604</c:v>
                </c:pt>
                <c:pt idx="1772">
                  <c:v>604</c:v>
                </c:pt>
                <c:pt idx="1773">
                  <c:v>607</c:v>
                </c:pt>
                <c:pt idx="1774">
                  <c:v>607</c:v>
                </c:pt>
                <c:pt idx="1775">
                  <c:v>604</c:v>
                </c:pt>
                <c:pt idx="1776">
                  <c:v>607</c:v>
                </c:pt>
                <c:pt idx="1777">
                  <c:v>607</c:v>
                </c:pt>
                <c:pt idx="1778">
                  <c:v>611</c:v>
                </c:pt>
                <c:pt idx="1779">
                  <c:v>609</c:v>
                </c:pt>
                <c:pt idx="1780">
                  <c:v>608</c:v>
                </c:pt>
                <c:pt idx="1781">
                  <c:v>608</c:v>
                </c:pt>
                <c:pt idx="1782">
                  <c:v>610</c:v>
                </c:pt>
                <c:pt idx="1783">
                  <c:v>605</c:v>
                </c:pt>
                <c:pt idx="1784">
                  <c:v>607</c:v>
                </c:pt>
                <c:pt idx="1785">
                  <c:v>610</c:v>
                </c:pt>
                <c:pt idx="1786">
                  <c:v>605</c:v>
                </c:pt>
                <c:pt idx="1787">
                  <c:v>608</c:v>
                </c:pt>
                <c:pt idx="1788">
                  <c:v>607</c:v>
                </c:pt>
                <c:pt idx="1789">
                  <c:v>604</c:v>
                </c:pt>
                <c:pt idx="1790">
                  <c:v>603</c:v>
                </c:pt>
                <c:pt idx="1791">
                  <c:v>608</c:v>
                </c:pt>
                <c:pt idx="1792">
                  <c:v>606</c:v>
                </c:pt>
                <c:pt idx="1793">
                  <c:v>611</c:v>
                </c:pt>
                <c:pt idx="1794">
                  <c:v>605</c:v>
                </c:pt>
                <c:pt idx="1795">
                  <c:v>607</c:v>
                </c:pt>
                <c:pt idx="1796">
                  <c:v>606</c:v>
                </c:pt>
                <c:pt idx="1797">
                  <c:v>607</c:v>
                </c:pt>
                <c:pt idx="1798">
                  <c:v>608</c:v>
                </c:pt>
                <c:pt idx="1799">
                  <c:v>605</c:v>
                </c:pt>
                <c:pt idx="1800">
                  <c:v>607</c:v>
                </c:pt>
                <c:pt idx="1801">
                  <c:v>607</c:v>
                </c:pt>
                <c:pt idx="1802">
                  <c:v>610</c:v>
                </c:pt>
                <c:pt idx="1803">
                  <c:v>607</c:v>
                </c:pt>
                <c:pt idx="1804">
                  <c:v>609</c:v>
                </c:pt>
                <c:pt idx="1805">
                  <c:v>608</c:v>
                </c:pt>
                <c:pt idx="1806">
                  <c:v>608</c:v>
                </c:pt>
                <c:pt idx="1807">
                  <c:v>610</c:v>
                </c:pt>
                <c:pt idx="1808">
                  <c:v>616</c:v>
                </c:pt>
                <c:pt idx="1809">
                  <c:v>612</c:v>
                </c:pt>
                <c:pt idx="1810">
                  <c:v>605</c:v>
                </c:pt>
                <c:pt idx="1811">
                  <c:v>605</c:v>
                </c:pt>
                <c:pt idx="1812">
                  <c:v>604</c:v>
                </c:pt>
                <c:pt idx="1813">
                  <c:v>607</c:v>
                </c:pt>
                <c:pt idx="1814">
                  <c:v>609</c:v>
                </c:pt>
                <c:pt idx="1815">
                  <c:v>604</c:v>
                </c:pt>
                <c:pt idx="1816">
                  <c:v>608</c:v>
                </c:pt>
                <c:pt idx="1817">
                  <c:v>607</c:v>
                </c:pt>
                <c:pt idx="1818">
                  <c:v>606</c:v>
                </c:pt>
                <c:pt idx="1819">
                  <c:v>610</c:v>
                </c:pt>
                <c:pt idx="1820">
                  <c:v>606</c:v>
                </c:pt>
                <c:pt idx="1821">
                  <c:v>610</c:v>
                </c:pt>
                <c:pt idx="1822">
                  <c:v>607</c:v>
                </c:pt>
                <c:pt idx="1823">
                  <c:v>609</c:v>
                </c:pt>
                <c:pt idx="1824">
                  <c:v>610</c:v>
                </c:pt>
                <c:pt idx="1825">
                  <c:v>604</c:v>
                </c:pt>
                <c:pt idx="1826">
                  <c:v>607</c:v>
                </c:pt>
                <c:pt idx="1827">
                  <c:v>607</c:v>
                </c:pt>
                <c:pt idx="1828">
                  <c:v>607</c:v>
                </c:pt>
                <c:pt idx="1829">
                  <c:v>602</c:v>
                </c:pt>
                <c:pt idx="1830">
                  <c:v>610</c:v>
                </c:pt>
                <c:pt idx="1831">
                  <c:v>607</c:v>
                </c:pt>
                <c:pt idx="1832">
                  <c:v>609</c:v>
                </c:pt>
                <c:pt idx="1833">
                  <c:v>606</c:v>
                </c:pt>
                <c:pt idx="1834">
                  <c:v>605</c:v>
                </c:pt>
                <c:pt idx="1835">
                  <c:v>605</c:v>
                </c:pt>
                <c:pt idx="1836">
                  <c:v>608</c:v>
                </c:pt>
                <c:pt idx="1837">
                  <c:v>604</c:v>
                </c:pt>
                <c:pt idx="1838">
                  <c:v>605</c:v>
                </c:pt>
                <c:pt idx="1839">
                  <c:v>609</c:v>
                </c:pt>
                <c:pt idx="1840">
                  <c:v>612</c:v>
                </c:pt>
                <c:pt idx="1841">
                  <c:v>607</c:v>
                </c:pt>
                <c:pt idx="1842">
                  <c:v>609</c:v>
                </c:pt>
                <c:pt idx="1843">
                  <c:v>609</c:v>
                </c:pt>
                <c:pt idx="1844">
                  <c:v>606</c:v>
                </c:pt>
                <c:pt idx="1845">
                  <c:v>607</c:v>
                </c:pt>
                <c:pt idx="1846">
                  <c:v>605</c:v>
                </c:pt>
                <c:pt idx="1847">
                  <c:v>606</c:v>
                </c:pt>
                <c:pt idx="1848">
                  <c:v>604</c:v>
                </c:pt>
                <c:pt idx="1849">
                  <c:v>605</c:v>
                </c:pt>
                <c:pt idx="1850">
                  <c:v>607</c:v>
                </c:pt>
                <c:pt idx="1851">
                  <c:v>608</c:v>
                </c:pt>
                <c:pt idx="1852">
                  <c:v>613</c:v>
                </c:pt>
                <c:pt idx="1853">
                  <c:v>610</c:v>
                </c:pt>
                <c:pt idx="1854">
                  <c:v>607</c:v>
                </c:pt>
                <c:pt idx="1855">
                  <c:v>609</c:v>
                </c:pt>
                <c:pt idx="1856">
                  <c:v>609</c:v>
                </c:pt>
                <c:pt idx="1857">
                  <c:v>613</c:v>
                </c:pt>
                <c:pt idx="1858">
                  <c:v>607</c:v>
                </c:pt>
                <c:pt idx="1859">
                  <c:v>603</c:v>
                </c:pt>
                <c:pt idx="1860">
                  <c:v>613</c:v>
                </c:pt>
                <c:pt idx="1861">
                  <c:v>609</c:v>
                </c:pt>
                <c:pt idx="1862">
                  <c:v>609</c:v>
                </c:pt>
                <c:pt idx="1863">
                  <c:v>610</c:v>
                </c:pt>
                <c:pt idx="1864">
                  <c:v>609</c:v>
                </c:pt>
                <c:pt idx="1865">
                  <c:v>610</c:v>
                </c:pt>
                <c:pt idx="1866">
                  <c:v>605</c:v>
                </c:pt>
                <c:pt idx="1867">
                  <c:v>606</c:v>
                </c:pt>
                <c:pt idx="1868">
                  <c:v>607</c:v>
                </c:pt>
                <c:pt idx="1869">
                  <c:v>609</c:v>
                </c:pt>
                <c:pt idx="1870">
                  <c:v>613</c:v>
                </c:pt>
                <c:pt idx="1871">
                  <c:v>606</c:v>
                </c:pt>
                <c:pt idx="1872">
                  <c:v>603</c:v>
                </c:pt>
                <c:pt idx="1873">
                  <c:v>607</c:v>
                </c:pt>
                <c:pt idx="1874">
                  <c:v>604</c:v>
                </c:pt>
                <c:pt idx="1875">
                  <c:v>609</c:v>
                </c:pt>
                <c:pt idx="1876">
                  <c:v>609</c:v>
                </c:pt>
                <c:pt idx="1877">
                  <c:v>612</c:v>
                </c:pt>
                <c:pt idx="1878">
                  <c:v>609</c:v>
                </c:pt>
                <c:pt idx="1879">
                  <c:v>621</c:v>
                </c:pt>
                <c:pt idx="1880">
                  <c:v>615</c:v>
                </c:pt>
                <c:pt idx="1881">
                  <c:v>613</c:v>
                </c:pt>
                <c:pt idx="1882">
                  <c:v>614</c:v>
                </c:pt>
                <c:pt idx="1883">
                  <c:v>610</c:v>
                </c:pt>
                <c:pt idx="1884">
                  <c:v>606</c:v>
                </c:pt>
                <c:pt idx="1885">
                  <c:v>612</c:v>
                </c:pt>
                <c:pt idx="1886">
                  <c:v>613</c:v>
                </c:pt>
                <c:pt idx="1887">
                  <c:v>609</c:v>
                </c:pt>
                <c:pt idx="1888">
                  <c:v>611</c:v>
                </c:pt>
                <c:pt idx="1889">
                  <c:v>610</c:v>
                </c:pt>
                <c:pt idx="1890">
                  <c:v>610</c:v>
                </c:pt>
                <c:pt idx="1891">
                  <c:v>613</c:v>
                </c:pt>
                <c:pt idx="1892">
                  <c:v>610</c:v>
                </c:pt>
                <c:pt idx="1893">
                  <c:v>613</c:v>
                </c:pt>
                <c:pt idx="1894">
                  <c:v>617</c:v>
                </c:pt>
                <c:pt idx="1895">
                  <c:v>607</c:v>
                </c:pt>
                <c:pt idx="1896">
                  <c:v>609</c:v>
                </c:pt>
                <c:pt idx="1897">
                  <c:v>608</c:v>
                </c:pt>
                <c:pt idx="1898">
                  <c:v>609</c:v>
                </c:pt>
                <c:pt idx="1899">
                  <c:v>615</c:v>
                </c:pt>
                <c:pt idx="1900">
                  <c:v>607</c:v>
                </c:pt>
                <c:pt idx="1901">
                  <c:v>616</c:v>
                </c:pt>
                <c:pt idx="1902">
                  <c:v>606</c:v>
                </c:pt>
                <c:pt idx="1903">
                  <c:v>609</c:v>
                </c:pt>
                <c:pt idx="1904">
                  <c:v>608</c:v>
                </c:pt>
                <c:pt idx="1905">
                  <c:v>611</c:v>
                </c:pt>
                <c:pt idx="1906">
                  <c:v>609</c:v>
                </c:pt>
                <c:pt idx="1907">
                  <c:v>618</c:v>
                </c:pt>
                <c:pt idx="1908">
                  <c:v>613</c:v>
                </c:pt>
                <c:pt idx="1909">
                  <c:v>615</c:v>
                </c:pt>
                <c:pt idx="1910">
                  <c:v>613</c:v>
                </c:pt>
                <c:pt idx="1911">
                  <c:v>609</c:v>
                </c:pt>
                <c:pt idx="1912">
                  <c:v>614</c:v>
                </c:pt>
                <c:pt idx="1913">
                  <c:v>609</c:v>
                </c:pt>
                <c:pt idx="1914">
                  <c:v>602</c:v>
                </c:pt>
                <c:pt idx="1915">
                  <c:v>609</c:v>
                </c:pt>
                <c:pt idx="1916">
                  <c:v>617</c:v>
                </c:pt>
                <c:pt idx="1917">
                  <c:v>608</c:v>
                </c:pt>
                <c:pt idx="1918">
                  <c:v>614</c:v>
                </c:pt>
                <c:pt idx="1919">
                  <c:v>607</c:v>
                </c:pt>
                <c:pt idx="1920">
                  <c:v>607</c:v>
                </c:pt>
                <c:pt idx="1921">
                  <c:v>611</c:v>
                </c:pt>
                <c:pt idx="1922">
                  <c:v>614</c:v>
                </c:pt>
                <c:pt idx="1923">
                  <c:v>608</c:v>
                </c:pt>
                <c:pt idx="1924">
                  <c:v>608</c:v>
                </c:pt>
                <c:pt idx="1925">
                  <c:v>610</c:v>
                </c:pt>
                <c:pt idx="1926">
                  <c:v>611</c:v>
                </c:pt>
                <c:pt idx="1927">
                  <c:v>614</c:v>
                </c:pt>
                <c:pt idx="1928">
                  <c:v>617</c:v>
                </c:pt>
                <c:pt idx="1929">
                  <c:v>610</c:v>
                </c:pt>
                <c:pt idx="1930">
                  <c:v>611</c:v>
                </c:pt>
                <c:pt idx="1931">
                  <c:v>607</c:v>
                </c:pt>
                <c:pt idx="1932">
                  <c:v>605</c:v>
                </c:pt>
                <c:pt idx="1933">
                  <c:v>610</c:v>
                </c:pt>
                <c:pt idx="1934">
                  <c:v>605</c:v>
                </c:pt>
                <c:pt idx="1935">
                  <c:v>613</c:v>
                </c:pt>
                <c:pt idx="1936">
                  <c:v>612</c:v>
                </c:pt>
                <c:pt idx="1937">
                  <c:v>609</c:v>
                </c:pt>
                <c:pt idx="1938">
                  <c:v>611</c:v>
                </c:pt>
                <c:pt idx="1939">
                  <c:v>608</c:v>
                </c:pt>
                <c:pt idx="1940">
                  <c:v>612</c:v>
                </c:pt>
                <c:pt idx="1941">
                  <c:v>606</c:v>
                </c:pt>
                <c:pt idx="1942">
                  <c:v>610</c:v>
                </c:pt>
                <c:pt idx="1943">
                  <c:v>605</c:v>
                </c:pt>
                <c:pt idx="1944">
                  <c:v>609</c:v>
                </c:pt>
                <c:pt idx="1945">
                  <c:v>614</c:v>
                </c:pt>
                <c:pt idx="1946">
                  <c:v>609</c:v>
                </c:pt>
                <c:pt idx="1947">
                  <c:v>611</c:v>
                </c:pt>
                <c:pt idx="1948">
                  <c:v>605</c:v>
                </c:pt>
                <c:pt idx="1949">
                  <c:v>608</c:v>
                </c:pt>
                <c:pt idx="1950">
                  <c:v>603</c:v>
                </c:pt>
                <c:pt idx="1951">
                  <c:v>607</c:v>
                </c:pt>
                <c:pt idx="1952">
                  <c:v>607</c:v>
                </c:pt>
                <c:pt idx="1953">
                  <c:v>604</c:v>
                </c:pt>
                <c:pt idx="1954">
                  <c:v>603</c:v>
                </c:pt>
                <c:pt idx="1955">
                  <c:v>606</c:v>
                </c:pt>
                <c:pt idx="1956">
                  <c:v>608</c:v>
                </c:pt>
                <c:pt idx="1957">
                  <c:v>601</c:v>
                </c:pt>
                <c:pt idx="1958">
                  <c:v>607</c:v>
                </c:pt>
                <c:pt idx="1959">
                  <c:v>606</c:v>
                </c:pt>
                <c:pt idx="1960">
                  <c:v>608</c:v>
                </c:pt>
                <c:pt idx="1961">
                  <c:v>610</c:v>
                </c:pt>
                <c:pt idx="1962">
                  <c:v>608</c:v>
                </c:pt>
                <c:pt idx="1963">
                  <c:v>607</c:v>
                </c:pt>
                <c:pt idx="1964">
                  <c:v>608</c:v>
                </c:pt>
                <c:pt idx="1965">
                  <c:v>603</c:v>
                </c:pt>
                <c:pt idx="1966">
                  <c:v>608</c:v>
                </c:pt>
                <c:pt idx="1967">
                  <c:v>604</c:v>
                </c:pt>
                <c:pt idx="1968">
                  <c:v>606</c:v>
                </c:pt>
                <c:pt idx="1969">
                  <c:v>610</c:v>
                </c:pt>
                <c:pt idx="1970">
                  <c:v>607</c:v>
                </c:pt>
                <c:pt idx="1971">
                  <c:v>606</c:v>
                </c:pt>
                <c:pt idx="1972">
                  <c:v>607</c:v>
                </c:pt>
                <c:pt idx="1973">
                  <c:v>605</c:v>
                </c:pt>
                <c:pt idx="1974">
                  <c:v>611</c:v>
                </c:pt>
                <c:pt idx="1975">
                  <c:v>603</c:v>
                </c:pt>
                <c:pt idx="1976">
                  <c:v>606</c:v>
                </c:pt>
                <c:pt idx="1977">
                  <c:v>607</c:v>
                </c:pt>
                <c:pt idx="1978">
                  <c:v>607</c:v>
                </c:pt>
                <c:pt idx="1979">
                  <c:v>606</c:v>
                </c:pt>
                <c:pt idx="1980">
                  <c:v>606</c:v>
                </c:pt>
                <c:pt idx="1981">
                  <c:v>605</c:v>
                </c:pt>
                <c:pt idx="1982">
                  <c:v>607</c:v>
                </c:pt>
                <c:pt idx="1983">
                  <c:v>613</c:v>
                </c:pt>
                <c:pt idx="1984">
                  <c:v>608</c:v>
                </c:pt>
                <c:pt idx="1985">
                  <c:v>605</c:v>
                </c:pt>
                <c:pt idx="1986">
                  <c:v>607</c:v>
                </c:pt>
                <c:pt idx="1987">
                  <c:v>610</c:v>
                </c:pt>
                <c:pt idx="1988">
                  <c:v>608</c:v>
                </c:pt>
                <c:pt idx="1989">
                  <c:v>608</c:v>
                </c:pt>
                <c:pt idx="1990">
                  <c:v>607</c:v>
                </c:pt>
                <c:pt idx="1991">
                  <c:v>611</c:v>
                </c:pt>
                <c:pt idx="1992">
                  <c:v>606</c:v>
                </c:pt>
                <c:pt idx="1993">
                  <c:v>609</c:v>
                </c:pt>
                <c:pt idx="1994">
                  <c:v>602</c:v>
                </c:pt>
                <c:pt idx="1995">
                  <c:v>608</c:v>
                </c:pt>
                <c:pt idx="1996">
                  <c:v>606</c:v>
                </c:pt>
                <c:pt idx="1997">
                  <c:v>605</c:v>
                </c:pt>
                <c:pt idx="1998">
                  <c:v>609</c:v>
                </c:pt>
                <c:pt idx="1999">
                  <c:v>610</c:v>
                </c:pt>
                <c:pt idx="2000">
                  <c:v>603</c:v>
                </c:pt>
                <c:pt idx="2001">
                  <c:v>604</c:v>
                </c:pt>
                <c:pt idx="2002">
                  <c:v>608</c:v>
                </c:pt>
                <c:pt idx="2003">
                  <c:v>611</c:v>
                </c:pt>
                <c:pt idx="2004">
                  <c:v>606</c:v>
                </c:pt>
                <c:pt idx="2005">
                  <c:v>608</c:v>
                </c:pt>
                <c:pt idx="2006">
                  <c:v>607</c:v>
                </c:pt>
                <c:pt idx="2007">
                  <c:v>605</c:v>
                </c:pt>
                <c:pt idx="2008">
                  <c:v>611</c:v>
                </c:pt>
                <c:pt idx="2009">
                  <c:v>609</c:v>
                </c:pt>
                <c:pt idx="2010">
                  <c:v>601</c:v>
                </c:pt>
                <c:pt idx="2011">
                  <c:v>613</c:v>
                </c:pt>
                <c:pt idx="2012">
                  <c:v>608</c:v>
                </c:pt>
                <c:pt idx="2013">
                  <c:v>605</c:v>
                </c:pt>
                <c:pt idx="2014">
                  <c:v>610</c:v>
                </c:pt>
                <c:pt idx="2015">
                  <c:v>613</c:v>
                </c:pt>
                <c:pt idx="2016">
                  <c:v>603</c:v>
                </c:pt>
                <c:pt idx="2017">
                  <c:v>604</c:v>
                </c:pt>
                <c:pt idx="2018">
                  <c:v>604</c:v>
                </c:pt>
                <c:pt idx="2019">
                  <c:v>610</c:v>
                </c:pt>
                <c:pt idx="2020">
                  <c:v>603</c:v>
                </c:pt>
                <c:pt idx="2021">
                  <c:v>604</c:v>
                </c:pt>
                <c:pt idx="2022">
                  <c:v>605</c:v>
                </c:pt>
                <c:pt idx="2023">
                  <c:v>603</c:v>
                </c:pt>
                <c:pt idx="2024">
                  <c:v>607</c:v>
                </c:pt>
                <c:pt idx="2025">
                  <c:v>605</c:v>
                </c:pt>
                <c:pt idx="2026">
                  <c:v>603</c:v>
                </c:pt>
                <c:pt idx="2027">
                  <c:v>604</c:v>
                </c:pt>
                <c:pt idx="2028">
                  <c:v>604</c:v>
                </c:pt>
                <c:pt idx="2029">
                  <c:v>608</c:v>
                </c:pt>
                <c:pt idx="2030">
                  <c:v>607</c:v>
                </c:pt>
                <c:pt idx="2031">
                  <c:v>606</c:v>
                </c:pt>
                <c:pt idx="2032">
                  <c:v>609</c:v>
                </c:pt>
                <c:pt idx="2033">
                  <c:v>608</c:v>
                </c:pt>
                <c:pt idx="2034">
                  <c:v>604</c:v>
                </c:pt>
                <c:pt idx="2035">
                  <c:v>611</c:v>
                </c:pt>
                <c:pt idx="2036">
                  <c:v>609</c:v>
                </c:pt>
                <c:pt idx="2037">
                  <c:v>606</c:v>
                </c:pt>
                <c:pt idx="2038">
                  <c:v>607</c:v>
                </c:pt>
                <c:pt idx="2039">
                  <c:v>606</c:v>
                </c:pt>
                <c:pt idx="2040">
                  <c:v>611</c:v>
                </c:pt>
                <c:pt idx="2041">
                  <c:v>612</c:v>
                </c:pt>
                <c:pt idx="2042">
                  <c:v>607</c:v>
                </c:pt>
                <c:pt idx="2043">
                  <c:v>608</c:v>
                </c:pt>
                <c:pt idx="2044">
                  <c:v>608</c:v>
                </c:pt>
                <c:pt idx="2045">
                  <c:v>609</c:v>
                </c:pt>
                <c:pt idx="2046">
                  <c:v>604</c:v>
                </c:pt>
                <c:pt idx="2047">
                  <c:v>606</c:v>
                </c:pt>
                <c:pt idx="2048">
                  <c:v>609</c:v>
                </c:pt>
                <c:pt idx="2049">
                  <c:v>610</c:v>
                </c:pt>
                <c:pt idx="2050">
                  <c:v>610</c:v>
                </c:pt>
                <c:pt idx="2051">
                  <c:v>606</c:v>
                </c:pt>
                <c:pt idx="2052">
                  <c:v>605</c:v>
                </c:pt>
                <c:pt idx="2053">
                  <c:v>608</c:v>
                </c:pt>
                <c:pt idx="2054">
                  <c:v>603</c:v>
                </c:pt>
                <c:pt idx="2055">
                  <c:v>603</c:v>
                </c:pt>
                <c:pt idx="2056">
                  <c:v>605</c:v>
                </c:pt>
                <c:pt idx="2057">
                  <c:v>606</c:v>
                </c:pt>
                <c:pt idx="2058">
                  <c:v>616</c:v>
                </c:pt>
                <c:pt idx="2059">
                  <c:v>607</c:v>
                </c:pt>
                <c:pt idx="2060">
                  <c:v>608</c:v>
                </c:pt>
                <c:pt idx="2061">
                  <c:v>606</c:v>
                </c:pt>
                <c:pt idx="2062">
                  <c:v>615</c:v>
                </c:pt>
                <c:pt idx="2063">
                  <c:v>608</c:v>
                </c:pt>
                <c:pt idx="2064">
                  <c:v>608</c:v>
                </c:pt>
                <c:pt idx="2065">
                  <c:v>603</c:v>
                </c:pt>
                <c:pt idx="2066">
                  <c:v>607</c:v>
                </c:pt>
                <c:pt idx="2067">
                  <c:v>603</c:v>
                </c:pt>
                <c:pt idx="2068">
                  <c:v>607</c:v>
                </c:pt>
                <c:pt idx="2069">
                  <c:v>605</c:v>
                </c:pt>
                <c:pt idx="2070">
                  <c:v>609</c:v>
                </c:pt>
                <c:pt idx="2071">
                  <c:v>610</c:v>
                </c:pt>
                <c:pt idx="2072">
                  <c:v>605</c:v>
                </c:pt>
                <c:pt idx="2073">
                  <c:v>608</c:v>
                </c:pt>
                <c:pt idx="2074">
                  <c:v>608</c:v>
                </c:pt>
                <c:pt idx="2075">
                  <c:v>605</c:v>
                </c:pt>
                <c:pt idx="2076">
                  <c:v>606</c:v>
                </c:pt>
                <c:pt idx="2077">
                  <c:v>608</c:v>
                </c:pt>
                <c:pt idx="2078">
                  <c:v>607</c:v>
                </c:pt>
                <c:pt idx="2079">
                  <c:v>605</c:v>
                </c:pt>
                <c:pt idx="2080">
                  <c:v>611</c:v>
                </c:pt>
                <c:pt idx="2081">
                  <c:v>611</c:v>
                </c:pt>
                <c:pt idx="2082">
                  <c:v>607</c:v>
                </c:pt>
                <c:pt idx="2083">
                  <c:v>604</c:v>
                </c:pt>
                <c:pt idx="2084">
                  <c:v>614</c:v>
                </c:pt>
                <c:pt idx="2085">
                  <c:v>609</c:v>
                </c:pt>
                <c:pt idx="2086">
                  <c:v>610</c:v>
                </c:pt>
                <c:pt idx="2087">
                  <c:v>611</c:v>
                </c:pt>
                <c:pt idx="2088">
                  <c:v>609</c:v>
                </c:pt>
                <c:pt idx="2089">
                  <c:v>607</c:v>
                </c:pt>
                <c:pt idx="2090">
                  <c:v>607</c:v>
                </c:pt>
                <c:pt idx="2091">
                  <c:v>612</c:v>
                </c:pt>
                <c:pt idx="2092">
                  <c:v>607</c:v>
                </c:pt>
                <c:pt idx="2093">
                  <c:v>605</c:v>
                </c:pt>
                <c:pt idx="2094">
                  <c:v>607</c:v>
                </c:pt>
                <c:pt idx="2095">
                  <c:v>607</c:v>
                </c:pt>
                <c:pt idx="2096">
                  <c:v>612</c:v>
                </c:pt>
                <c:pt idx="2097">
                  <c:v>612</c:v>
                </c:pt>
                <c:pt idx="2098">
                  <c:v>615</c:v>
                </c:pt>
                <c:pt idx="2099">
                  <c:v>615</c:v>
                </c:pt>
                <c:pt idx="2100">
                  <c:v>610</c:v>
                </c:pt>
                <c:pt idx="2101">
                  <c:v>608</c:v>
                </c:pt>
                <c:pt idx="2102">
                  <c:v>618</c:v>
                </c:pt>
                <c:pt idx="2103">
                  <c:v>606</c:v>
                </c:pt>
                <c:pt idx="2104">
                  <c:v>611</c:v>
                </c:pt>
                <c:pt idx="2105">
                  <c:v>603</c:v>
                </c:pt>
                <c:pt idx="2106">
                  <c:v>608</c:v>
                </c:pt>
                <c:pt idx="2107">
                  <c:v>614</c:v>
                </c:pt>
                <c:pt idx="2108">
                  <c:v>613</c:v>
                </c:pt>
                <c:pt idx="2109">
                  <c:v>614</c:v>
                </c:pt>
                <c:pt idx="2110">
                  <c:v>610</c:v>
                </c:pt>
                <c:pt idx="2111">
                  <c:v>611</c:v>
                </c:pt>
                <c:pt idx="2112">
                  <c:v>611</c:v>
                </c:pt>
                <c:pt idx="2113">
                  <c:v>605</c:v>
                </c:pt>
                <c:pt idx="2114">
                  <c:v>611</c:v>
                </c:pt>
                <c:pt idx="2115">
                  <c:v>609</c:v>
                </c:pt>
                <c:pt idx="2116">
                  <c:v>608</c:v>
                </c:pt>
                <c:pt idx="2117">
                  <c:v>610</c:v>
                </c:pt>
                <c:pt idx="2118">
                  <c:v>608</c:v>
                </c:pt>
                <c:pt idx="2119">
                  <c:v>608</c:v>
                </c:pt>
                <c:pt idx="2120">
                  <c:v>603</c:v>
                </c:pt>
                <c:pt idx="2121">
                  <c:v>609</c:v>
                </c:pt>
                <c:pt idx="2122">
                  <c:v>606</c:v>
                </c:pt>
                <c:pt idx="2123">
                  <c:v>609</c:v>
                </c:pt>
                <c:pt idx="2124">
                  <c:v>610</c:v>
                </c:pt>
                <c:pt idx="2125">
                  <c:v>607</c:v>
                </c:pt>
                <c:pt idx="2126">
                  <c:v>610</c:v>
                </c:pt>
                <c:pt idx="2127">
                  <c:v>606</c:v>
                </c:pt>
                <c:pt idx="2128">
                  <c:v>605</c:v>
                </c:pt>
                <c:pt idx="2129">
                  <c:v>608</c:v>
                </c:pt>
                <c:pt idx="2130">
                  <c:v>614</c:v>
                </c:pt>
                <c:pt idx="2131">
                  <c:v>609</c:v>
                </c:pt>
                <c:pt idx="2132">
                  <c:v>605</c:v>
                </c:pt>
                <c:pt idx="2133">
                  <c:v>609</c:v>
                </c:pt>
                <c:pt idx="2134">
                  <c:v>603</c:v>
                </c:pt>
                <c:pt idx="2135">
                  <c:v>608</c:v>
                </c:pt>
                <c:pt idx="2136">
                  <c:v>610</c:v>
                </c:pt>
                <c:pt idx="2137">
                  <c:v>607</c:v>
                </c:pt>
                <c:pt idx="2138">
                  <c:v>606</c:v>
                </c:pt>
                <c:pt idx="2139">
                  <c:v>609</c:v>
                </c:pt>
                <c:pt idx="2140">
                  <c:v>610</c:v>
                </c:pt>
                <c:pt idx="2141">
                  <c:v>605</c:v>
                </c:pt>
                <c:pt idx="2142">
                  <c:v>610</c:v>
                </c:pt>
                <c:pt idx="2143">
                  <c:v>605</c:v>
                </c:pt>
                <c:pt idx="2144">
                  <c:v>607</c:v>
                </c:pt>
                <c:pt idx="2145">
                  <c:v>609</c:v>
                </c:pt>
                <c:pt idx="2146">
                  <c:v>602</c:v>
                </c:pt>
                <c:pt idx="2147">
                  <c:v>606</c:v>
                </c:pt>
                <c:pt idx="2148">
                  <c:v>605</c:v>
                </c:pt>
                <c:pt idx="2149">
                  <c:v>606</c:v>
                </c:pt>
                <c:pt idx="2150">
                  <c:v>609</c:v>
                </c:pt>
                <c:pt idx="2151">
                  <c:v>608</c:v>
                </c:pt>
                <c:pt idx="2152">
                  <c:v>607</c:v>
                </c:pt>
                <c:pt idx="2153">
                  <c:v>605</c:v>
                </c:pt>
                <c:pt idx="2154">
                  <c:v>602</c:v>
                </c:pt>
                <c:pt idx="2155">
                  <c:v>609</c:v>
                </c:pt>
                <c:pt idx="2156">
                  <c:v>606</c:v>
                </c:pt>
                <c:pt idx="2157">
                  <c:v>605</c:v>
                </c:pt>
                <c:pt idx="2158">
                  <c:v>605</c:v>
                </c:pt>
                <c:pt idx="2159">
                  <c:v>606</c:v>
                </c:pt>
                <c:pt idx="2160">
                  <c:v>606</c:v>
                </c:pt>
                <c:pt idx="2161">
                  <c:v>609</c:v>
                </c:pt>
                <c:pt idx="2162">
                  <c:v>602</c:v>
                </c:pt>
                <c:pt idx="2163">
                  <c:v>606</c:v>
                </c:pt>
                <c:pt idx="2164">
                  <c:v>606</c:v>
                </c:pt>
                <c:pt idx="2165">
                  <c:v>604</c:v>
                </c:pt>
                <c:pt idx="2166">
                  <c:v>606</c:v>
                </c:pt>
                <c:pt idx="2167">
                  <c:v>605</c:v>
                </c:pt>
                <c:pt idx="2168">
                  <c:v>605</c:v>
                </c:pt>
                <c:pt idx="2169">
                  <c:v>609</c:v>
                </c:pt>
                <c:pt idx="2170">
                  <c:v>609</c:v>
                </c:pt>
                <c:pt idx="2171">
                  <c:v>606</c:v>
                </c:pt>
                <c:pt idx="2172">
                  <c:v>606</c:v>
                </c:pt>
                <c:pt idx="2173">
                  <c:v>603</c:v>
                </c:pt>
                <c:pt idx="2174">
                  <c:v>605</c:v>
                </c:pt>
                <c:pt idx="2175">
                  <c:v>607</c:v>
                </c:pt>
                <c:pt idx="2176">
                  <c:v>604</c:v>
                </c:pt>
                <c:pt idx="2177">
                  <c:v>607</c:v>
                </c:pt>
                <c:pt idx="2178">
                  <c:v>607</c:v>
                </c:pt>
                <c:pt idx="2179">
                  <c:v>609</c:v>
                </c:pt>
                <c:pt idx="2180">
                  <c:v>608</c:v>
                </c:pt>
                <c:pt idx="2181">
                  <c:v>610</c:v>
                </c:pt>
                <c:pt idx="2182">
                  <c:v>605</c:v>
                </c:pt>
                <c:pt idx="2183">
                  <c:v>606</c:v>
                </c:pt>
                <c:pt idx="2184">
                  <c:v>603</c:v>
                </c:pt>
                <c:pt idx="2185">
                  <c:v>607</c:v>
                </c:pt>
                <c:pt idx="2186">
                  <c:v>609</c:v>
                </c:pt>
                <c:pt idx="2187">
                  <c:v>612</c:v>
                </c:pt>
                <c:pt idx="2188">
                  <c:v>606</c:v>
                </c:pt>
                <c:pt idx="2189">
                  <c:v>612</c:v>
                </c:pt>
                <c:pt idx="2190">
                  <c:v>604</c:v>
                </c:pt>
                <c:pt idx="2191">
                  <c:v>606</c:v>
                </c:pt>
                <c:pt idx="2192">
                  <c:v>609</c:v>
                </c:pt>
                <c:pt idx="2193">
                  <c:v>614</c:v>
                </c:pt>
                <c:pt idx="2194">
                  <c:v>605</c:v>
                </c:pt>
                <c:pt idx="2195">
                  <c:v>613</c:v>
                </c:pt>
                <c:pt idx="2196">
                  <c:v>610</c:v>
                </c:pt>
                <c:pt idx="2197">
                  <c:v>605</c:v>
                </c:pt>
                <c:pt idx="2198">
                  <c:v>608</c:v>
                </c:pt>
                <c:pt idx="2199">
                  <c:v>609</c:v>
                </c:pt>
                <c:pt idx="2200">
                  <c:v>610</c:v>
                </c:pt>
                <c:pt idx="2201">
                  <c:v>611</c:v>
                </c:pt>
                <c:pt idx="2202">
                  <c:v>605</c:v>
                </c:pt>
                <c:pt idx="2203">
                  <c:v>607</c:v>
                </c:pt>
                <c:pt idx="2204">
                  <c:v>607</c:v>
                </c:pt>
                <c:pt idx="2205">
                  <c:v>610</c:v>
                </c:pt>
                <c:pt idx="2206">
                  <c:v>607</c:v>
                </c:pt>
                <c:pt idx="2207">
                  <c:v>608</c:v>
                </c:pt>
                <c:pt idx="2208">
                  <c:v>605</c:v>
                </c:pt>
                <c:pt idx="2209">
                  <c:v>607</c:v>
                </c:pt>
                <c:pt idx="2210">
                  <c:v>606</c:v>
                </c:pt>
                <c:pt idx="2211">
                  <c:v>603</c:v>
                </c:pt>
                <c:pt idx="2212">
                  <c:v>605</c:v>
                </c:pt>
                <c:pt idx="2213">
                  <c:v>608</c:v>
                </c:pt>
                <c:pt idx="2214">
                  <c:v>606</c:v>
                </c:pt>
                <c:pt idx="2215">
                  <c:v>607</c:v>
                </c:pt>
                <c:pt idx="2216">
                  <c:v>609</c:v>
                </c:pt>
                <c:pt idx="2217">
                  <c:v>605</c:v>
                </c:pt>
                <c:pt idx="2218">
                  <c:v>608</c:v>
                </c:pt>
                <c:pt idx="2219">
                  <c:v>606</c:v>
                </c:pt>
                <c:pt idx="2220">
                  <c:v>612</c:v>
                </c:pt>
                <c:pt idx="2221">
                  <c:v>604</c:v>
                </c:pt>
                <c:pt idx="2222">
                  <c:v>603</c:v>
                </c:pt>
                <c:pt idx="2223">
                  <c:v>604</c:v>
                </c:pt>
                <c:pt idx="2224">
                  <c:v>605</c:v>
                </c:pt>
                <c:pt idx="2225">
                  <c:v>610</c:v>
                </c:pt>
                <c:pt idx="2226">
                  <c:v>607</c:v>
                </c:pt>
                <c:pt idx="2227">
                  <c:v>602</c:v>
                </c:pt>
                <c:pt idx="2228">
                  <c:v>603</c:v>
                </c:pt>
                <c:pt idx="2229">
                  <c:v>602</c:v>
                </c:pt>
                <c:pt idx="2230">
                  <c:v>606</c:v>
                </c:pt>
                <c:pt idx="2231">
                  <c:v>608</c:v>
                </c:pt>
                <c:pt idx="2232">
                  <c:v>606</c:v>
                </c:pt>
                <c:pt idx="2233">
                  <c:v>606</c:v>
                </c:pt>
                <c:pt idx="2234">
                  <c:v>608</c:v>
                </c:pt>
                <c:pt idx="2235">
                  <c:v>607</c:v>
                </c:pt>
                <c:pt idx="2236">
                  <c:v>610</c:v>
                </c:pt>
                <c:pt idx="2237">
                  <c:v>610</c:v>
                </c:pt>
                <c:pt idx="2238">
                  <c:v>607</c:v>
                </c:pt>
                <c:pt idx="2239">
                  <c:v>610</c:v>
                </c:pt>
                <c:pt idx="2240">
                  <c:v>609</c:v>
                </c:pt>
                <c:pt idx="2241">
                  <c:v>609</c:v>
                </c:pt>
                <c:pt idx="2242">
                  <c:v>610</c:v>
                </c:pt>
                <c:pt idx="2243">
                  <c:v>610</c:v>
                </c:pt>
                <c:pt idx="2244">
                  <c:v>611</c:v>
                </c:pt>
                <c:pt idx="2245">
                  <c:v>606</c:v>
                </c:pt>
                <c:pt idx="2246">
                  <c:v>608</c:v>
                </c:pt>
                <c:pt idx="2247">
                  <c:v>608</c:v>
                </c:pt>
                <c:pt idx="2248">
                  <c:v>614</c:v>
                </c:pt>
                <c:pt idx="2249">
                  <c:v>611</c:v>
                </c:pt>
                <c:pt idx="2250">
                  <c:v>610</c:v>
                </c:pt>
                <c:pt idx="2251">
                  <c:v>606</c:v>
                </c:pt>
                <c:pt idx="2252">
                  <c:v>611</c:v>
                </c:pt>
                <c:pt idx="2253">
                  <c:v>605</c:v>
                </c:pt>
                <c:pt idx="2254">
                  <c:v>606</c:v>
                </c:pt>
                <c:pt idx="2255">
                  <c:v>607</c:v>
                </c:pt>
                <c:pt idx="2256">
                  <c:v>610</c:v>
                </c:pt>
                <c:pt idx="2257">
                  <c:v>607</c:v>
                </c:pt>
                <c:pt idx="2258">
                  <c:v>606</c:v>
                </c:pt>
                <c:pt idx="2259">
                  <c:v>608</c:v>
                </c:pt>
                <c:pt idx="2260">
                  <c:v>608</c:v>
                </c:pt>
                <c:pt idx="2261">
                  <c:v>606</c:v>
                </c:pt>
                <c:pt idx="2262">
                  <c:v>610</c:v>
                </c:pt>
                <c:pt idx="2263">
                  <c:v>609</c:v>
                </c:pt>
                <c:pt idx="2264">
                  <c:v>606</c:v>
                </c:pt>
                <c:pt idx="2265">
                  <c:v>605</c:v>
                </c:pt>
                <c:pt idx="2266">
                  <c:v>607</c:v>
                </c:pt>
                <c:pt idx="2267">
                  <c:v>614</c:v>
                </c:pt>
                <c:pt idx="2268">
                  <c:v>604</c:v>
                </c:pt>
                <c:pt idx="2269">
                  <c:v>609</c:v>
                </c:pt>
                <c:pt idx="2270">
                  <c:v>607</c:v>
                </c:pt>
                <c:pt idx="2271">
                  <c:v>608</c:v>
                </c:pt>
                <c:pt idx="2272">
                  <c:v>608</c:v>
                </c:pt>
                <c:pt idx="2273">
                  <c:v>604</c:v>
                </c:pt>
                <c:pt idx="2274">
                  <c:v>607</c:v>
                </c:pt>
                <c:pt idx="2275">
                  <c:v>609</c:v>
                </c:pt>
                <c:pt idx="2276">
                  <c:v>608</c:v>
                </c:pt>
                <c:pt idx="2277">
                  <c:v>602</c:v>
                </c:pt>
                <c:pt idx="2278">
                  <c:v>603</c:v>
                </c:pt>
                <c:pt idx="2279">
                  <c:v>604</c:v>
                </c:pt>
                <c:pt idx="2280">
                  <c:v>605</c:v>
                </c:pt>
                <c:pt idx="2281">
                  <c:v>614</c:v>
                </c:pt>
                <c:pt idx="2282">
                  <c:v>608</c:v>
                </c:pt>
                <c:pt idx="2283">
                  <c:v>603</c:v>
                </c:pt>
                <c:pt idx="2284">
                  <c:v>606</c:v>
                </c:pt>
                <c:pt idx="2285">
                  <c:v>608</c:v>
                </c:pt>
                <c:pt idx="2286">
                  <c:v>611</c:v>
                </c:pt>
                <c:pt idx="2287">
                  <c:v>608</c:v>
                </c:pt>
                <c:pt idx="2288">
                  <c:v>602</c:v>
                </c:pt>
                <c:pt idx="2289">
                  <c:v>604</c:v>
                </c:pt>
                <c:pt idx="2290">
                  <c:v>611</c:v>
                </c:pt>
                <c:pt idx="2291">
                  <c:v>609</c:v>
                </c:pt>
                <c:pt idx="2292">
                  <c:v>608</c:v>
                </c:pt>
                <c:pt idx="2293">
                  <c:v>602</c:v>
                </c:pt>
                <c:pt idx="2294">
                  <c:v>600</c:v>
                </c:pt>
                <c:pt idx="2295">
                  <c:v>609</c:v>
                </c:pt>
                <c:pt idx="2296">
                  <c:v>610</c:v>
                </c:pt>
                <c:pt idx="2297">
                  <c:v>606</c:v>
                </c:pt>
                <c:pt idx="2298">
                  <c:v>606</c:v>
                </c:pt>
                <c:pt idx="2299">
                  <c:v>607</c:v>
                </c:pt>
                <c:pt idx="2300">
                  <c:v>612</c:v>
                </c:pt>
                <c:pt idx="2301">
                  <c:v>604</c:v>
                </c:pt>
                <c:pt idx="2302">
                  <c:v>613</c:v>
                </c:pt>
                <c:pt idx="2303">
                  <c:v>608</c:v>
                </c:pt>
                <c:pt idx="2304">
                  <c:v>603</c:v>
                </c:pt>
                <c:pt idx="2305">
                  <c:v>608</c:v>
                </c:pt>
                <c:pt idx="2306">
                  <c:v>607</c:v>
                </c:pt>
                <c:pt idx="2307">
                  <c:v>607</c:v>
                </c:pt>
                <c:pt idx="2308">
                  <c:v>605</c:v>
                </c:pt>
                <c:pt idx="2309">
                  <c:v>605</c:v>
                </c:pt>
                <c:pt idx="2310">
                  <c:v>605</c:v>
                </c:pt>
                <c:pt idx="2311">
                  <c:v>604</c:v>
                </c:pt>
                <c:pt idx="2312">
                  <c:v>603</c:v>
                </c:pt>
                <c:pt idx="2313">
                  <c:v>614</c:v>
                </c:pt>
                <c:pt idx="2314">
                  <c:v>612</c:v>
                </c:pt>
                <c:pt idx="2315">
                  <c:v>608</c:v>
                </c:pt>
                <c:pt idx="2316">
                  <c:v>615</c:v>
                </c:pt>
                <c:pt idx="2317">
                  <c:v>608</c:v>
                </c:pt>
                <c:pt idx="2318">
                  <c:v>606</c:v>
                </c:pt>
                <c:pt idx="2319">
                  <c:v>606</c:v>
                </c:pt>
                <c:pt idx="2320">
                  <c:v>612</c:v>
                </c:pt>
                <c:pt idx="2321">
                  <c:v>607</c:v>
                </c:pt>
                <c:pt idx="2322">
                  <c:v>607</c:v>
                </c:pt>
                <c:pt idx="2323">
                  <c:v>607</c:v>
                </c:pt>
                <c:pt idx="2324">
                  <c:v>603</c:v>
                </c:pt>
                <c:pt idx="2325">
                  <c:v>609</c:v>
                </c:pt>
                <c:pt idx="2326">
                  <c:v>608</c:v>
                </c:pt>
                <c:pt idx="2327">
                  <c:v>608</c:v>
                </c:pt>
                <c:pt idx="2328">
                  <c:v>604</c:v>
                </c:pt>
                <c:pt idx="2329">
                  <c:v>609</c:v>
                </c:pt>
                <c:pt idx="2330">
                  <c:v>603</c:v>
                </c:pt>
                <c:pt idx="2331">
                  <c:v>613</c:v>
                </c:pt>
                <c:pt idx="2332">
                  <c:v>606</c:v>
                </c:pt>
                <c:pt idx="2333">
                  <c:v>606</c:v>
                </c:pt>
                <c:pt idx="2334">
                  <c:v>605</c:v>
                </c:pt>
                <c:pt idx="2335">
                  <c:v>609</c:v>
                </c:pt>
                <c:pt idx="2336">
                  <c:v>608</c:v>
                </c:pt>
                <c:pt idx="2337">
                  <c:v>608</c:v>
                </c:pt>
                <c:pt idx="2338">
                  <c:v>607</c:v>
                </c:pt>
                <c:pt idx="2339">
                  <c:v>614</c:v>
                </c:pt>
                <c:pt idx="2340">
                  <c:v>607</c:v>
                </c:pt>
                <c:pt idx="2341">
                  <c:v>605</c:v>
                </c:pt>
                <c:pt idx="2342">
                  <c:v>607</c:v>
                </c:pt>
                <c:pt idx="2343">
                  <c:v>607</c:v>
                </c:pt>
                <c:pt idx="2344">
                  <c:v>609</c:v>
                </c:pt>
                <c:pt idx="2345">
                  <c:v>609</c:v>
                </c:pt>
                <c:pt idx="2346">
                  <c:v>615</c:v>
                </c:pt>
                <c:pt idx="2347">
                  <c:v>606</c:v>
                </c:pt>
                <c:pt idx="2348">
                  <c:v>607</c:v>
                </c:pt>
                <c:pt idx="2349">
                  <c:v>613</c:v>
                </c:pt>
                <c:pt idx="2350">
                  <c:v>610</c:v>
                </c:pt>
                <c:pt idx="2351">
                  <c:v>610</c:v>
                </c:pt>
                <c:pt idx="2352">
                  <c:v>614</c:v>
                </c:pt>
                <c:pt idx="2353">
                  <c:v>607</c:v>
                </c:pt>
                <c:pt idx="2354">
                  <c:v>611</c:v>
                </c:pt>
                <c:pt idx="2355">
                  <c:v>608</c:v>
                </c:pt>
                <c:pt idx="2356">
                  <c:v>604</c:v>
                </c:pt>
                <c:pt idx="2357">
                  <c:v>610</c:v>
                </c:pt>
                <c:pt idx="2358">
                  <c:v>609</c:v>
                </c:pt>
                <c:pt idx="2359">
                  <c:v>608</c:v>
                </c:pt>
                <c:pt idx="2360">
                  <c:v>606</c:v>
                </c:pt>
                <c:pt idx="2361">
                  <c:v>608</c:v>
                </c:pt>
                <c:pt idx="2362">
                  <c:v>608</c:v>
                </c:pt>
                <c:pt idx="2363">
                  <c:v>608</c:v>
                </c:pt>
                <c:pt idx="2364">
                  <c:v>604</c:v>
                </c:pt>
                <c:pt idx="2365">
                  <c:v>609</c:v>
                </c:pt>
                <c:pt idx="2366">
                  <c:v>608</c:v>
                </c:pt>
                <c:pt idx="2367">
                  <c:v>607</c:v>
                </c:pt>
                <c:pt idx="2368">
                  <c:v>614</c:v>
                </c:pt>
                <c:pt idx="2369">
                  <c:v>608</c:v>
                </c:pt>
                <c:pt idx="2370">
                  <c:v>611</c:v>
                </c:pt>
                <c:pt idx="2371">
                  <c:v>608</c:v>
                </c:pt>
                <c:pt idx="2372">
                  <c:v>607</c:v>
                </c:pt>
                <c:pt idx="2373">
                  <c:v>608</c:v>
                </c:pt>
                <c:pt idx="2374">
                  <c:v>617</c:v>
                </c:pt>
                <c:pt idx="2375">
                  <c:v>609</c:v>
                </c:pt>
                <c:pt idx="2376">
                  <c:v>613</c:v>
                </c:pt>
                <c:pt idx="2377">
                  <c:v>614</c:v>
                </c:pt>
                <c:pt idx="2378">
                  <c:v>621</c:v>
                </c:pt>
                <c:pt idx="2379">
                  <c:v>605</c:v>
                </c:pt>
                <c:pt idx="2380">
                  <c:v>609</c:v>
                </c:pt>
                <c:pt idx="2381">
                  <c:v>610</c:v>
                </c:pt>
                <c:pt idx="2382">
                  <c:v>613</c:v>
                </c:pt>
                <c:pt idx="2383">
                  <c:v>615</c:v>
                </c:pt>
                <c:pt idx="2384">
                  <c:v>620</c:v>
                </c:pt>
                <c:pt idx="2385">
                  <c:v>616</c:v>
                </c:pt>
                <c:pt idx="2386">
                  <c:v>617</c:v>
                </c:pt>
                <c:pt idx="2387">
                  <c:v>633</c:v>
                </c:pt>
                <c:pt idx="2388">
                  <c:v>631</c:v>
                </c:pt>
                <c:pt idx="2389">
                  <c:v>614</c:v>
                </c:pt>
                <c:pt idx="2390">
                  <c:v>622</c:v>
                </c:pt>
                <c:pt idx="2391">
                  <c:v>639</c:v>
                </c:pt>
                <c:pt idx="2392">
                  <c:v>631</c:v>
                </c:pt>
                <c:pt idx="2393">
                  <c:v>635</c:v>
                </c:pt>
                <c:pt idx="2394">
                  <c:v>623</c:v>
                </c:pt>
                <c:pt idx="2395">
                  <c:v>635</c:v>
                </c:pt>
                <c:pt idx="2396">
                  <c:v>638</c:v>
                </c:pt>
                <c:pt idx="2397">
                  <c:v>639</c:v>
                </c:pt>
                <c:pt idx="2398">
                  <c:v>659</c:v>
                </c:pt>
                <c:pt idx="2399">
                  <c:v>658</c:v>
                </c:pt>
                <c:pt idx="2400">
                  <c:v>661</c:v>
                </c:pt>
                <c:pt idx="2401">
                  <c:v>661</c:v>
                </c:pt>
                <c:pt idx="2402">
                  <c:v>660</c:v>
                </c:pt>
                <c:pt idx="2403">
                  <c:v>667</c:v>
                </c:pt>
                <c:pt idx="2404">
                  <c:v>680</c:v>
                </c:pt>
                <c:pt idx="2405">
                  <c:v>692</c:v>
                </c:pt>
                <c:pt idx="2406">
                  <c:v>696</c:v>
                </c:pt>
                <c:pt idx="2407">
                  <c:v>690</c:v>
                </c:pt>
                <c:pt idx="2408">
                  <c:v>681</c:v>
                </c:pt>
                <c:pt idx="2409">
                  <c:v>690</c:v>
                </c:pt>
                <c:pt idx="2410">
                  <c:v>693</c:v>
                </c:pt>
                <c:pt idx="2411">
                  <c:v>708</c:v>
                </c:pt>
                <c:pt idx="2412">
                  <c:v>722</c:v>
                </c:pt>
                <c:pt idx="2413">
                  <c:v>689</c:v>
                </c:pt>
                <c:pt idx="2414">
                  <c:v>715</c:v>
                </c:pt>
                <c:pt idx="2415">
                  <c:v>738</c:v>
                </c:pt>
                <c:pt idx="2416">
                  <c:v>742</c:v>
                </c:pt>
                <c:pt idx="2417">
                  <c:v>742</c:v>
                </c:pt>
                <c:pt idx="2418">
                  <c:v>727</c:v>
                </c:pt>
                <c:pt idx="2419">
                  <c:v>728</c:v>
                </c:pt>
                <c:pt idx="2420">
                  <c:v>723</c:v>
                </c:pt>
                <c:pt idx="2421">
                  <c:v>706</c:v>
                </c:pt>
                <c:pt idx="2422">
                  <c:v>701</c:v>
                </c:pt>
                <c:pt idx="2423">
                  <c:v>706</c:v>
                </c:pt>
                <c:pt idx="2424">
                  <c:v>691</c:v>
                </c:pt>
                <c:pt idx="2425">
                  <c:v>684</c:v>
                </c:pt>
                <c:pt idx="2426">
                  <c:v>693</c:v>
                </c:pt>
                <c:pt idx="2427">
                  <c:v>677</c:v>
                </c:pt>
                <c:pt idx="2428">
                  <c:v>647</c:v>
                </c:pt>
                <c:pt idx="2429">
                  <c:v>670</c:v>
                </c:pt>
                <c:pt idx="2430">
                  <c:v>652</c:v>
                </c:pt>
                <c:pt idx="2431">
                  <c:v>647</c:v>
                </c:pt>
                <c:pt idx="2432">
                  <c:v>642</c:v>
                </c:pt>
                <c:pt idx="2433">
                  <c:v>648</c:v>
                </c:pt>
                <c:pt idx="2434">
                  <c:v>642</c:v>
                </c:pt>
                <c:pt idx="2435">
                  <c:v>627</c:v>
                </c:pt>
                <c:pt idx="2436">
                  <c:v>626</c:v>
                </c:pt>
                <c:pt idx="2437">
                  <c:v>622</c:v>
                </c:pt>
                <c:pt idx="2438">
                  <c:v>631</c:v>
                </c:pt>
                <c:pt idx="2439">
                  <c:v>622</c:v>
                </c:pt>
                <c:pt idx="2440">
                  <c:v>619</c:v>
                </c:pt>
                <c:pt idx="2441">
                  <c:v>621</c:v>
                </c:pt>
                <c:pt idx="2442">
                  <c:v>629</c:v>
                </c:pt>
                <c:pt idx="2443">
                  <c:v>620</c:v>
                </c:pt>
                <c:pt idx="2444">
                  <c:v>612</c:v>
                </c:pt>
                <c:pt idx="2445">
                  <c:v>617</c:v>
                </c:pt>
                <c:pt idx="2446">
                  <c:v>612</c:v>
                </c:pt>
                <c:pt idx="2447">
                  <c:v>611</c:v>
                </c:pt>
                <c:pt idx="2448">
                  <c:v>609</c:v>
                </c:pt>
                <c:pt idx="2449">
                  <c:v>612</c:v>
                </c:pt>
                <c:pt idx="2450">
                  <c:v>620</c:v>
                </c:pt>
                <c:pt idx="2451">
                  <c:v>609</c:v>
                </c:pt>
                <c:pt idx="2452">
                  <c:v>617</c:v>
                </c:pt>
                <c:pt idx="2453">
                  <c:v>614</c:v>
                </c:pt>
                <c:pt idx="2454">
                  <c:v>612</c:v>
                </c:pt>
                <c:pt idx="2455">
                  <c:v>620</c:v>
                </c:pt>
                <c:pt idx="2456">
                  <c:v>610</c:v>
                </c:pt>
                <c:pt idx="2457">
                  <c:v>610</c:v>
                </c:pt>
                <c:pt idx="2458">
                  <c:v>604</c:v>
                </c:pt>
                <c:pt idx="2459">
                  <c:v>607</c:v>
                </c:pt>
                <c:pt idx="2460">
                  <c:v>609</c:v>
                </c:pt>
                <c:pt idx="2461">
                  <c:v>609</c:v>
                </c:pt>
                <c:pt idx="2462">
                  <c:v>610</c:v>
                </c:pt>
                <c:pt idx="2463">
                  <c:v>615</c:v>
                </c:pt>
                <c:pt idx="2464">
                  <c:v>615</c:v>
                </c:pt>
                <c:pt idx="2465">
                  <c:v>613</c:v>
                </c:pt>
                <c:pt idx="2466">
                  <c:v>608</c:v>
                </c:pt>
                <c:pt idx="2467">
                  <c:v>607</c:v>
                </c:pt>
                <c:pt idx="2468">
                  <c:v>608</c:v>
                </c:pt>
                <c:pt idx="2469">
                  <c:v>603</c:v>
                </c:pt>
                <c:pt idx="2470">
                  <c:v>610</c:v>
                </c:pt>
                <c:pt idx="2471">
                  <c:v>614</c:v>
                </c:pt>
                <c:pt idx="2472">
                  <c:v>609</c:v>
                </c:pt>
                <c:pt idx="2473">
                  <c:v>617</c:v>
                </c:pt>
                <c:pt idx="2474">
                  <c:v>611</c:v>
                </c:pt>
                <c:pt idx="2475">
                  <c:v>612</c:v>
                </c:pt>
                <c:pt idx="2476">
                  <c:v>611</c:v>
                </c:pt>
                <c:pt idx="2477">
                  <c:v>615</c:v>
                </c:pt>
                <c:pt idx="2478">
                  <c:v>614</c:v>
                </c:pt>
                <c:pt idx="2479">
                  <c:v>615</c:v>
                </c:pt>
                <c:pt idx="2480">
                  <c:v>615</c:v>
                </c:pt>
                <c:pt idx="2481">
                  <c:v>626</c:v>
                </c:pt>
                <c:pt idx="2482">
                  <c:v>624</c:v>
                </c:pt>
                <c:pt idx="2483">
                  <c:v>613</c:v>
                </c:pt>
                <c:pt idx="2484">
                  <c:v>623</c:v>
                </c:pt>
                <c:pt idx="2485">
                  <c:v>624</c:v>
                </c:pt>
                <c:pt idx="2486">
                  <c:v>625</c:v>
                </c:pt>
                <c:pt idx="2487">
                  <c:v>640</c:v>
                </c:pt>
                <c:pt idx="2488">
                  <c:v>626</c:v>
                </c:pt>
                <c:pt idx="2489">
                  <c:v>619</c:v>
                </c:pt>
                <c:pt idx="2490">
                  <c:v>628</c:v>
                </c:pt>
                <c:pt idx="2491">
                  <c:v>632</c:v>
                </c:pt>
                <c:pt idx="2492">
                  <c:v>621</c:v>
                </c:pt>
                <c:pt idx="2493">
                  <c:v>630</c:v>
                </c:pt>
                <c:pt idx="2494">
                  <c:v>621</c:v>
                </c:pt>
                <c:pt idx="2495">
                  <c:v>623</c:v>
                </c:pt>
                <c:pt idx="2496">
                  <c:v>617</c:v>
                </c:pt>
                <c:pt idx="2497">
                  <c:v>617</c:v>
                </c:pt>
                <c:pt idx="2498">
                  <c:v>617</c:v>
                </c:pt>
                <c:pt idx="2499">
                  <c:v>615</c:v>
                </c:pt>
                <c:pt idx="2500">
                  <c:v>608</c:v>
                </c:pt>
                <c:pt idx="2501">
                  <c:v>617</c:v>
                </c:pt>
                <c:pt idx="2502">
                  <c:v>608</c:v>
                </c:pt>
                <c:pt idx="2503">
                  <c:v>609</c:v>
                </c:pt>
                <c:pt idx="2504">
                  <c:v>608</c:v>
                </c:pt>
                <c:pt idx="2505">
                  <c:v>608</c:v>
                </c:pt>
                <c:pt idx="2506">
                  <c:v>608</c:v>
                </c:pt>
                <c:pt idx="2507">
                  <c:v>613</c:v>
                </c:pt>
                <c:pt idx="2508">
                  <c:v>612</c:v>
                </c:pt>
                <c:pt idx="2509">
                  <c:v>606</c:v>
                </c:pt>
                <c:pt idx="2510">
                  <c:v>604</c:v>
                </c:pt>
                <c:pt idx="2511">
                  <c:v>609</c:v>
                </c:pt>
                <c:pt idx="2512">
                  <c:v>606</c:v>
                </c:pt>
                <c:pt idx="2513">
                  <c:v>610</c:v>
                </c:pt>
                <c:pt idx="2514">
                  <c:v>608</c:v>
                </c:pt>
                <c:pt idx="2515">
                  <c:v>611</c:v>
                </c:pt>
                <c:pt idx="2516">
                  <c:v>610</c:v>
                </c:pt>
                <c:pt idx="2517">
                  <c:v>604</c:v>
                </c:pt>
                <c:pt idx="2518">
                  <c:v>612</c:v>
                </c:pt>
                <c:pt idx="2519">
                  <c:v>605</c:v>
                </c:pt>
                <c:pt idx="2520">
                  <c:v>607</c:v>
                </c:pt>
                <c:pt idx="2521">
                  <c:v>605</c:v>
                </c:pt>
                <c:pt idx="2522">
                  <c:v>606</c:v>
                </c:pt>
                <c:pt idx="2523">
                  <c:v>606</c:v>
                </c:pt>
                <c:pt idx="2524">
                  <c:v>603</c:v>
                </c:pt>
                <c:pt idx="2525">
                  <c:v>610</c:v>
                </c:pt>
                <c:pt idx="2526">
                  <c:v>607</c:v>
                </c:pt>
                <c:pt idx="2527">
                  <c:v>611</c:v>
                </c:pt>
                <c:pt idx="2528">
                  <c:v>607</c:v>
                </c:pt>
                <c:pt idx="2529">
                  <c:v>607</c:v>
                </c:pt>
                <c:pt idx="2530">
                  <c:v>607</c:v>
                </c:pt>
                <c:pt idx="2531">
                  <c:v>603</c:v>
                </c:pt>
                <c:pt idx="2532">
                  <c:v>607</c:v>
                </c:pt>
                <c:pt idx="2533">
                  <c:v>606</c:v>
                </c:pt>
                <c:pt idx="2534">
                  <c:v>608</c:v>
                </c:pt>
                <c:pt idx="2535">
                  <c:v>610</c:v>
                </c:pt>
                <c:pt idx="2536">
                  <c:v>607</c:v>
                </c:pt>
                <c:pt idx="2537">
                  <c:v>607</c:v>
                </c:pt>
                <c:pt idx="2538">
                  <c:v>609</c:v>
                </c:pt>
                <c:pt idx="2539">
                  <c:v>608</c:v>
                </c:pt>
                <c:pt idx="2540">
                  <c:v>611</c:v>
                </c:pt>
                <c:pt idx="2541">
                  <c:v>609</c:v>
                </c:pt>
                <c:pt idx="2542">
                  <c:v>604</c:v>
                </c:pt>
                <c:pt idx="2543">
                  <c:v>608</c:v>
                </c:pt>
                <c:pt idx="2544">
                  <c:v>606</c:v>
                </c:pt>
                <c:pt idx="2545">
                  <c:v>613</c:v>
                </c:pt>
                <c:pt idx="2546">
                  <c:v>611</c:v>
                </c:pt>
                <c:pt idx="2547">
                  <c:v>607</c:v>
                </c:pt>
                <c:pt idx="2548">
                  <c:v>606</c:v>
                </c:pt>
                <c:pt idx="2549">
                  <c:v>604</c:v>
                </c:pt>
                <c:pt idx="2550">
                  <c:v>606</c:v>
                </c:pt>
                <c:pt idx="2551">
                  <c:v>608</c:v>
                </c:pt>
                <c:pt idx="2552">
                  <c:v>611</c:v>
                </c:pt>
                <c:pt idx="2553">
                  <c:v>604</c:v>
                </c:pt>
                <c:pt idx="2554">
                  <c:v>608</c:v>
                </c:pt>
                <c:pt idx="2555">
                  <c:v>603</c:v>
                </c:pt>
                <c:pt idx="2556">
                  <c:v>607</c:v>
                </c:pt>
                <c:pt idx="2557">
                  <c:v>606</c:v>
                </c:pt>
                <c:pt idx="2558">
                  <c:v>606</c:v>
                </c:pt>
                <c:pt idx="2559">
                  <c:v>602</c:v>
                </c:pt>
                <c:pt idx="2560">
                  <c:v>608</c:v>
                </c:pt>
                <c:pt idx="2561">
                  <c:v>606</c:v>
                </c:pt>
                <c:pt idx="2562">
                  <c:v>609</c:v>
                </c:pt>
                <c:pt idx="2563">
                  <c:v>603</c:v>
                </c:pt>
                <c:pt idx="2564">
                  <c:v>609</c:v>
                </c:pt>
                <c:pt idx="2565">
                  <c:v>603</c:v>
                </c:pt>
                <c:pt idx="2566">
                  <c:v>608</c:v>
                </c:pt>
                <c:pt idx="2567">
                  <c:v>603</c:v>
                </c:pt>
                <c:pt idx="2568">
                  <c:v>613</c:v>
                </c:pt>
                <c:pt idx="2569">
                  <c:v>604</c:v>
                </c:pt>
                <c:pt idx="2570">
                  <c:v>605</c:v>
                </c:pt>
                <c:pt idx="2571">
                  <c:v>601</c:v>
                </c:pt>
                <c:pt idx="2572">
                  <c:v>606</c:v>
                </c:pt>
                <c:pt idx="2573">
                  <c:v>604</c:v>
                </c:pt>
                <c:pt idx="2574">
                  <c:v>608</c:v>
                </c:pt>
                <c:pt idx="2575">
                  <c:v>606</c:v>
                </c:pt>
                <c:pt idx="2576">
                  <c:v>603</c:v>
                </c:pt>
                <c:pt idx="2577">
                  <c:v>606</c:v>
                </c:pt>
                <c:pt idx="2578">
                  <c:v>610</c:v>
                </c:pt>
                <c:pt idx="2579">
                  <c:v>610</c:v>
                </c:pt>
                <c:pt idx="2580">
                  <c:v>607</c:v>
                </c:pt>
                <c:pt idx="2581">
                  <c:v>608</c:v>
                </c:pt>
                <c:pt idx="2582">
                  <c:v>605</c:v>
                </c:pt>
                <c:pt idx="2583">
                  <c:v>605</c:v>
                </c:pt>
                <c:pt idx="2584">
                  <c:v>604</c:v>
                </c:pt>
                <c:pt idx="2585">
                  <c:v>608</c:v>
                </c:pt>
                <c:pt idx="2586">
                  <c:v>609</c:v>
                </c:pt>
                <c:pt idx="2587">
                  <c:v>602</c:v>
                </c:pt>
                <c:pt idx="2588">
                  <c:v>602</c:v>
                </c:pt>
                <c:pt idx="2589">
                  <c:v>605</c:v>
                </c:pt>
                <c:pt idx="2590">
                  <c:v>607</c:v>
                </c:pt>
                <c:pt idx="2591">
                  <c:v>608</c:v>
                </c:pt>
                <c:pt idx="2592">
                  <c:v>608</c:v>
                </c:pt>
                <c:pt idx="2593">
                  <c:v>609</c:v>
                </c:pt>
                <c:pt idx="2594">
                  <c:v>609</c:v>
                </c:pt>
                <c:pt idx="2595">
                  <c:v>603</c:v>
                </c:pt>
                <c:pt idx="2596">
                  <c:v>606</c:v>
                </c:pt>
                <c:pt idx="2597">
                  <c:v>610</c:v>
                </c:pt>
                <c:pt idx="2598">
                  <c:v>603</c:v>
                </c:pt>
                <c:pt idx="2599">
                  <c:v>605</c:v>
                </c:pt>
                <c:pt idx="2600">
                  <c:v>610</c:v>
                </c:pt>
                <c:pt idx="2601">
                  <c:v>608</c:v>
                </c:pt>
                <c:pt idx="2602">
                  <c:v>608</c:v>
                </c:pt>
                <c:pt idx="2603">
                  <c:v>608</c:v>
                </c:pt>
                <c:pt idx="2604">
                  <c:v>605</c:v>
                </c:pt>
                <c:pt idx="2605">
                  <c:v>606</c:v>
                </c:pt>
                <c:pt idx="2606">
                  <c:v>602</c:v>
                </c:pt>
                <c:pt idx="2607">
                  <c:v>606</c:v>
                </c:pt>
                <c:pt idx="2608">
                  <c:v>608</c:v>
                </c:pt>
                <c:pt idx="2609">
                  <c:v>606</c:v>
                </c:pt>
                <c:pt idx="2610">
                  <c:v>604</c:v>
                </c:pt>
                <c:pt idx="2611">
                  <c:v>605</c:v>
                </c:pt>
                <c:pt idx="2612">
                  <c:v>605</c:v>
                </c:pt>
                <c:pt idx="2613">
                  <c:v>610</c:v>
                </c:pt>
                <c:pt idx="2614">
                  <c:v>606</c:v>
                </c:pt>
                <c:pt idx="2615">
                  <c:v>606</c:v>
                </c:pt>
                <c:pt idx="2616">
                  <c:v>607</c:v>
                </c:pt>
                <c:pt idx="2617">
                  <c:v>605</c:v>
                </c:pt>
                <c:pt idx="2618">
                  <c:v>604</c:v>
                </c:pt>
                <c:pt idx="2619">
                  <c:v>605</c:v>
                </c:pt>
                <c:pt idx="2620">
                  <c:v>604</c:v>
                </c:pt>
                <c:pt idx="2621">
                  <c:v>605</c:v>
                </c:pt>
                <c:pt idx="2622">
                  <c:v>606</c:v>
                </c:pt>
                <c:pt idx="2623">
                  <c:v>609</c:v>
                </c:pt>
                <c:pt idx="2624">
                  <c:v>608</c:v>
                </c:pt>
                <c:pt idx="2625">
                  <c:v>603</c:v>
                </c:pt>
                <c:pt idx="2626">
                  <c:v>610</c:v>
                </c:pt>
                <c:pt idx="2627">
                  <c:v>612</c:v>
                </c:pt>
                <c:pt idx="2628">
                  <c:v>605</c:v>
                </c:pt>
                <c:pt idx="2629">
                  <c:v>603</c:v>
                </c:pt>
                <c:pt idx="2630">
                  <c:v>608</c:v>
                </c:pt>
                <c:pt idx="2631">
                  <c:v>610</c:v>
                </c:pt>
                <c:pt idx="2632">
                  <c:v>607</c:v>
                </c:pt>
                <c:pt idx="2633">
                  <c:v>604</c:v>
                </c:pt>
                <c:pt idx="2634">
                  <c:v>607</c:v>
                </c:pt>
                <c:pt idx="2635">
                  <c:v>610</c:v>
                </c:pt>
                <c:pt idx="2636">
                  <c:v>603</c:v>
                </c:pt>
                <c:pt idx="2637">
                  <c:v>603</c:v>
                </c:pt>
                <c:pt idx="2638">
                  <c:v>606</c:v>
                </c:pt>
                <c:pt idx="2639">
                  <c:v>604</c:v>
                </c:pt>
                <c:pt idx="2640">
                  <c:v>611</c:v>
                </c:pt>
                <c:pt idx="2641">
                  <c:v>607</c:v>
                </c:pt>
                <c:pt idx="2642">
                  <c:v>605</c:v>
                </c:pt>
                <c:pt idx="2643">
                  <c:v>603</c:v>
                </c:pt>
                <c:pt idx="2644">
                  <c:v>606</c:v>
                </c:pt>
                <c:pt idx="2645">
                  <c:v>606</c:v>
                </c:pt>
                <c:pt idx="2646">
                  <c:v>604</c:v>
                </c:pt>
                <c:pt idx="2647">
                  <c:v>606</c:v>
                </c:pt>
                <c:pt idx="2648">
                  <c:v>604</c:v>
                </c:pt>
                <c:pt idx="2649">
                  <c:v>612</c:v>
                </c:pt>
                <c:pt idx="2650">
                  <c:v>608</c:v>
                </c:pt>
                <c:pt idx="2651">
                  <c:v>608</c:v>
                </c:pt>
                <c:pt idx="2652">
                  <c:v>607</c:v>
                </c:pt>
                <c:pt idx="2653">
                  <c:v>604</c:v>
                </c:pt>
                <c:pt idx="2654">
                  <c:v>609</c:v>
                </c:pt>
                <c:pt idx="2655">
                  <c:v>611</c:v>
                </c:pt>
                <c:pt idx="2656">
                  <c:v>607</c:v>
                </c:pt>
                <c:pt idx="2657">
                  <c:v>608</c:v>
                </c:pt>
                <c:pt idx="2658">
                  <c:v>603</c:v>
                </c:pt>
                <c:pt idx="2659">
                  <c:v>610</c:v>
                </c:pt>
                <c:pt idx="2660">
                  <c:v>604</c:v>
                </c:pt>
                <c:pt idx="2661">
                  <c:v>610</c:v>
                </c:pt>
                <c:pt idx="2662">
                  <c:v>610</c:v>
                </c:pt>
                <c:pt idx="2663">
                  <c:v>606</c:v>
                </c:pt>
                <c:pt idx="2664">
                  <c:v>605</c:v>
                </c:pt>
                <c:pt idx="2665">
                  <c:v>604</c:v>
                </c:pt>
                <c:pt idx="2666">
                  <c:v>609</c:v>
                </c:pt>
                <c:pt idx="2667">
                  <c:v>608</c:v>
                </c:pt>
                <c:pt idx="2668">
                  <c:v>607</c:v>
                </c:pt>
                <c:pt idx="2669">
                  <c:v>607</c:v>
                </c:pt>
                <c:pt idx="2670">
                  <c:v>606</c:v>
                </c:pt>
                <c:pt idx="2671">
                  <c:v>606</c:v>
                </c:pt>
                <c:pt idx="2672">
                  <c:v>605</c:v>
                </c:pt>
                <c:pt idx="2673">
                  <c:v>607</c:v>
                </c:pt>
                <c:pt idx="2674">
                  <c:v>606</c:v>
                </c:pt>
                <c:pt idx="2675">
                  <c:v>605</c:v>
                </c:pt>
                <c:pt idx="2676">
                  <c:v>604</c:v>
                </c:pt>
                <c:pt idx="2677">
                  <c:v>608</c:v>
                </c:pt>
                <c:pt idx="2678">
                  <c:v>606</c:v>
                </c:pt>
                <c:pt idx="2679">
                  <c:v>608</c:v>
                </c:pt>
                <c:pt idx="2680">
                  <c:v>602</c:v>
                </c:pt>
                <c:pt idx="2681">
                  <c:v>609</c:v>
                </c:pt>
                <c:pt idx="2682">
                  <c:v>606</c:v>
                </c:pt>
                <c:pt idx="2683">
                  <c:v>605</c:v>
                </c:pt>
                <c:pt idx="2684">
                  <c:v>604</c:v>
                </c:pt>
                <c:pt idx="2685">
                  <c:v>603</c:v>
                </c:pt>
                <c:pt idx="2686">
                  <c:v>606</c:v>
                </c:pt>
                <c:pt idx="2687">
                  <c:v>606</c:v>
                </c:pt>
                <c:pt idx="2688">
                  <c:v>602</c:v>
                </c:pt>
                <c:pt idx="2689">
                  <c:v>608</c:v>
                </c:pt>
                <c:pt idx="2690">
                  <c:v>605</c:v>
                </c:pt>
                <c:pt idx="2691">
                  <c:v>605</c:v>
                </c:pt>
                <c:pt idx="2692">
                  <c:v>608</c:v>
                </c:pt>
                <c:pt idx="2693">
                  <c:v>609</c:v>
                </c:pt>
                <c:pt idx="2694">
                  <c:v>603</c:v>
                </c:pt>
                <c:pt idx="2695">
                  <c:v>609</c:v>
                </c:pt>
                <c:pt idx="2696">
                  <c:v>608</c:v>
                </c:pt>
                <c:pt idx="2697">
                  <c:v>606</c:v>
                </c:pt>
                <c:pt idx="2698">
                  <c:v>607</c:v>
                </c:pt>
                <c:pt idx="2699">
                  <c:v>606</c:v>
                </c:pt>
                <c:pt idx="2700">
                  <c:v>609</c:v>
                </c:pt>
                <c:pt idx="2701">
                  <c:v>604</c:v>
                </c:pt>
                <c:pt idx="2702">
                  <c:v>604</c:v>
                </c:pt>
                <c:pt idx="2703">
                  <c:v>603</c:v>
                </c:pt>
                <c:pt idx="2704">
                  <c:v>608</c:v>
                </c:pt>
                <c:pt idx="2705">
                  <c:v>606</c:v>
                </c:pt>
                <c:pt idx="2706">
                  <c:v>609</c:v>
                </c:pt>
                <c:pt idx="2707">
                  <c:v>608</c:v>
                </c:pt>
                <c:pt idx="2708">
                  <c:v>608</c:v>
                </c:pt>
                <c:pt idx="2709">
                  <c:v>608</c:v>
                </c:pt>
                <c:pt idx="2710">
                  <c:v>606</c:v>
                </c:pt>
                <c:pt idx="2711">
                  <c:v>608</c:v>
                </c:pt>
                <c:pt idx="2712">
                  <c:v>611</c:v>
                </c:pt>
                <c:pt idx="2713">
                  <c:v>611</c:v>
                </c:pt>
                <c:pt idx="2714">
                  <c:v>611</c:v>
                </c:pt>
                <c:pt idx="2715">
                  <c:v>610</c:v>
                </c:pt>
                <c:pt idx="2716">
                  <c:v>602</c:v>
                </c:pt>
                <c:pt idx="2717">
                  <c:v>609</c:v>
                </c:pt>
                <c:pt idx="2718">
                  <c:v>611</c:v>
                </c:pt>
                <c:pt idx="2719">
                  <c:v>605</c:v>
                </c:pt>
                <c:pt idx="2720">
                  <c:v>608</c:v>
                </c:pt>
                <c:pt idx="2721">
                  <c:v>606</c:v>
                </c:pt>
                <c:pt idx="2722">
                  <c:v>602</c:v>
                </c:pt>
                <c:pt idx="2723">
                  <c:v>603</c:v>
                </c:pt>
                <c:pt idx="2724">
                  <c:v>610</c:v>
                </c:pt>
                <c:pt idx="2725">
                  <c:v>611</c:v>
                </c:pt>
                <c:pt idx="2726">
                  <c:v>606</c:v>
                </c:pt>
                <c:pt idx="2727">
                  <c:v>605</c:v>
                </c:pt>
                <c:pt idx="2728">
                  <c:v>611</c:v>
                </c:pt>
                <c:pt idx="2729">
                  <c:v>605</c:v>
                </c:pt>
                <c:pt idx="2730">
                  <c:v>611</c:v>
                </c:pt>
                <c:pt idx="2731">
                  <c:v>603</c:v>
                </c:pt>
                <c:pt idx="2732">
                  <c:v>607</c:v>
                </c:pt>
                <c:pt idx="2733">
                  <c:v>606</c:v>
                </c:pt>
                <c:pt idx="2734">
                  <c:v>607</c:v>
                </c:pt>
                <c:pt idx="2735">
                  <c:v>605</c:v>
                </c:pt>
                <c:pt idx="2736">
                  <c:v>604</c:v>
                </c:pt>
                <c:pt idx="2737">
                  <c:v>607</c:v>
                </c:pt>
                <c:pt idx="2738">
                  <c:v>608</c:v>
                </c:pt>
                <c:pt idx="2739">
                  <c:v>608</c:v>
                </c:pt>
                <c:pt idx="2740">
                  <c:v>609</c:v>
                </c:pt>
                <c:pt idx="2741">
                  <c:v>604</c:v>
                </c:pt>
                <c:pt idx="2742">
                  <c:v>606</c:v>
                </c:pt>
                <c:pt idx="2743">
                  <c:v>610</c:v>
                </c:pt>
                <c:pt idx="2744">
                  <c:v>609</c:v>
                </c:pt>
                <c:pt idx="2745">
                  <c:v>608</c:v>
                </c:pt>
                <c:pt idx="2746">
                  <c:v>607</c:v>
                </c:pt>
                <c:pt idx="2747">
                  <c:v>609</c:v>
                </c:pt>
                <c:pt idx="2748">
                  <c:v>609</c:v>
                </c:pt>
                <c:pt idx="2749">
                  <c:v>605</c:v>
                </c:pt>
                <c:pt idx="2750">
                  <c:v>603</c:v>
                </c:pt>
                <c:pt idx="2751">
                  <c:v>606</c:v>
                </c:pt>
                <c:pt idx="2752">
                  <c:v>612</c:v>
                </c:pt>
                <c:pt idx="2753">
                  <c:v>610</c:v>
                </c:pt>
                <c:pt idx="2754">
                  <c:v>608</c:v>
                </c:pt>
                <c:pt idx="2755">
                  <c:v>608</c:v>
                </c:pt>
                <c:pt idx="2756">
                  <c:v>610</c:v>
                </c:pt>
                <c:pt idx="2757">
                  <c:v>607</c:v>
                </c:pt>
                <c:pt idx="2758">
                  <c:v>612</c:v>
                </c:pt>
                <c:pt idx="2759">
                  <c:v>608</c:v>
                </c:pt>
                <c:pt idx="2760">
                  <c:v>611</c:v>
                </c:pt>
                <c:pt idx="2761">
                  <c:v>611</c:v>
                </c:pt>
                <c:pt idx="2762">
                  <c:v>606</c:v>
                </c:pt>
                <c:pt idx="2763">
                  <c:v>606</c:v>
                </c:pt>
                <c:pt idx="2764">
                  <c:v>609</c:v>
                </c:pt>
                <c:pt idx="2765">
                  <c:v>608</c:v>
                </c:pt>
                <c:pt idx="2766">
                  <c:v>605</c:v>
                </c:pt>
                <c:pt idx="2767">
                  <c:v>613</c:v>
                </c:pt>
                <c:pt idx="2768">
                  <c:v>606</c:v>
                </c:pt>
                <c:pt idx="2769">
                  <c:v>609</c:v>
                </c:pt>
                <c:pt idx="2770">
                  <c:v>606</c:v>
                </c:pt>
                <c:pt idx="2771">
                  <c:v>613</c:v>
                </c:pt>
                <c:pt idx="2772">
                  <c:v>608</c:v>
                </c:pt>
                <c:pt idx="2773">
                  <c:v>609</c:v>
                </c:pt>
                <c:pt idx="2774">
                  <c:v>612</c:v>
                </c:pt>
                <c:pt idx="2775">
                  <c:v>608</c:v>
                </c:pt>
                <c:pt idx="2776">
                  <c:v>609</c:v>
                </c:pt>
                <c:pt idx="2777">
                  <c:v>608</c:v>
                </c:pt>
                <c:pt idx="2778">
                  <c:v>611</c:v>
                </c:pt>
                <c:pt idx="2779">
                  <c:v>610</c:v>
                </c:pt>
                <c:pt idx="2780">
                  <c:v>610</c:v>
                </c:pt>
                <c:pt idx="2781">
                  <c:v>610</c:v>
                </c:pt>
                <c:pt idx="2782">
                  <c:v>615</c:v>
                </c:pt>
                <c:pt idx="2783">
                  <c:v>614</c:v>
                </c:pt>
                <c:pt idx="2784">
                  <c:v>609</c:v>
                </c:pt>
                <c:pt idx="2785">
                  <c:v>610</c:v>
                </c:pt>
                <c:pt idx="2786">
                  <c:v>617</c:v>
                </c:pt>
                <c:pt idx="2787">
                  <c:v>610</c:v>
                </c:pt>
                <c:pt idx="2788">
                  <c:v>615</c:v>
                </c:pt>
                <c:pt idx="2789">
                  <c:v>606</c:v>
                </c:pt>
                <c:pt idx="2790">
                  <c:v>615</c:v>
                </c:pt>
                <c:pt idx="2791">
                  <c:v>609</c:v>
                </c:pt>
                <c:pt idx="2792">
                  <c:v>619</c:v>
                </c:pt>
                <c:pt idx="2793">
                  <c:v>612</c:v>
                </c:pt>
                <c:pt idx="2794">
                  <c:v>611</c:v>
                </c:pt>
                <c:pt idx="2795">
                  <c:v>617</c:v>
                </c:pt>
                <c:pt idx="2796">
                  <c:v>618</c:v>
                </c:pt>
                <c:pt idx="2797">
                  <c:v>614</c:v>
                </c:pt>
                <c:pt idx="2798">
                  <c:v>612</c:v>
                </c:pt>
                <c:pt idx="2799">
                  <c:v>612</c:v>
                </c:pt>
                <c:pt idx="2800">
                  <c:v>608</c:v>
                </c:pt>
                <c:pt idx="2801">
                  <c:v>607</c:v>
                </c:pt>
                <c:pt idx="2802">
                  <c:v>609</c:v>
                </c:pt>
                <c:pt idx="2803">
                  <c:v>605</c:v>
                </c:pt>
                <c:pt idx="2804">
                  <c:v>607</c:v>
                </c:pt>
                <c:pt idx="2805">
                  <c:v>612</c:v>
                </c:pt>
                <c:pt idx="2806">
                  <c:v>608</c:v>
                </c:pt>
                <c:pt idx="2807">
                  <c:v>610</c:v>
                </c:pt>
                <c:pt idx="2808">
                  <c:v>618</c:v>
                </c:pt>
                <c:pt idx="2809">
                  <c:v>609</c:v>
                </c:pt>
                <c:pt idx="2810">
                  <c:v>608</c:v>
                </c:pt>
                <c:pt idx="2811">
                  <c:v>619</c:v>
                </c:pt>
                <c:pt idx="2812">
                  <c:v>607</c:v>
                </c:pt>
                <c:pt idx="2813">
                  <c:v>611</c:v>
                </c:pt>
                <c:pt idx="2814">
                  <c:v>608</c:v>
                </c:pt>
                <c:pt idx="2815">
                  <c:v>615</c:v>
                </c:pt>
                <c:pt idx="2816">
                  <c:v>614</c:v>
                </c:pt>
                <c:pt idx="2817">
                  <c:v>616</c:v>
                </c:pt>
                <c:pt idx="2818">
                  <c:v>614</c:v>
                </c:pt>
                <c:pt idx="2819">
                  <c:v>610</c:v>
                </c:pt>
                <c:pt idx="2820">
                  <c:v>606</c:v>
                </c:pt>
                <c:pt idx="2821">
                  <c:v>613</c:v>
                </c:pt>
                <c:pt idx="2822">
                  <c:v>610</c:v>
                </c:pt>
                <c:pt idx="2823">
                  <c:v>607</c:v>
                </c:pt>
                <c:pt idx="2824">
                  <c:v>611</c:v>
                </c:pt>
                <c:pt idx="2825">
                  <c:v>603</c:v>
                </c:pt>
                <c:pt idx="2826">
                  <c:v>610</c:v>
                </c:pt>
                <c:pt idx="2827">
                  <c:v>608</c:v>
                </c:pt>
                <c:pt idx="2828">
                  <c:v>613</c:v>
                </c:pt>
                <c:pt idx="2829">
                  <c:v>613</c:v>
                </c:pt>
                <c:pt idx="2830">
                  <c:v>609</c:v>
                </c:pt>
                <c:pt idx="2831">
                  <c:v>609</c:v>
                </c:pt>
                <c:pt idx="2832">
                  <c:v>610</c:v>
                </c:pt>
                <c:pt idx="2833">
                  <c:v>611</c:v>
                </c:pt>
                <c:pt idx="2834">
                  <c:v>611</c:v>
                </c:pt>
                <c:pt idx="2835">
                  <c:v>614</c:v>
                </c:pt>
                <c:pt idx="2836">
                  <c:v>612</c:v>
                </c:pt>
                <c:pt idx="2837">
                  <c:v>613</c:v>
                </c:pt>
                <c:pt idx="2838">
                  <c:v>613</c:v>
                </c:pt>
                <c:pt idx="2839">
                  <c:v>609</c:v>
                </c:pt>
                <c:pt idx="2840">
                  <c:v>614</c:v>
                </c:pt>
                <c:pt idx="2841">
                  <c:v>611</c:v>
                </c:pt>
                <c:pt idx="2842">
                  <c:v>612</c:v>
                </c:pt>
                <c:pt idx="2843">
                  <c:v>607</c:v>
                </c:pt>
                <c:pt idx="2844">
                  <c:v>612</c:v>
                </c:pt>
                <c:pt idx="2845">
                  <c:v>610</c:v>
                </c:pt>
                <c:pt idx="2846">
                  <c:v>616</c:v>
                </c:pt>
                <c:pt idx="2847">
                  <c:v>608</c:v>
                </c:pt>
                <c:pt idx="2848">
                  <c:v>615</c:v>
                </c:pt>
                <c:pt idx="2849">
                  <c:v>611</c:v>
                </c:pt>
                <c:pt idx="2850">
                  <c:v>609</c:v>
                </c:pt>
                <c:pt idx="2851">
                  <c:v>607</c:v>
                </c:pt>
                <c:pt idx="2852">
                  <c:v>607</c:v>
                </c:pt>
                <c:pt idx="2853">
                  <c:v>607</c:v>
                </c:pt>
                <c:pt idx="2854">
                  <c:v>603</c:v>
                </c:pt>
                <c:pt idx="2855">
                  <c:v>610</c:v>
                </c:pt>
                <c:pt idx="2856">
                  <c:v>608</c:v>
                </c:pt>
                <c:pt idx="2857">
                  <c:v>613</c:v>
                </c:pt>
                <c:pt idx="2858">
                  <c:v>606</c:v>
                </c:pt>
                <c:pt idx="2859">
                  <c:v>608</c:v>
                </c:pt>
                <c:pt idx="2860">
                  <c:v>608</c:v>
                </c:pt>
                <c:pt idx="2861">
                  <c:v>618</c:v>
                </c:pt>
                <c:pt idx="2862">
                  <c:v>610</c:v>
                </c:pt>
                <c:pt idx="2863">
                  <c:v>604</c:v>
                </c:pt>
                <c:pt idx="2864">
                  <c:v>609</c:v>
                </c:pt>
                <c:pt idx="2865">
                  <c:v>606</c:v>
                </c:pt>
                <c:pt idx="2866">
                  <c:v>606</c:v>
                </c:pt>
                <c:pt idx="2867">
                  <c:v>609</c:v>
                </c:pt>
                <c:pt idx="2868">
                  <c:v>603</c:v>
                </c:pt>
                <c:pt idx="2869">
                  <c:v>607</c:v>
                </c:pt>
                <c:pt idx="2870">
                  <c:v>607</c:v>
                </c:pt>
                <c:pt idx="2871">
                  <c:v>607</c:v>
                </c:pt>
                <c:pt idx="2872">
                  <c:v>609</c:v>
                </c:pt>
                <c:pt idx="2873">
                  <c:v>607</c:v>
                </c:pt>
                <c:pt idx="2874">
                  <c:v>605</c:v>
                </c:pt>
                <c:pt idx="2875">
                  <c:v>603</c:v>
                </c:pt>
                <c:pt idx="2876">
                  <c:v>605</c:v>
                </c:pt>
                <c:pt idx="2877">
                  <c:v>608</c:v>
                </c:pt>
                <c:pt idx="2878">
                  <c:v>608</c:v>
                </c:pt>
                <c:pt idx="2879">
                  <c:v>614</c:v>
                </c:pt>
                <c:pt idx="2880">
                  <c:v>608</c:v>
                </c:pt>
                <c:pt idx="2881">
                  <c:v>606</c:v>
                </c:pt>
                <c:pt idx="2882">
                  <c:v>610</c:v>
                </c:pt>
                <c:pt idx="2883">
                  <c:v>606</c:v>
                </c:pt>
                <c:pt idx="2884">
                  <c:v>605</c:v>
                </c:pt>
                <c:pt idx="2885">
                  <c:v>606</c:v>
                </c:pt>
                <c:pt idx="2886">
                  <c:v>611</c:v>
                </c:pt>
                <c:pt idx="2887">
                  <c:v>609</c:v>
                </c:pt>
                <c:pt idx="2888">
                  <c:v>602</c:v>
                </c:pt>
                <c:pt idx="2889">
                  <c:v>609</c:v>
                </c:pt>
                <c:pt idx="2890">
                  <c:v>611</c:v>
                </c:pt>
                <c:pt idx="2891">
                  <c:v>609</c:v>
                </c:pt>
                <c:pt idx="2892">
                  <c:v>605</c:v>
                </c:pt>
                <c:pt idx="2893">
                  <c:v>606</c:v>
                </c:pt>
                <c:pt idx="2894">
                  <c:v>611</c:v>
                </c:pt>
                <c:pt idx="2895">
                  <c:v>605</c:v>
                </c:pt>
                <c:pt idx="2896">
                  <c:v>608</c:v>
                </c:pt>
                <c:pt idx="2897">
                  <c:v>612</c:v>
                </c:pt>
                <c:pt idx="2898">
                  <c:v>609</c:v>
                </c:pt>
                <c:pt idx="2899">
                  <c:v>605</c:v>
                </c:pt>
                <c:pt idx="2900">
                  <c:v>608</c:v>
                </c:pt>
                <c:pt idx="2901">
                  <c:v>610</c:v>
                </c:pt>
                <c:pt idx="2902">
                  <c:v>602</c:v>
                </c:pt>
                <c:pt idx="2903">
                  <c:v>607</c:v>
                </c:pt>
                <c:pt idx="2904">
                  <c:v>607</c:v>
                </c:pt>
                <c:pt idx="2905">
                  <c:v>606</c:v>
                </c:pt>
                <c:pt idx="2906">
                  <c:v>609</c:v>
                </c:pt>
                <c:pt idx="2907">
                  <c:v>602</c:v>
                </c:pt>
                <c:pt idx="2908">
                  <c:v>608</c:v>
                </c:pt>
                <c:pt idx="2909">
                  <c:v>607</c:v>
                </c:pt>
                <c:pt idx="2910">
                  <c:v>611</c:v>
                </c:pt>
                <c:pt idx="2911">
                  <c:v>610</c:v>
                </c:pt>
                <c:pt idx="2912">
                  <c:v>610</c:v>
                </c:pt>
                <c:pt idx="2913">
                  <c:v>606</c:v>
                </c:pt>
                <c:pt idx="2914">
                  <c:v>610</c:v>
                </c:pt>
                <c:pt idx="2915">
                  <c:v>606</c:v>
                </c:pt>
                <c:pt idx="2916">
                  <c:v>606</c:v>
                </c:pt>
                <c:pt idx="2917">
                  <c:v>605</c:v>
                </c:pt>
                <c:pt idx="2918">
                  <c:v>608</c:v>
                </c:pt>
                <c:pt idx="2919">
                  <c:v>610</c:v>
                </c:pt>
                <c:pt idx="2920">
                  <c:v>611</c:v>
                </c:pt>
                <c:pt idx="2921">
                  <c:v>613</c:v>
                </c:pt>
                <c:pt idx="2922">
                  <c:v>609</c:v>
                </c:pt>
                <c:pt idx="2923">
                  <c:v>612</c:v>
                </c:pt>
                <c:pt idx="2924">
                  <c:v>604</c:v>
                </c:pt>
                <c:pt idx="2925">
                  <c:v>616</c:v>
                </c:pt>
                <c:pt idx="2926">
                  <c:v>610</c:v>
                </c:pt>
                <c:pt idx="2927">
                  <c:v>611</c:v>
                </c:pt>
                <c:pt idx="2928">
                  <c:v>605</c:v>
                </c:pt>
                <c:pt idx="2929">
                  <c:v>612</c:v>
                </c:pt>
                <c:pt idx="2930">
                  <c:v>609</c:v>
                </c:pt>
                <c:pt idx="2931">
                  <c:v>610</c:v>
                </c:pt>
                <c:pt idx="2932">
                  <c:v>610</c:v>
                </c:pt>
                <c:pt idx="2933">
                  <c:v>608</c:v>
                </c:pt>
                <c:pt idx="2934">
                  <c:v>612</c:v>
                </c:pt>
                <c:pt idx="2935">
                  <c:v>613</c:v>
                </c:pt>
                <c:pt idx="2936">
                  <c:v>610</c:v>
                </c:pt>
                <c:pt idx="2937">
                  <c:v>611</c:v>
                </c:pt>
                <c:pt idx="2938">
                  <c:v>613</c:v>
                </c:pt>
                <c:pt idx="2939">
                  <c:v>615</c:v>
                </c:pt>
                <c:pt idx="2940">
                  <c:v>618</c:v>
                </c:pt>
                <c:pt idx="2941">
                  <c:v>609</c:v>
                </c:pt>
                <c:pt idx="2942">
                  <c:v>612</c:v>
                </c:pt>
                <c:pt idx="2943">
                  <c:v>616</c:v>
                </c:pt>
                <c:pt idx="2944">
                  <c:v>613</c:v>
                </c:pt>
                <c:pt idx="2945">
                  <c:v>607</c:v>
                </c:pt>
                <c:pt idx="2946">
                  <c:v>615</c:v>
                </c:pt>
                <c:pt idx="2947">
                  <c:v>619</c:v>
                </c:pt>
                <c:pt idx="2948">
                  <c:v>616</c:v>
                </c:pt>
                <c:pt idx="2949">
                  <c:v>623</c:v>
                </c:pt>
                <c:pt idx="2950">
                  <c:v>613</c:v>
                </c:pt>
                <c:pt idx="2951">
                  <c:v>622</c:v>
                </c:pt>
                <c:pt idx="2952">
                  <c:v>623</c:v>
                </c:pt>
                <c:pt idx="2953">
                  <c:v>624</c:v>
                </c:pt>
                <c:pt idx="2954">
                  <c:v>621</c:v>
                </c:pt>
                <c:pt idx="2955">
                  <c:v>630</c:v>
                </c:pt>
                <c:pt idx="2956">
                  <c:v>631</c:v>
                </c:pt>
                <c:pt idx="2957">
                  <c:v>626</c:v>
                </c:pt>
                <c:pt idx="2958">
                  <c:v>637</c:v>
                </c:pt>
                <c:pt idx="2959">
                  <c:v>632</c:v>
                </c:pt>
                <c:pt idx="2960">
                  <c:v>647</c:v>
                </c:pt>
                <c:pt idx="2961">
                  <c:v>643</c:v>
                </c:pt>
                <c:pt idx="2962">
                  <c:v>641</c:v>
                </c:pt>
                <c:pt idx="2963">
                  <c:v>653</c:v>
                </c:pt>
                <c:pt idx="2964">
                  <c:v>654</c:v>
                </c:pt>
                <c:pt idx="2965">
                  <c:v>665</c:v>
                </c:pt>
                <c:pt idx="2966">
                  <c:v>665</c:v>
                </c:pt>
                <c:pt idx="2967">
                  <c:v>681</c:v>
                </c:pt>
                <c:pt idx="2968">
                  <c:v>698</c:v>
                </c:pt>
                <c:pt idx="2969">
                  <c:v>694</c:v>
                </c:pt>
                <c:pt idx="2970">
                  <c:v>689</c:v>
                </c:pt>
                <c:pt idx="2971">
                  <c:v>713</c:v>
                </c:pt>
                <c:pt idx="2972">
                  <c:v>720</c:v>
                </c:pt>
                <c:pt idx="2973">
                  <c:v>702</c:v>
                </c:pt>
                <c:pt idx="2974">
                  <c:v>723</c:v>
                </c:pt>
                <c:pt idx="2975">
                  <c:v>726</c:v>
                </c:pt>
                <c:pt idx="2976">
                  <c:v>730</c:v>
                </c:pt>
                <c:pt idx="2977">
                  <c:v>734</c:v>
                </c:pt>
                <c:pt idx="2978">
                  <c:v>730</c:v>
                </c:pt>
                <c:pt idx="2979">
                  <c:v>750</c:v>
                </c:pt>
                <c:pt idx="2980">
                  <c:v>734</c:v>
                </c:pt>
                <c:pt idx="2981">
                  <c:v>739</c:v>
                </c:pt>
                <c:pt idx="2982">
                  <c:v>772</c:v>
                </c:pt>
                <c:pt idx="2983">
                  <c:v>746</c:v>
                </c:pt>
                <c:pt idx="2984">
                  <c:v>747</c:v>
                </c:pt>
                <c:pt idx="2985">
                  <c:v>729</c:v>
                </c:pt>
                <c:pt idx="2986">
                  <c:v>734</c:v>
                </c:pt>
                <c:pt idx="2987">
                  <c:v>731</c:v>
                </c:pt>
                <c:pt idx="2988">
                  <c:v>711</c:v>
                </c:pt>
                <c:pt idx="2989">
                  <c:v>694</c:v>
                </c:pt>
                <c:pt idx="2990">
                  <c:v>696</c:v>
                </c:pt>
                <c:pt idx="2991">
                  <c:v>684</c:v>
                </c:pt>
                <c:pt idx="2992">
                  <c:v>692</c:v>
                </c:pt>
                <c:pt idx="2993">
                  <c:v>704</c:v>
                </c:pt>
                <c:pt idx="2994">
                  <c:v>690</c:v>
                </c:pt>
                <c:pt idx="2995">
                  <c:v>696</c:v>
                </c:pt>
                <c:pt idx="2996">
                  <c:v>676</c:v>
                </c:pt>
                <c:pt idx="2997">
                  <c:v>658</c:v>
                </c:pt>
                <c:pt idx="2998">
                  <c:v>654</c:v>
                </c:pt>
                <c:pt idx="2999">
                  <c:v>664</c:v>
                </c:pt>
                <c:pt idx="3000">
                  <c:v>640</c:v>
                </c:pt>
                <c:pt idx="3001">
                  <c:v>642</c:v>
                </c:pt>
                <c:pt idx="3002">
                  <c:v>652</c:v>
                </c:pt>
                <c:pt idx="3003">
                  <c:v>631</c:v>
                </c:pt>
                <c:pt idx="3004">
                  <c:v>640</c:v>
                </c:pt>
                <c:pt idx="3005">
                  <c:v>629</c:v>
                </c:pt>
                <c:pt idx="3006">
                  <c:v>619</c:v>
                </c:pt>
                <c:pt idx="3007">
                  <c:v>624</c:v>
                </c:pt>
                <c:pt idx="3008">
                  <c:v>618</c:v>
                </c:pt>
                <c:pt idx="3009">
                  <c:v>624</c:v>
                </c:pt>
                <c:pt idx="3010">
                  <c:v>622</c:v>
                </c:pt>
                <c:pt idx="3011">
                  <c:v>620</c:v>
                </c:pt>
                <c:pt idx="3012">
                  <c:v>613</c:v>
                </c:pt>
                <c:pt idx="3013">
                  <c:v>622</c:v>
                </c:pt>
                <c:pt idx="3014">
                  <c:v>613</c:v>
                </c:pt>
                <c:pt idx="3015">
                  <c:v>612</c:v>
                </c:pt>
                <c:pt idx="3016">
                  <c:v>614</c:v>
                </c:pt>
                <c:pt idx="3017">
                  <c:v>613</c:v>
                </c:pt>
                <c:pt idx="3018">
                  <c:v>617</c:v>
                </c:pt>
                <c:pt idx="3019">
                  <c:v>615</c:v>
                </c:pt>
                <c:pt idx="3020">
                  <c:v>613</c:v>
                </c:pt>
                <c:pt idx="3021">
                  <c:v>617</c:v>
                </c:pt>
                <c:pt idx="3022">
                  <c:v>613</c:v>
                </c:pt>
                <c:pt idx="3023">
                  <c:v>611</c:v>
                </c:pt>
                <c:pt idx="3024">
                  <c:v>613</c:v>
                </c:pt>
                <c:pt idx="3025">
                  <c:v>613</c:v>
                </c:pt>
                <c:pt idx="3026">
                  <c:v>609</c:v>
                </c:pt>
                <c:pt idx="3027">
                  <c:v>614</c:v>
                </c:pt>
                <c:pt idx="3028">
                  <c:v>613</c:v>
                </c:pt>
                <c:pt idx="3029">
                  <c:v>605</c:v>
                </c:pt>
                <c:pt idx="3030">
                  <c:v>611</c:v>
                </c:pt>
                <c:pt idx="3031">
                  <c:v>609</c:v>
                </c:pt>
                <c:pt idx="3032">
                  <c:v>614</c:v>
                </c:pt>
                <c:pt idx="3033">
                  <c:v>618</c:v>
                </c:pt>
                <c:pt idx="3034">
                  <c:v>608</c:v>
                </c:pt>
                <c:pt idx="3035">
                  <c:v>610</c:v>
                </c:pt>
                <c:pt idx="3036">
                  <c:v>608</c:v>
                </c:pt>
                <c:pt idx="3037">
                  <c:v>613</c:v>
                </c:pt>
                <c:pt idx="3038">
                  <c:v>608</c:v>
                </c:pt>
                <c:pt idx="3039">
                  <c:v>608</c:v>
                </c:pt>
                <c:pt idx="3040">
                  <c:v>609</c:v>
                </c:pt>
                <c:pt idx="3041">
                  <c:v>615</c:v>
                </c:pt>
                <c:pt idx="3042">
                  <c:v>616</c:v>
                </c:pt>
                <c:pt idx="3043">
                  <c:v>610</c:v>
                </c:pt>
                <c:pt idx="3044">
                  <c:v>612</c:v>
                </c:pt>
                <c:pt idx="3045">
                  <c:v>608</c:v>
                </c:pt>
                <c:pt idx="3046">
                  <c:v>602</c:v>
                </c:pt>
                <c:pt idx="3047">
                  <c:v>611</c:v>
                </c:pt>
                <c:pt idx="3048">
                  <c:v>614</c:v>
                </c:pt>
                <c:pt idx="3049">
                  <c:v>612</c:v>
                </c:pt>
                <c:pt idx="3050">
                  <c:v>616</c:v>
                </c:pt>
                <c:pt idx="3051">
                  <c:v>612</c:v>
                </c:pt>
                <c:pt idx="3052">
                  <c:v>618</c:v>
                </c:pt>
                <c:pt idx="3053">
                  <c:v>612</c:v>
                </c:pt>
                <c:pt idx="3054">
                  <c:v>616</c:v>
                </c:pt>
                <c:pt idx="3055">
                  <c:v>612</c:v>
                </c:pt>
                <c:pt idx="3056">
                  <c:v>612</c:v>
                </c:pt>
                <c:pt idx="3057">
                  <c:v>611</c:v>
                </c:pt>
                <c:pt idx="3058">
                  <c:v>614</c:v>
                </c:pt>
                <c:pt idx="3059">
                  <c:v>609</c:v>
                </c:pt>
                <c:pt idx="3060">
                  <c:v>617</c:v>
                </c:pt>
                <c:pt idx="3061">
                  <c:v>618</c:v>
                </c:pt>
                <c:pt idx="3062">
                  <c:v>611</c:v>
                </c:pt>
                <c:pt idx="3063">
                  <c:v>615</c:v>
                </c:pt>
                <c:pt idx="3064">
                  <c:v>614</c:v>
                </c:pt>
                <c:pt idx="3065">
                  <c:v>619</c:v>
                </c:pt>
                <c:pt idx="3066">
                  <c:v>617</c:v>
                </c:pt>
                <c:pt idx="3067">
                  <c:v>622</c:v>
                </c:pt>
                <c:pt idx="3068">
                  <c:v>617</c:v>
                </c:pt>
                <c:pt idx="3069">
                  <c:v>618</c:v>
                </c:pt>
                <c:pt idx="3070">
                  <c:v>618</c:v>
                </c:pt>
                <c:pt idx="3071">
                  <c:v>614</c:v>
                </c:pt>
                <c:pt idx="3072">
                  <c:v>626</c:v>
                </c:pt>
                <c:pt idx="3073">
                  <c:v>617</c:v>
                </c:pt>
                <c:pt idx="3074">
                  <c:v>618</c:v>
                </c:pt>
                <c:pt idx="3075">
                  <c:v>620</c:v>
                </c:pt>
                <c:pt idx="3076">
                  <c:v>621</c:v>
                </c:pt>
                <c:pt idx="3077">
                  <c:v>618</c:v>
                </c:pt>
                <c:pt idx="3078">
                  <c:v>621</c:v>
                </c:pt>
                <c:pt idx="3079">
                  <c:v>619</c:v>
                </c:pt>
                <c:pt idx="3080">
                  <c:v>620</c:v>
                </c:pt>
                <c:pt idx="3081">
                  <c:v>614</c:v>
                </c:pt>
                <c:pt idx="3082">
                  <c:v>621</c:v>
                </c:pt>
                <c:pt idx="3083">
                  <c:v>621</c:v>
                </c:pt>
                <c:pt idx="3084">
                  <c:v>616</c:v>
                </c:pt>
                <c:pt idx="3085">
                  <c:v>617</c:v>
                </c:pt>
                <c:pt idx="3086">
                  <c:v>612</c:v>
                </c:pt>
                <c:pt idx="3087">
                  <c:v>627</c:v>
                </c:pt>
                <c:pt idx="3088">
                  <c:v>621</c:v>
                </c:pt>
                <c:pt idx="3089">
                  <c:v>625</c:v>
                </c:pt>
                <c:pt idx="3090">
                  <c:v>617</c:v>
                </c:pt>
                <c:pt idx="3091">
                  <c:v>620</c:v>
                </c:pt>
                <c:pt idx="3092">
                  <c:v>614</c:v>
                </c:pt>
                <c:pt idx="3093">
                  <c:v>621</c:v>
                </c:pt>
                <c:pt idx="3094">
                  <c:v>622</c:v>
                </c:pt>
                <c:pt idx="3095">
                  <c:v>617</c:v>
                </c:pt>
                <c:pt idx="3096">
                  <c:v>619</c:v>
                </c:pt>
                <c:pt idx="3097">
                  <c:v>623</c:v>
                </c:pt>
                <c:pt idx="3098">
                  <c:v>621</c:v>
                </c:pt>
                <c:pt idx="3099">
                  <c:v>619</c:v>
                </c:pt>
                <c:pt idx="3100">
                  <c:v>617</c:v>
                </c:pt>
                <c:pt idx="3101">
                  <c:v>616</c:v>
                </c:pt>
                <c:pt idx="3102">
                  <c:v>624</c:v>
                </c:pt>
                <c:pt idx="3103">
                  <c:v>624</c:v>
                </c:pt>
                <c:pt idx="3104">
                  <c:v>620</c:v>
                </c:pt>
                <c:pt idx="3105">
                  <c:v>623</c:v>
                </c:pt>
                <c:pt idx="3106">
                  <c:v>628</c:v>
                </c:pt>
                <c:pt idx="3107">
                  <c:v>638</c:v>
                </c:pt>
                <c:pt idx="3108">
                  <c:v>628</c:v>
                </c:pt>
                <c:pt idx="3109">
                  <c:v>634</c:v>
                </c:pt>
                <c:pt idx="3110">
                  <c:v>629</c:v>
                </c:pt>
                <c:pt idx="3111">
                  <c:v>627</c:v>
                </c:pt>
                <c:pt idx="3112">
                  <c:v>634</c:v>
                </c:pt>
                <c:pt idx="3113">
                  <c:v>644</c:v>
                </c:pt>
                <c:pt idx="3114">
                  <c:v>633</c:v>
                </c:pt>
                <c:pt idx="3115">
                  <c:v>636</c:v>
                </c:pt>
                <c:pt idx="3116">
                  <c:v>649</c:v>
                </c:pt>
                <c:pt idx="3117">
                  <c:v>654</c:v>
                </c:pt>
                <c:pt idx="3118">
                  <c:v>639</c:v>
                </c:pt>
                <c:pt idx="3119">
                  <c:v>662</c:v>
                </c:pt>
                <c:pt idx="3120">
                  <c:v>672</c:v>
                </c:pt>
                <c:pt idx="3121">
                  <c:v>663</c:v>
                </c:pt>
                <c:pt idx="3122">
                  <c:v>667</c:v>
                </c:pt>
                <c:pt idx="3123">
                  <c:v>690</c:v>
                </c:pt>
                <c:pt idx="3124">
                  <c:v>681</c:v>
                </c:pt>
                <c:pt idx="3125">
                  <c:v>690</c:v>
                </c:pt>
                <c:pt idx="3126">
                  <c:v>694</c:v>
                </c:pt>
                <c:pt idx="3127">
                  <c:v>717</c:v>
                </c:pt>
                <c:pt idx="3128">
                  <c:v>703</c:v>
                </c:pt>
                <c:pt idx="3129">
                  <c:v>724</c:v>
                </c:pt>
                <c:pt idx="3130">
                  <c:v>733</c:v>
                </c:pt>
                <c:pt idx="3131">
                  <c:v>731</c:v>
                </c:pt>
                <c:pt idx="3132">
                  <c:v>751</c:v>
                </c:pt>
                <c:pt idx="3133">
                  <c:v>743</c:v>
                </c:pt>
                <c:pt idx="3134">
                  <c:v>759</c:v>
                </c:pt>
                <c:pt idx="3135">
                  <c:v>756</c:v>
                </c:pt>
                <c:pt idx="3136">
                  <c:v>776</c:v>
                </c:pt>
                <c:pt idx="3137">
                  <c:v>787</c:v>
                </c:pt>
                <c:pt idx="3138">
                  <c:v>765</c:v>
                </c:pt>
                <c:pt idx="3139">
                  <c:v>787</c:v>
                </c:pt>
                <c:pt idx="3140">
                  <c:v>772</c:v>
                </c:pt>
                <c:pt idx="3141">
                  <c:v>780</c:v>
                </c:pt>
                <c:pt idx="3142">
                  <c:v>781</c:v>
                </c:pt>
                <c:pt idx="3143">
                  <c:v>773</c:v>
                </c:pt>
                <c:pt idx="3144">
                  <c:v>786</c:v>
                </c:pt>
                <c:pt idx="3145">
                  <c:v>761</c:v>
                </c:pt>
                <c:pt idx="3146">
                  <c:v>758</c:v>
                </c:pt>
                <c:pt idx="3147">
                  <c:v>749</c:v>
                </c:pt>
                <c:pt idx="3148">
                  <c:v>765</c:v>
                </c:pt>
                <c:pt idx="3149">
                  <c:v>761</c:v>
                </c:pt>
                <c:pt idx="3150">
                  <c:v>738</c:v>
                </c:pt>
                <c:pt idx="3151">
                  <c:v>742</c:v>
                </c:pt>
                <c:pt idx="3152">
                  <c:v>726</c:v>
                </c:pt>
                <c:pt idx="3153">
                  <c:v>719</c:v>
                </c:pt>
                <c:pt idx="3154">
                  <c:v>724</c:v>
                </c:pt>
                <c:pt idx="3155">
                  <c:v>708</c:v>
                </c:pt>
                <c:pt idx="3156">
                  <c:v>716</c:v>
                </c:pt>
                <c:pt idx="3157">
                  <c:v>691</c:v>
                </c:pt>
                <c:pt idx="3158">
                  <c:v>689</c:v>
                </c:pt>
                <c:pt idx="3159">
                  <c:v>670</c:v>
                </c:pt>
                <c:pt idx="3160">
                  <c:v>684</c:v>
                </c:pt>
                <c:pt idx="3161">
                  <c:v>667</c:v>
                </c:pt>
                <c:pt idx="3162">
                  <c:v>656</c:v>
                </c:pt>
                <c:pt idx="3163">
                  <c:v>656</c:v>
                </c:pt>
                <c:pt idx="3164">
                  <c:v>656</c:v>
                </c:pt>
                <c:pt idx="3165">
                  <c:v>639</c:v>
                </c:pt>
                <c:pt idx="3166">
                  <c:v>633</c:v>
                </c:pt>
                <c:pt idx="3167">
                  <c:v>635</c:v>
                </c:pt>
                <c:pt idx="3168">
                  <c:v>638</c:v>
                </c:pt>
                <c:pt idx="3169">
                  <c:v>623</c:v>
                </c:pt>
                <c:pt idx="3170">
                  <c:v>643</c:v>
                </c:pt>
                <c:pt idx="3171">
                  <c:v>626</c:v>
                </c:pt>
                <c:pt idx="3172">
                  <c:v>621</c:v>
                </c:pt>
                <c:pt idx="3173">
                  <c:v>626</c:v>
                </c:pt>
                <c:pt idx="3174">
                  <c:v>628</c:v>
                </c:pt>
                <c:pt idx="3175">
                  <c:v>622</c:v>
                </c:pt>
                <c:pt idx="3176">
                  <c:v>619</c:v>
                </c:pt>
                <c:pt idx="3177">
                  <c:v>619</c:v>
                </c:pt>
                <c:pt idx="3178">
                  <c:v>615</c:v>
                </c:pt>
                <c:pt idx="3179">
                  <c:v>623</c:v>
                </c:pt>
                <c:pt idx="3180">
                  <c:v>614</c:v>
                </c:pt>
                <c:pt idx="3181">
                  <c:v>619</c:v>
                </c:pt>
                <c:pt idx="3182">
                  <c:v>619</c:v>
                </c:pt>
                <c:pt idx="3183">
                  <c:v>616</c:v>
                </c:pt>
                <c:pt idx="3184">
                  <c:v>614</c:v>
                </c:pt>
                <c:pt idx="3185">
                  <c:v>621</c:v>
                </c:pt>
                <c:pt idx="3186">
                  <c:v>610</c:v>
                </c:pt>
                <c:pt idx="3187">
                  <c:v>619</c:v>
                </c:pt>
                <c:pt idx="3188">
                  <c:v>611</c:v>
                </c:pt>
                <c:pt idx="3189">
                  <c:v>620</c:v>
                </c:pt>
                <c:pt idx="3190">
                  <c:v>615</c:v>
                </c:pt>
                <c:pt idx="3191">
                  <c:v>609</c:v>
                </c:pt>
                <c:pt idx="3192">
                  <c:v>608</c:v>
                </c:pt>
                <c:pt idx="3193">
                  <c:v>610</c:v>
                </c:pt>
                <c:pt idx="3194">
                  <c:v>609</c:v>
                </c:pt>
                <c:pt idx="3195">
                  <c:v>616</c:v>
                </c:pt>
                <c:pt idx="3196">
                  <c:v>607</c:v>
                </c:pt>
                <c:pt idx="3197">
                  <c:v>607</c:v>
                </c:pt>
                <c:pt idx="3198">
                  <c:v>612</c:v>
                </c:pt>
                <c:pt idx="3199">
                  <c:v>609</c:v>
                </c:pt>
                <c:pt idx="3200">
                  <c:v>609</c:v>
                </c:pt>
                <c:pt idx="3201">
                  <c:v>609</c:v>
                </c:pt>
                <c:pt idx="3202">
                  <c:v>615</c:v>
                </c:pt>
                <c:pt idx="3203">
                  <c:v>610</c:v>
                </c:pt>
                <c:pt idx="3204">
                  <c:v>607</c:v>
                </c:pt>
                <c:pt idx="3205">
                  <c:v>609</c:v>
                </c:pt>
                <c:pt idx="3206">
                  <c:v>609</c:v>
                </c:pt>
                <c:pt idx="3207">
                  <c:v>611</c:v>
                </c:pt>
                <c:pt idx="3208">
                  <c:v>608</c:v>
                </c:pt>
                <c:pt idx="3209">
                  <c:v>610</c:v>
                </c:pt>
                <c:pt idx="3210">
                  <c:v>606</c:v>
                </c:pt>
                <c:pt idx="3211">
                  <c:v>608</c:v>
                </c:pt>
                <c:pt idx="3212">
                  <c:v>611</c:v>
                </c:pt>
                <c:pt idx="3213">
                  <c:v>616</c:v>
                </c:pt>
                <c:pt idx="3214">
                  <c:v>610</c:v>
                </c:pt>
                <c:pt idx="3215">
                  <c:v>609</c:v>
                </c:pt>
                <c:pt idx="3216">
                  <c:v>612</c:v>
                </c:pt>
                <c:pt idx="3217">
                  <c:v>605</c:v>
                </c:pt>
                <c:pt idx="3218">
                  <c:v>609</c:v>
                </c:pt>
                <c:pt idx="3219">
                  <c:v>615</c:v>
                </c:pt>
                <c:pt idx="3220">
                  <c:v>604</c:v>
                </c:pt>
                <c:pt idx="3221">
                  <c:v>606</c:v>
                </c:pt>
                <c:pt idx="3222">
                  <c:v>607</c:v>
                </c:pt>
                <c:pt idx="3223">
                  <c:v>612</c:v>
                </c:pt>
                <c:pt idx="3224">
                  <c:v>609</c:v>
                </c:pt>
                <c:pt idx="3225">
                  <c:v>605</c:v>
                </c:pt>
                <c:pt idx="3226">
                  <c:v>606</c:v>
                </c:pt>
                <c:pt idx="3227">
                  <c:v>606</c:v>
                </c:pt>
                <c:pt idx="3228">
                  <c:v>605</c:v>
                </c:pt>
                <c:pt idx="3229">
                  <c:v>608</c:v>
                </c:pt>
                <c:pt idx="3230">
                  <c:v>609</c:v>
                </c:pt>
                <c:pt idx="3231">
                  <c:v>611</c:v>
                </c:pt>
                <c:pt idx="3232">
                  <c:v>605</c:v>
                </c:pt>
                <c:pt idx="3233">
                  <c:v>607</c:v>
                </c:pt>
                <c:pt idx="3234">
                  <c:v>606</c:v>
                </c:pt>
                <c:pt idx="3235">
                  <c:v>608</c:v>
                </c:pt>
                <c:pt idx="3236">
                  <c:v>606</c:v>
                </c:pt>
                <c:pt idx="3237">
                  <c:v>605</c:v>
                </c:pt>
                <c:pt idx="3238">
                  <c:v>611</c:v>
                </c:pt>
                <c:pt idx="3239">
                  <c:v>604</c:v>
                </c:pt>
                <c:pt idx="3240">
                  <c:v>607</c:v>
                </c:pt>
                <c:pt idx="3241">
                  <c:v>604</c:v>
                </c:pt>
                <c:pt idx="3242">
                  <c:v>609</c:v>
                </c:pt>
                <c:pt idx="3243">
                  <c:v>607</c:v>
                </c:pt>
                <c:pt idx="3244">
                  <c:v>609</c:v>
                </c:pt>
                <c:pt idx="3245">
                  <c:v>605</c:v>
                </c:pt>
                <c:pt idx="3246">
                  <c:v>610</c:v>
                </c:pt>
                <c:pt idx="3247">
                  <c:v>605</c:v>
                </c:pt>
                <c:pt idx="3248">
                  <c:v>608</c:v>
                </c:pt>
                <c:pt idx="3249">
                  <c:v>602</c:v>
                </c:pt>
                <c:pt idx="3250">
                  <c:v>612</c:v>
                </c:pt>
                <c:pt idx="3251">
                  <c:v>608</c:v>
                </c:pt>
                <c:pt idx="3252">
                  <c:v>607</c:v>
                </c:pt>
                <c:pt idx="3253">
                  <c:v>611</c:v>
                </c:pt>
                <c:pt idx="3254">
                  <c:v>603</c:v>
                </c:pt>
                <c:pt idx="3255">
                  <c:v>608</c:v>
                </c:pt>
                <c:pt idx="3256">
                  <c:v>606</c:v>
                </c:pt>
                <c:pt idx="3257">
                  <c:v>606</c:v>
                </c:pt>
                <c:pt idx="3258">
                  <c:v>603</c:v>
                </c:pt>
                <c:pt idx="3259">
                  <c:v>606</c:v>
                </c:pt>
                <c:pt idx="3260">
                  <c:v>607</c:v>
                </c:pt>
                <c:pt idx="3261">
                  <c:v>606</c:v>
                </c:pt>
                <c:pt idx="3262">
                  <c:v>603</c:v>
                </c:pt>
                <c:pt idx="3263">
                  <c:v>609</c:v>
                </c:pt>
                <c:pt idx="3264">
                  <c:v>608</c:v>
                </c:pt>
                <c:pt idx="3265">
                  <c:v>610</c:v>
                </c:pt>
                <c:pt idx="3266">
                  <c:v>607</c:v>
                </c:pt>
                <c:pt idx="3267">
                  <c:v>609</c:v>
                </c:pt>
                <c:pt idx="3268">
                  <c:v>606</c:v>
                </c:pt>
                <c:pt idx="3269">
                  <c:v>610</c:v>
                </c:pt>
                <c:pt idx="3270">
                  <c:v>605</c:v>
                </c:pt>
                <c:pt idx="3271">
                  <c:v>606</c:v>
                </c:pt>
                <c:pt idx="3272">
                  <c:v>609</c:v>
                </c:pt>
                <c:pt idx="3273">
                  <c:v>608</c:v>
                </c:pt>
                <c:pt idx="3274">
                  <c:v>612</c:v>
                </c:pt>
                <c:pt idx="3275">
                  <c:v>610</c:v>
                </c:pt>
                <c:pt idx="3276">
                  <c:v>605</c:v>
                </c:pt>
                <c:pt idx="3277">
                  <c:v>604</c:v>
                </c:pt>
                <c:pt idx="3278">
                  <c:v>606</c:v>
                </c:pt>
                <c:pt idx="3279">
                  <c:v>605</c:v>
                </c:pt>
                <c:pt idx="3280">
                  <c:v>603</c:v>
                </c:pt>
                <c:pt idx="3281">
                  <c:v>602</c:v>
                </c:pt>
                <c:pt idx="3282">
                  <c:v>605</c:v>
                </c:pt>
                <c:pt idx="3283">
                  <c:v>607</c:v>
                </c:pt>
                <c:pt idx="3284">
                  <c:v>610</c:v>
                </c:pt>
                <c:pt idx="3285">
                  <c:v>604</c:v>
                </c:pt>
                <c:pt idx="3286">
                  <c:v>607</c:v>
                </c:pt>
                <c:pt idx="3287">
                  <c:v>611</c:v>
                </c:pt>
                <c:pt idx="3288">
                  <c:v>610</c:v>
                </c:pt>
                <c:pt idx="3289">
                  <c:v>607</c:v>
                </c:pt>
                <c:pt idx="3290">
                  <c:v>604</c:v>
                </c:pt>
                <c:pt idx="3291">
                  <c:v>611</c:v>
                </c:pt>
                <c:pt idx="3292">
                  <c:v>606</c:v>
                </c:pt>
                <c:pt idx="3293">
                  <c:v>604</c:v>
                </c:pt>
                <c:pt idx="3294">
                  <c:v>604</c:v>
                </c:pt>
                <c:pt idx="3295">
                  <c:v>609</c:v>
                </c:pt>
                <c:pt idx="3296">
                  <c:v>605</c:v>
                </c:pt>
                <c:pt idx="3297">
                  <c:v>604</c:v>
                </c:pt>
                <c:pt idx="3298">
                  <c:v>606</c:v>
                </c:pt>
                <c:pt idx="3299">
                  <c:v>609</c:v>
                </c:pt>
                <c:pt idx="3300">
                  <c:v>604</c:v>
                </c:pt>
                <c:pt idx="3301">
                  <c:v>606</c:v>
                </c:pt>
                <c:pt idx="3302">
                  <c:v>605</c:v>
                </c:pt>
                <c:pt idx="3303">
                  <c:v>609</c:v>
                </c:pt>
                <c:pt idx="3304">
                  <c:v>602</c:v>
                </c:pt>
                <c:pt idx="3305">
                  <c:v>609</c:v>
                </c:pt>
                <c:pt idx="3306">
                  <c:v>604</c:v>
                </c:pt>
                <c:pt idx="3307">
                  <c:v>607</c:v>
                </c:pt>
                <c:pt idx="3308">
                  <c:v>609</c:v>
                </c:pt>
                <c:pt idx="3309">
                  <c:v>603</c:v>
                </c:pt>
                <c:pt idx="3310">
                  <c:v>605</c:v>
                </c:pt>
                <c:pt idx="3311">
                  <c:v>608</c:v>
                </c:pt>
                <c:pt idx="3312">
                  <c:v>608</c:v>
                </c:pt>
                <c:pt idx="3313">
                  <c:v>602</c:v>
                </c:pt>
                <c:pt idx="3314">
                  <c:v>610</c:v>
                </c:pt>
                <c:pt idx="3315">
                  <c:v>604</c:v>
                </c:pt>
                <c:pt idx="3316">
                  <c:v>602</c:v>
                </c:pt>
                <c:pt idx="3317">
                  <c:v>604</c:v>
                </c:pt>
                <c:pt idx="3318">
                  <c:v>610</c:v>
                </c:pt>
                <c:pt idx="3319">
                  <c:v>605</c:v>
                </c:pt>
                <c:pt idx="3320">
                  <c:v>604</c:v>
                </c:pt>
                <c:pt idx="3321">
                  <c:v>604</c:v>
                </c:pt>
                <c:pt idx="3322">
                  <c:v>606</c:v>
                </c:pt>
                <c:pt idx="3323">
                  <c:v>606</c:v>
                </c:pt>
                <c:pt idx="3324">
                  <c:v>603</c:v>
                </c:pt>
                <c:pt idx="3325">
                  <c:v>604</c:v>
                </c:pt>
                <c:pt idx="3326">
                  <c:v>603</c:v>
                </c:pt>
                <c:pt idx="3327">
                  <c:v>608</c:v>
                </c:pt>
                <c:pt idx="3328">
                  <c:v>603</c:v>
                </c:pt>
                <c:pt idx="3329">
                  <c:v>607</c:v>
                </c:pt>
                <c:pt idx="3330">
                  <c:v>608</c:v>
                </c:pt>
                <c:pt idx="3331">
                  <c:v>608</c:v>
                </c:pt>
                <c:pt idx="3332">
                  <c:v>605</c:v>
                </c:pt>
                <c:pt idx="3333">
                  <c:v>604</c:v>
                </c:pt>
                <c:pt idx="3334">
                  <c:v>610</c:v>
                </c:pt>
                <c:pt idx="3335">
                  <c:v>604</c:v>
                </c:pt>
                <c:pt idx="3336">
                  <c:v>605</c:v>
                </c:pt>
                <c:pt idx="3337">
                  <c:v>610</c:v>
                </c:pt>
                <c:pt idx="3338">
                  <c:v>609</c:v>
                </c:pt>
                <c:pt idx="3339">
                  <c:v>609</c:v>
                </c:pt>
                <c:pt idx="3340">
                  <c:v>609</c:v>
                </c:pt>
                <c:pt idx="3341">
                  <c:v>610</c:v>
                </c:pt>
                <c:pt idx="3342">
                  <c:v>607</c:v>
                </c:pt>
                <c:pt idx="3343">
                  <c:v>612</c:v>
                </c:pt>
                <c:pt idx="3344">
                  <c:v>612</c:v>
                </c:pt>
                <c:pt idx="3345">
                  <c:v>610</c:v>
                </c:pt>
                <c:pt idx="3346">
                  <c:v>605</c:v>
                </c:pt>
                <c:pt idx="3347">
                  <c:v>607</c:v>
                </c:pt>
                <c:pt idx="3348">
                  <c:v>606</c:v>
                </c:pt>
                <c:pt idx="3349">
                  <c:v>606</c:v>
                </c:pt>
                <c:pt idx="3350">
                  <c:v>607</c:v>
                </c:pt>
                <c:pt idx="3351">
                  <c:v>608</c:v>
                </c:pt>
                <c:pt idx="3352">
                  <c:v>612</c:v>
                </c:pt>
                <c:pt idx="3353">
                  <c:v>607</c:v>
                </c:pt>
                <c:pt idx="3354">
                  <c:v>609</c:v>
                </c:pt>
                <c:pt idx="3355">
                  <c:v>604</c:v>
                </c:pt>
                <c:pt idx="3356">
                  <c:v>606</c:v>
                </c:pt>
                <c:pt idx="3357">
                  <c:v>609</c:v>
                </c:pt>
                <c:pt idx="3358">
                  <c:v>604</c:v>
                </c:pt>
                <c:pt idx="3359">
                  <c:v>608</c:v>
                </c:pt>
                <c:pt idx="3360">
                  <c:v>609</c:v>
                </c:pt>
                <c:pt idx="3361">
                  <c:v>606</c:v>
                </c:pt>
                <c:pt idx="3362">
                  <c:v>608</c:v>
                </c:pt>
                <c:pt idx="3363">
                  <c:v>610</c:v>
                </c:pt>
                <c:pt idx="3364">
                  <c:v>603</c:v>
                </c:pt>
                <c:pt idx="3365">
                  <c:v>611</c:v>
                </c:pt>
                <c:pt idx="3366">
                  <c:v>614</c:v>
                </c:pt>
                <c:pt idx="3367">
                  <c:v>612</c:v>
                </c:pt>
                <c:pt idx="3368">
                  <c:v>608</c:v>
                </c:pt>
                <c:pt idx="3369">
                  <c:v>606</c:v>
                </c:pt>
                <c:pt idx="3370">
                  <c:v>609</c:v>
                </c:pt>
                <c:pt idx="3371">
                  <c:v>605</c:v>
                </c:pt>
                <c:pt idx="3372">
                  <c:v>607</c:v>
                </c:pt>
                <c:pt idx="3373">
                  <c:v>615</c:v>
                </c:pt>
                <c:pt idx="3374">
                  <c:v>606</c:v>
                </c:pt>
                <c:pt idx="3375">
                  <c:v>609</c:v>
                </c:pt>
                <c:pt idx="3376">
                  <c:v>607</c:v>
                </c:pt>
                <c:pt idx="3377">
                  <c:v>609</c:v>
                </c:pt>
                <c:pt idx="3378">
                  <c:v>604</c:v>
                </c:pt>
                <c:pt idx="3379">
                  <c:v>607</c:v>
                </c:pt>
                <c:pt idx="3380">
                  <c:v>607</c:v>
                </c:pt>
                <c:pt idx="3381">
                  <c:v>611</c:v>
                </c:pt>
                <c:pt idx="3382">
                  <c:v>603</c:v>
                </c:pt>
                <c:pt idx="3383">
                  <c:v>606</c:v>
                </c:pt>
                <c:pt idx="3384">
                  <c:v>611</c:v>
                </c:pt>
                <c:pt idx="3385">
                  <c:v>605</c:v>
                </c:pt>
                <c:pt idx="3386">
                  <c:v>608</c:v>
                </c:pt>
                <c:pt idx="3387">
                  <c:v>607</c:v>
                </c:pt>
                <c:pt idx="3388">
                  <c:v>607</c:v>
                </c:pt>
                <c:pt idx="3389">
                  <c:v>606</c:v>
                </c:pt>
                <c:pt idx="3390">
                  <c:v>613</c:v>
                </c:pt>
                <c:pt idx="3391">
                  <c:v>610</c:v>
                </c:pt>
                <c:pt idx="3392">
                  <c:v>605</c:v>
                </c:pt>
                <c:pt idx="3393">
                  <c:v>609</c:v>
                </c:pt>
                <c:pt idx="3394">
                  <c:v>607</c:v>
                </c:pt>
                <c:pt idx="3395">
                  <c:v>610</c:v>
                </c:pt>
                <c:pt idx="3396">
                  <c:v>612</c:v>
                </c:pt>
                <c:pt idx="3397">
                  <c:v>606</c:v>
                </c:pt>
                <c:pt idx="3398">
                  <c:v>608</c:v>
                </c:pt>
                <c:pt idx="3399">
                  <c:v>611</c:v>
                </c:pt>
                <c:pt idx="3400">
                  <c:v>614</c:v>
                </c:pt>
                <c:pt idx="3401">
                  <c:v>606</c:v>
                </c:pt>
                <c:pt idx="3402">
                  <c:v>606</c:v>
                </c:pt>
                <c:pt idx="3403">
                  <c:v>607</c:v>
                </c:pt>
                <c:pt idx="3404">
                  <c:v>601</c:v>
                </c:pt>
                <c:pt idx="3405">
                  <c:v>603</c:v>
                </c:pt>
                <c:pt idx="3406">
                  <c:v>604</c:v>
                </c:pt>
                <c:pt idx="3407">
                  <c:v>604</c:v>
                </c:pt>
                <c:pt idx="3408">
                  <c:v>612</c:v>
                </c:pt>
                <c:pt idx="3409">
                  <c:v>607</c:v>
                </c:pt>
                <c:pt idx="3410">
                  <c:v>608</c:v>
                </c:pt>
                <c:pt idx="3411">
                  <c:v>604</c:v>
                </c:pt>
                <c:pt idx="3412">
                  <c:v>607</c:v>
                </c:pt>
                <c:pt idx="3413">
                  <c:v>607</c:v>
                </c:pt>
                <c:pt idx="3414">
                  <c:v>607</c:v>
                </c:pt>
                <c:pt idx="3415">
                  <c:v>606</c:v>
                </c:pt>
                <c:pt idx="3416">
                  <c:v>606</c:v>
                </c:pt>
                <c:pt idx="3417">
                  <c:v>607</c:v>
                </c:pt>
                <c:pt idx="3418">
                  <c:v>603</c:v>
                </c:pt>
                <c:pt idx="3419">
                  <c:v>605</c:v>
                </c:pt>
                <c:pt idx="3420">
                  <c:v>603</c:v>
                </c:pt>
                <c:pt idx="3421">
                  <c:v>604</c:v>
                </c:pt>
                <c:pt idx="3422">
                  <c:v>604</c:v>
                </c:pt>
                <c:pt idx="3423">
                  <c:v>606</c:v>
                </c:pt>
                <c:pt idx="3424">
                  <c:v>609</c:v>
                </c:pt>
                <c:pt idx="3425">
                  <c:v>606</c:v>
                </c:pt>
                <c:pt idx="3426">
                  <c:v>606</c:v>
                </c:pt>
                <c:pt idx="3427">
                  <c:v>600</c:v>
                </c:pt>
                <c:pt idx="3428">
                  <c:v>606</c:v>
                </c:pt>
                <c:pt idx="3429">
                  <c:v>605</c:v>
                </c:pt>
                <c:pt idx="3430">
                  <c:v>601</c:v>
                </c:pt>
                <c:pt idx="3431">
                  <c:v>603</c:v>
                </c:pt>
                <c:pt idx="3432">
                  <c:v>606</c:v>
                </c:pt>
                <c:pt idx="3433">
                  <c:v>604</c:v>
                </c:pt>
                <c:pt idx="3434">
                  <c:v>606</c:v>
                </c:pt>
                <c:pt idx="3435">
                  <c:v>607</c:v>
                </c:pt>
                <c:pt idx="3436">
                  <c:v>605</c:v>
                </c:pt>
                <c:pt idx="3437">
                  <c:v>607</c:v>
                </c:pt>
                <c:pt idx="3438">
                  <c:v>605</c:v>
                </c:pt>
                <c:pt idx="3439">
                  <c:v>604</c:v>
                </c:pt>
                <c:pt idx="3440">
                  <c:v>604</c:v>
                </c:pt>
                <c:pt idx="3441">
                  <c:v>605</c:v>
                </c:pt>
                <c:pt idx="3442">
                  <c:v>603</c:v>
                </c:pt>
                <c:pt idx="3443">
                  <c:v>603</c:v>
                </c:pt>
                <c:pt idx="3444">
                  <c:v>606</c:v>
                </c:pt>
                <c:pt idx="3445">
                  <c:v>607</c:v>
                </c:pt>
                <c:pt idx="3446">
                  <c:v>605</c:v>
                </c:pt>
                <c:pt idx="3447">
                  <c:v>605</c:v>
                </c:pt>
                <c:pt idx="3448">
                  <c:v>608</c:v>
                </c:pt>
                <c:pt idx="3449">
                  <c:v>603</c:v>
                </c:pt>
                <c:pt idx="3450">
                  <c:v>604</c:v>
                </c:pt>
                <c:pt idx="3451">
                  <c:v>605</c:v>
                </c:pt>
                <c:pt idx="3452">
                  <c:v>606</c:v>
                </c:pt>
                <c:pt idx="3453">
                  <c:v>608</c:v>
                </c:pt>
                <c:pt idx="3454">
                  <c:v>610</c:v>
                </c:pt>
                <c:pt idx="3455">
                  <c:v>606</c:v>
                </c:pt>
                <c:pt idx="3456">
                  <c:v>603</c:v>
                </c:pt>
                <c:pt idx="3457">
                  <c:v>604</c:v>
                </c:pt>
                <c:pt idx="3458">
                  <c:v>603</c:v>
                </c:pt>
                <c:pt idx="3459">
                  <c:v>606</c:v>
                </c:pt>
                <c:pt idx="3460">
                  <c:v>608</c:v>
                </c:pt>
                <c:pt idx="3461">
                  <c:v>601</c:v>
                </c:pt>
                <c:pt idx="3462">
                  <c:v>600</c:v>
                </c:pt>
                <c:pt idx="3463">
                  <c:v>607</c:v>
                </c:pt>
                <c:pt idx="3464">
                  <c:v>604</c:v>
                </c:pt>
                <c:pt idx="3465">
                  <c:v>608</c:v>
                </c:pt>
                <c:pt idx="3466">
                  <c:v>605</c:v>
                </c:pt>
                <c:pt idx="3467">
                  <c:v>607</c:v>
                </c:pt>
                <c:pt idx="3468">
                  <c:v>608</c:v>
                </c:pt>
                <c:pt idx="3469">
                  <c:v>607</c:v>
                </c:pt>
                <c:pt idx="3470">
                  <c:v>602</c:v>
                </c:pt>
                <c:pt idx="3471">
                  <c:v>605</c:v>
                </c:pt>
                <c:pt idx="3472">
                  <c:v>606</c:v>
                </c:pt>
                <c:pt idx="3473">
                  <c:v>604</c:v>
                </c:pt>
                <c:pt idx="3474">
                  <c:v>604</c:v>
                </c:pt>
                <c:pt idx="3475">
                  <c:v>603</c:v>
                </c:pt>
                <c:pt idx="3476">
                  <c:v>604</c:v>
                </c:pt>
                <c:pt idx="3477">
                  <c:v>610</c:v>
                </c:pt>
                <c:pt idx="3478">
                  <c:v>602</c:v>
                </c:pt>
                <c:pt idx="3479">
                  <c:v>608</c:v>
                </c:pt>
                <c:pt idx="3480">
                  <c:v>607</c:v>
                </c:pt>
                <c:pt idx="3481">
                  <c:v>608</c:v>
                </c:pt>
                <c:pt idx="3482">
                  <c:v>607</c:v>
                </c:pt>
                <c:pt idx="3483">
                  <c:v>613</c:v>
                </c:pt>
                <c:pt idx="3484">
                  <c:v>605</c:v>
                </c:pt>
                <c:pt idx="3485">
                  <c:v>608</c:v>
                </c:pt>
                <c:pt idx="3486">
                  <c:v>607</c:v>
                </c:pt>
                <c:pt idx="3487">
                  <c:v>610</c:v>
                </c:pt>
                <c:pt idx="3488">
                  <c:v>608</c:v>
                </c:pt>
                <c:pt idx="3489">
                  <c:v>605</c:v>
                </c:pt>
                <c:pt idx="3490">
                  <c:v>608</c:v>
                </c:pt>
                <c:pt idx="3491">
                  <c:v>605</c:v>
                </c:pt>
                <c:pt idx="3492">
                  <c:v>605</c:v>
                </c:pt>
                <c:pt idx="3493">
                  <c:v>612</c:v>
                </c:pt>
                <c:pt idx="3494">
                  <c:v>607</c:v>
                </c:pt>
                <c:pt idx="3495">
                  <c:v>608</c:v>
                </c:pt>
                <c:pt idx="3496">
                  <c:v>611</c:v>
                </c:pt>
                <c:pt idx="3497">
                  <c:v>611</c:v>
                </c:pt>
                <c:pt idx="3498">
                  <c:v>612</c:v>
                </c:pt>
                <c:pt idx="3499">
                  <c:v>607</c:v>
                </c:pt>
                <c:pt idx="3500">
                  <c:v>608</c:v>
                </c:pt>
                <c:pt idx="3501">
                  <c:v>607</c:v>
                </c:pt>
                <c:pt idx="3502">
                  <c:v>610</c:v>
                </c:pt>
                <c:pt idx="3503">
                  <c:v>614</c:v>
                </c:pt>
                <c:pt idx="3504">
                  <c:v>610</c:v>
                </c:pt>
                <c:pt idx="3505">
                  <c:v>613</c:v>
                </c:pt>
                <c:pt idx="3506">
                  <c:v>617</c:v>
                </c:pt>
                <c:pt idx="3507">
                  <c:v>608</c:v>
                </c:pt>
                <c:pt idx="3508">
                  <c:v>610</c:v>
                </c:pt>
                <c:pt idx="3509">
                  <c:v>607</c:v>
                </c:pt>
                <c:pt idx="3510">
                  <c:v>607</c:v>
                </c:pt>
                <c:pt idx="3511">
                  <c:v>614</c:v>
                </c:pt>
                <c:pt idx="3512">
                  <c:v>614</c:v>
                </c:pt>
                <c:pt idx="3513">
                  <c:v>609</c:v>
                </c:pt>
                <c:pt idx="3514">
                  <c:v>607</c:v>
                </c:pt>
                <c:pt idx="3515">
                  <c:v>610</c:v>
                </c:pt>
                <c:pt idx="3516">
                  <c:v>605</c:v>
                </c:pt>
                <c:pt idx="3517">
                  <c:v>609</c:v>
                </c:pt>
                <c:pt idx="3518">
                  <c:v>606</c:v>
                </c:pt>
                <c:pt idx="3519">
                  <c:v>607</c:v>
                </c:pt>
                <c:pt idx="3520">
                  <c:v>604</c:v>
                </c:pt>
                <c:pt idx="3521">
                  <c:v>616</c:v>
                </c:pt>
                <c:pt idx="3522">
                  <c:v>607</c:v>
                </c:pt>
                <c:pt idx="3523">
                  <c:v>616</c:v>
                </c:pt>
                <c:pt idx="3524">
                  <c:v>608</c:v>
                </c:pt>
                <c:pt idx="3525">
                  <c:v>609</c:v>
                </c:pt>
                <c:pt idx="3526">
                  <c:v>608</c:v>
                </c:pt>
                <c:pt idx="3527">
                  <c:v>606</c:v>
                </c:pt>
                <c:pt idx="3528">
                  <c:v>608</c:v>
                </c:pt>
                <c:pt idx="3529">
                  <c:v>612</c:v>
                </c:pt>
                <c:pt idx="3530">
                  <c:v>609</c:v>
                </c:pt>
                <c:pt idx="3531">
                  <c:v>609</c:v>
                </c:pt>
                <c:pt idx="3532">
                  <c:v>603</c:v>
                </c:pt>
                <c:pt idx="3533">
                  <c:v>605</c:v>
                </c:pt>
                <c:pt idx="3534">
                  <c:v>608</c:v>
                </c:pt>
                <c:pt idx="3535">
                  <c:v>608</c:v>
                </c:pt>
                <c:pt idx="3536">
                  <c:v>605</c:v>
                </c:pt>
                <c:pt idx="3537">
                  <c:v>605</c:v>
                </c:pt>
                <c:pt idx="3538">
                  <c:v>605</c:v>
                </c:pt>
                <c:pt idx="3539">
                  <c:v>604</c:v>
                </c:pt>
                <c:pt idx="3540">
                  <c:v>606</c:v>
                </c:pt>
                <c:pt idx="3541">
                  <c:v>612</c:v>
                </c:pt>
                <c:pt idx="3542">
                  <c:v>608</c:v>
                </c:pt>
                <c:pt idx="3543">
                  <c:v>610</c:v>
                </c:pt>
                <c:pt idx="3544">
                  <c:v>604</c:v>
                </c:pt>
                <c:pt idx="3545">
                  <c:v>604</c:v>
                </c:pt>
                <c:pt idx="3546">
                  <c:v>604</c:v>
                </c:pt>
                <c:pt idx="3547">
                  <c:v>608</c:v>
                </c:pt>
                <c:pt idx="3548">
                  <c:v>609</c:v>
                </c:pt>
                <c:pt idx="3549">
                  <c:v>608</c:v>
                </c:pt>
                <c:pt idx="3550">
                  <c:v>607</c:v>
                </c:pt>
                <c:pt idx="3551">
                  <c:v>611</c:v>
                </c:pt>
                <c:pt idx="3552">
                  <c:v>606</c:v>
                </c:pt>
                <c:pt idx="3553">
                  <c:v>605</c:v>
                </c:pt>
                <c:pt idx="3554">
                  <c:v>610</c:v>
                </c:pt>
                <c:pt idx="3555">
                  <c:v>603</c:v>
                </c:pt>
                <c:pt idx="3556">
                  <c:v>603</c:v>
                </c:pt>
                <c:pt idx="3557">
                  <c:v>607</c:v>
                </c:pt>
                <c:pt idx="3558">
                  <c:v>605</c:v>
                </c:pt>
                <c:pt idx="3559">
                  <c:v>603</c:v>
                </c:pt>
                <c:pt idx="3560">
                  <c:v>606</c:v>
                </c:pt>
                <c:pt idx="3561">
                  <c:v>604</c:v>
                </c:pt>
                <c:pt idx="3562">
                  <c:v>606</c:v>
                </c:pt>
                <c:pt idx="3563">
                  <c:v>608</c:v>
                </c:pt>
                <c:pt idx="3564">
                  <c:v>606</c:v>
                </c:pt>
                <c:pt idx="3565">
                  <c:v>603</c:v>
                </c:pt>
                <c:pt idx="3566">
                  <c:v>603</c:v>
                </c:pt>
                <c:pt idx="3567">
                  <c:v>603</c:v>
                </c:pt>
                <c:pt idx="3568">
                  <c:v>605</c:v>
                </c:pt>
                <c:pt idx="3569">
                  <c:v>610</c:v>
                </c:pt>
                <c:pt idx="3570">
                  <c:v>611</c:v>
                </c:pt>
                <c:pt idx="3571">
                  <c:v>606</c:v>
                </c:pt>
                <c:pt idx="3572">
                  <c:v>605</c:v>
                </c:pt>
                <c:pt idx="3573">
                  <c:v>605</c:v>
                </c:pt>
                <c:pt idx="3574">
                  <c:v>604</c:v>
                </c:pt>
                <c:pt idx="3575">
                  <c:v>604</c:v>
                </c:pt>
                <c:pt idx="3576">
                  <c:v>605</c:v>
                </c:pt>
                <c:pt idx="3577">
                  <c:v>605</c:v>
                </c:pt>
                <c:pt idx="3578">
                  <c:v>606</c:v>
                </c:pt>
                <c:pt idx="3579">
                  <c:v>602</c:v>
                </c:pt>
                <c:pt idx="3580">
                  <c:v>606</c:v>
                </c:pt>
                <c:pt idx="3581">
                  <c:v>605</c:v>
                </c:pt>
                <c:pt idx="3582">
                  <c:v>603</c:v>
                </c:pt>
                <c:pt idx="3583">
                  <c:v>605</c:v>
                </c:pt>
                <c:pt idx="3584">
                  <c:v>608</c:v>
                </c:pt>
                <c:pt idx="3585">
                  <c:v>609</c:v>
                </c:pt>
                <c:pt idx="3586">
                  <c:v>604</c:v>
                </c:pt>
                <c:pt idx="3587">
                  <c:v>610</c:v>
                </c:pt>
                <c:pt idx="3588">
                  <c:v>610</c:v>
                </c:pt>
                <c:pt idx="3589">
                  <c:v>607</c:v>
                </c:pt>
                <c:pt idx="3590">
                  <c:v>610</c:v>
                </c:pt>
                <c:pt idx="3591">
                  <c:v>605</c:v>
                </c:pt>
                <c:pt idx="3592">
                  <c:v>606</c:v>
                </c:pt>
                <c:pt idx="3593">
                  <c:v>608</c:v>
                </c:pt>
                <c:pt idx="3594">
                  <c:v>608</c:v>
                </c:pt>
                <c:pt idx="3595">
                  <c:v>609</c:v>
                </c:pt>
                <c:pt idx="3596">
                  <c:v>610</c:v>
                </c:pt>
                <c:pt idx="3597">
                  <c:v>607</c:v>
                </c:pt>
                <c:pt idx="3598">
                  <c:v>608</c:v>
                </c:pt>
                <c:pt idx="3599">
                  <c:v>606</c:v>
                </c:pt>
                <c:pt idx="3600">
                  <c:v>607</c:v>
                </c:pt>
                <c:pt idx="3601">
                  <c:v>614</c:v>
                </c:pt>
                <c:pt idx="3602">
                  <c:v>608</c:v>
                </c:pt>
                <c:pt idx="3603">
                  <c:v>607</c:v>
                </c:pt>
                <c:pt idx="3604">
                  <c:v>606</c:v>
                </c:pt>
                <c:pt idx="3605">
                  <c:v>604</c:v>
                </c:pt>
                <c:pt idx="3606">
                  <c:v>605</c:v>
                </c:pt>
                <c:pt idx="3607">
                  <c:v>607</c:v>
                </c:pt>
                <c:pt idx="3608">
                  <c:v>610</c:v>
                </c:pt>
                <c:pt idx="3609">
                  <c:v>605</c:v>
                </c:pt>
                <c:pt idx="3610">
                  <c:v>610</c:v>
                </c:pt>
                <c:pt idx="3611">
                  <c:v>610</c:v>
                </c:pt>
                <c:pt idx="3612">
                  <c:v>608</c:v>
                </c:pt>
                <c:pt idx="3613">
                  <c:v>605</c:v>
                </c:pt>
                <c:pt idx="3614">
                  <c:v>609</c:v>
                </c:pt>
                <c:pt idx="3615">
                  <c:v>605</c:v>
                </c:pt>
                <c:pt idx="3616">
                  <c:v>609</c:v>
                </c:pt>
                <c:pt idx="3617">
                  <c:v>606</c:v>
                </c:pt>
                <c:pt idx="3618">
                  <c:v>606</c:v>
                </c:pt>
                <c:pt idx="3619">
                  <c:v>608</c:v>
                </c:pt>
                <c:pt idx="3620">
                  <c:v>609</c:v>
                </c:pt>
                <c:pt idx="3621">
                  <c:v>613</c:v>
                </c:pt>
                <c:pt idx="3622">
                  <c:v>605</c:v>
                </c:pt>
                <c:pt idx="3623">
                  <c:v>605</c:v>
                </c:pt>
                <c:pt idx="3624">
                  <c:v>609</c:v>
                </c:pt>
                <c:pt idx="3625">
                  <c:v>610</c:v>
                </c:pt>
                <c:pt idx="3626">
                  <c:v>604</c:v>
                </c:pt>
                <c:pt idx="3627">
                  <c:v>607</c:v>
                </c:pt>
                <c:pt idx="3628">
                  <c:v>610</c:v>
                </c:pt>
                <c:pt idx="3629">
                  <c:v>605</c:v>
                </c:pt>
                <c:pt idx="3630">
                  <c:v>607</c:v>
                </c:pt>
                <c:pt idx="3631">
                  <c:v>608</c:v>
                </c:pt>
                <c:pt idx="3632">
                  <c:v>607</c:v>
                </c:pt>
                <c:pt idx="3633">
                  <c:v>603</c:v>
                </c:pt>
                <c:pt idx="3634">
                  <c:v>608</c:v>
                </c:pt>
                <c:pt idx="3635">
                  <c:v>602</c:v>
                </c:pt>
                <c:pt idx="3636">
                  <c:v>605</c:v>
                </c:pt>
                <c:pt idx="3637">
                  <c:v>605</c:v>
                </c:pt>
                <c:pt idx="3638">
                  <c:v>607</c:v>
                </c:pt>
                <c:pt idx="3639">
                  <c:v>603</c:v>
                </c:pt>
                <c:pt idx="3640">
                  <c:v>608</c:v>
                </c:pt>
                <c:pt idx="3641">
                  <c:v>613</c:v>
                </c:pt>
                <c:pt idx="3642">
                  <c:v>606</c:v>
                </c:pt>
                <c:pt idx="3643">
                  <c:v>607</c:v>
                </c:pt>
                <c:pt idx="3644">
                  <c:v>603</c:v>
                </c:pt>
                <c:pt idx="3645">
                  <c:v>603</c:v>
                </c:pt>
                <c:pt idx="3646">
                  <c:v>607</c:v>
                </c:pt>
                <c:pt idx="3647">
                  <c:v>606</c:v>
                </c:pt>
                <c:pt idx="3648">
                  <c:v>606</c:v>
                </c:pt>
                <c:pt idx="3649">
                  <c:v>610</c:v>
                </c:pt>
                <c:pt idx="3650">
                  <c:v>602</c:v>
                </c:pt>
                <c:pt idx="3651">
                  <c:v>603</c:v>
                </c:pt>
                <c:pt idx="3652">
                  <c:v>606</c:v>
                </c:pt>
                <c:pt idx="3653">
                  <c:v>603</c:v>
                </c:pt>
                <c:pt idx="3654">
                  <c:v>602</c:v>
                </c:pt>
                <c:pt idx="3655">
                  <c:v>608</c:v>
                </c:pt>
                <c:pt idx="3656">
                  <c:v>606</c:v>
                </c:pt>
                <c:pt idx="3657">
                  <c:v>603</c:v>
                </c:pt>
                <c:pt idx="3658">
                  <c:v>605</c:v>
                </c:pt>
                <c:pt idx="3659">
                  <c:v>605</c:v>
                </c:pt>
                <c:pt idx="3660">
                  <c:v>605</c:v>
                </c:pt>
                <c:pt idx="3661">
                  <c:v>604</c:v>
                </c:pt>
                <c:pt idx="3662">
                  <c:v>607</c:v>
                </c:pt>
                <c:pt idx="3663">
                  <c:v>605</c:v>
                </c:pt>
                <c:pt idx="3664">
                  <c:v>607</c:v>
                </c:pt>
                <c:pt idx="3665">
                  <c:v>603</c:v>
                </c:pt>
                <c:pt idx="3666">
                  <c:v>603</c:v>
                </c:pt>
                <c:pt idx="3667">
                  <c:v>604</c:v>
                </c:pt>
                <c:pt idx="3668">
                  <c:v>605</c:v>
                </c:pt>
                <c:pt idx="3669">
                  <c:v>604</c:v>
                </c:pt>
                <c:pt idx="3670">
                  <c:v>605</c:v>
                </c:pt>
                <c:pt idx="3671">
                  <c:v>605</c:v>
                </c:pt>
                <c:pt idx="3672">
                  <c:v>603</c:v>
                </c:pt>
                <c:pt idx="3673">
                  <c:v>604</c:v>
                </c:pt>
                <c:pt idx="3674">
                  <c:v>603</c:v>
                </c:pt>
                <c:pt idx="3675">
                  <c:v>603</c:v>
                </c:pt>
                <c:pt idx="3676">
                  <c:v>602</c:v>
                </c:pt>
                <c:pt idx="3677">
                  <c:v>605</c:v>
                </c:pt>
                <c:pt idx="3678">
                  <c:v>608</c:v>
                </c:pt>
                <c:pt idx="3679">
                  <c:v>604</c:v>
                </c:pt>
                <c:pt idx="3680">
                  <c:v>603</c:v>
                </c:pt>
                <c:pt idx="3681">
                  <c:v>606</c:v>
                </c:pt>
                <c:pt idx="3682">
                  <c:v>605</c:v>
                </c:pt>
                <c:pt idx="3683">
                  <c:v>606</c:v>
                </c:pt>
                <c:pt idx="3684">
                  <c:v>605</c:v>
                </c:pt>
                <c:pt idx="3685">
                  <c:v>604</c:v>
                </c:pt>
                <c:pt idx="3686">
                  <c:v>604</c:v>
                </c:pt>
                <c:pt idx="3687">
                  <c:v>602</c:v>
                </c:pt>
                <c:pt idx="3688">
                  <c:v>602</c:v>
                </c:pt>
                <c:pt idx="3689">
                  <c:v>607</c:v>
                </c:pt>
                <c:pt idx="3690">
                  <c:v>602</c:v>
                </c:pt>
                <c:pt idx="3691">
                  <c:v>608</c:v>
                </c:pt>
                <c:pt idx="3692">
                  <c:v>607</c:v>
                </c:pt>
                <c:pt idx="3693">
                  <c:v>602</c:v>
                </c:pt>
                <c:pt idx="3694">
                  <c:v>604</c:v>
                </c:pt>
                <c:pt idx="3695">
                  <c:v>604</c:v>
                </c:pt>
                <c:pt idx="3696">
                  <c:v>602</c:v>
                </c:pt>
                <c:pt idx="3697">
                  <c:v>605</c:v>
                </c:pt>
                <c:pt idx="3698">
                  <c:v>604</c:v>
                </c:pt>
                <c:pt idx="3699">
                  <c:v>602</c:v>
                </c:pt>
                <c:pt idx="3700">
                  <c:v>602</c:v>
                </c:pt>
                <c:pt idx="3701">
                  <c:v>603</c:v>
                </c:pt>
                <c:pt idx="3702">
                  <c:v>603</c:v>
                </c:pt>
                <c:pt idx="3703">
                  <c:v>610</c:v>
                </c:pt>
                <c:pt idx="3704">
                  <c:v>604</c:v>
                </c:pt>
                <c:pt idx="3705">
                  <c:v>603</c:v>
                </c:pt>
                <c:pt idx="3706">
                  <c:v>603</c:v>
                </c:pt>
                <c:pt idx="3707">
                  <c:v>603</c:v>
                </c:pt>
                <c:pt idx="3708">
                  <c:v>606</c:v>
                </c:pt>
                <c:pt idx="3709">
                  <c:v>602</c:v>
                </c:pt>
                <c:pt idx="3710">
                  <c:v>602</c:v>
                </c:pt>
                <c:pt idx="3711">
                  <c:v>607</c:v>
                </c:pt>
                <c:pt idx="3712">
                  <c:v>601</c:v>
                </c:pt>
                <c:pt idx="3713">
                  <c:v>606</c:v>
                </c:pt>
                <c:pt idx="3714">
                  <c:v>606</c:v>
                </c:pt>
                <c:pt idx="3715">
                  <c:v>601</c:v>
                </c:pt>
                <c:pt idx="3716">
                  <c:v>607</c:v>
                </c:pt>
                <c:pt idx="3717">
                  <c:v>605</c:v>
                </c:pt>
                <c:pt idx="3718">
                  <c:v>607</c:v>
                </c:pt>
                <c:pt idx="3719">
                  <c:v>602</c:v>
                </c:pt>
                <c:pt idx="3720">
                  <c:v>606</c:v>
                </c:pt>
                <c:pt idx="3721">
                  <c:v>606</c:v>
                </c:pt>
                <c:pt idx="3722">
                  <c:v>604</c:v>
                </c:pt>
                <c:pt idx="3723">
                  <c:v>605</c:v>
                </c:pt>
                <c:pt idx="3724">
                  <c:v>603</c:v>
                </c:pt>
                <c:pt idx="3725">
                  <c:v>603</c:v>
                </c:pt>
                <c:pt idx="3726">
                  <c:v>603</c:v>
                </c:pt>
                <c:pt idx="3727">
                  <c:v>606</c:v>
                </c:pt>
                <c:pt idx="3728">
                  <c:v>603</c:v>
                </c:pt>
                <c:pt idx="3729">
                  <c:v>608</c:v>
                </c:pt>
                <c:pt idx="3730">
                  <c:v>603</c:v>
                </c:pt>
                <c:pt idx="3731">
                  <c:v>604</c:v>
                </c:pt>
                <c:pt idx="3732">
                  <c:v>604</c:v>
                </c:pt>
                <c:pt idx="3733">
                  <c:v>604</c:v>
                </c:pt>
                <c:pt idx="3734">
                  <c:v>605</c:v>
                </c:pt>
                <c:pt idx="3735">
                  <c:v>604</c:v>
                </c:pt>
                <c:pt idx="3736">
                  <c:v>603</c:v>
                </c:pt>
                <c:pt idx="3737">
                  <c:v>602</c:v>
                </c:pt>
                <c:pt idx="3738">
                  <c:v>604</c:v>
                </c:pt>
                <c:pt idx="3739">
                  <c:v>604</c:v>
                </c:pt>
                <c:pt idx="3740">
                  <c:v>608</c:v>
                </c:pt>
                <c:pt idx="3741">
                  <c:v>606</c:v>
                </c:pt>
                <c:pt idx="3742">
                  <c:v>606</c:v>
                </c:pt>
                <c:pt idx="3743">
                  <c:v>604</c:v>
                </c:pt>
                <c:pt idx="3744">
                  <c:v>606</c:v>
                </c:pt>
                <c:pt idx="3745">
                  <c:v>603</c:v>
                </c:pt>
                <c:pt idx="3746">
                  <c:v>606</c:v>
                </c:pt>
                <c:pt idx="3747">
                  <c:v>604</c:v>
                </c:pt>
                <c:pt idx="3748">
                  <c:v>604</c:v>
                </c:pt>
                <c:pt idx="3749">
                  <c:v>606</c:v>
                </c:pt>
                <c:pt idx="3750">
                  <c:v>602</c:v>
                </c:pt>
              </c:numCache>
            </c:numRef>
          </c:yVal>
          <c:smooth val="1"/>
          <c:extLst xmlns:c16r2="http://schemas.microsoft.com/office/drawing/2015/06/chart">
            <c:ext xmlns:c16="http://schemas.microsoft.com/office/drawing/2014/chart" uri="{C3380CC4-5D6E-409C-BE32-E72D297353CC}">
              <c16:uniqueId val="{00000001-BF9F-45AB-BF69-95B9316A9062}"/>
            </c:ext>
          </c:extLst>
        </c:ser>
        <c:ser>
          <c:idx val="0"/>
          <c:order val="2"/>
          <c:tx>
            <c:v>(b)</c:v>
          </c:tx>
          <c:spPr>
            <a:ln w="0">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X$252:$X$4002</c:f>
              <c:numCache>
                <c:formatCode>General</c:formatCode>
                <c:ptCount val="3751"/>
                <c:pt idx="0">
                  <c:v>448</c:v>
                </c:pt>
                <c:pt idx="1">
                  <c:v>457</c:v>
                </c:pt>
                <c:pt idx="2">
                  <c:v>446</c:v>
                </c:pt>
                <c:pt idx="3">
                  <c:v>470</c:v>
                </c:pt>
                <c:pt idx="4">
                  <c:v>461</c:v>
                </c:pt>
                <c:pt idx="5">
                  <c:v>454</c:v>
                </c:pt>
                <c:pt idx="6">
                  <c:v>461</c:v>
                </c:pt>
                <c:pt idx="7">
                  <c:v>459</c:v>
                </c:pt>
                <c:pt idx="8">
                  <c:v>465</c:v>
                </c:pt>
                <c:pt idx="9">
                  <c:v>463</c:v>
                </c:pt>
                <c:pt idx="10">
                  <c:v>452</c:v>
                </c:pt>
                <c:pt idx="11">
                  <c:v>460</c:v>
                </c:pt>
                <c:pt idx="12">
                  <c:v>454</c:v>
                </c:pt>
                <c:pt idx="13">
                  <c:v>457</c:v>
                </c:pt>
                <c:pt idx="14">
                  <c:v>464</c:v>
                </c:pt>
                <c:pt idx="15">
                  <c:v>444</c:v>
                </c:pt>
                <c:pt idx="16">
                  <c:v>460</c:v>
                </c:pt>
                <c:pt idx="17">
                  <c:v>457</c:v>
                </c:pt>
                <c:pt idx="18">
                  <c:v>446</c:v>
                </c:pt>
                <c:pt idx="19">
                  <c:v>452</c:v>
                </c:pt>
                <c:pt idx="20">
                  <c:v>456</c:v>
                </c:pt>
                <c:pt idx="21">
                  <c:v>457</c:v>
                </c:pt>
                <c:pt idx="22">
                  <c:v>456</c:v>
                </c:pt>
                <c:pt idx="23">
                  <c:v>446</c:v>
                </c:pt>
                <c:pt idx="24">
                  <c:v>463</c:v>
                </c:pt>
                <c:pt idx="25">
                  <c:v>448</c:v>
                </c:pt>
                <c:pt idx="26">
                  <c:v>456</c:v>
                </c:pt>
                <c:pt idx="27">
                  <c:v>451</c:v>
                </c:pt>
                <c:pt idx="28">
                  <c:v>462</c:v>
                </c:pt>
                <c:pt idx="29">
                  <c:v>439</c:v>
                </c:pt>
                <c:pt idx="30">
                  <c:v>459</c:v>
                </c:pt>
                <c:pt idx="31">
                  <c:v>461</c:v>
                </c:pt>
                <c:pt idx="32">
                  <c:v>461</c:v>
                </c:pt>
                <c:pt idx="33">
                  <c:v>453</c:v>
                </c:pt>
                <c:pt idx="34">
                  <c:v>459</c:v>
                </c:pt>
                <c:pt idx="35">
                  <c:v>453</c:v>
                </c:pt>
                <c:pt idx="36">
                  <c:v>444</c:v>
                </c:pt>
                <c:pt idx="37">
                  <c:v>446</c:v>
                </c:pt>
                <c:pt idx="38">
                  <c:v>454</c:v>
                </c:pt>
                <c:pt idx="39">
                  <c:v>450</c:v>
                </c:pt>
                <c:pt idx="40">
                  <c:v>457</c:v>
                </c:pt>
                <c:pt idx="41">
                  <c:v>444</c:v>
                </c:pt>
                <c:pt idx="42">
                  <c:v>452</c:v>
                </c:pt>
                <c:pt idx="43">
                  <c:v>436</c:v>
                </c:pt>
                <c:pt idx="44">
                  <c:v>450</c:v>
                </c:pt>
                <c:pt idx="45">
                  <c:v>453</c:v>
                </c:pt>
                <c:pt idx="46">
                  <c:v>456</c:v>
                </c:pt>
                <c:pt idx="47">
                  <c:v>450</c:v>
                </c:pt>
                <c:pt idx="48">
                  <c:v>436</c:v>
                </c:pt>
                <c:pt idx="49">
                  <c:v>446</c:v>
                </c:pt>
                <c:pt idx="50">
                  <c:v>447</c:v>
                </c:pt>
                <c:pt idx="51">
                  <c:v>460</c:v>
                </c:pt>
                <c:pt idx="52">
                  <c:v>452</c:v>
                </c:pt>
                <c:pt idx="53">
                  <c:v>453</c:v>
                </c:pt>
                <c:pt idx="54">
                  <c:v>463</c:v>
                </c:pt>
                <c:pt idx="55">
                  <c:v>446</c:v>
                </c:pt>
                <c:pt idx="56">
                  <c:v>454</c:v>
                </c:pt>
                <c:pt idx="57">
                  <c:v>453</c:v>
                </c:pt>
                <c:pt idx="58">
                  <c:v>453</c:v>
                </c:pt>
                <c:pt idx="59">
                  <c:v>441</c:v>
                </c:pt>
                <c:pt idx="60">
                  <c:v>457</c:v>
                </c:pt>
                <c:pt idx="61">
                  <c:v>447</c:v>
                </c:pt>
                <c:pt idx="62">
                  <c:v>448</c:v>
                </c:pt>
                <c:pt idx="63">
                  <c:v>448</c:v>
                </c:pt>
                <c:pt idx="64">
                  <c:v>447</c:v>
                </c:pt>
                <c:pt idx="65">
                  <c:v>454</c:v>
                </c:pt>
                <c:pt idx="66">
                  <c:v>454</c:v>
                </c:pt>
                <c:pt idx="67">
                  <c:v>441</c:v>
                </c:pt>
                <c:pt idx="68">
                  <c:v>458</c:v>
                </c:pt>
                <c:pt idx="69">
                  <c:v>444</c:v>
                </c:pt>
                <c:pt idx="70">
                  <c:v>459</c:v>
                </c:pt>
                <c:pt idx="71">
                  <c:v>460</c:v>
                </c:pt>
                <c:pt idx="72">
                  <c:v>456</c:v>
                </c:pt>
                <c:pt idx="73">
                  <c:v>449</c:v>
                </c:pt>
                <c:pt idx="74">
                  <c:v>454</c:v>
                </c:pt>
                <c:pt idx="75">
                  <c:v>460</c:v>
                </c:pt>
                <c:pt idx="76">
                  <c:v>436</c:v>
                </c:pt>
                <c:pt idx="77">
                  <c:v>450</c:v>
                </c:pt>
                <c:pt idx="78">
                  <c:v>455</c:v>
                </c:pt>
                <c:pt idx="79">
                  <c:v>449</c:v>
                </c:pt>
                <c:pt idx="80">
                  <c:v>452</c:v>
                </c:pt>
                <c:pt idx="81">
                  <c:v>451</c:v>
                </c:pt>
                <c:pt idx="82">
                  <c:v>441</c:v>
                </c:pt>
                <c:pt idx="83">
                  <c:v>453</c:v>
                </c:pt>
                <c:pt idx="84">
                  <c:v>452</c:v>
                </c:pt>
                <c:pt idx="85">
                  <c:v>461</c:v>
                </c:pt>
                <c:pt idx="86">
                  <c:v>440</c:v>
                </c:pt>
                <c:pt idx="87">
                  <c:v>442</c:v>
                </c:pt>
                <c:pt idx="88">
                  <c:v>445</c:v>
                </c:pt>
                <c:pt idx="89">
                  <c:v>434</c:v>
                </c:pt>
                <c:pt idx="90">
                  <c:v>441</c:v>
                </c:pt>
                <c:pt idx="91">
                  <c:v>450</c:v>
                </c:pt>
                <c:pt idx="92">
                  <c:v>447</c:v>
                </c:pt>
                <c:pt idx="93">
                  <c:v>464</c:v>
                </c:pt>
                <c:pt idx="94">
                  <c:v>436</c:v>
                </c:pt>
                <c:pt idx="95">
                  <c:v>452</c:v>
                </c:pt>
                <c:pt idx="96">
                  <c:v>453</c:v>
                </c:pt>
                <c:pt idx="97">
                  <c:v>447</c:v>
                </c:pt>
                <c:pt idx="98">
                  <c:v>456</c:v>
                </c:pt>
                <c:pt idx="99">
                  <c:v>450</c:v>
                </c:pt>
                <c:pt idx="100">
                  <c:v>444</c:v>
                </c:pt>
                <c:pt idx="101">
                  <c:v>437</c:v>
                </c:pt>
                <c:pt idx="102">
                  <c:v>455</c:v>
                </c:pt>
                <c:pt idx="103">
                  <c:v>446</c:v>
                </c:pt>
                <c:pt idx="104">
                  <c:v>448</c:v>
                </c:pt>
                <c:pt idx="105">
                  <c:v>452</c:v>
                </c:pt>
                <c:pt idx="106">
                  <c:v>442</c:v>
                </c:pt>
                <c:pt idx="107">
                  <c:v>441</c:v>
                </c:pt>
                <c:pt idx="108">
                  <c:v>454</c:v>
                </c:pt>
                <c:pt idx="109">
                  <c:v>452</c:v>
                </c:pt>
                <c:pt idx="110">
                  <c:v>448</c:v>
                </c:pt>
                <c:pt idx="111">
                  <c:v>449</c:v>
                </c:pt>
                <c:pt idx="112">
                  <c:v>451</c:v>
                </c:pt>
                <c:pt idx="113">
                  <c:v>459</c:v>
                </c:pt>
                <c:pt idx="114">
                  <c:v>440</c:v>
                </c:pt>
                <c:pt idx="115">
                  <c:v>447</c:v>
                </c:pt>
                <c:pt idx="116">
                  <c:v>445</c:v>
                </c:pt>
                <c:pt idx="117">
                  <c:v>448</c:v>
                </c:pt>
                <c:pt idx="118">
                  <c:v>443</c:v>
                </c:pt>
                <c:pt idx="119">
                  <c:v>450</c:v>
                </c:pt>
                <c:pt idx="120">
                  <c:v>440</c:v>
                </c:pt>
                <c:pt idx="121">
                  <c:v>436</c:v>
                </c:pt>
                <c:pt idx="122">
                  <c:v>445</c:v>
                </c:pt>
                <c:pt idx="123">
                  <c:v>443</c:v>
                </c:pt>
                <c:pt idx="124">
                  <c:v>446</c:v>
                </c:pt>
                <c:pt idx="125">
                  <c:v>438</c:v>
                </c:pt>
                <c:pt idx="126">
                  <c:v>452</c:v>
                </c:pt>
                <c:pt idx="127">
                  <c:v>439</c:v>
                </c:pt>
                <c:pt idx="128">
                  <c:v>439</c:v>
                </c:pt>
                <c:pt idx="129">
                  <c:v>456</c:v>
                </c:pt>
                <c:pt idx="130">
                  <c:v>440</c:v>
                </c:pt>
                <c:pt idx="131">
                  <c:v>443</c:v>
                </c:pt>
                <c:pt idx="132">
                  <c:v>448</c:v>
                </c:pt>
                <c:pt idx="133">
                  <c:v>446</c:v>
                </c:pt>
                <c:pt idx="134">
                  <c:v>447</c:v>
                </c:pt>
                <c:pt idx="135">
                  <c:v>443</c:v>
                </c:pt>
                <c:pt idx="136">
                  <c:v>453</c:v>
                </c:pt>
                <c:pt idx="137">
                  <c:v>447</c:v>
                </c:pt>
                <c:pt idx="138">
                  <c:v>443</c:v>
                </c:pt>
                <c:pt idx="139">
                  <c:v>442</c:v>
                </c:pt>
                <c:pt idx="140">
                  <c:v>440</c:v>
                </c:pt>
                <c:pt idx="141">
                  <c:v>436</c:v>
                </c:pt>
                <c:pt idx="142">
                  <c:v>434</c:v>
                </c:pt>
                <c:pt idx="143">
                  <c:v>452</c:v>
                </c:pt>
                <c:pt idx="144">
                  <c:v>440</c:v>
                </c:pt>
                <c:pt idx="145">
                  <c:v>434</c:v>
                </c:pt>
                <c:pt idx="146">
                  <c:v>446</c:v>
                </c:pt>
                <c:pt idx="147">
                  <c:v>440</c:v>
                </c:pt>
                <c:pt idx="148">
                  <c:v>442</c:v>
                </c:pt>
                <c:pt idx="149">
                  <c:v>445</c:v>
                </c:pt>
                <c:pt idx="150">
                  <c:v>452</c:v>
                </c:pt>
                <c:pt idx="151">
                  <c:v>442</c:v>
                </c:pt>
                <c:pt idx="152">
                  <c:v>434</c:v>
                </c:pt>
                <c:pt idx="153">
                  <c:v>444</c:v>
                </c:pt>
                <c:pt idx="154">
                  <c:v>435</c:v>
                </c:pt>
                <c:pt idx="155">
                  <c:v>448</c:v>
                </c:pt>
                <c:pt idx="156">
                  <c:v>451</c:v>
                </c:pt>
                <c:pt idx="157">
                  <c:v>444</c:v>
                </c:pt>
                <c:pt idx="158">
                  <c:v>443</c:v>
                </c:pt>
                <c:pt idx="159">
                  <c:v>445</c:v>
                </c:pt>
                <c:pt idx="160">
                  <c:v>426</c:v>
                </c:pt>
                <c:pt idx="161">
                  <c:v>438</c:v>
                </c:pt>
                <c:pt idx="162">
                  <c:v>437</c:v>
                </c:pt>
                <c:pt idx="163">
                  <c:v>439</c:v>
                </c:pt>
                <c:pt idx="164">
                  <c:v>437</c:v>
                </c:pt>
                <c:pt idx="165">
                  <c:v>436</c:v>
                </c:pt>
                <c:pt idx="166">
                  <c:v>437</c:v>
                </c:pt>
                <c:pt idx="167">
                  <c:v>443</c:v>
                </c:pt>
                <c:pt idx="168">
                  <c:v>449</c:v>
                </c:pt>
                <c:pt idx="169">
                  <c:v>424</c:v>
                </c:pt>
                <c:pt idx="170">
                  <c:v>429</c:v>
                </c:pt>
                <c:pt idx="171">
                  <c:v>442</c:v>
                </c:pt>
                <c:pt idx="172">
                  <c:v>454</c:v>
                </c:pt>
                <c:pt idx="173">
                  <c:v>457</c:v>
                </c:pt>
                <c:pt idx="174">
                  <c:v>434</c:v>
                </c:pt>
                <c:pt idx="175">
                  <c:v>442</c:v>
                </c:pt>
                <c:pt idx="176">
                  <c:v>434</c:v>
                </c:pt>
                <c:pt idx="177">
                  <c:v>439</c:v>
                </c:pt>
                <c:pt idx="178">
                  <c:v>434</c:v>
                </c:pt>
                <c:pt idx="179">
                  <c:v>435</c:v>
                </c:pt>
                <c:pt idx="180">
                  <c:v>436</c:v>
                </c:pt>
                <c:pt idx="181">
                  <c:v>436</c:v>
                </c:pt>
                <c:pt idx="182">
                  <c:v>443</c:v>
                </c:pt>
                <c:pt idx="183">
                  <c:v>441</c:v>
                </c:pt>
                <c:pt idx="184">
                  <c:v>437</c:v>
                </c:pt>
                <c:pt idx="185">
                  <c:v>440</c:v>
                </c:pt>
                <c:pt idx="186">
                  <c:v>443</c:v>
                </c:pt>
                <c:pt idx="187">
                  <c:v>448</c:v>
                </c:pt>
                <c:pt idx="188">
                  <c:v>448</c:v>
                </c:pt>
                <c:pt idx="189">
                  <c:v>439</c:v>
                </c:pt>
                <c:pt idx="190">
                  <c:v>437</c:v>
                </c:pt>
                <c:pt idx="191">
                  <c:v>432</c:v>
                </c:pt>
                <c:pt idx="192">
                  <c:v>443</c:v>
                </c:pt>
                <c:pt idx="193">
                  <c:v>433</c:v>
                </c:pt>
                <c:pt idx="194">
                  <c:v>435</c:v>
                </c:pt>
                <c:pt idx="195">
                  <c:v>435</c:v>
                </c:pt>
                <c:pt idx="196">
                  <c:v>438</c:v>
                </c:pt>
                <c:pt idx="197">
                  <c:v>441</c:v>
                </c:pt>
                <c:pt idx="198">
                  <c:v>435</c:v>
                </c:pt>
                <c:pt idx="199">
                  <c:v>435</c:v>
                </c:pt>
                <c:pt idx="200">
                  <c:v>433</c:v>
                </c:pt>
                <c:pt idx="201">
                  <c:v>445</c:v>
                </c:pt>
                <c:pt idx="202">
                  <c:v>440</c:v>
                </c:pt>
                <c:pt idx="203">
                  <c:v>431</c:v>
                </c:pt>
                <c:pt idx="204">
                  <c:v>443</c:v>
                </c:pt>
                <c:pt idx="205">
                  <c:v>438</c:v>
                </c:pt>
                <c:pt idx="206">
                  <c:v>440</c:v>
                </c:pt>
                <c:pt idx="207">
                  <c:v>440</c:v>
                </c:pt>
                <c:pt idx="208">
                  <c:v>442</c:v>
                </c:pt>
                <c:pt idx="209">
                  <c:v>436</c:v>
                </c:pt>
                <c:pt idx="210">
                  <c:v>427</c:v>
                </c:pt>
                <c:pt idx="211">
                  <c:v>437</c:v>
                </c:pt>
                <c:pt idx="212">
                  <c:v>443</c:v>
                </c:pt>
                <c:pt idx="213">
                  <c:v>441</c:v>
                </c:pt>
                <c:pt idx="214">
                  <c:v>433</c:v>
                </c:pt>
                <c:pt idx="215">
                  <c:v>436</c:v>
                </c:pt>
                <c:pt idx="216">
                  <c:v>434</c:v>
                </c:pt>
                <c:pt idx="217">
                  <c:v>432</c:v>
                </c:pt>
                <c:pt idx="218">
                  <c:v>444</c:v>
                </c:pt>
                <c:pt idx="219">
                  <c:v>431</c:v>
                </c:pt>
                <c:pt idx="220">
                  <c:v>439</c:v>
                </c:pt>
                <c:pt idx="221">
                  <c:v>440</c:v>
                </c:pt>
                <c:pt idx="222">
                  <c:v>431</c:v>
                </c:pt>
                <c:pt idx="223">
                  <c:v>446</c:v>
                </c:pt>
                <c:pt idx="224">
                  <c:v>435</c:v>
                </c:pt>
                <c:pt idx="225">
                  <c:v>437</c:v>
                </c:pt>
                <c:pt idx="226">
                  <c:v>443</c:v>
                </c:pt>
                <c:pt idx="227">
                  <c:v>434</c:v>
                </c:pt>
                <c:pt idx="228">
                  <c:v>434</c:v>
                </c:pt>
                <c:pt idx="229">
                  <c:v>436</c:v>
                </c:pt>
                <c:pt idx="230">
                  <c:v>449</c:v>
                </c:pt>
                <c:pt idx="231">
                  <c:v>440</c:v>
                </c:pt>
                <c:pt idx="232">
                  <c:v>432</c:v>
                </c:pt>
                <c:pt idx="233">
                  <c:v>444</c:v>
                </c:pt>
                <c:pt idx="234">
                  <c:v>433</c:v>
                </c:pt>
                <c:pt idx="235">
                  <c:v>430</c:v>
                </c:pt>
                <c:pt idx="236">
                  <c:v>449</c:v>
                </c:pt>
                <c:pt idx="237">
                  <c:v>434</c:v>
                </c:pt>
                <c:pt idx="238">
                  <c:v>432</c:v>
                </c:pt>
                <c:pt idx="239">
                  <c:v>430</c:v>
                </c:pt>
                <c:pt idx="240">
                  <c:v>444</c:v>
                </c:pt>
                <c:pt idx="241">
                  <c:v>437</c:v>
                </c:pt>
                <c:pt idx="242">
                  <c:v>428</c:v>
                </c:pt>
                <c:pt idx="243">
                  <c:v>440</c:v>
                </c:pt>
                <c:pt idx="244">
                  <c:v>432</c:v>
                </c:pt>
                <c:pt idx="245">
                  <c:v>430</c:v>
                </c:pt>
                <c:pt idx="246">
                  <c:v>445</c:v>
                </c:pt>
                <c:pt idx="247">
                  <c:v>420</c:v>
                </c:pt>
                <c:pt idx="248">
                  <c:v>428</c:v>
                </c:pt>
                <c:pt idx="249">
                  <c:v>440</c:v>
                </c:pt>
                <c:pt idx="250">
                  <c:v>434</c:v>
                </c:pt>
                <c:pt idx="251">
                  <c:v>432</c:v>
                </c:pt>
                <c:pt idx="252">
                  <c:v>432</c:v>
                </c:pt>
                <c:pt idx="253">
                  <c:v>434</c:v>
                </c:pt>
                <c:pt idx="254">
                  <c:v>437</c:v>
                </c:pt>
                <c:pt idx="255">
                  <c:v>440</c:v>
                </c:pt>
                <c:pt idx="256">
                  <c:v>433</c:v>
                </c:pt>
                <c:pt idx="257">
                  <c:v>430</c:v>
                </c:pt>
                <c:pt idx="258">
                  <c:v>436</c:v>
                </c:pt>
                <c:pt idx="259">
                  <c:v>435</c:v>
                </c:pt>
                <c:pt idx="260">
                  <c:v>440</c:v>
                </c:pt>
                <c:pt idx="261">
                  <c:v>448</c:v>
                </c:pt>
                <c:pt idx="262">
                  <c:v>437</c:v>
                </c:pt>
                <c:pt idx="263">
                  <c:v>445</c:v>
                </c:pt>
                <c:pt idx="264">
                  <c:v>431</c:v>
                </c:pt>
                <c:pt idx="265">
                  <c:v>438</c:v>
                </c:pt>
                <c:pt idx="266">
                  <c:v>438</c:v>
                </c:pt>
                <c:pt idx="267">
                  <c:v>425</c:v>
                </c:pt>
                <c:pt idx="268">
                  <c:v>438</c:v>
                </c:pt>
                <c:pt idx="269">
                  <c:v>433</c:v>
                </c:pt>
                <c:pt idx="270">
                  <c:v>429</c:v>
                </c:pt>
                <c:pt idx="271">
                  <c:v>439</c:v>
                </c:pt>
                <c:pt idx="272">
                  <c:v>434</c:v>
                </c:pt>
                <c:pt idx="273">
                  <c:v>428</c:v>
                </c:pt>
                <c:pt idx="274">
                  <c:v>429</c:v>
                </c:pt>
                <c:pt idx="275">
                  <c:v>417</c:v>
                </c:pt>
                <c:pt idx="276">
                  <c:v>431</c:v>
                </c:pt>
                <c:pt idx="277">
                  <c:v>431</c:v>
                </c:pt>
                <c:pt idx="278">
                  <c:v>428</c:v>
                </c:pt>
                <c:pt idx="279">
                  <c:v>432</c:v>
                </c:pt>
                <c:pt idx="280">
                  <c:v>437</c:v>
                </c:pt>
                <c:pt idx="281">
                  <c:v>432</c:v>
                </c:pt>
                <c:pt idx="282">
                  <c:v>437</c:v>
                </c:pt>
                <c:pt idx="283">
                  <c:v>437</c:v>
                </c:pt>
                <c:pt idx="284">
                  <c:v>435</c:v>
                </c:pt>
                <c:pt idx="285">
                  <c:v>437</c:v>
                </c:pt>
                <c:pt idx="286">
                  <c:v>444</c:v>
                </c:pt>
                <c:pt idx="287">
                  <c:v>433</c:v>
                </c:pt>
                <c:pt idx="288">
                  <c:v>433</c:v>
                </c:pt>
                <c:pt idx="289">
                  <c:v>427</c:v>
                </c:pt>
                <c:pt idx="290">
                  <c:v>442</c:v>
                </c:pt>
                <c:pt idx="291">
                  <c:v>427</c:v>
                </c:pt>
                <c:pt idx="292">
                  <c:v>426</c:v>
                </c:pt>
                <c:pt idx="293">
                  <c:v>427</c:v>
                </c:pt>
                <c:pt idx="294">
                  <c:v>436</c:v>
                </c:pt>
                <c:pt idx="295">
                  <c:v>422</c:v>
                </c:pt>
                <c:pt idx="296">
                  <c:v>432</c:v>
                </c:pt>
                <c:pt idx="297">
                  <c:v>432</c:v>
                </c:pt>
                <c:pt idx="298">
                  <c:v>418</c:v>
                </c:pt>
                <c:pt idx="299">
                  <c:v>433</c:v>
                </c:pt>
                <c:pt idx="300">
                  <c:v>437</c:v>
                </c:pt>
                <c:pt idx="301">
                  <c:v>444</c:v>
                </c:pt>
                <c:pt idx="302">
                  <c:v>431</c:v>
                </c:pt>
                <c:pt idx="303">
                  <c:v>428</c:v>
                </c:pt>
                <c:pt idx="304">
                  <c:v>424</c:v>
                </c:pt>
                <c:pt idx="305">
                  <c:v>435</c:v>
                </c:pt>
                <c:pt idx="306">
                  <c:v>424</c:v>
                </c:pt>
                <c:pt idx="307">
                  <c:v>435</c:v>
                </c:pt>
                <c:pt idx="308">
                  <c:v>428</c:v>
                </c:pt>
                <c:pt idx="309">
                  <c:v>435</c:v>
                </c:pt>
                <c:pt idx="310">
                  <c:v>420</c:v>
                </c:pt>
                <c:pt idx="311">
                  <c:v>434</c:v>
                </c:pt>
                <c:pt idx="312">
                  <c:v>425</c:v>
                </c:pt>
                <c:pt idx="313">
                  <c:v>437</c:v>
                </c:pt>
                <c:pt idx="314">
                  <c:v>436</c:v>
                </c:pt>
                <c:pt idx="315">
                  <c:v>427</c:v>
                </c:pt>
                <c:pt idx="316">
                  <c:v>429</c:v>
                </c:pt>
                <c:pt idx="317">
                  <c:v>437</c:v>
                </c:pt>
                <c:pt idx="318">
                  <c:v>427</c:v>
                </c:pt>
                <c:pt idx="319">
                  <c:v>427</c:v>
                </c:pt>
                <c:pt idx="320">
                  <c:v>424</c:v>
                </c:pt>
                <c:pt idx="321">
                  <c:v>438</c:v>
                </c:pt>
                <c:pt idx="322">
                  <c:v>432</c:v>
                </c:pt>
                <c:pt idx="323">
                  <c:v>433</c:v>
                </c:pt>
                <c:pt idx="324">
                  <c:v>427</c:v>
                </c:pt>
                <c:pt idx="325">
                  <c:v>430</c:v>
                </c:pt>
                <c:pt idx="326">
                  <c:v>432</c:v>
                </c:pt>
                <c:pt idx="327">
                  <c:v>428</c:v>
                </c:pt>
                <c:pt idx="328">
                  <c:v>430</c:v>
                </c:pt>
                <c:pt idx="329">
                  <c:v>430</c:v>
                </c:pt>
                <c:pt idx="330">
                  <c:v>432</c:v>
                </c:pt>
                <c:pt idx="331">
                  <c:v>430</c:v>
                </c:pt>
                <c:pt idx="332">
                  <c:v>438</c:v>
                </c:pt>
                <c:pt idx="333">
                  <c:v>431</c:v>
                </c:pt>
                <c:pt idx="334">
                  <c:v>436</c:v>
                </c:pt>
                <c:pt idx="335">
                  <c:v>435</c:v>
                </c:pt>
                <c:pt idx="336">
                  <c:v>426</c:v>
                </c:pt>
                <c:pt idx="337">
                  <c:v>423</c:v>
                </c:pt>
                <c:pt idx="338">
                  <c:v>424</c:v>
                </c:pt>
                <c:pt idx="339">
                  <c:v>427</c:v>
                </c:pt>
                <c:pt idx="340">
                  <c:v>426</c:v>
                </c:pt>
                <c:pt idx="341">
                  <c:v>429</c:v>
                </c:pt>
                <c:pt idx="342">
                  <c:v>434</c:v>
                </c:pt>
                <c:pt idx="343">
                  <c:v>425</c:v>
                </c:pt>
                <c:pt idx="344">
                  <c:v>437</c:v>
                </c:pt>
                <c:pt idx="345">
                  <c:v>429</c:v>
                </c:pt>
                <c:pt idx="346">
                  <c:v>435</c:v>
                </c:pt>
                <c:pt idx="347">
                  <c:v>434</c:v>
                </c:pt>
                <c:pt idx="348">
                  <c:v>429</c:v>
                </c:pt>
                <c:pt idx="349">
                  <c:v>432</c:v>
                </c:pt>
                <c:pt idx="350">
                  <c:v>429</c:v>
                </c:pt>
                <c:pt idx="351">
                  <c:v>423</c:v>
                </c:pt>
                <c:pt idx="352">
                  <c:v>425</c:v>
                </c:pt>
                <c:pt idx="353">
                  <c:v>428</c:v>
                </c:pt>
                <c:pt idx="354">
                  <c:v>431</c:v>
                </c:pt>
                <c:pt idx="355">
                  <c:v>429</c:v>
                </c:pt>
                <c:pt idx="356">
                  <c:v>424</c:v>
                </c:pt>
                <c:pt idx="357">
                  <c:v>433</c:v>
                </c:pt>
                <c:pt idx="358">
                  <c:v>433</c:v>
                </c:pt>
                <c:pt idx="359">
                  <c:v>436</c:v>
                </c:pt>
                <c:pt idx="360">
                  <c:v>427</c:v>
                </c:pt>
                <c:pt idx="361">
                  <c:v>426</c:v>
                </c:pt>
                <c:pt idx="362">
                  <c:v>427</c:v>
                </c:pt>
                <c:pt idx="363">
                  <c:v>434</c:v>
                </c:pt>
                <c:pt idx="364">
                  <c:v>438</c:v>
                </c:pt>
                <c:pt idx="365">
                  <c:v>436</c:v>
                </c:pt>
                <c:pt idx="366">
                  <c:v>427</c:v>
                </c:pt>
                <c:pt idx="367">
                  <c:v>426</c:v>
                </c:pt>
                <c:pt idx="368">
                  <c:v>426</c:v>
                </c:pt>
                <c:pt idx="369">
                  <c:v>426</c:v>
                </c:pt>
                <c:pt idx="370">
                  <c:v>428</c:v>
                </c:pt>
                <c:pt idx="371">
                  <c:v>427</c:v>
                </c:pt>
                <c:pt idx="372">
                  <c:v>436</c:v>
                </c:pt>
                <c:pt idx="373">
                  <c:v>427</c:v>
                </c:pt>
                <c:pt idx="374">
                  <c:v>437</c:v>
                </c:pt>
                <c:pt idx="375">
                  <c:v>429</c:v>
                </c:pt>
                <c:pt idx="376">
                  <c:v>424</c:v>
                </c:pt>
                <c:pt idx="377">
                  <c:v>435</c:v>
                </c:pt>
                <c:pt idx="378">
                  <c:v>426</c:v>
                </c:pt>
                <c:pt idx="379">
                  <c:v>431</c:v>
                </c:pt>
                <c:pt idx="380">
                  <c:v>435</c:v>
                </c:pt>
                <c:pt idx="381">
                  <c:v>435</c:v>
                </c:pt>
                <c:pt idx="382">
                  <c:v>428</c:v>
                </c:pt>
                <c:pt idx="383">
                  <c:v>437</c:v>
                </c:pt>
                <c:pt idx="384">
                  <c:v>437</c:v>
                </c:pt>
                <c:pt idx="385">
                  <c:v>422</c:v>
                </c:pt>
                <c:pt idx="386">
                  <c:v>420</c:v>
                </c:pt>
                <c:pt idx="387">
                  <c:v>421</c:v>
                </c:pt>
                <c:pt idx="388">
                  <c:v>419</c:v>
                </c:pt>
                <c:pt idx="389">
                  <c:v>423</c:v>
                </c:pt>
                <c:pt idx="390">
                  <c:v>427</c:v>
                </c:pt>
                <c:pt idx="391">
                  <c:v>442</c:v>
                </c:pt>
                <c:pt idx="392">
                  <c:v>425</c:v>
                </c:pt>
                <c:pt idx="393">
                  <c:v>428</c:v>
                </c:pt>
                <c:pt idx="394">
                  <c:v>423</c:v>
                </c:pt>
                <c:pt idx="395">
                  <c:v>427</c:v>
                </c:pt>
                <c:pt idx="396">
                  <c:v>427</c:v>
                </c:pt>
                <c:pt idx="397">
                  <c:v>418</c:v>
                </c:pt>
                <c:pt idx="398">
                  <c:v>432</c:v>
                </c:pt>
                <c:pt idx="399">
                  <c:v>430</c:v>
                </c:pt>
                <c:pt idx="400">
                  <c:v>425</c:v>
                </c:pt>
                <c:pt idx="401">
                  <c:v>431</c:v>
                </c:pt>
                <c:pt idx="402">
                  <c:v>421</c:v>
                </c:pt>
                <c:pt idx="403">
                  <c:v>425</c:v>
                </c:pt>
                <c:pt idx="404">
                  <c:v>427</c:v>
                </c:pt>
                <c:pt idx="405">
                  <c:v>428</c:v>
                </c:pt>
                <c:pt idx="406">
                  <c:v>426</c:v>
                </c:pt>
                <c:pt idx="407">
                  <c:v>429</c:v>
                </c:pt>
                <c:pt idx="408">
                  <c:v>426</c:v>
                </c:pt>
                <c:pt idx="409">
                  <c:v>426</c:v>
                </c:pt>
                <c:pt idx="410">
                  <c:v>425</c:v>
                </c:pt>
                <c:pt idx="411">
                  <c:v>429</c:v>
                </c:pt>
                <c:pt idx="412">
                  <c:v>427</c:v>
                </c:pt>
                <c:pt idx="413">
                  <c:v>431</c:v>
                </c:pt>
                <c:pt idx="414">
                  <c:v>429</c:v>
                </c:pt>
                <c:pt idx="415">
                  <c:v>419</c:v>
                </c:pt>
                <c:pt idx="416">
                  <c:v>426</c:v>
                </c:pt>
                <c:pt idx="417">
                  <c:v>423</c:v>
                </c:pt>
                <c:pt idx="418">
                  <c:v>417</c:v>
                </c:pt>
                <c:pt idx="419">
                  <c:v>426</c:v>
                </c:pt>
                <c:pt idx="420">
                  <c:v>425</c:v>
                </c:pt>
                <c:pt idx="421">
                  <c:v>420</c:v>
                </c:pt>
                <c:pt idx="422">
                  <c:v>420</c:v>
                </c:pt>
                <c:pt idx="423">
                  <c:v>421</c:v>
                </c:pt>
                <c:pt idx="424">
                  <c:v>426</c:v>
                </c:pt>
                <c:pt idx="425">
                  <c:v>428</c:v>
                </c:pt>
                <c:pt idx="426">
                  <c:v>424</c:v>
                </c:pt>
                <c:pt idx="427">
                  <c:v>434</c:v>
                </c:pt>
                <c:pt idx="428">
                  <c:v>433</c:v>
                </c:pt>
                <c:pt idx="429">
                  <c:v>431</c:v>
                </c:pt>
                <c:pt idx="430">
                  <c:v>422</c:v>
                </c:pt>
                <c:pt idx="431">
                  <c:v>433</c:v>
                </c:pt>
                <c:pt idx="432">
                  <c:v>433</c:v>
                </c:pt>
                <c:pt idx="433">
                  <c:v>422</c:v>
                </c:pt>
                <c:pt idx="434">
                  <c:v>431</c:v>
                </c:pt>
                <c:pt idx="435">
                  <c:v>439</c:v>
                </c:pt>
                <c:pt idx="436">
                  <c:v>422</c:v>
                </c:pt>
                <c:pt idx="437">
                  <c:v>438</c:v>
                </c:pt>
                <c:pt idx="438">
                  <c:v>421</c:v>
                </c:pt>
                <c:pt idx="439">
                  <c:v>426</c:v>
                </c:pt>
                <c:pt idx="440">
                  <c:v>433</c:v>
                </c:pt>
                <c:pt idx="441">
                  <c:v>422</c:v>
                </c:pt>
                <c:pt idx="442">
                  <c:v>435</c:v>
                </c:pt>
                <c:pt idx="443">
                  <c:v>421</c:v>
                </c:pt>
                <c:pt idx="444">
                  <c:v>415</c:v>
                </c:pt>
                <c:pt idx="445">
                  <c:v>416</c:v>
                </c:pt>
                <c:pt idx="446">
                  <c:v>420</c:v>
                </c:pt>
                <c:pt idx="447">
                  <c:v>422</c:v>
                </c:pt>
                <c:pt idx="448">
                  <c:v>430</c:v>
                </c:pt>
                <c:pt idx="449">
                  <c:v>427</c:v>
                </c:pt>
                <c:pt idx="450">
                  <c:v>425</c:v>
                </c:pt>
                <c:pt idx="451">
                  <c:v>425</c:v>
                </c:pt>
                <c:pt idx="452">
                  <c:v>418</c:v>
                </c:pt>
                <c:pt idx="453">
                  <c:v>431</c:v>
                </c:pt>
                <c:pt idx="454">
                  <c:v>429</c:v>
                </c:pt>
                <c:pt idx="455">
                  <c:v>429</c:v>
                </c:pt>
                <c:pt idx="456">
                  <c:v>423</c:v>
                </c:pt>
                <c:pt idx="457">
                  <c:v>420</c:v>
                </c:pt>
                <c:pt idx="458">
                  <c:v>424</c:v>
                </c:pt>
                <c:pt idx="459">
                  <c:v>425</c:v>
                </c:pt>
                <c:pt idx="460">
                  <c:v>428</c:v>
                </c:pt>
                <c:pt idx="461">
                  <c:v>422</c:v>
                </c:pt>
                <c:pt idx="462">
                  <c:v>430</c:v>
                </c:pt>
                <c:pt idx="463">
                  <c:v>427</c:v>
                </c:pt>
                <c:pt idx="464">
                  <c:v>427</c:v>
                </c:pt>
                <c:pt idx="465">
                  <c:v>431</c:v>
                </c:pt>
                <c:pt idx="466">
                  <c:v>428</c:v>
                </c:pt>
                <c:pt idx="467">
                  <c:v>430</c:v>
                </c:pt>
                <c:pt idx="468">
                  <c:v>428</c:v>
                </c:pt>
                <c:pt idx="469">
                  <c:v>421</c:v>
                </c:pt>
                <c:pt idx="470">
                  <c:v>427</c:v>
                </c:pt>
                <c:pt idx="471">
                  <c:v>428</c:v>
                </c:pt>
                <c:pt idx="472">
                  <c:v>424</c:v>
                </c:pt>
                <c:pt idx="473">
                  <c:v>433</c:v>
                </c:pt>
                <c:pt idx="474">
                  <c:v>434</c:v>
                </c:pt>
                <c:pt idx="475">
                  <c:v>422</c:v>
                </c:pt>
                <c:pt idx="476">
                  <c:v>422</c:v>
                </c:pt>
                <c:pt idx="477">
                  <c:v>432</c:v>
                </c:pt>
                <c:pt idx="478">
                  <c:v>433</c:v>
                </c:pt>
                <c:pt idx="479">
                  <c:v>429</c:v>
                </c:pt>
                <c:pt idx="480">
                  <c:v>433</c:v>
                </c:pt>
                <c:pt idx="481">
                  <c:v>423</c:v>
                </c:pt>
                <c:pt idx="482">
                  <c:v>421</c:v>
                </c:pt>
                <c:pt idx="483">
                  <c:v>421</c:v>
                </c:pt>
                <c:pt idx="484">
                  <c:v>427</c:v>
                </c:pt>
                <c:pt idx="485">
                  <c:v>415</c:v>
                </c:pt>
                <c:pt idx="486">
                  <c:v>427</c:v>
                </c:pt>
                <c:pt idx="487">
                  <c:v>425</c:v>
                </c:pt>
                <c:pt idx="488">
                  <c:v>420</c:v>
                </c:pt>
                <c:pt idx="489">
                  <c:v>426</c:v>
                </c:pt>
                <c:pt idx="490">
                  <c:v>429</c:v>
                </c:pt>
                <c:pt idx="491">
                  <c:v>426</c:v>
                </c:pt>
                <c:pt idx="492">
                  <c:v>428</c:v>
                </c:pt>
                <c:pt idx="493">
                  <c:v>421</c:v>
                </c:pt>
                <c:pt idx="494">
                  <c:v>421</c:v>
                </c:pt>
                <c:pt idx="495">
                  <c:v>428</c:v>
                </c:pt>
                <c:pt idx="496">
                  <c:v>425</c:v>
                </c:pt>
                <c:pt idx="497">
                  <c:v>423</c:v>
                </c:pt>
                <c:pt idx="498">
                  <c:v>422</c:v>
                </c:pt>
                <c:pt idx="499">
                  <c:v>424</c:v>
                </c:pt>
                <c:pt idx="500">
                  <c:v>434</c:v>
                </c:pt>
                <c:pt idx="501">
                  <c:v>427</c:v>
                </c:pt>
                <c:pt idx="502">
                  <c:v>418</c:v>
                </c:pt>
                <c:pt idx="503">
                  <c:v>425</c:v>
                </c:pt>
                <c:pt idx="504">
                  <c:v>426</c:v>
                </c:pt>
                <c:pt idx="505">
                  <c:v>427</c:v>
                </c:pt>
                <c:pt idx="506">
                  <c:v>422</c:v>
                </c:pt>
                <c:pt idx="507">
                  <c:v>420</c:v>
                </c:pt>
                <c:pt idx="508">
                  <c:v>416</c:v>
                </c:pt>
                <c:pt idx="509">
                  <c:v>421</c:v>
                </c:pt>
                <c:pt idx="510">
                  <c:v>423</c:v>
                </c:pt>
                <c:pt idx="511">
                  <c:v>415</c:v>
                </c:pt>
                <c:pt idx="512">
                  <c:v>417</c:v>
                </c:pt>
                <c:pt idx="513">
                  <c:v>419</c:v>
                </c:pt>
                <c:pt idx="514">
                  <c:v>425</c:v>
                </c:pt>
                <c:pt idx="515">
                  <c:v>424</c:v>
                </c:pt>
                <c:pt idx="516">
                  <c:v>421</c:v>
                </c:pt>
                <c:pt idx="517">
                  <c:v>423</c:v>
                </c:pt>
                <c:pt idx="518">
                  <c:v>424</c:v>
                </c:pt>
                <c:pt idx="519">
                  <c:v>425</c:v>
                </c:pt>
                <c:pt idx="520">
                  <c:v>419</c:v>
                </c:pt>
                <c:pt idx="521">
                  <c:v>421</c:v>
                </c:pt>
                <c:pt idx="522">
                  <c:v>430</c:v>
                </c:pt>
                <c:pt idx="523">
                  <c:v>423</c:v>
                </c:pt>
                <c:pt idx="524">
                  <c:v>424</c:v>
                </c:pt>
                <c:pt idx="525">
                  <c:v>423</c:v>
                </c:pt>
                <c:pt idx="526">
                  <c:v>422</c:v>
                </c:pt>
                <c:pt idx="527">
                  <c:v>429</c:v>
                </c:pt>
                <c:pt idx="528">
                  <c:v>419</c:v>
                </c:pt>
                <c:pt idx="529">
                  <c:v>423</c:v>
                </c:pt>
                <c:pt idx="530">
                  <c:v>428</c:v>
                </c:pt>
                <c:pt idx="531">
                  <c:v>424</c:v>
                </c:pt>
                <c:pt idx="532">
                  <c:v>422</c:v>
                </c:pt>
                <c:pt idx="533">
                  <c:v>440</c:v>
                </c:pt>
                <c:pt idx="534">
                  <c:v>422</c:v>
                </c:pt>
                <c:pt idx="535">
                  <c:v>420</c:v>
                </c:pt>
                <c:pt idx="536">
                  <c:v>424</c:v>
                </c:pt>
                <c:pt idx="537">
                  <c:v>419</c:v>
                </c:pt>
                <c:pt idx="538">
                  <c:v>418</c:v>
                </c:pt>
                <c:pt idx="539">
                  <c:v>423</c:v>
                </c:pt>
                <c:pt idx="540">
                  <c:v>419</c:v>
                </c:pt>
                <c:pt idx="541">
                  <c:v>424</c:v>
                </c:pt>
                <c:pt idx="542">
                  <c:v>421</c:v>
                </c:pt>
                <c:pt idx="543">
                  <c:v>418</c:v>
                </c:pt>
                <c:pt idx="544">
                  <c:v>425</c:v>
                </c:pt>
                <c:pt idx="545">
                  <c:v>428</c:v>
                </c:pt>
                <c:pt idx="546">
                  <c:v>416</c:v>
                </c:pt>
                <c:pt idx="547">
                  <c:v>416</c:v>
                </c:pt>
                <c:pt idx="548">
                  <c:v>426</c:v>
                </c:pt>
                <c:pt idx="549">
                  <c:v>427</c:v>
                </c:pt>
                <c:pt idx="550">
                  <c:v>422</c:v>
                </c:pt>
                <c:pt idx="551">
                  <c:v>429</c:v>
                </c:pt>
                <c:pt idx="552">
                  <c:v>422</c:v>
                </c:pt>
                <c:pt idx="553">
                  <c:v>419</c:v>
                </c:pt>
                <c:pt idx="554">
                  <c:v>423</c:v>
                </c:pt>
                <c:pt idx="555">
                  <c:v>418</c:v>
                </c:pt>
                <c:pt idx="556">
                  <c:v>429</c:v>
                </c:pt>
                <c:pt idx="557">
                  <c:v>421</c:v>
                </c:pt>
                <c:pt idx="558">
                  <c:v>419</c:v>
                </c:pt>
                <c:pt idx="559">
                  <c:v>433</c:v>
                </c:pt>
                <c:pt idx="560">
                  <c:v>419</c:v>
                </c:pt>
                <c:pt idx="561">
                  <c:v>418</c:v>
                </c:pt>
                <c:pt idx="562">
                  <c:v>434</c:v>
                </c:pt>
                <c:pt idx="563">
                  <c:v>432</c:v>
                </c:pt>
                <c:pt idx="564">
                  <c:v>421</c:v>
                </c:pt>
                <c:pt idx="565">
                  <c:v>434</c:v>
                </c:pt>
                <c:pt idx="566">
                  <c:v>427</c:v>
                </c:pt>
                <c:pt idx="567">
                  <c:v>425</c:v>
                </c:pt>
                <c:pt idx="568">
                  <c:v>428</c:v>
                </c:pt>
                <c:pt idx="569">
                  <c:v>419</c:v>
                </c:pt>
                <c:pt idx="570">
                  <c:v>424</c:v>
                </c:pt>
                <c:pt idx="571">
                  <c:v>420</c:v>
                </c:pt>
                <c:pt idx="572">
                  <c:v>418</c:v>
                </c:pt>
                <c:pt idx="573">
                  <c:v>420</c:v>
                </c:pt>
                <c:pt idx="574">
                  <c:v>420</c:v>
                </c:pt>
                <c:pt idx="575">
                  <c:v>424</c:v>
                </c:pt>
                <c:pt idx="576">
                  <c:v>418</c:v>
                </c:pt>
                <c:pt idx="577">
                  <c:v>411</c:v>
                </c:pt>
                <c:pt idx="578">
                  <c:v>432</c:v>
                </c:pt>
                <c:pt idx="579">
                  <c:v>427</c:v>
                </c:pt>
                <c:pt idx="580">
                  <c:v>428</c:v>
                </c:pt>
                <c:pt idx="581">
                  <c:v>426</c:v>
                </c:pt>
                <c:pt idx="582">
                  <c:v>418</c:v>
                </c:pt>
                <c:pt idx="583">
                  <c:v>424</c:v>
                </c:pt>
                <c:pt idx="584">
                  <c:v>414</c:v>
                </c:pt>
                <c:pt idx="585">
                  <c:v>417</c:v>
                </c:pt>
                <c:pt idx="586">
                  <c:v>421</c:v>
                </c:pt>
                <c:pt idx="587">
                  <c:v>427</c:v>
                </c:pt>
                <c:pt idx="588">
                  <c:v>427</c:v>
                </c:pt>
                <c:pt idx="589">
                  <c:v>428</c:v>
                </c:pt>
                <c:pt idx="590">
                  <c:v>421</c:v>
                </c:pt>
                <c:pt idx="591">
                  <c:v>416</c:v>
                </c:pt>
                <c:pt idx="592">
                  <c:v>422</c:v>
                </c:pt>
                <c:pt idx="593">
                  <c:v>419</c:v>
                </c:pt>
                <c:pt idx="594">
                  <c:v>426</c:v>
                </c:pt>
                <c:pt idx="595">
                  <c:v>413</c:v>
                </c:pt>
                <c:pt idx="596">
                  <c:v>419</c:v>
                </c:pt>
                <c:pt idx="597">
                  <c:v>424</c:v>
                </c:pt>
                <c:pt idx="598">
                  <c:v>418</c:v>
                </c:pt>
                <c:pt idx="599">
                  <c:v>430</c:v>
                </c:pt>
                <c:pt idx="600">
                  <c:v>418</c:v>
                </c:pt>
                <c:pt idx="601">
                  <c:v>420</c:v>
                </c:pt>
                <c:pt idx="602">
                  <c:v>420</c:v>
                </c:pt>
                <c:pt idx="603">
                  <c:v>424</c:v>
                </c:pt>
                <c:pt idx="604">
                  <c:v>419</c:v>
                </c:pt>
                <c:pt idx="605">
                  <c:v>419</c:v>
                </c:pt>
                <c:pt idx="606">
                  <c:v>431</c:v>
                </c:pt>
                <c:pt idx="607">
                  <c:v>415</c:v>
                </c:pt>
                <c:pt idx="608">
                  <c:v>418</c:v>
                </c:pt>
                <c:pt idx="609">
                  <c:v>420</c:v>
                </c:pt>
                <c:pt idx="610">
                  <c:v>413</c:v>
                </c:pt>
                <c:pt idx="611">
                  <c:v>415</c:v>
                </c:pt>
                <c:pt idx="612">
                  <c:v>420</c:v>
                </c:pt>
                <c:pt idx="613">
                  <c:v>428</c:v>
                </c:pt>
                <c:pt idx="614">
                  <c:v>420</c:v>
                </c:pt>
                <c:pt idx="615">
                  <c:v>419</c:v>
                </c:pt>
                <c:pt idx="616">
                  <c:v>419</c:v>
                </c:pt>
                <c:pt idx="617">
                  <c:v>426</c:v>
                </c:pt>
                <c:pt idx="618">
                  <c:v>426</c:v>
                </c:pt>
                <c:pt idx="619">
                  <c:v>421</c:v>
                </c:pt>
                <c:pt idx="620">
                  <c:v>423</c:v>
                </c:pt>
                <c:pt idx="621">
                  <c:v>417</c:v>
                </c:pt>
                <c:pt idx="622">
                  <c:v>423</c:v>
                </c:pt>
                <c:pt idx="623">
                  <c:v>420</c:v>
                </c:pt>
                <c:pt idx="624">
                  <c:v>415</c:v>
                </c:pt>
                <c:pt idx="625">
                  <c:v>423</c:v>
                </c:pt>
                <c:pt idx="626">
                  <c:v>418</c:v>
                </c:pt>
                <c:pt idx="627">
                  <c:v>420</c:v>
                </c:pt>
                <c:pt idx="628">
                  <c:v>426</c:v>
                </c:pt>
                <c:pt idx="629">
                  <c:v>423</c:v>
                </c:pt>
                <c:pt idx="630">
                  <c:v>418</c:v>
                </c:pt>
                <c:pt idx="631">
                  <c:v>420</c:v>
                </c:pt>
                <c:pt idx="632">
                  <c:v>429</c:v>
                </c:pt>
                <c:pt idx="633">
                  <c:v>422</c:v>
                </c:pt>
                <c:pt idx="634">
                  <c:v>414</c:v>
                </c:pt>
                <c:pt idx="635">
                  <c:v>419</c:v>
                </c:pt>
                <c:pt idx="636">
                  <c:v>421</c:v>
                </c:pt>
                <c:pt idx="637">
                  <c:v>415</c:v>
                </c:pt>
                <c:pt idx="638">
                  <c:v>422</c:v>
                </c:pt>
                <c:pt idx="639">
                  <c:v>424</c:v>
                </c:pt>
                <c:pt idx="640">
                  <c:v>417</c:v>
                </c:pt>
                <c:pt idx="641">
                  <c:v>416</c:v>
                </c:pt>
                <c:pt idx="642">
                  <c:v>419</c:v>
                </c:pt>
                <c:pt idx="643">
                  <c:v>425</c:v>
                </c:pt>
                <c:pt idx="644">
                  <c:v>423</c:v>
                </c:pt>
                <c:pt idx="645">
                  <c:v>416</c:v>
                </c:pt>
                <c:pt idx="646">
                  <c:v>411</c:v>
                </c:pt>
                <c:pt idx="647">
                  <c:v>424</c:v>
                </c:pt>
                <c:pt idx="648">
                  <c:v>421</c:v>
                </c:pt>
                <c:pt idx="649">
                  <c:v>427</c:v>
                </c:pt>
                <c:pt idx="650">
                  <c:v>421</c:v>
                </c:pt>
                <c:pt idx="651">
                  <c:v>418</c:v>
                </c:pt>
                <c:pt idx="652">
                  <c:v>418</c:v>
                </c:pt>
                <c:pt idx="653">
                  <c:v>414</c:v>
                </c:pt>
                <c:pt idx="654">
                  <c:v>416</c:v>
                </c:pt>
                <c:pt idx="655">
                  <c:v>419</c:v>
                </c:pt>
                <c:pt idx="656">
                  <c:v>418</c:v>
                </c:pt>
                <c:pt idx="657">
                  <c:v>416</c:v>
                </c:pt>
                <c:pt idx="658">
                  <c:v>423</c:v>
                </c:pt>
                <c:pt idx="659">
                  <c:v>414</c:v>
                </c:pt>
                <c:pt idx="660">
                  <c:v>416</c:v>
                </c:pt>
                <c:pt idx="661">
                  <c:v>418</c:v>
                </c:pt>
                <c:pt idx="662">
                  <c:v>418</c:v>
                </c:pt>
                <c:pt idx="663">
                  <c:v>413</c:v>
                </c:pt>
                <c:pt idx="664">
                  <c:v>420</c:v>
                </c:pt>
                <c:pt idx="665">
                  <c:v>418</c:v>
                </c:pt>
                <c:pt idx="666">
                  <c:v>422</c:v>
                </c:pt>
                <c:pt idx="667">
                  <c:v>412</c:v>
                </c:pt>
                <c:pt idx="668">
                  <c:v>423</c:v>
                </c:pt>
                <c:pt idx="669">
                  <c:v>416</c:v>
                </c:pt>
                <c:pt idx="670">
                  <c:v>414</c:v>
                </c:pt>
                <c:pt idx="671">
                  <c:v>423</c:v>
                </c:pt>
                <c:pt idx="672">
                  <c:v>419</c:v>
                </c:pt>
                <c:pt idx="673">
                  <c:v>417</c:v>
                </c:pt>
                <c:pt idx="674">
                  <c:v>422</c:v>
                </c:pt>
                <c:pt idx="675">
                  <c:v>412</c:v>
                </c:pt>
                <c:pt idx="676">
                  <c:v>413</c:v>
                </c:pt>
                <c:pt idx="677">
                  <c:v>413</c:v>
                </c:pt>
                <c:pt idx="678">
                  <c:v>423</c:v>
                </c:pt>
                <c:pt idx="679">
                  <c:v>420</c:v>
                </c:pt>
                <c:pt idx="680">
                  <c:v>422</c:v>
                </c:pt>
                <c:pt idx="681">
                  <c:v>417</c:v>
                </c:pt>
                <c:pt idx="682">
                  <c:v>410</c:v>
                </c:pt>
                <c:pt idx="683">
                  <c:v>416</c:v>
                </c:pt>
                <c:pt idx="684">
                  <c:v>418</c:v>
                </c:pt>
                <c:pt idx="685">
                  <c:v>420</c:v>
                </c:pt>
                <c:pt idx="686">
                  <c:v>419</c:v>
                </c:pt>
                <c:pt idx="687">
                  <c:v>419</c:v>
                </c:pt>
                <c:pt idx="688">
                  <c:v>415</c:v>
                </c:pt>
                <c:pt idx="689">
                  <c:v>412</c:v>
                </c:pt>
                <c:pt idx="690">
                  <c:v>416</c:v>
                </c:pt>
                <c:pt idx="691">
                  <c:v>416</c:v>
                </c:pt>
                <c:pt idx="692">
                  <c:v>429</c:v>
                </c:pt>
                <c:pt idx="693">
                  <c:v>420</c:v>
                </c:pt>
                <c:pt idx="694">
                  <c:v>424</c:v>
                </c:pt>
                <c:pt idx="695">
                  <c:v>417</c:v>
                </c:pt>
                <c:pt idx="696">
                  <c:v>416</c:v>
                </c:pt>
                <c:pt idx="697">
                  <c:v>418</c:v>
                </c:pt>
                <c:pt idx="698">
                  <c:v>412</c:v>
                </c:pt>
                <c:pt idx="699">
                  <c:v>418</c:v>
                </c:pt>
                <c:pt idx="700">
                  <c:v>415</c:v>
                </c:pt>
                <c:pt idx="701">
                  <c:v>418</c:v>
                </c:pt>
                <c:pt idx="702">
                  <c:v>415</c:v>
                </c:pt>
                <c:pt idx="703">
                  <c:v>418</c:v>
                </c:pt>
                <c:pt idx="704">
                  <c:v>420</c:v>
                </c:pt>
                <c:pt idx="705">
                  <c:v>409</c:v>
                </c:pt>
                <c:pt idx="706">
                  <c:v>418</c:v>
                </c:pt>
                <c:pt idx="707">
                  <c:v>422</c:v>
                </c:pt>
                <c:pt idx="708">
                  <c:v>419</c:v>
                </c:pt>
                <c:pt idx="709">
                  <c:v>410</c:v>
                </c:pt>
                <c:pt idx="710">
                  <c:v>416</c:v>
                </c:pt>
                <c:pt idx="711">
                  <c:v>418</c:v>
                </c:pt>
                <c:pt idx="712">
                  <c:v>424</c:v>
                </c:pt>
                <c:pt idx="713">
                  <c:v>418</c:v>
                </c:pt>
                <c:pt idx="714">
                  <c:v>415</c:v>
                </c:pt>
                <c:pt idx="715">
                  <c:v>421</c:v>
                </c:pt>
                <c:pt idx="716">
                  <c:v>417</c:v>
                </c:pt>
                <c:pt idx="717">
                  <c:v>413</c:v>
                </c:pt>
                <c:pt idx="718">
                  <c:v>416</c:v>
                </c:pt>
                <c:pt idx="719">
                  <c:v>418</c:v>
                </c:pt>
                <c:pt idx="720">
                  <c:v>414</c:v>
                </c:pt>
                <c:pt idx="721">
                  <c:v>418</c:v>
                </c:pt>
                <c:pt idx="722">
                  <c:v>423</c:v>
                </c:pt>
                <c:pt idx="723">
                  <c:v>413</c:v>
                </c:pt>
                <c:pt idx="724">
                  <c:v>409</c:v>
                </c:pt>
                <c:pt idx="725">
                  <c:v>415</c:v>
                </c:pt>
                <c:pt idx="726">
                  <c:v>416</c:v>
                </c:pt>
                <c:pt idx="727">
                  <c:v>417</c:v>
                </c:pt>
                <c:pt idx="728">
                  <c:v>414</c:v>
                </c:pt>
                <c:pt idx="729">
                  <c:v>418</c:v>
                </c:pt>
                <c:pt idx="730">
                  <c:v>415</c:v>
                </c:pt>
                <c:pt idx="731">
                  <c:v>418</c:v>
                </c:pt>
                <c:pt idx="732">
                  <c:v>426</c:v>
                </c:pt>
                <c:pt idx="733">
                  <c:v>419</c:v>
                </c:pt>
                <c:pt idx="734">
                  <c:v>416</c:v>
                </c:pt>
                <c:pt idx="735">
                  <c:v>417</c:v>
                </c:pt>
                <c:pt idx="736">
                  <c:v>425</c:v>
                </c:pt>
                <c:pt idx="737">
                  <c:v>417</c:v>
                </c:pt>
                <c:pt idx="738">
                  <c:v>418</c:v>
                </c:pt>
                <c:pt idx="739">
                  <c:v>416</c:v>
                </c:pt>
                <c:pt idx="740">
                  <c:v>428</c:v>
                </c:pt>
                <c:pt idx="741">
                  <c:v>422</c:v>
                </c:pt>
                <c:pt idx="742">
                  <c:v>418</c:v>
                </c:pt>
                <c:pt idx="743">
                  <c:v>415</c:v>
                </c:pt>
                <c:pt idx="744">
                  <c:v>411</c:v>
                </c:pt>
                <c:pt idx="745">
                  <c:v>420</c:v>
                </c:pt>
                <c:pt idx="746">
                  <c:v>415</c:v>
                </c:pt>
                <c:pt idx="747">
                  <c:v>412</c:v>
                </c:pt>
                <c:pt idx="748">
                  <c:v>418</c:v>
                </c:pt>
                <c:pt idx="749">
                  <c:v>413</c:v>
                </c:pt>
                <c:pt idx="750">
                  <c:v>415</c:v>
                </c:pt>
                <c:pt idx="751">
                  <c:v>420</c:v>
                </c:pt>
                <c:pt idx="752">
                  <c:v>411</c:v>
                </c:pt>
                <c:pt idx="753">
                  <c:v>415</c:v>
                </c:pt>
                <c:pt idx="754">
                  <c:v>419</c:v>
                </c:pt>
                <c:pt idx="755">
                  <c:v>414</c:v>
                </c:pt>
                <c:pt idx="756">
                  <c:v>415</c:v>
                </c:pt>
                <c:pt idx="757">
                  <c:v>414</c:v>
                </c:pt>
                <c:pt idx="758">
                  <c:v>409</c:v>
                </c:pt>
                <c:pt idx="759">
                  <c:v>417</c:v>
                </c:pt>
                <c:pt idx="760">
                  <c:v>420</c:v>
                </c:pt>
                <c:pt idx="761">
                  <c:v>418</c:v>
                </c:pt>
                <c:pt idx="762">
                  <c:v>415</c:v>
                </c:pt>
                <c:pt idx="763">
                  <c:v>412</c:v>
                </c:pt>
                <c:pt idx="764">
                  <c:v>413</c:v>
                </c:pt>
                <c:pt idx="765">
                  <c:v>416</c:v>
                </c:pt>
                <c:pt idx="766">
                  <c:v>413</c:v>
                </c:pt>
                <c:pt idx="767">
                  <c:v>419</c:v>
                </c:pt>
                <c:pt idx="768">
                  <c:v>417</c:v>
                </c:pt>
                <c:pt idx="769">
                  <c:v>418</c:v>
                </c:pt>
                <c:pt idx="770">
                  <c:v>415</c:v>
                </c:pt>
                <c:pt idx="771">
                  <c:v>417</c:v>
                </c:pt>
                <c:pt idx="772">
                  <c:v>423</c:v>
                </c:pt>
                <c:pt idx="773">
                  <c:v>426</c:v>
                </c:pt>
                <c:pt idx="774">
                  <c:v>422</c:v>
                </c:pt>
                <c:pt idx="775">
                  <c:v>410</c:v>
                </c:pt>
                <c:pt idx="776">
                  <c:v>424</c:v>
                </c:pt>
                <c:pt idx="777">
                  <c:v>414</c:v>
                </c:pt>
                <c:pt idx="778">
                  <c:v>410</c:v>
                </c:pt>
                <c:pt idx="779">
                  <c:v>415</c:v>
                </c:pt>
                <c:pt idx="780">
                  <c:v>414</c:v>
                </c:pt>
                <c:pt idx="781">
                  <c:v>419</c:v>
                </c:pt>
                <c:pt idx="782">
                  <c:v>418</c:v>
                </c:pt>
                <c:pt idx="783">
                  <c:v>415</c:v>
                </c:pt>
                <c:pt idx="784">
                  <c:v>411</c:v>
                </c:pt>
                <c:pt idx="785">
                  <c:v>411</c:v>
                </c:pt>
                <c:pt idx="786">
                  <c:v>416</c:v>
                </c:pt>
                <c:pt idx="787">
                  <c:v>416</c:v>
                </c:pt>
                <c:pt idx="788">
                  <c:v>412</c:v>
                </c:pt>
                <c:pt idx="789">
                  <c:v>415</c:v>
                </c:pt>
                <c:pt idx="790">
                  <c:v>407</c:v>
                </c:pt>
                <c:pt idx="791">
                  <c:v>408</c:v>
                </c:pt>
                <c:pt idx="792">
                  <c:v>414</c:v>
                </c:pt>
                <c:pt idx="793">
                  <c:v>417</c:v>
                </c:pt>
                <c:pt idx="794">
                  <c:v>411</c:v>
                </c:pt>
                <c:pt idx="795">
                  <c:v>416</c:v>
                </c:pt>
                <c:pt idx="796">
                  <c:v>415</c:v>
                </c:pt>
                <c:pt idx="797">
                  <c:v>417</c:v>
                </c:pt>
                <c:pt idx="798">
                  <c:v>411</c:v>
                </c:pt>
                <c:pt idx="799">
                  <c:v>413</c:v>
                </c:pt>
                <c:pt idx="800">
                  <c:v>415</c:v>
                </c:pt>
                <c:pt idx="801">
                  <c:v>423</c:v>
                </c:pt>
                <c:pt idx="802">
                  <c:v>418</c:v>
                </c:pt>
                <c:pt idx="803">
                  <c:v>414</c:v>
                </c:pt>
                <c:pt idx="804">
                  <c:v>410</c:v>
                </c:pt>
                <c:pt idx="805">
                  <c:v>420</c:v>
                </c:pt>
                <c:pt idx="806">
                  <c:v>412</c:v>
                </c:pt>
                <c:pt idx="807">
                  <c:v>414</c:v>
                </c:pt>
                <c:pt idx="808">
                  <c:v>416</c:v>
                </c:pt>
                <c:pt idx="809">
                  <c:v>411</c:v>
                </c:pt>
                <c:pt idx="810">
                  <c:v>411</c:v>
                </c:pt>
                <c:pt idx="811">
                  <c:v>414</c:v>
                </c:pt>
                <c:pt idx="812">
                  <c:v>417</c:v>
                </c:pt>
                <c:pt idx="813">
                  <c:v>416</c:v>
                </c:pt>
                <c:pt idx="814">
                  <c:v>411</c:v>
                </c:pt>
                <c:pt idx="815">
                  <c:v>417</c:v>
                </c:pt>
                <c:pt idx="816">
                  <c:v>422</c:v>
                </c:pt>
                <c:pt idx="817">
                  <c:v>415</c:v>
                </c:pt>
                <c:pt idx="818">
                  <c:v>411</c:v>
                </c:pt>
                <c:pt idx="819">
                  <c:v>414</c:v>
                </c:pt>
                <c:pt idx="820">
                  <c:v>420</c:v>
                </c:pt>
                <c:pt idx="821">
                  <c:v>408</c:v>
                </c:pt>
                <c:pt idx="822">
                  <c:v>421</c:v>
                </c:pt>
                <c:pt idx="823">
                  <c:v>417</c:v>
                </c:pt>
                <c:pt idx="824">
                  <c:v>418</c:v>
                </c:pt>
                <c:pt idx="825">
                  <c:v>421</c:v>
                </c:pt>
                <c:pt idx="826">
                  <c:v>417</c:v>
                </c:pt>
                <c:pt idx="827">
                  <c:v>417</c:v>
                </c:pt>
                <c:pt idx="828">
                  <c:v>420</c:v>
                </c:pt>
                <c:pt idx="829">
                  <c:v>413</c:v>
                </c:pt>
                <c:pt idx="830">
                  <c:v>421</c:v>
                </c:pt>
                <c:pt idx="831">
                  <c:v>420</c:v>
                </c:pt>
                <c:pt idx="832">
                  <c:v>415</c:v>
                </c:pt>
                <c:pt idx="833">
                  <c:v>420</c:v>
                </c:pt>
                <c:pt idx="834">
                  <c:v>415</c:v>
                </c:pt>
                <c:pt idx="835">
                  <c:v>411</c:v>
                </c:pt>
                <c:pt idx="836">
                  <c:v>421</c:v>
                </c:pt>
                <c:pt idx="837">
                  <c:v>412</c:v>
                </c:pt>
                <c:pt idx="838">
                  <c:v>418</c:v>
                </c:pt>
                <c:pt idx="839">
                  <c:v>413</c:v>
                </c:pt>
                <c:pt idx="840">
                  <c:v>415</c:v>
                </c:pt>
                <c:pt idx="841">
                  <c:v>414</c:v>
                </c:pt>
                <c:pt idx="842">
                  <c:v>414</c:v>
                </c:pt>
                <c:pt idx="843">
                  <c:v>423</c:v>
                </c:pt>
                <c:pt idx="844">
                  <c:v>419</c:v>
                </c:pt>
                <c:pt idx="845">
                  <c:v>420</c:v>
                </c:pt>
                <c:pt idx="846">
                  <c:v>419</c:v>
                </c:pt>
                <c:pt idx="847">
                  <c:v>417</c:v>
                </c:pt>
                <c:pt idx="848">
                  <c:v>415</c:v>
                </c:pt>
                <c:pt idx="849">
                  <c:v>415</c:v>
                </c:pt>
                <c:pt idx="850">
                  <c:v>415</c:v>
                </c:pt>
                <c:pt idx="851">
                  <c:v>419</c:v>
                </c:pt>
                <c:pt idx="852">
                  <c:v>421</c:v>
                </c:pt>
                <c:pt idx="853">
                  <c:v>411</c:v>
                </c:pt>
                <c:pt idx="854">
                  <c:v>416</c:v>
                </c:pt>
                <c:pt idx="855">
                  <c:v>412</c:v>
                </c:pt>
                <c:pt idx="856">
                  <c:v>417</c:v>
                </c:pt>
                <c:pt idx="857">
                  <c:v>414</c:v>
                </c:pt>
                <c:pt idx="858">
                  <c:v>418</c:v>
                </c:pt>
                <c:pt idx="859">
                  <c:v>410</c:v>
                </c:pt>
                <c:pt idx="860">
                  <c:v>415</c:v>
                </c:pt>
                <c:pt idx="861">
                  <c:v>410</c:v>
                </c:pt>
                <c:pt idx="862">
                  <c:v>412</c:v>
                </c:pt>
                <c:pt idx="863">
                  <c:v>413</c:v>
                </c:pt>
                <c:pt idx="864">
                  <c:v>418</c:v>
                </c:pt>
                <c:pt idx="865">
                  <c:v>412</c:v>
                </c:pt>
                <c:pt idx="866">
                  <c:v>412</c:v>
                </c:pt>
                <c:pt idx="867">
                  <c:v>417</c:v>
                </c:pt>
                <c:pt idx="868">
                  <c:v>413</c:v>
                </c:pt>
                <c:pt idx="869">
                  <c:v>413</c:v>
                </c:pt>
                <c:pt idx="870">
                  <c:v>417</c:v>
                </c:pt>
                <c:pt idx="871">
                  <c:v>411</c:v>
                </c:pt>
                <c:pt idx="872">
                  <c:v>414</c:v>
                </c:pt>
                <c:pt idx="873">
                  <c:v>413</c:v>
                </c:pt>
                <c:pt idx="874">
                  <c:v>413</c:v>
                </c:pt>
                <c:pt idx="875">
                  <c:v>414</c:v>
                </c:pt>
                <c:pt idx="876">
                  <c:v>418</c:v>
                </c:pt>
                <c:pt idx="877">
                  <c:v>412</c:v>
                </c:pt>
                <c:pt idx="878">
                  <c:v>411</c:v>
                </c:pt>
                <c:pt idx="879">
                  <c:v>409</c:v>
                </c:pt>
                <c:pt idx="880">
                  <c:v>412</c:v>
                </c:pt>
                <c:pt idx="881">
                  <c:v>415</c:v>
                </c:pt>
                <c:pt idx="882">
                  <c:v>417</c:v>
                </c:pt>
                <c:pt idx="883">
                  <c:v>413</c:v>
                </c:pt>
                <c:pt idx="884">
                  <c:v>415</c:v>
                </c:pt>
                <c:pt idx="885">
                  <c:v>411</c:v>
                </c:pt>
                <c:pt idx="886">
                  <c:v>417</c:v>
                </c:pt>
                <c:pt idx="887">
                  <c:v>407</c:v>
                </c:pt>
                <c:pt idx="888">
                  <c:v>408</c:v>
                </c:pt>
                <c:pt idx="889">
                  <c:v>409</c:v>
                </c:pt>
                <c:pt idx="890">
                  <c:v>413</c:v>
                </c:pt>
                <c:pt idx="891">
                  <c:v>407</c:v>
                </c:pt>
                <c:pt idx="892">
                  <c:v>411</c:v>
                </c:pt>
                <c:pt idx="893">
                  <c:v>409</c:v>
                </c:pt>
                <c:pt idx="894">
                  <c:v>415</c:v>
                </c:pt>
                <c:pt idx="895">
                  <c:v>407</c:v>
                </c:pt>
                <c:pt idx="896">
                  <c:v>413</c:v>
                </c:pt>
                <c:pt idx="897">
                  <c:v>415</c:v>
                </c:pt>
                <c:pt idx="898">
                  <c:v>416</c:v>
                </c:pt>
                <c:pt idx="899">
                  <c:v>413</c:v>
                </c:pt>
                <c:pt idx="900">
                  <c:v>407</c:v>
                </c:pt>
                <c:pt idx="901">
                  <c:v>409</c:v>
                </c:pt>
                <c:pt idx="902">
                  <c:v>412</c:v>
                </c:pt>
                <c:pt idx="903">
                  <c:v>415</c:v>
                </c:pt>
                <c:pt idx="904">
                  <c:v>416</c:v>
                </c:pt>
                <c:pt idx="905">
                  <c:v>409</c:v>
                </c:pt>
                <c:pt idx="906">
                  <c:v>414</c:v>
                </c:pt>
                <c:pt idx="907">
                  <c:v>414</c:v>
                </c:pt>
                <c:pt idx="908">
                  <c:v>418</c:v>
                </c:pt>
                <c:pt idx="909">
                  <c:v>414</c:v>
                </c:pt>
                <c:pt idx="910">
                  <c:v>416</c:v>
                </c:pt>
                <c:pt idx="911">
                  <c:v>414</c:v>
                </c:pt>
                <c:pt idx="912">
                  <c:v>407</c:v>
                </c:pt>
                <c:pt idx="913">
                  <c:v>414</c:v>
                </c:pt>
                <c:pt idx="914">
                  <c:v>414</c:v>
                </c:pt>
                <c:pt idx="915">
                  <c:v>415</c:v>
                </c:pt>
                <c:pt idx="916">
                  <c:v>409</c:v>
                </c:pt>
                <c:pt idx="917">
                  <c:v>410</c:v>
                </c:pt>
                <c:pt idx="918">
                  <c:v>418</c:v>
                </c:pt>
                <c:pt idx="919">
                  <c:v>414</c:v>
                </c:pt>
                <c:pt idx="920">
                  <c:v>412</c:v>
                </c:pt>
                <c:pt idx="921">
                  <c:v>424</c:v>
                </c:pt>
                <c:pt idx="922">
                  <c:v>414</c:v>
                </c:pt>
                <c:pt idx="923">
                  <c:v>409</c:v>
                </c:pt>
                <c:pt idx="924">
                  <c:v>412</c:v>
                </c:pt>
                <c:pt idx="925">
                  <c:v>405</c:v>
                </c:pt>
                <c:pt idx="926">
                  <c:v>413</c:v>
                </c:pt>
                <c:pt idx="927">
                  <c:v>410</c:v>
                </c:pt>
                <c:pt idx="928">
                  <c:v>415</c:v>
                </c:pt>
                <c:pt idx="929">
                  <c:v>411</c:v>
                </c:pt>
                <c:pt idx="930">
                  <c:v>409</c:v>
                </c:pt>
                <c:pt idx="931">
                  <c:v>413</c:v>
                </c:pt>
                <c:pt idx="932">
                  <c:v>411</c:v>
                </c:pt>
                <c:pt idx="933">
                  <c:v>413</c:v>
                </c:pt>
                <c:pt idx="934">
                  <c:v>409</c:v>
                </c:pt>
                <c:pt idx="935">
                  <c:v>416</c:v>
                </c:pt>
                <c:pt idx="936">
                  <c:v>413</c:v>
                </c:pt>
                <c:pt idx="937">
                  <c:v>411</c:v>
                </c:pt>
                <c:pt idx="938">
                  <c:v>417</c:v>
                </c:pt>
                <c:pt idx="939">
                  <c:v>415</c:v>
                </c:pt>
                <c:pt idx="940">
                  <c:v>411</c:v>
                </c:pt>
                <c:pt idx="941">
                  <c:v>414</c:v>
                </c:pt>
                <c:pt idx="942">
                  <c:v>410</c:v>
                </c:pt>
                <c:pt idx="943">
                  <c:v>415</c:v>
                </c:pt>
                <c:pt idx="944">
                  <c:v>410</c:v>
                </c:pt>
                <c:pt idx="945">
                  <c:v>416</c:v>
                </c:pt>
                <c:pt idx="946">
                  <c:v>414</c:v>
                </c:pt>
                <c:pt idx="947">
                  <c:v>416</c:v>
                </c:pt>
                <c:pt idx="948">
                  <c:v>416</c:v>
                </c:pt>
                <c:pt idx="949">
                  <c:v>412</c:v>
                </c:pt>
                <c:pt idx="950">
                  <c:v>414</c:v>
                </c:pt>
                <c:pt idx="951">
                  <c:v>416</c:v>
                </c:pt>
                <c:pt idx="952">
                  <c:v>418</c:v>
                </c:pt>
                <c:pt idx="953">
                  <c:v>420</c:v>
                </c:pt>
                <c:pt idx="954">
                  <c:v>422</c:v>
                </c:pt>
                <c:pt idx="955">
                  <c:v>413</c:v>
                </c:pt>
                <c:pt idx="956">
                  <c:v>417</c:v>
                </c:pt>
                <c:pt idx="957">
                  <c:v>427</c:v>
                </c:pt>
                <c:pt idx="958">
                  <c:v>419</c:v>
                </c:pt>
                <c:pt idx="959">
                  <c:v>420</c:v>
                </c:pt>
                <c:pt idx="960">
                  <c:v>423</c:v>
                </c:pt>
                <c:pt idx="961">
                  <c:v>424</c:v>
                </c:pt>
                <c:pt idx="962">
                  <c:v>432</c:v>
                </c:pt>
                <c:pt idx="963">
                  <c:v>431</c:v>
                </c:pt>
                <c:pt idx="964">
                  <c:v>426</c:v>
                </c:pt>
                <c:pt idx="965">
                  <c:v>440</c:v>
                </c:pt>
                <c:pt idx="966">
                  <c:v>422</c:v>
                </c:pt>
                <c:pt idx="967">
                  <c:v>432</c:v>
                </c:pt>
                <c:pt idx="968">
                  <c:v>447</c:v>
                </c:pt>
                <c:pt idx="969">
                  <c:v>459</c:v>
                </c:pt>
                <c:pt idx="970">
                  <c:v>449</c:v>
                </c:pt>
                <c:pt idx="971">
                  <c:v>453</c:v>
                </c:pt>
                <c:pt idx="972">
                  <c:v>462</c:v>
                </c:pt>
                <c:pt idx="973">
                  <c:v>461</c:v>
                </c:pt>
                <c:pt idx="974">
                  <c:v>481</c:v>
                </c:pt>
                <c:pt idx="975">
                  <c:v>503</c:v>
                </c:pt>
                <c:pt idx="976">
                  <c:v>517</c:v>
                </c:pt>
                <c:pt idx="977">
                  <c:v>553</c:v>
                </c:pt>
                <c:pt idx="978">
                  <c:v>571</c:v>
                </c:pt>
                <c:pt idx="979">
                  <c:v>589</c:v>
                </c:pt>
                <c:pt idx="980">
                  <c:v>617</c:v>
                </c:pt>
                <c:pt idx="981">
                  <c:v>659</c:v>
                </c:pt>
                <c:pt idx="982">
                  <c:v>724</c:v>
                </c:pt>
                <c:pt idx="983">
                  <c:v>764</c:v>
                </c:pt>
                <c:pt idx="984">
                  <c:v>829</c:v>
                </c:pt>
                <c:pt idx="985">
                  <c:v>833</c:v>
                </c:pt>
                <c:pt idx="986">
                  <c:v>886</c:v>
                </c:pt>
                <c:pt idx="987">
                  <c:v>889</c:v>
                </c:pt>
                <c:pt idx="988">
                  <c:v>943</c:v>
                </c:pt>
                <c:pt idx="989">
                  <c:v>985</c:v>
                </c:pt>
                <c:pt idx="990">
                  <c:v>1002</c:v>
                </c:pt>
                <c:pt idx="991">
                  <c:v>1025</c:v>
                </c:pt>
                <c:pt idx="992">
                  <c:v>982</c:v>
                </c:pt>
                <c:pt idx="993">
                  <c:v>983</c:v>
                </c:pt>
                <c:pt idx="994">
                  <c:v>946</c:v>
                </c:pt>
                <c:pt idx="995">
                  <c:v>958</c:v>
                </c:pt>
                <c:pt idx="996">
                  <c:v>930</c:v>
                </c:pt>
                <c:pt idx="997">
                  <c:v>868</c:v>
                </c:pt>
                <c:pt idx="998">
                  <c:v>814</c:v>
                </c:pt>
                <c:pt idx="999">
                  <c:v>763</c:v>
                </c:pt>
                <c:pt idx="1000">
                  <c:v>737</c:v>
                </c:pt>
                <c:pt idx="1001">
                  <c:v>697</c:v>
                </c:pt>
                <c:pt idx="1002">
                  <c:v>616</c:v>
                </c:pt>
                <c:pt idx="1003">
                  <c:v>600</c:v>
                </c:pt>
                <c:pt idx="1004">
                  <c:v>569</c:v>
                </c:pt>
                <c:pt idx="1005">
                  <c:v>547</c:v>
                </c:pt>
                <c:pt idx="1006">
                  <c:v>514</c:v>
                </c:pt>
                <c:pt idx="1007">
                  <c:v>483</c:v>
                </c:pt>
                <c:pt idx="1008">
                  <c:v>481</c:v>
                </c:pt>
                <c:pt idx="1009">
                  <c:v>489</c:v>
                </c:pt>
                <c:pt idx="1010">
                  <c:v>459</c:v>
                </c:pt>
                <c:pt idx="1011">
                  <c:v>448</c:v>
                </c:pt>
                <c:pt idx="1012">
                  <c:v>453</c:v>
                </c:pt>
                <c:pt idx="1013">
                  <c:v>443</c:v>
                </c:pt>
                <c:pt idx="1014">
                  <c:v>439</c:v>
                </c:pt>
                <c:pt idx="1015">
                  <c:v>435</c:v>
                </c:pt>
                <c:pt idx="1016">
                  <c:v>432</c:v>
                </c:pt>
                <c:pt idx="1017">
                  <c:v>433</c:v>
                </c:pt>
                <c:pt idx="1018">
                  <c:v>431</c:v>
                </c:pt>
                <c:pt idx="1019">
                  <c:v>431</c:v>
                </c:pt>
                <c:pt idx="1020">
                  <c:v>423</c:v>
                </c:pt>
                <c:pt idx="1021">
                  <c:v>418</c:v>
                </c:pt>
                <c:pt idx="1022">
                  <c:v>431</c:v>
                </c:pt>
                <c:pt idx="1023">
                  <c:v>431</c:v>
                </c:pt>
                <c:pt idx="1024">
                  <c:v>417</c:v>
                </c:pt>
                <c:pt idx="1025">
                  <c:v>427</c:v>
                </c:pt>
                <c:pt idx="1026">
                  <c:v>418</c:v>
                </c:pt>
                <c:pt idx="1027">
                  <c:v>420</c:v>
                </c:pt>
                <c:pt idx="1028">
                  <c:v>424</c:v>
                </c:pt>
                <c:pt idx="1029">
                  <c:v>421</c:v>
                </c:pt>
                <c:pt idx="1030">
                  <c:v>414</c:v>
                </c:pt>
                <c:pt idx="1031">
                  <c:v>418</c:v>
                </c:pt>
                <c:pt idx="1032">
                  <c:v>420</c:v>
                </c:pt>
                <c:pt idx="1033">
                  <c:v>415</c:v>
                </c:pt>
                <c:pt idx="1034">
                  <c:v>411</c:v>
                </c:pt>
                <c:pt idx="1035">
                  <c:v>412</c:v>
                </c:pt>
                <c:pt idx="1036">
                  <c:v>421</c:v>
                </c:pt>
                <c:pt idx="1037">
                  <c:v>408</c:v>
                </c:pt>
                <c:pt idx="1038">
                  <c:v>418</c:v>
                </c:pt>
                <c:pt idx="1039">
                  <c:v>421</c:v>
                </c:pt>
                <c:pt idx="1040">
                  <c:v>409</c:v>
                </c:pt>
                <c:pt idx="1041">
                  <c:v>415</c:v>
                </c:pt>
                <c:pt idx="1042">
                  <c:v>418</c:v>
                </c:pt>
                <c:pt idx="1043">
                  <c:v>413</c:v>
                </c:pt>
                <c:pt idx="1044">
                  <c:v>410</c:v>
                </c:pt>
                <c:pt idx="1045">
                  <c:v>416</c:v>
                </c:pt>
                <c:pt idx="1046">
                  <c:v>415</c:v>
                </c:pt>
                <c:pt idx="1047">
                  <c:v>415</c:v>
                </c:pt>
                <c:pt idx="1048">
                  <c:v>417</c:v>
                </c:pt>
                <c:pt idx="1049">
                  <c:v>415</c:v>
                </c:pt>
                <c:pt idx="1050">
                  <c:v>413</c:v>
                </c:pt>
                <c:pt idx="1051">
                  <c:v>412</c:v>
                </c:pt>
                <c:pt idx="1052">
                  <c:v>416</c:v>
                </c:pt>
                <c:pt idx="1053">
                  <c:v>407</c:v>
                </c:pt>
                <c:pt idx="1054">
                  <c:v>414</c:v>
                </c:pt>
                <c:pt idx="1055">
                  <c:v>413</c:v>
                </c:pt>
                <c:pt idx="1056">
                  <c:v>415</c:v>
                </c:pt>
                <c:pt idx="1057">
                  <c:v>417</c:v>
                </c:pt>
                <c:pt idx="1058">
                  <c:v>411</c:v>
                </c:pt>
                <c:pt idx="1059">
                  <c:v>409</c:v>
                </c:pt>
                <c:pt idx="1060">
                  <c:v>415</c:v>
                </c:pt>
                <c:pt idx="1061">
                  <c:v>412</c:v>
                </c:pt>
                <c:pt idx="1062">
                  <c:v>414</c:v>
                </c:pt>
                <c:pt idx="1063">
                  <c:v>414</c:v>
                </c:pt>
                <c:pt idx="1064">
                  <c:v>417</c:v>
                </c:pt>
                <c:pt idx="1065">
                  <c:v>415</c:v>
                </c:pt>
                <c:pt idx="1066">
                  <c:v>417</c:v>
                </c:pt>
                <c:pt idx="1067">
                  <c:v>414</c:v>
                </c:pt>
                <c:pt idx="1068">
                  <c:v>414</c:v>
                </c:pt>
                <c:pt idx="1069">
                  <c:v>419</c:v>
                </c:pt>
                <c:pt idx="1070">
                  <c:v>410</c:v>
                </c:pt>
                <c:pt idx="1071">
                  <c:v>411</c:v>
                </c:pt>
                <c:pt idx="1072">
                  <c:v>411</c:v>
                </c:pt>
                <c:pt idx="1073">
                  <c:v>409</c:v>
                </c:pt>
                <c:pt idx="1074">
                  <c:v>414</c:v>
                </c:pt>
                <c:pt idx="1075">
                  <c:v>414</c:v>
                </c:pt>
                <c:pt idx="1076">
                  <c:v>406</c:v>
                </c:pt>
                <c:pt idx="1077">
                  <c:v>415</c:v>
                </c:pt>
                <c:pt idx="1078">
                  <c:v>408</c:v>
                </c:pt>
                <c:pt idx="1079">
                  <c:v>415</c:v>
                </c:pt>
                <c:pt idx="1080">
                  <c:v>416</c:v>
                </c:pt>
                <c:pt idx="1081">
                  <c:v>407</c:v>
                </c:pt>
                <c:pt idx="1082">
                  <c:v>414</c:v>
                </c:pt>
                <c:pt idx="1083">
                  <c:v>413</c:v>
                </c:pt>
                <c:pt idx="1084">
                  <c:v>412</c:v>
                </c:pt>
                <c:pt idx="1085">
                  <c:v>415</c:v>
                </c:pt>
                <c:pt idx="1086">
                  <c:v>413</c:v>
                </c:pt>
                <c:pt idx="1087">
                  <c:v>409</c:v>
                </c:pt>
                <c:pt idx="1088">
                  <c:v>411</c:v>
                </c:pt>
                <c:pt idx="1089">
                  <c:v>414</c:v>
                </c:pt>
                <c:pt idx="1090">
                  <c:v>417</c:v>
                </c:pt>
                <c:pt idx="1091">
                  <c:v>411</c:v>
                </c:pt>
                <c:pt idx="1092">
                  <c:v>413</c:v>
                </c:pt>
                <c:pt idx="1093">
                  <c:v>415</c:v>
                </c:pt>
                <c:pt idx="1094">
                  <c:v>418</c:v>
                </c:pt>
                <c:pt idx="1095">
                  <c:v>412</c:v>
                </c:pt>
                <c:pt idx="1096">
                  <c:v>412</c:v>
                </c:pt>
                <c:pt idx="1097">
                  <c:v>413</c:v>
                </c:pt>
                <c:pt idx="1098">
                  <c:v>416</c:v>
                </c:pt>
                <c:pt idx="1099">
                  <c:v>423</c:v>
                </c:pt>
                <c:pt idx="1100">
                  <c:v>415</c:v>
                </c:pt>
                <c:pt idx="1101">
                  <c:v>409</c:v>
                </c:pt>
                <c:pt idx="1102">
                  <c:v>413</c:v>
                </c:pt>
                <c:pt idx="1103">
                  <c:v>415</c:v>
                </c:pt>
                <c:pt idx="1104">
                  <c:v>418</c:v>
                </c:pt>
                <c:pt idx="1105">
                  <c:v>409</c:v>
                </c:pt>
                <c:pt idx="1106">
                  <c:v>412</c:v>
                </c:pt>
                <c:pt idx="1107">
                  <c:v>420</c:v>
                </c:pt>
                <c:pt idx="1108">
                  <c:v>417</c:v>
                </c:pt>
                <c:pt idx="1109">
                  <c:v>414</c:v>
                </c:pt>
                <c:pt idx="1110">
                  <c:v>415</c:v>
                </c:pt>
                <c:pt idx="1111">
                  <c:v>413</c:v>
                </c:pt>
                <c:pt idx="1112">
                  <c:v>413</c:v>
                </c:pt>
                <c:pt idx="1113">
                  <c:v>416</c:v>
                </c:pt>
                <c:pt idx="1114">
                  <c:v>408</c:v>
                </c:pt>
                <c:pt idx="1115">
                  <c:v>412</c:v>
                </c:pt>
                <c:pt idx="1116">
                  <c:v>412</c:v>
                </c:pt>
                <c:pt idx="1117">
                  <c:v>409</c:v>
                </c:pt>
                <c:pt idx="1118">
                  <c:v>409</c:v>
                </c:pt>
                <c:pt idx="1119">
                  <c:v>417</c:v>
                </c:pt>
                <c:pt idx="1120">
                  <c:v>407</c:v>
                </c:pt>
                <c:pt idx="1121">
                  <c:v>420</c:v>
                </c:pt>
                <c:pt idx="1122">
                  <c:v>423</c:v>
                </c:pt>
                <c:pt idx="1123">
                  <c:v>421</c:v>
                </c:pt>
                <c:pt idx="1124">
                  <c:v>418</c:v>
                </c:pt>
                <c:pt idx="1125">
                  <c:v>422</c:v>
                </c:pt>
                <c:pt idx="1126">
                  <c:v>425</c:v>
                </c:pt>
                <c:pt idx="1127">
                  <c:v>422</c:v>
                </c:pt>
                <c:pt idx="1128">
                  <c:v>422</c:v>
                </c:pt>
                <c:pt idx="1129">
                  <c:v>417</c:v>
                </c:pt>
                <c:pt idx="1130">
                  <c:v>422</c:v>
                </c:pt>
                <c:pt idx="1131">
                  <c:v>427</c:v>
                </c:pt>
                <c:pt idx="1132">
                  <c:v>423</c:v>
                </c:pt>
                <c:pt idx="1133">
                  <c:v>419</c:v>
                </c:pt>
                <c:pt idx="1134">
                  <c:v>422</c:v>
                </c:pt>
                <c:pt idx="1135">
                  <c:v>428</c:v>
                </c:pt>
                <c:pt idx="1136">
                  <c:v>430</c:v>
                </c:pt>
                <c:pt idx="1137">
                  <c:v>431</c:v>
                </c:pt>
                <c:pt idx="1138">
                  <c:v>437</c:v>
                </c:pt>
                <c:pt idx="1139">
                  <c:v>438</c:v>
                </c:pt>
                <c:pt idx="1140">
                  <c:v>427</c:v>
                </c:pt>
                <c:pt idx="1141">
                  <c:v>441</c:v>
                </c:pt>
                <c:pt idx="1142">
                  <c:v>451</c:v>
                </c:pt>
                <c:pt idx="1143">
                  <c:v>440</c:v>
                </c:pt>
                <c:pt idx="1144">
                  <c:v>446</c:v>
                </c:pt>
                <c:pt idx="1145">
                  <c:v>455</c:v>
                </c:pt>
                <c:pt idx="1146">
                  <c:v>454</c:v>
                </c:pt>
                <c:pt idx="1147">
                  <c:v>457</c:v>
                </c:pt>
                <c:pt idx="1148">
                  <c:v>446</c:v>
                </c:pt>
                <c:pt idx="1149">
                  <c:v>454</c:v>
                </c:pt>
                <c:pt idx="1150">
                  <c:v>470</c:v>
                </c:pt>
                <c:pt idx="1151">
                  <c:v>466</c:v>
                </c:pt>
                <c:pt idx="1152">
                  <c:v>448</c:v>
                </c:pt>
                <c:pt idx="1153">
                  <c:v>462</c:v>
                </c:pt>
                <c:pt idx="1154">
                  <c:v>460</c:v>
                </c:pt>
                <c:pt idx="1155">
                  <c:v>468</c:v>
                </c:pt>
                <c:pt idx="1156">
                  <c:v>476</c:v>
                </c:pt>
                <c:pt idx="1157">
                  <c:v>475</c:v>
                </c:pt>
                <c:pt idx="1158">
                  <c:v>496</c:v>
                </c:pt>
                <c:pt idx="1159">
                  <c:v>469</c:v>
                </c:pt>
                <c:pt idx="1160">
                  <c:v>463</c:v>
                </c:pt>
                <c:pt idx="1161">
                  <c:v>468</c:v>
                </c:pt>
                <c:pt idx="1162">
                  <c:v>456</c:v>
                </c:pt>
                <c:pt idx="1163">
                  <c:v>450</c:v>
                </c:pt>
                <c:pt idx="1164">
                  <c:v>436</c:v>
                </c:pt>
                <c:pt idx="1165">
                  <c:v>441</c:v>
                </c:pt>
                <c:pt idx="1166">
                  <c:v>446</c:v>
                </c:pt>
                <c:pt idx="1167">
                  <c:v>436</c:v>
                </c:pt>
                <c:pt idx="1168">
                  <c:v>445</c:v>
                </c:pt>
                <c:pt idx="1169">
                  <c:v>424</c:v>
                </c:pt>
                <c:pt idx="1170">
                  <c:v>424</c:v>
                </c:pt>
                <c:pt idx="1171">
                  <c:v>426</c:v>
                </c:pt>
                <c:pt idx="1172">
                  <c:v>421</c:v>
                </c:pt>
                <c:pt idx="1173">
                  <c:v>429</c:v>
                </c:pt>
                <c:pt idx="1174">
                  <c:v>422</c:v>
                </c:pt>
                <c:pt idx="1175">
                  <c:v>421</c:v>
                </c:pt>
                <c:pt idx="1176">
                  <c:v>420</c:v>
                </c:pt>
                <c:pt idx="1177">
                  <c:v>422</c:v>
                </c:pt>
                <c:pt idx="1178">
                  <c:v>417</c:v>
                </c:pt>
                <c:pt idx="1179">
                  <c:v>418</c:v>
                </c:pt>
                <c:pt idx="1180">
                  <c:v>422</c:v>
                </c:pt>
                <c:pt idx="1181">
                  <c:v>428</c:v>
                </c:pt>
                <c:pt idx="1182">
                  <c:v>421</c:v>
                </c:pt>
                <c:pt idx="1183">
                  <c:v>420</c:v>
                </c:pt>
                <c:pt idx="1184">
                  <c:v>422</c:v>
                </c:pt>
                <c:pt idx="1185">
                  <c:v>416</c:v>
                </c:pt>
                <c:pt idx="1186">
                  <c:v>425</c:v>
                </c:pt>
                <c:pt idx="1187">
                  <c:v>428</c:v>
                </c:pt>
                <c:pt idx="1188">
                  <c:v>443</c:v>
                </c:pt>
                <c:pt idx="1189">
                  <c:v>434</c:v>
                </c:pt>
                <c:pt idx="1190">
                  <c:v>427</c:v>
                </c:pt>
                <c:pt idx="1191">
                  <c:v>436</c:v>
                </c:pt>
                <c:pt idx="1192">
                  <c:v>439</c:v>
                </c:pt>
                <c:pt idx="1193">
                  <c:v>454</c:v>
                </c:pt>
                <c:pt idx="1194">
                  <c:v>448</c:v>
                </c:pt>
                <c:pt idx="1195">
                  <c:v>448</c:v>
                </c:pt>
                <c:pt idx="1196">
                  <c:v>459</c:v>
                </c:pt>
                <c:pt idx="1197">
                  <c:v>453</c:v>
                </c:pt>
                <c:pt idx="1198">
                  <c:v>470</c:v>
                </c:pt>
                <c:pt idx="1199">
                  <c:v>477</c:v>
                </c:pt>
                <c:pt idx="1200">
                  <c:v>472</c:v>
                </c:pt>
                <c:pt idx="1201">
                  <c:v>467</c:v>
                </c:pt>
                <c:pt idx="1202">
                  <c:v>483</c:v>
                </c:pt>
                <c:pt idx="1203">
                  <c:v>495</c:v>
                </c:pt>
                <c:pt idx="1204">
                  <c:v>501</c:v>
                </c:pt>
                <c:pt idx="1205">
                  <c:v>486</c:v>
                </c:pt>
                <c:pt idx="1206">
                  <c:v>497</c:v>
                </c:pt>
                <c:pt idx="1207">
                  <c:v>478</c:v>
                </c:pt>
                <c:pt idx="1208">
                  <c:v>469</c:v>
                </c:pt>
                <c:pt idx="1209">
                  <c:v>492</c:v>
                </c:pt>
                <c:pt idx="1210">
                  <c:v>477</c:v>
                </c:pt>
                <c:pt idx="1211">
                  <c:v>473</c:v>
                </c:pt>
                <c:pt idx="1212">
                  <c:v>478</c:v>
                </c:pt>
                <c:pt idx="1213">
                  <c:v>451</c:v>
                </c:pt>
                <c:pt idx="1214">
                  <c:v>464</c:v>
                </c:pt>
                <c:pt idx="1215">
                  <c:v>475</c:v>
                </c:pt>
                <c:pt idx="1216">
                  <c:v>483</c:v>
                </c:pt>
                <c:pt idx="1217">
                  <c:v>461</c:v>
                </c:pt>
                <c:pt idx="1218">
                  <c:v>468</c:v>
                </c:pt>
                <c:pt idx="1219">
                  <c:v>477</c:v>
                </c:pt>
                <c:pt idx="1220">
                  <c:v>490</c:v>
                </c:pt>
                <c:pt idx="1221">
                  <c:v>477</c:v>
                </c:pt>
                <c:pt idx="1222">
                  <c:v>473</c:v>
                </c:pt>
                <c:pt idx="1223">
                  <c:v>481</c:v>
                </c:pt>
                <c:pt idx="1224">
                  <c:v>491</c:v>
                </c:pt>
                <c:pt idx="1225">
                  <c:v>485</c:v>
                </c:pt>
                <c:pt idx="1226">
                  <c:v>513</c:v>
                </c:pt>
                <c:pt idx="1227">
                  <c:v>514</c:v>
                </c:pt>
                <c:pt idx="1228">
                  <c:v>521</c:v>
                </c:pt>
                <c:pt idx="1229">
                  <c:v>525</c:v>
                </c:pt>
                <c:pt idx="1230">
                  <c:v>548</c:v>
                </c:pt>
                <c:pt idx="1231">
                  <c:v>529</c:v>
                </c:pt>
                <c:pt idx="1232">
                  <c:v>563</c:v>
                </c:pt>
                <c:pt idx="1233">
                  <c:v>596</c:v>
                </c:pt>
                <c:pt idx="1234">
                  <c:v>619</c:v>
                </c:pt>
                <c:pt idx="1235">
                  <c:v>647</c:v>
                </c:pt>
                <c:pt idx="1236">
                  <c:v>677</c:v>
                </c:pt>
                <c:pt idx="1237">
                  <c:v>659</c:v>
                </c:pt>
                <c:pt idx="1238">
                  <c:v>715</c:v>
                </c:pt>
                <c:pt idx="1239">
                  <c:v>666</c:v>
                </c:pt>
                <c:pt idx="1240">
                  <c:v>756</c:v>
                </c:pt>
                <c:pt idx="1241">
                  <c:v>739</c:v>
                </c:pt>
                <c:pt idx="1242">
                  <c:v>727</c:v>
                </c:pt>
                <c:pt idx="1243">
                  <c:v>748</c:v>
                </c:pt>
                <c:pt idx="1244">
                  <c:v>755</c:v>
                </c:pt>
                <c:pt idx="1245">
                  <c:v>716</c:v>
                </c:pt>
                <c:pt idx="1246">
                  <c:v>745</c:v>
                </c:pt>
                <c:pt idx="1247">
                  <c:v>719</c:v>
                </c:pt>
                <c:pt idx="1248">
                  <c:v>697</c:v>
                </c:pt>
                <c:pt idx="1249">
                  <c:v>693</c:v>
                </c:pt>
                <c:pt idx="1250">
                  <c:v>660</c:v>
                </c:pt>
                <c:pt idx="1251">
                  <c:v>655</c:v>
                </c:pt>
                <c:pt idx="1252">
                  <c:v>622</c:v>
                </c:pt>
                <c:pt idx="1253">
                  <c:v>625</c:v>
                </c:pt>
                <c:pt idx="1254">
                  <c:v>594</c:v>
                </c:pt>
                <c:pt idx="1255">
                  <c:v>557</c:v>
                </c:pt>
                <c:pt idx="1256">
                  <c:v>561</c:v>
                </c:pt>
                <c:pt idx="1257">
                  <c:v>552</c:v>
                </c:pt>
                <c:pt idx="1258">
                  <c:v>515</c:v>
                </c:pt>
                <c:pt idx="1259">
                  <c:v>514</c:v>
                </c:pt>
                <c:pt idx="1260">
                  <c:v>492</c:v>
                </c:pt>
                <c:pt idx="1261">
                  <c:v>493</c:v>
                </c:pt>
                <c:pt idx="1262">
                  <c:v>482</c:v>
                </c:pt>
                <c:pt idx="1263">
                  <c:v>470</c:v>
                </c:pt>
                <c:pt idx="1264">
                  <c:v>451</c:v>
                </c:pt>
                <c:pt idx="1265">
                  <c:v>469</c:v>
                </c:pt>
                <c:pt idx="1266">
                  <c:v>447</c:v>
                </c:pt>
                <c:pt idx="1267">
                  <c:v>444</c:v>
                </c:pt>
                <c:pt idx="1268">
                  <c:v>442</c:v>
                </c:pt>
                <c:pt idx="1269">
                  <c:v>434</c:v>
                </c:pt>
                <c:pt idx="1270">
                  <c:v>443</c:v>
                </c:pt>
                <c:pt idx="1271">
                  <c:v>436</c:v>
                </c:pt>
                <c:pt idx="1272">
                  <c:v>440</c:v>
                </c:pt>
                <c:pt idx="1273">
                  <c:v>429</c:v>
                </c:pt>
                <c:pt idx="1274">
                  <c:v>427</c:v>
                </c:pt>
                <c:pt idx="1275">
                  <c:v>430</c:v>
                </c:pt>
                <c:pt idx="1276">
                  <c:v>428</c:v>
                </c:pt>
                <c:pt idx="1277">
                  <c:v>430</c:v>
                </c:pt>
                <c:pt idx="1278">
                  <c:v>423</c:v>
                </c:pt>
                <c:pt idx="1279">
                  <c:v>419</c:v>
                </c:pt>
                <c:pt idx="1280">
                  <c:v>413</c:v>
                </c:pt>
                <c:pt idx="1281">
                  <c:v>425</c:v>
                </c:pt>
                <c:pt idx="1282">
                  <c:v>423</c:v>
                </c:pt>
                <c:pt idx="1283">
                  <c:v>416</c:v>
                </c:pt>
                <c:pt idx="1284">
                  <c:v>416</c:v>
                </c:pt>
                <c:pt idx="1285">
                  <c:v>421</c:v>
                </c:pt>
                <c:pt idx="1286">
                  <c:v>426</c:v>
                </c:pt>
                <c:pt idx="1287">
                  <c:v>413</c:v>
                </c:pt>
                <c:pt idx="1288">
                  <c:v>411</c:v>
                </c:pt>
                <c:pt idx="1289">
                  <c:v>411</c:v>
                </c:pt>
                <c:pt idx="1290">
                  <c:v>417</c:v>
                </c:pt>
                <c:pt idx="1291">
                  <c:v>414</c:v>
                </c:pt>
                <c:pt idx="1292">
                  <c:v>416</c:v>
                </c:pt>
                <c:pt idx="1293">
                  <c:v>415</c:v>
                </c:pt>
                <c:pt idx="1294">
                  <c:v>415</c:v>
                </c:pt>
                <c:pt idx="1295">
                  <c:v>411</c:v>
                </c:pt>
                <c:pt idx="1296">
                  <c:v>410</c:v>
                </c:pt>
                <c:pt idx="1297">
                  <c:v>415</c:v>
                </c:pt>
                <c:pt idx="1298">
                  <c:v>410</c:v>
                </c:pt>
                <c:pt idx="1299">
                  <c:v>417</c:v>
                </c:pt>
                <c:pt idx="1300">
                  <c:v>413</c:v>
                </c:pt>
                <c:pt idx="1301">
                  <c:v>409</c:v>
                </c:pt>
                <c:pt idx="1302">
                  <c:v>411</c:v>
                </c:pt>
                <c:pt idx="1303">
                  <c:v>410</c:v>
                </c:pt>
                <c:pt idx="1304">
                  <c:v>413</c:v>
                </c:pt>
                <c:pt idx="1305">
                  <c:v>414</c:v>
                </c:pt>
                <c:pt idx="1306">
                  <c:v>411</c:v>
                </c:pt>
                <c:pt idx="1307">
                  <c:v>413</c:v>
                </c:pt>
                <c:pt idx="1308">
                  <c:v>412</c:v>
                </c:pt>
                <c:pt idx="1309">
                  <c:v>406</c:v>
                </c:pt>
                <c:pt idx="1310">
                  <c:v>405</c:v>
                </c:pt>
                <c:pt idx="1311">
                  <c:v>420</c:v>
                </c:pt>
                <c:pt idx="1312">
                  <c:v>407</c:v>
                </c:pt>
                <c:pt idx="1313">
                  <c:v>407</c:v>
                </c:pt>
                <c:pt idx="1314">
                  <c:v>414</c:v>
                </c:pt>
                <c:pt idx="1315">
                  <c:v>414</c:v>
                </c:pt>
                <c:pt idx="1316">
                  <c:v>409</c:v>
                </c:pt>
                <c:pt idx="1317">
                  <c:v>409</c:v>
                </c:pt>
                <c:pt idx="1318">
                  <c:v>408</c:v>
                </c:pt>
                <c:pt idx="1319">
                  <c:v>416</c:v>
                </c:pt>
                <c:pt idx="1320">
                  <c:v>411</c:v>
                </c:pt>
                <c:pt idx="1321">
                  <c:v>417</c:v>
                </c:pt>
                <c:pt idx="1322">
                  <c:v>410</c:v>
                </c:pt>
                <c:pt idx="1323">
                  <c:v>408</c:v>
                </c:pt>
                <c:pt idx="1324">
                  <c:v>414</c:v>
                </c:pt>
                <c:pt idx="1325">
                  <c:v>415</c:v>
                </c:pt>
                <c:pt idx="1326">
                  <c:v>415</c:v>
                </c:pt>
                <c:pt idx="1327">
                  <c:v>404</c:v>
                </c:pt>
                <c:pt idx="1328">
                  <c:v>408</c:v>
                </c:pt>
                <c:pt idx="1329">
                  <c:v>408</c:v>
                </c:pt>
                <c:pt idx="1330">
                  <c:v>407</c:v>
                </c:pt>
                <c:pt idx="1331">
                  <c:v>404</c:v>
                </c:pt>
                <c:pt idx="1332">
                  <c:v>405</c:v>
                </c:pt>
                <c:pt idx="1333">
                  <c:v>410</c:v>
                </c:pt>
                <c:pt idx="1334">
                  <c:v>411</c:v>
                </c:pt>
                <c:pt idx="1335">
                  <c:v>410</c:v>
                </c:pt>
                <c:pt idx="1336">
                  <c:v>407</c:v>
                </c:pt>
                <c:pt idx="1337">
                  <c:v>415</c:v>
                </c:pt>
                <c:pt idx="1338">
                  <c:v>407</c:v>
                </c:pt>
                <c:pt idx="1339">
                  <c:v>412</c:v>
                </c:pt>
                <c:pt idx="1340">
                  <c:v>406</c:v>
                </c:pt>
                <c:pt idx="1341">
                  <c:v>411</c:v>
                </c:pt>
                <c:pt idx="1342">
                  <c:v>404</c:v>
                </c:pt>
                <c:pt idx="1343">
                  <c:v>411</c:v>
                </c:pt>
                <c:pt idx="1344">
                  <c:v>407</c:v>
                </c:pt>
                <c:pt idx="1345">
                  <c:v>407</c:v>
                </c:pt>
                <c:pt idx="1346">
                  <c:v>409</c:v>
                </c:pt>
                <c:pt idx="1347">
                  <c:v>405</c:v>
                </c:pt>
                <c:pt idx="1348">
                  <c:v>414</c:v>
                </c:pt>
                <c:pt idx="1349">
                  <c:v>411</c:v>
                </c:pt>
                <c:pt idx="1350">
                  <c:v>411</c:v>
                </c:pt>
                <c:pt idx="1351">
                  <c:v>406</c:v>
                </c:pt>
                <c:pt idx="1352">
                  <c:v>409</c:v>
                </c:pt>
                <c:pt idx="1353">
                  <c:v>411</c:v>
                </c:pt>
                <c:pt idx="1354">
                  <c:v>406</c:v>
                </c:pt>
                <c:pt idx="1355">
                  <c:v>408</c:v>
                </c:pt>
                <c:pt idx="1356">
                  <c:v>411</c:v>
                </c:pt>
                <c:pt idx="1357">
                  <c:v>404</c:v>
                </c:pt>
                <c:pt idx="1358">
                  <c:v>408</c:v>
                </c:pt>
                <c:pt idx="1359">
                  <c:v>416</c:v>
                </c:pt>
                <c:pt idx="1360">
                  <c:v>412</c:v>
                </c:pt>
                <c:pt idx="1361">
                  <c:v>410</c:v>
                </c:pt>
                <c:pt idx="1362">
                  <c:v>408</c:v>
                </c:pt>
                <c:pt idx="1363">
                  <c:v>406</c:v>
                </c:pt>
                <c:pt idx="1364">
                  <c:v>407</c:v>
                </c:pt>
                <c:pt idx="1365">
                  <c:v>411</c:v>
                </c:pt>
                <c:pt idx="1366">
                  <c:v>408</c:v>
                </c:pt>
                <c:pt idx="1367">
                  <c:v>407</c:v>
                </c:pt>
                <c:pt idx="1368">
                  <c:v>406</c:v>
                </c:pt>
                <c:pt idx="1369">
                  <c:v>409</c:v>
                </c:pt>
                <c:pt idx="1370">
                  <c:v>415</c:v>
                </c:pt>
                <c:pt idx="1371">
                  <c:v>403</c:v>
                </c:pt>
                <c:pt idx="1372">
                  <c:v>411</c:v>
                </c:pt>
                <c:pt idx="1373">
                  <c:v>412</c:v>
                </c:pt>
                <c:pt idx="1374">
                  <c:v>409</c:v>
                </c:pt>
                <c:pt idx="1375">
                  <c:v>408</c:v>
                </c:pt>
                <c:pt idx="1376">
                  <c:v>408</c:v>
                </c:pt>
                <c:pt idx="1377">
                  <c:v>412</c:v>
                </c:pt>
                <c:pt idx="1378">
                  <c:v>413</c:v>
                </c:pt>
                <c:pt idx="1379">
                  <c:v>403</c:v>
                </c:pt>
                <c:pt idx="1380">
                  <c:v>415</c:v>
                </c:pt>
                <c:pt idx="1381">
                  <c:v>409</c:v>
                </c:pt>
                <c:pt idx="1382">
                  <c:v>406</c:v>
                </c:pt>
                <c:pt idx="1383">
                  <c:v>412</c:v>
                </c:pt>
                <c:pt idx="1384">
                  <c:v>408</c:v>
                </c:pt>
                <c:pt idx="1385">
                  <c:v>408</c:v>
                </c:pt>
                <c:pt idx="1386">
                  <c:v>410</c:v>
                </c:pt>
                <c:pt idx="1387">
                  <c:v>410</c:v>
                </c:pt>
                <c:pt idx="1388">
                  <c:v>404</c:v>
                </c:pt>
                <c:pt idx="1389">
                  <c:v>412</c:v>
                </c:pt>
                <c:pt idx="1390">
                  <c:v>407</c:v>
                </c:pt>
                <c:pt idx="1391">
                  <c:v>409</c:v>
                </c:pt>
                <c:pt idx="1392">
                  <c:v>410</c:v>
                </c:pt>
                <c:pt idx="1393">
                  <c:v>405</c:v>
                </c:pt>
                <c:pt idx="1394">
                  <c:v>407</c:v>
                </c:pt>
                <c:pt idx="1395">
                  <c:v>407</c:v>
                </c:pt>
                <c:pt idx="1396">
                  <c:v>405</c:v>
                </c:pt>
                <c:pt idx="1397">
                  <c:v>406</c:v>
                </c:pt>
                <c:pt idx="1398">
                  <c:v>411</c:v>
                </c:pt>
                <c:pt idx="1399">
                  <c:v>405</c:v>
                </c:pt>
                <c:pt idx="1400">
                  <c:v>411</c:v>
                </c:pt>
                <c:pt idx="1401">
                  <c:v>405</c:v>
                </c:pt>
                <c:pt idx="1402">
                  <c:v>410</c:v>
                </c:pt>
                <c:pt idx="1403">
                  <c:v>406</c:v>
                </c:pt>
                <c:pt idx="1404">
                  <c:v>407</c:v>
                </c:pt>
                <c:pt idx="1405">
                  <c:v>410</c:v>
                </c:pt>
                <c:pt idx="1406">
                  <c:v>406</c:v>
                </c:pt>
                <c:pt idx="1407">
                  <c:v>408</c:v>
                </c:pt>
                <c:pt idx="1408">
                  <c:v>408</c:v>
                </c:pt>
                <c:pt idx="1409">
                  <c:v>409</c:v>
                </c:pt>
                <c:pt idx="1410">
                  <c:v>406</c:v>
                </c:pt>
                <c:pt idx="1411">
                  <c:v>408</c:v>
                </c:pt>
                <c:pt idx="1412">
                  <c:v>411</c:v>
                </c:pt>
                <c:pt idx="1413">
                  <c:v>405</c:v>
                </c:pt>
                <c:pt idx="1414">
                  <c:v>409</c:v>
                </c:pt>
                <c:pt idx="1415">
                  <c:v>407</c:v>
                </c:pt>
                <c:pt idx="1416">
                  <c:v>405</c:v>
                </c:pt>
                <c:pt idx="1417">
                  <c:v>406</c:v>
                </c:pt>
                <c:pt idx="1418">
                  <c:v>406</c:v>
                </c:pt>
                <c:pt idx="1419">
                  <c:v>405</c:v>
                </c:pt>
                <c:pt idx="1420">
                  <c:v>404</c:v>
                </c:pt>
                <c:pt idx="1421">
                  <c:v>411</c:v>
                </c:pt>
                <c:pt idx="1422">
                  <c:v>408</c:v>
                </c:pt>
                <c:pt idx="1423">
                  <c:v>407</c:v>
                </c:pt>
                <c:pt idx="1424">
                  <c:v>404</c:v>
                </c:pt>
                <c:pt idx="1425">
                  <c:v>407</c:v>
                </c:pt>
                <c:pt idx="1426">
                  <c:v>408</c:v>
                </c:pt>
                <c:pt idx="1427">
                  <c:v>406</c:v>
                </c:pt>
                <c:pt idx="1428">
                  <c:v>405</c:v>
                </c:pt>
                <c:pt idx="1429">
                  <c:v>407</c:v>
                </c:pt>
                <c:pt idx="1430">
                  <c:v>407</c:v>
                </c:pt>
                <c:pt idx="1431">
                  <c:v>409</c:v>
                </c:pt>
                <c:pt idx="1432">
                  <c:v>409</c:v>
                </c:pt>
                <c:pt idx="1433">
                  <c:v>409</c:v>
                </c:pt>
                <c:pt idx="1434">
                  <c:v>405</c:v>
                </c:pt>
                <c:pt idx="1435">
                  <c:v>409</c:v>
                </c:pt>
                <c:pt idx="1436">
                  <c:v>414</c:v>
                </c:pt>
                <c:pt idx="1437">
                  <c:v>408</c:v>
                </c:pt>
                <c:pt idx="1438">
                  <c:v>404</c:v>
                </c:pt>
                <c:pt idx="1439">
                  <c:v>410</c:v>
                </c:pt>
                <c:pt idx="1440">
                  <c:v>409</c:v>
                </c:pt>
                <c:pt idx="1441">
                  <c:v>406</c:v>
                </c:pt>
                <c:pt idx="1442">
                  <c:v>412</c:v>
                </c:pt>
                <c:pt idx="1443">
                  <c:v>411</c:v>
                </c:pt>
                <c:pt idx="1444">
                  <c:v>412</c:v>
                </c:pt>
                <c:pt idx="1445">
                  <c:v>409</c:v>
                </c:pt>
                <c:pt idx="1446">
                  <c:v>414</c:v>
                </c:pt>
                <c:pt idx="1447">
                  <c:v>407</c:v>
                </c:pt>
                <c:pt idx="1448">
                  <c:v>410</c:v>
                </c:pt>
                <c:pt idx="1449">
                  <c:v>408</c:v>
                </c:pt>
                <c:pt idx="1450">
                  <c:v>410</c:v>
                </c:pt>
                <c:pt idx="1451">
                  <c:v>403</c:v>
                </c:pt>
                <c:pt idx="1452">
                  <c:v>406</c:v>
                </c:pt>
                <c:pt idx="1453">
                  <c:v>410</c:v>
                </c:pt>
                <c:pt idx="1454">
                  <c:v>412</c:v>
                </c:pt>
                <c:pt idx="1455">
                  <c:v>410</c:v>
                </c:pt>
                <c:pt idx="1456">
                  <c:v>409</c:v>
                </c:pt>
                <c:pt idx="1457">
                  <c:v>408</c:v>
                </c:pt>
                <c:pt idx="1458">
                  <c:v>413</c:v>
                </c:pt>
                <c:pt idx="1459">
                  <c:v>413</c:v>
                </c:pt>
                <c:pt idx="1460">
                  <c:v>418</c:v>
                </c:pt>
                <c:pt idx="1461">
                  <c:v>419</c:v>
                </c:pt>
                <c:pt idx="1462">
                  <c:v>421</c:v>
                </c:pt>
                <c:pt idx="1463">
                  <c:v>425</c:v>
                </c:pt>
                <c:pt idx="1464">
                  <c:v>442</c:v>
                </c:pt>
                <c:pt idx="1465">
                  <c:v>438</c:v>
                </c:pt>
                <c:pt idx="1466">
                  <c:v>446</c:v>
                </c:pt>
                <c:pt idx="1467">
                  <c:v>471</c:v>
                </c:pt>
                <c:pt idx="1468">
                  <c:v>486</c:v>
                </c:pt>
                <c:pt idx="1469">
                  <c:v>484</c:v>
                </c:pt>
                <c:pt idx="1470">
                  <c:v>497</c:v>
                </c:pt>
                <c:pt idx="1471">
                  <c:v>473</c:v>
                </c:pt>
                <c:pt idx="1472">
                  <c:v>475</c:v>
                </c:pt>
                <c:pt idx="1473">
                  <c:v>470</c:v>
                </c:pt>
                <c:pt idx="1474">
                  <c:v>466</c:v>
                </c:pt>
                <c:pt idx="1475">
                  <c:v>456</c:v>
                </c:pt>
                <c:pt idx="1476">
                  <c:v>467</c:v>
                </c:pt>
                <c:pt idx="1477">
                  <c:v>455</c:v>
                </c:pt>
                <c:pt idx="1478">
                  <c:v>431</c:v>
                </c:pt>
                <c:pt idx="1479">
                  <c:v>430</c:v>
                </c:pt>
                <c:pt idx="1480">
                  <c:v>424</c:v>
                </c:pt>
                <c:pt idx="1481">
                  <c:v>412</c:v>
                </c:pt>
                <c:pt idx="1482">
                  <c:v>414</c:v>
                </c:pt>
                <c:pt idx="1483">
                  <c:v>415</c:v>
                </c:pt>
                <c:pt idx="1484">
                  <c:v>416</c:v>
                </c:pt>
                <c:pt idx="1485">
                  <c:v>407</c:v>
                </c:pt>
                <c:pt idx="1486">
                  <c:v>415</c:v>
                </c:pt>
                <c:pt idx="1487">
                  <c:v>413</c:v>
                </c:pt>
                <c:pt idx="1488">
                  <c:v>408</c:v>
                </c:pt>
                <c:pt idx="1489">
                  <c:v>405</c:v>
                </c:pt>
                <c:pt idx="1490">
                  <c:v>409</c:v>
                </c:pt>
                <c:pt idx="1491">
                  <c:v>416</c:v>
                </c:pt>
                <c:pt idx="1492">
                  <c:v>406</c:v>
                </c:pt>
                <c:pt idx="1493">
                  <c:v>406</c:v>
                </c:pt>
                <c:pt idx="1494">
                  <c:v>409</c:v>
                </c:pt>
                <c:pt idx="1495">
                  <c:v>407</c:v>
                </c:pt>
                <c:pt idx="1496">
                  <c:v>408</c:v>
                </c:pt>
                <c:pt idx="1497">
                  <c:v>407</c:v>
                </c:pt>
                <c:pt idx="1498">
                  <c:v>403</c:v>
                </c:pt>
                <c:pt idx="1499">
                  <c:v>404</c:v>
                </c:pt>
                <c:pt idx="1500">
                  <c:v>403</c:v>
                </c:pt>
                <c:pt idx="1501">
                  <c:v>409</c:v>
                </c:pt>
                <c:pt idx="1502">
                  <c:v>401</c:v>
                </c:pt>
                <c:pt idx="1503">
                  <c:v>412</c:v>
                </c:pt>
                <c:pt idx="1504">
                  <c:v>409</c:v>
                </c:pt>
                <c:pt idx="1505">
                  <c:v>407</c:v>
                </c:pt>
                <c:pt idx="1506">
                  <c:v>404</c:v>
                </c:pt>
                <c:pt idx="1507">
                  <c:v>405</c:v>
                </c:pt>
                <c:pt idx="1508">
                  <c:v>405</c:v>
                </c:pt>
                <c:pt idx="1509">
                  <c:v>406</c:v>
                </c:pt>
                <c:pt idx="1510">
                  <c:v>408</c:v>
                </c:pt>
                <c:pt idx="1511">
                  <c:v>405</c:v>
                </c:pt>
                <c:pt idx="1512">
                  <c:v>404</c:v>
                </c:pt>
                <c:pt idx="1513">
                  <c:v>409</c:v>
                </c:pt>
                <c:pt idx="1514">
                  <c:v>409</c:v>
                </c:pt>
                <c:pt idx="1515">
                  <c:v>401</c:v>
                </c:pt>
                <c:pt idx="1516">
                  <c:v>408</c:v>
                </c:pt>
                <c:pt idx="1517">
                  <c:v>406</c:v>
                </c:pt>
                <c:pt idx="1518">
                  <c:v>407</c:v>
                </c:pt>
                <c:pt idx="1519">
                  <c:v>409</c:v>
                </c:pt>
                <c:pt idx="1520">
                  <c:v>406</c:v>
                </c:pt>
                <c:pt idx="1521">
                  <c:v>408</c:v>
                </c:pt>
                <c:pt idx="1522">
                  <c:v>405</c:v>
                </c:pt>
                <c:pt idx="1523">
                  <c:v>409</c:v>
                </c:pt>
                <c:pt idx="1524">
                  <c:v>412</c:v>
                </c:pt>
                <c:pt idx="1525">
                  <c:v>408</c:v>
                </c:pt>
                <c:pt idx="1526">
                  <c:v>409</c:v>
                </c:pt>
                <c:pt idx="1527">
                  <c:v>406</c:v>
                </c:pt>
                <c:pt idx="1528">
                  <c:v>409</c:v>
                </c:pt>
                <c:pt idx="1529">
                  <c:v>408</c:v>
                </c:pt>
                <c:pt idx="1530">
                  <c:v>408</c:v>
                </c:pt>
                <c:pt idx="1531">
                  <c:v>408</c:v>
                </c:pt>
                <c:pt idx="1532">
                  <c:v>408</c:v>
                </c:pt>
                <c:pt idx="1533">
                  <c:v>406</c:v>
                </c:pt>
                <c:pt idx="1534">
                  <c:v>406</c:v>
                </c:pt>
                <c:pt idx="1535">
                  <c:v>414</c:v>
                </c:pt>
                <c:pt idx="1536">
                  <c:v>408</c:v>
                </c:pt>
                <c:pt idx="1537">
                  <c:v>407</c:v>
                </c:pt>
                <c:pt idx="1538">
                  <c:v>404</c:v>
                </c:pt>
                <c:pt idx="1539">
                  <c:v>409</c:v>
                </c:pt>
                <c:pt idx="1540">
                  <c:v>407</c:v>
                </c:pt>
                <c:pt idx="1541">
                  <c:v>407</c:v>
                </c:pt>
                <c:pt idx="1542">
                  <c:v>406</c:v>
                </c:pt>
                <c:pt idx="1543">
                  <c:v>412</c:v>
                </c:pt>
                <c:pt idx="1544">
                  <c:v>411</c:v>
                </c:pt>
                <c:pt idx="1545">
                  <c:v>409</c:v>
                </c:pt>
                <c:pt idx="1546">
                  <c:v>407</c:v>
                </c:pt>
                <c:pt idx="1547">
                  <c:v>404</c:v>
                </c:pt>
                <c:pt idx="1548">
                  <c:v>411</c:v>
                </c:pt>
                <c:pt idx="1549">
                  <c:v>408</c:v>
                </c:pt>
                <c:pt idx="1550">
                  <c:v>405</c:v>
                </c:pt>
                <c:pt idx="1551">
                  <c:v>406</c:v>
                </c:pt>
                <c:pt idx="1552">
                  <c:v>406</c:v>
                </c:pt>
                <c:pt idx="1553">
                  <c:v>408</c:v>
                </c:pt>
                <c:pt idx="1554">
                  <c:v>407</c:v>
                </c:pt>
                <c:pt idx="1555">
                  <c:v>405</c:v>
                </c:pt>
                <c:pt idx="1556">
                  <c:v>404</c:v>
                </c:pt>
                <c:pt idx="1557">
                  <c:v>406</c:v>
                </c:pt>
                <c:pt idx="1558">
                  <c:v>407</c:v>
                </c:pt>
                <c:pt idx="1559">
                  <c:v>407</c:v>
                </c:pt>
                <c:pt idx="1560">
                  <c:v>407</c:v>
                </c:pt>
                <c:pt idx="1561">
                  <c:v>408</c:v>
                </c:pt>
                <c:pt idx="1562">
                  <c:v>405</c:v>
                </c:pt>
                <c:pt idx="1563">
                  <c:v>408</c:v>
                </c:pt>
                <c:pt idx="1564">
                  <c:v>407</c:v>
                </c:pt>
                <c:pt idx="1565">
                  <c:v>404</c:v>
                </c:pt>
                <c:pt idx="1566">
                  <c:v>408</c:v>
                </c:pt>
                <c:pt idx="1567">
                  <c:v>405</c:v>
                </c:pt>
                <c:pt idx="1568">
                  <c:v>408</c:v>
                </c:pt>
                <c:pt idx="1569">
                  <c:v>410</c:v>
                </c:pt>
                <c:pt idx="1570">
                  <c:v>407</c:v>
                </c:pt>
                <c:pt idx="1571">
                  <c:v>407</c:v>
                </c:pt>
                <c:pt idx="1572">
                  <c:v>405</c:v>
                </c:pt>
                <c:pt idx="1573">
                  <c:v>405</c:v>
                </c:pt>
                <c:pt idx="1574">
                  <c:v>406</c:v>
                </c:pt>
                <c:pt idx="1575">
                  <c:v>403</c:v>
                </c:pt>
                <c:pt idx="1576">
                  <c:v>404</c:v>
                </c:pt>
                <c:pt idx="1577">
                  <c:v>403</c:v>
                </c:pt>
                <c:pt idx="1578">
                  <c:v>409</c:v>
                </c:pt>
                <c:pt idx="1579">
                  <c:v>409</c:v>
                </c:pt>
                <c:pt idx="1580">
                  <c:v>404</c:v>
                </c:pt>
                <c:pt idx="1581">
                  <c:v>408</c:v>
                </c:pt>
                <c:pt idx="1582">
                  <c:v>403</c:v>
                </c:pt>
                <c:pt idx="1583">
                  <c:v>404</c:v>
                </c:pt>
                <c:pt idx="1584">
                  <c:v>404</c:v>
                </c:pt>
                <c:pt idx="1585">
                  <c:v>408</c:v>
                </c:pt>
                <c:pt idx="1586">
                  <c:v>414</c:v>
                </c:pt>
                <c:pt idx="1587">
                  <c:v>407</c:v>
                </c:pt>
                <c:pt idx="1588">
                  <c:v>409</c:v>
                </c:pt>
                <c:pt idx="1589">
                  <c:v>403</c:v>
                </c:pt>
                <c:pt idx="1590">
                  <c:v>406</c:v>
                </c:pt>
                <c:pt idx="1591">
                  <c:v>406</c:v>
                </c:pt>
                <c:pt idx="1592">
                  <c:v>412</c:v>
                </c:pt>
                <c:pt idx="1593">
                  <c:v>404</c:v>
                </c:pt>
                <c:pt idx="1594">
                  <c:v>408</c:v>
                </c:pt>
                <c:pt idx="1595">
                  <c:v>405</c:v>
                </c:pt>
                <c:pt idx="1596">
                  <c:v>403</c:v>
                </c:pt>
                <c:pt idx="1597">
                  <c:v>406</c:v>
                </c:pt>
                <c:pt idx="1598">
                  <c:v>408</c:v>
                </c:pt>
                <c:pt idx="1599">
                  <c:v>407</c:v>
                </c:pt>
                <c:pt idx="1600">
                  <c:v>407</c:v>
                </c:pt>
                <c:pt idx="1601">
                  <c:v>407</c:v>
                </c:pt>
                <c:pt idx="1602">
                  <c:v>405</c:v>
                </c:pt>
                <c:pt idx="1603">
                  <c:v>404</c:v>
                </c:pt>
                <c:pt idx="1604">
                  <c:v>409</c:v>
                </c:pt>
                <c:pt idx="1605">
                  <c:v>403</c:v>
                </c:pt>
                <c:pt idx="1606">
                  <c:v>406</c:v>
                </c:pt>
                <c:pt idx="1607">
                  <c:v>409</c:v>
                </c:pt>
                <c:pt idx="1608">
                  <c:v>405</c:v>
                </c:pt>
                <c:pt idx="1609">
                  <c:v>405</c:v>
                </c:pt>
                <c:pt idx="1610">
                  <c:v>403</c:v>
                </c:pt>
                <c:pt idx="1611">
                  <c:v>409</c:v>
                </c:pt>
                <c:pt idx="1612">
                  <c:v>409</c:v>
                </c:pt>
                <c:pt idx="1613">
                  <c:v>405</c:v>
                </c:pt>
                <c:pt idx="1614">
                  <c:v>407</c:v>
                </c:pt>
                <c:pt idx="1615">
                  <c:v>411</c:v>
                </c:pt>
                <c:pt idx="1616">
                  <c:v>404</c:v>
                </c:pt>
                <c:pt idx="1617">
                  <c:v>413</c:v>
                </c:pt>
                <c:pt idx="1618">
                  <c:v>407</c:v>
                </c:pt>
                <c:pt idx="1619">
                  <c:v>404</c:v>
                </c:pt>
                <c:pt idx="1620">
                  <c:v>409</c:v>
                </c:pt>
                <c:pt idx="1621">
                  <c:v>413</c:v>
                </c:pt>
                <c:pt idx="1622">
                  <c:v>406</c:v>
                </c:pt>
                <c:pt idx="1623">
                  <c:v>407</c:v>
                </c:pt>
                <c:pt idx="1624">
                  <c:v>403</c:v>
                </c:pt>
                <c:pt idx="1625">
                  <c:v>410</c:v>
                </c:pt>
                <c:pt idx="1626">
                  <c:v>407</c:v>
                </c:pt>
                <c:pt idx="1627">
                  <c:v>405</c:v>
                </c:pt>
                <c:pt idx="1628">
                  <c:v>403</c:v>
                </c:pt>
                <c:pt idx="1629">
                  <c:v>406</c:v>
                </c:pt>
                <c:pt idx="1630">
                  <c:v>411</c:v>
                </c:pt>
                <c:pt idx="1631">
                  <c:v>403</c:v>
                </c:pt>
                <c:pt idx="1632">
                  <c:v>408</c:v>
                </c:pt>
                <c:pt idx="1633">
                  <c:v>407</c:v>
                </c:pt>
                <c:pt idx="1634">
                  <c:v>406</c:v>
                </c:pt>
                <c:pt idx="1635">
                  <c:v>406</c:v>
                </c:pt>
                <c:pt idx="1636">
                  <c:v>408</c:v>
                </c:pt>
                <c:pt idx="1637">
                  <c:v>409</c:v>
                </c:pt>
                <c:pt idx="1638">
                  <c:v>412</c:v>
                </c:pt>
                <c:pt idx="1639">
                  <c:v>409</c:v>
                </c:pt>
                <c:pt idx="1640">
                  <c:v>406</c:v>
                </c:pt>
                <c:pt idx="1641">
                  <c:v>409</c:v>
                </c:pt>
                <c:pt idx="1642">
                  <c:v>410</c:v>
                </c:pt>
                <c:pt idx="1643">
                  <c:v>407</c:v>
                </c:pt>
                <c:pt idx="1644">
                  <c:v>413</c:v>
                </c:pt>
                <c:pt idx="1645">
                  <c:v>408</c:v>
                </c:pt>
                <c:pt idx="1646">
                  <c:v>413</c:v>
                </c:pt>
                <c:pt idx="1647">
                  <c:v>416</c:v>
                </c:pt>
                <c:pt idx="1648">
                  <c:v>404</c:v>
                </c:pt>
                <c:pt idx="1649">
                  <c:v>408</c:v>
                </c:pt>
                <c:pt idx="1650">
                  <c:v>410</c:v>
                </c:pt>
                <c:pt idx="1651">
                  <c:v>414</c:v>
                </c:pt>
                <c:pt idx="1652">
                  <c:v>409</c:v>
                </c:pt>
                <c:pt idx="1653">
                  <c:v>407</c:v>
                </c:pt>
                <c:pt idx="1654">
                  <c:v>414</c:v>
                </c:pt>
                <c:pt idx="1655">
                  <c:v>413</c:v>
                </c:pt>
                <c:pt idx="1656">
                  <c:v>405</c:v>
                </c:pt>
                <c:pt idx="1657">
                  <c:v>409</c:v>
                </c:pt>
                <c:pt idx="1658">
                  <c:v>409</c:v>
                </c:pt>
                <c:pt idx="1659">
                  <c:v>407</c:v>
                </c:pt>
                <c:pt idx="1660">
                  <c:v>408</c:v>
                </c:pt>
                <c:pt idx="1661">
                  <c:v>406</c:v>
                </c:pt>
                <c:pt idx="1662">
                  <c:v>408</c:v>
                </c:pt>
                <c:pt idx="1663">
                  <c:v>410</c:v>
                </c:pt>
                <c:pt idx="1664">
                  <c:v>409</c:v>
                </c:pt>
                <c:pt idx="1665">
                  <c:v>408</c:v>
                </c:pt>
                <c:pt idx="1666">
                  <c:v>410</c:v>
                </c:pt>
                <c:pt idx="1667">
                  <c:v>411</c:v>
                </c:pt>
                <c:pt idx="1668">
                  <c:v>409</c:v>
                </c:pt>
                <c:pt idx="1669">
                  <c:v>411</c:v>
                </c:pt>
                <c:pt idx="1670">
                  <c:v>405</c:v>
                </c:pt>
                <c:pt idx="1671">
                  <c:v>405</c:v>
                </c:pt>
                <c:pt idx="1672">
                  <c:v>408</c:v>
                </c:pt>
                <c:pt idx="1673">
                  <c:v>403</c:v>
                </c:pt>
                <c:pt idx="1674">
                  <c:v>412</c:v>
                </c:pt>
                <c:pt idx="1675">
                  <c:v>406</c:v>
                </c:pt>
                <c:pt idx="1676">
                  <c:v>404</c:v>
                </c:pt>
                <c:pt idx="1677">
                  <c:v>405</c:v>
                </c:pt>
                <c:pt idx="1678">
                  <c:v>406</c:v>
                </c:pt>
                <c:pt idx="1679">
                  <c:v>407</c:v>
                </c:pt>
                <c:pt idx="1680">
                  <c:v>410</c:v>
                </c:pt>
                <c:pt idx="1681">
                  <c:v>406</c:v>
                </c:pt>
                <c:pt idx="1682">
                  <c:v>405</c:v>
                </c:pt>
                <c:pt idx="1683">
                  <c:v>407</c:v>
                </c:pt>
                <c:pt idx="1684">
                  <c:v>408</c:v>
                </c:pt>
                <c:pt idx="1685">
                  <c:v>405</c:v>
                </c:pt>
                <c:pt idx="1686">
                  <c:v>404</c:v>
                </c:pt>
                <c:pt idx="1687">
                  <c:v>405</c:v>
                </c:pt>
                <c:pt idx="1688">
                  <c:v>405</c:v>
                </c:pt>
                <c:pt idx="1689">
                  <c:v>409</c:v>
                </c:pt>
                <c:pt idx="1690">
                  <c:v>403</c:v>
                </c:pt>
                <c:pt idx="1691">
                  <c:v>406</c:v>
                </c:pt>
                <c:pt idx="1692">
                  <c:v>405</c:v>
                </c:pt>
                <c:pt idx="1693">
                  <c:v>407</c:v>
                </c:pt>
                <c:pt idx="1694">
                  <c:v>416</c:v>
                </c:pt>
                <c:pt idx="1695">
                  <c:v>405</c:v>
                </c:pt>
                <c:pt idx="1696">
                  <c:v>404</c:v>
                </c:pt>
                <c:pt idx="1697">
                  <c:v>403</c:v>
                </c:pt>
                <c:pt idx="1698">
                  <c:v>405</c:v>
                </c:pt>
                <c:pt idx="1699">
                  <c:v>406</c:v>
                </c:pt>
                <c:pt idx="1700">
                  <c:v>407</c:v>
                </c:pt>
                <c:pt idx="1701">
                  <c:v>404</c:v>
                </c:pt>
                <c:pt idx="1702">
                  <c:v>404</c:v>
                </c:pt>
                <c:pt idx="1703">
                  <c:v>406</c:v>
                </c:pt>
                <c:pt idx="1704">
                  <c:v>408</c:v>
                </c:pt>
                <c:pt idx="1705">
                  <c:v>402</c:v>
                </c:pt>
                <c:pt idx="1706">
                  <c:v>409</c:v>
                </c:pt>
                <c:pt idx="1707">
                  <c:v>403</c:v>
                </c:pt>
                <c:pt idx="1708">
                  <c:v>403</c:v>
                </c:pt>
                <c:pt idx="1709">
                  <c:v>405</c:v>
                </c:pt>
                <c:pt idx="1710">
                  <c:v>409</c:v>
                </c:pt>
                <c:pt idx="1711">
                  <c:v>402</c:v>
                </c:pt>
                <c:pt idx="1712">
                  <c:v>406</c:v>
                </c:pt>
                <c:pt idx="1713">
                  <c:v>405</c:v>
                </c:pt>
                <c:pt idx="1714">
                  <c:v>402</c:v>
                </c:pt>
                <c:pt idx="1715">
                  <c:v>407</c:v>
                </c:pt>
                <c:pt idx="1716">
                  <c:v>405</c:v>
                </c:pt>
                <c:pt idx="1717">
                  <c:v>410</c:v>
                </c:pt>
                <c:pt idx="1718">
                  <c:v>403</c:v>
                </c:pt>
                <c:pt idx="1719">
                  <c:v>407</c:v>
                </c:pt>
                <c:pt idx="1720">
                  <c:v>407</c:v>
                </c:pt>
                <c:pt idx="1721">
                  <c:v>405</c:v>
                </c:pt>
                <c:pt idx="1722">
                  <c:v>405</c:v>
                </c:pt>
                <c:pt idx="1723">
                  <c:v>402</c:v>
                </c:pt>
                <c:pt idx="1724">
                  <c:v>404</c:v>
                </c:pt>
                <c:pt idx="1725">
                  <c:v>403</c:v>
                </c:pt>
                <c:pt idx="1726">
                  <c:v>404</c:v>
                </c:pt>
                <c:pt idx="1727">
                  <c:v>406</c:v>
                </c:pt>
                <c:pt idx="1728">
                  <c:v>408</c:v>
                </c:pt>
                <c:pt idx="1729">
                  <c:v>404</c:v>
                </c:pt>
                <c:pt idx="1730">
                  <c:v>410</c:v>
                </c:pt>
                <c:pt idx="1731">
                  <c:v>405</c:v>
                </c:pt>
                <c:pt idx="1732">
                  <c:v>406</c:v>
                </c:pt>
                <c:pt idx="1733">
                  <c:v>406</c:v>
                </c:pt>
                <c:pt idx="1734">
                  <c:v>407</c:v>
                </c:pt>
                <c:pt idx="1735">
                  <c:v>406</c:v>
                </c:pt>
                <c:pt idx="1736">
                  <c:v>407</c:v>
                </c:pt>
                <c:pt idx="1737">
                  <c:v>408</c:v>
                </c:pt>
                <c:pt idx="1738">
                  <c:v>405</c:v>
                </c:pt>
                <c:pt idx="1739">
                  <c:v>405</c:v>
                </c:pt>
                <c:pt idx="1740">
                  <c:v>407</c:v>
                </c:pt>
                <c:pt idx="1741">
                  <c:v>404</c:v>
                </c:pt>
                <c:pt idx="1742">
                  <c:v>405</c:v>
                </c:pt>
                <c:pt idx="1743">
                  <c:v>404</c:v>
                </c:pt>
                <c:pt idx="1744">
                  <c:v>405</c:v>
                </c:pt>
                <c:pt idx="1745">
                  <c:v>403</c:v>
                </c:pt>
                <c:pt idx="1746">
                  <c:v>408</c:v>
                </c:pt>
                <c:pt idx="1747">
                  <c:v>406</c:v>
                </c:pt>
                <c:pt idx="1748">
                  <c:v>403</c:v>
                </c:pt>
                <c:pt idx="1749">
                  <c:v>403</c:v>
                </c:pt>
                <c:pt idx="1750">
                  <c:v>406</c:v>
                </c:pt>
                <c:pt idx="1751">
                  <c:v>405</c:v>
                </c:pt>
                <c:pt idx="1752">
                  <c:v>407</c:v>
                </c:pt>
                <c:pt idx="1753">
                  <c:v>406</c:v>
                </c:pt>
                <c:pt idx="1754">
                  <c:v>404</c:v>
                </c:pt>
                <c:pt idx="1755">
                  <c:v>406</c:v>
                </c:pt>
                <c:pt idx="1756">
                  <c:v>407</c:v>
                </c:pt>
                <c:pt idx="1757">
                  <c:v>407</c:v>
                </c:pt>
                <c:pt idx="1758">
                  <c:v>408</c:v>
                </c:pt>
                <c:pt idx="1759">
                  <c:v>407</c:v>
                </c:pt>
                <c:pt idx="1760">
                  <c:v>410</c:v>
                </c:pt>
                <c:pt idx="1761">
                  <c:v>403</c:v>
                </c:pt>
                <c:pt idx="1762">
                  <c:v>411</c:v>
                </c:pt>
                <c:pt idx="1763">
                  <c:v>410</c:v>
                </c:pt>
                <c:pt idx="1764">
                  <c:v>406</c:v>
                </c:pt>
                <c:pt idx="1765">
                  <c:v>405</c:v>
                </c:pt>
                <c:pt idx="1766">
                  <c:v>405</c:v>
                </c:pt>
                <c:pt idx="1767">
                  <c:v>404</c:v>
                </c:pt>
                <c:pt idx="1768">
                  <c:v>403</c:v>
                </c:pt>
                <c:pt idx="1769">
                  <c:v>409</c:v>
                </c:pt>
                <c:pt idx="1770">
                  <c:v>406</c:v>
                </c:pt>
                <c:pt idx="1771">
                  <c:v>406</c:v>
                </c:pt>
                <c:pt idx="1772">
                  <c:v>405</c:v>
                </c:pt>
                <c:pt idx="1773">
                  <c:v>403</c:v>
                </c:pt>
                <c:pt idx="1774">
                  <c:v>405</c:v>
                </c:pt>
                <c:pt idx="1775">
                  <c:v>407</c:v>
                </c:pt>
                <c:pt idx="1776">
                  <c:v>404</c:v>
                </c:pt>
                <c:pt idx="1777">
                  <c:v>410</c:v>
                </c:pt>
                <c:pt idx="1778">
                  <c:v>409</c:v>
                </c:pt>
                <c:pt idx="1779">
                  <c:v>407</c:v>
                </c:pt>
                <c:pt idx="1780">
                  <c:v>408</c:v>
                </c:pt>
                <c:pt idx="1781">
                  <c:v>408</c:v>
                </c:pt>
                <c:pt idx="1782">
                  <c:v>404</c:v>
                </c:pt>
                <c:pt idx="1783">
                  <c:v>406</c:v>
                </c:pt>
                <c:pt idx="1784">
                  <c:v>409</c:v>
                </c:pt>
                <c:pt idx="1785">
                  <c:v>404</c:v>
                </c:pt>
                <c:pt idx="1786">
                  <c:v>406</c:v>
                </c:pt>
                <c:pt idx="1787">
                  <c:v>406</c:v>
                </c:pt>
                <c:pt idx="1788">
                  <c:v>403</c:v>
                </c:pt>
                <c:pt idx="1789">
                  <c:v>404</c:v>
                </c:pt>
                <c:pt idx="1790">
                  <c:v>405</c:v>
                </c:pt>
                <c:pt idx="1791">
                  <c:v>407</c:v>
                </c:pt>
                <c:pt idx="1792">
                  <c:v>408</c:v>
                </c:pt>
                <c:pt idx="1793">
                  <c:v>403</c:v>
                </c:pt>
                <c:pt idx="1794">
                  <c:v>406</c:v>
                </c:pt>
                <c:pt idx="1795">
                  <c:v>408</c:v>
                </c:pt>
                <c:pt idx="1796">
                  <c:v>403</c:v>
                </c:pt>
                <c:pt idx="1797">
                  <c:v>402</c:v>
                </c:pt>
                <c:pt idx="1798">
                  <c:v>402</c:v>
                </c:pt>
                <c:pt idx="1799">
                  <c:v>403</c:v>
                </c:pt>
                <c:pt idx="1800">
                  <c:v>408</c:v>
                </c:pt>
                <c:pt idx="1801">
                  <c:v>403</c:v>
                </c:pt>
                <c:pt idx="1802">
                  <c:v>407</c:v>
                </c:pt>
                <c:pt idx="1803">
                  <c:v>405</c:v>
                </c:pt>
                <c:pt idx="1804">
                  <c:v>403</c:v>
                </c:pt>
                <c:pt idx="1805">
                  <c:v>405</c:v>
                </c:pt>
                <c:pt idx="1806">
                  <c:v>405</c:v>
                </c:pt>
                <c:pt idx="1807">
                  <c:v>407</c:v>
                </c:pt>
                <c:pt idx="1808">
                  <c:v>408</c:v>
                </c:pt>
                <c:pt idx="1809">
                  <c:v>403</c:v>
                </c:pt>
                <c:pt idx="1810">
                  <c:v>408</c:v>
                </c:pt>
                <c:pt idx="1811">
                  <c:v>405</c:v>
                </c:pt>
                <c:pt idx="1812">
                  <c:v>403</c:v>
                </c:pt>
                <c:pt idx="1813">
                  <c:v>414</c:v>
                </c:pt>
                <c:pt idx="1814">
                  <c:v>410</c:v>
                </c:pt>
                <c:pt idx="1815">
                  <c:v>404</c:v>
                </c:pt>
                <c:pt idx="1816">
                  <c:v>406</c:v>
                </c:pt>
                <c:pt idx="1817">
                  <c:v>407</c:v>
                </c:pt>
                <c:pt idx="1818">
                  <c:v>406</c:v>
                </c:pt>
                <c:pt idx="1819">
                  <c:v>403</c:v>
                </c:pt>
                <c:pt idx="1820">
                  <c:v>406</c:v>
                </c:pt>
                <c:pt idx="1821">
                  <c:v>411</c:v>
                </c:pt>
                <c:pt idx="1822">
                  <c:v>407</c:v>
                </c:pt>
                <c:pt idx="1823">
                  <c:v>404</c:v>
                </c:pt>
                <c:pt idx="1824">
                  <c:v>408</c:v>
                </c:pt>
                <c:pt idx="1825">
                  <c:v>404</c:v>
                </c:pt>
                <c:pt idx="1826">
                  <c:v>405</c:v>
                </c:pt>
                <c:pt idx="1827">
                  <c:v>409</c:v>
                </c:pt>
                <c:pt idx="1828">
                  <c:v>407</c:v>
                </c:pt>
                <c:pt idx="1829">
                  <c:v>406</c:v>
                </c:pt>
                <c:pt idx="1830">
                  <c:v>404</c:v>
                </c:pt>
                <c:pt idx="1831">
                  <c:v>406</c:v>
                </c:pt>
                <c:pt idx="1832">
                  <c:v>408</c:v>
                </c:pt>
                <c:pt idx="1833">
                  <c:v>411</c:v>
                </c:pt>
                <c:pt idx="1834">
                  <c:v>405</c:v>
                </c:pt>
                <c:pt idx="1835">
                  <c:v>405</c:v>
                </c:pt>
                <c:pt idx="1836">
                  <c:v>404</c:v>
                </c:pt>
                <c:pt idx="1837">
                  <c:v>404</c:v>
                </c:pt>
                <c:pt idx="1838">
                  <c:v>410</c:v>
                </c:pt>
                <c:pt idx="1839">
                  <c:v>407</c:v>
                </c:pt>
                <c:pt idx="1840">
                  <c:v>409</c:v>
                </c:pt>
                <c:pt idx="1841">
                  <c:v>408</c:v>
                </c:pt>
                <c:pt idx="1842">
                  <c:v>404</c:v>
                </c:pt>
                <c:pt idx="1843">
                  <c:v>406</c:v>
                </c:pt>
                <c:pt idx="1844">
                  <c:v>408</c:v>
                </c:pt>
                <c:pt idx="1845">
                  <c:v>403</c:v>
                </c:pt>
                <c:pt idx="1846">
                  <c:v>412</c:v>
                </c:pt>
                <c:pt idx="1847">
                  <c:v>414</c:v>
                </c:pt>
                <c:pt idx="1848">
                  <c:v>412</c:v>
                </c:pt>
                <c:pt idx="1849">
                  <c:v>405</c:v>
                </c:pt>
                <c:pt idx="1850">
                  <c:v>411</c:v>
                </c:pt>
                <c:pt idx="1851">
                  <c:v>408</c:v>
                </c:pt>
                <c:pt idx="1852">
                  <c:v>409</c:v>
                </c:pt>
                <c:pt idx="1853">
                  <c:v>403</c:v>
                </c:pt>
                <c:pt idx="1854">
                  <c:v>407</c:v>
                </c:pt>
                <c:pt idx="1855">
                  <c:v>409</c:v>
                </c:pt>
                <c:pt idx="1856">
                  <c:v>408</c:v>
                </c:pt>
                <c:pt idx="1857">
                  <c:v>414</c:v>
                </c:pt>
                <c:pt idx="1858">
                  <c:v>410</c:v>
                </c:pt>
                <c:pt idx="1859">
                  <c:v>409</c:v>
                </c:pt>
                <c:pt idx="1860">
                  <c:v>406</c:v>
                </c:pt>
                <c:pt idx="1861">
                  <c:v>413</c:v>
                </c:pt>
                <c:pt idx="1862">
                  <c:v>406</c:v>
                </c:pt>
                <c:pt idx="1863">
                  <c:v>413</c:v>
                </c:pt>
                <c:pt idx="1864">
                  <c:v>408</c:v>
                </c:pt>
                <c:pt idx="1865">
                  <c:v>409</c:v>
                </c:pt>
                <c:pt idx="1866">
                  <c:v>412</c:v>
                </c:pt>
                <c:pt idx="1867">
                  <c:v>408</c:v>
                </c:pt>
                <c:pt idx="1868">
                  <c:v>412</c:v>
                </c:pt>
                <c:pt idx="1869">
                  <c:v>414</c:v>
                </c:pt>
                <c:pt idx="1870">
                  <c:v>412</c:v>
                </c:pt>
                <c:pt idx="1871">
                  <c:v>410</c:v>
                </c:pt>
                <c:pt idx="1872">
                  <c:v>416</c:v>
                </c:pt>
                <c:pt idx="1873">
                  <c:v>410</c:v>
                </c:pt>
                <c:pt idx="1874">
                  <c:v>409</c:v>
                </c:pt>
                <c:pt idx="1875">
                  <c:v>411</c:v>
                </c:pt>
                <c:pt idx="1876">
                  <c:v>416</c:v>
                </c:pt>
                <c:pt idx="1877">
                  <c:v>416</c:v>
                </c:pt>
                <c:pt idx="1878">
                  <c:v>429</c:v>
                </c:pt>
                <c:pt idx="1879">
                  <c:v>414</c:v>
                </c:pt>
                <c:pt idx="1880">
                  <c:v>412</c:v>
                </c:pt>
                <c:pt idx="1881">
                  <c:v>427</c:v>
                </c:pt>
                <c:pt idx="1882">
                  <c:v>413</c:v>
                </c:pt>
                <c:pt idx="1883">
                  <c:v>418</c:v>
                </c:pt>
                <c:pt idx="1884">
                  <c:v>420</c:v>
                </c:pt>
                <c:pt idx="1885">
                  <c:v>420</c:v>
                </c:pt>
                <c:pt idx="1886">
                  <c:v>417</c:v>
                </c:pt>
                <c:pt idx="1887">
                  <c:v>414</c:v>
                </c:pt>
                <c:pt idx="1888">
                  <c:v>419</c:v>
                </c:pt>
                <c:pt idx="1889">
                  <c:v>432</c:v>
                </c:pt>
                <c:pt idx="1890">
                  <c:v>424</c:v>
                </c:pt>
                <c:pt idx="1891">
                  <c:v>419</c:v>
                </c:pt>
                <c:pt idx="1892">
                  <c:v>417</c:v>
                </c:pt>
                <c:pt idx="1893">
                  <c:v>417</c:v>
                </c:pt>
                <c:pt idx="1894">
                  <c:v>418</c:v>
                </c:pt>
                <c:pt idx="1895">
                  <c:v>416</c:v>
                </c:pt>
                <c:pt idx="1896">
                  <c:v>416</c:v>
                </c:pt>
                <c:pt idx="1897">
                  <c:v>417</c:v>
                </c:pt>
                <c:pt idx="1898">
                  <c:v>417</c:v>
                </c:pt>
                <c:pt idx="1899">
                  <c:v>414</c:v>
                </c:pt>
                <c:pt idx="1900">
                  <c:v>420</c:v>
                </c:pt>
                <c:pt idx="1901">
                  <c:v>416</c:v>
                </c:pt>
                <c:pt idx="1902">
                  <c:v>411</c:v>
                </c:pt>
                <c:pt idx="1903">
                  <c:v>414</c:v>
                </c:pt>
                <c:pt idx="1904">
                  <c:v>421</c:v>
                </c:pt>
                <c:pt idx="1905">
                  <c:v>415</c:v>
                </c:pt>
                <c:pt idx="1906">
                  <c:v>419</c:v>
                </c:pt>
                <c:pt idx="1907">
                  <c:v>416</c:v>
                </c:pt>
                <c:pt idx="1908">
                  <c:v>410</c:v>
                </c:pt>
                <c:pt idx="1909">
                  <c:v>410</c:v>
                </c:pt>
                <c:pt idx="1910">
                  <c:v>415</c:v>
                </c:pt>
                <c:pt idx="1911">
                  <c:v>411</c:v>
                </c:pt>
                <c:pt idx="1912">
                  <c:v>405</c:v>
                </c:pt>
                <c:pt idx="1913">
                  <c:v>404</c:v>
                </c:pt>
                <c:pt idx="1914">
                  <c:v>418</c:v>
                </c:pt>
                <c:pt idx="1915">
                  <c:v>406</c:v>
                </c:pt>
                <c:pt idx="1916">
                  <c:v>409</c:v>
                </c:pt>
                <c:pt idx="1917">
                  <c:v>404</c:v>
                </c:pt>
                <c:pt idx="1918">
                  <c:v>411</c:v>
                </c:pt>
                <c:pt idx="1919">
                  <c:v>407</c:v>
                </c:pt>
                <c:pt idx="1920">
                  <c:v>413</c:v>
                </c:pt>
                <c:pt idx="1921">
                  <c:v>402</c:v>
                </c:pt>
                <c:pt idx="1922">
                  <c:v>412</c:v>
                </c:pt>
                <c:pt idx="1923">
                  <c:v>408</c:v>
                </c:pt>
                <c:pt idx="1924">
                  <c:v>409</c:v>
                </c:pt>
                <c:pt idx="1925">
                  <c:v>413</c:v>
                </c:pt>
                <c:pt idx="1926">
                  <c:v>402</c:v>
                </c:pt>
                <c:pt idx="1927">
                  <c:v>411</c:v>
                </c:pt>
                <c:pt idx="1928">
                  <c:v>407</c:v>
                </c:pt>
                <c:pt idx="1929">
                  <c:v>404</c:v>
                </c:pt>
                <c:pt idx="1930">
                  <c:v>404</c:v>
                </c:pt>
                <c:pt idx="1931">
                  <c:v>409</c:v>
                </c:pt>
                <c:pt idx="1932">
                  <c:v>411</c:v>
                </c:pt>
                <c:pt idx="1933">
                  <c:v>407</c:v>
                </c:pt>
                <c:pt idx="1934">
                  <c:v>404</c:v>
                </c:pt>
                <c:pt idx="1935">
                  <c:v>412</c:v>
                </c:pt>
                <c:pt idx="1936">
                  <c:v>406</c:v>
                </c:pt>
                <c:pt idx="1937">
                  <c:v>405</c:v>
                </c:pt>
                <c:pt idx="1938">
                  <c:v>406</c:v>
                </c:pt>
                <c:pt idx="1939">
                  <c:v>406</c:v>
                </c:pt>
                <c:pt idx="1940">
                  <c:v>407</c:v>
                </c:pt>
                <c:pt idx="1941">
                  <c:v>405</c:v>
                </c:pt>
                <c:pt idx="1942">
                  <c:v>408</c:v>
                </c:pt>
                <c:pt idx="1943">
                  <c:v>409</c:v>
                </c:pt>
                <c:pt idx="1944">
                  <c:v>407</c:v>
                </c:pt>
                <c:pt idx="1945">
                  <c:v>404</c:v>
                </c:pt>
                <c:pt idx="1946">
                  <c:v>407</c:v>
                </c:pt>
                <c:pt idx="1947">
                  <c:v>406</c:v>
                </c:pt>
                <c:pt idx="1948">
                  <c:v>409</c:v>
                </c:pt>
                <c:pt idx="1949">
                  <c:v>406</c:v>
                </c:pt>
                <c:pt idx="1950">
                  <c:v>405</c:v>
                </c:pt>
                <c:pt idx="1951">
                  <c:v>407</c:v>
                </c:pt>
                <c:pt idx="1952">
                  <c:v>404</c:v>
                </c:pt>
                <c:pt idx="1953">
                  <c:v>404</c:v>
                </c:pt>
                <c:pt idx="1954">
                  <c:v>407</c:v>
                </c:pt>
                <c:pt idx="1955">
                  <c:v>405</c:v>
                </c:pt>
                <c:pt idx="1956">
                  <c:v>404</c:v>
                </c:pt>
                <c:pt idx="1957">
                  <c:v>406</c:v>
                </c:pt>
                <c:pt idx="1958">
                  <c:v>407</c:v>
                </c:pt>
                <c:pt idx="1959">
                  <c:v>406</c:v>
                </c:pt>
                <c:pt idx="1960">
                  <c:v>406</c:v>
                </c:pt>
                <c:pt idx="1961">
                  <c:v>408</c:v>
                </c:pt>
                <c:pt idx="1962">
                  <c:v>409</c:v>
                </c:pt>
                <c:pt idx="1963">
                  <c:v>405</c:v>
                </c:pt>
                <c:pt idx="1964">
                  <c:v>406</c:v>
                </c:pt>
                <c:pt idx="1965">
                  <c:v>406</c:v>
                </c:pt>
                <c:pt idx="1966">
                  <c:v>408</c:v>
                </c:pt>
                <c:pt idx="1967">
                  <c:v>404</c:v>
                </c:pt>
                <c:pt idx="1968">
                  <c:v>405</c:v>
                </c:pt>
                <c:pt idx="1969">
                  <c:v>405</c:v>
                </c:pt>
                <c:pt idx="1970">
                  <c:v>407</c:v>
                </c:pt>
                <c:pt idx="1971">
                  <c:v>407</c:v>
                </c:pt>
                <c:pt idx="1972">
                  <c:v>406</c:v>
                </c:pt>
                <c:pt idx="1973">
                  <c:v>405</c:v>
                </c:pt>
                <c:pt idx="1974">
                  <c:v>405</c:v>
                </c:pt>
                <c:pt idx="1975">
                  <c:v>403</c:v>
                </c:pt>
                <c:pt idx="1976">
                  <c:v>406</c:v>
                </c:pt>
                <c:pt idx="1977">
                  <c:v>404</c:v>
                </c:pt>
                <c:pt idx="1978">
                  <c:v>410</c:v>
                </c:pt>
                <c:pt idx="1979">
                  <c:v>403</c:v>
                </c:pt>
                <c:pt idx="1980">
                  <c:v>405</c:v>
                </c:pt>
                <c:pt idx="1981">
                  <c:v>409</c:v>
                </c:pt>
                <c:pt idx="1982">
                  <c:v>404</c:v>
                </c:pt>
                <c:pt idx="1983">
                  <c:v>408</c:v>
                </c:pt>
                <c:pt idx="1984">
                  <c:v>405</c:v>
                </c:pt>
                <c:pt idx="1985">
                  <c:v>403</c:v>
                </c:pt>
                <c:pt idx="1986">
                  <c:v>402</c:v>
                </c:pt>
                <c:pt idx="1987">
                  <c:v>409</c:v>
                </c:pt>
                <c:pt idx="1988">
                  <c:v>404</c:v>
                </c:pt>
                <c:pt idx="1989">
                  <c:v>406</c:v>
                </c:pt>
                <c:pt idx="1990">
                  <c:v>406</c:v>
                </c:pt>
                <c:pt idx="1991">
                  <c:v>405</c:v>
                </c:pt>
                <c:pt idx="1992">
                  <c:v>405</c:v>
                </c:pt>
                <c:pt idx="1993">
                  <c:v>402</c:v>
                </c:pt>
                <c:pt idx="1994">
                  <c:v>410</c:v>
                </c:pt>
                <c:pt idx="1995">
                  <c:v>405</c:v>
                </c:pt>
                <c:pt idx="1996">
                  <c:v>404</c:v>
                </c:pt>
                <c:pt idx="1997">
                  <c:v>411</c:v>
                </c:pt>
                <c:pt idx="1998">
                  <c:v>403</c:v>
                </c:pt>
                <c:pt idx="1999">
                  <c:v>403</c:v>
                </c:pt>
                <c:pt idx="2000">
                  <c:v>405</c:v>
                </c:pt>
                <c:pt idx="2001">
                  <c:v>406</c:v>
                </c:pt>
                <c:pt idx="2002">
                  <c:v>406</c:v>
                </c:pt>
                <c:pt idx="2003">
                  <c:v>403</c:v>
                </c:pt>
                <c:pt idx="2004">
                  <c:v>409</c:v>
                </c:pt>
                <c:pt idx="2005">
                  <c:v>405</c:v>
                </c:pt>
                <c:pt idx="2006">
                  <c:v>407</c:v>
                </c:pt>
                <c:pt idx="2007">
                  <c:v>400</c:v>
                </c:pt>
                <c:pt idx="2008">
                  <c:v>406</c:v>
                </c:pt>
                <c:pt idx="2009">
                  <c:v>405</c:v>
                </c:pt>
                <c:pt idx="2010">
                  <c:v>403</c:v>
                </c:pt>
                <c:pt idx="2011">
                  <c:v>409</c:v>
                </c:pt>
                <c:pt idx="2012">
                  <c:v>406</c:v>
                </c:pt>
                <c:pt idx="2013">
                  <c:v>410</c:v>
                </c:pt>
                <c:pt idx="2014">
                  <c:v>402</c:v>
                </c:pt>
                <c:pt idx="2015">
                  <c:v>408</c:v>
                </c:pt>
                <c:pt idx="2016">
                  <c:v>409</c:v>
                </c:pt>
                <c:pt idx="2017">
                  <c:v>406</c:v>
                </c:pt>
                <c:pt idx="2018">
                  <c:v>408</c:v>
                </c:pt>
                <c:pt idx="2019">
                  <c:v>407</c:v>
                </c:pt>
                <c:pt idx="2020">
                  <c:v>403</c:v>
                </c:pt>
                <c:pt idx="2021">
                  <c:v>407</c:v>
                </c:pt>
                <c:pt idx="2022">
                  <c:v>404</c:v>
                </c:pt>
                <c:pt idx="2023">
                  <c:v>406</c:v>
                </c:pt>
                <c:pt idx="2024">
                  <c:v>402</c:v>
                </c:pt>
                <c:pt idx="2025">
                  <c:v>408</c:v>
                </c:pt>
                <c:pt idx="2026">
                  <c:v>404</c:v>
                </c:pt>
                <c:pt idx="2027">
                  <c:v>408</c:v>
                </c:pt>
                <c:pt idx="2028">
                  <c:v>409</c:v>
                </c:pt>
                <c:pt idx="2029">
                  <c:v>405</c:v>
                </c:pt>
                <c:pt idx="2030">
                  <c:v>404</c:v>
                </c:pt>
                <c:pt idx="2031">
                  <c:v>410</c:v>
                </c:pt>
                <c:pt idx="2032">
                  <c:v>404</c:v>
                </c:pt>
                <c:pt idx="2033">
                  <c:v>405</c:v>
                </c:pt>
                <c:pt idx="2034">
                  <c:v>402</c:v>
                </c:pt>
                <c:pt idx="2035">
                  <c:v>405</c:v>
                </c:pt>
                <c:pt idx="2036">
                  <c:v>408</c:v>
                </c:pt>
                <c:pt idx="2037">
                  <c:v>409</c:v>
                </c:pt>
                <c:pt idx="2038">
                  <c:v>409</c:v>
                </c:pt>
                <c:pt idx="2039">
                  <c:v>407</c:v>
                </c:pt>
                <c:pt idx="2040">
                  <c:v>408</c:v>
                </c:pt>
                <c:pt idx="2041">
                  <c:v>411</c:v>
                </c:pt>
                <c:pt idx="2042">
                  <c:v>405</c:v>
                </c:pt>
                <c:pt idx="2043">
                  <c:v>406</c:v>
                </c:pt>
                <c:pt idx="2044">
                  <c:v>405</c:v>
                </c:pt>
                <c:pt idx="2045">
                  <c:v>406</c:v>
                </c:pt>
                <c:pt idx="2046">
                  <c:v>404</c:v>
                </c:pt>
                <c:pt idx="2047">
                  <c:v>407</c:v>
                </c:pt>
                <c:pt idx="2048">
                  <c:v>410</c:v>
                </c:pt>
                <c:pt idx="2049">
                  <c:v>402</c:v>
                </c:pt>
                <c:pt idx="2050">
                  <c:v>405</c:v>
                </c:pt>
                <c:pt idx="2051">
                  <c:v>407</c:v>
                </c:pt>
                <c:pt idx="2052">
                  <c:v>409</c:v>
                </c:pt>
                <c:pt idx="2053">
                  <c:v>404</c:v>
                </c:pt>
                <c:pt idx="2054">
                  <c:v>409</c:v>
                </c:pt>
                <c:pt idx="2055">
                  <c:v>401</c:v>
                </c:pt>
                <c:pt idx="2056">
                  <c:v>406</c:v>
                </c:pt>
                <c:pt idx="2057">
                  <c:v>404</c:v>
                </c:pt>
                <c:pt idx="2058">
                  <c:v>407</c:v>
                </c:pt>
                <c:pt idx="2059">
                  <c:v>407</c:v>
                </c:pt>
                <c:pt idx="2060">
                  <c:v>406</c:v>
                </c:pt>
                <c:pt idx="2061">
                  <c:v>407</c:v>
                </c:pt>
                <c:pt idx="2062">
                  <c:v>405</c:v>
                </c:pt>
                <c:pt idx="2063">
                  <c:v>405</c:v>
                </c:pt>
                <c:pt idx="2064">
                  <c:v>406</c:v>
                </c:pt>
                <c:pt idx="2065">
                  <c:v>400</c:v>
                </c:pt>
                <c:pt idx="2066">
                  <c:v>409</c:v>
                </c:pt>
                <c:pt idx="2067">
                  <c:v>405</c:v>
                </c:pt>
                <c:pt idx="2068">
                  <c:v>409</c:v>
                </c:pt>
                <c:pt idx="2069">
                  <c:v>407</c:v>
                </c:pt>
                <c:pt idx="2070">
                  <c:v>407</c:v>
                </c:pt>
                <c:pt idx="2071">
                  <c:v>405</c:v>
                </c:pt>
                <c:pt idx="2072">
                  <c:v>410</c:v>
                </c:pt>
                <c:pt idx="2073">
                  <c:v>413</c:v>
                </c:pt>
                <c:pt idx="2074">
                  <c:v>405</c:v>
                </c:pt>
                <c:pt idx="2075">
                  <c:v>409</c:v>
                </c:pt>
                <c:pt idx="2076">
                  <c:v>403</c:v>
                </c:pt>
                <c:pt idx="2077">
                  <c:v>408</c:v>
                </c:pt>
                <c:pt idx="2078">
                  <c:v>406</c:v>
                </c:pt>
                <c:pt idx="2079">
                  <c:v>408</c:v>
                </c:pt>
                <c:pt idx="2080">
                  <c:v>409</c:v>
                </c:pt>
                <c:pt idx="2081">
                  <c:v>409</c:v>
                </c:pt>
                <c:pt idx="2082">
                  <c:v>406</c:v>
                </c:pt>
                <c:pt idx="2083">
                  <c:v>406</c:v>
                </c:pt>
                <c:pt idx="2084">
                  <c:v>412</c:v>
                </c:pt>
                <c:pt idx="2085">
                  <c:v>404</c:v>
                </c:pt>
                <c:pt idx="2086">
                  <c:v>404</c:v>
                </c:pt>
                <c:pt idx="2087">
                  <c:v>408</c:v>
                </c:pt>
                <c:pt idx="2088">
                  <c:v>407</c:v>
                </c:pt>
                <c:pt idx="2089">
                  <c:v>407</c:v>
                </c:pt>
                <c:pt idx="2090">
                  <c:v>411</c:v>
                </c:pt>
                <c:pt idx="2091">
                  <c:v>405</c:v>
                </c:pt>
                <c:pt idx="2092">
                  <c:v>409</c:v>
                </c:pt>
                <c:pt idx="2093">
                  <c:v>409</c:v>
                </c:pt>
                <c:pt idx="2094">
                  <c:v>408</c:v>
                </c:pt>
                <c:pt idx="2095">
                  <c:v>409</c:v>
                </c:pt>
                <c:pt idx="2096">
                  <c:v>406</c:v>
                </c:pt>
                <c:pt idx="2097">
                  <c:v>407</c:v>
                </c:pt>
                <c:pt idx="2098">
                  <c:v>407</c:v>
                </c:pt>
                <c:pt idx="2099">
                  <c:v>404</c:v>
                </c:pt>
                <c:pt idx="2100">
                  <c:v>401</c:v>
                </c:pt>
                <c:pt idx="2101">
                  <c:v>409</c:v>
                </c:pt>
                <c:pt idx="2102">
                  <c:v>405</c:v>
                </c:pt>
                <c:pt idx="2103">
                  <c:v>409</c:v>
                </c:pt>
                <c:pt idx="2104">
                  <c:v>408</c:v>
                </c:pt>
                <c:pt idx="2105">
                  <c:v>412</c:v>
                </c:pt>
                <c:pt idx="2106">
                  <c:v>408</c:v>
                </c:pt>
                <c:pt idx="2107">
                  <c:v>404</c:v>
                </c:pt>
                <c:pt idx="2108">
                  <c:v>402</c:v>
                </c:pt>
                <c:pt idx="2109">
                  <c:v>409</c:v>
                </c:pt>
                <c:pt idx="2110">
                  <c:v>409</c:v>
                </c:pt>
                <c:pt idx="2111">
                  <c:v>407</c:v>
                </c:pt>
                <c:pt idx="2112">
                  <c:v>403</c:v>
                </c:pt>
                <c:pt idx="2113">
                  <c:v>404</c:v>
                </c:pt>
                <c:pt idx="2114">
                  <c:v>403</c:v>
                </c:pt>
                <c:pt idx="2115">
                  <c:v>404</c:v>
                </c:pt>
                <c:pt idx="2116">
                  <c:v>406</c:v>
                </c:pt>
                <c:pt idx="2117">
                  <c:v>402</c:v>
                </c:pt>
                <c:pt idx="2118">
                  <c:v>406</c:v>
                </c:pt>
                <c:pt idx="2119">
                  <c:v>406</c:v>
                </c:pt>
                <c:pt idx="2120">
                  <c:v>408</c:v>
                </c:pt>
                <c:pt idx="2121">
                  <c:v>405</c:v>
                </c:pt>
                <c:pt idx="2122">
                  <c:v>406</c:v>
                </c:pt>
                <c:pt idx="2123">
                  <c:v>406</c:v>
                </c:pt>
                <c:pt idx="2124">
                  <c:v>411</c:v>
                </c:pt>
                <c:pt idx="2125">
                  <c:v>409</c:v>
                </c:pt>
                <c:pt idx="2126">
                  <c:v>407</c:v>
                </c:pt>
                <c:pt idx="2127">
                  <c:v>405</c:v>
                </c:pt>
                <c:pt idx="2128">
                  <c:v>408</c:v>
                </c:pt>
                <c:pt idx="2129">
                  <c:v>404</c:v>
                </c:pt>
                <c:pt idx="2130">
                  <c:v>402</c:v>
                </c:pt>
                <c:pt idx="2131">
                  <c:v>407</c:v>
                </c:pt>
                <c:pt idx="2132">
                  <c:v>406</c:v>
                </c:pt>
                <c:pt idx="2133">
                  <c:v>405</c:v>
                </c:pt>
                <c:pt idx="2134">
                  <c:v>405</c:v>
                </c:pt>
                <c:pt idx="2135">
                  <c:v>408</c:v>
                </c:pt>
                <c:pt idx="2136">
                  <c:v>406</c:v>
                </c:pt>
                <c:pt idx="2137">
                  <c:v>404</c:v>
                </c:pt>
                <c:pt idx="2138">
                  <c:v>404</c:v>
                </c:pt>
                <c:pt idx="2139">
                  <c:v>406</c:v>
                </c:pt>
                <c:pt idx="2140">
                  <c:v>408</c:v>
                </c:pt>
                <c:pt idx="2141">
                  <c:v>406</c:v>
                </c:pt>
                <c:pt idx="2142">
                  <c:v>404</c:v>
                </c:pt>
                <c:pt idx="2143">
                  <c:v>406</c:v>
                </c:pt>
                <c:pt idx="2144">
                  <c:v>403</c:v>
                </c:pt>
                <c:pt idx="2145">
                  <c:v>405</c:v>
                </c:pt>
                <c:pt idx="2146">
                  <c:v>407</c:v>
                </c:pt>
                <c:pt idx="2147">
                  <c:v>406</c:v>
                </c:pt>
                <c:pt idx="2148">
                  <c:v>406</c:v>
                </c:pt>
                <c:pt idx="2149">
                  <c:v>402</c:v>
                </c:pt>
                <c:pt idx="2150">
                  <c:v>404</c:v>
                </c:pt>
                <c:pt idx="2151">
                  <c:v>407</c:v>
                </c:pt>
                <c:pt idx="2152">
                  <c:v>403</c:v>
                </c:pt>
                <c:pt idx="2153">
                  <c:v>410</c:v>
                </c:pt>
                <c:pt idx="2154">
                  <c:v>407</c:v>
                </c:pt>
                <c:pt idx="2155">
                  <c:v>407</c:v>
                </c:pt>
                <c:pt idx="2156">
                  <c:v>403</c:v>
                </c:pt>
                <c:pt idx="2157">
                  <c:v>405</c:v>
                </c:pt>
                <c:pt idx="2158">
                  <c:v>407</c:v>
                </c:pt>
                <c:pt idx="2159">
                  <c:v>408</c:v>
                </c:pt>
                <c:pt idx="2160">
                  <c:v>409</c:v>
                </c:pt>
                <c:pt idx="2161">
                  <c:v>403</c:v>
                </c:pt>
                <c:pt idx="2162">
                  <c:v>403</c:v>
                </c:pt>
                <c:pt idx="2163">
                  <c:v>404</c:v>
                </c:pt>
                <c:pt idx="2164">
                  <c:v>407</c:v>
                </c:pt>
                <c:pt idx="2165">
                  <c:v>406</c:v>
                </c:pt>
                <c:pt idx="2166">
                  <c:v>407</c:v>
                </c:pt>
                <c:pt idx="2167">
                  <c:v>403</c:v>
                </c:pt>
                <c:pt idx="2168">
                  <c:v>407</c:v>
                </c:pt>
                <c:pt idx="2169">
                  <c:v>405</c:v>
                </c:pt>
                <c:pt idx="2170">
                  <c:v>401</c:v>
                </c:pt>
                <c:pt idx="2171">
                  <c:v>407</c:v>
                </c:pt>
                <c:pt idx="2172">
                  <c:v>405</c:v>
                </c:pt>
                <c:pt idx="2173">
                  <c:v>407</c:v>
                </c:pt>
                <c:pt idx="2174">
                  <c:v>406</c:v>
                </c:pt>
                <c:pt idx="2175">
                  <c:v>404</c:v>
                </c:pt>
                <c:pt idx="2176">
                  <c:v>404</c:v>
                </c:pt>
                <c:pt idx="2177">
                  <c:v>407</c:v>
                </c:pt>
                <c:pt idx="2178">
                  <c:v>403</c:v>
                </c:pt>
                <c:pt idx="2179">
                  <c:v>403</c:v>
                </c:pt>
                <c:pt idx="2180">
                  <c:v>402</c:v>
                </c:pt>
                <c:pt idx="2181">
                  <c:v>405</c:v>
                </c:pt>
                <c:pt idx="2182">
                  <c:v>405</c:v>
                </c:pt>
                <c:pt idx="2183">
                  <c:v>405</c:v>
                </c:pt>
                <c:pt idx="2184">
                  <c:v>408</c:v>
                </c:pt>
                <c:pt idx="2185">
                  <c:v>406</c:v>
                </c:pt>
                <c:pt idx="2186">
                  <c:v>405</c:v>
                </c:pt>
                <c:pt idx="2187">
                  <c:v>406</c:v>
                </c:pt>
                <c:pt idx="2188">
                  <c:v>408</c:v>
                </c:pt>
                <c:pt idx="2189">
                  <c:v>404</c:v>
                </c:pt>
                <c:pt idx="2190">
                  <c:v>404</c:v>
                </c:pt>
                <c:pt idx="2191">
                  <c:v>406</c:v>
                </c:pt>
                <c:pt idx="2192">
                  <c:v>407</c:v>
                </c:pt>
                <c:pt idx="2193">
                  <c:v>406</c:v>
                </c:pt>
                <c:pt idx="2194">
                  <c:v>407</c:v>
                </c:pt>
                <c:pt idx="2195">
                  <c:v>405</c:v>
                </c:pt>
                <c:pt idx="2196">
                  <c:v>403</c:v>
                </c:pt>
                <c:pt idx="2197">
                  <c:v>404</c:v>
                </c:pt>
                <c:pt idx="2198">
                  <c:v>407</c:v>
                </c:pt>
                <c:pt idx="2199">
                  <c:v>404</c:v>
                </c:pt>
                <c:pt idx="2200">
                  <c:v>407</c:v>
                </c:pt>
                <c:pt idx="2201">
                  <c:v>405</c:v>
                </c:pt>
                <c:pt idx="2202">
                  <c:v>404</c:v>
                </c:pt>
                <c:pt idx="2203">
                  <c:v>406</c:v>
                </c:pt>
                <c:pt idx="2204">
                  <c:v>407</c:v>
                </c:pt>
                <c:pt idx="2205">
                  <c:v>407</c:v>
                </c:pt>
                <c:pt idx="2206">
                  <c:v>402</c:v>
                </c:pt>
                <c:pt idx="2207">
                  <c:v>405</c:v>
                </c:pt>
                <c:pt idx="2208">
                  <c:v>406</c:v>
                </c:pt>
                <c:pt idx="2209">
                  <c:v>406</c:v>
                </c:pt>
                <c:pt idx="2210">
                  <c:v>405</c:v>
                </c:pt>
                <c:pt idx="2211">
                  <c:v>402</c:v>
                </c:pt>
                <c:pt idx="2212">
                  <c:v>408</c:v>
                </c:pt>
                <c:pt idx="2213">
                  <c:v>409</c:v>
                </c:pt>
                <c:pt idx="2214">
                  <c:v>403</c:v>
                </c:pt>
                <c:pt idx="2215">
                  <c:v>407</c:v>
                </c:pt>
                <c:pt idx="2216">
                  <c:v>406</c:v>
                </c:pt>
                <c:pt idx="2217">
                  <c:v>410</c:v>
                </c:pt>
                <c:pt idx="2218">
                  <c:v>404</c:v>
                </c:pt>
                <c:pt idx="2219">
                  <c:v>407</c:v>
                </c:pt>
                <c:pt idx="2220">
                  <c:v>404</c:v>
                </c:pt>
                <c:pt idx="2221">
                  <c:v>404</c:v>
                </c:pt>
                <c:pt idx="2222">
                  <c:v>407</c:v>
                </c:pt>
                <c:pt idx="2223">
                  <c:v>408</c:v>
                </c:pt>
                <c:pt idx="2224">
                  <c:v>404</c:v>
                </c:pt>
                <c:pt idx="2225">
                  <c:v>406</c:v>
                </c:pt>
                <c:pt idx="2226">
                  <c:v>408</c:v>
                </c:pt>
                <c:pt idx="2227">
                  <c:v>403</c:v>
                </c:pt>
                <c:pt idx="2228">
                  <c:v>405</c:v>
                </c:pt>
                <c:pt idx="2229">
                  <c:v>407</c:v>
                </c:pt>
                <c:pt idx="2230">
                  <c:v>405</c:v>
                </c:pt>
                <c:pt idx="2231">
                  <c:v>404</c:v>
                </c:pt>
                <c:pt idx="2232">
                  <c:v>407</c:v>
                </c:pt>
                <c:pt idx="2233">
                  <c:v>406</c:v>
                </c:pt>
                <c:pt idx="2234">
                  <c:v>407</c:v>
                </c:pt>
                <c:pt idx="2235">
                  <c:v>407</c:v>
                </c:pt>
                <c:pt idx="2236">
                  <c:v>407</c:v>
                </c:pt>
                <c:pt idx="2237">
                  <c:v>406</c:v>
                </c:pt>
                <c:pt idx="2238">
                  <c:v>401</c:v>
                </c:pt>
                <c:pt idx="2239">
                  <c:v>407</c:v>
                </c:pt>
                <c:pt idx="2240">
                  <c:v>405</c:v>
                </c:pt>
                <c:pt idx="2241">
                  <c:v>407</c:v>
                </c:pt>
                <c:pt idx="2242">
                  <c:v>403</c:v>
                </c:pt>
                <c:pt idx="2243">
                  <c:v>403</c:v>
                </c:pt>
                <c:pt idx="2244">
                  <c:v>405</c:v>
                </c:pt>
                <c:pt idx="2245">
                  <c:v>406</c:v>
                </c:pt>
                <c:pt idx="2246">
                  <c:v>405</c:v>
                </c:pt>
                <c:pt idx="2247">
                  <c:v>407</c:v>
                </c:pt>
                <c:pt idx="2248">
                  <c:v>406</c:v>
                </c:pt>
                <c:pt idx="2249">
                  <c:v>402</c:v>
                </c:pt>
                <c:pt idx="2250">
                  <c:v>402</c:v>
                </c:pt>
                <c:pt idx="2251">
                  <c:v>405</c:v>
                </c:pt>
                <c:pt idx="2252">
                  <c:v>403</c:v>
                </c:pt>
                <c:pt idx="2253">
                  <c:v>402</c:v>
                </c:pt>
                <c:pt idx="2254">
                  <c:v>405</c:v>
                </c:pt>
                <c:pt idx="2255">
                  <c:v>406</c:v>
                </c:pt>
                <c:pt idx="2256">
                  <c:v>407</c:v>
                </c:pt>
                <c:pt idx="2257">
                  <c:v>407</c:v>
                </c:pt>
                <c:pt idx="2258">
                  <c:v>406</c:v>
                </c:pt>
                <c:pt idx="2259">
                  <c:v>407</c:v>
                </c:pt>
                <c:pt idx="2260">
                  <c:v>405</c:v>
                </c:pt>
                <c:pt idx="2261">
                  <c:v>404</c:v>
                </c:pt>
                <c:pt idx="2262">
                  <c:v>404</c:v>
                </c:pt>
                <c:pt idx="2263">
                  <c:v>405</c:v>
                </c:pt>
                <c:pt idx="2264">
                  <c:v>404</c:v>
                </c:pt>
                <c:pt idx="2265">
                  <c:v>406</c:v>
                </c:pt>
                <c:pt idx="2266">
                  <c:v>402</c:v>
                </c:pt>
                <c:pt idx="2267">
                  <c:v>407</c:v>
                </c:pt>
                <c:pt idx="2268">
                  <c:v>406</c:v>
                </c:pt>
                <c:pt idx="2269">
                  <c:v>404</c:v>
                </c:pt>
                <c:pt idx="2270">
                  <c:v>405</c:v>
                </c:pt>
                <c:pt idx="2271">
                  <c:v>404</c:v>
                </c:pt>
                <c:pt idx="2272">
                  <c:v>407</c:v>
                </c:pt>
                <c:pt idx="2273">
                  <c:v>407</c:v>
                </c:pt>
                <c:pt idx="2274">
                  <c:v>403</c:v>
                </c:pt>
                <c:pt idx="2275">
                  <c:v>411</c:v>
                </c:pt>
                <c:pt idx="2276">
                  <c:v>404</c:v>
                </c:pt>
                <c:pt idx="2277">
                  <c:v>401</c:v>
                </c:pt>
                <c:pt idx="2278">
                  <c:v>405</c:v>
                </c:pt>
                <c:pt idx="2279">
                  <c:v>404</c:v>
                </c:pt>
                <c:pt idx="2280">
                  <c:v>406</c:v>
                </c:pt>
                <c:pt idx="2281">
                  <c:v>404</c:v>
                </c:pt>
                <c:pt idx="2282">
                  <c:v>405</c:v>
                </c:pt>
                <c:pt idx="2283">
                  <c:v>405</c:v>
                </c:pt>
                <c:pt idx="2284">
                  <c:v>406</c:v>
                </c:pt>
                <c:pt idx="2285">
                  <c:v>409</c:v>
                </c:pt>
                <c:pt idx="2286">
                  <c:v>408</c:v>
                </c:pt>
                <c:pt idx="2287">
                  <c:v>406</c:v>
                </c:pt>
                <c:pt idx="2288">
                  <c:v>407</c:v>
                </c:pt>
                <c:pt idx="2289">
                  <c:v>407</c:v>
                </c:pt>
                <c:pt idx="2290">
                  <c:v>402</c:v>
                </c:pt>
                <c:pt idx="2291">
                  <c:v>408</c:v>
                </c:pt>
                <c:pt idx="2292">
                  <c:v>403</c:v>
                </c:pt>
                <c:pt idx="2293">
                  <c:v>406</c:v>
                </c:pt>
                <c:pt idx="2294">
                  <c:v>405</c:v>
                </c:pt>
                <c:pt idx="2295">
                  <c:v>403</c:v>
                </c:pt>
                <c:pt idx="2296">
                  <c:v>402</c:v>
                </c:pt>
                <c:pt idx="2297">
                  <c:v>404</c:v>
                </c:pt>
                <c:pt idx="2298">
                  <c:v>406</c:v>
                </c:pt>
                <c:pt idx="2299">
                  <c:v>401</c:v>
                </c:pt>
                <c:pt idx="2300">
                  <c:v>402</c:v>
                </c:pt>
                <c:pt idx="2301">
                  <c:v>406</c:v>
                </c:pt>
                <c:pt idx="2302">
                  <c:v>408</c:v>
                </c:pt>
                <c:pt idx="2303">
                  <c:v>406</c:v>
                </c:pt>
                <c:pt idx="2304">
                  <c:v>409</c:v>
                </c:pt>
                <c:pt idx="2305">
                  <c:v>404</c:v>
                </c:pt>
                <c:pt idx="2306">
                  <c:v>403</c:v>
                </c:pt>
                <c:pt idx="2307">
                  <c:v>405</c:v>
                </c:pt>
                <c:pt idx="2308">
                  <c:v>406</c:v>
                </c:pt>
                <c:pt idx="2309">
                  <c:v>405</c:v>
                </c:pt>
                <c:pt idx="2310">
                  <c:v>403</c:v>
                </c:pt>
                <c:pt idx="2311">
                  <c:v>402</c:v>
                </c:pt>
                <c:pt idx="2312">
                  <c:v>404</c:v>
                </c:pt>
                <c:pt idx="2313">
                  <c:v>404</c:v>
                </c:pt>
                <c:pt idx="2314">
                  <c:v>403</c:v>
                </c:pt>
                <c:pt idx="2315">
                  <c:v>406</c:v>
                </c:pt>
                <c:pt idx="2316">
                  <c:v>406</c:v>
                </c:pt>
                <c:pt idx="2317">
                  <c:v>405</c:v>
                </c:pt>
                <c:pt idx="2318">
                  <c:v>407</c:v>
                </c:pt>
                <c:pt idx="2319">
                  <c:v>406</c:v>
                </c:pt>
                <c:pt idx="2320">
                  <c:v>404</c:v>
                </c:pt>
                <c:pt idx="2321">
                  <c:v>412</c:v>
                </c:pt>
                <c:pt idx="2322">
                  <c:v>405</c:v>
                </c:pt>
                <c:pt idx="2323">
                  <c:v>405</c:v>
                </c:pt>
                <c:pt idx="2324">
                  <c:v>402</c:v>
                </c:pt>
                <c:pt idx="2325">
                  <c:v>405</c:v>
                </c:pt>
                <c:pt idx="2326">
                  <c:v>405</c:v>
                </c:pt>
                <c:pt idx="2327">
                  <c:v>403</c:v>
                </c:pt>
                <c:pt idx="2328">
                  <c:v>407</c:v>
                </c:pt>
                <c:pt idx="2329">
                  <c:v>406</c:v>
                </c:pt>
                <c:pt idx="2330">
                  <c:v>403</c:v>
                </c:pt>
                <c:pt idx="2331">
                  <c:v>408</c:v>
                </c:pt>
                <c:pt idx="2332">
                  <c:v>406</c:v>
                </c:pt>
                <c:pt idx="2333">
                  <c:v>406</c:v>
                </c:pt>
                <c:pt idx="2334">
                  <c:v>408</c:v>
                </c:pt>
                <c:pt idx="2335">
                  <c:v>413</c:v>
                </c:pt>
                <c:pt idx="2336">
                  <c:v>409</c:v>
                </c:pt>
                <c:pt idx="2337">
                  <c:v>405</c:v>
                </c:pt>
                <c:pt idx="2338">
                  <c:v>402</c:v>
                </c:pt>
                <c:pt idx="2339">
                  <c:v>403</c:v>
                </c:pt>
                <c:pt idx="2340">
                  <c:v>406</c:v>
                </c:pt>
                <c:pt idx="2341">
                  <c:v>410</c:v>
                </c:pt>
                <c:pt idx="2342">
                  <c:v>409</c:v>
                </c:pt>
                <c:pt idx="2343">
                  <c:v>407</c:v>
                </c:pt>
                <c:pt idx="2344">
                  <c:v>409</c:v>
                </c:pt>
                <c:pt idx="2345">
                  <c:v>413</c:v>
                </c:pt>
                <c:pt idx="2346">
                  <c:v>410</c:v>
                </c:pt>
                <c:pt idx="2347">
                  <c:v>405</c:v>
                </c:pt>
                <c:pt idx="2348">
                  <c:v>409</c:v>
                </c:pt>
                <c:pt idx="2349">
                  <c:v>405</c:v>
                </c:pt>
                <c:pt idx="2350">
                  <c:v>412</c:v>
                </c:pt>
                <c:pt idx="2351">
                  <c:v>406</c:v>
                </c:pt>
                <c:pt idx="2352">
                  <c:v>410</c:v>
                </c:pt>
                <c:pt idx="2353">
                  <c:v>412</c:v>
                </c:pt>
                <c:pt idx="2354">
                  <c:v>414</c:v>
                </c:pt>
                <c:pt idx="2355">
                  <c:v>405</c:v>
                </c:pt>
                <c:pt idx="2356">
                  <c:v>416</c:v>
                </c:pt>
                <c:pt idx="2357">
                  <c:v>410</c:v>
                </c:pt>
                <c:pt idx="2358">
                  <c:v>416</c:v>
                </c:pt>
                <c:pt idx="2359">
                  <c:v>413</c:v>
                </c:pt>
                <c:pt idx="2360">
                  <c:v>416</c:v>
                </c:pt>
                <c:pt idx="2361">
                  <c:v>415</c:v>
                </c:pt>
                <c:pt idx="2362">
                  <c:v>410</c:v>
                </c:pt>
                <c:pt idx="2363">
                  <c:v>417</c:v>
                </c:pt>
                <c:pt idx="2364">
                  <c:v>413</c:v>
                </c:pt>
                <c:pt idx="2365">
                  <c:v>417</c:v>
                </c:pt>
                <c:pt idx="2366">
                  <c:v>418</c:v>
                </c:pt>
                <c:pt idx="2367">
                  <c:v>417</c:v>
                </c:pt>
                <c:pt idx="2368">
                  <c:v>410</c:v>
                </c:pt>
                <c:pt idx="2369">
                  <c:v>422</c:v>
                </c:pt>
                <c:pt idx="2370">
                  <c:v>421</c:v>
                </c:pt>
                <c:pt idx="2371">
                  <c:v>421</c:v>
                </c:pt>
                <c:pt idx="2372">
                  <c:v>414</c:v>
                </c:pt>
                <c:pt idx="2373">
                  <c:v>426</c:v>
                </c:pt>
                <c:pt idx="2374">
                  <c:v>425</c:v>
                </c:pt>
                <c:pt idx="2375">
                  <c:v>425</c:v>
                </c:pt>
                <c:pt idx="2376">
                  <c:v>436</c:v>
                </c:pt>
                <c:pt idx="2377">
                  <c:v>438</c:v>
                </c:pt>
                <c:pt idx="2378">
                  <c:v>443</c:v>
                </c:pt>
                <c:pt idx="2379">
                  <c:v>455</c:v>
                </c:pt>
                <c:pt idx="2380">
                  <c:v>438</c:v>
                </c:pt>
                <c:pt idx="2381">
                  <c:v>444</c:v>
                </c:pt>
                <c:pt idx="2382">
                  <c:v>444</c:v>
                </c:pt>
                <c:pt idx="2383">
                  <c:v>445</c:v>
                </c:pt>
                <c:pt idx="2384">
                  <c:v>460</c:v>
                </c:pt>
                <c:pt idx="2385">
                  <c:v>479</c:v>
                </c:pt>
                <c:pt idx="2386">
                  <c:v>471</c:v>
                </c:pt>
                <c:pt idx="2387">
                  <c:v>483</c:v>
                </c:pt>
                <c:pt idx="2388">
                  <c:v>486</c:v>
                </c:pt>
                <c:pt idx="2389">
                  <c:v>477</c:v>
                </c:pt>
                <c:pt idx="2390">
                  <c:v>490</c:v>
                </c:pt>
                <c:pt idx="2391">
                  <c:v>475</c:v>
                </c:pt>
                <c:pt idx="2392">
                  <c:v>499</c:v>
                </c:pt>
                <c:pt idx="2393">
                  <c:v>500</c:v>
                </c:pt>
                <c:pt idx="2394">
                  <c:v>490</c:v>
                </c:pt>
                <c:pt idx="2395">
                  <c:v>493</c:v>
                </c:pt>
                <c:pt idx="2396">
                  <c:v>518</c:v>
                </c:pt>
                <c:pt idx="2397">
                  <c:v>517</c:v>
                </c:pt>
                <c:pt idx="2398">
                  <c:v>483</c:v>
                </c:pt>
                <c:pt idx="2399">
                  <c:v>495</c:v>
                </c:pt>
                <c:pt idx="2400">
                  <c:v>501</c:v>
                </c:pt>
                <c:pt idx="2401">
                  <c:v>491</c:v>
                </c:pt>
                <c:pt idx="2402">
                  <c:v>495</c:v>
                </c:pt>
                <c:pt idx="2403">
                  <c:v>497</c:v>
                </c:pt>
                <c:pt idx="2404">
                  <c:v>488</c:v>
                </c:pt>
                <c:pt idx="2405">
                  <c:v>481</c:v>
                </c:pt>
                <c:pt idx="2406">
                  <c:v>481</c:v>
                </c:pt>
                <c:pt idx="2407">
                  <c:v>486</c:v>
                </c:pt>
                <c:pt idx="2408">
                  <c:v>478</c:v>
                </c:pt>
                <c:pt idx="2409">
                  <c:v>460</c:v>
                </c:pt>
                <c:pt idx="2410">
                  <c:v>478</c:v>
                </c:pt>
                <c:pt idx="2411">
                  <c:v>454</c:v>
                </c:pt>
                <c:pt idx="2412">
                  <c:v>459</c:v>
                </c:pt>
                <c:pt idx="2413">
                  <c:v>447</c:v>
                </c:pt>
                <c:pt idx="2414">
                  <c:v>438</c:v>
                </c:pt>
                <c:pt idx="2415">
                  <c:v>440</c:v>
                </c:pt>
                <c:pt idx="2416">
                  <c:v>440</c:v>
                </c:pt>
                <c:pt idx="2417">
                  <c:v>434</c:v>
                </c:pt>
                <c:pt idx="2418">
                  <c:v>433</c:v>
                </c:pt>
                <c:pt idx="2419">
                  <c:v>420</c:v>
                </c:pt>
                <c:pt idx="2420">
                  <c:v>418</c:v>
                </c:pt>
                <c:pt idx="2421">
                  <c:v>427</c:v>
                </c:pt>
                <c:pt idx="2422">
                  <c:v>425</c:v>
                </c:pt>
                <c:pt idx="2423">
                  <c:v>428</c:v>
                </c:pt>
                <c:pt idx="2424">
                  <c:v>413</c:v>
                </c:pt>
                <c:pt idx="2425">
                  <c:v>414</c:v>
                </c:pt>
                <c:pt idx="2426">
                  <c:v>415</c:v>
                </c:pt>
                <c:pt idx="2427">
                  <c:v>420</c:v>
                </c:pt>
                <c:pt idx="2428">
                  <c:v>419</c:v>
                </c:pt>
                <c:pt idx="2429">
                  <c:v>411</c:v>
                </c:pt>
                <c:pt idx="2430">
                  <c:v>412</c:v>
                </c:pt>
                <c:pt idx="2431">
                  <c:v>407</c:v>
                </c:pt>
                <c:pt idx="2432">
                  <c:v>410</c:v>
                </c:pt>
                <c:pt idx="2433">
                  <c:v>414</c:v>
                </c:pt>
                <c:pt idx="2434">
                  <c:v>409</c:v>
                </c:pt>
                <c:pt idx="2435">
                  <c:v>411</c:v>
                </c:pt>
                <c:pt idx="2436">
                  <c:v>403</c:v>
                </c:pt>
                <c:pt idx="2437">
                  <c:v>406</c:v>
                </c:pt>
                <c:pt idx="2438">
                  <c:v>413</c:v>
                </c:pt>
                <c:pt idx="2439">
                  <c:v>412</c:v>
                </c:pt>
                <c:pt idx="2440">
                  <c:v>407</c:v>
                </c:pt>
                <c:pt idx="2441">
                  <c:v>408</c:v>
                </c:pt>
                <c:pt idx="2442">
                  <c:v>411</c:v>
                </c:pt>
                <c:pt idx="2443">
                  <c:v>406</c:v>
                </c:pt>
                <c:pt idx="2444">
                  <c:v>407</c:v>
                </c:pt>
                <c:pt idx="2445">
                  <c:v>406</c:v>
                </c:pt>
                <c:pt idx="2446">
                  <c:v>408</c:v>
                </c:pt>
                <c:pt idx="2447">
                  <c:v>404</c:v>
                </c:pt>
                <c:pt idx="2448">
                  <c:v>409</c:v>
                </c:pt>
                <c:pt idx="2449">
                  <c:v>401</c:v>
                </c:pt>
                <c:pt idx="2450">
                  <c:v>403</c:v>
                </c:pt>
                <c:pt idx="2451">
                  <c:v>406</c:v>
                </c:pt>
                <c:pt idx="2452">
                  <c:v>402</c:v>
                </c:pt>
                <c:pt idx="2453">
                  <c:v>407</c:v>
                </c:pt>
                <c:pt idx="2454">
                  <c:v>409</c:v>
                </c:pt>
                <c:pt idx="2455">
                  <c:v>407</c:v>
                </c:pt>
                <c:pt idx="2456">
                  <c:v>409</c:v>
                </c:pt>
                <c:pt idx="2457">
                  <c:v>406</c:v>
                </c:pt>
                <c:pt idx="2458">
                  <c:v>416</c:v>
                </c:pt>
                <c:pt idx="2459">
                  <c:v>405</c:v>
                </c:pt>
                <c:pt idx="2460">
                  <c:v>405</c:v>
                </c:pt>
                <c:pt idx="2461">
                  <c:v>408</c:v>
                </c:pt>
                <c:pt idx="2462">
                  <c:v>406</c:v>
                </c:pt>
                <c:pt idx="2463">
                  <c:v>405</c:v>
                </c:pt>
                <c:pt idx="2464">
                  <c:v>402</c:v>
                </c:pt>
                <c:pt idx="2465">
                  <c:v>406</c:v>
                </c:pt>
                <c:pt idx="2466">
                  <c:v>403</c:v>
                </c:pt>
                <c:pt idx="2467">
                  <c:v>407</c:v>
                </c:pt>
                <c:pt idx="2468">
                  <c:v>411</c:v>
                </c:pt>
                <c:pt idx="2469">
                  <c:v>406</c:v>
                </c:pt>
                <c:pt idx="2470">
                  <c:v>407</c:v>
                </c:pt>
                <c:pt idx="2471">
                  <c:v>404</c:v>
                </c:pt>
                <c:pt idx="2472">
                  <c:v>408</c:v>
                </c:pt>
                <c:pt idx="2473">
                  <c:v>407</c:v>
                </c:pt>
                <c:pt idx="2474">
                  <c:v>411</c:v>
                </c:pt>
                <c:pt idx="2475">
                  <c:v>407</c:v>
                </c:pt>
                <c:pt idx="2476">
                  <c:v>413</c:v>
                </c:pt>
                <c:pt idx="2477">
                  <c:v>412</c:v>
                </c:pt>
                <c:pt idx="2478">
                  <c:v>408</c:v>
                </c:pt>
                <c:pt idx="2479">
                  <c:v>410</c:v>
                </c:pt>
                <c:pt idx="2480">
                  <c:v>421</c:v>
                </c:pt>
                <c:pt idx="2481">
                  <c:v>409</c:v>
                </c:pt>
                <c:pt idx="2482">
                  <c:v>420</c:v>
                </c:pt>
                <c:pt idx="2483">
                  <c:v>419</c:v>
                </c:pt>
                <c:pt idx="2484">
                  <c:v>419</c:v>
                </c:pt>
                <c:pt idx="2485">
                  <c:v>430</c:v>
                </c:pt>
                <c:pt idx="2486">
                  <c:v>427</c:v>
                </c:pt>
                <c:pt idx="2487">
                  <c:v>430</c:v>
                </c:pt>
                <c:pt idx="2488">
                  <c:v>433</c:v>
                </c:pt>
                <c:pt idx="2489">
                  <c:v>435</c:v>
                </c:pt>
                <c:pt idx="2490">
                  <c:v>429</c:v>
                </c:pt>
                <c:pt idx="2491">
                  <c:v>422</c:v>
                </c:pt>
                <c:pt idx="2492">
                  <c:v>434</c:v>
                </c:pt>
                <c:pt idx="2493">
                  <c:v>423</c:v>
                </c:pt>
                <c:pt idx="2494">
                  <c:v>420</c:v>
                </c:pt>
                <c:pt idx="2495">
                  <c:v>420</c:v>
                </c:pt>
                <c:pt idx="2496">
                  <c:v>422</c:v>
                </c:pt>
                <c:pt idx="2497">
                  <c:v>426</c:v>
                </c:pt>
                <c:pt idx="2498">
                  <c:v>426</c:v>
                </c:pt>
                <c:pt idx="2499">
                  <c:v>418</c:v>
                </c:pt>
                <c:pt idx="2500">
                  <c:v>420</c:v>
                </c:pt>
                <c:pt idx="2501">
                  <c:v>414</c:v>
                </c:pt>
                <c:pt idx="2502">
                  <c:v>410</c:v>
                </c:pt>
                <c:pt idx="2503">
                  <c:v>410</c:v>
                </c:pt>
                <c:pt idx="2504">
                  <c:v>402</c:v>
                </c:pt>
                <c:pt idx="2505">
                  <c:v>407</c:v>
                </c:pt>
                <c:pt idx="2506">
                  <c:v>407</c:v>
                </c:pt>
                <c:pt idx="2507">
                  <c:v>411</c:v>
                </c:pt>
                <c:pt idx="2508">
                  <c:v>406</c:v>
                </c:pt>
                <c:pt idx="2509">
                  <c:v>407</c:v>
                </c:pt>
                <c:pt idx="2510">
                  <c:v>406</c:v>
                </c:pt>
                <c:pt idx="2511">
                  <c:v>406</c:v>
                </c:pt>
                <c:pt idx="2512">
                  <c:v>407</c:v>
                </c:pt>
                <c:pt idx="2513">
                  <c:v>404</c:v>
                </c:pt>
                <c:pt idx="2514">
                  <c:v>406</c:v>
                </c:pt>
                <c:pt idx="2515">
                  <c:v>405</c:v>
                </c:pt>
                <c:pt idx="2516">
                  <c:v>407</c:v>
                </c:pt>
                <c:pt idx="2517">
                  <c:v>402</c:v>
                </c:pt>
                <c:pt idx="2518">
                  <c:v>411</c:v>
                </c:pt>
                <c:pt idx="2519">
                  <c:v>406</c:v>
                </c:pt>
                <c:pt idx="2520">
                  <c:v>406</c:v>
                </c:pt>
                <c:pt idx="2521">
                  <c:v>406</c:v>
                </c:pt>
                <c:pt idx="2522">
                  <c:v>407</c:v>
                </c:pt>
                <c:pt idx="2523">
                  <c:v>409</c:v>
                </c:pt>
                <c:pt idx="2524">
                  <c:v>407</c:v>
                </c:pt>
                <c:pt idx="2525">
                  <c:v>409</c:v>
                </c:pt>
                <c:pt idx="2526">
                  <c:v>405</c:v>
                </c:pt>
                <c:pt idx="2527">
                  <c:v>408</c:v>
                </c:pt>
                <c:pt idx="2528">
                  <c:v>405</c:v>
                </c:pt>
                <c:pt idx="2529">
                  <c:v>403</c:v>
                </c:pt>
                <c:pt idx="2530">
                  <c:v>407</c:v>
                </c:pt>
                <c:pt idx="2531">
                  <c:v>402</c:v>
                </c:pt>
                <c:pt idx="2532">
                  <c:v>406</c:v>
                </c:pt>
                <c:pt idx="2533">
                  <c:v>402</c:v>
                </c:pt>
                <c:pt idx="2534">
                  <c:v>406</c:v>
                </c:pt>
                <c:pt idx="2535">
                  <c:v>406</c:v>
                </c:pt>
                <c:pt idx="2536">
                  <c:v>402</c:v>
                </c:pt>
                <c:pt idx="2537">
                  <c:v>405</c:v>
                </c:pt>
                <c:pt idx="2538">
                  <c:v>407</c:v>
                </c:pt>
                <c:pt idx="2539">
                  <c:v>404</c:v>
                </c:pt>
                <c:pt idx="2540">
                  <c:v>404</c:v>
                </c:pt>
                <c:pt idx="2541">
                  <c:v>408</c:v>
                </c:pt>
                <c:pt idx="2542">
                  <c:v>404</c:v>
                </c:pt>
                <c:pt idx="2543">
                  <c:v>405</c:v>
                </c:pt>
                <c:pt idx="2544">
                  <c:v>404</c:v>
                </c:pt>
                <c:pt idx="2545">
                  <c:v>407</c:v>
                </c:pt>
                <c:pt idx="2546">
                  <c:v>406</c:v>
                </c:pt>
                <c:pt idx="2547">
                  <c:v>407</c:v>
                </c:pt>
                <c:pt idx="2548">
                  <c:v>407</c:v>
                </c:pt>
                <c:pt idx="2549">
                  <c:v>404</c:v>
                </c:pt>
                <c:pt idx="2550">
                  <c:v>404</c:v>
                </c:pt>
                <c:pt idx="2551">
                  <c:v>406</c:v>
                </c:pt>
                <c:pt idx="2552">
                  <c:v>403</c:v>
                </c:pt>
                <c:pt idx="2553">
                  <c:v>406</c:v>
                </c:pt>
                <c:pt idx="2554">
                  <c:v>405</c:v>
                </c:pt>
                <c:pt idx="2555">
                  <c:v>404</c:v>
                </c:pt>
                <c:pt idx="2556">
                  <c:v>410</c:v>
                </c:pt>
                <c:pt idx="2557">
                  <c:v>406</c:v>
                </c:pt>
                <c:pt idx="2558">
                  <c:v>411</c:v>
                </c:pt>
                <c:pt idx="2559">
                  <c:v>409</c:v>
                </c:pt>
                <c:pt idx="2560">
                  <c:v>406</c:v>
                </c:pt>
                <c:pt idx="2561">
                  <c:v>405</c:v>
                </c:pt>
                <c:pt idx="2562">
                  <c:v>404</c:v>
                </c:pt>
                <c:pt idx="2563">
                  <c:v>405</c:v>
                </c:pt>
                <c:pt idx="2564">
                  <c:v>407</c:v>
                </c:pt>
                <c:pt idx="2565">
                  <c:v>402</c:v>
                </c:pt>
                <c:pt idx="2566">
                  <c:v>411</c:v>
                </c:pt>
                <c:pt idx="2567">
                  <c:v>409</c:v>
                </c:pt>
                <c:pt idx="2568">
                  <c:v>408</c:v>
                </c:pt>
                <c:pt idx="2569">
                  <c:v>402</c:v>
                </c:pt>
                <c:pt idx="2570">
                  <c:v>404</c:v>
                </c:pt>
                <c:pt idx="2571">
                  <c:v>409</c:v>
                </c:pt>
                <c:pt idx="2572">
                  <c:v>405</c:v>
                </c:pt>
                <c:pt idx="2573">
                  <c:v>404</c:v>
                </c:pt>
                <c:pt idx="2574">
                  <c:v>401</c:v>
                </c:pt>
                <c:pt idx="2575">
                  <c:v>402</c:v>
                </c:pt>
                <c:pt idx="2576">
                  <c:v>406</c:v>
                </c:pt>
                <c:pt idx="2577">
                  <c:v>403</c:v>
                </c:pt>
                <c:pt idx="2578">
                  <c:v>405</c:v>
                </c:pt>
                <c:pt idx="2579">
                  <c:v>403</c:v>
                </c:pt>
                <c:pt idx="2580">
                  <c:v>411</c:v>
                </c:pt>
                <c:pt idx="2581">
                  <c:v>405</c:v>
                </c:pt>
                <c:pt idx="2582">
                  <c:v>403</c:v>
                </c:pt>
                <c:pt idx="2583">
                  <c:v>401</c:v>
                </c:pt>
                <c:pt idx="2584">
                  <c:v>403</c:v>
                </c:pt>
                <c:pt idx="2585">
                  <c:v>408</c:v>
                </c:pt>
                <c:pt idx="2586">
                  <c:v>401</c:v>
                </c:pt>
                <c:pt idx="2587">
                  <c:v>407</c:v>
                </c:pt>
                <c:pt idx="2588">
                  <c:v>404</c:v>
                </c:pt>
                <c:pt idx="2589">
                  <c:v>404</c:v>
                </c:pt>
                <c:pt idx="2590">
                  <c:v>402</c:v>
                </c:pt>
                <c:pt idx="2591">
                  <c:v>400</c:v>
                </c:pt>
                <c:pt idx="2592">
                  <c:v>405</c:v>
                </c:pt>
                <c:pt idx="2593">
                  <c:v>405</c:v>
                </c:pt>
                <c:pt idx="2594">
                  <c:v>402</c:v>
                </c:pt>
                <c:pt idx="2595">
                  <c:v>407</c:v>
                </c:pt>
                <c:pt idx="2596">
                  <c:v>403</c:v>
                </c:pt>
                <c:pt idx="2597">
                  <c:v>407</c:v>
                </c:pt>
                <c:pt idx="2598">
                  <c:v>409</c:v>
                </c:pt>
                <c:pt idx="2599">
                  <c:v>405</c:v>
                </c:pt>
                <c:pt idx="2600">
                  <c:v>404</c:v>
                </c:pt>
                <c:pt idx="2601">
                  <c:v>403</c:v>
                </c:pt>
                <c:pt idx="2602">
                  <c:v>404</c:v>
                </c:pt>
                <c:pt idx="2603">
                  <c:v>400</c:v>
                </c:pt>
                <c:pt idx="2604">
                  <c:v>402</c:v>
                </c:pt>
                <c:pt idx="2605">
                  <c:v>407</c:v>
                </c:pt>
                <c:pt idx="2606">
                  <c:v>406</c:v>
                </c:pt>
                <c:pt idx="2607">
                  <c:v>403</c:v>
                </c:pt>
                <c:pt idx="2608">
                  <c:v>402</c:v>
                </c:pt>
                <c:pt idx="2609">
                  <c:v>402</c:v>
                </c:pt>
                <c:pt idx="2610">
                  <c:v>405</c:v>
                </c:pt>
                <c:pt idx="2611">
                  <c:v>402</c:v>
                </c:pt>
                <c:pt idx="2612">
                  <c:v>400</c:v>
                </c:pt>
                <c:pt idx="2613">
                  <c:v>408</c:v>
                </c:pt>
                <c:pt idx="2614">
                  <c:v>407</c:v>
                </c:pt>
                <c:pt idx="2615">
                  <c:v>405</c:v>
                </c:pt>
                <c:pt idx="2616">
                  <c:v>404</c:v>
                </c:pt>
                <c:pt idx="2617">
                  <c:v>407</c:v>
                </c:pt>
                <c:pt idx="2618">
                  <c:v>405</c:v>
                </c:pt>
                <c:pt idx="2619">
                  <c:v>405</c:v>
                </c:pt>
                <c:pt idx="2620">
                  <c:v>402</c:v>
                </c:pt>
                <c:pt idx="2621">
                  <c:v>404</c:v>
                </c:pt>
                <c:pt idx="2622">
                  <c:v>405</c:v>
                </c:pt>
                <c:pt idx="2623">
                  <c:v>405</c:v>
                </c:pt>
                <c:pt idx="2624">
                  <c:v>409</c:v>
                </c:pt>
                <c:pt idx="2625">
                  <c:v>407</c:v>
                </c:pt>
                <c:pt idx="2626">
                  <c:v>404</c:v>
                </c:pt>
                <c:pt idx="2627">
                  <c:v>404</c:v>
                </c:pt>
                <c:pt idx="2628">
                  <c:v>404</c:v>
                </c:pt>
                <c:pt idx="2629">
                  <c:v>406</c:v>
                </c:pt>
                <c:pt idx="2630">
                  <c:v>404</c:v>
                </c:pt>
                <c:pt idx="2631">
                  <c:v>402</c:v>
                </c:pt>
                <c:pt idx="2632">
                  <c:v>402</c:v>
                </c:pt>
                <c:pt idx="2633">
                  <c:v>400</c:v>
                </c:pt>
                <c:pt idx="2634">
                  <c:v>404</c:v>
                </c:pt>
                <c:pt idx="2635">
                  <c:v>405</c:v>
                </c:pt>
                <c:pt idx="2636">
                  <c:v>407</c:v>
                </c:pt>
                <c:pt idx="2637">
                  <c:v>401</c:v>
                </c:pt>
                <c:pt idx="2638">
                  <c:v>404</c:v>
                </c:pt>
                <c:pt idx="2639">
                  <c:v>404</c:v>
                </c:pt>
                <c:pt idx="2640">
                  <c:v>406</c:v>
                </c:pt>
                <c:pt idx="2641">
                  <c:v>405</c:v>
                </c:pt>
                <c:pt idx="2642">
                  <c:v>401</c:v>
                </c:pt>
                <c:pt idx="2643">
                  <c:v>403</c:v>
                </c:pt>
                <c:pt idx="2644">
                  <c:v>408</c:v>
                </c:pt>
                <c:pt idx="2645">
                  <c:v>406</c:v>
                </c:pt>
                <c:pt idx="2646">
                  <c:v>407</c:v>
                </c:pt>
                <c:pt idx="2647">
                  <c:v>406</c:v>
                </c:pt>
                <c:pt idx="2648">
                  <c:v>405</c:v>
                </c:pt>
                <c:pt idx="2649">
                  <c:v>406</c:v>
                </c:pt>
                <c:pt idx="2650">
                  <c:v>406</c:v>
                </c:pt>
                <c:pt idx="2651">
                  <c:v>404</c:v>
                </c:pt>
                <c:pt idx="2652">
                  <c:v>408</c:v>
                </c:pt>
                <c:pt idx="2653">
                  <c:v>401</c:v>
                </c:pt>
                <c:pt idx="2654">
                  <c:v>405</c:v>
                </c:pt>
                <c:pt idx="2655">
                  <c:v>402</c:v>
                </c:pt>
                <c:pt idx="2656">
                  <c:v>404</c:v>
                </c:pt>
                <c:pt idx="2657">
                  <c:v>402</c:v>
                </c:pt>
                <c:pt idx="2658">
                  <c:v>406</c:v>
                </c:pt>
                <c:pt idx="2659">
                  <c:v>405</c:v>
                </c:pt>
                <c:pt idx="2660">
                  <c:v>405</c:v>
                </c:pt>
                <c:pt idx="2661">
                  <c:v>404</c:v>
                </c:pt>
                <c:pt idx="2662">
                  <c:v>403</c:v>
                </c:pt>
                <c:pt idx="2663">
                  <c:v>406</c:v>
                </c:pt>
                <c:pt idx="2664">
                  <c:v>403</c:v>
                </c:pt>
                <c:pt idx="2665">
                  <c:v>407</c:v>
                </c:pt>
                <c:pt idx="2666">
                  <c:v>406</c:v>
                </c:pt>
                <c:pt idx="2667">
                  <c:v>402</c:v>
                </c:pt>
                <c:pt idx="2668">
                  <c:v>407</c:v>
                </c:pt>
                <c:pt idx="2669">
                  <c:v>405</c:v>
                </c:pt>
                <c:pt idx="2670">
                  <c:v>406</c:v>
                </c:pt>
                <c:pt idx="2671">
                  <c:v>403</c:v>
                </c:pt>
                <c:pt idx="2672">
                  <c:v>405</c:v>
                </c:pt>
                <c:pt idx="2673">
                  <c:v>405</c:v>
                </c:pt>
                <c:pt idx="2674">
                  <c:v>404</c:v>
                </c:pt>
                <c:pt idx="2675">
                  <c:v>406</c:v>
                </c:pt>
                <c:pt idx="2676">
                  <c:v>403</c:v>
                </c:pt>
                <c:pt idx="2677">
                  <c:v>405</c:v>
                </c:pt>
                <c:pt idx="2678">
                  <c:v>404</c:v>
                </c:pt>
                <c:pt idx="2679">
                  <c:v>404</c:v>
                </c:pt>
                <c:pt idx="2680">
                  <c:v>404</c:v>
                </c:pt>
                <c:pt idx="2681">
                  <c:v>406</c:v>
                </c:pt>
                <c:pt idx="2682">
                  <c:v>407</c:v>
                </c:pt>
                <c:pt idx="2683">
                  <c:v>406</c:v>
                </c:pt>
                <c:pt idx="2684">
                  <c:v>407</c:v>
                </c:pt>
                <c:pt idx="2685">
                  <c:v>407</c:v>
                </c:pt>
                <c:pt idx="2686">
                  <c:v>404</c:v>
                </c:pt>
                <c:pt idx="2687">
                  <c:v>405</c:v>
                </c:pt>
                <c:pt idx="2688">
                  <c:v>404</c:v>
                </c:pt>
                <c:pt idx="2689">
                  <c:v>402</c:v>
                </c:pt>
                <c:pt idx="2690">
                  <c:v>404</c:v>
                </c:pt>
                <c:pt idx="2691">
                  <c:v>403</c:v>
                </c:pt>
                <c:pt idx="2692">
                  <c:v>403</c:v>
                </c:pt>
                <c:pt idx="2693">
                  <c:v>407</c:v>
                </c:pt>
                <c:pt idx="2694">
                  <c:v>407</c:v>
                </c:pt>
                <c:pt idx="2695">
                  <c:v>405</c:v>
                </c:pt>
                <c:pt idx="2696">
                  <c:v>404</c:v>
                </c:pt>
                <c:pt idx="2697">
                  <c:v>403</c:v>
                </c:pt>
                <c:pt idx="2698">
                  <c:v>402</c:v>
                </c:pt>
                <c:pt idx="2699">
                  <c:v>405</c:v>
                </c:pt>
                <c:pt idx="2700">
                  <c:v>404</c:v>
                </c:pt>
                <c:pt idx="2701">
                  <c:v>407</c:v>
                </c:pt>
                <c:pt idx="2702">
                  <c:v>407</c:v>
                </c:pt>
                <c:pt idx="2703">
                  <c:v>409</c:v>
                </c:pt>
                <c:pt idx="2704">
                  <c:v>403</c:v>
                </c:pt>
                <c:pt idx="2705">
                  <c:v>406</c:v>
                </c:pt>
                <c:pt idx="2706">
                  <c:v>404</c:v>
                </c:pt>
                <c:pt idx="2707">
                  <c:v>411</c:v>
                </c:pt>
                <c:pt idx="2708">
                  <c:v>406</c:v>
                </c:pt>
                <c:pt idx="2709">
                  <c:v>404</c:v>
                </c:pt>
                <c:pt idx="2710">
                  <c:v>406</c:v>
                </c:pt>
                <c:pt idx="2711">
                  <c:v>403</c:v>
                </c:pt>
                <c:pt idx="2712">
                  <c:v>404</c:v>
                </c:pt>
                <c:pt idx="2713">
                  <c:v>407</c:v>
                </c:pt>
                <c:pt idx="2714">
                  <c:v>407</c:v>
                </c:pt>
                <c:pt idx="2715">
                  <c:v>405</c:v>
                </c:pt>
                <c:pt idx="2716">
                  <c:v>407</c:v>
                </c:pt>
                <c:pt idx="2717">
                  <c:v>407</c:v>
                </c:pt>
                <c:pt idx="2718">
                  <c:v>409</c:v>
                </c:pt>
                <c:pt idx="2719">
                  <c:v>408</c:v>
                </c:pt>
                <c:pt idx="2720">
                  <c:v>407</c:v>
                </c:pt>
                <c:pt idx="2721">
                  <c:v>406</c:v>
                </c:pt>
                <c:pt idx="2722">
                  <c:v>404</c:v>
                </c:pt>
                <c:pt idx="2723">
                  <c:v>410</c:v>
                </c:pt>
                <c:pt idx="2724">
                  <c:v>414</c:v>
                </c:pt>
                <c:pt idx="2725">
                  <c:v>407</c:v>
                </c:pt>
                <c:pt idx="2726">
                  <c:v>405</c:v>
                </c:pt>
                <c:pt idx="2727">
                  <c:v>406</c:v>
                </c:pt>
                <c:pt idx="2728">
                  <c:v>410</c:v>
                </c:pt>
                <c:pt idx="2729">
                  <c:v>402</c:v>
                </c:pt>
                <c:pt idx="2730">
                  <c:v>408</c:v>
                </c:pt>
                <c:pt idx="2731">
                  <c:v>406</c:v>
                </c:pt>
                <c:pt idx="2732">
                  <c:v>408</c:v>
                </c:pt>
                <c:pt idx="2733">
                  <c:v>410</c:v>
                </c:pt>
                <c:pt idx="2734">
                  <c:v>411</c:v>
                </c:pt>
                <c:pt idx="2735">
                  <c:v>406</c:v>
                </c:pt>
                <c:pt idx="2736">
                  <c:v>405</c:v>
                </c:pt>
                <c:pt idx="2737">
                  <c:v>404</c:v>
                </c:pt>
                <c:pt idx="2738">
                  <c:v>408</c:v>
                </c:pt>
                <c:pt idx="2739">
                  <c:v>406</c:v>
                </c:pt>
                <c:pt idx="2740">
                  <c:v>406</c:v>
                </c:pt>
                <c:pt idx="2741">
                  <c:v>409</c:v>
                </c:pt>
                <c:pt idx="2742">
                  <c:v>411</c:v>
                </c:pt>
                <c:pt idx="2743">
                  <c:v>410</c:v>
                </c:pt>
                <c:pt idx="2744">
                  <c:v>404</c:v>
                </c:pt>
                <c:pt idx="2745">
                  <c:v>411</c:v>
                </c:pt>
                <c:pt idx="2746">
                  <c:v>408</c:v>
                </c:pt>
                <c:pt idx="2747">
                  <c:v>407</c:v>
                </c:pt>
                <c:pt idx="2748">
                  <c:v>406</c:v>
                </c:pt>
                <c:pt idx="2749">
                  <c:v>411</c:v>
                </c:pt>
                <c:pt idx="2750">
                  <c:v>408</c:v>
                </c:pt>
                <c:pt idx="2751">
                  <c:v>414</c:v>
                </c:pt>
                <c:pt idx="2752">
                  <c:v>412</c:v>
                </c:pt>
                <c:pt idx="2753">
                  <c:v>411</c:v>
                </c:pt>
                <c:pt idx="2754">
                  <c:v>414</c:v>
                </c:pt>
                <c:pt idx="2755">
                  <c:v>413</c:v>
                </c:pt>
                <c:pt idx="2756">
                  <c:v>412</c:v>
                </c:pt>
                <c:pt idx="2757">
                  <c:v>409</c:v>
                </c:pt>
                <c:pt idx="2758">
                  <c:v>411</c:v>
                </c:pt>
                <c:pt idx="2759">
                  <c:v>413</c:v>
                </c:pt>
                <c:pt idx="2760">
                  <c:v>409</c:v>
                </c:pt>
                <c:pt idx="2761">
                  <c:v>413</c:v>
                </c:pt>
                <c:pt idx="2762">
                  <c:v>420</c:v>
                </c:pt>
                <c:pt idx="2763">
                  <c:v>416</c:v>
                </c:pt>
                <c:pt idx="2764">
                  <c:v>408</c:v>
                </c:pt>
                <c:pt idx="2765">
                  <c:v>405</c:v>
                </c:pt>
                <c:pt idx="2766">
                  <c:v>412</c:v>
                </c:pt>
                <c:pt idx="2767">
                  <c:v>411</c:v>
                </c:pt>
                <c:pt idx="2768">
                  <c:v>416</c:v>
                </c:pt>
                <c:pt idx="2769">
                  <c:v>408</c:v>
                </c:pt>
                <c:pt idx="2770">
                  <c:v>415</c:v>
                </c:pt>
                <c:pt idx="2771">
                  <c:v>404</c:v>
                </c:pt>
                <c:pt idx="2772">
                  <c:v>418</c:v>
                </c:pt>
                <c:pt idx="2773">
                  <c:v>417</c:v>
                </c:pt>
                <c:pt idx="2774">
                  <c:v>410</c:v>
                </c:pt>
                <c:pt idx="2775">
                  <c:v>417</c:v>
                </c:pt>
                <c:pt idx="2776">
                  <c:v>412</c:v>
                </c:pt>
                <c:pt idx="2777">
                  <c:v>413</c:v>
                </c:pt>
                <c:pt idx="2778">
                  <c:v>409</c:v>
                </c:pt>
                <c:pt idx="2779">
                  <c:v>416</c:v>
                </c:pt>
                <c:pt idx="2780">
                  <c:v>416</c:v>
                </c:pt>
                <c:pt idx="2781">
                  <c:v>415</c:v>
                </c:pt>
                <c:pt idx="2782">
                  <c:v>414</c:v>
                </c:pt>
                <c:pt idx="2783">
                  <c:v>415</c:v>
                </c:pt>
                <c:pt idx="2784">
                  <c:v>414</c:v>
                </c:pt>
                <c:pt idx="2785">
                  <c:v>414</c:v>
                </c:pt>
                <c:pt idx="2786">
                  <c:v>409</c:v>
                </c:pt>
                <c:pt idx="2787">
                  <c:v>418</c:v>
                </c:pt>
                <c:pt idx="2788">
                  <c:v>419</c:v>
                </c:pt>
                <c:pt idx="2789">
                  <c:v>413</c:v>
                </c:pt>
                <c:pt idx="2790">
                  <c:v>411</c:v>
                </c:pt>
                <c:pt idx="2791">
                  <c:v>416</c:v>
                </c:pt>
                <c:pt idx="2792">
                  <c:v>414</c:v>
                </c:pt>
                <c:pt idx="2793">
                  <c:v>409</c:v>
                </c:pt>
                <c:pt idx="2794">
                  <c:v>407</c:v>
                </c:pt>
                <c:pt idx="2795">
                  <c:v>411</c:v>
                </c:pt>
                <c:pt idx="2796">
                  <c:v>420</c:v>
                </c:pt>
                <c:pt idx="2797">
                  <c:v>410</c:v>
                </c:pt>
                <c:pt idx="2798">
                  <c:v>406</c:v>
                </c:pt>
                <c:pt idx="2799">
                  <c:v>409</c:v>
                </c:pt>
                <c:pt idx="2800">
                  <c:v>412</c:v>
                </c:pt>
                <c:pt idx="2801">
                  <c:v>411</c:v>
                </c:pt>
                <c:pt idx="2802">
                  <c:v>418</c:v>
                </c:pt>
                <c:pt idx="2803">
                  <c:v>407</c:v>
                </c:pt>
                <c:pt idx="2804">
                  <c:v>414</c:v>
                </c:pt>
                <c:pt idx="2805">
                  <c:v>416</c:v>
                </c:pt>
                <c:pt idx="2806">
                  <c:v>409</c:v>
                </c:pt>
                <c:pt idx="2807">
                  <c:v>416</c:v>
                </c:pt>
                <c:pt idx="2808">
                  <c:v>415</c:v>
                </c:pt>
                <c:pt idx="2809">
                  <c:v>411</c:v>
                </c:pt>
                <c:pt idx="2810">
                  <c:v>413</c:v>
                </c:pt>
                <c:pt idx="2811">
                  <c:v>407</c:v>
                </c:pt>
                <c:pt idx="2812">
                  <c:v>414</c:v>
                </c:pt>
                <c:pt idx="2813">
                  <c:v>412</c:v>
                </c:pt>
                <c:pt idx="2814">
                  <c:v>412</c:v>
                </c:pt>
                <c:pt idx="2815">
                  <c:v>412</c:v>
                </c:pt>
                <c:pt idx="2816">
                  <c:v>414</c:v>
                </c:pt>
                <c:pt idx="2817">
                  <c:v>412</c:v>
                </c:pt>
                <c:pt idx="2818">
                  <c:v>404</c:v>
                </c:pt>
                <c:pt idx="2819">
                  <c:v>419</c:v>
                </c:pt>
                <c:pt idx="2820">
                  <c:v>406</c:v>
                </c:pt>
                <c:pt idx="2821">
                  <c:v>408</c:v>
                </c:pt>
                <c:pt idx="2822">
                  <c:v>410</c:v>
                </c:pt>
                <c:pt idx="2823">
                  <c:v>413</c:v>
                </c:pt>
                <c:pt idx="2824">
                  <c:v>413</c:v>
                </c:pt>
                <c:pt idx="2825">
                  <c:v>410</c:v>
                </c:pt>
                <c:pt idx="2826">
                  <c:v>405</c:v>
                </c:pt>
                <c:pt idx="2827">
                  <c:v>415</c:v>
                </c:pt>
                <c:pt idx="2828">
                  <c:v>407</c:v>
                </c:pt>
                <c:pt idx="2829">
                  <c:v>406</c:v>
                </c:pt>
                <c:pt idx="2830">
                  <c:v>410</c:v>
                </c:pt>
                <c:pt idx="2831">
                  <c:v>410</c:v>
                </c:pt>
                <c:pt idx="2832">
                  <c:v>415</c:v>
                </c:pt>
                <c:pt idx="2833">
                  <c:v>409</c:v>
                </c:pt>
                <c:pt idx="2834">
                  <c:v>407</c:v>
                </c:pt>
                <c:pt idx="2835">
                  <c:v>406</c:v>
                </c:pt>
                <c:pt idx="2836">
                  <c:v>404</c:v>
                </c:pt>
                <c:pt idx="2837">
                  <c:v>408</c:v>
                </c:pt>
                <c:pt idx="2838">
                  <c:v>406</c:v>
                </c:pt>
                <c:pt idx="2839">
                  <c:v>403</c:v>
                </c:pt>
                <c:pt idx="2840">
                  <c:v>409</c:v>
                </c:pt>
                <c:pt idx="2841">
                  <c:v>412</c:v>
                </c:pt>
                <c:pt idx="2842">
                  <c:v>407</c:v>
                </c:pt>
                <c:pt idx="2843">
                  <c:v>407</c:v>
                </c:pt>
                <c:pt idx="2844">
                  <c:v>408</c:v>
                </c:pt>
                <c:pt idx="2845">
                  <c:v>409</c:v>
                </c:pt>
                <c:pt idx="2846">
                  <c:v>405</c:v>
                </c:pt>
                <c:pt idx="2847">
                  <c:v>406</c:v>
                </c:pt>
                <c:pt idx="2848">
                  <c:v>409</c:v>
                </c:pt>
                <c:pt idx="2849">
                  <c:v>403</c:v>
                </c:pt>
                <c:pt idx="2850">
                  <c:v>408</c:v>
                </c:pt>
                <c:pt idx="2851">
                  <c:v>411</c:v>
                </c:pt>
                <c:pt idx="2852">
                  <c:v>405</c:v>
                </c:pt>
                <c:pt idx="2853">
                  <c:v>403</c:v>
                </c:pt>
                <c:pt idx="2854">
                  <c:v>405</c:v>
                </c:pt>
                <c:pt idx="2855">
                  <c:v>406</c:v>
                </c:pt>
                <c:pt idx="2856">
                  <c:v>409</c:v>
                </c:pt>
                <c:pt idx="2857">
                  <c:v>405</c:v>
                </c:pt>
                <c:pt idx="2858">
                  <c:v>409</c:v>
                </c:pt>
                <c:pt idx="2859">
                  <c:v>406</c:v>
                </c:pt>
                <c:pt idx="2860">
                  <c:v>405</c:v>
                </c:pt>
                <c:pt idx="2861">
                  <c:v>402</c:v>
                </c:pt>
                <c:pt idx="2862">
                  <c:v>405</c:v>
                </c:pt>
                <c:pt idx="2863">
                  <c:v>404</c:v>
                </c:pt>
                <c:pt idx="2864">
                  <c:v>405</c:v>
                </c:pt>
                <c:pt idx="2865">
                  <c:v>403</c:v>
                </c:pt>
                <c:pt idx="2866">
                  <c:v>403</c:v>
                </c:pt>
                <c:pt idx="2867">
                  <c:v>408</c:v>
                </c:pt>
                <c:pt idx="2868">
                  <c:v>408</c:v>
                </c:pt>
                <c:pt idx="2869">
                  <c:v>403</c:v>
                </c:pt>
                <c:pt idx="2870">
                  <c:v>405</c:v>
                </c:pt>
                <c:pt idx="2871">
                  <c:v>404</c:v>
                </c:pt>
                <c:pt idx="2872">
                  <c:v>406</c:v>
                </c:pt>
                <c:pt idx="2873">
                  <c:v>413</c:v>
                </c:pt>
                <c:pt idx="2874">
                  <c:v>405</c:v>
                </c:pt>
                <c:pt idx="2875">
                  <c:v>402</c:v>
                </c:pt>
                <c:pt idx="2876">
                  <c:v>409</c:v>
                </c:pt>
                <c:pt idx="2877">
                  <c:v>406</c:v>
                </c:pt>
                <c:pt idx="2878">
                  <c:v>403</c:v>
                </c:pt>
                <c:pt idx="2879">
                  <c:v>404</c:v>
                </c:pt>
                <c:pt idx="2880">
                  <c:v>408</c:v>
                </c:pt>
                <c:pt idx="2881">
                  <c:v>409</c:v>
                </c:pt>
                <c:pt idx="2882">
                  <c:v>402</c:v>
                </c:pt>
                <c:pt idx="2883">
                  <c:v>406</c:v>
                </c:pt>
                <c:pt idx="2884">
                  <c:v>405</c:v>
                </c:pt>
                <c:pt idx="2885">
                  <c:v>409</c:v>
                </c:pt>
                <c:pt idx="2886">
                  <c:v>401</c:v>
                </c:pt>
                <c:pt idx="2887">
                  <c:v>410</c:v>
                </c:pt>
                <c:pt idx="2888">
                  <c:v>407</c:v>
                </c:pt>
                <c:pt idx="2889">
                  <c:v>404</c:v>
                </c:pt>
                <c:pt idx="2890">
                  <c:v>403</c:v>
                </c:pt>
                <c:pt idx="2891">
                  <c:v>407</c:v>
                </c:pt>
                <c:pt idx="2892">
                  <c:v>405</c:v>
                </c:pt>
                <c:pt idx="2893">
                  <c:v>404</c:v>
                </c:pt>
                <c:pt idx="2894">
                  <c:v>406</c:v>
                </c:pt>
                <c:pt idx="2895">
                  <c:v>407</c:v>
                </c:pt>
                <c:pt idx="2896">
                  <c:v>406</c:v>
                </c:pt>
                <c:pt idx="2897">
                  <c:v>409</c:v>
                </c:pt>
                <c:pt idx="2898">
                  <c:v>402</c:v>
                </c:pt>
                <c:pt idx="2899">
                  <c:v>401</c:v>
                </c:pt>
                <c:pt idx="2900">
                  <c:v>405</c:v>
                </c:pt>
                <c:pt idx="2901">
                  <c:v>404</c:v>
                </c:pt>
                <c:pt idx="2902">
                  <c:v>406</c:v>
                </c:pt>
                <c:pt idx="2903">
                  <c:v>405</c:v>
                </c:pt>
                <c:pt idx="2904">
                  <c:v>404</c:v>
                </c:pt>
                <c:pt idx="2905">
                  <c:v>405</c:v>
                </c:pt>
                <c:pt idx="2906">
                  <c:v>404</c:v>
                </c:pt>
                <c:pt idx="2907">
                  <c:v>408</c:v>
                </c:pt>
                <c:pt idx="2908">
                  <c:v>402</c:v>
                </c:pt>
                <c:pt idx="2909">
                  <c:v>411</c:v>
                </c:pt>
                <c:pt idx="2910">
                  <c:v>405</c:v>
                </c:pt>
                <c:pt idx="2911">
                  <c:v>407</c:v>
                </c:pt>
                <c:pt idx="2912">
                  <c:v>412</c:v>
                </c:pt>
                <c:pt idx="2913">
                  <c:v>407</c:v>
                </c:pt>
                <c:pt idx="2914">
                  <c:v>408</c:v>
                </c:pt>
                <c:pt idx="2915">
                  <c:v>407</c:v>
                </c:pt>
                <c:pt idx="2916">
                  <c:v>404</c:v>
                </c:pt>
                <c:pt idx="2917">
                  <c:v>404</c:v>
                </c:pt>
                <c:pt idx="2918">
                  <c:v>414</c:v>
                </c:pt>
                <c:pt idx="2919">
                  <c:v>406</c:v>
                </c:pt>
                <c:pt idx="2920">
                  <c:v>409</c:v>
                </c:pt>
                <c:pt idx="2921">
                  <c:v>408</c:v>
                </c:pt>
                <c:pt idx="2922">
                  <c:v>408</c:v>
                </c:pt>
                <c:pt idx="2923">
                  <c:v>403</c:v>
                </c:pt>
                <c:pt idx="2924">
                  <c:v>405</c:v>
                </c:pt>
                <c:pt idx="2925">
                  <c:v>409</c:v>
                </c:pt>
                <c:pt idx="2926">
                  <c:v>408</c:v>
                </c:pt>
                <c:pt idx="2927">
                  <c:v>405</c:v>
                </c:pt>
                <c:pt idx="2928">
                  <c:v>406</c:v>
                </c:pt>
                <c:pt idx="2929">
                  <c:v>407</c:v>
                </c:pt>
                <c:pt idx="2930">
                  <c:v>414</c:v>
                </c:pt>
                <c:pt idx="2931">
                  <c:v>410</c:v>
                </c:pt>
                <c:pt idx="2932">
                  <c:v>410</c:v>
                </c:pt>
                <c:pt idx="2933">
                  <c:v>408</c:v>
                </c:pt>
                <c:pt idx="2934">
                  <c:v>420</c:v>
                </c:pt>
                <c:pt idx="2935">
                  <c:v>418</c:v>
                </c:pt>
                <c:pt idx="2936">
                  <c:v>424</c:v>
                </c:pt>
                <c:pt idx="2937">
                  <c:v>424</c:v>
                </c:pt>
                <c:pt idx="2938">
                  <c:v>417</c:v>
                </c:pt>
                <c:pt idx="2939">
                  <c:v>413</c:v>
                </c:pt>
                <c:pt idx="2940">
                  <c:v>419</c:v>
                </c:pt>
                <c:pt idx="2941">
                  <c:v>416</c:v>
                </c:pt>
                <c:pt idx="2942">
                  <c:v>423</c:v>
                </c:pt>
                <c:pt idx="2943">
                  <c:v>423</c:v>
                </c:pt>
                <c:pt idx="2944">
                  <c:v>439</c:v>
                </c:pt>
                <c:pt idx="2945">
                  <c:v>424</c:v>
                </c:pt>
                <c:pt idx="2946">
                  <c:v>424</c:v>
                </c:pt>
                <c:pt idx="2947">
                  <c:v>439</c:v>
                </c:pt>
                <c:pt idx="2948">
                  <c:v>442</c:v>
                </c:pt>
                <c:pt idx="2949">
                  <c:v>439</c:v>
                </c:pt>
                <c:pt idx="2950">
                  <c:v>436</c:v>
                </c:pt>
                <c:pt idx="2951">
                  <c:v>453</c:v>
                </c:pt>
                <c:pt idx="2952">
                  <c:v>447</c:v>
                </c:pt>
                <c:pt idx="2953">
                  <c:v>449</c:v>
                </c:pt>
                <c:pt idx="2954">
                  <c:v>462</c:v>
                </c:pt>
                <c:pt idx="2955">
                  <c:v>467</c:v>
                </c:pt>
                <c:pt idx="2956">
                  <c:v>468</c:v>
                </c:pt>
                <c:pt idx="2957">
                  <c:v>470</c:v>
                </c:pt>
                <c:pt idx="2958">
                  <c:v>466</c:v>
                </c:pt>
                <c:pt idx="2959">
                  <c:v>478</c:v>
                </c:pt>
                <c:pt idx="2960">
                  <c:v>461</c:v>
                </c:pt>
                <c:pt idx="2961">
                  <c:v>479</c:v>
                </c:pt>
                <c:pt idx="2962">
                  <c:v>489</c:v>
                </c:pt>
                <c:pt idx="2963">
                  <c:v>479</c:v>
                </c:pt>
                <c:pt idx="2964">
                  <c:v>470</c:v>
                </c:pt>
                <c:pt idx="2965">
                  <c:v>467</c:v>
                </c:pt>
                <c:pt idx="2966">
                  <c:v>478</c:v>
                </c:pt>
                <c:pt idx="2967">
                  <c:v>476</c:v>
                </c:pt>
                <c:pt idx="2968">
                  <c:v>478</c:v>
                </c:pt>
                <c:pt idx="2969">
                  <c:v>465</c:v>
                </c:pt>
                <c:pt idx="2970">
                  <c:v>466</c:v>
                </c:pt>
                <c:pt idx="2971">
                  <c:v>455</c:v>
                </c:pt>
                <c:pt idx="2972">
                  <c:v>452</c:v>
                </c:pt>
                <c:pt idx="2973">
                  <c:v>451</c:v>
                </c:pt>
                <c:pt idx="2974">
                  <c:v>447</c:v>
                </c:pt>
                <c:pt idx="2975">
                  <c:v>452</c:v>
                </c:pt>
                <c:pt idx="2976">
                  <c:v>445</c:v>
                </c:pt>
                <c:pt idx="2977">
                  <c:v>445</c:v>
                </c:pt>
                <c:pt idx="2978">
                  <c:v>446</c:v>
                </c:pt>
                <c:pt idx="2979">
                  <c:v>434</c:v>
                </c:pt>
                <c:pt idx="2980">
                  <c:v>442</c:v>
                </c:pt>
                <c:pt idx="2981">
                  <c:v>434</c:v>
                </c:pt>
                <c:pt idx="2982">
                  <c:v>432</c:v>
                </c:pt>
                <c:pt idx="2983">
                  <c:v>422</c:v>
                </c:pt>
                <c:pt idx="2984">
                  <c:v>428</c:v>
                </c:pt>
                <c:pt idx="2985">
                  <c:v>423</c:v>
                </c:pt>
                <c:pt idx="2986">
                  <c:v>420</c:v>
                </c:pt>
                <c:pt idx="2987">
                  <c:v>424</c:v>
                </c:pt>
                <c:pt idx="2988">
                  <c:v>416</c:v>
                </c:pt>
                <c:pt idx="2989">
                  <c:v>421</c:v>
                </c:pt>
                <c:pt idx="2990">
                  <c:v>420</c:v>
                </c:pt>
                <c:pt idx="2991">
                  <c:v>417</c:v>
                </c:pt>
                <c:pt idx="2992">
                  <c:v>417</c:v>
                </c:pt>
                <c:pt idx="2993">
                  <c:v>415</c:v>
                </c:pt>
                <c:pt idx="2994">
                  <c:v>412</c:v>
                </c:pt>
                <c:pt idx="2995">
                  <c:v>411</c:v>
                </c:pt>
                <c:pt idx="2996">
                  <c:v>415</c:v>
                </c:pt>
                <c:pt idx="2997">
                  <c:v>415</c:v>
                </c:pt>
                <c:pt idx="2998">
                  <c:v>408</c:v>
                </c:pt>
                <c:pt idx="2999">
                  <c:v>415</c:v>
                </c:pt>
                <c:pt idx="3000">
                  <c:v>413</c:v>
                </c:pt>
                <c:pt idx="3001">
                  <c:v>409</c:v>
                </c:pt>
                <c:pt idx="3002">
                  <c:v>406</c:v>
                </c:pt>
                <c:pt idx="3003">
                  <c:v>413</c:v>
                </c:pt>
                <c:pt idx="3004">
                  <c:v>410</c:v>
                </c:pt>
                <c:pt idx="3005">
                  <c:v>407</c:v>
                </c:pt>
                <c:pt idx="3006">
                  <c:v>409</c:v>
                </c:pt>
                <c:pt idx="3007">
                  <c:v>410</c:v>
                </c:pt>
                <c:pt idx="3008">
                  <c:v>408</c:v>
                </c:pt>
                <c:pt idx="3009">
                  <c:v>411</c:v>
                </c:pt>
                <c:pt idx="3010">
                  <c:v>410</c:v>
                </c:pt>
                <c:pt idx="3011">
                  <c:v>412</c:v>
                </c:pt>
                <c:pt idx="3012">
                  <c:v>402</c:v>
                </c:pt>
                <c:pt idx="3013">
                  <c:v>414</c:v>
                </c:pt>
                <c:pt idx="3014">
                  <c:v>407</c:v>
                </c:pt>
                <c:pt idx="3015">
                  <c:v>405</c:v>
                </c:pt>
                <c:pt idx="3016">
                  <c:v>417</c:v>
                </c:pt>
                <c:pt idx="3017">
                  <c:v>409</c:v>
                </c:pt>
                <c:pt idx="3018">
                  <c:v>413</c:v>
                </c:pt>
                <c:pt idx="3019">
                  <c:v>408</c:v>
                </c:pt>
                <c:pt idx="3020">
                  <c:v>407</c:v>
                </c:pt>
                <c:pt idx="3021">
                  <c:v>414</c:v>
                </c:pt>
                <c:pt idx="3022">
                  <c:v>406</c:v>
                </c:pt>
                <c:pt idx="3023">
                  <c:v>408</c:v>
                </c:pt>
                <c:pt idx="3024">
                  <c:v>411</c:v>
                </c:pt>
                <c:pt idx="3025">
                  <c:v>409</c:v>
                </c:pt>
                <c:pt idx="3026">
                  <c:v>407</c:v>
                </c:pt>
                <c:pt idx="3027">
                  <c:v>406</c:v>
                </c:pt>
                <c:pt idx="3028">
                  <c:v>410</c:v>
                </c:pt>
                <c:pt idx="3029">
                  <c:v>412</c:v>
                </c:pt>
                <c:pt idx="3030">
                  <c:v>408</c:v>
                </c:pt>
                <c:pt idx="3031">
                  <c:v>415</c:v>
                </c:pt>
                <c:pt idx="3032">
                  <c:v>413</c:v>
                </c:pt>
                <c:pt idx="3033">
                  <c:v>406</c:v>
                </c:pt>
                <c:pt idx="3034">
                  <c:v>419</c:v>
                </c:pt>
                <c:pt idx="3035">
                  <c:v>417</c:v>
                </c:pt>
                <c:pt idx="3036">
                  <c:v>417</c:v>
                </c:pt>
                <c:pt idx="3037">
                  <c:v>418</c:v>
                </c:pt>
                <c:pt idx="3038">
                  <c:v>417</c:v>
                </c:pt>
                <c:pt idx="3039">
                  <c:v>410</c:v>
                </c:pt>
                <c:pt idx="3040">
                  <c:v>416</c:v>
                </c:pt>
                <c:pt idx="3041">
                  <c:v>421</c:v>
                </c:pt>
                <c:pt idx="3042">
                  <c:v>414</c:v>
                </c:pt>
                <c:pt idx="3043">
                  <c:v>417</c:v>
                </c:pt>
                <c:pt idx="3044">
                  <c:v>412</c:v>
                </c:pt>
                <c:pt idx="3045">
                  <c:v>411</c:v>
                </c:pt>
                <c:pt idx="3046">
                  <c:v>415</c:v>
                </c:pt>
                <c:pt idx="3047">
                  <c:v>417</c:v>
                </c:pt>
                <c:pt idx="3048">
                  <c:v>415</c:v>
                </c:pt>
                <c:pt idx="3049">
                  <c:v>414</c:v>
                </c:pt>
                <c:pt idx="3050">
                  <c:v>421</c:v>
                </c:pt>
                <c:pt idx="3051">
                  <c:v>425</c:v>
                </c:pt>
                <c:pt idx="3052">
                  <c:v>423</c:v>
                </c:pt>
                <c:pt idx="3053">
                  <c:v>420</c:v>
                </c:pt>
                <c:pt idx="3054">
                  <c:v>427</c:v>
                </c:pt>
                <c:pt idx="3055">
                  <c:v>416</c:v>
                </c:pt>
                <c:pt idx="3056">
                  <c:v>412</c:v>
                </c:pt>
                <c:pt idx="3057">
                  <c:v>420</c:v>
                </c:pt>
                <c:pt idx="3058">
                  <c:v>421</c:v>
                </c:pt>
                <c:pt idx="3059">
                  <c:v>428</c:v>
                </c:pt>
                <c:pt idx="3060">
                  <c:v>417</c:v>
                </c:pt>
                <c:pt idx="3061">
                  <c:v>423</c:v>
                </c:pt>
                <c:pt idx="3062">
                  <c:v>422</c:v>
                </c:pt>
                <c:pt idx="3063">
                  <c:v>428</c:v>
                </c:pt>
                <c:pt idx="3064">
                  <c:v>425</c:v>
                </c:pt>
                <c:pt idx="3065">
                  <c:v>419</c:v>
                </c:pt>
                <c:pt idx="3066">
                  <c:v>433</c:v>
                </c:pt>
                <c:pt idx="3067">
                  <c:v>424</c:v>
                </c:pt>
                <c:pt idx="3068">
                  <c:v>416</c:v>
                </c:pt>
                <c:pt idx="3069">
                  <c:v>424</c:v>
                </c:pt>
                <c:pt idx="3070">
                  <c:v>419</c:v>
                </c:pt>
                <c:pt idx="3071">
                  <c:v>414</c:v>
                </c:pt>
                <c:pt idx="3072">
                  <c:v>427</c:v>
                </c:pt>
                <c:pt idx="3073">
                  <c:v>420</c:v>
                </c:pt>
                <c:pt idx="3074">
                  <c:v>418</c:v>
                </c:pt>
                <c:pt idx="3075">
                  <c:v>414</c:v>
                </c:pt>
                <c:pt idx="3076">
                  <c:v>413</c:v>
                </c:pt>
                <c:pt idx="3077">
                  <c:v>414</c:v>
                </c:pt>
                <c:pt idx="3078">
                  <c:v>417</c:v>
                </c:pt>
                <c:pt idx="3079">
                  <c:v>424</c:v>
                </c:pt>
                <c:pt idx="3080">
                  <c:v>420</c:v>
                </c:pt>
                <c:pt idx="3081">
                  <c:v>416</c:v>
                </c:pt>
                <c:pt idx="3082">
                  <c:v>417</c:v>
                </c:pt>
                <c:pt idx="3083">
                  <c:v>420</c:v>
                </c:pt>
                <c:pt idx="3084">
                  <c:v>418</c:v>
                </c:pt>
                <c:pt idx="3085">
                  <c:v>423</c:v>
                </c:pt>
                <c:pt idx="3086">
                  <c:v>419</c:v>
                </c:pt>
                <c:pt idx="3087">
                  <c:v>418</c:v>
                </c:pt>
                <c:pt idx="3088">
                  <c:v>427</c:v>
                </c:pt>
                <c:pt idx="3089">
                  <c:v>422</c:v>
                </c:pt>
                <c:pt idx="3090">
                  <c:v>423</c:v>
                </c:pt>
                <c:pt idx="3091">
                  <c:v>428</c:v>
                </c:pt>
                <c:pt idx="3092">
                  <c:v>433</c:v>
                </c:pt>
                <c:pt idx="3093">
                  <c:v>420</c:v>
                </c:pt>
                <c:pt idx="3094">
                  <c:v>431</c:v>
                </c:pt>
                <c:pt idx="3095">
                  <c:v>419</c:v>
                </c:pt>
                <c:pt idx="3096">
                  <c:v>429</c:v>
                </c:pt>
                <c:pt idx="3097">
                  <c:v>426</c:v>
                </c:pt>
                <c:pt idx="3098">
                  <c:v>434</c:v>
                </c:pt>
                <c:pt idx="3099">
                  <c:v>437</c:v>
                </c:pt>
                <c:pt idx="3100">
                  <c:v>440</c:v>
                </c:pt>
                <c:pt idx="3101">
                  <c:v>447</c:v>
                </c:pt>
                <c:pt idx="3102">
                  <c:v>441</c:v>
                </c:pt>
                <c:pt idx="3103">
                  <c:v>441</c:v>
                </c:pt>
                <c:pt idx="3104">
                  <c:v>440</c:v>
                </c:pt>
                <c:pt idx="3105">
                  <c:v>453</c:v>
                </c:pt>
                <c:pt idx="3106">
                  <c:v>463</c:v>
                </c:pt>
                <c:pt idx="3107">
                  <c:v>439</c:v>
                </c:pt>
                <c:pt idx="3108">
                  <c:v>453</c:v>
                </c:pt>
                <c:pt idx="3109">
                  <c:v>458</c:v>
                </c:pt>
                <c:pt idx="3110">
                  <c:v>470</c:v>
                </c:pt>
                <c:pt idx="3111">
                  <c:v>469</c:v>
                </c:pt>
                <c:pt idx="3112">
                  <c:v>489</c:v>
                </c:pt>
                <c:pt idx="3113">
                  <c:v>483</c:v>
                </c:pt>
                <c:pt idx="3114">
                  <c:v>502</c:v>
                </c:pt>
                <c:pt idx="3115">
                  <c:v>493</c:v>
                </c:pt>
                <c:pt idx="3116">
                  <c:v>519</c:v>
                </c:pt>
                <c:pt idx="3117">
                  <c:v>505</c:v>
                </c:pt>
                <c:pt idx="3118">
                  <c:v>514</c:v>
                </c:pt>
                <c:pt idx="3119">
                  <c:v>532</c:v>
                </c:pt>
                <c:pt idx="3120">
                  <c:v>537</c:v>
                </c:pt>
                <c:pt idx="3121">
                  <c:v>509</c:v>
                </c:pt>
                <c:pt idx="3122">
                  <c:v>531</c:v>
                </c:pt>
                <c:pt idx="3123">
                  <c:v>515</c:v>
                </c:pt>
                <c:pt idx="3124">
                  <c:v>513</c:v>
                </c:pt>
                <c:pt idx="3125">
                  <c:v>508</c:v>
                </c:pt>
                <c:pt idx="3126">
                  <c:v>515</c:v>
                </c:pt>
                <c:pt idx="3127">
                  <c:v>525</c:v>
                </c:pt>
                <c:pt idx="3128">
                  <c:v>513</c:v>
                </c:pt>
                <c:pt idx="3129">
                  <c:v>518</c:v>
                </c:pt>
                <c:pt idx="3130">
                  <c:v>502</c:v>
                </c:pt>
                <c:pt idx="3131">
                  <c:v>488</c:v>
                </c:pt>
                <c:pt idx="3132">
                  <c:v>510</c:v>
                </c:pt>
                <c:pt idx="3133">
                  <c:v>484</c:v>
                </c:pt>
                <c:pt idx="3134">
                  <c:v>494</c:v>
                </c:pt>
                <c:pt idx="3135">
                  <c:v>490</c:v>
                </c:pt>
                <c:pt idx="3136">
                  <c:v>486</c:v>
                </c:pt>
                <c:pt idx="3137">
                  <c:v>490</c:v>
                </c:pt>
                <c:pt idx="3138">
                  <c:v>482</c:v>
                </c:pt>
                <c:pt idx="3139">
                  <c:v>481</c:v>
                </c:pt>
                <c:pt idx="3140">
                  <c:v>470</c:v>
                </c:pt>
                <c:pt idx="3141">
                  <c:v>479</c:v>
                </c:pt>
                <c:pt idx="3142">
                  <c:v>458</c:v>
                </c:pt>
                <c:pt idx="3143">
                  <c:v>464</c:v>
                </c:pt>
                <c:pt idx="3144">
                  <c:v>462</c:v>
                </c:pt>
                <c:pt idx="3145">
                  <c:v>454</c:v>
                </c:pt>
                <c:pt idx="3146">
                  <c:v>452</c:v>
                </c:pt>
                <c:pt idx="3147">
                  <c:v>451</c:v>
                </c:pt>
                <c:pt idx="3148">
                  <c:v>452</c:v>
                </c:pt>
                <c:pt idx="3149">
                  <c:v>434</c:v>
                </c:pt>
                <c:pt idx="3150">
                  <c:v>440</c:v>
                </c:pt>
                <c:pt idx="3151">
                  <c:v>448</c:v>
                </c:pt>
                <c:pt idx="3152">
                  <c:v>421</c:v>
                </c:pt>
                <c:pt idx="3153">
                  <c:v>436</c:v>
                </c:pt>
                <c:pt idx="3154">
                  <c:v>433</c:v>
                </c:pt>
                <c:pt idx="3155">
                  <c:v>431</c:v>
                </c:pt>
                <c:pt idx="3156">
                  <c:v>422</c:v>
                </c:pt>
                <c:pt idx="3157">
                  <c:v>433</c:v>
                </c:pt>
                <c:pt idx="3158">
                  <c:v>413</c:v>
                </c:pt>
                <c:pt idx="3159">
                  <c:v>424</c:v>
                </c:pt>
                <c:pt idx="3160">
                  <c:v>422</c:v>
                </c:pt>
                <c:pt idx="3161">
                  <c:v>418</c:v>
                </c:pt>
                <c:pt idx="3162">
                  <c:v>425</c:v>
                </c:pt>
                <c:pt idx="3163">
                  <c:v>419</c:v>
                </c:pt>
                <c:pt idx="3164">
                  <c:v>412</c:v>
                </c:pt>
                <c:pt idx="3165">
                  <c:v>419</c:v>
                </c:pt>
                <c:pt idx="3166">
                  <c:v>413</c:v>
                </c:pt>
                <c:pt idx="3167">
                  <c:v>409</c:v>
                </c:pt>
                <c:pt idx="3168">
                  <c:v>411</c:v>
                </c:pt>
                <c:pt idx="3169">
                  <c:v>410</c:v>
                </c:pt>
                <c:pt idx="3170">
                  <c:v>412</c:v>
                </c:pt>
                <c:pt idx="3171">
                  <c:v>410</c:v>
                </c:pt>
                <c:pt idx="3172">
                  <c:v>413</c:v>
                </c:pt>
                <c:pt idx="3173">
                  <c:v>406</c:v>
                </c:pt>
                <c:pt idx="3174">
                  <c:v>410</c:v>
                </c:pt>
                <c:pt idx="3175">
                  <c:v>410</c:v>
                </c:pt>
                <c:pt idx="3176">
                  <c:v>406</c:v>
                </c:pt>
                <c:pt idx="3177">
                  <c:v>415</c:v>
                </c:pt>
                <c:pt idx="3178">
                  <c:v>412</c:v>
                </c:pt>
                <c:pt idx="3179">
                  <c:v>407</c:v>
                </c:pt>
                <c:pt idx="3180">
                  <c:v>406</c:v>
                </c:pt>
                <c:pt idx="3181">
                  <c:v>411</c:v>
                </c:pt>
                <c:pt idx="3182">
                  <c:v>409</c:v>
                </c:pt>
                <c:pt idx="3183">
                  <c:v>410</c:v>
                </c:pt>
                <c:pt idx="3184">
                  <c:v>402</c:v>
                </c:pt>
                <c:pt idx="3185">
                  <c:v>406</c:v>
                </c:pt>
                <c:pt idx="3186">
                  <c:v>409</c:v>
                </c:pt>
                <c:pt idx="3187">
                  <c:v>411</c:v>
                </c:pt>
                <c:pt idx="3188">
                  <c:v>405</c:v>
                </c:pt>
                <c:pt idx="3189">
                  <c:v>410</c:v>
                </c:pt>
                <c:pt idx="3190">
                  <c:v>404</c:v>
                </c:pt>
                <c:pt idx="3191">
                  <c:v>407</c:v>
                </c:pt>
                <c:pt idx="3192">
                  <c:v>407</c:v>
                </c:pt>
                <c:pt idx="3193">
                  <c:v>407</c:v>
                </c:pt>
                <c:pt idx="3194">
                  <c:v>409</c:v>
                </c:pt>
                <c:pt idx="3195">
                  <c:v>411</c:v>
                </c:pt>
                <c:pt idx="3196">
                  <c:v>408</c:v>
                </c:pt>
                <c:pt idx="3197">
                  <c:v>405</c:v>
                </c:pt>
                <c:pt idx="3198">
                  <c:v>410</c:v>
                </c:pt>
                <c:pt idx="3199">
                  <c:v>403</c:v>
                </c:pt>
                <c:pt idx="3200">
                  <c:v>406</c:v>
                </c:pt>
                <c:pt idx="3201">
                  <c:v>413</c:v>
                </c:pt>
                <c:pt idx="3202">
                  <c:v>404</c:v>
                </c:pt>
                <c:pt idx="3203">
                  <c:v>402</c:v>
                </c:pt>
                <c:pt idx="3204">
                  <c:v>406</c:v>
                </c:pt>
                <c:pt idx="3205">
                  <c:v>406</c:v>
                </c:pt>
                <c:pt idx="3206">
                  <c:v>406</c:v>
                </c:pt>
                <c:pt idx="3207">
                  <c:v>406</c:v>
                </c:pt>
                <c:pt idx="3208">
                  <c:v>407</c:v>
                </c:pt>
                <c:pt idx="3209">
                  <c:v>409</c:v>
                </c:pt>
                <c:pt idx="3210">
                  <c:v>408</c:v>
                </c:pt>
                <c:pt idx="3211">
                  <c:v>401</c:v>
                </c:pt>
                <c:pt idx="3212">
                  <c:v>403</c:v>
                </c:pt>
                <c:pt idx="3213">
                  <c:v>407</c:v>
                </c:pt>
                <c:pt idx="3214">
                  <c:v>409</c:v>
                </c:pt>
                <c:pt idx="3215">
                  <c:v>405</c:v>
                </c:pt>
                <c:pt idx="3216">
                  <c:v>401</c:v>
                </c:pt>
                <c:pt idx="3217">
                  <c:v>402</c:v>
                </c:pt>
                <c:pt idx="3218">
                  <c:v>403</c:v>
                </c:pt>
                <c:pt idx="3219">
                  <c:v>409</c:v>
                </c:pt>
                <c:pt idx="3220">
                  <c:v>405</c:v>
                </c:pt>
                <c:pt idx="3221">
                  <c:v>409</c:v>
                </c:pt>
                <c:pt idx="3222">
                  <c:v>405</c:v>
                </c:pt>
                <c:pt idx="3223">
                  <c:v>408</c:v>
                </c:pt>
                <c:pt idx="3224">
                  <c:v>403</c:v>
                </c:pt>
                <c:pt idx="3225">
                  <c:v>404</c:v>
                </c:pt>
                <c:pt idx="3226">
                  <c:v>404</c:v>
                </c:pt>
                <c:pt idx="3227">
                  <c:v>406</c:v>
                </c:pt>
                <c:pt idx="3228">
                  <c:v>407</c:v>
                </c:pt>
                <c:pt idx="3229">
                  <c:v>407</c:v>
                </c:pt>
                <c:pt idx="3230">
                  <c:v>403</c:v>
                </c:pt>
                <c:pt idx="3231">
                  <c:v>401</c:v>
                </c:pt>
                <c:pt idx="3232">
                  <c:v>407</c:v>
                </c:pt>
                <c:pt idx="3233">
                  <c:v>404</c:v>
                </c:pt>
                <c:pt idx="3234">
                  <c:v>403</c:v>
                </c:pt>
                <c:pt idx="3235">
                  <c:v>408</c:v>
                </c:pt>
                <c:pt idx="3236">
                  <c:v>406</c:v>
                </c:pt>
                <c:pt idx="3237">
                  <c:v>404</c:v>
                </c:pt>
                <c:pt idx="3238">
                  <c:v>406</c:v>
                </c:pt>
                <c:pt idx="3239">
                  <c:v>406</c:v>
                </c:pt>
                <c:pt idx="3240">
                  <c:v>406</c:v>
                </c:pt>
                <c:pt idx="3241">
                  <c:v>411</c:v>
                </c:pt>
                <c:pt idx="3242">
                  <c:v>404</c:v>
                </c:pt>
                <c:pt idx="3243">
                  <c:v>402</c:v>
                </c:pt>
                <c:pt idx="3244">
                  <c:v>401</c:v>
                </c:pt>
                <c:pt idx="3245">
                  <c:v>407</c:v>
                </c:pt>
                <c:pt idx="3246">
                  <c:v>407</c:v>
                </c:pt>
                <c:pt idx="3247">
                  <c:v>405</c:v>
                </c:pt>
                <c:pt idx="3248">
                  <c:v>405</c:v>
                </c:pt>
                <c:pt idx="3249">
                  <c:v>402</c:v>
                </c:pt>
                <c:pt idx="3250">
                  <c:v>404</c:v>
                </c:pt>
                <c:pt idx="3251">
                  <c:v>404</c:v>
                </c:pt>
                <c:pt idx="3252">
                  <c:v>405</c:v>
                </c:pt>
                <c:pt idx="3253">
                  <c:v>403</c:v>
                </c:pt>
                <c:pt idx="3254">
                  <c:v>403</c:v>
                </c:pt>
                <c:pt idx="3255">
                  <c:v>402</c:v>
                </c:pt>
                <c:pt idx="3256">
                  <c:v>403</c:v>
                </c:pt>
                <c:pt idx="3257">
                  <c:v>403</c:v>
                </c:pt>
                <c:pt idx="3258">
                  <c:v>405</c:v>
                </c:pt>
                <c:pt idx="3259">
                  <c:v>407</c:v>
                </c:pt>
                <c:pt idx="3260">
                  <c:v>406</c:v>
                </c:pt>
                <c:pt idx="3261">
                  <c:v>401</c:v>
                </c:pt>
                <c:pt idx="3262">
                  <c:v>404</c:v>
                </c:pt>
                <c:pt idx="3263">
                  <c:v>403</c:v>
                </c:pt>
                <c:pt idx="3264">
                  <c:v>401</c:v>
                </c:pt>
                <c:pt idx="3265">
                  <c:v>404</c:v>
                </c:pt>
                <c:pt idx="3266">
                  <c:v>401</c:v>
                </c:pt>
                <c:pt idx="3267">
                  <c:v>405</c:v>
                </c:pt>
                <c:pt idx="3268">
                  <c:v>407</c:v>
                </c:pt>
                <c:pt idx="3269">
                  <c:v>405</c:v>
                </c:pt>
                <c:pt idx="3270">
                  <c:v>401</c:v>
                </c:pt>
                <c:pt idx="3271">
                  <c:v>405</c:v>
                </c:pt>
                <c:pt idx="3272">
                  <c:v>402</c:v>
                </c:pt>
                <c:pt idx="3273">
                  <c:v>406</c:v>
                </c:pt>
                <c:pt idx="3274">
                  <c:v>405</c:v>
                </c:pt>
                <c:pt idx="3275">
                  <c:v>401</c:v>
                </c:pt>
                <c:pt idx="3276">
                  <c:v>409</c:v>
                </c:pt>
                <c:pt idx="3277">
                  <c:v>406</c:v>
                </c:pt>
                <c:pt idx="3278">
                  <c:v>405</c:v>
                </c:pt>
                <c:pt idx="3279">
                  <c:v>402</c:v>
                </c:pt>
                <c:pt idx="3280">
                  <c:v>405</c:v>
                </c:pt>
                <c:pt idx="3281">
                  <c:v>407</c:v>
                </c:pt>
                <c:pt idx="3282">
                  <c:v>403</c:v>
                </c:pt>
                <c:pt idx="3283">
                  <c:v>407</c:v>
                </c:pt>
                <c:pt idx="3284">
                  <c:v>411</c:v>
                </c:pt>
                <c:pt idx="3285">
                  <c:v>407</c:v>
                </c:pt>
                <c:pt idx="3286">
                  <c:v>405</c:v>
                </c:pt>
                <c:pt idx="3287">
                  <c:v>412</c:v>
                </c:pt>
                <c:pt idx="3288">
                  <c:v>404</c:v>
                </c:pt>
                <c:pt idx="3289">
                  <c:v>406</c:v>
                </c:pt>
                <c:pt idx="3290">
                  <c:v>404</c:v>
                </c:pt>
                <c:pt idx="3291">
                  <c:v>408</c:v>
                </c:pt>
                <c:pt idx="3292">
                  <c:v>409</c:v>
                </c:pt>
                <c:pt idx="3293">
                  <c:v>402</c:v>
                </c:pt>
                <c:pt idx="3294">
                  <c:v>406</c:v>
                </c:pt>
                <c:pt idx="3295">
                  <c:v>409</c:v>
                </c:pt>
                <c:pt idx="3296">
                  <c:v>404</c:v>
                </c:pt>
                <c:pt idx="3297">
                  <c:v>405</c:v>
                </c:pt>
                <c:pt idx="3298">
                  <c:v>407</c:v>
                </c:pt>
                <c:pt idx="3299">
                  <c:v>407</c:v>
                </c:pt>
                <c:pt idx="3300">
                  <c:v>402</c:v>
                </c:pt>
                <c:pt idx="3301">
                  <c:v>407</c:v>
                </c:pt>
                <c:pt idx="3302">
                  <c:v>402</c:v>
                </c:pt>
                <c:pt idx="3303">
                  <c:v>403</c:v>
                </c:pt>
                <c:pt idx="3304">
                  <c:v>403</c:v>
                </c:pt>
                <c:pt idx="3305">
                  <c:v>407</c:v>
                </c:pt>
                <c:pt idx="3306">
                  <c:v>408</c:v>
                </c:pt>
                <c:pt idx="3307">
                  <c:v>405</c:v>
                </c:pt>
                <c:pt idx="3308">
                  <c:v>403</c:v>
                </c:pt>
                <c:pt idx="3309">
                  <c:v>400</c:v>
                </c:pt>
                <c:pt idx="3310">
                  <c:v>402</c:v>
                </c:pt>
                <c:pt idx="3311">
                  <c:v>403</c:v>
                </c:pt>
                <c:pt idx="3312">
                  <c:v>404</c:v>
                </c:pt>
                <c:pt idx="3313">
                  <c:v>407</c:v>
                </c:pt>
                <c:pt idx="3314">
                  <c:v>406</c:v>
                </c:pt>
                <c:pt idx="3315">
                  <c:v>404</c:v>
                </c:pt>
                <c:pt idx="3316">
                  <c:v>408</c:v>
                </c:pt>
                <c:pt idx="3317">
                  <c:v>405</c:v>
                </c:pt>
                <c:pt idx="3318">
                  <c:v>402</c:v>
                </c:pt>
                <c:pt idx="3319">
                  <c:v>404</c:v>
                </c:pt>
                <c:pt idx="3320">
                  <c:v>402</c:v>
                </c:pt>
                <c:pt idx="3321">
                  <c:v>405</c:v>
                </c:pt>
                <c:pt idx="3322">
                  <c:v>403</c:v>
                </c:pt>
                <c:pt idx="3323">
                  <c:v>404</c:v>
                </c:pt>
                <c:pt idx="3324">
                  <c:v>408</c:v>
                </c:pt>
                <c:pt idx="3325">
                  <c:v>405</c:v>
                </c:pt>
                <c:pt idx="3326">
                  <c:v>407</c:v>
                </c:pt>
                <c:pt idx="3327">
                  <c:v>408</c:v>
                </c:pt>
                <c:pt idx="3328">
                  <c:v>403</c:v>
                </c:pt>
                <c:pt idx="3329">
                  <c:v>404</c:v>
                </c:pt>
                <c:pt idx="3330">
                  <c:v>406</c:v>
                </c:pt>
                <c:pt idx="3331">
                  <c:v>407</c:v>
                </c:pt>
                <c:pt idx="3332">
                  <c:v>404</c:v>
                </c:pt>
                <c:pt idx="3333">
                  <c:v>404</c:v>
                </c:pt>
                <c:pt idx="3334">
                  <c:v>406</c:v>
                </c:pt>
                <c:pt idx="3335">
                  <c:v>405</c:v>
                </c:pt>
                <c:pt idx="3336">
                  <c:v>407</c:v>
                </c:pt>
                <c:pt idx="3337">
                  <c:v>404</c:v>
                </c:pt>
                <c:pt idx="3338">
                  <c:v>406</c:v>
                </c:pt>
                <c:pt idx="3339">
                  <c:v>406</c:v>
                </c:pt>
                <c:pt idx="3340">
                  <c:v>409</c:v>
                </c:pt>
                <c:pt idx="3341">
                  <c:v>406</c:v>
                </c:pt>
                <c:pt idx="3342">
                  <c:v>405</c:v>
                </c:pt>
                <c:pt idx="3343">
                  <c:v>406</c:v>
                </c:pt>
                <c:pt idx="3344">
                  <c:v>404</c:v>
                </c:pt>
                <c:pt idx="3345">
                  <c:v>402</c:v>
                </c:pt>
                <c:pt idx="3346">
                  <c:v>410</c:v>
                </c:pt>
                <c:pt idx="3347">
                  <c:v>406</c:v>
                </c:pt>
                <c:pt idx="3348">
                  <c:v>406</c:v>
                </c:pt>
                <c:pt idx="3349">
                  <c:v>408</c:v>
                </c:pt>
                <c:pt idx="3350">
                  <c:v>402</c:v>
                </c:pt>
                <c:pt idx="3351">
                  <c:v>411</c:v>
                </c:pt>
                <c:pt idx="3352">
                  <c:v>406</c:v>
                </c:pt>
                <c:pt idx="3353">
                  <c:v>407</c:v>
                </c:pt>
                <c:pt idx="3354">
                  <c:v>407</c:v>
                </c:pt>
                <c:pt idx="3355">
                  <c:v>409</c:v>
                </c:pt>
                <c:pt idx="3356">
                  <c:v>406</c:v>
                </c:pt>
                <c:pt idx="3357">
                  <c:v>408</c:v>
                </c:pt>
                <c:pt idx="3358">
                  <c:v>403</c:v>
                </c:pt>
                <c:pt idx="3359">
                  <c:v>408</c:v>
                </c:pt>
                <c:pt idx="3360">
                  <c:v>403</c:v>
                </c:pt>
                <c:pt idx="3361">
                  <c:v>409</c:v>
                </c:pt>
                <c:pt idx="3362">
                  <c:v>402</c:v>
                </c:pt>
                <c:pt idx="3363">
                  <c:v>404</c:v>
                </c:pt>
                <c:pt idx="3364">
                  <c:v>404</c:v>
                </c:pt>
                <c:pt idx="3365">
                  <c:v>408</c:v>
                </c:pt>
                <c:pt idx="3366">
                  <c:v>407</c:v>
                </c:pt>
                <c:pt idx="3367">
                  <c:v>404</c:v>
                </c:pt>
                <c:pt idx="3368">
                  <c:v>405</c:v>
                </c:pt>
                <c:pt idx="3369">
                  <c:v>409</c:v>
                </c:pt>
                <c:pt idx="3370">
                  <c:v>406</c:v>
                </c:pt>
                <c:pt idx="3371">
                  <c:v>402</c:v>
                </c:pt>
                <c:pt idx="3372">
                  <c:v>405</c:v>
                </c:pt>
                <c:pt idx="3373">
                  <c:v>408</c:v>
                </c:pt>
                <c:pt idx="3374">
                  <c:v>405</c:v>
                </c:pt>
                <c:pt idx="3375">
                  <c:v>403</c:v>
                </c:pt>
                <c:pt idx="3376">
                  <c:v>410</c:v>
                </c:pt>
                <c:pt idx="3377">
                  <c:v>401</c:v>
                </c:pt>
                <c:pt idx="3378">
                  <c:v>406</c:v>
                </c:pt>
                <c:pt idx="3379">
                  <c:v>405</c:v>
                </c:pt>
                <c:pt idx="3380">
                  <c:v>401</c:v>
                </c:pt>
                <c:pt idx="3381">
                  <c:v>406</c:v>
                </c:pt>
                <c:pt idx="3382">
                  <c:v>406</c:v>
                </c:pt>
                <c:pt idx="3383">
                  <c:v>409</c:v>
                </c:pt>
                <c:pt idx="3384">
                  <c:v>404</c:v>
                </c:pt>
                <c:pt idx="3385">
                  <c:v>406</c:v>
                </c:pt>
                <c:pt idx="3386">
                  <c:v>407</c:v>
                </c:pt>
                <c:pt idx="3387">
                  <c:v>404</c:v>
                </c:pt>
                <c:pt idx="3388">
                  <c:v>403</c:v>
                </c:pt>
                <c:pt idx="3389">
                  <c:v>406</c:v>
                </c:pt>
                <c:pt idx="3390">
                  <c:v>401</c:v>
                </c:pt>
                <c:pt idx="3391">
                  <c:v>409</c:v>
                </c:pt>
                <c:pt idx="3392">
                  <c:v>403</c:v>
                </c:pt>
                <c:pt idx="3393">
                  <c:v>403</c:v>
                </c:pt>
                <c:pt idx="3394">
                  <c:v>404</c:v>
                </c:pt>
                <c:pt idx="3395">
                  <c:v>405</c:v>
                </c:pt>
                <c:pt idx="3396">
                  <c:v>405</c:v>
                </c:pt>
                <c:pt idx="3397">
                  <c:v>406</c:v>
                </c:pt>
                <c:pt idx="3398">
                  <c:v>402</c:v>
                </c:pt>
                <c:pt idx="3399">
                  <c:v>406</c:v>
                </c:pt>
                <c:pt idx="3400">
                  <c:v>404</c:v>
                </c:pt>
                <c:pt idx="3401">
                  <c:v>405</c:v>
                </c:pt>
                <c:pt idx="3402">
                  <c:v>404</c:v>
                </c:pt>
                <c:pt idx="3403">
                  <c:v>405</c:v>
                </c:pt>
                <c:pt idx="3404">
                  <c:v>401</c:v>
                </c:pt>
                <c:pt idx="3405">
                  <c:v>403</c:v>
                </c:pt>
                <c:pt idx="3406">
                  <c:v>406</c:v>
                </c:pt>
                <c:pt idx="3407">
                  <c:v>405</c:v>
                </c:pt>
                <c:pt idx="3408">
                  <c:v>402</c:v>
                </c:pt>
                <c:pt idx="3409">
                  <c:v>408</c:v>
                </c:pt>
                <c:pt idx="3410">
                  <c:v>402</c:v>
                </c:pt>
                <c:pt idx="3411">
                  <c:v>406</c:v>
                </c:pt>
                <c:pt idx="3412">
                  <c:v>404</c:v>
                </c:pt>
                <c:pt idx="3413">
                  <c:v>403</c:v>
                </c:pt>
                <c:pt idx="3414">
                  <c:v>408</c:v>
                </c:pt>
                <c:pt idx="3415">
                  <c:v>405</c:v>
                </c:pt>
                <c:pt idx="3416">
                  <c:v>406</c:v>
                </c:pt>
                <c:pt idx="3417">
                  <c:v>408</c:v>
                </c:pt>
                <c:pt idx="3418">
                  <c:v>404</c:v>
                </c:pt>
                <c:pt idx="3419">
                  <c:v>401</c:v>
                </c:pt>
                <c:pt idx="3420">
                  <c:v>403</c:v>
                </c:pt>
                <c:pt idx="3421">
                  <c:v>405</c:v>
                </c:pt>
                <c:pt idx="3422">
                  <c:v>407</c:v>
                </c:pt>
                <c:pt idx="3423">
                  <c:v>407</c:v>
                </c:pt>
                <c:pt idx="3424">
                  <c:v>403</c:v>
                </c:pt>
                <c:pt idx="3425">
                  <c:v>404</c:v>
                </c:pt>
                <c:pt idx="3426">
                  <c:v>403</c:v>
                </c:pt>
                <c:pt idx="3427">
                  <c:v>405</c:v>
                </c:pt>
                <c:pt idx="3428">
                  <c:v>405</c:v>
                </c:pt>
                <c:pt idx="3429">
                  <c:v>404</c:v>
                </c:pt>
                <c:pt idx="3430">
                  <c:v>402</c:v>
                </c:pt>
                <c:pt idx="3431">
                  <c:v>401</c:v>
                </c:pt>
                <c:pt idx="3432">
                  <c:v>404</c:v>
                </c:pt>
                <c:pt idx="3433">
                  <c:v>403</c:v>
                </c:pt>
                <c:pt idx="3434">
                  <c:v>407</c:v>
                </c:pt>
                <c:pt idx="3435">
                  <c:v>404</c:v>
                </c:pt>
                <c:pt idx="3436">
                  <c:v>403</c:v>
                </c:pt>
                <c:pt idx="3437">
                  <c:v>400</c:v>
                </c:pt>
                <c:pt idx="3438">
                  <c:v>405</c:v>
                </c:pt>
                <c:pt idx="3439">
                  <c:v>403</c:v>
                </c:pt>
                <c:pt idx="3440">
                  <c:v>401</c:v>
                </c:pt>
                <c:pt idx="3441">
                  <c:v>406</c:v>
                </c:pt>
                <c:pt idx="3442">
                  <c:v>403</c:v>
                </c:pt>
                <c:pt idx="3443">
                  <c:v>406</c:v>
                </c:pt>
                <c:pt idx="3444">
                  <c:v>403</c:v>
                </c:pt>
                <c:pt idx="3445">
                  <c:v>407</c:v>
                </c:pt>
                <c:pt idx="3446">
                  <c:v>407</c:v>
                </c:pt>
                <c:pt idx="3447">
                  <c:v>405</c:v>
                </c:pt>
                <c:pt idx="3448">
                  <c:v>407</c:v>
                </c:pt>
                <c:pt idx="3449">
                  <c:v>407</c:v>
                </c:pt>
                <c:pt idx="3450">
                  <c:v>404</c:v>
                </c:pt>
                <c:pt idx="3451">
                  <c:v>404</c:v>
                </c:pt>
                <c:pt idx="3452">
                  <c:v>404</c:v>
                </c:pt>
                <c:pt idx="3453">
                  <c:v>407</c:v>
                </c:pt>
                <c:pt idx="3454">
                  <c:v>404</c:v>
                </c:pt>
                <c:pt idx="3455">
                  <c:v>408</c:v>
                </c:pt>
                <c:pt idx="3456">
                  <c:v>402</c:v>
                </c:pt>
                <c:pt idx="3457">
                  <c:v>407</c:v>
                </c:pt>
                <c:pt idx="3458">
                  <c:v>407</c:v>
                </c:pt>
                <c:pt idx="3459">
                  <c:v>403</c:v>
                </c:pt>
                <c:pt idx="3460">
                  <c:v>404</c:v>
                </c:pt>
                <c:pt idx="3461">
                  <c:v>401</c:v>
                </c:pt>
                <c:pt idx="3462">
                  <c:v>405</c:v>
                </c:pt>
                <c:pt idx="3463">
                  <c:v>401</c:v>
                </c:pt>
                <c:pt idx="3464">
                  <c:v>404</c:v>
                </c:pt>
                <c:pt idx="3465">
                  <c:v>403</c:v>
                </c:pt>
                <c:pt idx="3466">
                  <c:v>406</c:v>
                </c:pt>
                <c:pt idx="3467">
                  <c:v>401</c:v>
                </c:pt>
                <c:pt idx="3468">
                  <c:v>402</c:v>
                </c:pt>
                <c:pt idx="3469">
                  <c:v>408</c:v>
                </c:pt>
                <c:pt idx="3470">
                  <c:v>406</c:v>
                </c:pt>
                <c:pt idx="3471">
                  <c:v>406</c:v>
                </c:pt>
                <c:pt idx="3472">
                  <c:v>403</c:v>
                </c:pt>
                <c:pt idx="3473">
                  <c:v>407</c:v>
                </c:pt>
                <c:pt idx="3474">
                  <c:v>405</c:v>
                </c:pt>
                <c:pt idx="3475">
                  <c:v>404</c:v>
                </c:pt>
                <c:pt idx="3476">
                  <c:v>404</c:v>
                </c:pt>
                <c:pt idx="3477">
                  <c:v>401</c:v>
                </c:pt>
                <c:pt idx="3478">
                  <c:v>409</c:v>
                </c:pt>
                <c:pt idx="3479">
                  <c:v>405</c:v>
                </c:pt>
                <c:pt idx="3480">
                  <c:v>410</c:v>
                </c:pt>
                <c:pt idx="3481">
                  <c:v>404</c:v>
                </c:pt>
                <c:pt idx="3482">
                  <c:v>408</c:v>
                </c:pt>
                <c:pt idx="3483">
                  <c:v>414</c:v>
                </c:pt>
                <c:pt idx="3484">
                  <c:v>402</c:v>
                </c:pt>
                <c:pt idx="3485">
                  <c:v>404</c:v>
                </c:pt>
                <c:pt idx="3486">
                  <c:v>407</c:v>
                </c:pt>
                <c:pt idx="3487">
                  <c:v>408</c:v>
                </c:pt>
                <c:pt idx="3488">
                  <c:v>412</c:v>
                </c:pt>
                <c:pt idx="3489">
                  <c:v>410</c:v>
                </c:pt>
                <c:pt idx="3490">
                  <c:v>407</c:v>
                </c:pt>
                <c:pt idx="3491">
                  <c:v>404</c:v>
                </c:pt>
                <c:pt idx="3492">
                  <c:v>405</c:v>
                </c:pt>
                <c:pt idx="3493">
                  <c:v>411</c:v>
                </c:pt>
                <c:pt idx="3494">
                  <c:v>408</c:v>
                </c:pt>
                <c:pt idx="3495">
                  <c:v>406</c:v>
                </c:pt>
                <c:pt idx="3496">
                  <c:v>406</c:v>
                </c:pt>
                <c:pt idx="3497">
                  <c:v>411</c:v>
                </c:pt>
                <c:pt idx="3498">
                  <c:v>403</c:v>
                </c:pt>
                <c:pt idx="3499">
                  <c:v>406</c:v>
                </c:pt>
                <c:pt idx="3500">
                  <c:v>410</c:v>
                </c:pt>
                <c:pt idx="3501">
                  <c:v>406</c:v>
                </c:pt>
                <c:pt idx="3502">
                  <c:v>408</c:v>
                </c:pt>
                <c:pt idx="3503">
                  <c:v>408</c:v>
                </c:pt>
                <c:pt idx="3504">
                  <c:v>412</c:v>
                </c:pt>
                <c:pt idx="3505">
                  <c:v>408</c:v>
                </c:pt>
                <c:pt idx="3506">
                  <c:v>406</c:v>
                </c:pt>
                <c:pt idx="3507">
                  <c:v>404</c:v>
                </c:pt>
                <c:pt idx="3508">
                  <c:v>406</c:v>
                </c:pt>
                <c:pt idx="3509">
                  <c:v>405</c:v>
                </c:pt>
                <c:pt idx="3510">
                  <c:v>407</c:v>
                </c:pt>
                <c:pt idx="3511">
                  <c:v>404</c:v>
                </c:pt>
                <c:pt idx="3512">
                  <c:v>406</c:v>
                </c:pt>
                <c:pt idx="3513">
                  <c:v>407</c:v>
                </c:pt>
                <c:pt idx="3514">
                  <c:v>407</c:v>
                </c:pt>
                <c:pt idx="3515">
                  <c:v>408</c:v>
                </c:pt>
                <c:pt idx="3516">
                  <c:v>405</c:v>
                </c:pt>
                <c:pt idx="3517">
                  <c:v>406</c:v>
                </c:pt>
                <c:pt idx="3518">
                  <c:v>410</c:v>
                </c:pt>
                <c:pt idx="3519">
                  <c:v>404</c:v>
                </c:pt>
                <c:pt idx="3520">
                  <c:v>406</c:v>
                </c:pt>
                <c:pt idx="3521">
                  <c:v>400</c:v>
                </c:pt>
                <c:pt idx="3522">
                  <c:v>407</c:v>
                </c:pt>
                <c:pt idx="3523">
                  <c:v>404</c:v>
                </c:pt>
                <c:pt idx="3524">
                  <c:v>408</c:v>
                </c:pt>
                <c:pt idx="3525">
                  <c:v>406</c:v>
                </c:pt>
                <c:pt idx="3526">
                  <c:v>405</c:v>
                </c:pt>
                <c:pt idx="3527">
                  <c:v>404</c:v>
                </c:pt>
                <c:pt idx="3528">
                  <c:v>400</c:v>
                </c:pt>
                <c:pt idx="3529">
                  <c:v>403</c:v>
                </c:pt>
                <c:pt idx="3530">
                  <c:v>406</c:v>
                </c:pt>
                <c:pt idx="3531">
                  <c:v>404</c:v>
                </c:pt>
                <c:pt idx="3532">
                  <c:v>402</c:v>
                </c:pt>
                <c:pt idx="3533">
                  <c:v>405</c:v>
                </c:pt>
                <c:pt idx="3534">
                  <c:v>403</c:v>
                </c:pt>
                <c:pt idx="3535">
                  <c:v>403</c:v>
                </c:pt>
                <c:pt idx="3536">
                  <c:v>402</c:v>
                </c:pt>
                <c:pt idx="3537">
                  <c:v>406</c:v>
                </c:pt>
                <c:pt idx="3538">
                  <c:v>404</c:v>
                </c:pt>
                <c:pt idx="3539">
                  <c:v>405</c:v>
                </c:pt>
                <c:pt idx="3540">
                  <c:v>405</c:v>
                </c:pt>
                <c:pt idx="3541">
                  <c:v>403</c:v>
                </c:pt>
                <c:pt idx="3542">
                  <c:v>402</c:v>
                </c:pt>
                <c:pt idx="3543">
                  <c:v>404</c:v>
                </c:pt>
                <c:pt idx="3544">
                  <c:v>408</c:v>
                </c:pt>
                <c:pt idx="3545">
                  <c:v>404</c:v>
                </c:pt>
                <c:pt idx="3546">
                  <c:v>402</c:v>
                </c:pt>
                <c:pt idx="3547">
                  <c:v>403</c:v>
                </c:pt>
                <c:pt idx="3548">
                  <c:v>404</c:v>
                </c:pt>
                <c:pt idx="3549">
                  <c:v>403</c:v>
                </c:pt>
                <c:pt idx="3550">
                  <c:v>402</c:v>
                </c:pt>
                <c:pt idx="3551">
                  <c:v>408</c:v>
                </c:pt>
                <c:pt idx="3552">
                  <c:v>404</c:v>
                </c:pt>
                <c:pt idx="3553">
                  <c:v>405</c:v>
                </c:pt>
                <c:pt idx="3554">
                  <c:v>408</c:v>
                </c:pt>
                <c:pt idx="3555">
                  <c:v>405</c:v>
                </c:pt>
                <c:pt idx="3556">
                  <c:v>404</c:v>
                </c:pt>
                <c:pt idx="3557">
                  <c:v>402</c:v>
                </c:pt>
                <c:pt idx="3558">
                  <c:v>405</c:v>
                </c:pt>
                <c:pt idx="3559">
                  <c:v>406</c:v>
                </c:pt>
                <c:pt idx="3560">
                  <c:v>404</c:v>
                </c:pt>
                <c:pt idx="3561">
                  <c:v>402</c:v>
                </c:pt>
                <c:pt idx="3562">
                  <c:v>405</c:v>
                </c:pt>
                <c:pt idx="3563">
                  <c:v>402</c:v>
                </c:pt>
                <c:pt idx="3564">
                  <c:v>406</c:v>
                </c:pt>
                <c:pt idx="3565">
                  <c:v>402</c:v>
                </c:pt>
                <c:pt idx="3566">
                  <c:v>404</c:v>
                </c:pt>
                <c:pt idx="3567">
                  <c:v>410</c:v>
                </c:pt>
                <c:pt idx="3568">
                  <c:v>402</c:v>
                </c:pt>
                <c:pt idx="3569">
                  <c:v>408</c:v>
                </c:pt>
                <c:pt idx="3570">
                  <c:v>405</c:v>
                </c:pt>
                <c:pt idx="3571">
                  <c:v>405</c:v>
                </c:pt>
                <c:pt idx="3572">
                  <c:v>407</c:v>
                </c:pt>
                <c:pt idx="3573">
                  <c:v>404</c:v>
                </c:pt>
                <c:pt idx="3574">
                  <c:v>406</c:v>
                </c:pt>
                <c:pt idx="3575">
                  <c:v>409</c:v>
                </c:pt>
                <c:pt idx="3576">
                  <c:v>406</c:v>
                </c:pt>
                <c:pt idx="3577">
                  <c:v>409</c:v>
                </c:pt>
                <c:pt idx="3578">
                  <c:v>405</c:v>
                </c:pt>
                <c:pt idx="3579">
                  <c:v>403</c:v>
                </c:pt>
                <c:pt idx="3580">
                  <c:v>409</c:v>
                </c:pt>
                <c:pt idx="3581">
                  <c:v>404</c:v>
                </c:pt>
                <c:pt idx="3582">
                  <c:v>407</c:v>
                </c:pt>
                <c:pt idx="3583">
                  <c:v>404</c:v>
                </c:pt>
                <c:pt idx="3584">
                  <c:v>405</c:v>
                </c:pt>
                <c:pt idx="3585">
                  <c:v>408</c:v>
                </c:pt>
                <c:pt idx="3586">
                  <c:v>410</c:v>
                </c:pt>
                <c:pt idx="3587">
                  <c:v>410</c:v>
                </c:pt>
                <c:pt idx="3588">
                  <c:v>401</c:v>
                </c:pt>
                <c:pt idx="3589">
                  <c:v>412</c:v>
                </c:pt>
                <c:pt idx="3590">
                  <c:v>404</c:v>
                </c:pt>
                <c:pt idx="3591">
                  <c:v>404</c:v>
                </c:pt>
                <c:pt idx="3592">
                  <c:v>408</c:v>
                </c:pt>
                <c:pt idx="3593">
                  <c:v>412</c:v>
                </c:pt>
                <c:pt idx="3594">
                  <c:v>403</c:v>
                </c:pt>
                <c:pt idx="3595">
                  <c:v>407</c:v>
                </c:pt>
                <c:pt idx="3596">
                  <c:v>409</c:v>
                </c:pt>
                <c:pt idx="3597">
                  <c:v>407</c:v>
                </c:pt>
                <c:pt idx="3598">
                  <c:v>407</c:v>
                </c:pt>
                <c:pt idx="3599">
                  <c:v>409</c:v>
                </c:pt>
                <c:pt idx="3600">
                  <c:v>409</c:v>
                </c:pt>
                <c:pt idx="3601">
                  <c:v>405</c:v>
                </c:pt>
                <c:pt idx="3602">
                  <c:v>413</c:v>
                </c:pt>
                <c:pt idx="3603">
                  <c:v>407</c:v>
                </c:pt>
                <c:pt idx="3604">
                  <c:v>404</c:v>
                </c:pt>
                <c:pt idx="3605">
                  <c:v>407</c:v>
                </c:pt>
                <c:pt idx="3606">
                  <c:v>401</c:v>
                </c:pt>
                <c:pt idx="3607">
                  <c:v>409</c:v>
                </c:pt>
                <c:pt idx="3608">
                  <c:v>412</c:v>
                </c:pt>
                <c:pt idx="3609">
                  <c:v>406</c:v>
                </c:pt>
                <c:pt idx="3610">
                  <c:v>410</c:v>
                </c:pt>
                <c:pt idx="3611">
                  <c:v>402</c:v>
                </c:pt>
                <c:pt idx="3612">
                  <c:v>407</c:v>
                </c:pt>
                <c:pt idx="3613">
                  <c:v>407</c:v>
                </c:pt>
                <c:pt idx="3614">
                  <c:v>406</c:v>
                </c:pt>
                <c:pt idx="3615">
                  <c:v>406</c:v>
                </c:pt>
                <c:pt idx="3616">
                  <c:v>410</c:v>
                </c:pt>
                <c:pt idx="3617">
                  <c:v>402</c:v>
                </c:pt>
                <c:pt idx="3618">
                  <c:v>408</c:v>
                </c:pt>
                <c:pt idx="3619">
                  <c:v>402</c:v>
                </c:pt>
                <c:pt idx="3620">
                  <c:v>403</c:v>
                </c:pt>
                <c:pt idx="3621">
                  <c:v>405</c:v>
                </c:pt>
                <c:pt idx="3622">
                  <c:v>405</c:v>
                </c:pt>
                <c:pt idx="3623">
                  <c:v>407</c:v>
                </c:pt>
                <c:pt idx="3624">
                  <c:v>410</c:v>
                </c:pt>
                <c:pt idx="3625">
                  <c:v>407</c:v>
                </c:pt>
                <c:pt idx="3626">
                  <c:v>404</c:v>
                </c:pt>
                <c:pt idx="3627">
                  <c:v>405</c:v>
                </c:pt>
                <c:pt idx="3628">
                  <c:v>404</c:v>
                </c:pt>
                <c:pt idx="3629">
                  <c:v>404</c:v>
                </c:pt>
                <c:pt idx="3630">
                  <c:v>404</c:v>
                </c:pt>
                <c:pt idx="3631">
                  <c:v>403</c:v>
                </c:pt>
                <c:pt idx="3632">
                  <c:v>403</c:v>
                </c:pt>
                <c:pt idx="3633">
                  <c:v>405</c:v>
                </c:pt>
                <c:pt idx="3634">
                  <c:v>402</c:v>
                </c:pt>
                <c:pt idx="3635">
                  <c:v>405</c:v>
                </c:pt>
                <c:pt idx="3636">
                  <c:v>402</c:v>
                </c:pt>
                <c:pt idx="3637">
                  <c:v>407</c:v>
                </c:pt>
                <c:pt idx="3638">
                  <c:v>406</c:v>
                </c:pt>
                <c:pt idx="3639">
                  <c:v>402</c:v>
                </c:pt>
                <c:pt idx="3640">
                  <c:v>404</c:v>
                </c:pt>
                <c:pt idx="3641">
                  <c:v>402</c:v>
                </c:pt>
                <c:pt idx="3642">
                  <c:v>406</c:v>
                </c:pt>
                <c:pt idx="3643">
                  <c:v>402</c:v>
                </c:pt>
                <c:pt idx="3644">
                  <c:v>403</c:v>
                </c:pt>
                <c:pt idx="3645">
                  <c:v>404</c:v>
                </c:pt>
                <c:pt idx="3646">
                  <c:v>406</c:v>
                </c:pt>
                <c:pt idx="3647">
                  <c:v>405</c:v>
                </c:pt>
                <c:pt idx="3648">
                  <c:v>407</c:v>
                </c:pt>
                <c:pt idx="3649">
                  <c:v>403</c:v>
                </c:pt>
                <c:pt idx="3650">
                  <c:v>402</c:v>
                </c:pt>
                <c:pt idx="3651">
                  <c:v>404</c:v>
                </c:pt>
                <c:pt idx="3652">
                  <c:v>406</c:v>
                </c:pt>
                <c:pt idx="3653">
                  <c:v>405</c:v>
                </c:pt>
                <c:pt idx="3654">
                  <c:v>405</c:v>
                </c:pt>
                <c:pt idx="3655">
                  <c:v>404</c:v>
                </c:pt>
                <c:pt idx="3656">
                  <c:v>402</c:v>
                </c:pt>
                <c:pt idx="3657">
                  <c:v>402</c:v>
                </c:pt>
                <c:pt idx="3658">
                  <c:v>404</c:v>
                </c:pt>
                <c:pt idx="3659">
                  <c:v>407</c:v>
                </c:pt>
                <c:pt idx="3660">
                  <c:v>402</c:v>
                </c:pt>
                <c:pt idx="3661">
                  <c:v>404</c:v>
                </c:pt>
                <c:pt idx="3662">
                  <c:v>403</c:v>
                </c:pt>
                <c:pt idx="3663">
                  <c:v>401</c:v>
                </c:pt>
                <c:pt idx="3664">
                  <c:v>405</c:v>
                </c:pt>
                <c:pt idx="3665">
                  <c:v>402</c:v>
                </c:pt>
                <c:pt idx="3666">
                  <c:v>401</c:v>
                </c:pt>
                <c:pt idx="3667">
                  <c:v>403</c:v>
                </c:pt>
                <c:pt idx="3668">
                  <c:v>404</c:v>
                </c:pt>
                <c:pt idx="3669">
                  <c:v>402</c:v>
                </c:pt>
                <c:pt idx="3670">
                  <c:v>404</c:v>
                </c:pt>
                <c:pt idx="3671">
                  <c:v>403</c:v>
                </c:pt>
                <c:pt idx="3672">
                  <c:v>402</c:v>
                </c:pt>
                <c:pt idx="3673">
                  <c:v>404</c:v>
                </c:pt>
                <c:pt idx="3674">
                  <c:v>404</c:v>
                </c:pt>
                <c:pt idx="3675">
                  <c:v>406</c:v>
                </c:pt>
                <c:pt idx="3676">
                  <c:v>403</c:v>
                </c:pt>
                <c:pt idx="3677">
                  <c:v>403</c:v>
                </c:pt>
                <c:pt idx="3678">
                  <c:v>405</c:v>
                </c:pt>
                <c:pt idx="3679">
                  <c:v>406</c:v>
                </c:pt>
                <c:pt idx="3680">
                  <c:v>404</c:v>
                </c:pt>
                <c:pt idx="3681">
                  <c:v>406</c:v>
                </c:pt>
                <c:pt idx="3682">
                  <c:v>403</c:v>
                </c:pt>
                <c:pt idx="3683">
                  <c:v>407</c:v>
                </c:pt>
                <c:pt idx="3684">
                  <c:v>405</c:v>
                </c:pt>
                <c:pt idx="3685">
                  <c:v>402</c:v>
                </c:pt>
                <c:pt idx="3686">
                  <c:v>404</c:v>
                </c:pt>
                <c:pt idx="3687">
                  <c:v>403</c:v>
                </c:pt>
                <c:pt idx="3688">
                  <c:v>404</c:v>
                </c:pt>
                <c:pt idx="3689">
                  <c:v>405</c:v>
                </c:pt>
                <c:pt idx="3690">
                  <c:v>401</c:v>
                </c:pt>
                <c:pt idx="3691">
                  <c:v>406</c:v>
                </c:pt>
                <c:pt idx="3692">
                  <c:v>404</c:v>
                </c:pt>
                <c:pt idx="3693">
                  <c:v>404</c:v>
                </c:pt>
                <c:pt idx="3694">
                  <c:v>406</c:v>
                </c:pt>
                <c:pt idx="3695">
                  <c:v>403</c:v>
                </c:pt>
                <c:pt idx="3696">
                  <c:v>407</c:v>
                </c:pt>
                <c:pt idx="3697">
                  <c:v>403</c:v>
                </c:pt>
                <c:pt idx="3698">
                  <c:v>402</c:v>
                </c:pt>
                <c:pt idx="3699">
                  <c:v>402</c:v>
                </c:pt>
                <c:pt idx="3700">
                  <c:v>401</c:v>
                </c:pt>
                <c:pt idx="3701">
                  <c:v>403</c:v>
                </c:pt>
                <c:pt idx="3702">
                  <c:v>404</c:v>
                </c:pt>
                <c:pt idx="3703">
                  <c:v>401</c:v>
                </c:pt>
                <c:pt idx="3704">
                  <c:v>402</c:v>
                </c:pt>
                <c:pt idx="3705">
                  <c:v>402</c:v>
                </c:pt>
                <c:pt idx="3706">
                  <c:v>404</c:v>
                </c:pt>
                <c:pt idx="3707">
                  <c:v>402</c:v>
                </c:pt>
                <c:pt idx="3708">
                  <c:v>402</c:v>
                </c:pt>
                <c:pt idx="3709">
                  <c:v>403</c:v>
                </c:pt>
                <c:pt idx="3710">
                  <c:v>405</c:v>
                </c:pt>
                <c:pt idx="3711">
                  <c:v>402</c:v>
                </c:pt>
                <c:pt idx="3712">
                  <c:v>403</c:v>
                </c:pt>
                <c:pt idx="3713">
                  <c:v>404</c:v>
                </c:pt>
                <c:pt idx="3714">
                  <c:v>403</c:v>
                </c:pt>
                <c:pt idx="3715">
                  <c:v>403</c:v>
                </c:pt>
                <c:pt idx="3716">
                  <c:v>405</c:v>
                </c:pt>
                <c:pt idx="3717">
                  <c:v>403</c:v>
                </c:pt>
                <c:pt idx="3718">
                  <c:v>404</c:v>
                </c:pt>
                <c:pt idx="3719">
                  <c:v>405</c:v>
                </c:pt>
                <c:pt idx="3720">
                  <c:v>403</c:v>
                </c:pt>
                <c:pt idx="3721">
                  <c:v>402</c:v>
                </c:pt>
                <c:pt idx="3722">
                  <c:v>400</c:v>
                </c:pt>
                <c:pt idx="3723">
                  <c:v>402</c:v>
                </c:pt>
                <c:pt idx="3724">
                  <c:v>404</c:v>
                </c:pt>
                <c:pt idx="3725">
                  <c:v>405</c:v>
                </c:pt>
                <c:pt idx="3726">
                  <c:v>409</c:v>
                </c:pt>
                <c:pt idx="3727">
                  <c:v>406</c:v>
                </c:pt>
                <c:pt idx="3728">
                  <c:v>403</c:v>
                </c:pt>
                <c:pt idx="3729">
                  <c:v>401</c:v>
                </c:pt>
                <c:pt idx="3730">
                  <c:v>405</c:v>
                </c:pt>
                <c:pt idx="3731">
                  <c:v>402</c:v>
                </c:pt>
                <c:pt idx="3732">
                  <c:v>403</c:v>
                </c:pt>
                <c:pt idx="3733">
                  <c:v>401</c:v>
                </c:pt>
                <c:pt idx="3734">
                  <c:v>405</c:v>
                </c:pt>
                <c:pt idx="3735">
                  <c:v>400</c:v>
                </c:pt>
                <c:pt idx="3736">
                  <c:v>401</c:v>
                </c:pt>
                <c:pt idx="3737">
                  <c:v>404</c:v>
                </c:pt>
                <c:pt idx="3738">
                  <c:v>401</c:v>
                </c:pt>
                <c:pt idx="3739">
                  <c:v>402</c:v>
                </c:pt>
                <c:pt idx="3740">
                  <c:v>401</c:v>
                </c:pt>
                <c:pt idx="3741">
                  <c:v>405</c:v>
                </c:pt>
                <c:pt idx="3742">
                  <c:v>404</c:v>
                </c:pt>
                <c:pt idx="3743">
                  <c:v>403</c:v>
                </c:pt>
                <c:pt idx="3744">
                  <c:v>401</c:v>
                </c:pt>
                <c:pt idx="3745">
                  <c:v>405</c:v>
                </c:pt>
                <c:pt idx="3746">
                  <c:v>400</c:v>
                </c:pt>
                <c:pt idx="3747">
                  <c:v>407</c:v>
                </c:pt>
                <c:pt idx="3748">
                  <c:v>402</c:v>
                </c:pt>
                <c:pt idx="3749">
                  <c:v>403</c:v>
                </c:pt>
                <c:pt idx="3750">
                  <c:v>403</c:v>
                </c:pt>
              </c:numCache>
            </c:numRef>
          </c:yVal>
          <c:smooth val="1"/>
          <c:extLst xmlns:c16r2="http://schemas.microsoft.com/office/drawing/2015/06/chart">
            <c:ext xmlns:c16="http://schemas.microsoft.com/office/drawing/2014/chart" uri="{C3380CC4-5D6E-409C-BE32-E72D297353CC}">
              <c16:uniqueId val="{00000002-BF9F-45AB-BF69-95B9316A9062}"/>
            </c:ext>
          </c:extLst>
        </c:ser>
        <c:ser>
          <c:idx val="4"/>
          <c:order val="3"/>
          <c:tx>
            <c:v>(c)</c:v>
          </c:tx>
          <c:spPr>
            <a:ln w="3175">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T$252:$T$4002</c:f>
              <c:numCache>
                <c:formatCode>General</c:formatCode>
                <c:ptCount val="3751"/>
                <c:pt idx="0">
                  <c:v>258</c:v>
                </c:pt>
                <c:pt idx="1">
                  <c:v>256</c:v>
                </c:pt>
                <c:pt idx="2">
                  <c:v>258</c:v>
                </c:pt>
                <c:pt idx="3">
                  <c:v>255</c:v>
                </c:pt>
                <c:pt idx="4">
                  <c:v>242</c:v>
                </c:pt>
                <c:pt idx="5">
                  <c:v>260</c:v>
                </c:pt>
                <c:pt idx="6">
                  <c:v>241</c:v>
                </c:pt>
                <c:pt idx="7">
                  <c:v>251</c:v>
                </c:pt>
                <c:pt idx="8">
                  <c:v>238</c:v>
                </c:pt>
                <c:pt idx="9">
                  <c:v>253</c:v>
                </c:pt>
                <c:pt idx="10">
                  <c:v>243</c:v>
                </c:pt>
                <c:pt idx="11">
                  <c:v>243</c:v>
                </c:pt>
                <c:pt idx="12">
                  <c:v>240</c:v>
                </c:pt>
                <c:pt idx="13">
                  <c:v>255</c:v>
                </c:pt>
                <c:pt idx="14">
                  <c:v>257</c:v>
                </c:pt>
                <c:pt idx="15">
                  <c:v>261</c:v>
                </c:pt>
                <c:pt idx="16">
                  <c:v>246</c:v>
                </c:pt>
                <c:pt idx="17">
                  <c:v>242</c:v>
                </c:pt>
                <c:pt idx="18">
                  <c:v>248</c:v>
                </c:pt>
                <c:pt idx="19">
                  <c:v>254</c:v>
                </c:pt>
                <c:pt idx="20">
                  <c:v>245</c:v>
                </c:pt>
                <c:pt idx="21">
                  <c:v>258</c:v>
                </c:pt>
                <c:pt idx="22">
                  <c:v>263</c:v>
                </c:pt>
                <c:pt idx="23">
                  <c:v>241</c:v>
                </c:pt>
                <c:pt idx="24">
                  <c:v>253</c:v>
                </c:pt>
                <c:pt idx="25">
                  <c:v>247</c:v>
                </c:pt>
                <c:pt idx="26">
                  <c:v>251</c:v>
                </c:pt>
                <c:pt idx="27">
                  <c:v>243</c:v>
                </c:pt>
                <c:pt idx="28">
                  <c:v>254</c:v>
                </c:pt>
                <c:pt idx="29">
                  <c:v>250</c:v>
                </c:pt>
                <c:pt idx="30">
                  <c:v>247</c:v>
                </c:pt>
                <c:pt idx="31">
                  <c:v>250</c:v>
                </c:pt>
                <c:pt idx="32">
                  <c:v>248</c:v>
                </c:pt>
                <c:pt idx="33">
                  <c:v>249</c:v>
                </c:pt>
                <c:pt idx="34">
                  <c:v>242</c:v>
                </c:pt>
                <c:pt idx="35">
                  <c:v>247</c:v>
                </c:pt>
                <c:pt idx="36">
                  <c:v>233</c:v>
                </c:pt>
                <c:pt idx="37">
                  <c:v>253</c:v>
                </c:pt>
                <c:pt idx="38">
                  <c:v>245</c:v>
                </c:pt>
                <c:pt idx="39">
                  <c:v>253</c:v>
                </c:pt>
                <c:pt idx="40">
                  <c:v>246</c:v>
                </c:pt>
                <c:pt idx="41">
                  <c:v>242</c:v>
                </c:pt>
                <c:pt idx="42">
                  <c:v>242</c:v>
                </c:pt>
                <c:pt idx="43">
                  <c:v>239</c:v>
                </c:pt>
                <c:pt idx="44">
                  <c:v>255</c:v>
                </c:pt>
                <c:pt idx="45">
                  <c:v>250</c:v>
                </c:pt>
                <c:pt idx="46">
                  <c:v>254</c:v>
                </c:pt>
                <c:pt idx="47">
                  <c:v>261</c:v>
                </c:pt>
                <c:pt idx="48">
                  <c:v>251</c:v>
                </c:pt>
                <c:pt idx="49">
                  <c:v>238</c:v>
                </c:pt>
                <c:pt idx="50">
                  <c:v>254</c:v>
                </c:pt>
                <c:pt idx="51">
                  <c:v>253</c:v>
                </c:pt>
                <c:pt idx="52">
                  <c:v>256</c:v>
                </c:pt>
                <c:pt idx="53">
                  <c:v>244</c:v>
                </c:pt>
                <c:pt idx="54">
                  <c:v>257</c:v>
                </c:pt>
                <c:pt idx="55">
                  <c:v>246</c:v>
                </c:pt>
                <c:pt idx="56">
                  <c:v>256</c:v>
                </c:pt>
                <c:pt idx="57">
                  <c:v>248</c:v>
                </c:pt>
                <c:pt idx="58">
                  <c:v>248</c:v>
                </c:pt>
                <c:pt idx="59">
                  <c:v>236</c:v>
                </c:pt>
                <c:pt idx="60">
                  <c:v>245</c:v>
                </c:pt>
                <c:pt idx="61">
                  <c:v>240</c:v>
                </c:pt>
                <c:pt idx="62">
                  <c:v>249</c:v>
                </c:pt>
                <c:pt idx="63">
                  <c:v>244</c:v>
                </c:pt>
                <c:pt idx="64">
                  <c:v>235</c:v>
                </c:pt>
                <c:pt idx="65">
                  <c:v>239</c:v>
                </c:pt>
                <c:pt idx="66">
                  <c:v>242</c:v>
                </c:pt>
                <c:pt idx="67">
                  <c:v>249</c:v>
                </c:pt>
                <c:pt idx="68">
                  <c:v>242</c:v>
                </c:pt>
                <c:pt idx="69">
                  <c:v>257</c:v>
                </c:pt>
                <c:pt idx="70">
                  <c:v>237</c:v>
                </c:pt>
                <c:pt idx="71">
                  <c:v>246</c:v>
                </c:pt>
                <c:pt idx="72">
                  <c:v>245</c:v>
                </c:pt>
                <c:pt idx="73">
                  <c:v>240</c:v>
                </c:pt>
                <c:pt idx="74">
                  <c:v>240</c:v>
                </c:pt>
                <c:pt idx="75">
                  <c:v>247</c:v>
                </c:pt>
                <c:pt idx="76">
                  <c:v>234</c:v>
                </c:pt>
                <c:pt idx="77">
                  <c:v>251</c:v>
                </c:pt>
                <c:pt idx="78">
                  <c:v>255</c:v>
                </c:pt>
                <c:pt idx="79">
                  <c:v>238</c:v>
                </c:pt>
                <c:pt idx="80">
                  <c:v>248</c:v>
                </c:pt>
                <c:pt idx="81">
                  <c:v>252</c:v>
                </c:pt>
                <c:pt idx="82">
                  <c:v>241</c:v>
                </c:pt>
                <c:pt idx="83">
                  <c:v>245</c:v>
                </c:pt>
                <c:pt idx="84">
                  <c:v>238</c:v>
                </c:pt>
                <c:pt idx="85">
                  <c:v>243</c:v>
                </c:pt>
                <c:pt idx="86">
                  <c:v>238</c:v>
                </c:pt>
                <c:pt idx="87">
                  <c:v>243</c:v>
                </c:pt>
                <c:pt idx="88">
                  <c:v>235</c:v>
                </c:pt>
                <c:pt idx="89">
                  <c:v>243</c:v>
                </c:pt>
                <c:pt idx="90">
                  <c:v>250</c:v>
                </c:pt>
                <c:pt idx="91">
                  <c:v>250</c:v>
                </c:pt>
                <c:pt idx="92">
                  <c:v>242</c:v>
                </c:pt>
                <c:pt idx="93">
                  <c:v>243</c:v>
                </c:pt>
                <c:pt idx="94">
                  <c:v>233</c:v>
                </c:pt>
                <c:pt idx="95">
                  <c:v>233</c:v>
                </c:pt>
                <c:pt idx="96">
                  <c:v>243</c:v>
                </c:pt>
                <c:pt idx="97">
                  <c:v>241</c:v>
                </c:pt>
                <c:pt idx="98">
                  <c:v>240</c:v>
                </c:pt>
                <c:pt idx="99">
                  <c:v>256</c:v>
                </c:pt>
                <c:pt idx="100">
                  <c:v>243</c:v>
                </c:pt>
                <c:pt idx="101">
                  <c:v>252</c:v>
                </c:pt>
                <c:pt idx="102">
                  <c:v>243</c:v>
                </c:pt>
                <c:pt idx="103">
                  <c:v>245</c:v>
                </c:pt>
                <c:pt idx="104">
                  <c:v>241</c:v>
                </c:pt>
                <c:pt idx="105">
                  <c:v>244</c:v>
                </c:pt>
                <c:pt idx="106">
                  <c:v>237</c:v>
                </c:pt>
                <c:pt idx="107">
                  <c:v>236</c:v>
                </c:pt>
                <c:pt idx="108">
                  <c:v>252</c:v>
                </c:pt>
                <c:pt idx="109">
                  <c:v>250</c:v>
                </c:pt>
                <c:pt idx="110">
                  <c:v>254</c:v>
                </c:pt>
                <c:pt idx="111">
                  <c:v>269</c:v>
                </c:pt>
                <c:pt idx="112">
                  <c:v>252</c:v>
                </c:pt>
                <c:pt idx="113">
                  <c:v>254</c:v>
                </c:pt>
                <c:pt idx="114">
                  <c:v>260</c:v>
                </c:pt>
                <c:pt idx="115">
                  <c:v>239</c:v>
                </c:pt>
                <c:pt idx="116">
                  <c:v>258</c:v>
                </c:pt>
                <c:pt idx="117">
                  <c:v>257</c:v>
                </c:pt>
                <c:pt idx="118">
                  <c:v>248</c:v>
                </c:pt>
                <c:pt idx="119">
                  <c:v>252</c:v>
                </c:pt>
                <c:pt idx="120">
                  <c:v>246</c:v>
                </c:pt>
                <c:pt idx="121">
                  <c:v>239</c:v>
                </c:pt>
                <c:pt idx="122">
                  <c:v>244</c:v>
                </c:pt>
                <c:pt idx="123">
                  <c:v>252</c:v>
                </c:pt>
                <c:pt idx="124">
                  <c:v>246</c:v>
                </c:pt>
                <c:pt idx="125">
                  <c:v>256</c:v>
                </c:pt>
                <c:pt idx="126">
                  <c:v>246</c:v>
                </c:pt>
                <c:pt idx="127">
                  <c:v>246</c:v>
                </c:pt>
                <c:pt idx="128">
                  <c:v>255</c:v>
                </c:pt>
                <c:pt idx="129">
                  <c:v>238</c:v>
                </c:pt>
                <c:pt idx="130">
                  <c:v>240</c:v>
                </c:pt>
                <c:pt idx="131">
                  <c:v>232</c:v>
                </c:pt>
                <c:pt idx="132">
                  <c:v>236</c:v>
                </c:pt>
                <c:pt idx="133">
                  <c:v>241</c:v>
                </c:pt>
                <c:pt idx="134">
                  <c:v>247</c:v>
                </c:pt>
                <c:pt idx="135">
                  <c:v>247</c:v>
                </c:pt>
                <c:pt idx="136">
                  <c:v>239</c:v>
                </c:pt>
                <c:pt idx="137">
                  <c:v>249</c:v>
                </c:pt>
                <c:pt idx="138">
                  <c:v>231</c:v>
                </c:pt>
                <c:pt idx="139">
                  <c:v>242</c:v>
                </c:pt>
                <c:pt idx="140">
                  <c:v>233</c:v>
                </c:pt>
                <c:pt idx="141">
                  <c:v>233</c:v>
                </c:pt>
                <c:pt idx="142">
                  <c:v>234</c:v>
                </c:pt>
                <c:pt idx="143">
                  <c:v>240</c:v>
                </c:pt>
                <c:pt idx="144">
                  <c:v>231</c:v>
                </c:pt>
                <c:pt idx="145">
                  <c:v>236</c:v>
                </c:pt>
                <c:pt idx="146">
                  <c:v>233</c:v>
                </c:pt>
                <c:pt idx="147">
                  <c:v>237</c:v>
                </c:pt>
                <c:pt idx="148">
                  <c:v>238</c:v>
                </c:pt>
                <c:pt idx="149">
                  <c:v>243</c:v>
                </c:pt>
                <c:pt idx="150">
                  <c:v>244</c:v>
                </c:pt>
                <c:pt idx="151">
                  <c:v>237</c:v>
                </c:pt>
                <c:pt idx="152">
                  <c:v>248</c:v>
                </c:pt>
                <c:pt idx="153">
                  <c:v>241</c:v>
                </c:pt>
                <c:pt idx="154">
                  <c:v>236</c:v>
                </c:pt>
                <c:pt idx="155">
                  <c:v>242</c:v>
                </c:pt>
                <c:pt idx="156">
                  <c:v>232</c:v>
                </c:pt>
                <c:pt idx="157">
                  <c:v>240</c:v>
                </c:pt>
                <c:pt idx="158">
                  <c:v>232</c:v>
                </c:pt>
                <c:pt idx="159">
                  <c:v>234</c:v>
                </c:pt>
                <c:pt idx="160">
                  <c:v>227</c:v>
                </c:pt>
                <c:pt idx="161">
                  <c:v>236</c:v>
                </c:pt>
                <c:pt idx="162">
                  <c:v>239</c:v>
                </c:pt>
                <c:pt idx="163">
                  <c:v>247</c:v>
                </c:pt>
                <c:pt idx="164">
                  <c:v>241</c:v>
                </c:pt>
                <c:pt idx="165">
                  <c:v>238</c:v>
                </c:pt>
                <c:pt idx="166">
                  <c:v>227</c:v>
                </c:pt>
                <c:pt idx="167">
                  <c:v>243</c:v>
                </c:pt>
                <c:pt idx="168">
                  <c:v>233</c:v>
                </c:pt>
                <c:pt idx="169">
                  <c:v>232</c:v>
                </c:pt>
                <c:pt idx="170">
                  <c:v>240</c:v>
                </c:pt>
                <c:pt idx="171">
                  <c:v>233</c:v>
                </c:pt>
                <c:pt idx="172">
                  <c:v>237</c:v>
                </c:pt>
                <c:pt idx="173">
                  <c:v>242</c:v>
                </c:pt>
                <c:pt idx="174">
                  <c:v>242</c:v>
                </c:pt>
                <c:pt idx="175">
                  <c:v>241</c:v>
                </c:pt>
                <c:pt idx="176">
                  <c:v>241</c:v>
                </c:pt>
                <c:pt idx="177">
                  <c:v>236</c:v>
                </c:pt>
                <c:pt idx="178">
                  <c:v>242</c:v>
                </c:pt>
                <c:pt idx="179">
                  <c:v>237</c:v>
                </c:pt>
                <c:pt idx="180">
                  <c:v>243</c:v>
                </c:pt>
                <c:pt idx="181">
                  <c:v>233</c:v>
                </c:pt>
                <c:pt idx="182">
                  <c:v>249</c:v>
                </c:pt>
                <c:pt idx="183">
                  <c:v>241</c:v>
                </c:pt>
                <c:pt idx="184">
                  <c:v>238</c:v>
                </c:pt>
                <c:pt idx="185">
                  <c:v>243</c:v>
                </c:pt>
                <c:pt idx="186">
                  <c:v>227</c:v>
                </c:pt>
                <c:pt idx="187">
                  <c:v>229</c:v>
                </c:pt>
                <c:pt idx="188">
                  <c:v>228</c:v>
                </c:pt>
                <c:pt idx="189">
                  <c:v>230</c:v>
                </c:pt>
                <c:pt idx="190">
                  <c:v>240</c:v>
                </c:pt>
                <c:pt idx="191">
                  <c:v>234</c:v>
                </c:pt>
                <c:pt idx="192">
                  <c:v>242</c:v>
                </c:pt>
                <c:pt idx="193">
                  <c:v>237</c:v>
                </c:pt>
                <c:pt idx="194">
                  <c:v>227</c:v>
                </c:pt>
                <c:pt idx="195">
                  <c:v>231</c:v>
                </c:pt>
                <c:pt idx="196">
                  <c:v>240</c:v>
                </c:pt>
                <c:pt idx="197">
                  <c:v>237</c:v>
                </c:pt>
                <c:pt idx="198">
                  <c:v>237</c:v>
                </c:pt>
                <c:pt idx="199">
                  <c:v>229</c:v>
                </c:pt>
                <c:pt idx="200">
                  <c:v>224</c:v>
                </c:pt>
                <c:pt idx="201">
                  <c:v>229</c:v>
                </c:pt>
                <c:pt idx="202">
                  <c:v>236</c:v>
                </c:pt>
                <c:pt idx="203">
                  <c:v>232</c:v>
                </c:pt>
                <c:pt idx="204">
                  <c:v>224</c:v>
                </c:pt>
                <c:pt idx="205">
                  <c:v>242</c:v>
                </c:pt>
                <c:pt idx="206">
                  <c:v>233</c:v>
                </c:pt>
                <c:pt idx="207">
                  <c:v>222</c:v>
                </c:pt>
                <c:pt idx="208">
                  <c:v>242</c:v>
                </c:pt>
                <c:pt idx="209">
                  <c:v>226</c:v>
                </c:pt>
                <c:pt idx="210">
                  <c:v>233</c:v>
                </c:pt>
                <c:pt idx="211">
                  <c:v>234</c:v>
                </c:pt>
                <c:pt idx="212">
                  <c:v>233</c:v>
                </c:pt>
                <c:pt idx="213">
                  <c:v>234</c:v>
                </c:pt>
                <c:pt idx="214">
                  <c:v>231</c:v>
                </c:pt>
                <c:pt idx="215">
                  <c:v>245</c:v>
                </c:pt>
                <c:pt idx="216">
                  <c:v>235</c:v>
                </c:pt>
                <c:pt idx="217">
                  <c:v>238</c:v>
                </c:pt>
                <c:pt idx="218">
                  <c:v>239</c:v>
                </c:pt>
                <c:pt idx="219">
                  <c:v>246</c:v>
                </c:pt>
                <c:pt idx="220">
                  <c:v>231</c:v>
                </c:pt>
                <c:pt idx="221">
                  <c:v>227</c:v>
                </c:pt>
                <c:pt idx="222">
                  <c:v>241</c:v>
                </c:pt>
                <c:pt idx="223">
                  <c:v>235</c:v>
                </c:pt>
                <c:pt idx="224">
                  <c:v>239</c:v>
                </c:pt>
                <c:pt idx="225">
                  <c:v>237</c:v>
                </c:pt>
                <c:pt idx="226">
                  <c:v>233</c:v>
                </c:pt>
                <c:pt idx="227">
                  <c:v>234</c:v>
                </c:pt>
                <c:pt idx="228">
                  <c:v>239</c:v>
                </c:pt>
                <c:pt idx="229">
                  <c:v>239</c:v>
                </c:pt>
                <c:pt idx="230">
                  <c:v>232</c:v>
                </c:pt>
                <c:pt idx="231">
                  <c:v>227</c:v>
                </c:pt>
                <c:pt idx="232">
                  <c:v>234</c:v>
                </c:pt>
                <c:pt idx="233">
                  <c:v>241</c:v>
                </c:pt>
                <c:pt idx="234">
                  <c:v>248</c:v>
                </c:pt>
                <c:pt idx="235">
                  <c:v>229</c:v>
                </c:pt>
                <c:pt idx="236">
                  <c:v>231</c:v>
                </c:pt>
                <c:pt idx="237">
                  <c:v>225</c:v>
                </c:pt>
                <c:pt idx="238">
                  <c:v>229</c:v>
                </c:pt>
                <c:pt idx="239">
                  <c:v>232</c:v>
                </c:pt>
                <c:pt idx="240">
                  <c:v>232</c:v>
                </c:pt>
                <c:pt idx="241">
                  <c:v>235</c:v>
                </c:pt>
                <c:pt idx="242">
                  <c:v>234</c:v>
                </c:pt>
                <c:pt idx="243">
                  <c:v>228</c:v>
                </c:pt>
                <c:pt idx="244">
                  <c:v>233</c:v>
                </c:pt>
                <c:pt idx="245">
                  <c:v>233</c:v>
                </c:pt>
                <c:pt idx="246">
                  <c:v>227</c:v>
                </c:pt>
                <c:pt idx="247">
                  <c:v>226</c:v>
                </c:pt>
                <c:pt idx="248">
                  <c:v>232</c:v>
                </c:pt>
                <c:pt idx="249">
                  <c:v>223</c:v>
                </c:pt>
                <c:pt idx="250">
                  <c:v>228</c:v>
                </c:pt>
                <c:pt idx="251">
                  <c:v>243</c:v>
                </c:pt>
                <c:pt idx="252">
                  <c:v>230</c:v>
                </c:pt>
                <c:pt idx="253">
                  <c:v>230</c:v>
                </c:pt>
                <c:pt idx="254">
                  <c:v>226</c:v>
                </c:pt>
                <c:pt idx="255">
                  <c:v>236</c:v>
                </c:pt>
                <c:pt idx="256">
                  <c:v>230</c:v>
                </c:pt>
                <c:pt idx="257">
                  <c:v>235</c:v>
                </c:pt>
                <c:pt idx="258">
                  <c:v>231</c:v>
                </c:pt>
                <c:pt idx="259">
                  <c:v>233</c:v>
                </c:pt>
                <c:pt idx="260">
                  <c:v>225</c:v>
                </c:pt>
                <c:pt idx="261">
                  <c:v>232</c:v>
                </c:pt>
                <c:pt idx="262">
                  <c:v>234</c:v>
                </c:pt>
                <c:pt idx="263">
                  <c:v>232</c:v>
                </c:pt>
                <c:pt idx="264">
                  <c:v>226</c:v>
                </c:pt>
                <c:pt idx="265">
                  <c:v>224</c:v>
                </c:pt>
                <c:pt idx="266">
                  <c:v>240</c:v>
                </c:pt>
                <c:pt idx="267">
                  <c:v>235</c:v>
                </c:pt>
                <c:pt idx="268">
                  <c:v>230</c:v>
                </c:pt>
                <c:pt idx="269">
                  <c:v>239</c:v>
                </c:pt>
                <c:pt idx="270">
                  <c:v>230</c:v>
                </c:pt>
                <c:pt idx="271">
                  <c:v>238</c:v>
                </c:pt>
                <c:pt idx="272">
                  <c:v>232</c:v>
                </c:pt>
                <c:pt idx="273">
                  <c:v>227</c:v>
                </c:pt>
                <c:pt idx="274">
                  <c:v>231</c:v>
                </c:pt>
                <c:pt idx="275">
                  <c:v>235</c:v>
                </c:pt>
                <c:pt idx="276">
                  <c:v>228</c:v>
                </c:pt>
                <c:pt idx="277">
                  <c:v>239</c:v>
                </c:pt>
                <c:pt idx="278">
                  <c:v>224</c:v>
                </c:pt>
                <c:pt idx="279">
                  <c:v>232</c:v>
                </c:pt>
                <c:pt idx="280">
                  <c:v>232</c:v>
                </c:pt>
                <c:pt idx="281">
                  <c:v>225</c:v>
                </c:pt>
                <c:pt idx="282">
                  <c:v>228</c:v>
                </c:pt>
                <c:pt idx="283">
                  <c:v>230</c:v>
                </c:pt>
                <c:pt idx="284">
                  <c:v>232</c:v>
                </c:pt>
                <c:pt idx="285">
                  <c:v>233</c:v>
                </c:pt>
                <c:pt idx="286">
                  <c:v>234</c:v>
                </c:pt>
                <c:pt idx="287">
                  <c:v>229</c:v>
                </c:pt>
                <c:pt idx="288">
                  <c:v>231</c:v>
                </c:pt>
                <c:pt idx="289">
                  <c:v>233</c:v>
                </c:pt>
                <c:pt idx="290">
                  <c:v>224</c:v>
                </c:pt>
                <c:pt idx="291">
                  <c:v>229</c:v>
                </c:pt>
                <c:pt idx="292">
                  <c:v>234</c:v>
                </c:pt>
                <c:pt idx="293">
                  <c:v>222</c:v>
                </c:pt>
                <c:pt idx="294">
                  <c:v>236</c:v>
                </c:pt>
                <c:pt idx="295">
                  <c:v>229</c:v>
                </c:pt>
                <c:pt idx="296">
                  <c:v>235</c:v>
                </c:pt>
                <c:pt idx="297">
                  <c:v>221</c:v>
                </c:pt>
                <c:pt idx="298">
                  <c:v>229</c:v>
                </c:pt>
                <c:pt idx="299">
                  <c:v>226</c:v>
                </c:pt>
                <c:pt idx="300">
                  <c:v>230</c:v>
                </c:pt>
                <c:pt idx="301">
                  <c:v>229</c:v>
                </c:pt>
                <c:pt idx="302">
                  <c:v>225</c:v>
                </c:pt>
                <c:pt idx="303">
                  <c:v>228</c:v>
                </c:pt>
                <c:pt idx="304">
                  <c:v>237</c:v>
                </c:pt>
                <c:pt idx="305">
                  <c:v>230</c:v>
                </c:pt>
                <c:pt idx="306">
                  <c:v>233</c:v>
                </c:pt>
                <c:pt idx="307">
                  <c:v>229</c:v>
                </c:pt>
                <c:pt idx="308">
                  <c:v>221</c:v>
                </c:pt>
                <c:pt idx="309">
                  <c:v>227</c:v>
                </c:pt>
                <c:pt idx="310">
                  <c:v>226</c:v>
                </c:pt>
                <c:pt idx="311">
                  <c:v>222</c:v>
                </c:pt>
                <c:pt idx="312">
                  <c:v>231</c:v>
                </c:pt>
                <c:pt idx="313">
                  <c:v>229</c:v>
                </c:pt>
                <c:pt idx="314">
                  <c:v>230</c:v>
                </c:pt>
                <c:pt idx="315">
                  <c:v>230</c:v>
                </c:pt>
                <c:pt idx="316">
                  <c:v>228</c:v>
                </c:pt>
                <c:pt idx="317">
                  <c:v>232</c:v>
                </c:pt>
                <c:pt idx="318">
                  <c:v>225</c:v>
                </c:pt>
                <c:pt idx="319">
                  <c:v>232</c:v>
                </c:pt>
                <c:pt idx="320">
                  <c:v>235</c:v>
                </c:pt>
                <c:pt idx="321">
                  <c:v>229</c:v>
                </c:pt>
                <c:pt idx="322">
                  <c:v>234</c:v>
                </c:pt>
                <c:pt idx="323">
                  <c:v>230</c:v>
                </c:pt>
                <c:pt idx="324">
                  <c:v>228</c:v>
                </c:pt>
                <c:pt idx="325">
                  <c:v>227</c:v>
                </c:pt>
                <c:pt idx="326">
                  <c:v>229</c:v>
                </c:pt>
                <c:pt idx="327">
                  <c:v>231</c:v>
                </c:pt>
                <c:pt idx="328">
                  <c:v>229</c:v>
                </c:pt>
                <c:pt idx="329">
                  <c:v>228</c:v>
                </c:pt>
                <c:pt idx="330">
                  <c:v>225</c:v>
                </c:pt>
                <c:pt idx="331">
                  <c:v>234</c:v>
                </c:pt>
                <c:pt idx="332">
                  <c:v>229</c:v>
                </c:pt>
                <c:pt idx="333">
                  <c:v>238</c:v>
                </c:pt>
                <c:pt idx="334">
                  <c:v>226</c:v>
                </c:pt>
                <c:pt idx="335">
                  <c:v>228</c:v>
                </c:pt>
                <c:pt idx="336">
                  <c:v>229</c:v>
                </c:pt>
                <c:pt idx="337">
                  <c:v>226</c:v>
                </c:pt>
                <c:pt idx="338">
                  <c:v>229</c:v>
                </c:pt>
                <c:pt idx="339">
                  <c:v>221</c:v>
                </c:pt>
                <c:pt idx="340">
                  <c:v>228</c:v>
                </c:pt>
                <c:pt idx="341">
                  <c:v>226</c:v>
                </c:pt>
                <c:pt idx="342">
                  <c:v>231</c:v>
                </c:pt>
                <c:pt idx="343">
                  <c:v>222</c:v>
                </c:pt>
                <c:pt idx="344">
                  <c:v>224</c:v>
                </c:pt>
                <c:pt idx="345">
                  <c:v>238</c:v>
                </c:pt>
                <c:pt idx="346">
                  <c:v>229</c:v>
                </c:pt>
                <c:pt idx="347">
                  <c:v>226</c:v>
                </c:pt>
                <c:pt idx="348">
                  <c:v>226</c:v>
                </c:pt>
                <c:pt idx="349">
                  <c:v>232</c:v>
                </c:pt>
                <c:pt idx="350">
                  <c:v>228</c:v>
                </c:pt>
                <c:pt idx="351">
                  <c:v>230</c:v>
                </c:pt>
                <c:pt idx="352">
                  <c:v>229</c:v>
                </c:pt>
                <c:pt idx="353">
                  <c:v>225</c:v>
                </c:pt>
                <c:pt idx="354">
                  <c:v>227</c:v>
                </c:pt>
                <c:pt idx="355">
                  <c:v>216</c:v>
                </c:pt>
                <c:pt idx="356">
                  <c:v>229</c:v>
                </c:pt>
                <c:pt idx="357">
                  <c:v>226</c:v>
                </c:pt>
                <c:pt idx="358">
                  <c:v>226</c:v>
                </c:pt>
                <c:pt idx="359">
                  <c:v>226</c:v>
                </c:pt>
                <c:pt idx="360">
                  <c:v>227</c:v>
                </c:pt>
                <c:pt idx="361">
                  <c:v>225</c:v>
                </c:pt>
                <c:pt idx="362">
                  <c:v>217</c:v>
                </c:pt>
                <c:pt idx="363">
                  <c:v>223</c:v>
                </c:pt>
                <c:pt idx="364">
                  <c:v>225</c:v>
                </c:pt>
                <c:pt idx="365">
                  <c:v>223</c:v>
                </c:pt>
                <c:pt idx="366">
                  <c:v>228</c:v>
                </c:pt>
                <c:pt idx="367">
                  <c:v>222</c:v>
                </c:pt>
                <c:pt idx="368">
                  <c:v>224</c:v>
                </c:pt>
                <c:pt idx="369">
                  <c:v>225</c:v>
                </c:pt>
                <c:pt idx="370">
                  <c:v>229</c:v>
                </c:pt>
                <c:pt idx="371">
                  <c:v>221</c:v>
                </c:pt>
                <c:pt idx="372">
                  <c:v>226</c:v>
                </c:pt>
                <c:pt idx="373">
                  <c:v>237</c:v>
                </c:pt>
                <c:pt idx="374">
                  <c:v>225</c:v>
                </c:pt>
                <c:pt idx="375">
                  <c:v>221</c:v>
                </c:pt>
                <c:pt idx="376">
                  <c:v>222</c:v>
                </c:pt>
                <c:pt idx="377">
                  <c:v>219</c:v>
                </c:pt>
                <c:pt idx="378">
                  <c:v>223</c:v>
                </c:pt>
                <c:pt idx="379">
                  <c:v>215</c:v>
                </c:pt>
                <c:pt idx="380">
                  <c:v>225</c:v>
                </c:pt>
                <c:pt idx="381">
                  <c:v>224</c:v>
                </c:pt>
                <c:pt idx="382">
                  <c:v>227</c:v>
                </c:pt>
                <c:pt idx="383">
                  <c:v>229</c:v>
                </c:pt>
                <c:pt idx="384">
                  <c:v>221</c:v>
                </c:pt>
                <c:pt idx="385">
                  <c:v>228</c:v>
                </c:pt>
                <c:pt idx="386">
                  <c:v>226</c:v>
                </c:pt>
                <c:pt idx="387">
                  <c:v>226</c:v>
                </c:pt>
                <c:pt idx="388">
                  <c:v>223</c:v>
                </c:pt>
                <c:pt idx="389">
                  <c:v>221</c:v>
                </c:pt>
                <c:pt idx="390">
                  <c:v>223</c:v>
                </c:pt>
                <c:pt idx="391">
                  <c:v>222</c:v>
                </c:pt>
                <c:pt idx="392">
                  <c:v>222</c:v>
                </c:pt>
                <c:pt idx="393">
                  <c:v>222</c:v>
                </c:pt>
                <c:pt idx="394">
                  <c:v>223</c:v>
                </c:pt>
                <c:pt idx="395">
                  <c:v>220</c:v>
                </c:pt>
                <c:pt idx="396">
                  <c:v>225</c:v>
                </c:pt>
                <c:pt idx="397">
                  <c:v>221</c:v>
                </c:pt>
                <c:pt idx="398">
                  <c:v>223</c:v>
                </c:pt>
                <c:pt idx="399">
                  <c:v>224</c:v>
                </c:pt>
                <c:pt idx="400">
                  <c:v>215</c:v>
                </c:pt>
                <c:pt idx="401">
                  <c:v>227</c:v>
                </c:pt>
                <c:pt idx="402">
                  <c:v>228</c:v>
                </c:pt>
                <c:pt idx="403">
                  <c:v>226</c:v>
                </c:pt>
                <c:pt idx="404">
                  <c:v>225</c:v>
                </c:pt>
                <c:pt idx="405">
                  <c:v>226</c:v>
                </c:pt>
                <c:pt idx="406">
                  <c:v>231</c:v>
                </c:pt>
                <c:pt idx="407">
                  <c:v>226</c:v>
                </c:pt>
                <c:pt idx="408">
                  <c:v>232</c:v>
                </c:pt>
                <c:pt idx="409">
                  <c:v>225</c:v>
                </c:pt>
                <c:pt idx="410">
                  <c:v>230</c:v>
                </c:pt>
                <c:pt idx="411">
                  <c:v>218</c:v>
                </c:pt>
                <c:pt idx="412">
                  <c:v>217</c:v>
                </c:pt>
                <c:pt idx="413">
                  <c:v>217</c:v>
                </c:pt>
                <c:pt idx="414">
                  <c:v>222</c:v>
                </c:pt>
                <c:pt idx="415">
                  <c:v>212</c:v>
                </c:pt>
                <c:pt idx="416">
                  <c:v>233</c:v>
                </c:pt>
                <c:pt idx="417">
                  <c:v>227</c:v>
                </c:pt>
                <c:pt idx="418">
                  <c:v>221</c:v>
                </c:pt>
                <c:pt idx="419">
                  <c:v>222</c:v>
                </c:pt>
                <c:pt idx="420">
                  <c:v>222</c:v>
                </c:pt>
                <c:pt idx="421">
                  <c:v>216</c:v>
                </c:pt>
                <c:pt idx="422">
                  <c:v>225</c:v>
                </c:pt>
                <c:pt idx="423">
                  <c:v>224</c:v>
                </c:pt>
                <c:pt idx="424">
                  <c:v>225</c:v>
                </c:pt>
                <c:pt idx="425">
                  <c:v>219</c:v>
                </c:pt>
                <c:pt idx="426">
                  <c:v>226</c:v>
                </c:pt>
                <c:pt idx="427">
                  <c:v>223</c:v>
                </c:pt>
                <c:pt idx="428">
                  <c:v>228</c:v>
                </c:pt>
                <c:pt idx="429">
                  <c:v>228</c:v>
                </c:pt>
                <c:pt idx="430">
                  <c:v>226</c:v>
                </c:pt>
                <c:pt idx="431">
                  <c:v>223</c:v>
                </c:pt>
                <c:pt idx="432">
                  <c:v>214</c:v>
                </c:pt>
                <c:pt idx="433">
                  <c:v>227</c:v>
                </c:pt>
                <c:pt idx="434">
                  <c:v>227</c:v>
                </c:pt>
                <c:pt idx="435">
                  <c:v>221</c:v>
                </c:pt>
                <c:pt idx="436">
                  <c:v>226</c:v>
                </c:pt>
                <c:pt idx="437">
                  <c:v>217</c:v>
                </c:pt>
                <c:pt idx="438">
                  <c:v>222</c:v>
                </c:pt>
                <c:pt idx="439">
                  <c:v>220</c:v>
                </c:pt>
                <c:pt idx="440">
                  <c:v>223</c:v>
                </c:pt>
                <c:pt idx="441">
                  <c:v>230</c:v>
                </c:pt>
                <c:pt idx="442">
                  <c:v>225</c:v>
                </c:pt>
                <c:pt idx="443">
                  <c:v>215</c:v>
                </c:pt>
                <c:pt idx="444">
                  <c:v>223</c:v>
                </c:pt>
                <c:pt idx="445">
                  <c:v>215</c:v>
                </c:pt>
                <c:pt idx="446">
                  <c:v>224</c:v>
                </c:pt>
                <c:pt idx="447">
                  <c:v>223</c:v>
                </c:pt>
                <c:pt idx="448">
                  <c:v>227</c:v>
                </c:pt>
                <c:pt idx="449">
                  <c:v>232</c:v>
                </c:pt>
                <c:pt idx="450">
                  <c:v>216</c:v>
                </c:pt>
                <c:pt idx="451">
                  <c:v>220</c:v>
                </c:pt>
                <c:pt idx="452">
                  <c:v>224</c:v>
                </c:pt>
                <c:pt idx="453">
                  <c:v>228</c:v>
                </c:pt>
                <c:pt idx="454">
                  <c:v>225</c:v>
                </c:pt>
                <c:pt idx="455">
                  <c:v>222</c:v>
                </c:pt>
                <c:pt idx="456">
                  <c:v>221</c:v>
                </c:pt>
                <c:pt idx="457">
                  <c:v>220</c:v>
                </c:pt>
                <c:pt idx="458">
                  <c:v>218</c:v>
                </c:pt>
                <c:pt idx="459">
                  <c:v>225</c:v>
                </c:pt>
                <c:pt idx="460">
                  <c:v>225</c:v>
                </c:pt>
                <c:pt idx="461">
                  <c:v>218</c:v>
                </c:pt>
                <c:pt idx="462">
                  <c:v>231</c:v>
                </c:pt>
                <c:pt idx="463">
                  <c:v>220</c:v>
                </c:pt>
                <c:pt idx="464">
                  <c:v>222</c:v>
                </c:pt>
                <c:pt idx="465">
                  <c:v>226</c:v>
                </c:pt>
                <c:pt idx="466">
                  <c:v>227</c:v>
                </c:pt>
                <c:pt idx="467">
                  <c:v>217</c:v>
                </c:pt>
                <c:pt idx="468">
                  <c:v>226</c:v>
                </c:pt>
                <c:pt idx="469">
                  <c:v>225</c:v>
                </c:pt>
                <c:pt idx="470">
                  <c:v>224</c:v>
                </c:pt>
                <c:pt idx="471">
                  <c:v>223</c:v>
                </c:pt>
                <c:pt idx="472">
                  <c:v>224</c:v>
                </c:pt>
                <c:pt idx="473">
                  <c:v>226</c:v>
                </c:pt>
                <c:pt idx="474">
                  <c:v>220</c:v>
                </c:pt>
                <c:pt idx="475">
                  <c:v>236</c:v>
                </c:pt>
                <c:pt idx="476">
                  <c:v>217</c:v>
                </c:pt>
                <c:pt idx="477">
                  <c:v>230</c:v>
                </c:pt>
                <c:pt idx="478">
                  <c:v>223</c:v>
                </c:pt>
                <c:pt idx="479">
                  <c:v>225</c:v>
                </c:pt>
                <c:pt idx="480">
                  <c:v>219</c:v>
                </c:pt>
                <c:pt idx="481">
                  <c:v>234</c:v>
                </c:pt>
                <c:pt idx="482">
                  <c:v>230</c:v>
                </c:pt>
                <c:pt idx="483">
                  <c:v>223</c:v>
                </c:pt>
                <c:pt idx="484">
                  <c:v>238</c:v>
                </c:pt>
                <c:pt idx="485">
                  <c:v>229</c:v>
                </c:pt>
                <c:pt idx="486">
                  <c:v>221</c:v>
                </c:pt>
                <c:pt idx="487">
                  <c:v>227</c:v>
                </c:pt>
                <c:pt idx="488">
                  <c:v>244</c:v>
                </c:pt>
                <c:pt idx="489">
                  <c:v>239</c:v>
                </c:pt>
                <c:pt idx="490">
                  <c:v>242</c:v>
                </c:pt>
                <c:pt idx="491">
                  <c:v>233</c:v>
                </c:pt>
                <c:pt idx="492">
                  <c:v>234</c:v>
                </c:pt>
                <c:pt idx="493">
                  <c:v>239</c:v>
                </c:pt>
                <c:pt idx="494">
                  <c:v>233</c:v>
                </c:pt>
                <c:pt idx="495">
                  <c:v>242</c:v>
                </c:pt>
                <c:pt idx="496">
                  <c:v>255</c:v>
                </c:pt>
                <c:pt idx="497">
                  <c:v>248</c:v>
                </c:pt>
                <c:pt idx="498">
                  <c:v>264</c:v>
                </c:pt>
                <c:pt idx="499">
                  <c:v>246</c:v>
                </c:pt>
                <c:pt idx="500">
                  <c:v>262</c:v>
                </c:pt>
                <c:pt idx="501">
                  <c:v>267</c:v>
                </c:pt>
                <c:pt idx="502">
                  <c:v>265</c:v>
                </c:pt>
                <c:pt idx="503">
                  <c:v>279</c:v>
                </c:pt>
                <c:pt idx="504">
                  <c:v>281</c:v>
                </c:pt>
                <c:pt idx="505">
                  <c:v>281</c:v>
                </c:pt>
                <c:pt idx="506">
                  <c:v>275</c:v>
                </c:pt>
                <c:pt idx="507">
                  <c:v>273</c:v>
                </c:pt>
                <c:pt idx="508">
                  <c:v>290</c:v>
                </c:pt>
                <c:pt idx="509">
                  <c:v>277</c:v>
                </c:pt>
                <c:pt idx="510">
                  <c:v>273</c:v>
                </c:pt>
                <c:pt idx="511">
                  <c:v>277</c:v>
                </c:pt>
                <c:pt idx="512">
                  <c:v>269</c:v>
                </c:pt>
                <c:pt idx="513">
                  <c:v>273</c:v>
                </c:pt>
                <c:pt idx="514">
                  <c:v>257</c:v>
                </c:pt>
                <c:pt idx="515">
                  <c:v>242</c:v>
                </c:pt>
                <c:pt idx="516">
                  <c:v>251</c:v>
                </c:pt>
                <c:pt idx="517">
                  <c:v>246</c:v>
                </c:pt>
                <c:pt idx="518">
                  <c:v>244</c:v>
                </c:pt>
                <c:pt idx="519">
                  <c:v>236</c:v>
                </c:pt>
                <c:pt idx="520">
                  <c:v>234</c:v>
                </c:pt>
                <c:pt idx="521">
                  <c:v>244</c:v>
                </c:pt>
                <c:pt idx="522">
                  <c:v>239</c:v>
                </c:pt>
                <c:pt idx="523">
                  <c:v>226</c:v>
                </c:pt>
                <c:pt idx="524">
                  <c:v>228</c:v>
                </c:pt>
                <c:pt idx="525">
                  <c:v>228</c:v>
                </c:pt>
                <c:pt idx="526">
                  <c:v>228</c:v>
                </c:pt>
                <c:pt idx="527">
                  <c:v>224</c:v>
                </c:pt>
                <c:pt idx="528">
                  <c:v>218</c:v>
                </c:pt>
                <c:pt idx="529">
                  <c:v>225</c:v>
                </c:pt>
                <c:pt idx="530">
                  <c:v>227</c:v>
                </c:pt>
                <c:pt idx="531">
                  <c:v>218</c:v>
                </c:pt>
                <c:pt idx="532">
                  <c:v>224</c:v>
                </c:pt>
                <c:pt idx="533">
                  <c:v>220</c:v>
                </c:pt>
                <c:pt idx="534">
                  <c:v>227</c:v>
                </c:pt>
                <c:pt idx="535">
                  <c:v>226</c:v>
                </c:pt>
                <c:pt idx="536">
                  <c:v>221</c:v>
                </c:pt>
                <c:pt idx="537">
                  <c:v>222</c:v>
                </c:pt>
                <c:pt idx="538">
                  <c:v>219</c:v>
                </c:pt>
                <c:pt idx="539">
                  <c:v>220</c:v>
                </c:pt>
                <c:pt idx="540">
                  <c:v>223</c:v>
                </c:pt>
                <c:pt idx="541">
                  <c:v>235</c:v>
                </c:pt>
                <c:pt idx="542">
                  <c:v>217</c:v>
                </c:pt>
                <c:pt idx="543">
                  <c:v>218</c:v>
                </c:pt>
                <c:pt idx="544">
                  <c:v>227</c:v>
                </c:pt>
                <c:pt idx="545">
                  <c:v>219</c:v>
                </c:pt>
                <c:pt idx="546">
                  <c:v>225</c:v>
                </c:pt>
                <c:pt idx="547">
                  <c:v>221</c:v>
                </c:pt>
                <c:pt idx="548">
                  <c:v>225</c:v>
                </c:pt>
                <c:pt idx="549">
                  <c:v>221</c:v>
                </c:pt>
                <c:pt idx="550">
                  <c:v>219</c:v>
                </c:pt>
                <c:pt idx="551">
                  <c:v>225</c:v>
                </c:pt>
                <c:pt idx="552">
                  <c:v>226</c:v>
                </c:pt>
                <c:pt idx="553">
                  <c:v>218</c:v>
                </c:pt>
                <c:pt idx="554">
                  <c:v>228</c:v>
                </c:pt>
                <c:pt idx="555">
                  <c:v>227</c:v>
                </c:pt>
                <c:pt idx="556">
                  <c:v>226</c:v>
                </c:pt>
                <c:pt idx="557">
                  <c:v>215</c:v>
                </c:pt>
                <c:pt idx="558">
                  <c:v>224</c:v>
                </c:pt>
                <c:pt idx="559">
                  <c:v>220</c:v>
                </c:pt>
                <c:pt idx="560">
                  <c:v>225</c:v>
                </c:pt>
                <c:pt idx="561">
                  <c:v>223</c:v>
                </c:pt>
                <c:pt idx="562">
                  <c:v>217</c:v>
                </c:pt>
                <c:pt idx="563">
                  <c:v>220</c:v>
                </c:pt>
                <c:pt idx="564">
                  <c:v>222</c:v>
                </c:pt>
                <c:pt idx="565">
                  <c:v>223</c:v>
                </c:pt>
                <c:pt idx="566">
                  <c:v>218</c:v>
                </c:pt>
                <c:pt idx="567">
                  <c:v>224</c:v>
                </c:pt>
                <c:pt idx="568">
                  <c:v>229</c:v>
                </c:pt>
                <c:pt idx="569">
                  <c:v>214</c:v>
                </c:pt>
                <c:pt idx="570">
                  <c:v>215</c:v>
                </c:pt>
                <c:pt idx="571">
                  <c:v>219</c:v>
                </c:pt>
                <c:pt idx="572">
                  <c:v>215</c:v>
                </c:pt>
                <c:pt idx="573">
                  <c:v>219</c:v>
                </c:pt>
                <c:pt idx="574">
                  <c:v>212</c:v>
                </c:pt>
                <c:pt idx="575">
                  <c:v>218</c:v>
                </c:pt>
                <c:pt idx="576">
                  <c:v>218</c:v>
                </c:pt>
                <c:pt idx="577">
                  <c:v>224</c:v>
                </c:pt>
                <c:pt idx="578">
                  <c:v>216</c:v>
                </c:pt>
                <c:pt idx="579">
                  <c:v>221</c:v>
                </c:pt>
                <c:pt idx="580">
                  <c:v>220</c:v>
                </c:pt>
                <c:pt idx="581">
                  <c:v>216</c:v>
                </c:pt>
                <c:pt idx="582">
                  <c:v>222</c:v>
                </c:pt>
                <c:pt idx="583">
                  <c:v>221</c:v>
                </c:pt>
                <c:pt idx="584">
                  <c:v>218</c:v>
                </c:pt>
                <c:pt idx="585">
                  <c:v>219</c:v>
                </c:pt>
                <c:pt idx="586">
                  <c:v>223</c:v>
                </c:pt>
                <c:pt idx="587">
                  <c:v>220</c:v>
                </c:pt>
                <c:pt idx="588">
                  <c:v>226</c:v>
                </c:pt>
                <c:pt idx="589">
                  <c:v>223</c:v>
                </c:pt>
                <c:pt idx="590">
                  <c:v>225</c:v>
                </c:pt>
                <c:pt idx="591">
                  <c:v>217</c:v>
                </c:pt>
                <c:pt idx="592">
                  <c:v>218</c:v>
                </c:pt>
                <c:pt idx="593">
                  <c:v>227</c:v>
                </c:pt>
                <c:pt idx="594">
                  <c:v>223</c:v>
                </c:pt>
                <c:pt idx="595">
                  <c:v>227</c:v>
                </c:pt>
                <c:pt idx="596">
                  <c:v>226</c:v>
                </c:pt>
                <c:pt idx="597">
                  <c:v>222</c:v>
                </c:pt>
                <c:pt idx="598">
                  <c:v>226</c:v>
                </c:pt>
                <c:pt idx="599">
                  <c:v>226</c:v>
                </c:pt>
                <c:pt idx="600">
                  <c:v>221</c:v>
                </c:pt>
                <c:pt idx="601">
                  <c:v>225</c:v>
                </c:pt>
                <c:pt idx="602">
                  <c:v>225</c:v>
                </c:pt>
                <c:pt idx="603">
                  <c:v>218</c:v>
                </c:pt>
                <c:pt idx="604">
                  <c:v>230</c:v>
                </c:pt>
                <c:pt idx="605">
                  <c:v>225</c:v>
                </c:pt>
                <c:pt idx="606">
                  <c:v>231</c:v>
                </c:pt>
                <c:pt idx="607">
                  <c:v>239</c:v>
                </c:pt>
                <c:pt idx="608">
                  <c:v>241</c:v>
                </c:pt>
                <c:pt idx="609">
                  <c:v>235</c:v>
                </c:pt>
                <c:pt idx="610">
                  <c:v>231</c:v>
                </c:pt>
                <c:pt idx="611">
                  <c:v>230</c:v>
                </c:pt>
                <c:pt idx="612">
                  <c:v>243</c:v>
                </c:pt>
                <c:pt idx="613">
                  <c:v>252</c:v>
                </c:pt>
                <c:pt idx="614">
                  <c:v>242</c:v>
                </c:pt>
                <c:pt idx="615">
                  <c:v>240</c:v>
                </c:pt>
                <c:pt idx="616">
                  <c:v>242</c:v>
                </c:pt>
                <c:pt idx="617">
                  <c:v>240</c:v>
                </c:pt>
                <c:pt idx="618">
                  <c:v>236</c:v>
                </c:pt>
                <c:pt idx="619">
                  <c:v>239</c:v>
                </c:pt>
                <c:pt idx="620">
                  <c:v>233</c:v>
                </c:pt>
                <c:pt idx="621">
                  <c:v>243</c:v>
                </c:pt>
                <c:pt idx="622">
                  <c:v>242</c:v>
                </c:pt>
                <c:pt idx="623">
                  <c:v>239</c:v>
                </c:pt>
                <c:pt idx="624">
                  <c:v>232</c:v>
                </c:pt>
                <c:pt idx="625">
                  <c:v>241</c:v>
                </c:pt>
                <c:pt idx="626">
                  <c:v>238</c:v>
                </c:pt>
                <c:pt idx="627">
                  <c:v>234</c:v>
                </c:pt>
                <c:pt idx="628">
                  <c:v>234</c:v>
                </c:pt>
                <c:pt idx="629">
                  <c:v>230</c:v>
                </c:pt>
                <c:pt idx="630">
                  <c:v>236</c:v>
                </c:pt>
                <c:pt idx="631">
                  <c:v>242</c:v>
                </c:pt>
                <c:pt idx="632">
                  <c:v>243</c:v>
                </c:pt>
                <c:pt idx="633">
                  <c:v>246</c:v>
                </c:pt>
                <c:pt idx="634">
                  <c:v>239</c:v>
                </c:pt>
                <c:pt idx="635">
                  <c:v>245</c:v>
                </c:pt>
                <c:pt idx="636">
                  <c:v>240</c:v>
                </c:pt>
                <c:pt idx="637">
                  <c:v>243</c:v>
                </c:pt>
                <c:pt idx="638">
                  <c:v>246</c:v>
                </c:pt>
                <c:pt idx="639">
                  <c:v>251</c:v>
                </c:pt>
                <c:pt idx="640">
                  <c:v>229</c:v>
                </c:pt>
                <c:pt idx="641">
                  <c:v>235</c:v>
                </c:pt>
                <c:pt idx="642">
                  <c:v>237</c:v>
                </c:pt>
                <c:pt idx="643">
                  <c:v>236</c:v>
                </c:pt>
                <c:pt idx="644">
                  <c:v>233</c:v>
                </c:pt>
                <c:pt idx="645">
                  <c:v>236</c:v>
                </c:pt>
                <c:pt idx="646">
                  <c:v>230</c:v>
                </c:pt>
                <c:pt idx="647">
                  <c:v>225</c:v>
                </c:pt>
                <c:pt idx="648">
                  <c:v>229</c:v>
                </c:pt>
                <c:pt idx="649">
                  <c:v>212</c:v>
                </c:pt>
                <c:pt idx="650">
                  <c:v>227</c:v>
                </c:pt>
                <c:pt idx="651">
                  <c:v>219</c:v>
                </c:pt>
                <c:pt idx="652">
                  <c:v>216</c:v>
                </c:pt>
                <c:pt idx="653">
                  <c:v>219</c:v>
                </c:pt>
                <c:pt idx="654">
                  <c:v>226</c:v>
                </c:pt>
                <c:pt idx="655">
                  <c:v>220</c:v>
                </c:pt>
                <c:pt idx="656">
                  <c:v>210</c:v>
                </c:pt>
                <c:pt idx="657">
                  <c:v>220</c:v>
                </c:pt>
                <c:pt idx="658">
                  <c:v>218</c:v>
                </c:pt>
                <c:pt idx="659">
                  <c:v>227</c:v>
                </c:pt>
                <c:pt idx="660">
                  <c:v>218</c:v>
                </c:pt>
                <c:pt idx="661">
                  <c:v>213</c:v>
                </c:pt>
                <c:pt idx="662">
                  <c:v>222</c:v>
                </c:pt>
                <c:pt idx="663">
                  <c:v>222</c:v>
                </c:pt>
                <c:pt idx="664">
                  <c:v>217</c:v>
                </c:pt>
                <c:pt idx="665">
                  <c:v>220</c:v>
                </c:pt>
                <c:pt idx="666">
                  <c:v>220</c:v>
                </c:pt>
                <c:pt idx="667">
                  <c:v>218</c:v>
                </c:pt>
                <c:pt idx="668">
                  <c:v>219</c:v>
                </c:pt>
                <c:pt idx="669">
                  <c:v>221</c:v>
                </c:pt>
                <c:pt idx="670">
                  <c:v>220</c:v>
                </c:pt>
                <c:pt idx="671">
                  <c:v>226</c:v>
                </c:pt>
                <c:pt idx="672">
                  <c:v>218</c:v>
                </c:pt>
                <c:pt idx="673">
                  <c:v>220</c:v>
                </c:pt>
                <c:pt idx="674">
                  <c:v>217</c:v>
                </c:pt>
                <c:pt idx="675">
                  <c:v>221</c:v>
                </c:pt>
                <c:pt idx="676">
                  <c:v>216</c:v>
                </c:pt>
                <c:pt idx="677">
                  <c:v>215</c:v>
                </c:pt>
                <c:pt idx="678">
                  <c:v>219</c:v>
                </c:pt>
                <c:pt idx="679">
                  <c:v>215</c:v>
                </c:pt>
                <c:pt idx="680">
                  <c:v>217</c:v>
                </c:pt>
                <c:pt idx="681">
                  <c:v>214</c:v>
                </c:pt>
                <c:pt idx="682">
                  <c:v>213</c:v>
                </c:pt>
                <c:pt idx="683">
                  <c:v>217</c:v>
                </c:pt>
                <c:pt idx="684">
                  <c:v>220</c:v>
                </c:pt>
                <c:pt idx="685">
                  <c:v>209</c:v>
                </c:pt>
                <c:pt idx="686">
                  <c:v>213</c:v>
                </c:pt>
                <c:pt idx="687">
                  <c:v>221</c:v>
                </c:pt>
                <c:pt idx="688">
                  <c:v>224</c:v>
                </c:pt>
                <c:pt idx="689">
                  <c:v>215</c:v>
                </c:pt>
                <c:pt idx="690">
                  <c:v>217</c:v>
                </c:pt>
                <c:pt idx="691">
                  <c:v>213</c:v>
                </c:pt>
                <c:pt idx="692">
                  <c:v>211</c:v>
                </c:pt>
                <c:pt idx="693">
                  <c:v>216</c:v>
                </c:pt>
                <c:pt idx="694">
                  <c:v>217</c:v>
                </c:pt>
                <c:pt idx="695">
                  <c:v>218</c:v>
                </c:pt>
                <c:pt idx="696">
                  <c:v>218</c:v>
                </c:pt>
                <c:pt idx="697">
                  <c:v>218</c:v>
                </c:pt>
                <c:pt idx="698">
                  <c:v>215</c:v>
                </c:pt>
                <c:pt idx="699">
                  <c:v>210</c:v>
                </c:pt>
                <c:pt idx="700">
                  <c:v>217</c:v>
                </c:pt>
                <c:pt idx="701">
                  <c:v>213</c:v>
                </c:pt>
                <c:pt idx="702">
                  <c:v>210</c:v>
                </c:pt>
                <c:pt idx="703">
                  <c:v>212</c:v>
                </c:pt>
                <c:pt idx="704">
                  <c:v>215</c:v>
                </c:pt>
                <c:pt idx="705">
                  <c:v>215</c:v>
                </c:pt>
                <c:pt idx="706">
                  <c:v>214</c:v>
                </c:pt>
                <c:pt idx="707">
                  <c:v>216</c:v>
                </c:pt>
                <c:pt idx="708">
                  <c:v>215</c:v>
                </c:pt>
                <c:pt idx="709">
                  <c:v>213</c:v>
                </c:pt>
                <c:pt idx="710">
                  <c:v>218</c:v>
                </c:pt>
                <c:pt idx="711">
                  <c:v>218</c:v>
                </c:pt>
                <c:pt idx="712">
                  <c:v>222</c:v>
                </c:pt>
                <c:pt idx="713">
                  <c:v>210</c:v>
                </c:pt>
                <c:pt idx="714">
                  <c:v>214</c:v>
                </c:pt>
                <c:pt idx="715">
                  <c:v>219</c:v>
                </c:pt>
                <c:pt idx="716">
                  <c:v>218</c:v>
                </c:pt>
                <c:pt idx="717">
                  <c:v>214</c:v>
                </c:pt>
                <c:pt idx="718">
                  <c:v>209</c:v>
                </c:pt>
                <c:pt idx="719">
                  <c:v>216</c:v>
                </c:pt>
                <c:pt idx="720">
                  <c:v>215</c:v>
                </c:pt>
                <c:pt idx="721">
                  <c:v>218</c:v>
                </c:pt>
                <c:pt idx="722">
                  <c:v>217</c:v>
                </c:pt>
                <c:pt idx="723">
                  <c:v>220</c:v>
                </c:pt>
                <c:pt idx="724">
                  <c:v>213</c:v>
                </c:pt>
                <c:pt idx="725">
                  <c:v>220</c:v>
                </c:pt>
                <c:pt idx="726">
                  <c:v>217</c:v>
                </c:pt>
                <c:pt idx="727">
                  <c:v>211</c:v>
                </c:pt>
                <c:pt idx="728">
                  <c:v>217</c:v>
                </c:pt>
                <c:pt idx="729">
                  <c:v>216</c:v>
                </c:pt>
                <c:pt idx="730">
                  <c:v>213</c:v>
                </c:pt>
                <c:pt idx="731">
                  <c:v>215</c:v>
                </c:pt>
                <c:pt idx="732">
                  <c:v>217</c:v>
                </c:pt>
                <c:pt idx="733">
                  <c:v>213</c:v>
                </c:pt>
                <c:pt idx="734">
                  <c:v>218</c:v>
                </c:pt>
                <c:pt idx="735">
                  <c:v>211</c:v>
                </c:pt>
                <c:pt idx="736">
                  <c:v>216</c:v>
                </c:pt>
                <c:pt idx="737">
                  <c:v>213</c:v>
                </c:pt>
                <c:pt idx="738">
                  <c:v>217</c:v>
                </c:pt>
                <c:pt idx="739">
                  <c:v>222</c:v>
                </c:pt>
                <c:pt idx="740">
                  <c:v>215</c:v>
                </c:pt>
                <c:pt idx="741">
                  <c:v>219</c:v>
                </c:pt>
                <c:pt idx="742">
                  <c:v>220</c:v>
                </c:pt>
                <c:pt idx="743">
                  <c:v>215</c:v>
                </c:pt>
                <c:pt idx="744">
                  <c:v>214</c:v>
                </c:pt>
                <c:pt idx="745">
                  <c:v>219</c:v>
                </c:pt>
                <c:pt idx="746">
                  <c:v>212</c:v>
                </c:pt>
                <c:pt idx="747">
                  <c:v>218</c:v>
                </c:pt>
                <c:pt idx="748">
                  <c:v>215</c:v>
                </c:pt>
                <c:pt idx="749">
                  <c:v>213</c:v>
                </c:pt>
                <c:pt idx="750">
                  <c:v>213</c:v>
                </c:pt>
                <c:pt idx="751">
                  <c:v>210</c:v>
                </c:pt>
                <c:pt idx="752">
                  <c:v>209</c:v>
                </c:pt>
                <c:pt idx="753">
                  <c:v>216</c:v>
                </c:pt>
                <c:pt idx="754">
                  <c:v>214</c:v>
                </c:pt>
                <c:pt idx="755">
                  <c:v>216</c:v>
                </c:pt>
                <c:pt idx="756">
                  <c:v>213</c:v>
                </c:pt>
                <c:pt idx="757">
                  <c:v>215</c:v>
                </c:pt>
                <c:pt idx="758">
                  <c:v>212</c:v>
                </c:pt>
                <c:pt idx="759">
                  <c:v>216</c:v>
                </c:pt>
                <c:pt idx="760">
                  <c:v>218</c:v>
                </c:pt>
                <c:pt idx="761">
                  <c:v>211</c:v>
                </c:pt>
                <c:pt idx="762">
                  <c:v>214</c:v>
                </c:pt>
                <c:pt idx="763">
                  <c:v>216</c:v>
                </c:pt>
                <c:pt idx="764">
                  <c:v>214</c:v>
                </c:pt>
                <c:pt idx="765">
                  <c:v>218</c:v>
                </c:pt>
                <c:pt idx="766">
                  <c:v>211</c:v>
                </c:pt>
                <c:pt idx="767">
                  <c:v>219</c:v>
                </c:pt>
                <c:pt idx="768">
                  <c:v>211</c:v>
                </c:pt>
                <c:pt idx="769">
                  <c:v>216</c:v>
                </c:pt>
                <c:pt idx="770">
                  <c:v>218</c:v>
                </c:pt>
                <c:pt idx="771">
                  <c:v>216</c:v>
                </c:pt>
                <c:pt idx="772">
                  <c:v>211</c:v>
                </c:pt>
                <c:pt idx="773">
                  <c:v>213</c:v>
                </c:pt>
                <c:pt idx="774">
                  <c:v>215</c:v>
                </c:pt>
                <c:pt idx="775">
                  <c:v>216</c:v>
                </c:pt>
                <c:pt idx="776">
                  <c:v>212</c:v>
                </c:pt>
                <c:pt idx="777">
                  <c:v>211</c:v>
                </c:pt>
                <c:pt idx="778">
                  <c:v>218</c:v>
                </c:pt>
                <c:pt idx="779">
                  <c:v>217</c:v>
                </c:pt>
                <c:pt idx="780">
                  <c:v>219</c:v>
                </c:pt>
                <c:pt idx="781">
                  <c:v>216</c:v>
                </c:pt>
                <c:pt idx="782">
                  <c:v>212</c:v>
                </c:pt>
                <c:pt idx="783">
                  <c:v>212</c:v>
                </c:pt>
                <c:pt idx="784">
                  <c:v>208</c:v>
                </c:pt>
                <c:pt idx="785">
                  <c:v>217</c:v>
                </c:pt>
                <c:pt idx="786">
                  <c:v>211</c:v>
                </c:pt>
                <c:pt idx="787">
                  <c:v>216</c:v>
                </c:pt>
                <c:pt idx="788">
                  <c:v>215</c:v>
                </c:pt>
                <c:pt idx="789">
                  <c:v>220</c:v>
                </c:pt>
                <c:pt idx="790">
                  <c:v>211</c:v>
                </c:pt>
                <c:pt idx="791">
                  <c:v>222</c:v>
                </c:pt>
                <c:pt idx="792">
                  <c:v>215</c:v>
                </c:pt>
                <c:pt idx="793">
                  <c:v>218</c:v>
                </c:pt>
                <c:pt idx="794">
                  <c:v>217</c:v>
                </c:pt>
                <c:pt idx="795">
                  <c:v>215</c:v>
                </c:pt>
                <c:pt idx="796">
                  <c:v>218</c:v>
                </c:pt>
                <c:pt idx="797">
                  <c:v>212</c:v>
                </c:pt>
                <c:pt idx="798">
                  <c:v>215</c:v>
                </c:pt>
                <c:pt idx="799">
                  <c:v>214</c:v>
                </c:pt>
                <c:pt idx="800">
                  <c:v>217</c:v>
                </c:pt>
                <c:pt idx="801">
                  <c:v>206</c:v>
                </c:pt>
                <c:pt idx="802">
                  <c:v>214</c:v>
                </c:pt>
                <c:pt idx="803">
                  <c:v>216</c:v>
                </c:pt>
                <c:pt idx="804">
                  <c:v>209</c:v>
                </c:pt>
                <c:pt idx="805">
                  <c:v>216</c:v>
                </c:pt>
                <c:pt idx="806">
                  <c:v>207</c:v>
                </c:pt>
                <c:pt idx="807">
                  <c:v>216</c:v>
                </c:pt>
                <c:pt idx="808">
                  <c:v>215</c:v>
                </c:pt>
                <c:pt idx="809">
                  <c:v>218</c:v>
                </c:pt>
                <c:pt idx="810">
                  <c:v>214</c:v>
                </c:pt>
                <c:pt idx="811">
                  <c:v>213</c:v>
                </c:pt>
                <c:pt idx="812">
                  <c:v>204</c:v>
                </c:pt>
                <c:pt idx="813">
                  <c:v>210</c:v>
                </c:pt>
                <c:pt idx="814">
                  <c:v>214</c:v>
                </c:pt>
                <c:pt idx="815">
                  <c:v>218</c:v>
                </c:pt>
                <c:pt idx="816">
                  <c:v>209</c:v>
                </c:pt>
                <c:pt idx="817">
                  <c:v>211</c:v>
                </c:pt>
                <c:pt idx="818">
                  <c:v>220</c:v>
                </c:pt>
                <c:pt idx="819">
                  <c:v>217</c:v>
                </c:pt>
                <c:pt idx="820">
                  <c:v>222</c:v>
                </c:pt>
                <c:pt idx="821">
                  <c:v>214</c:v>
                </c:pt>
                <c:pt idx="822">
                  <c:v>213</c:v>
                </c:pt>
                <c:pt idx="823">
                  <c:v>218</c:v>
                </c:pt>
                <c:pt idx="824">
                  <c:v>209</c:v>
                </c:pt>
                <c:pt idx="825">
                  <c:v>211</c:v>
                </c:pt>
                <c:pt idx="826">
                  <c:v>211</c:v>
                </c:pt>
                <c:pt idx="827">
                  <c:v>210</c:v>
                </c:pt>
                <c:pt idx="828">
                  <c:v>214</c:v>
                </c:pt>
                <c:pt idx="829">
                  <c:v>213</c:v>
                </c:pt>
                <c:pt idx="830">
                  <c:v>210</c:v>
                </c:pt>
                <c:pt idx="831">
                  <c:v>210</c:v>
                </c:pt>
                <c:pt idx="832">
                  <c:v>211</c:v>
                </c:pt>
                <c:pt idx="833">
                  <c:v>213</c:v>
                </c:pt>
                <c:pt idx="834">
                  <c:v>210</c:v>
                </c:pt>
                <c:pt idx="835">
                  <c:v>219</c:v>
                </c:pt>
                <c:pt idx="836">
                  <c:v>213</c:v>
                </c:pt>
                <c:pt idx="837">
                  <c:v>214</c:v>
                </c:pt>
                <c:pt idx="838">
                  <c:v>209</c:v>
                </c:pt>
                <c:pt idx="839">
                  <c:v>212</c:v>
                </c:pt>
                <c:pt idx="840">
                  <c:v>210</c:v>
                </c:pt>
                <c:pt idx="841">
                  <c:v>209</c:v>
                </c:pt>
                <c:pt idx="842">
                  <c:v>212</c:v>
                </c:pt>
                <c:pt idx="843">
                  <c:v>209</c:v>
                </c:pt>
                <c:pt idx="844">
                  <c:v>211</c:v>
                </c:pt>
                <c:pt idx="845">
                  <c:v>210</c:v>
                </c:pt>
                <c:pt idx="846">
                  <c:v>218</c:v>
                </c:pt>
                <c:pt idx="847">
                  <c:v>214</c:v>
                </c:pt>
                <c:pt idx="848">
                  <c:v>207</c:v>
                </c:pt>
                <c:pt idx="849">
                  <c:v>212</c:v>
                </c:pt>
                <c:pt idx="850">
                  <c:v>207</c:v>
                </c:pt>
                <c:pt idx="851">
                  <c:v>209</c:v>
                </c:pt>
                <c:pt idx="852">
                  <c:v>215</c:v>
                </c:pt>
                <c:pt idx="853">
                  <c:v>211</c:v>
                </c:pt>
                <c:pt idx="854">
                  <c:v>218</c:v>
                </c:pt>
                <c:pt idx="855">
                  <c:v>214</c:v>
                </c:pt>
                <c:pt idx="856">
                  <c:v>216</c:v>
                </c:pt>
                <c:pt idx="857">
                  <c:v>210</c:v>
                </c:pt>
                <c:pt idx="858">
                  <c:v>210</c:v>
                </c:pt>
                <c:pt idx="859">
                  <c:v>209</c:v>
                </c:pt>
                <c:pt idx="860">
                  <c:v>211</c:v>
                </c:pt>
                <c:pt idx="861">
                  <c:v>220</c:v>
                </c:pt>
                <c:pt idx="862">
                  <c:v>215</c:v>
                </c:pt>
                <c:pt idx="863">
                  <c:v>211</c:v>
                </c:pt>
                <c:pt idx="864">
                  <c:v>212</c:v>
                </c:pt>
                <c:pt idx="865">
                  <c:v>209</c:v>
                </c:pt>
                <c:pt idx="866">
                  <c:v>210</c:v>
                </c:pt>
                <c:pt idx="867">
                  <c:v>210</c:v>
                </c:pt>
                <c:pt idx="868">
                  <c:v>207</c:v>
                </c:pt>
                <c:pt idx="869">
                  <c:v>215</c:v>
                </c:pt>
                <c:pt idx="870">
                  <c:v>210</c:v>
                </c:pt>
                <c:pt idx="871">
                  <c:v>209</c:v>
                </c:pt>
                <c:pt idx="872">
                  <c:v>210</c:v>
                </c:pt>
                <c:pt idx="873">
                  <c:v>209</c:v>
                </c:pt>
                <c:pt idx="874">
                  <c:v>214</c:v>
                </c:pt>
                <c:pt idx="875">
                  <c:v>211</c:v>
                </c:pt>
                <c:pt idx="876">
                  <c:v>208</c:v>
                </c:pt>
                <c:pt idx="877">
                  <c:v>210</c:v>
                </c:pt>
                <c:pt idx="878">
                  <c:v>212</c:v>
                </c:pt>
                <c:pt idx="879">
                  <c:v>210</c:v>
                </c:pt>
                <c:pt idx="880">
                  <c:v>211</c:v>
                </c:pt>
                <c:pt idx="881">
                  <c:v>214</c:v>
                </c:pt>
                <c:pt idx="882">
                  <c:v>214</c:v>
                </c:pt>
                <c:pt idx="883">
                  <c:v>215</c:v>
                </c:pt>
                <c:pt idx="884">
                  <c:v>219</c:v>
                </c:pt>
                <c:pt idx="885">
                  <c:v>208</c:v>
                </c:pt>
                <c:pt idx="886">
                  <c:v>216</c:v>
                </c:pt>
                <c:pt idx="887">
                  <c:v>209</c:v>
                </c:pt>
                <c:pt idx="888">
                  <c:v>213</c:v>
                </c:pt>
                <c:pt idx="889">
                  <c:v>209</c:v>
                </c:pt>
                <c:pt idx="890">
                  <c:v>206</c:v>
                </c:pt>
                <c:pt idx="891">
                  <c:v>216</c:v>
                </c:pt>
                <c:pt idx="892">
                  <c:v>210</c:v>
                </c:pt>
                <c:pt idx="893">
                  <c:v>212</c:v>
                </c:pt>
                <c:pt idx="894">
                  <c:v>210</c:v>
                </c:pt>
                <c:pt idx="895">
                  <c:v>211</c:v>
                </c:pt>
                <c:pt idx="896">
                  <c:v>212</c:v>
                </c:pt>
                <c:pt idx="897">
                  <c:v>214</c:v>
                </c:pt>
                <c:pt idx="898">
                  <c:v>217</c:v>
                </c:pt>
                <c:pt idx="899">
                  <c:v>211</c:v>
                </c:pt>
                <c:pt idx="900">
                  <c:v>213</c:v>
                </c:pt>
                <c:pt idx="901">
                  <c:v>215</c:v>
                </c:pt>
                <c:pt idx="902">
                  <c:v>215</c:v>
                </c:pt>
                <c:pt idx="903">
                  <c:v>212</c:v>
                </c:pt>
                <c:pt idx="904">
                  <c:v>217</c:v>
                </c:pt>
                <c:pt idx="905">
                  <c:v>212</c:v>
                </c:pt>
                <c:pt idx="906">
                  <c:v>208</c:v>
                </c:pt>
                <c:pt idx="907">
                  <c:v>216</c:v>
                </c:pt>
                <c:pt idx="908">
                  <c:v>204</c:v>
                </c:pt>
                <c:pt idx="909">
                  <c:v>209</c:v>
                </c:pt>
                <c:pt idx="910">
                  <c:v>217</c:v>
                </c:pt>
                <c:pt idx="911">
                  <c:v>218</c:v>
                </c:pt>
                <c:pt idx="912">
                  <c:v>213</c:v>
                </c:pt>
                <c:pt idx="913">
                  <c:v>212</c:v>
                </c:pt>
                <c:pt idx="914">
                  <c:v>211</c:v>
                </c:pt>
                <c:pt idx="915">
                  <c:v>208</c:v>
                </c:pt>
                <c:pt idx="916">
                  <c:v>212</c:v>
                </c:pt>
                <c:pt idx="917">
                  <c:v>217</c:v>
                </c:pt>
                <c:pt idx="918">
                  <c:v>209</c:v>
                </c:pt>
                <c:pt idx="919">
                  <c:v>212</c:v>
                </c:pt>
                <c:pt idx="920">
                  <c:v>206</c:v>
                </c:pt>
                <c:pt idx="921">
                  <c:v>216</c:v>
                </c:pt>
                <c:pt idx="922">
                  <c:v>216</c:v>
                </c:pt>
                <c:pt idx="923">
                  <c:v>211</c:v>
                </c:pt>
                <c:pt idx="924">
                  <c:v>209</c:v>
                </c:pt>
                <c:pt idx="925">
                  <c:v>210</c:v>
                </c:pt>
                <c:pt idx="926">
                  <c:v>208</c:v>
                </c:pt>
                <c:pt idx="927">
                  <c:v>216</c:v>
                </c:pt>
                <c:pt idx="928">
                  <c:v>207</c:v>
                </c:pt>
                <c:pt idx="929">
                  <c:v>210</c:v>
                </c:pt>
                <c:pt idx="930">
                  <c:v>212</c:v>
                </c:pt>
                <c:pt idx="931">
                  <c:v>210</c:v>
                </c:pt>
                <c:pt idx="932">
                  <c:v>210</c:v>
                </c:pt>
                <c:pt idx="933">
                  <c:v>210</c:v>
                </c:pt>
                <c:pt idx="934">
                  <c:v>212</c:v>
                </c:pt>
                <c:pt idx="935">
                  <c:v>209</c:v>
                </c:pt>
                <c:pt idx="936">
                  <c:v>213</c:v>
                </c:pt>
                <c:pt idx="937">
                  <c:v>220</c:v>
                </c:pt>
                <c:pt idx="938">
                  <c:v>212</c:v>
                </c:pt>
                <c:pt idx="939">
                  <c:v>211</c:v>
                </c:pt>
                <c:pt idx="940">
                  <c:v>219</c:v>
                </c:pt>
                <c:pt idx="941">
                  <c:v>206</c:v>
                </c:pt>
                <c:pt idx="942">
                  <c:v>208</c:v>
                </c:pt>
                <c:pt idx="943">
                  <c:v>215</c:v>
                </c:pt>
                <c:pt idx="944">
                  <c:v>209</c:v>
                </c:pt>
                <c:pt idx="945">
                  <c:v>214</c:v>
                </c:pt>
                <c:pt idx="946">
                  <c:v>210</c:v>
                </c:pt>
                <c:pt idx="947">
                  <c:v>217</c:v>
                </c:pt>
                <c:pt idx="948">
                  <c:v>209</c:v>
                </c:pt>
                <c:pt idx="949">
                  <c:v>212</c:v>
                </c:pt>
                <c:pt idx="950">
                  <c:v>217</c:v>
                </c:pt>
                <c:pt idx="951">
                  <c:v>210</c:v>
                </c:pt>
                <c:pt idx="952">
                  <c:v>212</c:v>
                </c:pt>
                <c:pt idx="953">
                  <c:v>215</c:v>
                </c:pt>
                <c:pt idx="954">
                  <c:v>206</c:v>
                </c:pt>
                <c:pt idx="955">
                  <c:v>205</c:v>
                </c:pt>
                <c:pt idx="956">
                  <c:v>213</c:v>
                </c:pt>
                <c:pt idx="957">
                  <c:v>218</c:v>
                </c:pt>
                <c:pt idx="958">
                  <c:v>215</c:v>
                </c:pt>
                <c:pt idx="959">
                  <c:v>212</c:v>
                </c:pt>
                <c:pt idx="960">
                  <c:v>208</c:v>
                </c:pt>
                <c:pt idx="961">
                  <c:v>213</c:v>
                </c:pt>
                <c:pt idx="962">
                  <c:v>212</c:v>
                </c:pt>
                <c:pt idx="963">
                  <c:v>213</c:v>
                </c:pt>
                <c:pt idx="964">
                  <c:v>211</c:v>
                </c:pt>
                <c:pt idx="965">
                  <c:v>210</c:v>
                </c:pt>
                <c:pt idx="966">
                  <c:v>209</c:v>
                </c:pt>
                <c:pt idx="967">
                  <c:v>210</c:v>
                </c:pt>
                <c:pt idx="968">
                  <c:v>221</c:v>
                </c:pt>
                <c:pt idx="969">
                  <c:v>211</c:v>
                </c:pt>
                <c:pt idx="970">
                  <c:v>207</c:v>
                </c:pt>
                <c:pt idx="971">
                  <c:v>216</c:v>
                </c:pt>
                <c:pt idx="972">
                  <c:v>209</c:v>
                </c:pt>
                <c:pt idx="973">
                  <c:v>215</c:v>
                </c:pt>
                <c:pt idx="974">
                  <c:v>210</c:v>
                </c:pt>
                <c:pt idx="975">
                  <c:v>212</c:v>
                </c:pt>
                <c:pt idx="976">
                  <c:v>209</c:v>
                </c:pt>
                <c:pt idx="977">
                  <c:v>211</c:v>
                </c:pt>
                <c:pt idx="978">
                  <c:v>216</c:v>
                </c:pt>
                <c:pt idx="979">
                  <c:v>215</c:v>
                </c:pt>
                <c:pt idx="980">
                  <c:v>219</c:v>
                </c:pt>
                <c:pt idx="981">
                  <c:v>208</c:v>
                </c:pt>
                <c:pt idx="982">
                  <c:v>213</c:v>
                </c:pt>
                <c:pt idx="983">
                  <c:v>219</c:v>
                </c:pt>
                <c:pt idx="984">
                  <c:v>213</c:v>
                </c:pt>
                <c:pt idx="985">
                  <c:v>207</c:v>
                </c:pt>
                <c:pt idx="986">
                  <c:v>218</c:v>
                </c:pt>
                <c:pt idx="987">
                  <c:v>218</c:v>
                </c:pt>
                <c:pt idx="988">
                  <c:v>221</c:v>
                </c:pt>
                <c:pt idx="989">
                  <c:v>218</c:v>
                </c:pt>
                <c:pt idx="990">
                  <c:v>219</c:v>
                </c:pt>
                <c:pt idx="991">
                  <c:v>224</c:v>
                </c:pt>
                <c:pt idx="992">
                  <c:v>219</c:v>
                </c:pt>
                <c:pt idx="993">
                  <c:v>222</c:v>
                </c:pt>
                <c:pt idx="994">
                  <c:v>227</c:v>
                </c:pt>
                <c:pt idx="995">
                  <c:v>237</c:v>
                </c:pt>
                <c:pt idx="996">
                  <c:v>235</c:v>
                </c:pt>
                <c:pt idx="997">
                  <c:v>248</c:v>
                </c:pt>
                <c:pt idx="998">
                  <c:v>248</c:v>
                </c:pt>
                <c:pt idx="999">
                  <c:v>250</c:v>
                </c:pt>
                <c:pt idx="1000">
                  <c:v>259</c:v>
                </c:pt>
                <c:pt idx="1001">
                  <c:v>266</c:v>
                </c:pt>
                <c:pt idx="1002">
                  <c:v>295</c:v>
                </c:pt>
                <c:pt idx="1003">
                  <c:v>306</c:v>
                </c:pt>
                <c:pt idx="1004">
                  <c:v>330</c:v>
                </c:pt>
                <c:pt idx="1005">
                  <c:v>371</c:v>
                </c:pt>
                <c:pt idx="1006">
                  <c:v>404</c:v>
                </c:pt>
                <c:pt idx="1007">
                  <c:v>455</c:v>
                </c:pt>
                <c:pt idx="1008">
                  <c:v>484</c:v>
                </c:pt>
                <c:pt idx="1009">
                  <c:v>549</c:v>
                </c:pt>
                <c:pt idx="1010">
                  <c:v>559</c:v>
                </c:pt>
                <c:pt idx="1011">
                  <c:v>559</c:v>
                </c:pt>
                <c:pt idx="1012">
                  <c:v>571</c:v>
                </c:pt>
                <c:pt idx="1013">
                  <c:v>648</c:v>
                </c:pt>
                <c:pt idx="1014">
                  <c:v>561</c:v>
                </c:pt>
                <c:pt idx="1015">
                  <c:v>596</c:v>
                </c:pt>
                <c:pt idx="1016">
                  <c:v>566</c:v>
                </c:pt>
                <c:pt idx="1017">
                  <c:v>503</c:v>
                </c:pt>
                <c:pt idx="1018">
                  <c:v>481</c:v>
                </c:pt>
                <c:pt idx="1019">
                  <c:v>442</c:v>
                </c:pt>
                <c:pt idx="1020">
                  <c:v>392</c:v>
                </c:pt>
                <c:pt idx="1021">
                  <c:v>357</c:v>
                </c:pt>
                <c:pt idx="1022">
                  <c:v>323</c:v>
                </c:pt>
                <c:pt idx="1023">
                  <c:v>293</c:v>
                </c:pt>
                <c:pt idx="1024">
                  <c:v>279</c:v>
                </c:pt>
                <c:pt idx="1025">
                  <c:v>251</c:v>
                </c:pt>
                <c:pt idx="1026">
                  <c:v>240</c:v>
                </c:pt>
                <c:pt idx="1027">
                  <c:v>240</c:v>
                </c:pt>
                <c:pt idx="1028">
                  <c:v>240</c:v>
                </c:pt>
                <c:pt idx="1029">
                  <c:v>235</c:v>
                </c:pt>
                <c:pt idx="1030">
                  <c:v>235</c:v>
                </c:pt>
                <c:pt idx="1031">
                  <c:v>238</c:v>
                </c:pt>
                <c:pt idx="1032">
                  <c:v>237</c:v>
                </c:pt>
                <c:pt idx="1033">
                  <c:v>236</c:v>
                </c:pt>
                <c:pt idx="1034">
                  <c:v>233</c:v>
                </c:pt>
                <c:pt idx="1035">
                  <c:v>232</c:v>
                </c:pt>
                <c:pt idx="1036">
                  <c:v>244</c:v>
                </c:pt>
                <c:pt idx="1037">
                  <c:v>245</c:v>
                </c:pt>
                <c:pt idx="1038">
                  <c:v>251</c:v>
                </c:pt>
                <c:pt idx="1039">
                  <c:v>246</c:v>
                </c:pt>
                <c:pt idx="1040">
                  <c:v>253</c:v>
                </c:pt>
                <c:pt idx="1041">
                  <c:v>247</c:v>
                </c:pt>
                <c:pt idx="1042">
                  <c:v>263</c:v>
                </c:pt>
                <c:pt idx="1043">
                  <c:v>263</c:v>
                </c:pt>
                <c:pt idx="1044">
                  <c:v>249</c:v>
                </c:pt>
                <c:pt idx="1045">
                  <c:v>251</c:v>
                </c:pt>
                <c:pt idx="1046">
                  <c:v>250</c:v>
                </c:pt>
                <c:pt idx="1047">
                  <c:v>247</c:v>
                </c:pt>
                <c:pt idx="1048">
                  <c:v>246</c:v>
                </c:pt>
                <c:pt idx="1049">
                  <c:v>242</c:v>
                </c:pt>
                <c:pt idx="1050">
                  <c:v>253</c:v>
                </c:pt>
                <c:pt idx="1051">
                  <c:v>242</c:v>
                </c:pt>
                <c:pt idx="1052">
                  <c:v>240</c:v>
                </c:pt>
                <c:pt idx="1053">
                  <c:v>233</c:v>
                </c:pt>
                <c:pt idx="1054">
                  <c:v>228</c:v>
                </c:pt>
                <c:pt idx="1055">
                  <c:v>234</c:v>
                </c:pt>
                <c:pt idx="1056">
                  <c:v>240</c:v>
                </c:pt>
                <c:pt idx="1057">
                  <c:v>228</c:v>
                </c:pt>
                <c:pt idx="1058">
                  <c:v>225</c:v>
                </c:pt>
                <c:pt idx="1059">
                  <c:v>230</c:v>
                </c:pt>
                <c:pt idx="1060">
                  <c:v>227</c:v>
                </c:pt>
                <c:pt idx="1061">
                  <c:v>228</c:v>
                </c:pt>
                <c:pt idx="1062">
                  <c:v>225</c:v>
                </c:pt>
                <c:pt idx="1063">
                  <c:v>224</c:v>
                </c:pt>
                <c:pt idx="1064">
                  <c:v>226</c:v>
                </c:pt>
                <c:pt idx="1065">
                  <c:v>223</c:v>
                </c:pt>
                <c:pt idx="1066">
                  <c:v>219</c:v>
                </c:pt>
                <c:pt idx="1067">
                  <c:v>226</c:v>
                </c:pt>
                <c:pt idx="1068">
                  <c:v>220</c:v>
                </c:pt>
                <c:pt idx="1069">
                  <c:v>223</c:v>
                </c:pt>
                <c:pt idx="1070">
                  <c:v>220</c:v>
                </c:pt>
                <c:pt idx="1071">
                  <c:v>219</c:v>
                </c:pt>
                <c:pt idx="1072">
                  <c:v>220</c:v>
                </c:pt>
                <c:pt idx="1073">
                  <c:v>222</c:v>
                </c:pt>
                <c:pt idx="1074">
                  <c:v>213</c:v>
                </c:pt>
                <c:pt idx="1075">
                  <c:v>216</c:v>
                </c:pt>
                <c:pt idx="1076">
                  <c:v>216</c:v>
                </c:pt>
                <c:pt idx="1077">
                  <c:v>220</c:v>
                </c:pt>
                <c:pt idx="1078">
                  <c:v>216</c:v>
                </c:pt>
                <c:pt idx="1079">
                  <c:v>211</c:v>
                </c:pt>
                <c:pt idx="1080">
                  <c:v>218</c:v>
                </c:pt>
                <c:pt idx="1081">
                  <c:v>217</c:v>
                </c:pt>
                <c:pt idx="1082">
                  <c:v>214</c:v>
                </c:pt>
                <c:pt idx="1083">
                  <c:v>214</c:v>
                </c:pt>
                <c:pt idx="1084">
                  <c:v>215</c:v>
                </c:pt>
                <c:pt idx="1085">
                  <c:v>212</c:v>
                </c:pt>
                <c:pt idx="1086">
                  <c:v>214</c:v>
                </c:pt>
                <c:pt idx="1087">
                  <c:v>217</c:v>
                </c:pt>
                <c:pt idx="1088">
                  <c:v>215</c:v>
                </c:pt>
                <c:pt idx="1089">
                  <c:v>215</c:v>
                </c:pt>
                <c:pt idx="1090">
                  <c:v>219</c:v>
                </c:pt>
                <c:pt idx="1091">
                  <c:v>212</c:v>
                </c:pt>
                <c:pt idx="1092">
                  <c:v>218</c:v>
                </c:pt>
                <c:pt idx="1093">
                  <c:v>221</c:v>
                </c:pt>
                <c:pt idx="1094">
                  <c:v>220</c:v>
                </c:pt>
                <c:pt idx="1095">
                  <c:v>217</c:v>
                </c:pt>
                <c:pt idx="1096">
                  <c:v>215</c:v>
                </c:pt>
                <c:pt idx="1097">
                  <c:v>215</c:v>
                </c:pt>
                <c:pt idx="1098">
                  <c:v>220</c:v>
                </c:pt>
                <c:pt idx="1099">
                  <c:v>212</c:v>
                </c:pt>
                <c:pt idx="1100">
                  <c:v>216</c:v>
                </c:pt>
                <c:pt idx="1101">
                  <c:v>221</c:v>
                </c:pt>
                <c:pt idx="1102">
                  <c:v>217</c:v>
                </c:pt>
                <c:pt idx="1103">
                  <c:v>216</c:v>
                </c:pt>
                <c:pt idx="1104">
                  <c:v>215</c:v>
                </c:pt>
                <c:pt idx="1105">
                  <c:v>218</c:v>
                </c:pt>
                <c:pt idx="1106">
                  <c:v>213</c:v>
                </c:pt>
                <c:pt idx="1107">
                  <c:v>212</c:v>
                </c:pt>
                <c:pt idx="1108">
                  <c:v>214</c:v>
                </c:pt>
                <c:pt idx="1109">
                  <c:v>217</c:v>
                </c:pt>
                <c:pt idx="1110">
                  <c:v>215</c:v>
                </c:pt>
                <c:pt idx="1111">
                  <c:v>224</c:v>
                </c:pt>
                <c:pt idx="1112">
                  <c:v>217</c:v>
                </c:pt>
                <c:pt idx="1113">
                  <c:v>220</c:v>
                </c:pt>
                <c:pt idx="1114">
                  <c:v>216</c:v>
                </c:pt>
                <c:pt idx="1115">
                  <c:v>216</c:v>
                </c:pt>
                <c:pt idx="1116">
                  <c:v>214</c:v>
                </c:pt>
                <c:pt idx="1117">
                  <c:v>217</c:v>
                </c:pt>
                <c:pt idx="1118">
                  <c:v>214</c:v>
                </c:pt>
                <c:pt idx="1119">
                  <c:v>217</c:v>
                </c:pt>
                <c:pt idx="1120">
                  <c:v>209</c:v>
                </c:pt>
                <c:pt idx="1121">
                  <c:v>214</c:v>
                </c:pt>
                <c:pt idx="1122">
                  <c:v>220</c:v>
                </c:pt>
                <c:pt idx="1123">
                  <c:v>221</c:v>
                </c:pt>
                <c:pt idx="1124">
                  <c:v>217</c:v>
                </c:pt>
                <c:pt idx="1125">
                  <c:v>219</c:v>
                </c:pt>
                <c:pt idx="1126">
                  <c:v>212</c:v>
                </c:pt>
                <c:pt idx="1127">
                  <c:v>213</c:v>
                </c:pt>
                <c:pt idx="1128">
                  <c:v>227</c:v>
                </c:pt>
                <c:pt idx="1129">
                  <c:v>219</c:v>
                </c:pt>
                <c:pt idx="1130">
                  <c:v>225</c:v>
                </c:pt>
                <c:pt idx="1131">
                  <c:v>231</c:v>
                </c:pt>
                <c:pt idx="1132">
                  <c:v>219</c:v>
                </c:pt>
                <c:pt idx="1133">
                  <c:v>226</c:v>
                </c:pt>
                <c:pt idx="1134">
                  <c:v>227</c:v>
                </c:pt>
                <c:pt idx="1135">
                  <c:v>227</c:v>
                </c:pt>
                <c:pt idx="1136">
                  <c:v>228</c:v>
                </c:pt>
                <c:pt idx="1137">
                  <c:v>224</c:v>
                </c:pt>
                <c:pt idx="1138">
                  <c:v>234</c:v>
                </c:pt>
                <c:pt idx="1139">
                  <c:v>225</c:v>
                </c:pt>
                <c:pt idx="1140">
                  <c:v>232</c:v>
                </c:pt>
                <c:pt idx="1141">
                  <c:v>230</c:v>
                </c:pt>
                <c:pt idx="1142">
                  <c:v>241</c:v>
                </c:pt>
                <c:pt idx="1143">
                  <c:v>239</c:v>
                </c:pt>
                <c:pt idx="1144">
                  <c:v>229</c:v>
                </c:pt>
                <c:pt idx="1145">
                  <c:v>240</c:v>
                </c:pt>
                <c:pt idx="1146">
                  <c:v>236</c:v>
                </c:pt>
                <c:pt idx="1147">
                  <c:v>243</c:v>
                </c:pt>
                <c:pt idx="1148">
                  <c:v>257</c:v>
                </c:pt>
                <c:pt idx="1149">
                  <c:v>273</c:v>
                </c:pt>
                <c:pt idx="1150">
                  <c:v>273</c:v>
                </c:pt>
                <c:pt idx="1151">
                  <c:v>279</c:v>
                </c:pt>
                <c:pt idx="1152">
                  <c:v>278</c:v>
                </c:pt>
                <c:pt idx="1153">
                  <c:v>291</c:v>
                </c:pt>
                <c:pt idx="1154">
                  <c:v>314</c:v>
                </c:pt>
                <c:pt idx="1155">
                  <c:v>330</c:v>
                </c:pt>
                <c:pt idx="1156">
                  <c:v>332</c:v>
                </c:pt>
                <c:pt idx="1157">
                  <c:v>348</c:v>
                </c:pt>
                <c:pt idx="1158">
                  <c:v>360</c:v>
                </c:pt>
                <c:pt idx="1159">
                  <c:v>378</c:v>
                </c:pt>
                <c:pt idx="1160">
                  <c:v>366</c:v>
                </c:pt>
                <c:pt idx="1161">
                  <c:v>345</c:v>
                </c:pt>
                <c:pt idx="1162">
                  <c:v>366</c:v>
                </c:pt>
                <c:pt idx="1163">
                  <c:v>335</c:v>
                </c:pt>
                <c:pt idx="1164">
                  <c:v>351</c:v>
                </c:pt>
                <c:pt idx="1165">
                  <c:v>328</c:v>
                </c:pt>
                <c:pt idx="1166">
                  <c:v>308</c:v>
                </c:pt>
                <c:pt idx="1167">
                  <c:v>313</c:v>
                </c:pt>
                <c:pt idx="1168">
                  <c:v>290</c:v>
                </c:pt>
                <c:pt idx="1169">
                  <c:v>274</c:v>
                </c:pt>
                <c:pt idx="1170">
                  <c:v>246</c:v>
                </c:pt>
                <c:pt idx="1171">
                  <c:v>243</c:v>
                </c:pt>
                <c:pt idx="1172">
                  <c:v>243</c:v>
                </c:pt>
                <c:pt idx="1173">
                  <c:v>224</c:v>
                </c:pt>
                <c:pt idx="1174">
                  <c:v>226</c:v>
                </c:pt>
                <c:pt idx="1175">
                  <c:v>220</c:v>
                </c:pt>
                <c:pt idx="1176">
                  <c:v>216</c:v>
                </c:pt>
                <c:pt idx="1177">
                  <c:v>215</c:v>
                </c:pt>
                <c:pt idx="1178">
                  <c:v>215</c:v>
                </c:pt>
                <c:pt idx="1179">
                  <c:v>215</c:v>
                </c:pt>
                <c:pt idx="1180">
                  <c:v>209</c:v>
                </c:pt>
                <c:pt idx="1181">
                  <c:v>215</c:v>
                </c:pt>
                <c:pt idx="1182">
                  <c:v>211</c:v>
                </c:pt>
                <c:pt idx="1183">
                  <c:v>211</c:v>
                </c:pt>
                <c:pt idx="1184">
                  <c:v>215</c:v>
                </c:pt>
                <c:pt idx="1185">
                  <c:v>214</c:v>
                </c:pt>
                <c:pt idx="1186">
                  <c:v>218</c:v>
                </c:pt>
                <c:pt idx="1187">
                  <c:v>208</c:v>
                </c:pt>
                <c:pt idx="1188">
                  <c:v>209</c:v>
                </c:pt>
                <c:pt idx="1189">
                  <c:v>210</c:v>
                </c:pt>
                <c:pt idx="1190">
                  <c:v>208</c:v>
                </c:pt>
                <c:pt idx="1191">
                  <c:v>214</c:v>
                </c:pt>
                <c:pt idx="1192">
                  <c:v>208</c:v>
                </c:pt>
                <c:pt idx="1193">
                  <c:v>211</c:v>
                </c:pt>
                <c:pt idx="1194">
                  <c:v>212</c:v>
                </c:pt>
                <c:pt idx="1195">
                  <c:v>218</c:v>
                </c:pt>
                <c:pt idx="1196">
                  <c:v>213</c:v>
                </c:pt>
                <c:pt idx="1197">
                  <c:v>210</c:v>
                </c:pt>
                <c:pt idx="1198">
                  <c:v>221</c:v>
                </c:pt>
                <c:pt idx="1199">
                  <c:v>212</c:v>
                </c:pt>
                <c:pt idx="1200">
                  <c:v>214</c:v>
                </c:pt>
                <c:pt idx="1201">
                  <c:v>210</c:v>
                </c:pt>
                <c:pt idx="1202">
                  <c:v>213</c:v>
                </c:pt>
                <c:pt idx="1203">
                  <c:v>211</c:v>
                </c:pt>
                <c:pt idx="1204">
                  <c:v>224</c:v>
                </c:pt>
                <c:pt idx="1205">
                  <c:v>208</c:v>
                </c:pt>
                <c:pt idx="1206">
                  <c:v>210</c:v>
                </c:pt>
                <c:pt idx="1207">
                  <c:v>215</c:v>
                </c:pt>
                <c:pt idx="1208">
                  <c:v>219</c:v>
                </c:pt>
                <c:pt idx="1209">
                  <c:v>216</c:v>
                </c:pt>
                <c:pt idx="1210">
                  <c:v>217</c:v>
                </c:pt>
                <c:pt idx="1211">
                  <c:v>221</c:v>
                </c:pt>
                <c:pt idx="1212">
                  <c:v>212</c:v>
                </c:pt>
                <c:pt idx="1213">
                  <c:v>220</c:v>
                </c:pt>
                <c:pt idx="1214">
                  <c:v>218</c:v>
                </c:pt>
                <c:pt idx="1215">
                  <c:v>218</c:v>
                </c:pt>
                <c:pt idx="1216">
                  <c:v>216</c:v>
                </c:pt>
                <c:pt idx="1217">
                  <c:v>221</c:v>
                </c:pt>
                <c:pt idx="1218">
                  <c:v>210</c:v>
                </c:pt>
                <c:pt idx="1219">
                  <c:v>213</c:v>
                </c:pt>
                <c:pt idx="1220">
                  <c:v>222</c:v>
                </c:pt>
                <c:pt idx="1221">
                  <c:v>214</c:v>
                </c:pt>
                <c:pt idx="1222">
                  <c:v>221</c:v>
                </c:pt>
                <c:pt idx="1223">
                  <c:v>213</c:v>
                </c:pt>
                <c:pt idx="1224">
                  <c:v>221</c:v>
                </c:pt>
                <c:pt idx="1225">
                  <c:v>227</c:v>
                </c:pt>
                <c:pt idx="1226">
                  <c:v>220</c:v>
                </c:pt>
                <c:pt idx="1227">
                  <c:v>225</c:v>
                </c:pt>
                <c:pt idx="1228">
                  <c:v>217</c:v>
                </c:pt>
                <c:pt idx="1229">
                  <c:v>229</c:v>
                </c:pt>
                <c:pt idx="1230">
                  <c:v>232</c:v>
                </c:pt>
                <c:pt idx="1231">
                  <c:v>241</c:v>
                </c:pt>
                <c:pt idx="1232">
                  <c:v>232</c:v>
                </c:pt>
                <c:pt idx="1233">
                  <c:v>245</c:v>
                </c:pt>
                <c:pt idx="1234">
                  <c:v>246</c:v>
                </c:pt>
                <c:pt idx="1235">
                  <c:v>260</c:v>
                </c:pt>
                <c:pt idx="1236">
                  <c:v>258</c:v>
                </c:pt>
                <c:pt idx="1237">
                  <c:v>260</c:v>
                </c:pt>
                <c:pt idx="1238">
                  <c:v>253</c:v>
                </c:pt>
                <c:pt idx="1239">
                  <c:v>258</c:v>
                </c:pt>
                <c:pt idx="1240">
                  <c:v>267</c:v>
                </c:pt>
                <c:pt idx="1241">
                  <c:v>285</c:v>
                </c:pt>
                <c:pt idx="1242">
                  <c:v>271</c:v>
                </c:pt>
                <c:pt idx="1243">
                  <c:v>257</c:v>
                </c:pt>
                <c:pt idx="1244">
                  <c:v>276</c:v>
                </c:pt>
                <c:pt idx="1245">
                  <c:v>289</c:v>
                </c:pt>
                <c:pt idx="1246">
                  <c:v>290</c:v>
                </c:pt>
                <c:pt idx="1247">
                  <c:v>292</c:v>
                </c:pt>
                <c:pt idx="1248">
                  <c:v>290</c:v>
                </c:pt>
                <c:pt idx="1249">
                  <c:v>284</c:v>
                </c:pt>
                <c:pt idx="1250">
                  <c:v>318</c:v>
                </c:pt>
                <c:pt idx="1251">
                  <c:v>313</c:v>
                </c:pt>
                <c:pt idx="1252">
                  <c:v>329</c:v>
                </c:pt>
                <c:pt idx="1253">
                  <c:v>367</c:v>
                </c:pt>
                <c:pt idx="1254">
                  <c:v>363</c:v>
                </c:pt>
                <c:pt idx="1255">
                  <c:v>405</c:v>
                </c:pt>
                <c:pt idx="1256">
                  <c:v>461</c:v>
                </c:pt>
                <c:pt idx="1257">
                  <c:v>479</c:v>
                </c:pt>
                <c:pt idx="1258">
                  <c:v>571</c:v>
                </c:pt>
                <c:pt idx="1259">
                  <c:v>652</c:v>
                </c:pt>
                <c:pt idx="1260">
                  <c:v>683</c:v>
                </c:pt>
                <c:pt idx="1261">
                  <c:v>746</c:v>
                </c:pt>
                <c:pt idx="1262">
                  <c:v>911</c:v>
                </c:pt>
                <c:pt idx="1263">
                  <c:v>967</c:v>
                </c:pt>
                <c:pt idx="1264">
                  <c:v>975</c:v>
                </c:pt>
                <c:pt idx="1265">
                  <c:v>978</c:v>
                </c:pt>
                <c:pt idx="1266">
                  <c:v>917</c:v>
                </c:pt>
                <c:pt idx="1267">
                  <c:v>943</c:v>
                </c:pt>
                <c:pt idx="1268">
                  <c:v>919</c:v>
                </c:pt>
                <c:pt idx="1269">
                  <c:v>755</c:v>
                </c:pt>
                <c:pt idx="1270">
                  <c:v>695</c:v>
                </c:pt>
                <c:pt idx="1271">
                  <c:v>588</c:v>
                </c:pt>
                <c:pt idx="1272">
                  <c:v>491</c:v>
                </c:pt>
                <c:pt idx="1273">
                  <c:v>473</c:v>
                </c:pt>
                <c:pt idx="1274">
                  <c:v>393</c:v>
                </c:pt>
                <c:pt idx="1275">
                  <c:v>354</c:v>
                </c:pt>
                <c:pt idx="1276">
                  <c:v>316</c:v>
                </c:pt>
                <c:pt idx="1277">
                  <c:v>295</c:v>
                </c:pt>
                <c:pt idx="1278">
                  <c:v>272</c:v>
                </c:pt>
                <c:pt idx="1279">
                  <c:v>252</c:v>
                </c:pt>
                <c:pt idx="1280">
                  <c:v>241</c:v>
                </c:pt>
                <c:pt idx="1281">
                  <c:v>243</c:v>
                </c:pt>
                <c:pt idx="1282">
                  <c:v>232</c:v>
                </c:pt>
                <c:pt idx="1283">
                  <c:v>231</c:v>
                </c:pt>
                <c:pt idx="1284">
                  <c:v>230</c:v>
                </c:pt>
                <c:pt idx="1285">
                  <c:v>234</c:v>
                </c:pt>
                <c:pt idx="1286">
                  <c:v>231</c:v>
                </c:pt>
                <c:pt idx="1287">
                  <c:v>215</c:v>
                </c:pt>
                <c:pt idx="1288">
                  <c:v>214</c:v>
                </c:pt>
                <c:pt idx="1289">
                  <c:v>221</c:v>
                </c:pt>
                <c:pt idx="1290">
                  <c:v>219</c:v>
                </c:pt>
                <c:pt idx="1291">
                  <c:v>224</c:v>
                </c:pt>
                <c:pt idx="1292">
                  <c:v>224</c:v>
                </c:pt>
                <c:pt idx="1293">
                  <c:v>218</c:v>
                </c:pt>
                <c:pt idx="1294">
                  <c:v>222</c:v>
                </c:pt>
                <c:pt idx="1295">
                  <c:v>222</c:v>
                </c:pt>
                <c:pt idx="1296">
                  <c:v>228</c:v>
                </c:pt>
                <c:pt idx="1297">
                  <c:v>217</c:v>
                </c:pt>
                <c:pt idx="1298">
                  <c:v>226</c:v>
                </c:pt>
                <c:pt idx="1299">
                  <c:v>220</c:v>
                </c:pt>
                <c:pt idx="1300">
                  <c:v>228</c:v>
                </c:pt>
                <c:pt idx="1301">
                  <c:v>229</c:v>
                </c:pt>
                <c:pt idx="1302">
                  <c:v>227</c:v>
                </c:pt>
                <c:pt idx="1303">
                  <c:v>227</c:v>
                </c:pt>
                <c:pt idx="1304">
                  <c:v>218</c:v>
                </c:pt>
                <c:pt idx="1305">
                  <c:v>227</c:v>
                </c:pt>
                <c:pt idx="1306">
                  <c:v>224</c:v>
                </c:pt>
                <c:pt idx="1307">
                  <c:v>220</c:v>
                </c:pt>
                <c:pt idx="1308">
                  <c:v>224</c:v>
                </c:pt>
                <c:pt idx="1309">
                  <c:v>229</c:v>
                </c:pt>
                <c:pt idx="1310">
                  <c:v>215</c:v>
                </c:pt>
                <c:pt idx="1311">
                  <c:v>215</c:v>
                </c:pt>
                <c:pt idx="1312">
                  <c:v>221</c:v>
                </c:pt>
                <c:pt idx="1313">
                  <c:v>213</c:v>
                </c:pt>
                <c:pt idx="1314">
                  <c:v>217</c:v>
                </c:pt>
                <c:pt idx="1315">
                  <c:v>211</c:v>
                </c:pt>
                <c:pt idx="1316">
                  <c:v>213</c:v>
                </c:pt>
                <c:pt idx="1317">
                  <c:v>218</c:v>
                </c:pt>
                <c:pt idx="1318">
                  <c:v>215</c:v>
                </c:pt>
                <c:pt idx="1319">
                  <c:v>215</c:v>
                </c:pt>
                <c:pt idx="1320">
                  <c:v>219</c:v>
                </c:pt>
                <c:pt idx="1321">
                  <c:v>212</c:v>
                </c:pt>
                <c:pt idx="1322">
                  <c:v>217</c:v>
                </c:pt>
                <c:pt idx="1323">
                  <c:v>210</c:v>
                </c:pt>
                <c:pt idx="1324">
                  <c:v>214</c:v>
                </c:pt>
                <c:pt idx="1325">
                  <c:v>211</c:v>
                </c:pt>
                <c:pt idx="1326">
                  <c:v>208</c:v>
                </c:pt>
                <c:pt idx="1327">
                  <c:v>211</c:v>
                </c:pt>
                <c:pt idx="1328">
                  <c:v>213</c:v>
                </c:pt>
                <c:pt idx="1329">
                  <c:v>208</c:v>
                </c:pt>
                <c:pt idx="1330">
                  <c:v>208</c:v>
                </c:pt>
                <c:pt idx="1331">
                  <c:v>209</c:v>
                </c:pt>
                <c:pt idx="1332">
                  <c:v>213</c:v>
                </c:pt>
                <c:pt idx="1333">
                  <c:v>215</c:v>
                </c:pt>
                <c:pt idx="1334">
                  <c:v>216</c:v>
                </c:pt>
                <c:pt idx="1335">
                  <c:v>210</c:v>
                </c:pt>
                <c:pt idx="1336">
                  <c:v>211</c:v>
                </c:pt>
                <c:pt idx="1337">
                  <c:v>209</c:v>
                </c:pt>
                <c:pt idx="1338">
                  <c:v>217</c:v>
                </c:pt>
                <c:pt idx="1339">
                  <c:v>209</c:v>
                </c:pt>
                <c:pt idx="1340">
                  <c:v>210</c:v>
                </c:pt>
                <c:pt idx="1341">
                  <c:v>215</c:v>
                </c:pt>
                <c:pt idx="1342">
                  <c:v>210</c:v>
                </c:pt>
                <c:pt idx="1343">
                  <c:v>212</c:v>
                </c:pt>
                <c:pt idx="1344">
                  <c:v>216</c:v>
                </c:pt>
                <c:pt idx="1345">
                  <c:v>206</c:v>
                </c:pt>
                <c:pt idx="1346">
                  <c:v>210</c:v>
                </c:pt>
                <c:pt idx="1347">
                  <c:v>210</c:v>
                </c:pt>
                <c:pt idx="1348">
                  <c:v>211</c:v>
                </c:pt>
                <c:pt idx="1349">
                  <c:v>211</c:v>
                </c:pt>
                <c:pt idx="1350">
                  <c:v>215</c:v>
                </c:pt>
                <c:pt idx="1351">
                  <c:v>215</c:v>
                </c:pt>
                <c:pt idx="1352">
                  <c:v>209</c:v>
                </c:pt>
                <c:pt idx="1353">
                  <c:v>208</c:v>
                </c:pt>
                <c:pt idx="1354">
                  <c:v>210</c:v>
                </c:pt>
                <c:pt idx="1355">
                  <c:v>209</c:v>
                </c:pt>
                <c:pt idx="1356">
                  <c:v>207</c:v>
                </c:pt>
                <c:pt idx="1357">
                  <c:v>206</c:v>
                </c:pt>
                <c:pt idx="1358">
                  <c:v>209</c:v>
                </c:pt>
                <c:pt idx="1359">
                  <c:v>209</c:v>
                </c:pt>
                <c:pt idx="1360">
                  <c:v>212</c:v>
                </c:pt>
                <c:pt idx="1361">
                  <c:v>208</c:v>
                </c:pt>
                <c:pt idx="1362">
                  <c:v>211</c:v>
                </c:pt>
                <c:pt idx="1363">
                  <c:v>210</c:v>
                </c:pt>
                <c:pt idx="1364">
                  <c:v>210</c:v>
                </c:pt>
                <c:pt idx="1365">
                  <c:v>209</c:v>
                </c:pt>
                <c:pt idx="1366">
                  <c:v>211</c:v>
                </c:pt>
                <c:pt idx="1367">
                  <c:v>213</c:v>
                </c:pt>
                <c:pt idx="1368">
                  <c:v>208</c:v>
                </c:pt>
                <c:pt idx="1369">
                  <c:v>208</c:v>
                </c:pt>
                <c:pt idx="1370">
                  <c:v>205</c:v>
                </c:pt>
                <c:pt idx="1371">
                  <c:v>217</c:v>
                </c:pt>
                <c:pt idx="1372">
                  <c:v>205</c:v>
                </c:pt>
                <c:pt idx="1373">
                  <c:v>212</c:v>
                </c:pt>
                <c:pt idx="1374">
                  <c:v>209</c:v>
                </c:pt>
                <c:pt idx="1375">
                  <c:v>207</c:v>
                </c:pt>
                <c:pt idx="1376">
                  <c:v>213</c:v>
                </c:pt>
                <c:pt idx="1377">
                  <c:v>212</c:v>
                </c:pt>
                <c:pt idx="1378">
                  <c:v>213</c:v>
                </c:pt>
                <c:pt idx="1379">
                  <c:v>210</c:v>
                </c:pt>
                <c:pt idx="1380">
                  <c:v>210</c:v>
                </c:pt>
                <c:pt idx="1381">
                  <c:v>214</c:v>
                </c:pt>
                <c:pt idx="1382">
                  <c:v>210</c:v>
                </c:pt>
                <c:pt idx="1383">
                  <c:v>218</c:v>
                </c:pt>
                <c:pt idx="1384">
                  <c:v>221</c:v>
                </c:pt>
                <c:pt idx="1385">
                  <c:v>207</c:v>
                </c:pt>
                <c:pt idx="1386">
                  <c:v>212</c:v>
                </c:pt>
                <c:pt idx="1387">
                  <c:v>213</c:v>
                </c:pt>
                <c:pt idx="1388">
                  <c:v>219</c:v>
                </c:pt>
                <c:pt idx="1389">
                  <c:v>211</c:v>
                </c:pt>
                <c:pt idx="1390">
                  <c:v>216</c:v>
                </c:pt>
                <c:pt idx="1391">
                  <c:v>215</c:v>
                </c:pt>
                <c:pt idx="1392">
                  <c:v>208</c:v>
                </c:pt>
                <c:pt idx="1393">
                  <c:v>214</c:v>
                </c:pt>
                <c:pt idx="1394">
                  <c:v>214</c:v>
                </c:pt>
                <c:pt idx="1395">
                  <c:v>210</c:v>
                </c:pt>
                <c:pt idx="1396">
                  <c:v>211</c:v>
                </c:pt>
                <c:pt idx="1397">
                  <c:v>214</c:v>
                </c:pt>
                <c:pt idx="1398">
                  <c:v>211</c:v>
                </c:pt>
                <c:pt idx="1399">
                  <c:v>209</c:v>
                </c:pt>
                <c:pt idx="1400">
                  <c:v>210</c:v>
                </c:pt>
                <c:pt idx="1401">
                  <c:v>215</c:v>
                </c:pt>
                <c:pt idx="1402">
                  <c:v>213</c:v>
                </c:pt>
                <c:pt idx="1403">
                  <c:v>213</c:v>
                </c:pt>
                <c:pt idx="1404">
                  <c:v>213</c:v>
                </c:pt>
                <c:pt idx="1405">
                  <c:v>205</c:v>
                </c:pt>
                <c:pt idx="1406">
                  <c:v>209</c:v>
                </c:pt>
                <c:pt idx="1407">
                  <c:v>209</c:v>
                </c:pt>
                <c:pt idx="1408">
                  <c:v>214</c:v>
                </c:pt>
                <c:pt idx="1409">
                  <c:v>212</c:v>
                </c:pt>
                <c:pt idx="1410">
                  <c:v>211</c:v>
                </c:pt>
                <c:pt idx="1411">
                  <c:v>211</c:v>
                </c:pt>
                <c:pt idx="1412">
                  <c:v>215</c:v>
                </c:pt>
                <c:pt idx="1413">
                  <c:v>210</c:v>
                </c:pt>
                <c:pt idx="1414">
                  <c:v>210</c:v>
                </c:pt>
                <c:pt idx="1415">
                  <c:v>215</c:v>
                </c:pt>
                <c:pt idx="1416">
                  <c:v>212</c:v>
                </c:pt>
                <c:pt idx="1417">
                  <c:v>205</c:v>
                </c:pt>
                <c:pt idx="1418">
                  <c:v>213</c:v>
                </c:pt>
                <c:pt idx="1419">
                  <c:v>209</c:v>
                </c:pt>
                <c:pt idx="1420">
                  <c:v>206</c:v>
                </c:pt>
                <c:pt idx="1421">
                  <c:v>207</c:v>
                </c:pt>
                <c:pt idx="1422">
                  <c:v>206</c:v>
                </c:pt>
                <c:pt idx="1423">
                  <c:v>211</c:v>
                </c:pt>
                <c:pt idx="1424">
                  <c:v>208</c:v>
                </c:pt>
                <c:pt idx="1425">
                  <c:v>207</c:v>
                </c:pt>
                <c:pt idx="1426">
                  <c:v>206</c:v>
                </c:pt>
                <c:pt idx="1427">
                  <c:v>214</c:v>
                </c:pt>
                <c:pt idx="1428">
                  <c:v>211</c:v>
                </c:pt>
                <c:pt idx="1429">
                  <c:v>207</c:v>
                </c:pt>
                <c:pt idx="1430">
                  <c:v>206</c:v>
                </c:pt>
                <c:pt idx="1431">
                  <c:v>206</c:v>
                </c:pt>
                <c:pt idx="1432">
                  <c:v>209</c:v>
                </c:pt>
                <c:pt idx="1433">
                  <c:v>212</c:v>
                </c:pt>
                <c:pt idx="1434">
                  <c:v>209</c:v>
                </c:pt>
                <c:pt idx="1435">
                  <c:v>209</c:v>
                </c:pt>
                <c:pt idx="1436">
                  <c:v>210</c:v>
                </c:pt>
                <c:pt idx="1437">
                  <c:v>209</c:v>
                </c:pt>
                <c:pt idx="1438">
                  <c:v>207</c:v>
                </c:pt>
                <c:pt idx="1439">
                  <c:v>208</c:v>
                </c:pt>
                <c:pt idx="1440">
                  <c:v>205</c:v>
                </c:pt>
                <c:pt idx="1441">
                  <c:v>211</c:v>
                </c:pt>
                <c:pt idx="1442">
                  <c:v>208</c:v>
                </c:pt>
                <c:pt idx="1443">
                  <c:v>211</c:v>
                </c:pt>
                <c:pt idx="1444">
                  <c:v>214</c:v>
                </c:pt>
                <c:pt idx="1445">
                  <c:v>209</c:v>
                </c:pt>
                <c:pt idx="1446">
                  <c:v>213</c:v>
                </c:pt>
                <c:pt idx="1447">
                  <c:v>213</c:v>
                </c:pt>
                <c:pt idx="1448">
                  <c:v>208</c:v>
                </c:pt>
                <c:pt idx="1449">
                  <c:v>217</c:v>
                </c:pt>
                <c:pt idx="1450">
                  <c:v>211</c:v>
                </c:pt>
                <c:pt idx="1451">
                  <c:v>208</c:v>
                </c:pt>
                <c:pt idx="1452">
                  <c:v>207</c:v>
                </c:pt>
                <c:pt idx="1453">
                  <c:v>215</c:v>
                </c:pt>
                <c:pt idx="1454">
                  <c:v>211</c:v>
                </c:pt>
                <c:pt idx="1455">
                  <c:v>206</c:v>
                </c:pt>
                <c:pt idx="1456">
                  <c:v>209</c:v>
                </c:pt>
                <c:pt idx="1457">
                  <c:v>211</c:v>
                </c:pt>
                <c:pt idx="1458">
                  <c:v>213</c:v>
                </c:pt>
                <c:pt idx="1459">
                  <c:v>209</c:v>
                </c:pt>
                <c:pt idx="1460">
                  <c:v>219</c:v>
                </c:pt>
                <c:pt idx="1461">
                  <c:v>216</c:v>
                </c:pt>
                <c:pt idx="1462">
                  <c:v>220</c:v>
                </c:pt>
                <c:pt idx="1463">
                  <c:v>228</c:v>
                </c:pt>
                <c:pt idx="1464">
                  <c:v>228</c:v>
                </c:pt>
                <c:pt idx="1465">
                  <c:v>237</c:v>
                </c:pt>
                <c:pt idx="1466">
                  <c:v>257</c:v>
                </c:pt>
                <c:pt idx="1467">
                  <c:v>269</c:v>
                </c:pt>
                <c:pt idx="1468">
                  <c:v>272</c:v>
                </c:pt>
                <c:pt idx="1469">
                  <c:v>277</c:v>
                </c:pt>
                <c:pt idx="1470">
                  <c:v>296</c:v>
                </c:pt>
                <c:pt idx="1471">
                  <c:v>289</c:v>
                </c:pt>
                <c:pt idx="1472">
                  <c:v>277</c:v>
                </c:pt>
                <c:pt idx="1473">
                  <c:v>270</c:v>
                </c:pt>
                <c:pt idx="1474">
                  <c:v>263</c:v>
                </c:pt>
                <c:pt idx="1475">
                  <c:v>262</c:v>
                </c:pt>
                <c:pt idx="1476">
                  <c:v>253</c:v>
                </c:pt>
                <c:pt idx="1477">
                  <c:v>270</c:v>
                </c:pt>
                <c:pt idx="1478">
                  <c:v>244</c:v>
                </c:pt>
                <c:pt idx="1479">
                  <c:v>236</c:v>
                </c:pt>
                <c:pt idx="1480">
                  <c:v>218</c:v>
                </c:pt>
                <c:pt idx="1481">
                  <c:v>213</c:v>
                </c:pt>
                <c:pt idx="1482">
                  <c:v>220</c:v>
                </c:pt>
                <c:pt idx="1483">
                  <c:v>209</c:v>
                </c:pt>
                <c:pt idx="1484">
                  <c:v>214</c:v>
                </c:pt>
                <c:pt idx="1485">
                  <c:v>210</c:v>
                </c:pt>
                <c:pt idx="1486">
                  <c:v>218</c:v>
                </c:pt>
                <c:pt idx="1487">
                  <c:v>215</c:v>
                </c:pt>
                <c:pt idx="1488">
                  <c:v>210</c:v>
                </c:pt>
                <c:pt idx="1489">
                  <c:v>209</c:v>
                </c:pt>
                <c:pt idx="1490">
                  <c:v>208</c:v>
                </c:pt>
                <c:pt idx="1491">
                  <c:v>209</c:v>
                </c:pt>
                <c:pt idx="1492">
                  <c:v>205</c:v>
                </c:pt>
                <c:pt idx="1493">
                  <c:v>206</c:v>
                </c:pt>
                <c:pt idx="1494">
                  <c:v>208</c:v>
                </c:pt>
                <c:pt idx="1495">
                  <c:v>207</c:v>
                </c:pt>
                <c:pt idx="1496">
                  <c:v>219</c:v>
                </c:pt>
                <c:pt idx="1497">
                  <c:v>211</c:v>
                </c:pt>
                <c:pt idx="1498">
                  <c:v>212</c:v>
                </c:pt>
                <c:pt idx="1499">
                  <c:v>203</c:v>
                </c:pt>
                <c:pt idx="1500">
                  <c:v>210</c:v>
                </c:pt>
                <c:pt idx="1501">
                  <c:v>207</c:v>
                </c:pt>
                <c:pt idx="1502">
                  <c:v>207</c:v>
                </c:pt>
                <c:pt idx="1503">
                  <c:v>210</c:v>
                </c:pt>
                <c:pt idx="1504">
                  <c:v>207</c:v>
                </c:pt>
                <c:pt idx="1505">
                  <c:v>214</c:v>
                </c:pt>
                <c:pt idx="1506">
                  <c:v>208</c:v>
                </c:pt>
                <c:pt idx="1507">
                  <c:v>205</c:v>
                </c:pt>
                <c:pt idx="1508">
                  <c:v>211</c:v>
                </c:pt>
                <c:pt idx="1509">
                  <c:v>209</c:v>
                </c:pt>
                <c:pt idx="1510">
                  <c:v>208</c:v>
                </c:pt>
                <c:pt idx="1511">
                  <c:v>210</c:v>
                </c:pt>
                <c:pt idx="1512">
                  <c:v>211</c:v>
                </c:pt>
                <c:pt idx="1513">
                  <c:v>211</c:v>
                </c:pt>
                <c:pt idx="1514">
                  <c:v>210</c:v>
                </c:pt>
                <c:pt idx="1515">
                  <c:v>209</c:v>
                </c:pt>
                <c:pt idx="1516">
                  <c:v>205</c:v>
                </c:pt>
                <c:pt idx="1517">
                  <c:v>210</c:v>
                </c:pt>
                <c:pt idx="1518">
                  <c:v>209</c:v>
                </c:pt>
                <c:pt idx="1519">
                  <c:v>207</c:v>
                </c:pt>
                <c:pt idx="1520">
                  <c:v>208</c:v>
                </c:pt>
                <c:pt idx="1521">
                  <c:v>203</c:v>
                </c:pt>
                <c:pt idx="1522">
                  <c:v>203</c:v>
                </c:pt>
                <c:pt idx="1523">
                  <c:v>210</c:v>
                </c:pt>
                <c:pt idx="1524">
                  <c:v>213</c:v>
                </c:pt>
                <c:pt idx="1525">
                  <c:v>211</c:v>
                </c:pt>
                <c:pt idx="1526">
                  <c:v>209</c:v>
                </c:pt>
                <c:pt idx="1527">
                  <c:v>209</c:v>
                </c:pt>
                <c:pt idx="1528">
                  <c:v>207</c:v>
                </c:pt>
                <c:pt idx="1529">
                  <c:v>209</c:v>
                </c:pt>
                <c:pt idx="1530">
                  <c:v>214</c:v>
                </c:pt>
                <c:pt idx="1531">
                  <c:v>206</c:v>
                </c:pt>
                <c:pt idx="1532">
                  <c:v>205</c:v>
                </c:pt>
                <c:pt idx="1533">
                  <c:v>207</c:v>
                </c:pt>
                <c:pt idx="1534">
                  <c:v>206</c:v>
                </c:pt>
                <c:pt idx="1535">
                  <c:v>207</c:v>
                </c:pt>
                <c:pt idx="1536">
                  <c:v>213</c:v>
                </c:pt>
                <c:pt idx="1537">
                  <c:v>203</c:v>
                </c:pt>
                <c:pt idx="1538">
                  <c:v>211</c:v>
                </c:pt>
                <c:pt idx="1539">
                  <c:v>208</c:v>
                </c:pt>
                <c:pt idx="1540">
                  <c:v>213</c:v>
                </c:pt>
                <c:pt idx="1541">
                  <c:v>205</c:v>
                </c:pt>
                <c:pt idx="1542">
                  <c:v>204</c:v>
                </c:pt>
                <c:pt idx="1543">
                  <c:v>204</c:v>
                </c:pt>
                <c:pt idx="1544">
                  <c:v>208</c:v>
                </c:pt>
                <c:pt idx="1545">
                  <c:v>210</c:v>
                </c:pt>
                <c:pt idx="1546">
                  <c:v>208</c:v>
                </c:pt>
                <c:pt idx="1547">
                  <c:v>211</c:v>
                </c:pt>
                <c:pt idx="1548">
                  <c:v>212</c:v>
                </c:pt>
                <c:pt idx="1549">
                  <c:v>210</c:v>
                </c:pt>
                <c:pt idx="1550">
                  <c:v>205</c:v>
                </c:pt>
                <c:pt idx="1551">
                  <c:v>207</c:v>
                </c:pt>
                <c:pt idx="1552">
                  <c:v>211</c:v>
                </c:pt>
                <c:pt idx="1553">
                  <c:v>209</c:v>
                </c:pt>
                <c:pt idx="1554">
                  <c:v>204</c:v>
                </c:pt>
                <c:pt idx="1555">
                  <c:v>208</c:v>
                </c:pt>
                <c:pt idx="1556">
                  <c:v>207</c:v>
                </c:pt>
                <c:pt idx="1557">
                  <c:v>206</c:v>
                </c:pt>
                <c:pt idx="1558">
                  <c:v>209</c:v>
                </c:pt>
                <c:pt idx="1559">
                  <c:v>209</c:v>
                </c:pt>
                <c:pt idx="1560">
                  <c:v>204</c:v>
                </c:pt>
                <c:pt idx="1561">
                  <c:v>206</c:v>
                </c:pt>
                <c:pt idx="1562">
                  <c:v>207</c:v>
                </c:pt>
                <c:pt idx="1563">
                  <c:v>206</c:v>
                </c:pt>
                <c:pt idx="1564">
                  <c:v>206</c:v>
                </c:pt>
                <c:pt idx="1565">
                  <c:v>208</c:v>
                </c:pt>
                <c:pt idx="1566">
                  <c:v>208</c:v>
                </c:pt>
                <c:pt idx="1567">
                  <c:v>205</c:v>
                </c:pt>
                <c:pt idx="1568">
                  <c:v>206</c:v>
                </c:pt>
                <c:pt idx="1569">
                  <c:v>203</c:v>
                </c:pt>
                <c:pt idx="1570">
                  <c:v>212</c:v>
                </c:pt>
                <c:pt idx="1571">
                  <c:v>206</c:v>
                </c:pt>
                <c:pt idx="1572">
                  <c:v>207</c:v>
                </c:pt>
                <c:pt idx="1573">
                  <c:v>205</c:v>
                </c:pt>
                <c:pt idx="1574">
                  <c:v>208</c:v>
                </c:pt>
                <c:pt idx="1575">
                  <c:v>206</c:v>
                </c:pt>
                <c:pt idx="1576">
                  <c:v>206</c:v>
                </c:pt>
                <c:pt idx="1577">
                  <c:v>208</c:v>
                </c:pt>
                <c:pt idx="1578">
                  <c:v>205</c:v>
                </c:pt>
                <c:pt idx="1579">
                  <c:v>206</c:v>
                </c:pt>
                <c:pt idx="1580">
                  <c:v>208</c:v>
                </c:pt>
                <c:pt idx="1581">
                  <c:v>206</c:v>
                </c:pt>
                <c:pt idx="1582">
                  <c:v>205</c:v>
                </c:pt>
                <c:pt idx="1583">
                  <c:v>206</c:v>
                </c:pt>
                <c:pt idx="1584">
                  <c:v>207</c:v>
                </c:pt>
                <c:pt idx="1585">
                  <c:v>206</c:v>
                </c:pt>
                <c:pt idx="1586">
                  <c:v>206</c:v>
                </c:pt>
                <c:pt idx="1587">
                  <c:v>204</c:v>
                </c:pt>
                <c:pt idx="1588">
                  <c:v>203</c:v>
                </c:pt>
                <c:pt idx="1589">
                  <c:v>212</c:v>
                </c:pt>
                <c:pt idx="1590">
                  <c:v>203</c:v>
                </c:pt>
                <c:pt idx="1591">
                  <c:v>209</c:v>
                </c:pt>
                <c:pt idx="1592">
                  <c:v>208</c:v>
                </c:pt>
                <c:pt idx="1593">
                  <c:v>203</c:v>
                </c:pt>
                <c:pt idx="1594">
                  <c:v>208</c:v>
                </c:pt>
                <c:pt idx="1595">
                  <c:v>212</c:v>
                </c:pt>
                <c:pt idx="1596">
                  <c:v>207</c:v>
                </c:pt>
                <c:pt idx="1597">
                  <c:v>202</c:v>
                </c:pt>
                <c:pt idx="1598">
                  <c:v>208</c:v>
                </c:pt>
                <c:pt idx="1599">
                  <c:v>207</c:v>
                </c:pt>
                <c:pt idx="1600">
                  <c:v>206</c:v>
                </c:pt>
                <c:pt idx="1601">
                  <c:v>207</c:v>
                </c:pt>
                <c:pt idx="1602">
                  <c:v>209</c:v>
                </c:pt>
                <c:pt idx="1603">
                  <c:v>208</c:v>
                </c:pt>
                <c:pt idx="1604">
                  <c:v>209</c:v>
                </c:pt>
                <c:pt idx="1605">
                  <c:v>205</c:v>
                </c:pt>
                <c:pt idx="1606">
                  <c:v>206</c:v>
                </c:pt>
                <c:pt idx="1607">
                  <c:v>209</c:v>
                </c:pt>
                <c:pt idx="1608">
                  <c:v>207</c:v>
                </c:pt>
                <c:pt idx="1609">
                  <c:v>211</c:v>
                </c:pt>
                <c:pt idx="1610">
                  <c:v>206</c:v>
                </c:pt>
                <c:pt idx="1611">
                  <c:v>205</c:v>
                </c:pt>
                <c:pt idx="1612">
                  <c:v>203</c:v>
                </c:pt>
                <c:pt idx="1613">
                  <c:v>206</c:v>
                </c:pt>
                <c:pt idx="1614">
                  <c:v>209</c:v>
                </c:pt>
                <c:pt idx="1615">
                  <c:v>203</c:v>
                </c:pt>
                <c:pt idx="1616">
                  <c:v>202</c:v>
                </c:pt>
                <c:pt idx="1617">
                  <c:v>208</c:v>
                </c:pt>
                <c:pt idx="1618">
                  <c:v>207</c:v>
                </c:pt>
                <c:pt idx="1619">
                  <c:v>207</c:v>
                </c:pt>
                <c:pt idx="1620">
                  <c:v>207</c:v>
                </c:pt>
                <c:pt idx="1621">
                  <c:v>203</c:v>
                </c:pt>
                <c:pt idx="1622">
                  <c:v>210</c:v>
                </c:pt>
                <c:pt idx="1623">
                  <c:v>210</c:v>
                </c:pt>
                <c:pt idx="1624">
                  <c:v>208</c:v>
                </c:pt>
                <c:pt idx="1625">
                  <c:v>213</c:v>
                </c:pt>
                <c:pt idx="1626">
                  <c:v>209</c:v>
                </c:pt>
                <c:pt idx="1627">
                  <c:v>211</c:v>
                </c:pt>
                <c:pt idx="1628">
                  <c:v>210</c:v>
                </c:pt>
                <c:pt idx="1629">
                  <c:v>209</c:v>
                </c:pt>
                <c:pt idx="1630">
                  <c:v>216</c:v>
                </c:pt>
                <c:pt idx="1631">
                  <c:v>211</c:v>
                </c:pt>
                <c:pt idx="1632">
                  <c:v>210</c:v>
                </c:pt>
                <c:pt idx="1633">
                  <c:v>214</c:v>
                </c:pt>
                <c:pt idx="1634">
                  <c:v>216</c:v>
                </c:pt>
                <c:pt idx="1635">
                  <c:v>214</c:v>
                </c:pt>
                <c:pt idx="1636">
                  <c:v>217</c:v>
                </c:pt>
                <c:pt idx="1637">
                  <c:v>217</c:v>
                </c:pt>
                <c:pt idx="1638">
                  <c:v>216</c:v>
                </c:pt>
                <c:pt idx="1639">
                  <c:v>224</c:v>
                </c:pt>
                <c:pt idx="1640">
                  <c:v>225</c:v>
                </c:pt>
                <c:pt idx="1641">
                  <c:v>218</c:v>
                </c:pt>
                <c:pt idx="1642">
                  <c:v>228</c:v>
                </c:pt>
                <c:pt idx="1643">
                  <c:v>228</c:v>
                </c:pt>
                <c:pt idx="1644">
                  <c:v>228</c:v>
                </c:pt>
                <c:pt idx="1645">
                  <c:v>222</c:v>
                </c:pt>
                <c:pt idx="1646">
                  <c:v>227</c:v>
                </c:pt>
                <c:pt idx="1647">
                  <c:v>217</c:v>
                </c:pt>
                <c:pt idx="1648">
                  <c:v>232</c:v>
                </c:pt>
                <c:pt idx="1649">
                  <c:v>229</c:v>
                </c:pt>
                <c:pt idx="1650">
                  <c:v>217</c:v>
                </c:pt>
                <c:pt idx="1651">
                  <c:v>229</c:v>
                </c:pt>
                <c:pt idx="1652">
                  <c:v>220</c:v>
                </c:pt>
                <c:pt idx="1653">
                  <c:v>233</c:v>
                </c:pt>
                <c:pt idx="1654">
                  <c:v>230</c:v>
                </c:pt>
                <c:pt idx="1655">
                  <c:v>231</c:v>
                </c:pt>
                <c:pt idx="1656">
                  <c:v>217</c:v>
                </c:pt>
                <c:pt idx="1657">
                  <c:v>215</c:v>
                </c:pt>
                <c:pt idx="1658">
                  <c:v>217</c:v>
                </c:pt>
                <c:pt idx="1659">
                  <c:v>218</c:v>
                </c:pt>
                <c:pt idx="1660">
                  <c:v>220</c:v>
                </c:pt>
                <c:pt idx="1661">
                  <c:v>213</c:v>
                </c:pt>
                <c:pt idx="1662">
                  <c:v>212</c:v>
                </c:pt>
                <c:pt idx="1663">
                  <c:v>215</c:v>
                </c:pt>
                <c:pt idx="1664">
                  <c:v>213</c:v>
                </c:pt>
                <c:pt idx="1665">
                  <c:v>209</c:v>
                </c:pt>
                <c:pt idx="1666">
                  <c:v>213</c:v>
                </c:pt>
                <c:pt idx="1667">
                  <c:v>214</c:v>
                </c:pt>
                <c:pt idx="1668">
                  <c:v>208</c:v>
                </c:pt>
                <c:pt idx="1669">
                  <c:v>212</c:v>
                </c:pt>
                <c:pt idx="1670">
                  <c:v>214</c:v>
                </c:pt>
                <c:pt idx="1671">
                  <c:v>211</c:v>
                </c:pt>
                <c:pt idx="1672">
                  <c:v>206</c:v>
                </c:pt>
                <c:pt idx="1673">
                  <c:v>209</c:v>
                </c:pt>
                <c:pt idx="1674">
                  <c:v>204</c:v>
                </c:pt>
                <c:pt idx="1675">
                  <c:v>205</c:v>
                </c:pt>
                <c:pt idx="1676">
                  <c:v>207</c:v>
                </c:pt>
                <c:pt idx="1677">
                  <c:v>208</c:v>
                </c:pt>
                <c:pt idx="1678">
                  <c:v>209</c:v>
                </c:pt>
                <c:pt idx="1679">
                  <c:v>210</c:v>
                </c:pt>
                <c:pt idx="1680">
                  <c:v>207</c:v>
                </c:pt>
                <c:pt idx="1681">
                  <c:v>202</c:v>
                </c:pt>
                <c:pt idx="1682">
                  <c:v>204</c:v>
                </c:pt>
                <c:pt idx="1683">
                  <c:v>204</c:v>
                </c:pt>
                <c:pt idx="1684">
                  <c:v>208</c:v>
                </c:pt>
                <c:pt idx="1685">
                  <c:v>206</c:v>
                </c:pt>
                <c:pt idx="1686">
                  <c:v>207</c:v>
                </c:pt>
                <c:pt idx="1687">
                  <c:v>207</c:v>
                </c:pt>
                <c:pt idx="1688">
                  <c:v>207</c:v>
                </c:pt>
                <c:pt idx="1689">
                  <c:v>202</c:v>
                </c:pt>
                <c:pt idx="1690">
                  <c:v>211</c:v>
                </c:pt>
                <c:pt idx="1691">
                  <c:v>209</c:v>
                </c:pt>
                <c:pt idx="1692">
                  <c:v>204</c:v>
                </c:pt>
                <c:pt idx="1693">
                  <c:v>204</c:v>
                </c:pt>
                <c:pt idx="1694">
                  <c:v>207</c:v>
                </c:pt>
                <c:pt idx="1695">
                  <c:v>206</c:v>
                </c:pt>
                <c:pt idx="1696">
                  <c:v>207</c:v>
                </c:pt>
                <c:pt idx="1697">
                  <c:v>208</c:v>
                </c:pt>
                <c:pt idx="1698">
                  <c:v>206</c:v>
                </c:pt>
                <c:pt idx="1699">
                  <c:v>207</c:v>
                </c:pt>
                <c:pt idx="1700">
                  <c:v>206</c:v>
                </c:pt>
                <c:pt idx="1701">
                  <c:v>202</c:v>
                </c:pt>
                <c:pt idx="1702">
                  <c:v>204</c:v>
                </c:pt>
                <c:pt idx="1703">
                  <c:v>206</c:v>
                </c:pt>
                <c:pt idx="1704">
                  <c:v>204</c:v>
                </c:pt>
                <c:pt idx="1705">
                  <c:v>205</c:v>
                </c:pt>
                <c:pt idx="1706">
                  <c:v>207</c:v>
                </c:pt>
                <c:pt idx="1707">
                  <c:v>204</c:v>
                </c:pt>
                <c:pt idx="1708">
                  <c:v>206</c:v>
                </c:pt>
                <c:pt idx="1709">
                  <c:v>214</c:v>
                </c:pt>
                <c:pt idx="1710">
                  <c:v>202</c:v>
                </c:pt>
                <c:pt idx="1711">
                  <c:v>202</c:v>
                </c:pt>
                <c:pt idx="1712">
                  <c:v>205</c:v>
                </c:pt>
                <c:pt idx="1713">
                  <c:v>207</c:v>
                </c:pt>
                <c:pt idx="1714">
                  <c:v>206</c:v>
                </c:pt>
                <c:pt idx="1715">
                  <c:v>207</c:v>
                </c:pt>
                <c:pt idx="1716">
                  <c:v>211</c:v>
                </c:pt>
                <c:pt idx="1717">
                  <c:v>207</c:v>
                </c:pt>
                <c:pt idx="1718">
                  <c:v>205</c:v>
                </c:pt>
                <c:pt idx="1719">
                  <c:v>208</c:v>
                </c:pt>
                <c:pt idx="1720">
                  <c:v>206</c:v>
                </c:pt>
                <c:pt idx="1721">
                  <c:v>203</c:v>
                </c:pt>
                <c:pt idx="1722">
                  <c:v>208</c:v>
                </c:pt>
                <c:pt idx="1723">
                  <c:v>204</c:v>
                </c:pt>
                <c:pt idx="1724">
                  <c:v>206</c:v>
                </c:pt>
                <c:pt idx="1725">
                  <c:v>206</c:v>
                </c:pt>
                <c:pt idx="1726">
                  <c:v>207</c:v>
                </c:pt>
                <c:pt idx="1727">
                  <c:v>204</c:v>
                </c:pt>
                <c:pt idx="1728">
                  <c:v>204</c:v>
                </c:pt>
                <c:pt idx="1729">
                  <c:v>206</c:v>
                </c:pt>
                <c:pt idx="1730">
                  <c:v>206</c:v>
                </c:pt>
                <c:pt idx="1731">
                  <c:v>211</c:v>
                </c:pt>
                <c:pt idx="1732">
                  <c:v>210</c:v>
                </c:pt>
                <c:pt idx="1733">
                  <c:v>205</c:v>
                </c:pt>
                <c:pt idx="1734">
                  <c:v>209</c:v>
                </c:pt>
                <c:pt idx="1735">
                  <c:v>206</c:v>
                </c:pt>
                <c:pt idx="1736">
                  <c:v>203</c:v>
                </c:pt>
                <c:pt idx="1737">
                  <c:v>205</c:v>
                </c:pt>
                <c:pt idx="1738">
                  <c:v>207</c:v>
                </c:pt>
                <c:pt idx="1739">
                  <c:v>205</c:v>
                </c:pt>
                <c:pt idx="1740">
                  <c:v>204</c:v>
                </c:pt>
                <c:pt idx="1741">
                  <c:v>207</c:v>
                </c:pt>
                <c:pt idx="1742">
                  <c:v>206</c:v>
                </c:pt>
                <c:pt idx="1743">
                  <c:v>209</c:v>
                </c:pt>
                <c:pt idx="1744">
                  <c:v>209</c:v>
                </c:pt>
                <c:pt idx="1745">
                  <c:v>212</c:v>
                </c:pt>
                <c:pt idx="1746">
                  <c:v>205</c:v>
                </c:pt>
                <c:pt idx="1747">
                  <c:v>203</c:v>
                </c:pt>
                <c:pt idx="1748">
                  <c:v>205</c:v>
                </c:pt>
                <c:pt idx="1749">
                  <c:v>207</c:v>
                </c:pt>
                <c:pt idx="1750">
                  <c:v>206</c:v>
                </c:pt>
                <c:pt idx="1751">
                  <c:v>205</c:v>
                </c:pt>
                <c:pt idx="1752">
                  <c:v>210</c:v>
                </c:pt>
                <c:pt idx="1753">
                  <c:v>207</c:v>
                </c:pt>
                <c:pt idx="1754">
                  <c:v>208</c:v>
                </c:pt>
                <c:pt idx="1755">
                  <c:v>207</c:v>
                </c:pt>
                <c:pt idx="1756">
                  <c:v>204</c:v>
                </c:pt>
                <c:pt idx="1757">
                  <c:v>207</c:v>
                </c:pt>
                <c:pt idx="1758">
                  <c:v>204</c:v>
                </c:pt>
                <c:pt idx="1759">
                  <c:v>206</c:v>
                </c:pt>
                <c:pt idx="1760">
                  <c:v>212</c:v>
                </c:pt>
                <c:pt idx="1761">
                  <c:v>202</c:v>
                </c:pt>
                <c:pt idx="1762">
                  <c:v>204</c:v>
                </c:pt>
                <c:pt idx="1763">
                  <c:v>206</c:v>
                </c:pt>
                <c:pt idx="1764">
                  <c:v>204</c:v>
                </c:pt>
                <c:pt idx="1765">
                  <c:v>203</c:v>
                </c:pt>
                <c:pt idx="1766">
                  <c:v>202</c:v>
                </c:pt>
                <c:pt idx="1767">
                  <c:v>203</c:v>
                </c:pt>
                <c:pt idx="1768">
                  <c:v>211</c:v>
                </c:pt>
                <c:pt idx="1769">
                  <c:v>202</c:v>
                </c:pt>
                <c:pt idx="1770">
                  <c:v>206</c:v>
                </c:pt>
                <c:pt idx="1771">
                  <c:v>204</c:v>
                </c:pt>
                <c:pt idx="1772">
                  <c:v>201</c:v>
                </c:pt>
                <c:pt idx="1773">
                  <c:v>204</c:v>
                </c:pt>
                <c:pt idx="1774">
                  <c:v>205</c:v>
                </c:pt>
                <c:pt idx="1775">
                  <c:v>203</c:v>
                </c:pt>
                <c:pt idx="1776">
                  <c:v>204</c:v>
                </c:pt>
                <c:pt idx="1777">
                  <c:v>202</c:v>
                </c:pt>
                <c:pt idx="1778">
                  <c:v>207</c:v>
                </c:pt>
                <c:pt idx="1779">
                  <c:v>202</c:v>
                </c:pt>
                <c:pt idx="1780">
                  <c:v>207</c:v>
                </c:pt>
                <c:pt idx="1781">
                  <c:v>207</c:v>
                </c:pt>
                <c:pt idx="1782">
                  <c:v>208</c:v>
                </c:pt>
                <c:pt idx="1783">
                  <c:v>206</c:v>
                </c:pt>
                <c:pt idx="1784">
                  <c:v>204</c:v>
                </c:pt>
                <c:pt idx="1785">
                  <c:v>204</c:v>
                </c:pt>
                <c:pt idx="1786">
                  <c:v>202</c:v>
                </c:pt>
                <c:pt idx="1787">
                  <c:v>203</c:v>
                </c:pt>
                <c:pt idx="1788">
                  <c:v>205</c:v>
                </c:pt>
                <c:pt idx="1789">
                  <c:v>209</c:v>
                </c:pt>
                <c:pt idx="1790">
                  <c:v>210</c:v>
                </c:pt>
                <c:pt idx="1791">
                  <c:v>208</c:v>
                </c:pt>
                <c:pt idx="1792">
                  <c:v>207</c:v>
                </c:pt>
                <c:pt idx="1793">
                  <c:v>204</c:v>
                </c:pt>
                <c:pt idx="1794">
                  <c:v>207</c:v>
                </c:pt>
                <c:pt idx="1795">
                  <c:v>205</c:v>
                </c:pt>
                <c:pt idx="1796">
                  <c:v>210</c:v>
                </c:pt>
                <c:pt idx="1797">
                  <c:v>206</c:v>
                </c:pt>
                <c:pt idx="1798">
                  <c:v>207</c:v>
                </c:pt>
                <c:pt idx="1799">
                  <c:v>205</c:v>
                </c:pt>
                <c:pt idx="1800">
                  <c:v>205</c:v>
                </c:pt>
                <c:pt idx="1801">
                  <c:v>210</c:v>
                </c:pt>
                <c:pt idx="1802">
                  <c:v>207</c:v>
                </c:pt>
                <c:pt idx="1803">
                  <c:v>208</c:v>
                </c:pt>
                <c:pt idx="1804">
                  <c:v>208</c:v>
                </c:pt>
                <c:pt idx="1805">
                  <c:v>202</c:v>
                </c:pt>
                <c:pt idx="1806">
                  <c:v>206</c:v>
                </c:pt>
                <c:pt idx="1807">
                  <c:v>201</c:v>
                </c:pt>
                <c:pt idx="1808">
                  <c:v>204</c:v>
                </c:pt>
                <c:pt idx="1809">
                  <c:v>207</c:v>
                </c:pt>
                <c:pt idx="1810">
                  <c:v>211</c:v>
                </c:pt>
                <c:pt idx="1811">
                  <c:v>208</c:v>
                </c:pt>
                <c:pt idx="1812">
                  <c:v>204</c:v>
                </c:pt>
                <c:pt idx="1813">
                  <c:v>212</c:v>
                </c:pt>
                <c:pt idx="1814">
                  <c:v>202</c:v>
                </c:pt>
                <c:pt idx="1815">
                  <c:v>205</c:v>
                </c:pt>
                <c:pt idx="1816">
                  <c:v>212</c:v>
                </c:pt>
                <c:pt idx="1817">
                  <c:v>206</c:v>
                </c:pt>
                <c:pt idx="1818">
                  <c:v>207</c:v>
                </c:pt>
                <c:pt idx="1819">
                  <c:v>207</c:v>
                </c:pt>
                <c:pt idx="1820">
                  <c:v>204</c:v>
                </c:pt>
                <c:pt idx="1821">
                  <c:v>202</c:v>
                </c:pt>
                <c:pt idx="1822">
                  <c:v>207</c:v>
                </c:pt>
                <c:pt idx="1823">
                  <c:v>212</c:v>
                </c:pt>
                <c:pt idx="1824">
                  <c:v>207</c:v>
                </c:pt>
                <c:pt idx="1825">
                  <c:v>206</c:v>
                </c:pt>
                <c:pt idx="1826">
                  <c:v>207</c:v>
                </c:pt>
                <c:pt idx="1827">
                  <c:v>206</c:v>
                </c:pt>
                <c:pt idx="1828">
                  <c:v>208</c:v>
                </c:pt>
                <c:pt idx="1829">
                  <c:v>204</c:v>
                </c:pt>
                <c:pt idx="1830">
                  <c:v>207</c:v>
                </c:pt>
                <c:pt idx="1831">
                  <c:v>202</c:v>
                </c:pt>
                <c:pt idx="1832">
                  <c:v>202</c:v>
                </c:pt>
                <c:pt idx="1833">
                  <c:v>207</c:v>
                </c:pt>
                <c:pt idx="1834">
                  <c:v>204</c:v>
                </c:pt>
                <c:pt idx="1835">
                  <c:v>207</c:v>
                </c:pt>
                <c:pt idx="1836">
                  <c:v>206</c:v>
                </c:pt>
                <c:pt idx="1837">
                  <c:v>203</c:v>
                </c:pt>
                <c:pt idx="1838">
                  <c:v>205</c:v>
                </c:pt>
                <c:pt idx="1839">
                  <c:v>205</c:v>
                </c:pt>
                <c:pt idx="1840">
                  <c:v>208</c:v>
                </c:pt>
                <c:pt idx="1841">
                  <c:v>206</c:v>
                </c:pt>
                <c:pt idx="1842">
                  <c:v>204</c:v>
                </c:pt>
                <c:pt idx="1843">
                  <c:v>206</c:v>
                </c:pt>
                <c:pt idx="1844">
                  <c:v>208</c:v>
                </c:pt>
                <c:pt idx="1845">
                  <c:v>207</c:v>
                </c:pt>
                <c:pt idx="1846">
                  <c:v>207</c:v>
                </c:pt>
                <c:pt idx="1847">
                  <c:v>209</c:v>
                </c:pt>
                <c:pt idx="1848">
                  <c:v>204</c:v>
                </c:pt>
                <c:pt idx="1849">
                  <c:v>206</c:v>
                </c:pt>
                <c:pt idx="1850">
                  <c:v>204</c:v>
                </c:pt>
                <c:pt idx="1851">
                  <c:v>211</c:v>
                </c:pt>
                <c:pt idx="1852">
                  <c:v>203</c:v>
                </c:pt>
                <c:pt idx="1853">
                  <c:v>207</c:v>
                </c:pt>
                <c:pt idx="1854">
                  <c:v>208</c:v>
                </c:pt>
                <c:pt idx="1855">
                  <c:v>211</c:v>
                </c:pt>
                <c:pt idx="1856">
                  <c:v>209</c:v>
                </c:pt>
                <c:pt idx="1857">
                  <c:v>206</c:v>
                </c:pt>
                <c:pt idx="1858">
                  <c:v>209</c:v>
                </c:pt>
                <c:pt idx="1859">
                  <c:v>208</c:v>
                </c:pt>
                <c:pt idx="1860">
                  <c:v>214</c:v>
                </c:pt>
                <c:pt idx="1861">
                  <c:v>208</c:v>
                </c:pt>
                <c:pt idx="1862">
                  <c:v>205</c:v>
                </c:pt>
                <c:pt idx="1863">
                  <c:v>204</c:v>
                </c:pt>
                <c:pt idx="1864">
                  <c:v>211</c:v>
                </c:pt>
                <c:pt idx="1865">
                  <c:v>211</c:v>
                </c:pt>
                <c:pt idx="1866">
                  <c:v>204</c:v>
                </c:pt>
                <c:pt idx="1867">
                  <c:v>206</c:v>
                </c:pt>
                <c:pt idx="1868">
                  <c:v>206</c:v>
                </c:pt>
                <c:pt idx="1869">
                  <c:v>209</c:v>
                </c:pt>
                <c:pt idx="1870">
                  <c:v>208</c:v>
                </c:pt>
                <c:pt idx="1871">
                  <c:v>210</c:v>
                </c:pt>
                <c:pt idx="1872">
                  <c:v>212</c:v>
                </c:pt>
                <c:pt idx="1873">
                  <c:v>212</c:v>
                </c:pt>
                <c:pt idx="1874">
                  <c:v>210</c:v>
                </c:pt>
                <c:pt idx="1875">
                  <c:v>206</c:v>
                </c:pt>
                <c:pt idx="1876">
                  <c:v>209</c:v>
                </c:pt>
                <c:pt idx="1877">
                  <c:v>213</c:v>
                </c:pt>
                <c:pt idx="1878">
                  <c:v>211</c:v>
                </c:pt>
                <c:pt idx="1879">
                  <c:v>212</c:v>
                </c:pt>
                <c:pt idx="1880">
                  <c:v>217</c:v>
                </c:pt>
                <c:pt idx="1881">
                  <c:v>223</c:v>
                </c:pt>
                <c:pt idx="1882">
                  <c:v>218</c:v>
                </c:pt>
                <c:pt idx="1883">
                  <c:v>215</c:v>
                </c:pt>
                <c:pt idx="1884">
                  <c:v>220</c:v>
                </c:pt>
                <c:pt idx="1885">
                  <c:v>215</c:v>
                </c:pt>
                <c:pt idx="1886">
                  <c:v>222</c:v>
                </c:pt>
                <c:pt idx="1887">
                  <c:v>218</c:v>
                </c:pt>
                <c:pt idx="1888">
                  <c:v>225</c:v>
                </c:pt>
                <c:pt idx="1889">
                  <c:v>223</c:v>
                </c:pt>
                <c:pt idx="1890">
                  <c:v>220</c:v>
                </c:pt>
                <c:pt idx="1891">
                  <c:v>237</c:v>
                </c:pt>
                <c:pt idx="1892">
                  <c:v>232</c:v>
                </c:pt>
                <c:pt idx="1893">
                  <c:v>244</c:v>
                </c:pt>
                <c:pt idx="1894">
                  <c:v>234</c:v>
                </c:pt>
                <c:pt idx="1895">
                  <c:v>253</c:v>
                </c:pt>
                <c:pt idx="1896">
                  <c:v>262</c:v>
                </c:pt>
                <c:pt idx="1897">
                  <c:v>280</c:v>
                </c:pt>
                <c:pt idx="1898">
                  <c:v>279</c:v>
                </c:pt>
                <c:pt idx="1899">
                  <c:v>291</c:v>
                </c:pt>
                <c:pt idx="1900">
                  <c:v>324</c:v>
                </c:pt>
                <c:pt idx="1901">
                  <c:v>309</c:v>
                </c:pt>
                <c:pt idx="1902">
                  <c:v>332</c:v>
                </c:pt>
                <c:pt idx="1903">
                  <c:v>345</c:v>
                </c:pt>
                <c:pt idx="1904">
                  <c:v>352</c:v>
                </c:pt>
                <c:pt idx="1905">
                  <c:v>336</c:v>
                </c:pt>
                <c:pt idx="1906">
                  <c:v>343</c:v>
                </c:pt>
                <c:pt idx="1907">
                  <c:v>331</c:v>
                </c:pt>
                <c:pt idx="1908">
                  <c:v>330</c:v>
                </c:pt>
                <c:pt idx="1909">
                  <c:v>312</c:v>
                </c:pt>
                <c:pt idx="1910">
                  <c:v>306</c:v>
                </c:pt>
                <c:pt idx="1911">
                  <c:v>287</c:v>
                </c:pt>
                <c:pt idx="1912">
                  <c:v>279</c:v>
                </c:pt>
                <c:pt idx="1913">
                  <c:v>282</c:v>
                </c:pt>
                <c:pt idx="1914">
                  <c:v>259</c:v>
                </c:pt>
                <c:pt idx="1915">
                  <c:v>258</c:v>
                </c:pt>
                <c:pt idx="1916">
                  <c:v>251</c:v>
                </c:pt>
                <c:pt idx="1917">
                  <c:v>233</c:v>
                </c:pt>
                <c:pt idx="1918">
                  <c:v>226</c:v>
                </c:pt>
                <c:pt idx="1919">
                  <c:v>224</c:v>
                </c:pt>
                <c:pt idx="1920">
                  <c:v>217</c:v>
                </c:pt>
                <c:pt idx="1921">
                  <c:v>218</c:v>
                </c:pt>
                <c:pt idx="1922">
                  <c:v>215</c:v>
                </c:pt>
                <c:pt idx="1923">
                  <c:v>213</c:v>
                </c:pt>
                <c:pt idx="1924">
                  <c:v>214</c:v>
                </c:pt>
                <c:pt idx="1925">
                  <c:v>209</c:v>
                </c:pt>
                <c:pt idx="1926">
                  <c:v>211</c:v>
                </c:pt>
                <c:pt idx="1927">
                  <c:v>206</c:v>
                </c:pt>
                <c:pt idx="1928">
                  <c:v>212</c:v>
                </c:pt>
                <c:pt idx="1929">
                  <c:v>210</c:v>
                </c:pt>
                <c:pt idx="1930">
                  <c:v>213</c:v>
                </c:pt>
                <c:pt idx="1931">
                  <c:v>212</c:v>
                </c:pt>
                <c:pt idx="1932">
                  <c:v>219</c:v>
                </c:pt>
                <c:pt idx="1933">
                  <c:v>215</c:v>
                </c:pt>
                <c:pt idx="1934">
                  <c:v>218</c:v>
                </c:pt>
                <c:pt idx="1935">
                  <c:v>219</c:v>
                </c:pt>
                <c:pt idx="1936">
                  <c:v>217</c:v>
                </c:pt>
                <c:pt idx="1937">
                  <c:v>220</c:v>
                </c:pt>
                <c:pt idx="1938">
                  <c:v>212</c:v>
                </c:pt>
                <c:pt idx="1939">
                  <c:v>223</c:v>
                </c:pt>
                <c:pt idx="1940">
                  <c:v>225</c:v>
                </c:pt>
                <c:pt idx="1941">
                  <c:v>218</c:v>
                </c:pt>
                <c:pt idx="1942">
                  <c:v>221</c:v>
                </c:pt>
                <c:pt idx="1943">
                  <c:v>214</c:v>
                </c:pt>
                <c:pt idx="1944">
                  <c:v>229</c:v>
                </c:pt>
                <c:pt idx="1945">
                  <c:v>217</c:v>
                </c:pt>
                <c:pt idx="1946">
                  <c:v>222</c:v>
                </c:pt>
                <c:pt idx="1947">
                  <c:v>220</c:v>
                </c:pt>
                <c:pt idx="1948">
                  <c:v>229</c:v>
                </c:pt>
                <c:pt idx="1949">
                  <c:v>218</c:v>
                </c:pt>
                <c:pt idx="1950">
                  <c:v>229</c:v>
                </c:pt>
                <c:pt idx="1951">
                  <c:v>229</c:v>
                </c:pt>
                <c:pt idx="1952">
                  <c:v>221</c:v>
                </c:pt>
                <c:pt idx="1953">
                  <c:v>229</c:v>
                </c:pt>
                <c:pt idx="1954">
                  <c:v>234</c:v>
                </c:pt>
                <c:pt idx="1955">
                  <c:v>224</c:v>
                </c:pt>
                <c:pt idx="1956">
                  <c:v>231</c:v>
                </c:pt>
                <c:pt idx="1957">
                  <c:v>233</c:v>
                </c:pt>
                <c:pt idx="1958">
                  <c:v>236</c:v>
                </c:pt>
                <c:pt idx="1959">
                  <c:v>240</c:v>
                </c:pt>
                <c:pt idx="1960">
                  <c:v>223</c:v>
                </c:pt>
                <c:pt idx="1961">
                  <c:v>232</c:v>
                </c:pt>
                <c:pt idx="1962">
                  <c:v>229</c:v>
                </c:pt>
                <c:pt idx="1963">
                  <c:v>224</c:v>
                </c:pt>
                <c:pt idx="1964">
                  <c:v>231</c:v>
                </c:pt>
                <c:pt idx="1965">
                  <c:v>226</c:v>
                </c:pt>
                <c:pt idx="1966">
                  <c:v>223</c:v>
                </c:pt>
                <c:pt idx="1967">
                  <c:v>216</c:v>
                </c:pt>
                <c:pt idx="1968">
                  <c:v>221</c:v>
                </c:pt>
                <c:pt idx="1969">
                  <c:v>227</c:v>
                </c:pt>
                <c:pt idx="1970">
                  <c:v>215</c:v>
                </c:pt>
                <c:pt idx="1971">
                  <c:v>214</c:v>
                </c:pt>
                <c:pt idx="1972">
                  <c:v>217</c:v>
                </c:pt>
                <c:pt idx="1973">
                  <c:v>216</c:v>
                </c:pt>
                <c:pt idx="1974">
                  <c:v>211</c:v>
                </c:pt>
                <c:pt idx="1975">
                  <c:v>216</c:v>
                </c:pt>
                <c:pt idx="1976">
                  <c:v>212</c:v>
                </c:pt>
                <c:pt idx="1977">
                  <c:v>217</c:v>
                </c:pt>
                <c:pt idx="1978">
                  <c:v>213</c:v>
                </c:pt>
                <c:pt idx="1979">
                  <c:v>217</c:v>
                </c:pt>
                <c:pt idx="1980">
                  <c:v>213</c:v>
                </c:pt>
                <c:pt idx="1981">
                  <c:v>216</c:v>
                </c:pt>
                <c:pt idx="1982">
                  <c:v>218</c:v>
                </c:pt>
                <c:pt idx="1983">
                  <c:v>206</c:v>
                </c:pt>
                <c:pt idx="1984">
                  <c:v>212</c:v>
                </c:pt>
                <c:pt idx="1985">
                  <c:v>215</c:v>
                </c:pt>
                <c:pt idx="1986">
                  <c:v>212</c:v>
                </c:pt>
                <c:pt idx="1987">
                  <c:v>216</c:v>
                </c:pt>
                <c:pt idx="1988">
                  <c:v>212</c:v>
                </c:pt>
                <c:pt idx="1989">
                  <c:v>222</c:v>
                </c:pt>
                <c:pt idx="1990">
                  <c:v>216</c:v>
                </c:pt>
                <c:pt idx="1991">
                  <c:v>220</c:v>
                </c:pt>
                <c:pt idx="1992">
                  <c:v>213</c:v>
                </c:pt>
                <c:pt idx="1993">
                  <c:v>214</c:v>
                </c:pt>
                <c:pt idx="1994">
                  <c:v>214</c:v>
                </c:pt>
                <c:pt idx="1995">
                  <c:v>214</c:v>
                </c:pt>
                <c:pt idx="1996">
                  <c:v>216</c:v>
                </c:pt>
                <c:pt idx="1997">
                  <c:v>215</c:v>
                </c:pt>
                <c:pt idx="1998">
                  <c:v>217</c:v>
                </c:pt>
                <c:pt idx="1999">
                  <c:v>219</c:v>
                </c:pt>
                <c:pt idx="2000">
                  <c:v>210</c:v>
                </c:pt>
                <c:pt idx="2001">
                  <c:v>208</c:v>
                </c:pt>
                <c:pt idx="2002">
                  <c:v>216</c:v>
                </c:pt>
                <c:pt idx="2003">
                  <c:v>216</c:v>
                </c:pt>
                <c:pt idx="2004">
                  <c:v>220</c:v>
                </c:pt>
                <c:pt idx="2005">
                  <c:v>216</c:v>
                </c:pt>
                <c:pt idx="2006">
                  <c:v>212</c:v>
                </c:pt>
                <c:pt idx="2007">
                  <c:v>210</c:v>
                </c:pt>
                <c:pt idx="2008">
                  <c:v>207</c:v>
                </c:pt>
                <c:pt idx="2009">
                  <c:v>209</c:v>
                </c:pt>
                <c:pt idx="2010">
                  <c:v>208</c:v>
                </c:pt>
                <c:pt idx="2011">
                  <c:v>211</c:v>
                </c:pt>
                <c:pt idx="2012">
                  <c:v>214</c:v>
                </c:pt>
                <c:pt idx="2013">
                  <c:v>207</c:v>
                </c:pt>
                <c:pt idx="2014">
                  <c:v>208</c:v>
                </c:pt>
                <c:pt idx="2015">
                  <c:v>208</c:v>
                </c:pt>
                <c:pt idx="2016">
                  <c:v>209</c:v>
                </c:pt>
                <c:pt idx="2017">
                  <c:v>203</c:v>
                </c:pt>
                <c:pt idx="2018">
                  <c:v>205</c:v>
                </c:pt>
                <c:pt idx="2019">
                  <c:v>205</c:v>
                </c:pt>
                <c:pt idx="2020">
                  <c:v>210</c:v>
                </c:pt>
                <c:pt idx="2021">
                  <c:v>205</c:v>
                </c:pt>
                <c:pt idx="2022">
                  <c:v>209</c:v>
                </c:pt>
                <c:pt idx="2023">
                  <c:v>210</c:v>
                </c:pt>
                <c:pt idx="2024">
                  <c:v>208</c:v>
                </c:pt>
                <c:pt idx="2025">
                  <c:v>207</c:v>
                </c:pt>
                <c:pt idx="2026">
                  <c:v>206</c:v>
                </c:pt>
                <c:pt idx="2027">
                  <c:v>205</c:v>
                </c:pt>
                <c:pt idx="2028">
                  <c:v>208</c:v>
                </c:pt>
                <c:pt idx="2029">
                  <c:v>207</c:v>
                </c:pt>
                <c:pt idx="2030">
                  <c:v>203</c:v>
                </c:pt>
                <c:pt idx="2031">
                  <c:v>206</c:v>
                </c:pt>
                <c:pt idx="2032">
                  <c:v>210</c:v>
                </c:pt>
                <c:pt idx="2033">
                  <c:v>208</c:v>
                </c:pt>
                <c:pt idx="2034">
                  <c:v>206</c:v>
                </c:pt>
                <c:pt idx="2035">
                  <c:v>204</c:v>
                </c:pt>
                <c:pt idx="2036">
                  <c:v>207</c:v>
                </c:pt>
                <c:pt idx="2037">
                  <c:v>207</c:v>
                </c:pt>
                <c:pt idx="2038">
                  <c:v>203</c:v>
                </c:pt>
                <c:pt idx="2039">
                  <c:v>203</c:v>
                </c:pt>
                <c:pt idx="2040">
                  <c:v>207</c:v>
                </c:pt>
                <c:pt idx="2041">
                  <c:v>204</c:v>
                </c:pt>
                <c:pt idx="2042">
                  <c:v>206</c:v>
                </c:pt>
                <c:pt idx="2043">
                  <c:v>205</c:v>
                </c:pt>
                <c:pt idx="2044">
                  <c:v>208</c:v>
                </c:pt>
                <c:pt idx="2045">
                  <c:v>210</c:v>
                </c:pt>
                <c:pt idx="2046">
                  <c:v>204</c:v>
                </c:pt>
                <c:pt idx="2047">
                  <c:v>208</c:v>
                </c:pt>
                <c:pt idx="2048">
                  <c:v>206</c:v>
                </c:pt>
                <c:pt idx="2049">
                  <c:v>207</c:v>
                </c:pt>
                <c:pt idx="2050">
                  <c:v>206</c:v>
                </c:pt>
                <c:pt idx="2051">
                  <c:v>208</c:v>
                </c:pt>
                <c:pt idx="2052">
                  <c:v>203</c:v>
                </c:pt>
                <c:pt idx="2053">
                  <c:v>209</c:v>
                </c:pt>
                <c:pt idx="2054">
                  <c:v>206</c:v>
                </c:pt>
                <c:pt idx="2055">
                  <c:v>213</c:v>
                </c:pt>
                <c:pt idx="2056">
                  <c:v>207</c:v>
                </c:pt>
                <c:pt idx="2057">
                  <c:v>206</c:v>
                </c:pt>
                <c:pt idx="2058">
                  <c:v>213</c:v>
                </c:pt>
                <c:pt idx="2059">
                  <c:v>209</c:v>
                </c:pt>
                <c:pt idx="2060">
                  <c:v>209</c:v>
                </c:pt>
                <c:pt idx="2061">
                  <c:v>213</c:v>
                </c:pt>
                <c:pt idx="2062">
                  <c:v>207</c:v>
                </c:pt>
                <c:pt idx="2063">
                  <c:v>201</c:v>
                </c:pt>
                <c:pt idx="2064">
                  <c:v>202</c:v>
                </c:pt>
                <c:pt idx="2065">
                  <c:v>208</c:v>
                </c:pt>
                <c:pt idx="2066">
                  <c:v>212</c:v>
                </c:pt>
                <c:pt idx="2067">
                  <c:v>209</c:v>
                </c:pt>
                <c:pt idx="2068">
                  <c:v>209</c:v>
                </c:pt>
                <c:pt idx="2069">
                  <c:v>205</c:v>
                </c:pt>
                <c:pt idx="2070">
                  <c:v>211</c:v>
                </c:pt>
                <c:pt idx="2071">
                  <c:v>204</c:v>
                </c:pt>
                <c:pt idx="2072">
                  <c:v>204</c:v>
                </c:pt>
                <c:pt idx="2073">
                  <c:v>216</c:v>
                </c:pt>
                <c:pt idx="2074">
                  <c:v>210</c:v>
                </c:pt>
                <c:pt idx="2075">
                  <c:v>208</c:v>
                </c:pt>
                <c:pt idx="2076">
                  <c:v>210</c:v>
                </c:pt>
                <c:pt idx="2077">
                  <c:v>207</c:v>
                </c:pt>
                <c:pt idx="2078">
                  <c:v>213</c:v>
                </c:pt>
                <c:pt idx="2079">
                  <c:v>212</c:v>
                </c:pt>
                <c:pt idx="2080">
                  <c:v>210</c:v>
                </c:pt>
                <c:pt idx="2081">
                  <c:v>212</c:v>
                </c:pt>
                <c:pt idx="2082">
                  <c:v>208</c:v>
                </c:pt>
                <c:pt idx="2083">
                  <c:v>208</c:v>
                </c:pt>
                <c:pt idx="2084">
                  <c:v>208</c:v>
                </c:pt>
                <c:pt idx="2085">
                  <c:v>206</c:v>
                </c:pt>
                <c:pt idx="2086">
                  <c:v>201</c:v>
                </c:pt>
                <c:pt idx="2087">
                  <c:v>207</c:v>
                </c:pt>
                <c:pt idx="2088">
                  <c:v>208</c:v>
                </c:pt>
                <c:pt idx="2089">
                  <c:v>208</c:v>
                </c:pt>
                <c:pt idx="2090">
                  <c:v>209</c:v>
                </c:pt>
                <c:pt idx="2091">
                  <c:v>208</c:v>
                </c:pt>
                <c:pt idx="2092">
                  <c:v>203</c:v>
                </c:pt>
                <c:pt idx="2093">
                  <c:v>208</c:v>
                </c:pt>
                <c:pt idx="2094">
                  <c:v>205</c:v>
                </c:pt>
                <c:pt idx="2095">
                  <c:v>207</c:v>
                </c:pt>
                <c:pt idx="2096">
                  <c:v>205</c:v>
                </c:pt>
                <c:pt idx="2097">
                  <c:v>205</c:v>
                </c:pt>
                <c:pt idx="2098">
                  <c:v>205</c:v>
                </c:pt>
                <c:pt idx="2099">
                  <c:v>209</c:v>
                </c:pt>
                <c:pt idx="2100">
                  <c:v>209</c:v>
                </c:pt>
                <c:pt idx="2101">
                  <c:v>210</c:v>
                </c:pt>
                <c:pt idx="2102">
                  <c:v>212</c:v>
                </c:pt>
                <c:pt idx="2103">
                  <c:v>206</c:v>
                </c:pt>
                <c:pt idx="2104">
                  <c:v>203</c:v>
                </c:pt>
                <c:pt idx="2105">
                  <c:v>205</c:v>
                </c:pt>
                <c:pt idx="2106">
                  <c:v>202</c:v>
                </c:pt>
                <c:pt idx="2107">
                  <c:v>203</c:v>
                </c:pt>
                <c:pt idx="2108">
                  <c:v>204</c:v>
                </c:pt>
                <c:pt idx="2109">
                  <c:v>204</c:v>
                </c:pt>
                <c:pt idx="2110">
                  <c:v>204</c:v>
                </c:pt>
                <c:pt idx="2111">
                  <c:v>209</c:v>
                </c:pt>
                <c:pt idx="2112">
                  <c:v>210</c:v>
                </c:pt>
                <c:pt idx="2113">
                  <c:v>207</c:v>
                </c:pt>
                <c:pt idx="2114">
                  <c:v>207</c:v>
                </c:pt>
                <c:pt idx="2115">
                  <c:v>204</c:v>
                </c:pt>
                <c:pt idx="2116">
                  <c:v>209</c:v>
                </c:pt>
                <c:pt idx="2117">
                  <c:v>205</c:v>
                </c:pt>
                <c:pt idx="2118">
                  <c:v>209</c:v>
                </c:pt>
                <c:pt idx="2119">
                  <c:v>205</c:v>
                </c:pt>
                <c:pt idx="2120">
                  <c:v>209</c:v>
                </c:pt>
                <c:pt idx="2121">
                  <c:v>210</c:v>
                </c:pt>
                <c:pt idx="2122">
                  <c:v>211</c:v>
                </c:pt>
                <c:pt idx="2123">
                  <c:v>212</c:v>
                </c:pt>
                <c:pt idx="2124">
                  <c:v>212</c:v>
                </c:pt>
                <c:pt idx="2125">
                  <c:v>211</c:v>
                </c:pt>
                <c:pt idx="2126">
                  <c:v>210</c:v>
                </c:pt>
                <c:pt idx="2127">
                  <c:v>210</c:v>
                </c:pt>
                <c:pt idx="2128">
                  <c:v>206</c:v>
                </c:pt>
                <c:pt idx="2129">
                  <c:v>209</c:v>
                </c:pt>
                <c:pt idx="2130">
                  <c:v>211</c:v>
                </c:pt>
                <c:pt idx="2131">
                  <c:v>209</c:v>
                </c:pt>
                <c:pt idx="2132">
                  <c:v>207</c:v>
                </c:pt>
                <c:pt idx="2133">
                  <c:v>207</c:v>
                </c:pt>
                <c:pt idx="2134">
                  <c:v>207</c:v>
                </c:pt>
                <c:pt idx="2135">
                  <c:v>211</c:v>
                </c:pt>
                <c:pt idx="2136">
                  <c:v>212</c:v>
                </c:pt>
                <c:pt idx="2137">
                  <c:v>218</c:v>
                </c:pt>
                <c:pt idx="2138">
                  <c:v>212</c:v>
                </c:pt>
                <c:pt idx="2139">
                  <c:v>209</c:v>
                </c:pt>
                <c:pt idx="2140">
                  <c:v>209</c:v>
                </c:pt>
                <c:pt idx="2141">
                  <c:v>205</c:v>
                </c:pt>
                <c:pt idx="2142">
                  <c:v>211</c:v>
                </c:pt>
                <c:pt idx="2143">
                  <c:v>208</c:v>
                </c:pt>
                <c:pt idx="2144">
                  <c:v>218</c:v>
                </c:pt>
                <c:pt idx="2145">
                  <c:v>207</c:v>
                </c:pt>
                <c:pt idx="2146">
                  <c:v>210</c:v>
                </c:pt>
                <c:pt idx="2147">
                  <c:v>213</c:v>
                </c:pt>
                <c:pt idx="2148">
                  <c:v>213</c:v>
                </c:pt>
                <c:pt idx="2149">
                  <c:v>211</c:v>
                </c:pt>
                <c:pt idx="2150">
                  <c:v>209</c:v>
                </c:pt>
                <c:pt idx="2151">
                  <c:v>209</c:v>
                </c:pt>
                <c:pt idx="2152">
                  <c:v>212</c:v>
                </c:pt>
                <c:pt idx="2153">
                  <c:v>211</c:v>
                </c:pt>
                <c:pt idx="2154">
                  <c:v>217</c:v>
                </c:pt>
                <c:pt idx="2155">
                  <c:v>207</c:v>
                </c:pt>
                <c:pt idx="2156">
                  <c:v>213</c:v>
                </c:pt>
                <c:pt idx="2157">
                  <c:v>209</c:v>
                </c:pt>
                <c:pt idx="2158">
                  <c:v>207</c:v>
                </c:pt>
                <c:pt idx="2159">
                  <c:v>213</c:v>
                </c:pt>
                <c:pt idx="2160">
                  <c:v>210</c:v>
                </c:pt>
                <c:pt idx="2161">
                  <c:v>210</c:v>
                </c:pt>
                <c:pt idx="2162">
                  <c:v>213</c:v>
                </c:pt>
                <c:pt idx="2163">
                  <c:v>207</c:v>
                </c:pt>
                <c:pt idx="2164">
                  <c:v>207</c:v>
                </c:pt>
                <c:pt idx="2165">
                  <c:v>210</c:v>
                </c:pt>
                <c:pt idx="2166">
                  <c:v>215</c:v>
                </c:pt>
                <c:pt idx="2167">
                  <c:v>207</c:v>
                </c:pt>
                <c:pt idx="2168">
                  <c:v>211</c:v>
                </c:pt>
                <c:pt idx="2169">
                  <c:v>206</c:v>
                </c:pt>
                <c:pt idx="2170">
                  <c:v>207</c:v>
                </c:pt>
                <c:pt idx="2171">
                  <c:v>207</c:v>
                </c:pt>
                <c:pt idx="2172">
                  <c:v>206</c:v>
                </c:pt>
                <c:pt idx="2173">
                  <c:v>205</c:v>
                </c:pt>
                <c:pt idx="2174">
                  <c:v>206</c:v>
                </c:pt>
                <c:pt idx="2175">
                  <c:v>206</c:v>
                </c:pt>
                <c:pt idx="2176">
                  <c:v>207</c:v>
                </c:pt>
                <c:pt idx="2177">
                  <c:v>203</c:v>
                </c:pt>
                <c:pt idx="2178">
                  <c:v>211</c:v>
                </c:pt>
                <c:pt idx="2179">
                  <c:v>207</c:v>
                </c:pt>
                <c:pt idx="2180">
                  <c:v>208</c:v>
                </c:pt>
                <c:pt idx="2181">
                  <c:v>203</c:v>
                </c:pt>
                <c:pt idx="2182">
                  <c:v>207</c:v>
                </c:pt>
                <c:pt idx="2183">
                  <c:v>206</c:v>
                </c:pt>
                <c:pt idx="2184">
                  <c:v>205</c:v>
                </c:pt>
                <c:pt idx="2185">
                  <c:v>202</c:v>
                </c:pt>
                <c:pt idx="2186">
                  <c:v>207</c:v>
                </c:pt>
                <c:pt idx="2187">
                  <c:v>205</c:v>
                </c:pt>
                <c:pt idx="2188">
                  <c:v>203</c:v>
                </c:pt>
                <c:pt idx="2189">
                  <c:v>206</c:v>
                </c:pt>
                <c:pt idx="2190">
                  <c:v>200</c:v>
                </c:pt>
                <c:pt idx="2191">
                  <c:v>206</c:v>
                </c:pt>
                <c:pt idx="2192">
                  <c:v>206</c:v>
                </c:pt>
                <c:pt idx="2193">
                  <c:v>204</c:v>
                </c:pt>
                <c:pt idx="2194">
                  <c:v>207</c:v>
                </c:pt>
                <c:pt idx="2195">
                  <c:v>205</c:v>
                </c:pt>
                <c:pt idx="2196">
                  <c:v>203</c:v>
                </c:pt>
                <c:pt idx="2197">
                  <c:v>209</c:v>
                </c:pt>
                <c:pt idx="2198">
                  <c:v>205</c:v>
                </c:pt>
                <c:pt idx="2199">
                  <c:v>208</c:v>
                </c:pt>
                <c:pt idx="2200">
                  <c:v>203</c:v>
                </c:pt>
                <c:pt idx="2201">
                  <c:v>206</c:v>
                </c:pt>
                <c:pt idx="2202">
                  <c:v>206</c:v>
                </c:pt>
                <c:pt idx="2203">
                  <c:v>209</c:v>
                </c:pt>
                <c:pt idx="2204">
                  <c:v>204</c:v>
                </c:pt>
                <c:pt idx="2205">
                  <c:v>203</c:v>
                </c:pt>
                <c:pt idx="2206">
                  <c:v>207</c:v>
                </c:pt>
                <c:pt idx="2207">
                  <c:v>206</c:v>
                </c:pt>
                <c:pt idx="2208">
                  <c:v>207</c:v>
                </c:pt>
                <c:pt idx="2209">
                  <c:v>208</c:v>
                </c:pt>
                <c:pt idx="2210">
                  <c:v>205</c:v>
                </c:pt>
                <c:pt idx="2211">
                  <c:v>203</c:v>
                </c:pt>
                <c:pt idx="2212">
                  <c:v>204</c:v>
                </c:pt>
                <c:pt idx="2213">
                  <c:v>209</c:v>
                </c:pt>
                <c:pt idx="2214">
                  <c:v>202</c:v>
                </c:pt>
                <c:pt idx="2215">
                  <c:v>205</c:v>
                </c:pt>
                <c:pt idx="2216">
                  <c:v>207</c:v>
                </c:pt>
                <c:pt idx="2217">
                  <c:v>210</c:v>
                </c:pt>
                <c:pt idx="2218">
                  <c:v>204</c:v>
                </c:pt>
                <c:pt idx="2219">
                  <c:v>204</c:v>
                </c:pt>
                <c:pt idx="2220">
                  <c:v>205</c:v>
                </c:pt>
                <c:pt idx="2221">
                  <c:v>202</c:v>
                </c:pt>
                <c:pt idx="2222">
                  <c:v>205</c:v>
                </c:pt>
                <c:pt idx="2223">
                  <c:v>206</c:v>
                </c:pt>
                <c:pt idx="2224">
                  <c:v>204</c:v>
                </c:pt>
                <c:pt idx="2225">
                  <c:v>209</c:v>
                </c:pt>
                <c:pt idx="2226">
                  <c:v>201</c:v>
                </c:pt>
                <c:pt idx="2227">
                  <c:v>205</c:v>
                </c:pt>
                <c:pt idx="2228">
                  <c:v>204</c:v>
                </c:pt>
                <c:pt idx="2229">
                  <c:v>201</c:v>
                </c:pt>
                <c:pt idx="2230">
                  <c:v>205</c:v>
                </c:pt>
                <c:pt idx="2231">
                  <c:v>201</c:v>
                </c:pt>
                <c:pt idx="2232">
                  <c:v>206</c:v>
                </c:pt>
                <c:pt idx="2233">
                  <c:v>204</c:v>
                </c:pt>
                <c:pt idx="2234">
                  <c:v>204</c:v>
                </c:pt>
                <c:pt idx="2235">
                  <c:v>210</c:v>
                </c:pt>
                <c:pt idx="2236">
                  <c:v>207</c:v>
                </c:pt>
                <c:pt idx="2237">
                  <c:v>207</c:v>
                </c:pt>
                <c:pt idx="2238">
                  <c:v>210</c:v>
                </c:pt>
                <c:pt idx="2239">
                  <c:v>209</c:v>
                </c:pt>
                <c:pt idx="2240">
                  <c:v>202</c:v>
                </c:pt>
                <c:pt idx="2241">
                  <c:v>207</c:v>
                </c:pt>
                <c:pt idx="2242">
                  <c:v>209</c:v>
                </c:pt>
                <c:pt idx="2243">
                  <c:v>207</c:v>
                </c:pt>
                <c:pt idx="2244">
                  <c:v>207</c:v>
                </c:pt>
                <c:pt idx="2245">
                  <c:v>205</c:v>
                </c:pt>
                <c:pt idx="2246">
                  <c:v>203</c:v>
                </c:pt>
                <c:pt idx="2247">
                  <c:v>210</c:v>
                </c:pt>
                <c:pt idx="2248">
                  <c:v>207</c:v>
                </c:pt>
                <c:pt idx="2249">
                  <c:v>207</c:v>
                </c:pt>
                <c:pt idx="2250">
                  <c:v>207</c:v>
                </c:pt>
                <c:pt idx="2251">
                  <c:v>208</c:v>
                </c:pt>
                <c:pt idx="2252">
                  <c:v>208</c:v>
                </c:pt>
                <c:pt idx="2253">
                  <c:v>205</c:v>
                </c:pt>
                <c:pt idx="2254">
                  <c:v>205</c:v>
                </c:pt>
                <c:pt idx="2255">
                  <c:v>205</c:v>
                </c:pt>
                <c:pt idx="2256">
                  <c:v>209</c:v>
                </c:pt>
                <c:pt idx="2257">
                  <c:v>205</c:v>
                </c:pt>
                <c:pt idx="2258">
                  <c:v>204</c:v>
                </c:pt>
                <c:pt idx="2259">
                  <c:v>206</c:v>
                </c:pt>
                <c:pt idx="2260">
                  <c:v>207</c:v>
                </c:pt>
                <c:pt idx="2261">
                  <c:v>208</c:v>
                </c:pt>
                <c:pt idx="2262">
                  <c:v>208</c:v>
                </c:pt>
                <c:pt idx="2263">
                  <c:v>205</c:v>
                </c:pt>
                <c:pt idx="2264">
                  <c:v>204</c:v>
                </c:pt>
                <c:pt idx="2265">
                  <c:v>204</c:v>
                </c:pt>
                <c:pt idx="2266">
                  <c:v>207</c:v>
                </c:pt>
                <c:pt idx="2267">
                  <c:v>204</c:v>
                </c:pt>
                <c:pt idx="2268">
                  <c:v>211</c:v>
                </c:pt>
                <c:pt idx="2269">
                  <c:v>208</c:v>
                </c:pt>
                <c:pt idx="2270">
                  <c:v>207</c:v>
                </c:pt>
                <c:pt idx="2271">
                  <c:v>205</c:v>
                </c:pt>
                <c:pt idx="2272">
                  <c:v>207</c:v>
                </c:pt>
                <c:pt idx="2273">
                  <c:v>210</c:v>
                </c:pt>
                <c:pt idx="2274">
                  <c:v>205</c:v>
                </c:pt>
                <c:pt idx="2275">
                  <c:v>205</c:v>
                </c:pt>
                <c:pt idx="2276">
                  <c:v>204</c:v>
                </c:pt>
                <c:pt idx="2277">
                  <c:v>204</c:v>
                </c:pt>
                <c:pt idx="2278">
                  <c:v>204</c:v>
                </c:pt>
                <c:pt idx="2279">
                  <c:v>205</c:v>
                </c:pt>
                <c:pt idx="2280">
                  <c:v>204</c:v>
                </c:pt>
                <c:pt idx="2281">
                  <c:v>202</c:v>
                </c:pt>
                <c:pt idx="2282">
                  <c:v>204</c:v>
                </c:pt>
                <c:pt idx="2283">
                  <c:v>207</c:v>
                </c:pt>
                <c:pt idx="2284">
                  <c:v>204</c:v>
                </c:pt>
                <c:pt idx="2285">
                  <c:v>205</c:v>
                </c:pt>
                <c:pt idx="2286">
                  <c:v>206</c:v>
                </c:pt>
                <c:pt idx="2287">
                  <c:v>202</c:v>
                </c:pt>
                <c:pt idx="2288">
                  <c:v>203</c:v>
                </c:pt>
                <c:pt idx="2289">
                  <c:v>205</c:v>
                </c:pt>
                <c:pt idx="2290">
                  <c:v>204</c:v>
                </c:pt>
                <c:pt idx="2291">
                  <c:v>208</c:v>
                </c:pt>
                <c:pt idx="2292">
                  <c:v>208</c:v>
                </c:pt>
                <c:pt idx="2293">
                  <c:v>204</c:v>
                </c:pt>
                <c:pt idx="2294">
                  <c:v>207</c:v>
                </c:pt>
                <c:pt idx="2295">
                  <c:v>205</c:v>
                </c:pt>
                <c:pt idx="2296">
                  <c:v>206</c:v>
                </c:pt>
                <c:pt idx="2297">
                  <c:v>207</c:v>
                </c:pt>
                <c:pt idx="2298">
                  <c:v>206</c:v>
                </c:pt>
                <c:pt idx="2299">
                  <c:v>209</c:v>
                </c:pt>
                <c:pt idx="2300">
                  <c:v>206</c:v>
                </c:pt>
                <c:pt idx="2301">
                  <c:v>204</c:v>
                </c:pt>
                <c:pt idx="2302">
                  <c:v>205</c:v>
                </c:pt>
                <c:pt idx="2303">
                  <c:v>205</c:v>
                </c:pt>
                <c:pt idx="2304">
                  <c:v>210</c:v>
                </c:pt>
                <c:pt idx="2305">
                  <c:v>205</c:v>
                </c:pt>
                <c:pt idx="2306">
                  <c:v>203</c:v>
                </c:pt>
                <c:pt idx="2307">
                  <c:v>208</c:v>
                </c:pt>
                <c:pt idx="2308">
                  <c:v>206</c:v>
                </c:pt>
                <c:pt idx="2309">
                  <c:v>208</c:v>
                </c:pt>
                <c:pt idx="2310">
                  <c:v>207</c:v>
                </c:pt>
                <c:pt idx="2311">
                  <c:v>211</c:v>
                </c:pt>
                <c:pt idx="2312">
                  <c:v>209</c:v>
                </c:pt>
                <c:pt idx="2313">
                  <c:v>208</c:v>
                </c:pt>
                <c:pt idx="2314">
                  <c:v>207</c:v>
                </c:pt>
                <c:pt idx="2315">
                  <c:v>206</c:v>
                </c:pt>
                <c:pt idx="2316">
                  <c:v>207</c:v>
                </c:pt>
                <c:pt idx="2317">
                  <c:v>202</c:v>
                </c:pt>
                <c:pt idx="2318">
                  <c:v>208</c:v>
                </c:pt>
                <c:pt idx="2319">
                  <c:v>207</c:v>
                </c:pt>
                <c:pt idx="2320">
                  <c:v>207</c:v>
                </c:pt>
                <c:pt idx="2321">
                  <c:v>202</c:v>
                </c:pt>
                <c:pt idx="2322">
                  <c:v>211</c:v>
                </c:pt>
                <c:pt idx="2323">
                  <c:v>208</c:v>
                </c:pt>
                <c:pt idx="2324">
                  <c:v>205</c:v>
                </c:pt>
                <c:pt idx="2325">
                  <c:v>207</c:v>
                </c:pt>
                <c:pt idx="2326">
                  <c:v>206</c:v>
                </c:pt>
                <c:pt idx="2327">
                  <c:v>207</c:v>
                </c:pt>
                <c:pt idx="2328">
                  <c:v>206</c:v>
                </c:pt>
                <c:pt idx="2329">
                  <c:v>207</c:v>
                </c:pt>
                <c:pt idx="2330">
                  <c:v>215</c:v>
                </c:pt>
                <c:pt idx="2331">
                  <c:v>210</c:v>
                </c:pt>
                <c:pt idx="2332">
                  <c:v>208</c:v>
                </c:pt>
                <c:pt idx="2333">
                  <c:v>208</c:v>
                </c:pt>
                <c:pt idx="2334">
                  <c:v>210</c:v>
                </c:pt>
                <c:pt idx="2335">
                  <c:v>206</c:v>
                </c:pt>
                <c:pt idx="2336">
                  <c:v>205</c:v>
                </c:pt>
                <c:pt idx="2337">
                  <c:v>208</c:v>
                </c:pt>
                <c:pt idx="2338">
                  <c:v>210</c:v>
                </c:pt>
                <c:pt idx="2339">
                  <c:v>211</c:v>
                </c:pt>
                <c:pt idx="2340">
                  <c:v>218</c:v>
                </c:pt>
                <c:pt idx="2341">
                  <c:v>215</c:v>
                </c:pt>
                <c:pt idx="2342">
                  <c:v>212</c:v>
                </c:pt>
                <c:pt idx="2343">
                  <c:v>209</c:v>
                </c:pt>
                <c:pt idx="2344">
                  <c:v>205</c:v>
                </c:pt>
                <c:pt idx="2345">
                  <c:v>208</c:v>
                </c:pt>
                <c:pt idx="2346">
                  <c:v>212</c:v>
                </c:pt>
                <c:pt idx="2347">
                  <c:v>207</c:v>
                </c:pt>
                <c:pt idx="2348">
                  <c:v>210</c:v>
                </c:pt>
                <c:pt idx="2349">
                  <c:v>215</c:v>
                </c:pt>
                <c:pt idx="2350">
                  <c:v>208</c:v>
                </c:pt>
                <c:pt idx="2351">
                  <c:v>208</c:v>
                </c:pt>
                <c:pt idx="2352">
                  <c:v>207</c:v>
                </c:pt>
                <c:pt idx="2353">
                  <c:v>210</c:v>
                </c:pt>
                <c:pt idx="2354">
                  <c:v>207</c:v>
                </c:pt>
                <c:pt idx="2355">
                  <c:v>209</c:v>
                </c:pt>
                <c:pt idx="2356">
                  <c:v>208</c:v>
                </c:pt>
                <c:pt idx="2357">
                  <c:v>213</c:v>
                </c:pt>
                <c:pt idx="2358">
                  <c:v>210</c:v>
                </c:pt>
                <c:pt idx="2359">
                  <c:v>211</c:v>
                </c:pt>
                <c:pt idx="2360">
                  <c:v>209</c:v>
                </c:pt>
                <c:pt idx="2361">
                  <c:v>211</c:v>
                </c:pt>
                <c:pt idx="2362">
                  <c:v>219</c:v>
                </c:pt>
                <c:pt idx="2363">
                  <c:v>207</c:v>
                </c:pt>
                <c:pt idx="2364">
                  <c:v>208</c:v>
                </c:pt>
                <c:pt idx="2365">
                  <c:v>213</c:v>
                </c:pt>
                <c:pt idx="2366">
                  <c:v>212</c:v>
                </c:pt>
                <c:pt idx="2367">
                  <c:v>211</c:v>
                </c:pt>
                <c:pt idx="2368">
                  <c:v>217</c:v>
                </c:pt>
                <c:pt idx="2369">
                  <c:v>218</c:v>
                </c:pt>
                <c:pt idx="2370">
                  <c:v>221</c:v>
                </c:pt>
                <c:pt idx="2371">
                  <c:v>220</c:v>
                </c:pt>
                <c:pt idx="2372">
                  <c:v>220</c:v>
                </c:pt>
                <c:pt idx="2373">
                  <c:v>223</c:v>
                </c:pt>
                <c:pt idx="2374">
                  <c:v>213</c:v>
                </c:pt>
                <c:pt idx="2375">
                  <c:v>224</c:v>
                </c:pt>
                <c:pt idx="2376">
                  <c:v>223</c:v>
                </c:pt>
                <c:pt idx="2377">
                  <c:v>222</c:v>
                </c:pt>
                <c:pt idx="2378">
                  <c:v>221</c:v>
                </c:pt>
                <c:pt idx="2379">
                  <c:v>225</c:v>
                </c:pt>
                <c:pt idx="2380">
                  <c:v>224</c:v>
                </c:pt>
                <c:pt idx="2381">
                  <c:v>229</c:v>
                </c:pt>
                <c:pt idx="2382">
                  <c:v>221</c:v>
                </c:pt>
                <c:pt idx="2383">
                  <c:v>222</c:v>
                </c:pt>
                <c:pt idx="2384">
                  <c:v>224</c:v>
                </c:pt>
                <c:pt idx="2385">
                  <c:v>222</c:v>
                </c:pt>
                <c:pt idx="2386">
                  <c:v>225</c:v>
                </c:pt>
                <c:pt idx="2387">
                  <c:v>220</c:v>
                </c:pt>
                <c:pt idx="2388">
                  <c:v>222</c:v>
                </c:pt>
                <c:pt idx="2389">
                  <c:v>221</c:v>
                </c:pt>
                <c:pt idx="2390">
                  <c:v>226</c:v>
                </c:pt>
                <c:pt idx="2391">
                  <c:v>217</c:v>
                </c:pt>
                <c:pt idx="2392">
                  <c:v>224</c:v>
                </c:pt>
                <c:pt idx="2393">
                  <c:v>222</c:v>
                </c:pt>
                <c:pt idx="2394">
                  <c:v>217</c:v>
                </c:pt>
                <c:pt idx="2395">
                  <c:v>214</c:v>
                </c:pt>
                <c:pt idx="2396">
                  <c:v>213</c:v>
                </c:pt>
                <c:pt idx="2397">
                  <c:v>217</c:v>
                </c:pt>
                <c:pt idx="2398">
                  <c:v>217</c:v>
                </c:pt>
                <c:pt idx="2399">
                  <c:v>220</c:v>
                </c:pt>
                <c:pt idx="2400">
                  <c:v>218</c:v>
                </c:pt>
                <c:pt idx="2401">
                  <c:v>211</c:v>
                </c:pt>
                <c:pt idx="2402">
                  <c:v>217</c:v>
                </c:pt>
                <c:pt idx="2403">
                  <c:v>216</c:v>
                </c:pt>
                <c:pt idx="2404">
                  <c:v>215</c:v>
                </c:pt>
                <c:pt idx="2405">
                  <c:v>207</c:v>
                </c:pt>
                <c:pt idx="2406">
                  <c:v>222</c:v>
                </c:pt>
                <c:pt idx="2407">
                  <c:v>219</c:v>
                </c:pt>
                <c:pt idx="2408">
                  <c:v>220</c:v>
                </c:pt>
                <c:pt idx="2409">
                  <c:v>235</c:v>
                </c:pt>
                <c:pt idx="2410">
                  <c:v>244</c:v>
                </c:pt>
                <c:pt idx="2411">
                  <c:v>232</c:v>
                </c:pt>
                <c:pt idx="2412">
                  <c:v>243</c:v>
                </c:pt>
                <c:pt idx="2413">
                  <c:v>241</c:v>
                </c:pt>
                <c:pt idx="2414">
                  <c:v>259</c:v>
                </c:pt>
                <c:pt idx="2415">
                  <c:v>263</c:v>
                </c:pt>
                <c:pt idx="2416">
                  <c:v>280</c:v>
                </c:pt>
                <c:pt idx="2417">
                  <c:v>272</c:v>
                </c:pt>
                <c:pt idx="2418">
                  <c:v>289</c:v>
                </c:pt>
                <c:pt idx="2419">
                  <c:v>295</c:v>
                </c:pt>
                <c:pt idx="2420">
                  <c:v>311</c:v>
                </c:pt>
                <c:pt idx="2421">
                  <c:v>311</c:v>
                </c:pt>
                <c:pt idx="2422">
                  <c:v>305</c:v>
                </c:pt>
                <c:pt idx="2423">
                  <c:v>315</c:v>
                </c:pt>
                <c:pt idx="2424">
                  <c:v>292</c:v>
                </c:pt>
                <c:pt idx="2425">
                  <c:v>283</c:v>
                </c:pt>
                <c:pt idx="2426">
                  <c:v>281</c:v>
                </c:pt>
                <c:pt idx="2427">
                  <c:v>266</c:v>
                </c:pt>
                <c:pt idx="2428">
                  <c:v>268</c:v>
                </c:pt>
                <c:pt idx="2429">
                  <c:v>265</c:v>
                </c:pt>
                <c:pt idx="2430">
                  <c:v>282</c:v>
                </c:pt>
                <c:pt idx="2431">
                  <c:v>251</c:v>
                </c:pt>
                <c:pt idx="2432">
                  <c:v>257</c:v>
                </c:pt>
                <c:pt idx="2433">
                  <c:v>248</c:v>
                </c:pt>
                <c:pt idx="2434">
                  <c:v>229</c:v>
                </c:pt>
                <c:pt idx="2435">
                  <c:v>225</c:v>
                </c:pt>
                <c:pt idx="2436">
                  <c:v>236</c:v>
                </c:pt>
                <c:pt idx="2437">
                  <c:v>217</c:v>
                </c:pt>
                <c:pt idx="2438">
                  <c:v>222</c:v>
                </c:pt>
                <c:pt idx="2439">
                  <c:v>224</c:v>
                </c:pt>
                <c:pt idx="2440">
                  <c:v>218</c:v>
                </c:pt>
                <c:pt idx="2441">
                  <c:v>213</c:v>
                </c:pt>
                <c:pt idx="2442">
                  <c:v>210</c:v>
                </c:pt>
                <c:pt idx="2443">
                  <c:v>216</c:v>
                </c:pt>
                <c:pt idx="2444">
                  <c:v>210</c:v>
                </c:pt>
                <c:pt idx="2445">
                  <c:v>210</c:v>
                </c:pt>
                <c:pt idx="2446">
                  <c:v>208</c:v>
                </c:pt>
                <c:pt idx="2447">
                  <c:v>212</c:v>
                </c:pt>
                <c:pt idx="2448">
                  <c:v>208</c:v>
                </c:pt>
                <c:pt idx="2449">
                  <c:v>208</c:v>
                </c:pt>
                <c:pt idx="2450">
                  <c:v>205</c:v>
                </c:pt>
                <c:pt idx="2451">
                  <c:v>210</c:v>
                </c:pt>
                <c:pt idx="2452">
                  <c:v>205</c:v>
                </c:pt>
                <c:pt idx="2453">
                  <c:v>210</c:v>
                </c:pt>
                <c:pt idx="2454">
                  <c:v>210</c:v>
                </c:pt>
                <c:pt idx="2455">
                  <c:v>211</c:v>
                </c:pt>
                <c:pt idx="2456">
                  <c:v>209</c:v>
                </c:pt>
                <c:pt idx="2457">
                  <c:v>203</c:v>
                </c:pt>
                <c:pt idx="2458">
                  <c:v>208</c:v>
                </c:pt>
                <c:pt idx="2459">
                  <c:v>211</c:v>
                </c:pt>
                <c:pt idx="2460">
                  <c:v>208</c:v>
                </c:pt>
                <c:pt idx="2461">
                  <c:v>214</c:v>
                </c:pt>
                <c:pt idx="2462">
                  <c:v>208</c:v>
                </c:pt>
                <c:pt idx="2463">
                  <c:v>213</c:v>
                </c:pt>
                <c:pt idx="2464">
                  <c:v>212</c:v>
                </c:pt>
                <c:pt idx="2465">
                  <c:v>205</c:v>
                </c:pt>
                <c:pt idx="2466">
                  <c:v>209</c:v>
                </c:pt>
                <c:pt idx="2467">
                  <c:v>209</c:v>
                </c:pt>
                <c:pt idx="2468">
                  <c:v>205</c:v>
                </c:pt>
                <c:pt idx="2469">
                  <c:v>207</c:v>
                </c:pt>
                <c:pt idx="2470">
                  <c:v>207</c:v>
                </c:pt>
                <c:pt idx="2471">
                  <c:v>214</c:v>
                </c:pt>
                <c:pt idx="2472">
                  <c:v>210</c:v>
                </c:pt>
                <c:pt idx="2473">
                  <c:v>213</c:v>
                </c:pt>
                <c:pt idx="2474">
                  <c:v>208</c:v>
                </c:pt>
                <c:pt idx="2475">
                  <c:v>212</c:v>
                </c:pt>
                <c:pt idx="2476">
                  <c:v>209</c:v>
                </c:pt>
                <c:pt idx="2477">
                  <c:v>206</c:v>
                </c:pt>
                <c:pt idx="2478">
                  <c:v>211</c:v>
                </c:pt>
                <c:pt idx="2479">
                  <c:v>214</c:v>
                </c:pt>
                <c:pt idx="2480">
                  <c:v>208</c:v>
                </c:pt>
                <c:pt idx="2481">
                  <c:v>215</c:v>
                </c:pt>
                <c:pt idx="2482">
                  <c:v>227</c:v>
                </c:pt>
                <c:pt idx="2483">
                  <c:v>225</c:v>
                </c:pt>
                <c:pt idx="2484">
                  <c:v>231</c:v>
                </c:pt>
                <c:pt idx="2485">
                  <c:v>237</c:v>
                </c:pt>
                <c:pt idx="2486">
                  <c:v>241</c:v>
                </c:pt>
                <c:pt idx="2487">
                  <c:v>243</c:v>
                </c:pt>
                <c:pt idx="2488">
                  <c:v>249</c:v>
                </c:pt>
                <c:pt idx="2489">
                  <c:v>241</c:v>
                </c:pt>
                <c:pt idx="2490">
                  <c:v>222</c:v>
                </c:pt>
                <c:pt idx="2491">
                  <c:v>225</c:v>
                </c:pt>
                <c:pt idx="2492">
                  <c:v>232</c:v>
                </c:pt>
                <c:pt idx="2493">
                  <c:v>232</c:v>
                </c:pt>
                <c:pt idx="2494">
                  <c:v>233</c:v>
                </c:pt>
                <c:pt idx="2495">
                  <c:v>214</c:v>
                </c:pt>
                <c:pt idx="2496">
                  <c:v>233</c:v>
                </c:pt>
                <c:pt idx="2497">
                  <c:v>221</c:v>
                </c:pt>
                <c:pt idx="2498">
                  <c:v>225</c:v>
                </c:pt>
                <c:pt idx="2499">
                  <c:v>214</c:v>
                </c:pt>
                <c:pt idx="2500">
                  <c:v>215</c:v>
                </c:pt>
                <c:pt idx="2501">
                  <c:v>209</c:v>
                </c:pt>
                <c:pt idx="2502">
                  <c:v>212</c:v>
                </c:pt>
                <c:pt idx="2503">
                  <c:v>206</c:v>
                </c:pt>
                <c:pt idx="2504">
                  <c:v>211</c:v>
                </c:pt>
                <c:pt idx="2505">
                  <c:v>208</c:v>
                </c:pt>
                <c:pt idx="2506">
                  <c:v>214</c:v>
                </c:pt>
                <c:pt idx="2507">
                  <c:v>206</c:v>
                </c:pt>
                <c:pt idx="2508">
                  <c:v>209</c:v>
                </c:pt>
                <c:pt idx="2509">
                  <c:v>213</c:v>
                </c:pt>
                <c:pt idx="2510">
                  <c:v>208</c:v>
                </c:pt>
                <c:pt idx="2511">
                  <c:v>214</c:v>
                </c:pt>
                <c:pt idx="2512">
                  <c:v>204</c:v>
                </c:pt>
                <c:pt idx="2513">
                  <c:v>211</c:v>
                </c:pt>
                <c:pt idx="2514">
                  <c:v>205</c:v>
                </c:pt>
                <c:pt idx="2515">
                  <c:v>203</c:v>
                </c:pt>
                <c:pt idx="2516">
                  <c:v>207</c:v>
                </c:pt>
                <c:pt idx="2517">
                  <c:v>202</c:v>
                </c:pt>
                <c:pt idx="2518">
                  <c:v>206</c:v>
                </c:pt>
                <c:pt idx="2519">
                  <c:v>206</c:v>
                </c:pt>
                <c:pt idx="2520">
                  <c:v>203</c:v>
                </c:pt>
                <c:pt idx="2521">
                  <c:v>208</c:v>
                </c:pt>
                <c:pt idx="2522">
                  <c:v>208</c:v>
                </c:pt>
                <c:pt idx="2523">
                  <c:v>205</c:v>
                </c:pt>
                <c:pt idx="2524">
                  <c:v>207</c:v>
                </c:pt>
                <c:pt idx="2525">
                  <c:v>204</c:v>
                </c:pt>
                <c:pt idx="2526">
                  <c:v>206</c:v>
                </c:pt>
                <c:pt idx="2527">
                  <c:v>209</c:v>
                </c:pt>
                <c:pt idx="2528">
                  <c:v>203</c:v>
                </c:pt>
                <c:pt idx="2529">
                  <c:v>206</c:v>
                </c:pt>
                <c:pt idx="2530">
                  <c:v>202</c:v>
                </c:pt>
                <c:pt idx="2531">
                  <c:v>203</c:v>
                </c:pt>
                <c:pt idx="2532">
                  <c:v>203</c:v>
                </c:pt>
                <c:pt idx="2533">
                  <c:v>202</c:v>
                </c:pt>
                <c:pt idx="2534">
                  <c:v>205</c:v>
                </c:pt>
                <c:pt idx="2535">
                  <c:v>205</c:v>
                </c:pt>
                <c:pt idx="2536">
                  <c:v>204</c:v>
                </c:pt>
                <c:pt idx="2537">
                  <c:v>204</c:v>
                </c:pt>
                <c:pt idx="2538">
                  <c:v>204</c:v>
                </c:pt>
                <c:pt idx="2539">
                  <c:v>205</c:v>
                </c:pt>
                <c:pt idx="2540">
                  <c:v>208</c:v>
                </c:pt>
                <c:pt idx="2541">
                  <c:v>205</c:v>
                </c:pt>
                <c:pt idx="2542">
                  <c:v>214</c:v>
                </c:pt>
                <c:pt idx="2543">
                  <c:v>201</c:v>
                </c:pt>
                <c:pt idx="2544">
                  <c:v>208</c:v>
                </c:pt>
                <c:pt idx="2545">
                  <c:v>206</c:v>
                </c:pt>
                <c:pt idx="2546">
                  <c:v>202</c:v>
                </c:pt>
                <c:pt idx="2547">
                  <c:v>205</c:v>
                </c:pt>
                <c:pt idx="2548">
                  <c:v>202</c:v>
                </c:pt>
                <c:pt idx="2549">
                  <c:v>207</c:v>
                </c:pt>
                <c:pt idx="2550">
                  <c:v>209</c:v>
                </c:pt>
                <c:pt idx="2551">
                  <c:v>207</c:v>
                </c:pt>
                <c:pt idx="2552">
                  <c:v>207</c:v>
                </c:pt>
                <c:pt idx="2553">
                  <c:v>205</c:v>
                </c:pt>
                <c:pt idx="2554">
                  <c:v>206</c:v>
                </c:pt>
                <c:pt idx="2555">
                  <c:v>205</c:v>
                </c:pt>
                <c:pt idx="2556">
                  <c:v>205</c:v>
                </c:pt>
                <c:pt idx="2557">
                  <c:v>205</c:v>
                </c:pt>
                <c:pt idx="2558">
                  <c:v>202</c:v>
                </c:pt>
                <c:pt idx="2559">
                  <c:v>208</c:v>
                </c:pt>
                <c:pt idx="2560">
                  <c:v>201</c:v>
                </c:pt>
                <c:pt idx="2561">
                  <c:v>206</c:v>
                </c:pt>
                <c:pt idx="2562">
                  <c:v>204</c:v>
                </c:pt>
                <c:pt idx="2563">
                  <c:v>211</c:v>
                </c:pt>
                <c:pt idx="2564">
                  <c:v>205</c:v>
                </c:pt>
                <c:pt idx="2565">
                  <c:v>210</c:v>
                </c:pt>
                <c:pt idx="2566">
                  <c:v>208</c:v>
                </c:pt>
                <c:pt idx="2567">
                  <c:v>204</c:v>
                </c:pt>
                <c:pt idx="2568">
                  <c:v>210</c:v>
                </c:pt>
                <c:pt idx="2569">
                  <c:v>204</c:v>
                </c:pt>
                <c:pt idx="2570">
                  <c:v>211</c:v>
                </c:pt>
                <c:pt idx="2571">
                  <c:v>207</c:v>
                </c:pt>
                <c:pt idx="2572">
                  <c:v>208</c:v>
                </c:pt>
                <c:pt idx="2573">
                  <c:v>207</c:v>
                </c:pt>
                <c:pt idx="2574">
                  <c:v>202</c:v>
                </c:pt>
                <c:pt idx="2575">
                  <c:v>204</c:v>
                </c:pt>
                <c:pt idx="2576">
                  <c:v>208</c:v>
                </c:pt>
                <c:pt idx="2577">
                  <c:v>205</c:v>
                </c:pt>
                <c:pt idx="2578">
                  <c:v>205</c:v>
                </c:pt>
                <c:pt idx="2579">
                  <c:v>204</c:v>
                </c:pt>
                <c:pt idx="2580">
                  <c:v>205</c:v>
                </c:pt>
                <c:pt idx="2581">
                  <c:v>205</c:v>
                </c:pt>
                <c:pt idx="2582">
                  <c:v>205</c:v>
                </c:pt>
                <c:pt idx="2583">
                  <c:v>205</c:v>
                </c:pt>
                <c:pt idx="2584">
                  <c:v>205</c:v>
                </c:pt>
                <c:pt idx="2585">
                  <c:v>207</c:v>
                </c:pt>
                <c:pt idx="2586">
                  <c:v>208</c:v>
                </c:pt>
                <c:pt idx="2587">
                  <c:v>212</c:v>
                </c:pt>
                <c:pt idx="2588">
                  <c:v>207</c:v>
                </c:pt>
                <c:pt idx="2589">
                  <c:v>213</c:v>
                </c:pt>
                <c:pt idx="2590">
                  <c:v>213</c:v>
                </c:pt>
                <c:pt idx="2591">
                  <c:v>208</c:v>
                </c:pt>
                <c:pt idx="2592">
                  <c:v>206</c:v>
                </c:pt>
                <c:pt idx="2593">
                  <c:v>212</c:v>
                </c:pt>
                <c:pt idx="2594">
                  <c:v>208</c:v>
                </c:pt>
                <c:pt idx="2595">
                  <c:v>212</c:v>
                </c:pt>
                <c:pt idx="2596">
                  <c:v>206</c:v>
                </c:pt>
                <c:pt idx="2597">
                  <c:v>203</c:v>
                </c:pt>
                <c:pt idx="2598">
                  <c:v>214</c:v>
                </c:pt>
                <c:pt idx="2599">
                  <c:v>213</c:v>
                </c:pt>
                <c:pt idx="2600">
                  <c:v>204</c:v>
                </c:pt>
                <c:pt idx="2601">
                  <c:v>208</c:v>
                </c:pt>
                <c:pt idx="2602">
                  <c:v>210</c:v>
                </c:pt>
                <c:pt idx="2603">
                  <c:v>208</c:v>
                </c:pt>
                <c:pt idx="2604">
                  <c:v>212</c:v>
                </c:pt>
                <c:pt idx="2605">
                  <c:v>210</c:v>
                </c:pt>
                <c:pt idx="2606">
                  <c:v>204</c:v>
                </c:pt>
                <c:pt idx="2607">
                  <c:v>210</c:v>
                </c:pt>
                <c:pt idx="2608">
                  <c:v>206</c:v>
                </c:pt>
                <c:pt idx="2609">
                  <c:v>206</c:v>
                </c:pt>
                <c:pt idx="2610">
                  <c:v>210</c:v>
                </c:pt>
                <c:pt idx="2611">
                  <c:v>205</c:v>
                </c:pt>
                <c:pt idx="2612">
                  <c:v>208</c:v>
                </c:pt>
                <c:pt idx="2613">
                  <c:v>207</c:v>
                </c:pt>
                <c:pt idx="2614">
                  <c:v>212</c:v>
                </c:pt>
                <c:pt idx="2615">
                  <c:v>204</c:v>
                </c:pt>
                <c:pt idx="2616">
                  <c:v>206</c:v>
                </c:pt>
                <c:pt idx="2617">
                  <c:v>211</c:v>
                </c:pt>
                <c:pt idx="2618">
                  <c:v>202</c:v>
                </c:pt>
                <c:pt idx="2619">
                  <c:v>205</c:v>
                </c:pt>
                <c:pt idx="2620">
                  <c:v>207</c:v>
                </c:pt>
                <c:pt idx="2621">
                  <c:v>207</c:v>
                </c:pt>
                <c:pt idx="2622">
                  <c:v>208</c:v>
                </c:pt>
                <c:pt idx="2623">
                  <c:v>211</c:v>
                </c:pt>
                <c:pt idx="2624">
                  <c:v>206</c:v>
                </c:pt>
                <c:pt idx="2625">
                  <c:v>204</c:v>
                </c:pt>
                <c:pt idx="2626">
                  <c:v>204</c:v>
                </c:pt>
                <c:pt idx="2627">
                  <c:v>207</c:v>
                </c:pt>
                <c:pt idx="2628">
                  <c:v>204</c:v>
                </c:pt>
                <c:pt idx="2629">
                  <c:v>205</c:v>
                </c:pt>
                <c:pt idx="2630">
                  <c:v>205</c:v>
                </c:pt>
                <c:pt idx="2631">
                  <c:v>203</c:v>
                </c:pt>
                <c:pt idx="2632">
                  <c:v>202</c:v>
                </c:pt>
                <c:pt idx="2633">
                  <c:v>213</c:v>
                </c:pt>
                <c:pt idx="2634">
                  <c:v>205</c:v>
                </c:pt>
                <c:pt idx="2635">
                  <c:v>206</c:v>
                </c:pt>
                <c:pt idx="2636">
                  <c:v>206</c:v>
                </c:pt>
                <c:pt idx="2637">
                  <c:v>206</c:v>
                </c:pt>
                <c:pt idx="2638">
                  <c:v>204</c:v>
                </c:pt>
                <c:pt idx="2639">
                  <c:v>205</c:v>
                </c:pt>
                <c:pt idx="2640">
                  <c:v>208</c:v>
                </c:pt>
                <c:pt idx="2641">
                  <c:v>206</c:v>
                </c:pt>
                <c:pt idx="2642">
                  <c:v>205</c:v>
                </c:pt>
                <c:pt idx="2643">
                  <c:v>206</c:v>
                </c:pt>
                <c:pt idx="2644">
                  <c:v>202</c:v>
                </c:pt>
                <c:pt idx="2645">
                  <c:v>203</c:v>
                </c:pt>
                <c:pt idx="2646">
                  <c:v>202</c:v>
                </c:pt>
                <c:pt idx="2647">
                  <c:v>208</c:v>
                </c:pt>
                <c:pt idx="2648">
                  <c:v>208</c:v>
                </c:pt>
                <c:pt idx="2649">
                  <c:v>207</c:v>
                </c:pt>
                <c:pt idx="2650">
                  <c:v>208</c:v>
                </c:pt>
                <c:pt idx="2651">
                  <c:v>209</c:v>
                </c:pt>
                <c:pt idx="2652">
                  <c:v>206</c:v>
                </c:pt>
                <c:pt idx="2653">
                  <c:v>209</c:v>
                </c:pt>
                <c:pt idx="2654">
                  <c:v>205</c:v>
                </c:pt>
                <c:pt idx="2655">
                  <c:v>211</c:v>
                </c:pt>
                <c:pt idx="2656">
                  <c:v>203</c:v>
                </c:pt>
                <c:pt idx="2657">
                  <c:v>202</c:v>
                </c:pt>
                <c:pt idx="2658">
                  <c:v>209</c:v>
                </c:pt>
                <c:pt idx="2659">
                  <c:v>203</c:v>
                </c:pt>
                <c:pt idx="2660">
                  <c:v>206</c:v>
                </c:pt>
                <c:pt idx="2661">
                  <c:v>204</c:v>
                </c:pt>
                <c:pt idx="2662">
                  <c:v>202</c:v>
                </c:pt>
                <c:pt idx="2663">
                  <c:v>204</c:v>
                </c:pt>
                <c:pt idx="2664">
                  <c:v>205</c:v>
                </c:pt>
                <c:pt idx="2665">
                  <c:v>210</c:v>
                </c:pt>
                <c:pt idx="2666">
                  <c:v>206</c:v>
                </c:pt>
                <c:pt idx="2667">
                  <c:v>207</c:v>
                </c:pt>
                <c:pt idx="2668">
                  <c:v>210</c:v>
                </c:pt>
                <c:pt idx="2669">
                  <c:v>208</c:v>
                </c:pt>
                <c:pt idx="2670">
                  <c:v>208</c:v>
                </c:pt>
                <c:pt idx="2671">
                  <c:v>210</c:v>
                </c:pt>
                <c:pt idx="2672">
                  <c:v>206</c:v>
                </c:pt>
                <c:pt idx="2673">
                  <c:v>206</c:v>
                </c:pt>
                <c:pt idx="2674">
                  <c:v>207</c:v>
                </c:pt>
                <c:pt idx="2675">
                  <c:v>210</c:v>
                </c:pt>
                <c:pt idx="2676">
                  <c:v>213</c:v>
                </c:pt>
                <c:pt idx="2677">
                  <c:v>213</c:v>
                </c:pt>
                <c:pt idx="2678">
                  <c:v>205</c:v>
                </c:pt>
                <c:pt idx="2679">
                  <c:v>210</c:v>
                </c:pt>
                <c:pt idx="2680">
                  <c:v>208</c:v>
                </c:pt>
                <c:pt idx="2681">
                  <c:v>211</c:v>
                </c:pt>
                <c:pt idx="2682">
                  <c:v>205</c:v>
                </c:pt>
                <c:pt idx="2683">
                  <c:v>209</c:v>
                </c:pt>
                <c:pt idx="2684">
                  <c:v>215</c:v>
                </c:pt>
                <c:pt idx="2685">
                  <c:v>218</c:v>
                </c:pt>
                <c:pt idx="2686">
                  <c:v>210</c:v>
                </c:pt>
                <c:pt idx="2687">
                  <c:v>210</c:v>
                </c:pt>
                <c:pt idx="2688">
                  <c:v>212</c:v>
                </c:pt>
                <c:pt idx="2689">
                  <c:v>211</c:v>
                </c:pt>
                <c:pt idx="2690">
                  <c:v>216</c:v>
                </c:pt>
                <c:pt idx="2691">
                  <c:v>212</c:v>
                </c:pt>
                <c:pt idx="2692">
                  <c:v>212</c:v>
                </c:pt>
                <c:pt idx="2693">
                  <c:v>211</c:v>
                </c:pt>
                <c:pt idx="2694">
                  <c:v>209</c:v>
                </c:pt>
                <c:pt idx="2695">
                  <c:v>217</c:v>
                </c:pt>
                <c:pt idx="2696">
                  <c:v>214</c:v>
                </c:pt>
                <c:pt idx="2697">
                  <c:v>211</c:v>
                </c:pt>
                <c:pt idx="2698">
                  <c:v>222</c:v>
                </c:pt>
                <c:pt idx="2699">
                  <c:v>212</c:v>
                </c:pt>
                <c:pt idx="2700">
                  <c:v>207</c:v>
                </c:pt>
                <c:pt idx="2701">
                  <c:v>208</c:v>
                </c:pt>
                <c:pt idx="2702">
                  <c:v>212</c:v>
                </c:pt>
                <c:pt idx="2703">
                  <c:v>207</c:v>
                </c:pt>
                <c:pt idx="2704">
                  <c:v>215</c:v>
                </c:pt>
                <c:pt idx="2705">
                  <c:v>206</c:v>
                </c:pt>
                <c:pt idx="2706">
                  <c:v>211</c:v>
                </c:pt>
                <c:pt idx="2707">
                  <c:v>213</c:v>
                </c:pt>
                <c:pt idx="2708">
                  <c:v>208</c:v>
                </c:pt>
                <c:pt idx="2709">
                  <c:v>208</c:v>
                </c:pt>
                <c:pt idx="2710">
                  <c:v>208</c:v>
                </c:pt>
                <c:pt idx="2711">
                  <c:v>212</c:v>
                </c:pt>
                <c:pt idx="2712">
                  <c:v>212</c:v>
                </c:pt>
                <c:pt idx="2713">
                  <c:v>205</c:v>
                </c:pt>
                <c:pt idx="2714">
                  <c:v>214</c:v>
                </c:pt>
                <c:pt idx="2715">
                  <c:v>204</c:v>
                </c:pt>
                <c:pt idx="2716">
                  <c:v>215</c:v>
                </c:pt>
                <c:pt idx="2717">
                  <c:v>211</c:v>
                </c:pt>
                <c:pt idx="2718">
                  <c:v>214</c:v>
                </c:pt>
                <c:pt idx="2719">
                  <c:v>213</c:v>
                </c:pt>
                <c:pt idx="2720">
                  <c:v>214</c:v>
                </c:pt>
                <c:pt idx="2721">
                  <c:v>212</c:v>
                </c:pt>
                <c:pt idx="2722">
                  <c:v>212</c:v>
                </c:pt>
                <c:pt idx="2723">
                  <c:v>208</c:v>
                </c:pt>
                <c:pt idx="2724">
                  <c:v>216</c:v>
                </c:pt>
                <c:pt idx="2725">
                  <c:v>218</c:v>
                </c:pt>
                <c:pt idx="2726">
                  <c:v>218</c:v>
                </c:pt>
                <c:pt idx="2727">
                  <c:v>219</c:v>
                </c:pt>
                <c:pt idx="2728">
                  <c:v>218</c:v>
                </c:pt>
                <c:pt idx="2729">
                  <c:v>212</c:v>
                </c:pt>
                <c:pt idx="2730">
                  <c:v>215</c:v>
                </c:pt>
                <c:pt idx="2731">
                  <c:v>216</c:v>
                </c:pt>
                <c:pt idx="2732">
                  <c:v>214</c:v>
                </c:pt>
                <c:pt idx="2733">
                  <c:v>216</c:v>
                </c:pt>
                <c:pt idx="2734">
                  <c:v>214</c:v>
                </c:pt>
                <c:pt idx="2735">
                  <c:v>219</c:v>
                </c:pt>
                <c:pt idx="2736">
                  <c:v>218</c:v>
                </c:pt>
                <c:pt idx="2737">
                  <c:v>208</c:v>
                </c:pt>
                <c:pt idx="2738">
                  <c:v>223</c:v>
                </c:pt>
                <c:pt idx="2739">
                  <c:v>212</c:v>
                </c:pt>
                <c:pt idx="2740">
                  <c:v>218</c:v>
                </c:pt>
                <c:pt idx="2741">
                  <c:v>211</c:v>
                </c:pt>
                <c:pt idx="2742">
                  <c:v>213</c:v>
                </c:pt>
                <c:pt idx="2743">
                  <c:v>208</c:v>
                </c:pt>
                <c:pt idx="2744">
                  <c:v>212</c:v>
                </c:pt>
                <c:pt idx="2745">
                  <c:v>212</c:v>
                </c:pt>
                <c:pt idx="2746">
                  <c:v>213</c:v>
                </c:pt>
                <c:pt idx="2747">
                  <c:v>216</c:v>
                </c:pt>
                <c:pt idx="2748">
                  <c:v>209</c:v>
                </c:pt>
                <c:pt idx="2749">
                  <c:v>218</c:v>
                </c:pt>
                <c:pt idx="2750">
                  <c:v>215</c:v>
                </c:pt>
                <c:pt idx="2751">
                  <c:v>222</c:v>
                </c:pt>
                <c:pt idx="2752">
                  <c:v>215</c:v>
                </c:pt>
                <c:pt idx="2753">
                  <c:v>218</c:v>
                </c:pt>
                <c:pt idx="2754">
                  <c:v>220</c:v>
                </c:pt>
                <c:pt idx="2755">
                  <c:v>214</c:v>
                </c:pt>
                <c:pt idx="2756">
                  <c:v>219</c:v>
                </c:pt>
                <c:pt idx="2757">
                  <c:v>220</c:v>
                </c:pt>
                <c:pt idx="2758">
                  <c:v>220</c:v>
                </c:pt>
                <c:pt idx="2759">
                  <c:v>224</c:v>
                </c:pt>
                <c:pt idx="2760">
                  <c:v>232</c:v>
                </c:pt>
                <c:pt idx="2761">
                  <c:v>223</c:v>
                </c:pt>
                <c:pt idx="2762">
                  <c:v>216</c:v>
                </c:pt>
                <c:pt idx="2763">
                  <c:v>222</c:v>
                </c:pt>
                <c:pt idx="2764">
                  <c:v>217</c:v>
                </c:pt>
                <c:pt idx="2765">
                  <c:v>233</c:v>
                </c:pt>
                <c:pt idx="2766">
                  <c:v>230</c:v>
                </c:pt>
                <c:pt idx="2767">
                  <c:v>222</c:v>
                </c:pt>
                <c:pt idx="2768">
                  <c:v>224</c:v>
                </c:pt>
                <c:pt idx="2769">
                  <c:v>243</c:v>
                </c:pt>
                <c:pt idx="2770">
                  <c:v>232</c:v>
                </c:pt>
                <c:pt idx="2771">
                  <c:v>241</c:v>
                </c:pt>
                <c:pt idx="2772">
                  <c:v>243</c:v>
                </c:pt>
                <c:pt idx="2773">
                  <c:v>244</c:v>
                </c:pt>
                <c:pt idx="2774">
                  <c:v>248</c:v>
                </c:pt>
                <c:pt idx="2775">
                  <c:v>254</c:v>
                </c:pt>
                <c:pt idx="2776">
                  <c:v>257</c:v>
                </c:pt>
                <c:pt idx="2777">
                  <c:v>250</c:v>
                </c:pt>
                <c:pt idx="2778">
                  <c:v>250</c:v>
                </c:pt>
                <c:pt idx="2779">
                  <c:v>255</c:v>
                </c:pt>
                <c:pt idx="2780">
                  <c:v>273</c:v>
                </c:pt>
                <c:pt idx="2781">
                  <c:v>273</c:v>
                </c:pt>
                <c:pt idx="2782">
                  <c:v>280</c:v>
                </c:pt>
                <c:pt idx="2783">
                  <c:v>285</c:v>
                </c:pt>
                <c:pt idx="2784">
                  <c:v>305</c:v>
                </c:pt>
                <c:pt idx="2785">
                  <c:v>300</c:v>
                </c:pt>
                <c:pt idx="2786">
                  <c:v>314</c:v>
                </c:pt>
                <c:pt idx="2787">
                  <c:v>300</c:v>
                </c:pt>
                <c:pt idx="2788">
                  <c:v>298</c:v>
                </c:pt>
                <c:pt idx="2789">
                  <c:v>306</c:v>
                </c:pt>
                <c:pt idx="2790">
                  <c:v>311</c:v>
                </c:pt>
                <c:pt idx="2791">
                  <c:v>310</c:v>
                </c:pt>
                <c:pt idx="2792">
                  <c:v>296</c:v>
                </c:pt>
                <c:pt idx="2793">
                  <c:v>290</c:v>
                </c:pt>
                <c:pt idx="2794">
                  <c:v>294</c:v>
                </c:pt>
                <c:pt idx="2795">
                  <c:v>286</c:v>
                </c:pt>
                <c:pt idx="2796">
                  <c:v>255</c:v>
                </c:pt>
                <c:pt idx="2797">
                  <c:v>249</c:v>
                </c:pt>
                <c:pt idx="2798">
                  <c:v>273</c:v>
                </c:pt>
                <c:pt idx="2799">
                  <c:v>262</c:v>
                </c:pt>
                <c:pt idx="2800">
                  <c:v>248</c:v>
                </c:pt>
                <c:pt idx="2801">
                  <c:v>244</c:v>
                </c:pt>
                <c:pt idx="2802">
                  <c:v>232</c:v>
                </c:pt>
                <c:pt idx="2803">
                  <c:v>239</c:v>
                </c:pt>
                <c:pt idx="2804">
                  <c:v>227</c:v>
                </c:pt>
                <c:pt idx="2805">
                  <c:v>228</c:v>
                </c:pt>
                <c:pt idx="2806">
                  <c:v>228</c:v>
                </c:pt>
                <c:pt idx="2807">
                  <c:v>217</c:v>
                </c:pt>
                <c:pt idx="2808">
                  <c:v>213</c:v>
                </c:pt>
                <c:pt idx="2809">
                  <c:v>212</c:v>
                </c:pt>
                <c:pt idx="2810">
                  <c:v>208</c:v>
                </c:pt>
                <c:pt idx="2811">
                  <c:v>208</c:v>
                </c:pt>
                <c:pt idx="2812">
                  <c:v>207</c:v>
                </c:pt>
                <c:pt idx="2813">
                  <c:v>209</c:v>
                </c:pt>
                <c:pt idx="2814">
                  <c:v>206</c:v>
                </c:pt>
                <c:pt idx="2815">
                  <c:v>203</c:v>
                </c:pt>
                <c:pt idx="2816">
                  <c:v>208</c:v>
                </c:pt>
                <c:pt idx="2817">
                  <c:v>206</c:v>
                </c:pt>
                <c:pt idx="2818">
                  <c:v>209</c:v>
                </c:pt>
                <c:pt idx="2819">
                  <c:v>210</c:v>
                </c:pt>
                <c:pt idx="2820">
                  <c:v>204</c:v>
                </c:pt>
                <c:pt idx="2821">
                  <c:v>205</c:v>
                </c:pt>
                <c:pt idx="2822">
                  <c:v>205</c:v>
                </c:pt>
                <c:pt idx="2823">
                  <c:v>211</c:v>
                </c:pt>
                <c:pt idx="2824">
                  <c:v>208</c:v>
                </c:pt>
                <c:pt idx="2825">
                  <c:v>207</c:v>
                </c:pt>
                <c:pt idx="2826">
                  <c:v>204</c:v>
                </c:pt>
                <c:pt idx="2827">
                  <c:v>204</c:v>
                </c:pt>
                <c:pt idx="2828">
                  <c:v>207</c:v>
                </c:pt>
                <c:pt idx="2829">
                  <c:v>208</c:v>
                </c:pt>
                <c:pt idx="2830">
                  <c:v>206</c:v>
                </c:pt>
                <c:pt idx="2831">
                  <c:v>206</c:v>
                </c:pt>
                <c:pt idx="2832">
                  <c:v>208</c:v>
                </c:pt>
                <c:pt idx="2833">
                  <c:v>208</c:v>
                </c:pt>
                <c:pt idx="2834">
                  <c:v>207</c:v>
                </c:pt>
                <c:pt idx="2835">
                  <c:v>205</c:v>
                </c:pt>
                <c:pt idx="2836">
                  <c:v>204</c:v>
                </c:pt>
                <c:pt idx="2837">
                  <c:v>207</c:v>
                </c:pt>
                <c:pt idx="2838">
                  <c:v>209</c:v>
                </c:pt>
                <c:pt idx="2839">
                  <c:v>205</c:v>
                </c:pt>
                <c:pt idx="2840">
                  <c:v>206</c:v>
                </c:pt>
                <c:pt idx="2841">
                  <c:v>207</c:v>
                </c:pt>
                <c:pt idx="2842">
                  <c:v>204</c:v>
                </c:pt>
                <c:pt idx="2843">
                  <c:v>206</c:v>
                </c:pt>
                <c:pt idx="2844">
                  <c:v>206</c:v>
                </c:pt>
                <c:pt idx="2845">
                  <c:v>211</c:v>
                </c:pt>
                <c:pt idx="2846">
                  <c:v>207</c:v>
                </c:pt>
                <c:pt idx="2847">
                  <c:v>210</c:v>
                </c:pt>
                <c:pt idx="2848">
                  <c:v>212</c:v>
                </c:pt>
                <c:pt idx="2849">
                  <c:v>206</c:v>
                </c:pt>
                <c:pt idx="2850">
                  <c:v>210</c:v>
                </c:pt>
                <c:pt idx="2851">
                  <c:v>208</c:v>
                </c:pt>
                <c:pt idx="2852">
                  <c:v>207</c:v>
                </c:pt>
                <c:pt idx="2853">
                  <c:v>207</c:v>
                </c:pt>
                <c:pt idx="2854">
                  <c:v>207</c:v>
                </c:pt>
                <c:pt idx="2855">
                  <c:v>204</c:v>
                </c:pt>
                <c:pt idx="2856">
                  <c:v>213</c:v>
                </c:pt>
                <c:pt idx="2857">
                  <c:v>218</c:v>
                </c:pt>
                <c:pt idx="2858">
                  <c:v>211</c:v>
                </c:pt>
                <c:pt idx="2859">
                  <c:v>210</c:v>
                </c:pt>
                <c:pt idx="2860">
                  <c:v>212</c:v>
                </c:pt>
                <c:pt idx="2861">
                  <c:v>207</c:v>
                </c:pt>
                <c:pt idx="2862">
                  <c:v>210</c:v>
                </c:pt>
                <c:pt idx="2863">
                  <c:v>215</c:v>
                </c:pt>
                <c:pt idx="2864">
                  <c:v>208</c:v>
                </c:pt>
                <c:pt idx="2865">
                  <c:v>209</c:v>
                </c:pt>
                <c:pt idx="2866">
                  <c:v>214</c:v>
                </c:pt>
                <c:pt idx="2867">
                  <c:v>210</c:v>
                </c:pt>
                <c:pt idx="2868">
                  <c:v>216</c:v>
                </c:pt>
                <c:pt idx="2869">
                  <c:v>209</c:v>
                </c:pt>
                <c:pt idx="2870">
                  <c:v>212</c:v>
                </c:pt>
                <c:pt idx="2871">
                  <c:v>206</c:v>
                </c:pt>
                <c:pt idx="2872">
                  <c:v>210</c:v>
                </c:pt>
                <c:pt idx="2873">
                  <c:v>214</c:v>
                </c:pt>
                <c:pt idx="2874">
                  <c:v>209</c:v>
                </c:pt>
                <c:pt idx="2875">
                  <c:v>211</c:v>
                </c:pt>
                <c:pt idx="2876">
                  <c:v>210</c:v>
                </c:pt>
                <c:pt idx="2877">
                  <c:v>212</c:v>
                </c:pt>
                <c:pt idx="2878">
                  <c:v>212</c:v>
                </c:pt>
                <c:pt idx="2879">
                  <c:v>212</c:v>
                </c:pt>
                <c:pt idx="2880">
                  <c:v>214</c:v>
                </c:pt>
                <c:pt idx="2881">
                  <c:v>207</c:v>
                </c:pt>
                <c:pt idx="2882">
                  <c:v>215</c:v>
                </c:pt>
                <c:pt idx="2883">
                  <c:v>209</c:v>
                </c:pt>
                <c:pt idx="2884">
                  <c:v>205</c:v>
                </c:pt>
                <c:pt idx="2885">
                  <c:v>208</c:v>
                </c:pt>
                <c:pt idx="2886">
                  <c:v>208</c:v>
                </c:pt>
                <c:pt idx="2887">
                  <c:v>209</c:v>
                </c:pt>
                <c:pt idx="2888">
                  <c:v>205</c:v>
                </c:pt>
                <c:pt idx="2889">
                  <c:v>208</c:v>
                </c:pt>
                <c:pt idx="2890">
                  <c:v>205</c:v>
                </c:pt>
                <c:pt idx="2891">
                  <c:v>206</c:v>
                </c:pt>
                <c:pt idx="2892">
                  <c:v>209</c:v>
                </c:pt>
                <c:pt idx="2893">
                  <c:v>209</c:v>
                </c:pt>
                <c:pt idx="2894">
                  <c:v>207</c:v>
                </c:pt>
                <c:pt idx="2895">
                  <c:v>209</c:v>
                </c:pt>
                <c:pt idx="2896">
                  <c:v>205</c:v>
                </c:pt>
                <c:pt idx="2897">
                  <c:v>207</c:v>
                </c:pt>
                <c:pt idx="2898">
                  <c:v>207</c:v>
                </c:pt>
                <c:pt idx="2899">
                  <c:v>207</c:v>
                </c:pt>
                <c:pt idx="2900">
                  <c:v>207</c:v>
                </c:pt>
                <c:pt idx="2901">
                  <c:v>208</c:v>
                </c:pt>
                <c:pt idx="2902">
                  <c:v>206</c:v>
                </c:pt>
                <c:pt idx="2903">
                  <c:v>206</c:v>
                </c:pt>
                <c:pt idx="2904">
                  <c:v>207</c:v>
                </c:pt>
                <c:pt idx="2905">
                  <c:v>208</c:v>
                </c:pt>
                <c:pt idx="2906">
                  <c:v>206</c:v>
                </c:pt>
                <c:pt idx="2907">
                  <c:v>205</c:v>
                </c:pt>
                <c:pt idx="2908">
                  <c:v>205</c:v>
                </c:pt>
                <c:pt idx="2909">
                  <c:v>203</c:v>
                </c:pt>
                <c:pt idx="2910">
                  <c:v>207</c:v>
                </c:pt>
                <c:pt idx="2911">
                  <c:v>209</c:v>
                </c:pt>
                <c:pt idx="2912">
                  <c:v>204</c:v>
                </c:pt>
                <c:pt idx="2913">
                  <c:v>206</c:v>
                </c:pt>
                <c:pt idx="2914">
                  <c:v>203</c:v>
                </c:pt>
                <c:pt idx="2915">
                  <c:v>207</c:v>
                </c:pt>
                <c:pt idx="2916">
                  <c:v>205</c:v>
                </c:pt>
                <c:pt idx="2917">
                  <c:v>206</c:v>
                </c:pt>
                <c:pt idx="2918">
                  <c:v>206</c:v>
                </c:pt>
                <c:pt idx="2919">
                  <c:v>208</c:v>
                </c:pt>
                <c:pt idx="2920">
                  <c:v>208</c:v>
                </c:pt>
                <c:pt idx="2921">
                  <c:v>205</c:v>
                </c:pt>
                <c:pt idx="2922">
                  <c:v>204</c:v>
                </c:pt>
                <c:pt idx="2923">
                  <c:v>204</c:v>
                </c:pt>
                <c:pt idx="2924">
                  <c:v>205</c:v>
                </c:pt>
                <c:pt idx="2925">
                  <c:v>207</c:v>
                </c:pt>
                <c:pt idx="2926">
                  <c:v>207</c:v>
                </c:pt>
                <c:pt idx="2927">
                  <c:v>201</c:v>
                </c:pt>
                <c:pt idx="2928">
                  <c:v>206</c:v>
                </c:pt>
                <c:pt idx="2929">
                  <c:v>206</c:v>
                </c:pt>
                <c:pt idx="2930">
                  <c:v>205</c:v>
                </c:pt>
                <c:pt idx="2931">
                  <c:v>205</c:v>
                </c:pt>
                <c:pt idx="2932">
                  <c:v>205</c:v>
                </c:pt>
                <c:pt idx="2933">
                  <c:v>205</c:v>
                </c:pt>
                <c:pt idx="2934">
                  <c:v>205</c:v>
                </c:pt>
                <c:pt idx="2935">
                  <c:v>207</c:v>
                </c:pt>
                <c:pt idx="2936">
                  <c:v>206</c:v>
                </c:pt>
                <c:pt idx="2937">
                  <c:v>206</c:v>
                </c:pt>
                <c:pt idx="2938">
                  <c:v>210</c:v>
                </c:pt>
                <c:pt idx="2939">
                  <c:v>212</c:v>
                </c:pt>
                <c:pt idx="2940">
                  <c:v>208</c:v>
                </c:pt>
                <c:pt idx="2941">
                  <c:v>204</c:v>
                </c:pt>
                <c:pt idx="2942">
                  <c:v>204</c:v>
                </c:pt>
                <c:pt idx="2943">
                  <c:v>202</c:v>
                </c:pt>
                <c:pt idx="2944">
                  <c:v>203</c:v>
                </c:pt>
                <c:pt idx="2945">
                  <c:v>205</c:v>
                </c:pt>
                <c:pt idx="2946">
                  <c:v>205</c:v>
                </c:pt>
                <c:pt idx="2947">
                  <c:v>204</c:v>
                </c:pt>
                <c:pt idx="2948">
                  <c:v>204</c:v>
                </c:pt>
                <c:pt idx="2949">
                  <c:v>217</c:v>
                </c:pt>
                <c:pt idx="2950">
                  <c:v>208</c:v>
                </c:pt>
                <c:pt idx="2951">
                  <c:v>211</c:v>
                </c:pt>
                <c:pt idx="2952">
                  <c:v>212</c:v>
                </c:pt>
                <c:pt idx="2953">
                  <c:v>206</c:v>
                </c:pt>
                <c:pt idx="2954">
                  <c:v>203</c:v>
                </c:pt>
                <c:pt idx="2955">
                  <c:v>204</c:v>
                </c:pt>
                <c:pt idx="2956">
                  <c:v>211</c:v>
                </c:pt>
                <c:pt idx="2957">
                  <c:v>205</c:v>
                </c:pt>
                <c:pt idx="2958">
                  <c:v>203</c:v>
                </c:pt>
                <c:pt idx="2959">
                  <c:v>205</c:v>
                </c:pt>
                <c:pt idx="2960">
                  <c:v>206</c:v>
                </c:pt>
                <c:pt idx="2961">
                  <c:v>206</c:v>
                </c:pt>
                <c:pt idx="2962">
                  <c:v>215</c:v>
                </c:pt>
                <c:pt idx="2963">
                  <c:v>211</c:v>
                </c:pt>
                <c:pt idx="2964">
                  <c:v>207</c:v>
                </c:pt>
                <c:pt idx="2965">
                  <c:v>209</c:v>
                </c:pt>
                <c:pt idx="2966">
                  <c:v>208</c:v>
                </c:pt>
                <c:pt idx="2967">
                  <c:v>210</c:v>
                </c:pt>
                <c:pt idx="2968">
                  <c:v>210</c:v>
                </c:pt>
                <c:pt idx="2969">
                  <c:v>207</c:v>
                </c:pt>
                <c:pt idx="2970">
                  <c:v>213</c:v>
                </c:pt>
                <c:pt idx="2971">
                  <c:v>217</c:v>
                </c:pt>
                <c:pt idx="2972">
                  <c:v>212</c:v>
                </c:pt>
                <c:pt idx="2973">
                  <c:v>211</c:v>
                </c:pt>
                <c:pt idx="2974">
                  <c:v>209</c:v>
                </c:pt>
                <c:pt idx="2975">
                  <c:v>215</c:v>
                </c:pt>
                <c:pt idx="2976">
                  <c:v>216</c:v>
                </c:pt>
                <c:pt idx="2977">
                  <c:v>212</c:v>
                </c:pt>
                <c:pt idx="2978">
                  <c:v>214</c:v>
                </c:pt>
                <c:pt idx="2979">
                  <c:v>221</c:v>
                </c:pt>
                <c:pt idx="2980">
                  <c:v>217</c:v>
                </c:pt>
                <c:pt idx="2981">
                  <c:v>215</c:v>
                </c:pt>
                <c:pt idx="2982">
                  <c:v>227</c:v>
                </c:pt>
                <c:pt idx="2983">
                  <c:v>235</c:v>
                </c:pt>
                <c:pt idx="2984">
                  <c:v>224</c:v>
                </c:pt>
                <c:pt idx="2985">
                  <c:v>235</c:v>
                </c:pt>
                <c:pt idx="2986">
                  <c:v>255</c:v>
                </c:pt>
                <c:pt idx="2987">
                  <c:v>242</c:v>
                </c:pt>
                <c:pt idx="2988">
                  <c:v>244</c:v>
                </c:pt>
                <c:pt idx="2989">
                  <c:v>263</c:v>
                </c:pt>
                <c:pt idx="2990">
                  <c:v>257</c:v>
                </c:pt>
                <c:pt idx="2991">
                  <c:v>240</c:v>
                </c:pt>
                <c:pt idx="2992">
                  <c:v>250</c:v>
                </c:pt>
                <c:pt idx="2993">
                  <c:v>250</c:v>
                </c:pt>
                <c:pt idx="2994">
                  <c:v>251</c:v>
                </c:pt>
                <c:pt idx="2995">
                  <c:v>242</c:v>
                </c:pt>
                <c:pt idx="2996">
                  <c:v>237</c:v>
                </c:pt>
                <c:pt idx="2997">
                  <c:v>247</c:v>
                </c:pt>
                <c:pt idx="2998">
                  <c:v>235</c:v>
                </c:pt>
                <c:pt idx="2999">
                  <c:v>239</c:v>
                </c:pt>
                <c:pt idx="3000">
                  <c:v>240</c:v>
                </c:pt>
                <c:pt idx="3001">
                  <c:v>238</c:v>
                </c:pt>
                <c:pt idx="3002">
                  <c:v>237</c:v>
                </c:pt>
                <c:pt idx="3003">
                  <c:v>233</c:v>
                </c:pt>
                <c:pt idx="3004">
                  <c:v>226</c:v>
                </c:pt>
                <c:pt idx="3005">
                  <c:v>222</c:v>
                </c:pt>
                <c:pt idx="3006">
                  <c:v>225</c:v>
                </c:pt>
                <c:pt idx="3007">
                  <c:v>231</c:v>
                </c:pt>
                <c:pt idx="3008">
                  <c:v>213</c:v>
                </c:pt>
                <c:pt idx="3009">
                  <c:v>211</c:v>
                </c:pt>
                <c:pt idx="3010">
                  <c:v>221</c:v>
                </c:pt>
                <c:pt idx="3011">
                  <c:v>212</c:v>
                </c:pt>
                <c:pt idx="3012">
                  <c:v>206</c:v>
                </c:pt>
                <c:pt idx="3013">
                  <c:v>216</c:v>
                </c:pt>
                <c:pt idx="3014">
                  <c:v>209</c:v>
                </c:pt>
                <c:pt idx="3015">
                  <c:v>212</c:v>
                </c:pt>
                <c:pt idx="3016">
                  <c:v>215</c:v>
                </c:pt>
                <c:pt idx="3017">
                  <c:v>208</c:v>
                </c:pt>
                <c:pt idx="3018">
                  <c:v>214</c:v>
                </c:pt>
                <c:pt idx="3019">
                  <c:v>205</c:v>
                </c:pt>
                <c:pt idx="3020">
                  <c:v>211</c:v>
                </c:pt>
                <c:pt idx="3021">
                  <c:v>206</c:v>
                </c:pt>
                <c:pt idx="3022">
                  <c:v>210</c:v>
                </c:pt>
                <c:pt idx="3023">
                  <c:v>206</c:v>
                </c:pt>
                <c:pt idx="3024">
                  <c:v>212</c:v>
                </c:pt>
                <c:pt idx="3025">
                  <c:v>208</c:v>
                </c:pt>
                <c:pt idx="3026">
                  <c:v>205</c:v>
                </c:pt>
                <c:pt idx="3027">
                  <c:v>211</c:v>
                </c:pt>
                <c:pt idx="3028">
                  <c:v>209</c:v>
                </c:pt>
                <c:pt idx="3029">
                  <c:v>204</c:v>
                </c:pt>
                <c:pt idx="3030">
                  <c:v>204</c:v>
                </c:pt>
                <c:pt idx="3031">
                  <c:v>209</c:v>
                </c:pt>
                <c:pt idx="3032">
                  <c:v>205</c:v>
                </c:pt>
                <c:pt idx="3033">
                  <c:v>207</c:v>
                </c:pt>
                <c:pt idx="3034">
                  <c:v>213</c:v>
                </c:pt>
                <c:pt idx="3035">
                  <c:v>210</c:v>
                </c:pt>
                <c:pt idx="3036">
                  <c:v>208</c:v>
                </c:pt>
                <c:pt idx="3037">
                  <c:v>214</c:v>
                </c:pt>
                <c:pt idx="3038">
                  <c:v>210</c:v>
                </c:pt>
                <c:pt idx="3039">
                  <c:v>209</c:v>
                </c:pt>
                <c:pt idx="3040">
                  <c:v>205</c:v>
                </c:pt>
                <c:pt idx="3041">
                  <c:v>211</c:v>
                </c:pt>
                <c:pt idx="3042">
                  <c:v>215</c:v>
                </c:pt>
                <c:pt idx="3043">
                  <c:v>214</c:v>
                </c:pt>
                <c:pt idx="3044">
                  <c:v>214</c:v>
                </c:pt>
                <c:pt idx="3045">
                  <c:v>215</c:v>
                </c:pt>
                <c:pt idx="3046">
                  <c:v>204</c:v>
                </c:pt>
                <c:pt idx="3047">
                  <c:v>210</c:v>
                </c:pt>
                <c:pt idx="3048">
                  <c:v>208</c:v>
                </c:pt>
                <c:pt idx="3049">
                  <c:v>224</c:v>
                </c:pt>
                <c:pt idx="3050">
                  <c:v>215</c:v>
                </c:pt>
                <c:pt idx="3051">
                  <c:v>209</c:v>
                </c:pt>
                <c:pt idx="3052">
                  <c:v>210</c:v>
                </c:pt>
                <c:pt idx="3053">
                  <c:v>210</c:v>
                </c:pt>
                <c:pt idx="3054">
                  <c:v>219</c:v>
                </c:pt>
                <c:pt idx="3055">
                  <c:v>222</c:v>
                </c:pt>
                <c:pt idx="3056">
                  <c:v>210</c:v>
                </c:pt>
                <c:pt idx="3057">
                  <c:v>213</c:v>
                </c:pt>
                <c:pt idx="3058">
                  <c:v>217</c:v>
                </c:pt>
                <c:pt idx="3059">
                  <c:v>220</c:v>
                </c:pt>
                <c:pt idx="3060">
                  <c:v>215</c:v>
                </c:pt>
                <c:pt idx="3061">
                  <c:v>222</c:v>
                </c:pt>
                <c:pt idx="3062">
                  <c:v>227</c:v>
                </c:pt>
                <c:pt idx="3063">
                  <c:v>215</c:v>
                </c:pt>
                <c:pt idx="3064">
                  <c:v>220</c:v>
                </c:pt>
                <c:pt idx="3065">
                  <c:v>228</c:v>
                </c:pt>
                <c:pt idx="3066">
                  <c:v>229</c:v>
                </c:pt>
                <c:pt idx="3067">
                  <c:v>224</c:v>
                </c:pt>
                <c:pt idx="3068">
                  <c:v>230</c:v>
                </c:pt>
                <c:pt idx="3069">
                  <c:v>223</c:v>
                </c:pt>
                <c:pt idx="3070">
                  <c:v>237</c:v>
                </c:pt>
                <c:pt idx="3071">
                  <c:v>224</c:v>
                </c:pt>
                <c:pt idx="3072">
                  <c:v>232</c:v>
                </c:pt>
                <c:pt idx="3073">
                  <c:v>233</c:v>
                </c:pt>
                <c:pt idx="3074">
                  <c:v>240</c:v>
                </c:pt>
                <c:pt idx="3075">
                  <c:v>248</c:v>
                </c:pt>
                <c:pt idx="3076">
                  <c:v>259</c:v>
                </c:pt>
                <c:pt idx="3077">
                  <c:v>253</c:v>
                </c:pt>
                <c:pt idx="3078">
                  <c:v>265</c:v>
                </c:pt>
                <c:pt idx="3079">
                  <c:v>286</c:v>
                </c:pt>
                <c:pt idx="3080">
                  <c:v>292</c:v>
                </c:pt>
                <c:pt idx="3081">
                  <c:v>308</c:v>
                </c:pt>
                <c:pt idx="3082">
                  <c:v>302</c:v>
                </c:pt>
                <c:pt idx="3083">
                  <c:v>325</c:v>
                </c:pt>
                <c:pt idx="3084">
                  <c:v>338</c:v>
                </c:pt>
                <c:pt idx="3085">
                  <c:v>342</c:v>
                </c:pt>
                <c:pt idx="3086">
                  <c:v>324</c:v>
                </c:pt>
                <c:pt idx="3087">
                  <c:v>321</c:v>
                </c:pt>
                <c:pt idx="3088">
                  <c:v>314</c:v>
                </c:pt>
                <c:pt idx="3089">
                  <c:v>285</c:v>
                </c:pt>
                <c:pt idx="3090">
                  <c:v>278</c:v>
                </c:pt>
                <c:pt idx="3091">
                  <c:v>274</c:v>
                </c:pt>
                <c:pt idx="3092">
                  <c:v>279</c:v>
                </c:pt>
                <c:pt idx="3093">
                  <c:v>263</c:v>
                </c:pt>
                <c:pt idx="3094">
                  <c:v>268</c:v>
                </c:pt>
                <c:pt idx="3095">
                  <c:v>278</c:v>
                </c:pt>
                <c:pt idx="3096">
                  <c:v>259</c:v>
                </c:pt>
                <c:pt idx="3097">
                  <c:v>279</c:v>
                </c:pt>
                <c:pt idx="3098">
                  <c:v>275</c:v>
                </c:pt>
                <c:pt idx="3099">
                  <c:v>257</c:v>
                </c:pt>
                <c:pt idx="3100">
                  <c:v>251</c:v>
                </c:pt>
                <c:pt idx="3101">
                  <c:v>230</c:v>
                </c:pt>
                <c:pt idx="3102">
                  <c:v>233</c:v>
                </c:pt>
                <c:pt idx="3103">
                  <c:v>237</c:v>
                </c:pt>
                <c:pt idx="3104">
                  <c:v>221</c:v>
                </c:pt>
                <c:pt idx="3105">
                  <c:v>220</c:v>
                </c:pt>
                <c:pt idx="3106">
                  <c:v>217</c:v>
                </c:pt>
                <c:pt idx="3107">
                  <c:v>216</c:v>
                </c:pt>
                <c:pt idx="3108">
                  <c:v>209</c:v>
                </c:pt>
                <c:pt idx="3109">
                  <c:v>209</c:v>
                </c:pt>
                <c:pt idx="3110">
                  <c:v>216</c:v>
                </c:pt>
                <c:pt idx="3111">
                  <c:v>207</c:v>
                </c:pt>
                <c:pt idx="3112">
                  <c:v>208</c:v>
                </c:pt>
                <c:pt idx="3113">
                  <c:v>212</c:v>
                </c:pt>
                <c:pt idx="3114">
                  <c:v>206</c:v>
                </c:pt>
                <c:pt idx="3115">
                  <c:v>209</c:v>
                </c:pt>
                <c:pt idx="3116">
                  <c:v>213</c:v>
                </c:pt>
                <c:pt idx="3117">
                  <c:v>208</c:v>
                </c:pt>
                <c:pt idx="3118">
                  <c:v>208</c:v>
                </c:pt>
                <c:pt idx="3119">
                  <c:v>205</c:v>
                </c:pt>
                <c:pt idx="3120">
                  <c:v>213</c:v>
                </c:pt>
                <c:pt idx="3121">
                  <c:v>210</c:v>
                </c:pt>
                <c:pt idx="3122">
                  <c:v>216</c:v>
                </c:pt>
                <c:pt idx="3123">
                  <c:v>216</c:v>
                </c:pt>
                <c:pt idx="3124">
                  <c:v>210</c:v>
                </c:pt>
                <c:pt idx="3125">
                  <c:v>208</c:v>
                </c:pt>
                <c:pt idx="3126">
                  <c:v>220</c:v>
                </c:pt>
                <c:pt idx="3127">
                  <c:v>216</c:v>
                </c:pt>
                <c:pt idx="3128">
                  <c:v>221</c:v>
                </c:pt>
                <c:pt idx="3129">
                  <c:v>229</c:v>
                </c:pt>
                <c:pt idx="3130">
                  <c:v>227</c:v>
                </c:pt>
                <c:pt idx="3131">
                  <c:v>214</c:v>
                </c:pt>
                <c:pt idx="3132">
                  <c:v>239</c:v>
                </c:pt>
                <c:pt idx="3133">
                  <c:v>222</c:v>
                </c:pt>
                <c:pt idx="3134">
                  <c:v>242</c:v>
                </c:pt>
                <c:pt idx="3135">
                  <c:v>245</c:v>
                </c:pt>
                <c:pt idx="3136">
                  <c:v>242</c:v>
                </c:pt>
                <c:pt idx="3137">
                  <c:v>255</c:v>
                </c:pt>
                <c:pt idx="3138">
                  <c:v>247</c:v>
                </c:pt>
                <c:pt idx="3139">
                  <c:v>247</c:v>
                </c:pt>
                <c:pt idx="3140">
                  <c:v>273</c:v>
                </c:pt>
                <c:pt idx="3141">
                  <c:v>283</c:v>
                </c:pt>
                <c:pt idx="3142">
                  <c:v>284</c:v>
                </c:pt>
                <c:pt idx="3143">
                  <c:v>277</c:v>
                </c:pt>
                <c:pt idx="3144">
                  <c:v>293</c:v>
                </c:pt>
                <c:pt idx="3145">
                  <c:v>314</c:v>
                </c:pt>
                <c:pt idx="3146">
                  <c:v>318</c:v>
                </c:pt>
                <c:pt idx="3147">
                  <c:v>329</c:v>
                </c:pt>
                <c:pt idx="3148">
                  <c:v>336</c:v>
                </c:pt>
                <c:pt idx="3149">
                  <c:v>341</c:v>
                </c:pt>
                <c:pt idx="3150">
                  <c:v>342</c:v>
                </c:pt>
                <c:pt idx="3151">
                  <c:v>349</c:v>
                </c:pt>
                <c:pt idx="3152">
                  <c:v>347</c:v>
                </c:pt>
                <c:pt idx="3153">
                  <c:v>333</c:v>
                </c:pt>
                <c:pt idx="3154">
                  <c:v>327</c:v>
                </c:pt>
                <c:pt idx="3155">
                  <c:v>323</c:v>
                </c:pt>
                <c:pt idx="3156">
                  <c:v>316</c:v>
                </c:pt>
                <c:pt idx="3157">
                  <c:v>311</c:v>
                </c:pt>
                <c:pt idx="3158">
                  <c:v>290</c:v>
                </c:pt>
                <c:pt idx="3159">
                  <c:v>291</c:v>
                </c:pt>
                <c:pt idx="3160">
                  <c:v>282</c:v>
                </c:pt>
                <c:pt idx="3161">
                  <c:v>277</c:v>
                </c:pt>
                <c:pt idx="3162">
                  <c:v>264</c:v>
                </c:pt>
                <c:pt idx="3163">
                  <c:v>271</c:v>
                </c:pt>
                <c:pt idx="3164">
                  <c:v>265</c:v>
                </c:pt>
                <c:pt idx="3165">
                  <c:v>276</c:v>
                </c:pt>
                <c:pt idx="3166">
                  <c:v>258</c:v>
                </c:pt>
                <c:pt idx="3167">
                  <c:v>241</c:v>
                </c:pt>
                <c:pt idx="3168">
                  <c:v>237</c:v>
                </c:pt>
                <c:pt idx="3169">
                  <c:v>231</c:v>
                </c:pt>
                <c:pt idx="3170">
                  <c:v>218</c:v>
                </c:pt>
                <c:pt idx="3171">
                  <c:v>228</c:v>
                </c:pt>
                <c:pt idx="3172">
                  <c:v>232</c:v>
                </c:pt>
                <c:pt idx="3173">
                  <c:v>221</c:v>
                </c:pt>
                <c:pt idx="3174">
                  <c:v>225</c:v>
                </c:pt>
                <c:pt idx="3175">
                  <c:v>217</c:v>
                </c:pt>
                <c:pt idx="3176">
                  <c:v>212</c:v>
                </c:pt>
                <c:pt idx="3177">
                  <c:v>214</c:v>
                </c:pt>
                <c:pt idx="3178">
                  <c:v>211</c:v>
                </c:pt>
                <c:pt idx="3179">
                  <c:v>212</c:v>
                </c:pt>
                <c:pt idx="3180">
                  <c:v>212</c:v>
                </c:pt>
                <c:pt idx="3181">
                  <c:v>210</c:v>
                </c:pt>
                <c:pt idx="3182">
                  <c:v>208</c:v>
                </c:pt>
                <c:pt idx="3183">
                  <c:v>212</c:v>
                </c:pt>
                <c:pt idx="3184">
                  <c:v>207</c:v>
                </c:pt>
                <c:pt idx="3185">
                  <c:v>206</c:v>
                </c:pt>
                <c:pt idx="3186">
                  <c:v>209</c:v>
                </c:pt>
                <c:pt idx="3187">
                  <c:v>210</c:v>
                </c:pt>
                <c:pt idx="3188">
                  <c:v>209</c:v>
                </c:pt>
                <c:pt idx="3189">
                  <c:v>213</c:v>
                </c:pt>
                <c:pt idx="3190">
                  <c:v>209</c:v>
                </c:pt>
                <c:pt idx="3191">
                  <c:v>209</c:v>
                </c:pt>
                <c:pt idx="3192">
                  <c:v>212</c:v>
                </c:pt>
                <c:pt idx="3193">
                  <c:v>210</c:v>
                </c:pt>
                <c:pt idx="3194">
                  <c:v>202</c:v>
                </c:pt>
                <c:pt idx="3195">
                  <c:v>203</c:v>
                </c:pt>
                <c:pt idx="3196">
                  <c:v>205</c:v>
                </c:pt>
                <c:pt idx="3197">
                  <c:v>209</c:v>
                </c:pt>
                <c:pt idx="3198">
                  <c:v>203</c:v>
                </c:pt>
                <c:pt idx="3199">
                  <c:v>204</c:v>
                </c:pt>
                <c:pt idx="3200">
                  <c:v>216</c:v>
                </c:pt>
                <c:pt idx="3201">
                  <c:v>213</c:v>
                </c:pt>
                <c:pt idx="3202">
                  <c:v>206</c:v>
                </c:pt>
                <c:pt idx="3203">
                  <c:v>205</c:v>
                </c:pt>
                <c:pt idx="3204">
                  <c:v>209</c:v>
                </c:pt>
                <c:pt idx="3205">
                  <c:v>208</c:v>
                </c:pt>
                <c:pt idx="3206">
                  <c:v>204</c:v>
                </c:pt>
                <c:pt idx="3207">
                  <c:v>202</c:v>
                </c:pt>
                <c:pt idx="3208">
                  <c:v>205</c:v>
                </c:pt>
                <c:pt idx="3209">
                  <c:v>210</c:v>
                </c:pt>
                <c:pt idx="3210">
                  <c:v>207</c:v>
                </c:pt>
                <c:pt idx="3211">
                  <c:v>205</c:v>
                </c:pt>
                <c:pt idx="3212">
                  <c:v>203</c:v>
                </c:pt>
                <c:pt idx="3213">
                  <c:v>208</c:v>
                </c:pt>
                <c:pt idx="3214">
                  <c:v>209</c:v>
                </c:pt>
                <c:pt idx="3215">
                  <c:v>211</c:v>
                </c:pt>
                <c:pt idx="3216">
                  <c:v>208</c:v>
                </c:pt>
                <c:pt idx="3217">
                  <c:v>205</c:v>
                </c:pt>
                <c:pt idx="3218">
                  <c:v>207</c:v>
                </c:pt>
                <c:pt idx="3219">
                  <c:v>205</c:v>
                </c:pt>
                <c:pt idx="3220">
                  <c:v>208</c:v>
                </c:pt>
                <c:pt idx="3221">
                  <c:v>207</c:v>
                </c:pt>
                <c:pt idx="3222">
                  <c:v>211</c:v>
                </c:pt>
                <c:pt idx="3223">
                  <c:v>208</c:v>
                </c:pt>
                <c:pt idx="3224">
                  <c:v>204</c:v>
                </c:pt>
                <c:pt idx="3225">
                  <c:v>207</c:v>
                </c:pt>
                <c:pt idx="3226">
                  <c:v>206</c:v>
                </c:pt>
                <c:pt idx="3227">
                  <c:v>209</c:v>
                </c:pt>
                <c:pt idx="3228">
                  <c:v>209</c:v>
                </c:pt>
                <c:pt idx="3229">
                  <c:v>209</c:v>
                </c:pt>
                <c:pt idx="3230">
                  <c:v>202</c:v>
                </c:pt>
                <c:pt idx="3231">
                  <c:v>211</c:v>
                </c:pt>
                <c:pt idx="3232">
                  <c:v>211</c:v>
                </c:pt>
                <c:pt idx="3233">
                  <c:v>202</c:v>
                </c:pt>
                <c:pt idx="3234">
                  <c:v>206</c:v>
                </c:pt>
                <c:pt idx="3235">
                  <c:v>207</c:v>
                </c:pt>
                <c:pt idx="3236">
                  <c:v>210</c:v>
                </c:pt>
                <c:pt idx="3237">
                  <c:v>209</c:v>
                </c:pt>
                <c:pt idx="3238">
                  <c:v>206</c:v>
                </c:pt>
                <c:pt idx="3239">
                  <c:v>205</c:v>
                </c:pt>
                <c:pt idx="3240">
                  <c:v>207</c:v>
                </c:pt>
                <c:pt idx="3241">
                  <c:v>209</c:v>
                </c:pt>
                <c:pt idx="3242">
                  <c:v>209</c:v>
                </c:pt>
                <c:pt idx="3243">
                  <c:v>207</c:v>
                </c:pt>
                <c:pt idx="3244">
                  <c:v>202</c:v>
                </c:pt>
                <c:pt idx="3245">
                  <c:v>207</c:v>
                </c:pt>
                <c:pt idx="3246">
                  <c:v>206</c:v>
                </c:pt>
                <c:pt idx="3247">
                  <c:v>210</c:v>
                </c:pt>
                <c:pt idx="3248">
                  <c:v>209</c:v>
                </c:pt>
                <c:pt idx="3249">
                  <c:v>210</c:v>
                </c:pt>
                <c:pt idx="3250">
                  <c:v>202</c:v>
                </c:pt>
                <c:pt idx="3251">
                  <c:v>205</c:v>
                </c:pt>
                <c:pt idx="3252">
                  <c:v>202</c:v>
                </c:pt>
                <c:pt idx="3253">
                  <c:v>205</c:v>
                </c:pt>
                <c:pt idx="3254">
                  <c:v>206</c:v>
                </c:pt>
                <c:pt idx="3255">
                  <c:v>204</c:v>
                </c:pt>
                <c:pt idx="3256">
                  <c:v>208</c:v>
                </c:pt>
                <c:pt idx="3257">
                  <c:v>207</c:v>
                </c:pt>
                <c:pt idx="3258">
                  <c:v>210</c:v>
                </c:pt>
                <c:pt idx="3259">
                  <c:v>205</c:v>
                </c:pt>
                <c:pt idx="3260">
                  <c:v>205</c:v>
                </c:pt>
                <c:pt idx="3261">
                  <c:v>209</c:v>
                </c:pt>
                <c:pt idx="3262">
                  <c:v>201</c:v>
                </c:pt>
                <c:pt idx="3263">
                  <c:v>206</c:v>
                </c:pt>
                <c:pt idx="3264">
                  <c:v>211</c:v>
                </c:pt>
                <c:pt idx="3265">
                  <c:v>207</c:v>
                </c:pt>
                <c:pt idx="3266">
                  <c:v>207</c:v>
                </c:pt>
                <c:pt idx="3267">
                  <c:v>205</c:v>
                </c:pt>
                <c:pt idx="3268">
                  <c:v>205</c:v>
                </c:pt>
                <c:pt idx="3269">
                  <c:v>204</c:v>
                </c:pt>
                <c:pt idx="3270">
                  <c:v>208</c:v>
                </c:pt>
                <c:pt idx="3271">
                  <c:v>205</c:v>
                </c:pt>
                <c:pt idx="3272">
                  <c:v>206</c:v>
                </c:pt>
                <c:pt idx="3273">
                  <c:v>205</c:v>
                </c:pt>
                <c:pt idx="3274">
                  <c:v>208</c:v>
                </c:pt>
                <c:pt idx="3275">
                  <c:v>211</c:v>
                </c:pt>
                <c:pt idx="3276">
                  <c:v>209</c:v>
                </c:pt>
                <c:pt idx="3277">
                  <c:v>208</c:v>
                </c:pt>
                <c:pt idx="3278">
                  <c:v>206</c:v>
                </c:pt>
                <c:pt idx="3279">
                  <c:v>202</c:v>
                </c:pt>
                <c:pt idx="3280">
                  <c:v>207</c:v>
                </c:pt>
                <c:pt idx="3281">
                  <c:v>206</c:v>
                </c:pt>
                <c:pt idx="3282">
                  <c:v>210</c:v>
                </c:pt>
                <c:pt idx="3283">
                  <c:v>208</c:v>
                </c:pt>
                <c:pt idx="3284">
                  <c:v>208</c:v>
                </c:pt>
                <c:pt idx="3285">
                  <c:v>207</c:v>
                </c:pt>
                <c:pt idx="3286">
                  <c:v>210</c:v>
                </c:pt>
                <c:pt idx="3287">
                  <c:v>208</c:v>
                </c:pt>
                <c:pt idx="3288">
                  <c:v>206</c:v>
                </c:pt>
                <c:pt idx="3289">
                  <c:v>203</c:v>
                </c:pt>
                <c:pt idx="3290">
                  <c:v>209</c:v>
                </c:pt>
                <c:pt idx="3291">
                  <c:v>205</c:v>
                </c:pt>
                <c:pt idx="3292">
                  <c:v>204</c:v>
                </c:pt>
                <c:pt idx="3293">
                  <c:v>205</c:v>
                </c:pt>
                <c:pt idx="3294">
                  <c:v>209</c:v>
                </c:pt>
                <c:pt idx="3295">
                  <c:v>204</c:v>
                </c:pt>
                <c:pt idx="3296">
                  <c:v>206</c:v>
                </c:pt>
                <c:pt idx="3297">
                  <c:v>208</c:v>
                </c:pt>
                <c:pt idx="3298">
                  <c:v>207</c:v>
                </c:pt>
                <c:pt idx="3299">
                  <c:v>208</c:v>
                </c:pt>
                <c:pt idx="3300">
                  <c:v>204</c:v>
                </c:pt>
                <c:pt idx="3301">
                  <c:v>209</c:v>
                </c:pt>
                <c:pt idx="3302">
                  <c:v>209</c:v>
                </c:pt>
                <c:pt idx="3303">
                  <c:v>206</c:v>
                </c:pt>
                <c:pt idx="3304">
                  <c:v>201</c:v>
                </c:pt>
                <c:pt idx="3305">
                  <c:v>207</c:v>
                </c:pt>
                <c:pt idx="3306">
                  <c:v>203</c:v>
                </c:pt>
                <c:pt idx="3307">
                  <c:v>205</c:v>
                </c:pt>
                <c:pt idx="3308">
                  <c:v>207</c:v>
                </c:pt>
                <c:pt idx="3309">
                  <c:v>206</c:v>
                </c:pt>
                <c:pt idx="3310">
                  <c:v>206</c:v>
                </c:pt>
                <c:pt idx="3311">
                  <c:v>202</c:v>
                </c:pt>
                <c:pt idx="3312">
                  <c:v>204</c:v>
                </c:pt>
                <c:pt idx="3313">
                  <c:v>205</c:v>
                </c:pt>
                <c:pt idx="3314">
                  <c:v>205</c:v>
                </c:pt>
                <c:pt idx="3315">
                  <c:v>204</c:v>
                </c:pt>
                <c:pt idx="3316">
                  <c:v>205</c:v>
                </c:pt>
                <c:pt idx="3317">
                  <c:v>205</c:v>
                </c:pt>
                <c:pt idx="3318">
                  <c:v>207</c:v>
                </c:pt>
                <c:pt idx="3319">
                  <c:v>206</c:v>
                </c:pt>
                <c:pt idx="3320">
                  <c:v>206</c:v>
                </c:pt>
                <c:pt idx="3321">
                  <c:v>205</c:v>
                </c:pt>
                <c:pt idx="3322">
                  <c:v>206</c:v>
                </c:pt>
                <c:pt idx="3323">
                  <c:v>205</c:v>
                </c:pt>
                <c:pt idx="3324">
                  <c:v>208</c:v>
                </c:pt>
                <c:pt idx="3325">
                  <c:v>205</c:v>
                </c:pt>
                <c:pt idx="3326">
                  <c:v>205</c:v>
                </c:pt>
                <c:pt idx="3327">
                  <c:v>207</c:v>
                </c:pt>
                <c:pt idx="3328">
                  <c:v>207</c:v>
                </c:pt>
                <c:pt idx="3329">
                  <c:v>206</c:v>
                </c:pt>
                <c:pt idx="3330">
                  <c:v>204</c:v>
                </c:pt>
                <c:pt idx="3331">
                  <c:v>210</c:v>
                </c:pt>
                <c:pt idx="3332">
                  <c:v>207</c:v>
                </c:pt>
                <c:pt idx="3333">
                  <c:v>204</c:v>
                </c:pt>
                <c:pt idx="3334">
                  <c:v>209</c:v>
                </c:pt>
                <c:pt idx="3335">
                  <c:v>208</c:v>
                </c:pt>
                <c:pt idx="3336">
                  <c:v>206</c:v>
                </c:pt>
                <c:pt idx="3337">
                  <c:v>207</c:v>
                </c:pt>
                <c:pt idx="3338">
                  <c:v>209</c:v>
                </c:pt>
                <c:pt idx="3339">
                  <c:v>206</c:v>
                </c:pt>
                <c:pt idx="3340">
                  <c:v>211</c:v>
                </c:pt>
                <c:pt idx="3341">
                  <c:v>213</c:v>
                </c:pt>
                <c:pt idx="3342">
                  <c:v>215</c:v>
                </c:pt>
                <c:pt idx="3343">
                  <c:v>214</c:v>
                </c:pt>
                <c:pt idx="3344">
                  <c:v>210</c:v>
                </c:pt>
                <c:pt idx="3345">
                  <c:v>208</c:v>
                </c:pt>
                <c:pt idx="3346">
                  <c:v>211</c:v>
                </c:pt>
                <c:pt idx="3347">
                  <c:v>214</c:v>
                </c:pt>
                <c:pt idx="3348">
                  <c:v>214</c:v>
                </c:pt>
                <c:pt idx="3349">
                  <c:v>220</c:v>
                </c:pt>
                <c:pt idx="3350">
                  <c:v>210</c:v>
                </c:pt>
                <c:pt idx="3351">
                  <c:v>213</c:v>
                </c:pt>
                <c:pt idx="3352">
                  <c:v>212</c:v>
                </c:pt>
                <c:pt idx="3353">
                  <c:v>217</c:v>
                </c:pt>
                <c:pt idx="3354">
                  <c:v>210</c:v>
                </c:pt>
                <c:pt idx="3355">
                  <c:v>208</c:v>
                </c:pt>
                <c:pt idx="3356">
                  <c:v>214</c:v>
                </c:pt>
                <c:pt idx="3357">
                  <c:v>214</c:v>
                </c:pt>
                <c:pt idx="3358">
                  <c:v>222</c:v>
                </c:pt>
                <c:pt idx="3359">
                  <c:v>216</c:v>
                </c:pt>
                <c:pt idx="3360">
                  <c:v>217</c:v>
                </c:pt>
                <c:pt idx="3361">
                  <c:v>219</c:v>
                </c:pt>
                <c:pt idx="3362">
                  <c:v>214</c:v>
                </c:pt>
                <c:pt idx="3363">
                  <c:v>208</c:v>
                </c:pt>
                <c:pt idx="3364">
                  <c:v>220</c:v>
                </c:pt>
                <c:pt idx="3365">
                  <c:v>220</c:v>
                </c:pt>
                <c:pt idx="3366">
                  <c:v>214</c:v>
                </c:pt>
                <c:pt idx="3367">
                  <c:v>209</c:v>
                </c:pt>
                <c:pt idx="3368">
                  <c:v>210</c:v>
                </c:pt>
                <c:pt idx="3369">
                  <c:v>211</c:v>
                </c:pt>
                <c:pt idx="3370">
                  <c:v>214</c:v>
                </c:pt>
                <c:pt idx="3371">
                  <c:v>214</c:v>
                </c:pt>
                <c:pt idx="3372">
                  <c:v>218</c:v>
                </c:pt>
                <c:pt idx="3373">
                  <c:v>214</c:v>
                </c:pt>
                <c:pt idx="3374">
                  <c:v>208</c:v>
                </c:pt>
                <c:pt idx="3375">
                  <c:v>208</c:v>
                </c:pt>
                <c:pt idx="3376">
                  <c:v>209</c:v>
                </c:pt>
                <c:pt idx="3377">
                  <c:v>209</c:v>
                </c:pt>
                <c:pt idx="3378">
                  <c:v>210</c:v>
                </c:pt>
                <c:pt idx="3379">
                  <c:v>212</c:v>
                </c:pt>
                <c:pt idx="3380">
                  <c:v>207</c:v>
                </c:pt>
                <c:pt idx="3381">
                  <c:v>209</c:v>
                </c:pt>
                <c:pt idx="3382">
                  <c:v>206</c:v>
                </c:pt>
                <c:pt idx="3383">
                  <c:v>213</c:v>
                </c:pt>
                <c:pt idx="3384">
                  <c:v>211</c:v>
                </c:pt>
                <c:pt idx="3385">
                  <c:v>205</c:v>
                </c:pt>
                <c:pt idx="3386">
                  <c:v>208</c:v>
                </c:pt>
                <c:pt idx="3387">
                  <c:v>207</c:v>
                </c:pt>
                <c:pt idx="3388">
                  <c:v>207</c:v>
                </c:pt>
                <c:pt idx="3389">
                  <c:v>204</c:v>
                </c:pt>
                <c:pt idx="3390">
                  <c:v>212</c:v>
                </c:pt>
                <c:pt idx="3391">
                  <c:v>204</c:v>
                </c:pt>
                <c:pt idx="3392">
                  <c:v>207</c:v>
                </c:pt>
                <c:pt idx="3393">
                  <c:v>210</c:v>
                </c:pt>
                <c:pt idx="3394">
                  <c:v>209</c:v>
                </c:pt>
                <c:pt idx="3395">
                  <c:v>206</c:v>
                </c:pt>
                <c:pt idx="3396">
                  <c:v>207</c:v>
                </c:pt>
                <c:pt idx="3397">
                  <c:v>211</c:v>
                </c:pt>
                <c:pt idx="3398">
                  <c:v>208</c:v>
                </c:pt>
                <c:pt idx="3399">
                  <c:v>206</c:v>
                </c:pt>
                <c:pt idx="3400">
                  <c:v>204</c:v>
                </c:pt>
                <c:pt idx="3401">
                  <c:v>205</c:v>
                </c:pt>
                <c:pt idx="3402">
                  <c:v>210</c:v>
                </c:pt>
                <c:pt idx="3403">
                  <c:v>207</c:v>
                </c:pt>
                <c:pt idx="3404">
                  <c:v>203</c:v>
                </c:pt>
                <c:pt idx="3405">
                  <c:v>206</c:v>
                </c:pt>
                <c:pt idx="3406">
                  <c:v>205</c:v>
                </c:pt>
                <c:pt idx="3407">
                  <c:v>207</c:v>
                </c:pt>
                <c:pt idx="3408">
                  <c:v>204</c:v>
                </c:pt>
                <c:pt idx="3409">
                  <c:v>204</c:v>
                </c:pt>
                <c:pt idx="3410">
                  <c:v>208</c:v>
                </c:pt>
                <c:pt idx="3411">
                  <c:v>207</c:v>
                </c:pt>
                <c:pt idx="3412">
                  <c:v>205</c:v>
                </c:pt>
                <c:pt idx="3413">
                  <c:v>203</c:v>
                </c:pt>
                <c:pt idx="3414">
                  <c:v>204</c:v>
                </c:pt>
                <c:pt idx="3415">
                  <c:v>207</c:v>
                </c:pt>
                <c:pt idx="3416">
                  <c:v>205</c:v>
                </c:pt>
                <c:pt idx="3417">
                  <c:v>204</c:v>
                </c:pt>
                <c:pt idx="3418">
                  <c:v>210</c:v>
                </c:pt>
                <c:pt idx="3419">
                  <c:v>206</c:v>
                </c:pt>
                <c:pt idx="3420">
                  <c:v>204</c:v>
                </c:pt>
                <c:pt idx="3421">
                  <c:v>203</c:v>
                </c:pt>
                <c:pt idx="3422">
                  <c:v>202</c:v>
                </c:pt>
                <c:pt idx="3423">
                  <c:v>203</c:v>
                </c:pt>
                <c:pt idx="3424">
                  <c:v>206</c:v>
                </c:pt>
                <c:pt idx="3425">
                  <c:v>206</c:v>
                </c:pt>
                <c:pt idx="3426">
                  <c:v>213</c:v>
                </c:pt>
                <c:pt idx="3427">
                  <c:v>203</c:v>
                </c:pt>
                <c:pt idx="3428">
                  <c:v>203</c:v>
                </c:pt>
                <c:pt idx="3429">
                  <c:v>206</c:v>
                </c:pt>
                <c:pt idx="3430">
                  <c:v>206</c:v>
                </c:pt>
                <c:pt idx="3431">
                  <c:v>206</c:v>
                </c:pt>
                <c:pt idx="3432">
                  <c:v>204</c:v>
                </c:pt>
                <c:pt idx="3433">
                  <c:v>205</c:v>
                </c:pt>
                <c:pt idx="3434">
                  <c:v>207</c:v>
                </c:pt>
                <c:pt idx="3435">
                  <c:v>205</c:v>
                </c:pt>
                <c:pt idx="3436">
                  <c:v>203</c:v>
                </c:pt>
                <c:pt idx="3437">
                  <c:v>206</c:v>
                </c:pt>
                <c:pt idx="3438">
                  <c:v>202</c:v>
                </c:pt>
                <c:pt idx="3439">
                  <c:v>210</c:v>
                </c:pt>
                <c:pt idx="3440">
                  <c:v>206</c:v>
                </c:pt>
                <c:pt idx="3441">
                  <c:v>207</c:v>
                </c:pt>
                <c:pt idx="3442">
                  <c:v>204</c:v>
                </c:pt>
                <c:pt idx="3443">
                  <c:v>207</c:v>
                </c:pt>
                <c:pt idx="3444">
                  <c:v>203</c:v>
                </c:pt>
                <c:pt idx="3445">
                  <c:v>206</c:v>
                </c:pt>
                <c:pt idx="3446">
                  <c:v>203</c:v>
                </c:pt>
                <c:pt idx="3447">
                  <c:v>212</c:v>
                </c:pt>
                <c:pt idx="3448">
                  <c:v>205</c:v>
                </c:pt>
                <c:pt idx="3449">
                  <c:v>203</c:v>
                </c:pt>
                <c:pt idx="3450">
                  <c:v>208</c:v>
                </c:pt>
                <c:pt idx="3451">
                  <c:v>203</c:v>
                </c:pt>
                <c:pt idx="3452">
                  <c:v>204</c:v>
                </c:pt>
                <c:pt idx="3453">
                  <c:v>204</c:v>
                </c:pt>
                <c:pt idx="3454">
                  <c:v>206</c:v>
                </c:pt>
                <c:pt idx="3455">
                  <c:v>206</c:v>
                </c:pt>
                <c:pt idx="3456">
                  <c:v>203</c:v>
                </c:pt>
                <c:pt idx="3457">
                  <c:v>207</c:v>
                </c:pt>
                <c:pt idx="3458">
                  <c:v>205</c:v>
                </c:pt>
                <c:pt idx="3459">
                  <c:v>206</c:v>
                </c:pt>
                <c:pt idx="3460">
                  <c:v>202</c:v>
                </c:pt>
                <c:pt idx="3461">
                  <c:v>208</c:v>
                </c:pt>
                <c:pt idx="3462">
                  <c:v>202</c:v>
                </c:pt>
                <c:pt idx="3463">
                  <c:v>205</c:v>
                </c:pt>
                <c:pt idx="3464">
                  <c:v>205</c:v>
                </c:pt>
                <c:pt idx="3465">
                  <c:v>208</c:v>
                </c:pt>
                <c:pt idx="3466">
                  <c:v>210</c:v>
                </c:pt>
                <c:pt idx="3467">
                  <c:v>203</c:v>
                </c:pt>
                <c:pt idx="3468">
                  <c:v>205</c:v>
                </c:pt>
                <c:pt idx="3469">
                  <c:v>203</c:v>
                </c:pt>
                <c:pt idx="3470">
                  <c:v>207</c:v>
                </c:pt>
                <c:pt idx="3471">
                  <c:v>205</c:v>
                </c:pt>
                <c:pt idx="3472">
                  <c:v>207</c:v>
                </c:pt>
                <c:pt idx="3473">
                  <c:v>205</c:v>
                </c:pt>
                <c:pt idx="3474">
                  <c:v>202</c:v>
                </c:pt>
                <c:pt idx="3475">
                  <c:v>202</c:v>
                </c:pt>
                <c:pt idx="3476">
                  <c:v>202</c:v>
                </c:pt>
                <c:pt idx="3477">
                  <c:v>201</c:v>
                </c:pt>
                <c:pt idx="3478">
                  <c:v>205</c:v>
                </c:pt>
                <c:pt idx="3479">
                  <c:v>203</c:v>
                </c:pt>
                <c:pt idx="3480">
                  <c:v>203</c:v>
                </c:pt>
                <c:pt idx="3481">
                  <c:v>205</c:v>
                </c:pt>
                <c:pt idx="3482">
                  <c:v>204</c:v>
                </c:pt>
                <c:pt idx="3483">
                  <c:v>200</c:v>
                </c:pt>
                <c:pt idx="3484">
                  <c:v>204</c:v>
                </c:pt>
                <c:pt idx="3485">
                  <c:v>204</c:v>
                </c:pt>
                <c:pt idx="3486">
                  <c:v>203</c:v>
                </c:pt>
                <c:pt idx="3487">
                  <c:v>203</c:v>
                </c:pt>
                <c:pt idx="3488">
                  <c:v>207</c:v>
                </c:pt>
                <c:pt idx="3489">
                  <c:v>201</c:v>
                </c:pt>
                <c:pt idx="3490">
                  <c:v>205</c:v>
                </c:pt>
                <c:pt idx="3491">
                  <c:v>206</c:v>
                </c:pt>
                <c:pt idx="3492">
                  <c:v>203</c:v>
                </c:pt>
                <c:pt idx="3493">
                  <c:v>209</c:v>
                </c:pt>
                <c:pt idx="3494">
                  <c:v>205</c:v>
                </c:pt>
                <c:pt idx="3495">
                  <c:v>203</c:v>
                </c:pt>
                <c:pt idx="3496">
                  <c:v>206</c:v>
                </c:pt>
                <c:pt idx="3497">
                  <c:v>205</c:v>
                </c:pt>
                <c:pt idx="3498">
                  <c:v>205</c:v>
                </c:pt>
                <c:pt idx="3499">
                  <c:v>204</c:v>
                </c:pt>
                <c:pt idx="3500">
                  <c:v>203</c:v>
                </c:pt>
                <c:pt idx="3501">
                  <c:v>203</c:v>
                </c:pt>
                <c:pt idx="3502">
                  <c:v>203</c:v>
                </c:pt>
                <c:pt idx="3503">
                  <c:v>208</c:v>
                </c:pt>
                <c:pt idx="3504">
                  <c:v>206</c:v>
                </c:pt>
                <c:pt idx="3505">
                  <c:v>205</c:v>
                </c:pt>
                <c:pt idx="3506">
                  <c:v>202</c:v>
                </c:pt>
                <c:pt idx="3507">
                  <c:v>206</c:v>
                </c:pt>
                <c:pt idx="3508">
                  <c:v>206</c:v>
                </c:pt>
                <c:pt idx="3509">
                  <c:v>204</c:v>
                </c:pt>
                <c:pt idx="3510">
                  <c:v>205</c:v>
                </c:pt>
                <c:pt idx="3511">
                  <c:v>200</c:v>
                </c:pt>
                <c:pt idx="3512">
                  <c:v>203</c:v>
                </c:pt>
                <c:pt idx="3513">
                  <c:v>206</c:v>
                </c:pt>
                <c:pt idx="3514">
                  <c:v>205</c:v>
                </c:pt>
                <c:pt idx="3515">
                  <c:v>203</c:v>
                </c:pt>
                <c:pt idx="3516">
                  <c:v>205</c:v>
                </c:pt>
                <c:pt idx="3517">
                  <c:v>206</c:v>
                </c:pt>
                <c:pt idx="3518">
                  <c:v>202</c:v>
                </c:pt>
                <c:pt idx="3519">
                  <c:v>201</c:v>
                </c:pt>
                <c:pt idx="3520">
                  <c:v>205</c:v>
                </c:pt>
                <c:pt idx="3521">
                  <c:v>206</c:v>
                </c:pt>
                <c:pt idx="3522">
                  <c:v>206</c:v>
                </c:pt>
                <c:pt idx="3523">
                  <c:v>201</c:v>
                </c:pt>
                <c:pt idx="3524">
                  <c:v>204</c:v>
                </c:pt>
                <c:pt idx="3525">
                  <c:v>206</c:v>
                </c:pt>
                <c:pt idx="3526">
                  <c:v>202</c:v>
                </c:pt>
                <c:pt idx="3527">
                  <c:v>203</c:v>
                </c:pt>
                <c:pt idx="3528">
                  <c:v>205</c:v>
                </c:pt>
                <c:pt idx="3529">
                  <c:v>204</c:v>
                </c:pt>
                <c:pt idx="3530">
                  <c:v>207</c:v>
                </c:pt>
                <c:pt idx="3531">
                  <c:v>204</c:v>
                </c:pt>
                <c:pt idx="3532">
                  <c:v>203</c:v>
                </c:pt>
                <c:pt idx="3533">
                  <c:v>203</c:v>
                </c:pt>
                <c:pt idx="3534">
                  <c:v>204</c:v>
                </c:pt>
                <c:pt idx="3535">
                  <c:v>204</c:v>
                </c:pt>
                <c:pt idx="3536">
                  <c:v>203</c:v>
                </c:pt>
                <c:pt idx="3537">
                  <c:v>210</c:v>
                </c:pt>
                <c:pt idx="3538">
                  <c:v>204</c:v>
                </c:pt>
                <c:pt idx="3539">
                  <c:v>206</c:v>
                </c:pt>
                <c:pt idx="3540">
                  <c:v>208</c:v>
                </c:pt>
                <c:pt idx="3541">
                  <c:v>203</c:v>
                </c:pt>
                <c:pt idx="3542">
                  <c:v>205</c:v>
                </c:pt>
                <c:pt idx="3543">
                  <c:v>204</c:v>
                </c:pt>
                <c:pt idx="3544">
                  <c:v>204</c:v>
                </c:pt>
                <c:pt idx="3545">
                  <c:v>205</c:v>
                </c:pt>
                <c:pt idx="3546">
                  <c:v>201</c:v>
                </c:pt>
                <c:pt idx="3547">
                  <c:v>206</c:v>
                </c:pt>
                <c:pt idx="3548">
                  <c:v>206</c:v>
                </c:pt>
                <c:pt idx="3549">
                  <c:v>213</c:v>
                </c:pt>
                <c:pt idx="3550">
                  <c:v>206</c:v>
                </c:pt>
                <c:pt idx="3551">
                  <c:v>206</c:v>
                </c:pt>
                <c:pt idx="3552">
                  <c:v>204</c:v>
                </c:pt>
                <c:pt idx="3553">
                  <c:v>206</c:v>
                </c:pt>
                <c:pt idx="3554">
                  <c:v>205</c:v>
                </c:pt>
                <c:pt idx="3555">
                  <c:v>207</c:v>
                </c:pt>
                <c:pt idx="3556">
                  <c:v>203</c:v>
                </c:pt>
                <c:pt idx="3557">
                  <c:v>206</c:v>
                </c:pt>
                <c:pt idx="3558">
                  <c:v>206</c:v>
                </c:pt>
                <c:pt idx="3559">
                  <c:v>203</c:v>
                </c:pt>
                <c:pt idx="3560">
                  <c:v>207</c:v>
                </c:pt>
                <c:pt idx="3561">
                  <c:v>207</c:v>
                </c:pt>
                <c:pt idx="3562">
                  <c:v>207</c:v>
                </c:pt>
                <c:pt idx="3563">
                  <c:v>209</c:v>
                </c:pt>
                <c:pt idx="3564">
                  <c:v>210</c:v>
                </c:pt>
                <c:pt idx="3565">
                  <c:v>206</c:v>
                </c:pt>
                <c:pt idx="3566">
                  <c:v>205</c:v>
                </c:pt>
                <c:pt idx="3567">
                  <c:v>207</c:v>
                </c:pt>
                <c:pt idx="3568">
                  <c:v>204</c:v>
                </c:pt>
                <c:pt idx="3569">
                  <c:v>203</c:v>
                </c:pt>
                <c:pt idx="3570">
                  <c:v>208</c:v>
                </c:pt>
                <c:pt idx="3571">
                  <c:v>208</c:v>
                </c:pt>
                <c:pt idx="3572">
                  <c:v>206</c:v>
                </c:pt>
                <c:pt idx="3573">
                  <c:v>203</c:v>
                </c:pt>
                <c:pt idx="3574">
                  <c:v>209</c:v>
                </c:pt>
                <c:pt idx="3575">
                  <c:v>208</c:v>
                </c:pt>
                <c:pt idx="3576">
                  <c:v>202</c:v>
                </c:pt>
                <c:pt idx="3577">
                  <c:v>209</c:v>
                </c:pt>
                <c:pt idx="3578">
                  <c:v>205</c:v>
                </c:pt>
                <c:pt idx="3579">
                  <c:v>204</c:v>
                </c:pt>
                <c:pt idx="3580">
                  <c:v>205</c:v>
                </c:pt>
                <c:pt idx="3581">
                  <c:v>208</c:v>
                </c:pt>
                <c:pt idx="3582">
                  <c:v>206</c:v>
                </c:pt>
                <c:pt idx="3583">
                  <c:v>204</c:v>
                </c:pt>
                <c:pt idx="3584">
                  <c:v>208</c:v>
                </c:pt>
                <c:pt idx="3585">
                  <c:v>205</c:v>
                </c:pt>
                <c:pt idx="3586">
                  <c:v>204</c:v>
                </c:pt>
                <c:pt idx="3587">
                  <c:v>203</c:v>
                </c:pt>
                <c:pt idx="3588">
                  <c:v>208</c:v>
                </c:pt>
                <c:pt idx="3589">
                  <c:v>214</c:v>
                </c:pt>
                <c:pt idx="3590">
                  <c:v>205</c:v>
                </c:pt>
                <c:pt idx="3591">
                  <c:v>205</c:v>
                </c:pt>
                <c:pt idx="3592">
                  <c:v>205</c:v>
                </c:pt>
                <c:pt idx="3593">
                  <c:v>210</c:v>
                </c:pt>
                <c:pt idx="3594">
                  <c:v>206</c:v>
                </c:pt>
                <c:pt idx="3595">
                  <c:v>204</c:v>
                </c:pt>
                <c:pt idx="3596">
                  <c:v>208</c:v>
                </c:pt>
                <c:pt idx="3597">
                  <c:v>206</c:v>
                </c:pt>
                <c:pt idx="3598">
                  <c:v>204</c:v>
                </c:pt>
                <c:pt idx="3599">
                  <c:v>214</c:v>
                </c:pt>
                <c:pt idx="3600">
                  <c:v>213</c:v>
                </c:pt>
                <c:pt idx="3601">
                  <c:v>206</c:v>
                </c:pt>
                <c:pt idx="3602">
                  <c:v>208</c:v>
                </c:pt>
                <c:pt idx="3603">
                  <c:v>208</c:v>
                </c:pt>
                <c:pt idx="3604">
                  <c:v>209</c:v>
                </c:pt>
                <c:pt idx="3605">
                  <c:v>210</c:v>
                </c:pt>
                <c:pt idx="3606">
                  <c:v>208</c:v>
                </c:pt>
                <c:pt idx="3607">
                  <c:v>213</c:v>
                </c:pt>
                <c:pt idx="3608">
                  <c:v>212</c:v>
                </c:pt>
                <c:pt idx="3609">
                  <c:v>212</c:v>
                </c:pt>
                <c:pt idx="3610">
                  <c:v>209</c:v>
                </c:pt>
                <c:pt idx="3611">
                  <c:v>212</c:v>
                </c:pt>
                <c:pt idx="3612">
                  <c:v>208</c:v>
                </c:pt>
                <c:pt idx="3613">
                  <c:v>215</c:v>
                </c:pt>
                <c:pt idx="3614">
                  <c:v>222</c:v>
                </c:pt>
                <c:pt idx="3615">
                  <c:v>215</c:v>
                </c:pt>
                <c:pt idx="3616">
                  <c:v>225</c:v>
                </c:pt>
                <c:pt idx="3617">
                  <c:v>224</c:v>
                </c:pt>
                <c:pt idx="3618">
                  <c:v>219</c:v>
                </c:pt>
                <c:pt idx="3619">
                  <c:v>222</c:v>
                </c:pt>
                <c:pt idx="3620">
                  <c:v>223</c:v>
                </c:pt>
                <c:pt idx="3621">
                  <c:v>242</c:v>
                </c:pt>
                <c:pt idx="3622">
                  <c:v>232</c:v>
                </c:pt>
                <c:pt idx="3623">
                  <c:v>222</c:v>
                </c:pt>
                <c:pt idx="3624">
                  <c:v>225</c:v>
                </c:pt>
                <c:pt idx="3625">
                  <c:v>229</c:v>
                </c:pt>
                <c:pt idx="3626">
                  <c:v>221</c:v>
                </c:pt>
                <c:pt idx="3627">
                  <c:v>213</c:v>
                </c:pt>
                <c:pt idx="3628">
                  <c:v>217</c:v>
                </c:pt>
                <c:pt idx="3629">
                  <c:v>223</c:v>
                </c:pt>
                <c:pt idx="3630">
                  <c:v>213</c:v>
                </c:pt>
                <c:pt idx="3631">
                  <c:v>215</c:v>
                </c:pt>
                <c:pt idx="3632">
                  <c:v>210</c:v>
                </c:pt>
                <c:pt idx="3633">
                  <c:v>213</c:v>
                </c:pt>
                <c:pt idx="3634">
                  <c:v>224</c:v>
                </c:pt>
                <c:pt idx="3635">
                  <c:v>224</c:v>
                </c:pt>
                <c:pt idx="3636">
                  <c:v>217</c:v>
                </c:pt>
                <c:pt idx="3637">
                  <c:v>216</c:v>
                </c:pt>
                <c:pt idx="3638">
                  <c:v>218</c:v>
                </c:pt>
                <c:pt idx="3639">
                  <c:v>211</c:v>
                </c:pt>
                <c:pt idx="3640">
                  <c:v>208</c:v>
                </c:pt>
                <c:pt idx="3641">
                  <c:v>210</c:v>
                </c:pt>
                <c:pt idx="3642">
                  <c:v>211</c:v>
                </c:pt>
                <c:pt idx="3643">
                  <c:v>207</c:v>
                </c:pt>
                <c:pt idx="3644">
                  <c:v>204</c:v>
                </c:pt>
                <c:pt idx="3645">
                  <c:v>208</c:v>
                </c:pt>
                <c:pt idx="3646">
                  <c:v>207</c:v>
                </c:pt>
                <c:pt idx="3647">
                  <c:v>208</c:v>
                </c:pt>
                <c:pt idx="3648">
                  <c:v>211</c:v>
                </c:pt>
                <c:pt idx="3649">
                  <c:v>210</c:v>
                </c:pt>
                <c:pt idx="3650">
                  <c:v>208</c:v>
                </c:pt>
                <c:pt idx="3651">
                  <c:v>204</c:v>
                </c:pt>
                <c:pt idx="3652">
                  <c:v>207</c:v>
                </c:pt>
                <c:pt idx="3653">
                  <c:v>204</c:v>
                </c:pt>
                <c:pt idx="3654">
                  <c:v>208</c:v>
                </c:pt>
                <c:pt idx="3655">
                  <c:v>204</c:v>
                </c:pt>
                <c:pt idx="3656">
                  <c:v>204</c:v>
                </c:pt>
                <c:pt idx="3657">
                  <c:v>209</c:v>
                </c:pt>
                <c:pt idx="3658">
                  <c:v>206</c:v>
                </c:pt>
                <c:pt idx="3659">
                  <c:v>205</c:v>
                </c:pt>
                <c:pt idx="3660">
                  <c:v>202</c:v>
                </c:pt>
                <c:pt idx="3661">
                  <c:v>203</c:v>
                </c:pt>
                <c:pt idx="3662">
                  <c:v>202</c:v>
                </c:pt>
                <c:pt idx="3663">
                  <c:v>205</c:v>
                </c:pt>
                <c:pt idx="3664">
                  <c:v>204</c:v>
                </c:pt>
                <c:pt idx="3665">
                  <c:v>206</c:v>
                </c:pt>
                <c:pt idx="3666">
                  <c:v>205</c:v>
                </c:pt>
                <c:pt idx="3667">
                  <c:v>203</c:v>
                </c:pt>
                <c:pt idx="3668">
                  <c:v>205</c:v>
                </c:pt>
                <c:pt idx="3669">
                  <c:v>206</c:v>
                </c:pt>
                <c:pt idx="3670">
                  <c:v>210</c:v>
                </c:pt>
                <c:pt idx="3671">
                  <c:v>204</c:v>
                </c:pt>
                <c:pt idx="3672">
                  <c:v>207</c:v>
                </c:pt>
                <c:pt idx="3673">
                  <c:v>203</c:v>
                </c:pt>
                <c:pt idx="3674">
                  <c:v>203</c:v>
                </c:pt>
                <c:pt idx="3675">
                  <c:v>208</c:v>
                </c:pt>
                <c:pt idx="3676">
                  <c:v>204</c:v>
                </c:pt>
                <c:pt idx="3677">
                  <c:v>207</c:v>
                </c:pt>
                <c:pt idx="3678">
                  <c:v>200</c:v>
                </c:pt>
                <c:pt idx="3679">
                  <c:v>204</c:v>
                </c:pt>
                <c:pt idx="3680">
                  <c:v>202</c:v>
                </c:pt>
                <c:pt idx="3681">
                  <c:v>206</c:v>
                </c:pt>
                <c:pt idx="3682">
                  <c:v>206</c:v>
                </c:pt>
                <c:pt idx="3683">
                  <c:v>201</c:v>
                </c:pt>
                <c:pt idx="3684">
                  <c:v>207</c:v>
                </c:pt>
                <c:pt idx="3685">
                  <c:v>205</c:v>
                </c:pt>
                <c:pt idx="3686">
                  <c:v>207</c:v>
                </c:pt>
                <c:pt idx="3687">
                  <c:v>203</c:v>
                </c:pt>
                <c:pt idx="3688">
                  <c:v>204</c:v>
                </c:pt>
                <c:pt idx="3689">
                  <c:v>202</c:v>
                </c:pt>
                <c:pt idx="3690">
                  <c:v>206</c:v>
                </c:pt>
                <c:pt idx="3691">
                  <c:v>204</c:v>
                </c:pt>
                <c:pt idx="3692">
                  <c:v>207</c:v>
                </c:pt>
                <c:pt idx="3693">
                  <c:v>214</c:v>
                </c:pt>
                <c:pt idx="3694">
                  <c:v>202</c:v>
                </c:pt>
                <c:pt idx="3695">
                  <c:v>205</c:v>
                </c:pt>
                <c:pt idx="3696">
                  <c:v>202</c:v>
                </c:pt>
                <c:pt idx="3697">
                  <c:v>206</c:v>
                </c:pt>
                <c:pt idx="3698">
                  <c:v>203</c:v>
                </c:pt>
                <c:pt idx="3699">
                  <c:v>204</c:v>
                </c:pt>
                <c:pt idx="3700">
                  <c:v>208</c:v>
                </c:pt>
                <c:pt idx="3701">
                  <c:v>206</c:v>
                </c:pt>
                <c:pt idx="3702">
                  <c:v>204</c:v>
                </c:pt>
                <c:pt idx="3703">
                  <c:v>204</c:v>
                </c:pt>
                <c:pt idx="3704">
                  <c:v>205</c:v>
                </c:pt>
                <c:pt idx="3705">
                  <c:v>206</c:v>
                </c:pt>
                <c:pt idx="3706">
                  <c:v>206</c:v>
                </c:pt>
                <c:pt idx="3707">
                  <c:v>209</c:v>
                </c:pt>
                <c:pt idx="3708">
                  <c:v>206</c:v>
                </c:pt>
                <c:pt idx="3709">
                  <c:v>210</c:v>
                </c:pt>
                <c:pt idx="3710">
                  <c:v>206</c:v>
                </c:pt>
                <c:pt idx="3711">
                  <c:v>206</c:v>
                </c:pt>
                <c:pt idx="3712">
                  <c:v>202</c:v>
                </c:pt>
                <c:pt idx="3713">
                  <c:v>205</c:v>
                </c:pt>
                <c:pt idx="3714">
                  <c:v>213</c:v>
                </c:pt>
                <c:pt idx="3715">
                  <c:v>208</c:v>
                </c:pt>
                <c:pt idx="3716">
                  <c:v>204</c:v>
                </c:pt>
                <c:pt idx="3717">
                  <c:v>202</c:v>
                </c:pt>
                <c:pt idx="3718">
                  <c:v>204</c:v>
                </c:pt>
                <c:pt idx="3719">
                  <c:v>206</c:v>
                </c:pt>
                <c:pt idx="3720">
                  <c:v>209</c:v>
                </c:pt>
                <c:pt idx="3721">
                  <c:v>212</c:v>
                </c:pt>
                <c:pt idx="3722">
                  <c:v>201</c:v>
                </c:pt>
                <c:pt idx="3723">
                  <c:v>207</c:v>
                </c:pt>
                <c:pt idx="3724">
                  <c:v>209</c:v>
                </c:pt>
                <c:pt idx="3725">
                  <c:v>209</c:v>
                </c:pt>
                <c:pt idx="3726">
                  <c:v>201</c:v>
                </c:pt>
                <c:pt idx="3727">
                  <c:v>203</c:v>
                </c:pt>
                <c:pt idx="3728">
                  <c:v>206</c:v>
                </c:pt>
                <c:pt idx="3729">
                  <c:v>209</c:v>
                </c:pt>
                <c:pt idx="3730">
                  <c:v>205</c:v>
                </c:pt>
                <c:pt idx="3731">
                  <c:v>206</c:v>
                </c:pt>
                <c:pt idx="3732">
                  <c:v>210</c:v>
                </c:pt>
                <c:pt idx="3733">
                  <c:v>206</c:v>
                </c:pt>
                <c:pt idx="3734">
                  <c:v>206</c:v>
                </c:pt>
                <c:pt idx="3735">
                  <c:v>209</c:v>
                </c:pt>
                <c:pt idx="3736">
                  <c:v>205</c:v>
                </c:pt>
                <c:pt idx="3737">
                  <c:v>204</c:v>
                </c:pt>
                <c:pt idx="3738">
                  <c:v>207</c:v>
                </c:pt>
                <c:pt idx="3739">
                  <c:v>201</c:v>
                </c:pt>
                <c:pt idx="3740">
                  <c:v>205</c:v>
                </c:pt>
                <c:pt idx="3741">
                  <c:v>204</c:v>
                </c:pt>
                <c:pt idx="3742">
                  <c:v>204</c:v>
                </c:pt>
                <c:pt idx="3743">
                  <c:v>201</c:v>
                </c:pt>
                <c:pt idx="3744">
                  <c:v>203</c:v>
                </c:pt>
                <c:pt idx="3745">
                  <c:v>205</c:v>
                </c:pt>
                <c:pt idx="3746">
                  <c:v>203</c:v>
                </c:pt>
                <c:pt idx="3747">
                  <c:v>203</c:v>
                </c:pt>
                <c:pt idx="3748">
                  <c:v>205</c:v>
                </c:pt>
                <c:pt idx="3749">
                  <c:v>212</c:v>
                </c:pt>
                <c:pt idx="3750">
                  <c:v>206</c:v>
                </c:pt>
              </c:numCache>
            </c:numRef>
          </c:yVal>
          <c:smooth val="1"/>
          <c:extLst xmlns:c16r2="http://schemas.microsoft.com/office/drawing/2015/06/chart">
            <c:ext xmlns:c16="http://schemas.microsoft.com/office/drawing/2014/chart" uri="{C3380CC4-5D6E-409C-BE32-E72D297353CC}">
              <c16:uniqueId val="{00000003-BF9F-45AB-BF69-95B9316A9062}"/>
            </c:ext>
          </c:extLst>
        </c:ser>
        <c:ser>
          <c:idx val="1"/>
          <c:order val="4"/>
          <c:tx>
            <c:v>(d)</c:v>
          </c:tx>
          <c:spPr>
            <a:ln w="3175">
              <a:solidFill>
                <a:schemeClr val="tx1"/>
              </a:solidFill>
            </a:ln>
          </c:spPr>
          <c:marker>
            <c:symbol val="none"/>
          </c:marker>
          <c:xVal>
            <c:numRef>
              <c:f>XRD!$A$252:$A$4002</c:f>
              <c:numCache>
                <c:formatCode>General</c:formatCode>
                <c:ptCount val="3751"/>
                <c:pt idx="0">
                  <c:v>15</c:v>
                </c:pt>
                <c:pt idx="1">
                  <c:v>15.02</c:v>
                </c:pt>
                <c:pt idx="2">
                  <c:v>15.04</c:v>
                </c:pt>
                <c:pt idx="3">
                  <c:v>15.06</c:v>
                </c:pt>
                <c:pt idx="4">
                  <c:v>15.08</c:v>
                </c:pt>
                <c:pt idx="5">
                  <c:v>15.1</c:v>
                </c:pt>
                <c:pt idx="6">
                  <c:v>15.12</c:v>
                </c:pt>
                <c:pt idx="7">
                  <c:v>15.14</c:v>
                </c:pt>
                <c:pt idx="8">
                  <c:v>15.16</c:v>
                </c:pt>
                <c:pt idx="9">
                  <c:v>15.18</c:v>
                </c:pt>
                <c:pt idx="10">
                  <c:v>15.2</c:v>
                </c:pt>
                <c:pt idx="11">
                  <c:v>15.22</c:v>
                </c:pt>
                <c:pt idx="12">
                  <c:v>15.24</c:v>
                </c:pt>
                <c:pt idx="13">
                  <c:v>15.26</c:v>
                </c:pt>
                <c:pt idx="14">
                  <c:v>15.28</c:v>
                </c:pt>
                <c:pt idx="15">
                  <c:v>15.3</c:v>
                </c:pt>
                <c:pt idx="16">
                  <c:v>15.32</c:v>
                </c:pt>
                <c:pt idx="17">
                  <c:v>15.34</c:v>
                </c:pt>
                <c:pt idx="18">
                  <c:v>15.36</c:v>
                </c:pt>
                <c:pt idx="19">
                  <c:v>15.38</c:v>
                </c:pt>
                <c:pt idx="20">
                  <c:v>15.4</c:v>
                </c:pt>
                <c:pt idx="21">
                  <c:v>15.42</c:v>
                </c:pt>
                <c:pt idx="22">
                  <c:v>15.44</c:v>
                </c:pt>
                <c:pt idx="23">
                  <c:v>15.46</c:v>
                </c:pt>
                <c:pt idx="24">
                  <c:v>15.48</c:v>
                </c:pt>
                <c:pt idx="25">
                  <c:v>15.5</c:v>
                </c:pt>
                <c:pt idx="26">
                  <c:v>15.52</c:v>
                </c:pt>
                <c:pt idx="27">
                  <c:v>15.54</c:v>
                </c:pt>
                <c:pt idx="28">
                  <c:v>15.56</c:v>
                </c:pt>
                <c:pt idx="29">
                  <c:v>15.58</c:v>
                </c:pt>
                <c:pt idx="30">
                  <c:v>15.6</c:v>
                </c:pt>
                <c:pt idx="31">
                  <c:v>15.62</c:v>
                </c:pt>
                <c:pt idx="32">
                  <c:v>15.64</c:v>
                </c:pt>
                <c:pt idx="33">
                  <c:v>15.66</c:v>
                </c:pt>
                <c:pt idx="34">
                  <c:v>15.68</c:v>
                </c:pt>
                <c:pt idx="35">
                  <c:v>15.7</c:v>
                </c:pt>
                <c:pt idx="36">
                  <c:v>15.72</c:v>
                </c:pt>
                <c:pt idx="37">
                  <c:v>15.74</c:v>
                </c:pt>
                <c:pt idx="38">
                  <c:v>15.76</c:v>
                </c:pt>
                <c:pt idx="39">
                  <c:v>15.78</c:v>
                </c:pt>
                <c:pt idx="40">
                  <c:v>15.8</c:v>
                </c:pt>
                <c:pt idx="41">
                  <c:v>15.82</c:v>
                </c:pt>
                <c:pt idx="42">
                  <c:v>15.84</c:v>
                </c:pt>
                <c:pt idx="43">
                  <c:v>15.86</c:v>
                </c:pt>
                <c:pt idx="44">
                  <c:v>15.88</c:v>
                </c:pt>
                <c:pt idx="45">
                  <c:v>15.9</c:v>
                </c:pt>
                <c:pt idx="46">
                  <c:v>15.92</c:v>
                </c:pt>
                <c:pt idx="47">
                  <c:v>15.94</c:v>
                </c:pt>
                <c:pt idx="48">
                  <c:v>15.96</c:v>
                </c:pt>
                <c:pt idx="49">
                  <c:v>15.98</c:v>
                </c:pt>
                <c:pt idx="50">
                  <c:v>16</c:v>
                </c:pt>
                <c:pt idx="51">
                  <c:v>16.02</c:v>
                </c:pt>
                <c:pt idx="52">
                  <c:v>16.04</c:v>
                </c:pt>
                <c:pt idx="53">
                  <c:v>16.059999999999999</c:v>
                </c:pt>
                <c:pt idx="54">
                  <c:v>16.079999999999998</c:v>
                </c:pt>
                <c:pt idx="55">
                  <c:v>16.100000000000001</c:v>
                </c:pt>
                <c:pt idx="56">
                  <c:v>16.12</c:v>
                </c:pt>
                <c:pt idx="57">
                  <c:v>16.14</c:v>
                </c:pt>
                <c:pt idx="58">
                  <c:v>16.16</c:v>
                </c:pt>
                <c:pt idx="59">
                  <c:v>16.18</c:v>
                </c:pt>
                <c:pt idx="60">
                  <c:v>16.2</c:v>
                </c:pt>
                <c:pt idx="61">
                  <c:v>16.22</c:v>
                </c:pt>
                <c:pt idx="62">
                  <c:v>16.239999999999998</c:v>
                </c:pt>
                <c:pt idx="63">
                  <c:v>16.260000000000002</c:v>
                </c:pt>
                <c:pt idx="64">
                  <c:v>16.28</c:v>
                </c:pt>
                <c:pt idx="65">
                  <c:v>16.3</c:v>
                </c:pt>
                <c:pt idx="66">
                  <c:v>16.32</c:v>
                </c:pt>
                <c:pt idx="67">
                  <c:v>16.34</c:v>
                </c:pt>
                <c:pt idx="68">
                  <c:v>16.36</c:v>
                </c:pt>
                <c:pt idx="69">
                  <c:v>16.38</c:v>
                </c:pt>
                <c:pt idx="70">
                  <c:v>16.399999999999999</c:v>
                </c:pt>
                <c:pt idx="71">
                  <c:v>16.420000000000002</c:v>
                </c:pt>
                <c:pt idx="72">
                  <c:v>16.440000000000001</c:v>
                </c:pt>
                <c:pt idx="73">
                  <c:v>16.46</c:v>
                </c:pt>
                <c:pt idx="74">
                  <c:v>16.48</c:v>
                </c:pt>
                <c:pt idx="75">
                  <c:v>16.5</c:v>
                </c:pt>
                <c:pt idx="76">
                  <c:v>16.52</c:v>
                </c:pt>
                <c:pt idx="77">
                  <c:v>16.54</c:v>
                </c:pt>
                <c:pt idx="78">
                  <c:v>16.559999999999999</c:v>
                </c:pt>
                <c:pt idx="79">
                  <c:v>16.579999999999998</c:v>
                </c:pt>
                <c:pt idx="80">
                  <c:v>16.600000000000001</c:v>
                </c:pt>
                <c:pt idx="81">
                  <c:v>16.62</c:v>
                </c:pt>
                <c:pt idx="82">
                  <c:v>16.64</c:v>
                </c:pt>
                <c:pt idx="83">
                  <c:v>16.66</c:v>
                </c:pt>
                <c:pt idx="84">
                  <c:v>16.68</c:v>
                </c:pt>
                <c:pt idx="85">
                  <c:v>16.7</c:v>
                </c:pt>
                <c:pt idx="86">
                  <c:v>16.72</c:v>
                </c:pt>
                <c:pt idx="87">
                  <c:v>16.739999999999998</c:v>
                </c:pt>
                <c:pt idx="88">
                  <c:v>16.760000000000002</c:v>
                </c:pt>
                <c:pt idx="89">
                  <c:v>16.78</c:v>
                </c:pt>
                <c:pt idx="90">
                  <c:v>16.8</c:v>
                </c:pt>
                <c:pt idx="91">
                  <c:v>16.82</c:v>
                </c:pt>
                <c:pt idx="92">
                  <c:v>16.84</c:v>
                </c:pt>
                <c:pt idx="93">
                  <c:v>16.86</c:v>
                </c:pt>
                <c:pt idx="94">
                  <c:v>16.88</c:v>
                </c:pt>
                <c:pt idx="95">
                  <c:v>16.899999999999999</c:v>
                </c:pt>
                <c:pt idx="96">
                  <c:v>16.920000000000002</c:v>
                </c:pt>
                <c:pt idx="97">
                  <c:v>16.940000000000001</c:v>
                </c:pt>
                <c:pt idx="98">
                  <c:v>16.96</c:v>
                </c:pt>
                <c:pt idx="99">
                  <c:v>16.98</c:v>
                </c:pt>
                <c:pt idx="100">
                  <c:v>17</c:v>
                </c:pt>
                <c:pt idx="101">
                  <c:v>17.02</c:v>
                </c:pt>
                <c:pt idx="102">
                  <c:v>17.04</c:v>
                </c:pt>
                <c:pt idx="103">
                  <c:v>17.059999999999999</c:v>
                </c:pt>
                <c:pt idx="104">
                  <c:v>17.079999999999998</c:v>
                </c:pt>
                <c:pt idx="105">
                  <c:v>17.100000000000001</c:v>
                </c:pt>
                <c:pt idx="106">
                  <c:v>17.12</c:v>
                </c:pt>
                <c:pt idx="107">
                  <c:v>17.14</c:v>
                </c:pt>
                <c:pt idx="108">
                  <c:v>17.16</c:v>
                </c:pt>
                <c:pt idx="109">
                  <c:v>17.18</c:v>
                </c:pt>
                <c:pt idx="110">
                  <c:v>17.2</c:v>
                </c:pt>
                <c:pt idx="111">
                  <c:v>17.22</c:v>
                </c:pt>
                <c:pt idx="112">
                  <c:v>17.239999999999998</c:v>
                </c:pt>
                <c:pt idx="113">
                  <c:v>17.260000000000002</c:v>
                </c:pt>
                <c:pt idx="114">
                  <c:v>17.28</c:v>
                </c:pt>
                <c:pt idx="115">
                  <c:v>17.3</c:v>
                </c:pt>
                <c:pt idx="116">
                  <c:v>17.32</c:v>
                </c:pt>
                <c:pt idx="117">
                  <c:v>17.34</c:v>
                </c:pt>
                <c:pt idx="118">
                  <c:v>17.36</c:v>
                </c:pt>
                <c:pt idx="119">
                  <c:v>17.38</c:v>
                </c:pt>
                <c:pt idx="120">
                  <c:v>17.399999999999999</c:v>
                </c:pt>
                <c:pt idx="121">
                  <c:v>17.420000000000002</c:v>
                </c:pt>
                <c:pt idx="122">
                  <c:v>17.440000000000001</c:v>
                </c:pt>
                <c:pt idx="123">
                  <c:v>17.46</c:v>
                </c:pt>
                <c:pt idx="124">
                  <c:v>17.48</c:v>
                </c:pt>
                <c:pt idx="125">
                  <c:v>17.5</c:v>
                </c:pt>
                <c:pt idx="126">
                  <c:v>17.52</c:v>
                </c:pt>
                <c:pt idx="127">
                  <c:v>17.54</c:v>
                </c:pt>
                <c:pt idx="128">
                  <c:v>17.559999999999999</c:v>
                </c:pt>
                <c:pt idx="129">
                  <c:v>17.579999999999998</c:v>
                </c:pt>
                <c:pt idx="130">
                  <c:v>17.600000000000001</c:v>
                </c:pt>
                <c:pt idx="131">
                  <c:v>17.62</c:v>
                </c:pt>
                <c:pt idx="132">
                  <c:v>17.64</c:v>
                </c:pt>
                <c:pt idx="133">
                  <c:v>17.66</c:v>
                </c:pt>
                <c:pt idx="134">
                  <c:v>17.68</c:v>
                </c:pt>
                <c:pt idx="135">
                  <c:v>17.7</c:v>
                </c:pt>
                <c:pt idx="136">
                  <c:v>17.72</c:v>
                </c:pt>
                <c:pt idx="137">
                  <c:v>17.739999999999998</c:v>
                </c:pt>
                <c:pt idx="138">
                  <c:v>17.760000000000002</c:v>
                </c:pt>
                <c:pt idx="139">
                  <c:v>17.78</c:v>
                </c:pt>
                <c:pt idx="140">
                  <c:v>17.8</c:v>
                </c:pt>
                <c:pt idx="141">
                  <c:v>17.82</c:v>
                </c:pt>
                <c:pt idx="142">
                  <c:v>17.84</c:v>
                </c:pt>
                <c:pt idx="143">
                  <c:v>17.86</c:v>
                </c:pt>
                <c:pt idx="144">
                  <c:v>17.88</c:v>
                </c:pt>
                <c:pt idx="145">
                  <c:v>17.899999999999999</c:v>
                </c:pt>
                <c:pt idx="146">
                  <c:v>17.920000000000002</c:v>
                </c:pt>
                <c:pt idx="147">
                  <c:v>17.940000000000001</c:v>
                </c:pt>
                <c:pt idx="148">
                  <c:v>17.96</c:v>
                </c:pt>
                <c:pt idx="149">
                  <c:v>17.98</c:v>
                </c:pt>
                <c:pt idx="150">
                  <c:v>18</c:v>
                </c:pt>
                <c:pt idx="151">
                  <c:v>18.02</c:v>
                </c:pt>
                <c:pt idx="152">
                  <c:v>18.04</c:v>
                </c:pt>
                <c:pt idx="153">
                  <c:v>18.059999999999999</c:v>
                </c:pt>
                <c:pt idx="154">
                  <c:v>18.079999999999998</c:v>
                </c:pt>
                <c:pt idx="155">
                  <c:v>18.100000000000001</c:v>
                </c:pt>
                <c:pt idx="156">
                  <c:v>18.12</c:v>
                </c:pt>
                <c:pt idx="157">
                  <c:v>18.14</c:v>
                </c:pt>
                <c:pt idx="158">
                  <c:v>18.16</c:v>
                </c:pt>
                <c:pt idx="159">
                  <c:v>18.18</c:v>
                </c:pt>
                <c:pt idx="160">
                  <c:v>18.2</c:v>
                </c:pt>
                <c:pt idx="161">
                  <c:v>18.22</c:v>
                </c:pt>
                <c:pt idx="162">
                  <c:v>18.239999999999998</c:v>
                </c:pt>
                <c:pt idx="163">
                  <c:v>18.260000000000002</c:v>
                </c:pt>
                <c:pt idx="164">
                  <c:v>18.28</c:v>
                </c:pt>
                <c:pt idx="165">
                  <c:v>18.3</c:v>
                </c:pt>
                <c:pt idx="166">
                  <c:v>18.32</c:v>
                </c:pt>
                <c:pt idx="167">
                  <c:v>18.34</c:v>
                </c:pt>
                <c:pt idx="168">
                  <c:v>18.36</c:v>
                </c:pt>
                <c:pt idx="169">
                  <c:v>18.38</c:v>
                </c:pt>
                <c:pt idx="170">
                  <c:v>18.399999999999999</c:v>
                </c:pt>
                <c:pt idx="171">
                  <c:v>18.420000000000002</c:v>
                </c:pt>
                <c:pt idx="172">
                  <c:v>18.440000000000001</c:v>
                </c:pt>
                <c:pt idx="173">
                  <c:v>18.46</c:v>
                </c:pt>
                <c:pt idx="174">
                  <c:v>18.48</c:v>
                </c:pt>
                <c:pt idx="175">
                  <c:v>18.5</c:v>
                </c:pt>
                <c:pt idx="176">
                  <c:v>18.52</c:v>
                </c:pt>
                <c:pt idx="177">
                  <c:v>18.54</c:v>
                </c:pt>
                <c:pt idx="178">
                  <c:v>18.559999999999999</c:v>
                </c:pt>
                <c:pt idx="179">
                  <c:v>18.579999999999998</c:v>
                </c:pt>
                <c:pt idx="180">
                  <c:v>18.600000000000001</c:v>
                </c:pt>
                <c:pt idx="181">
                  <c:v>18.62</c:v>
                </c:pt>
                <c:pt idx="182">
                  <c:v>18.64</c:v>
                </c:pt>
                <c:pt idx="183">
                  <c:v>18.66</c:v>
                </c:pt>
                <c:pt idx="184">
                  <c:v>18.68</c:v>
                </c:pt>
                <c:pt idx="185">
                  <c:v>18.7</c:v>
                </c:pt>
                <c:pt idx="186">
                  <c:v>18.72</c:v>
                </c:pt>
                <c:pt idx="187">
                  <c:v>18.739999999999998</c:v>
                </c:pt>
                <c:pt idx="188">
                  <c:v>18.760000000000002</c:v>
                </c:pt>
                <c:pt idx="189">
                  <c:v>18.78</c:v>
                </c:pt>
                <c:pt idx="190">
                  <c:v>18.8</c:v>
                </c:pt>
                <c:pt idx="191">
                  <c:v>18.82</c:v>
                </c:pt>
                <c:pt idx="192">
                  <c:v>18.84</c:v>
                </c:pt>
                <c:pt idx="193">
                  <c:v>18.86</c:v>
                </c:pt>
                <c:pt idx="194">
                  <c:v>18.88</c:v>
                </c:pt>
                <c:pt idx="195">
                  <c:v>18.899999999999999</c:v>
                </c:pt>
                <c:pt idx="196">
                  <c:v>18.920000000000002</c:v>
                </c:pt>
                <c:pt idx="197">
                  <c:v>18.940000000000001</c:v>
                </c:pt>
                <c:pt idx="198">
                  <c:v>18.96</c:v>
                </c:pt>
                <c:pt idx="199">
                  <c:v>18.98</c:v>
                </c:pt>
                <c:pt idx="200">
                  <c:v>19</c:v>
                </c:pt>
                <c:pt idx="201">
                  <c:v>19.02</c:v>
                </c:pt>
                <c:pt idx="202">
                  <c:v>19.04</c:v>
                </c:pt>
                <c:pt idx="203">
                  <c:v>19.059999999999999</c:v>
                </c:pt>
                <c:pt idx="204">
                  <c:v>19.079999999999998</c:v>
                </c:pt>
                <c:pt idx="205">
                  <c:v>19.100000000000001</c:v>
                </c:pt>
                <c:pt idx="206">
                  <c:v>19.12</c:v>
                </c:pt>
                <c:pt idx="207">
                  <c:v>19.14</c:v>
                </c:pt>
                <c:pt idx="208">
                  <c:v>19.16</c:v>
                </c:pt>
                <c:pt idx="209">
                  <c:v>19.18</c:v>
                </c:pt>
                <c:pt idx="210">
                  <c:v>19.2</c:v>
                </c:pt>
                <c:pt idx="211">
                  <c:v>19.22</c:v>
                </c:pt>
                <c:pt idx="212">
                  <c:v>19.239999999999998</c:v>
                </c:pt>
                <c:pt idx="213">
                  <c:v>19.260000000000002</c:v>
                </c:pt>
                <c:pt idx="214">
                  <c:v>19.28</c:v>
                </c:pt>
                <c:pt idx="215">
                  <c:v>19.3</c:v>
                </c:pt>
                <c:pt idx="216">
                  <c:v>19.32</c:v>
                </c:pt>
                <c:pt idx="217">
                  <c:v>19.34</c:v>
                </c:pt>
                <c:pt idx="218">
                  <c:v>19.36</c:v>
                </c:pt>
                <c:pt idx="219">
                  <c:v>19.38</c:v>
                </c:pt>
                <c:pt idx="220">
                  <c:v>19.399999999999999</c:v>
                </c:pt>
                <c:pt idx="221">
                  <c:v>19.420000000000002</c:v>
                </c:pt>
                <c:pt idx="222">
                  <c:v>19.440000000000001</c:v>
                </c:pt>
                <c:pt idx="223">
                  <c:v>19.46</c:v>
                </c:pt>
                <c:pt idx="224">
                  <c:v>19.48</c:v>
                </c:pt>
                <c:pt idx="225">
                  <c:v>19.5</c:v>
                </c:pt>
                <c:pt idx="226">
                  <c:v>19.52</c:v>
                </c:pt>
                <c:pt idx="227">
                  <c:v>19.54</c:v>
                </c:pt>
                <c:pt idx="228">
                  <c:v>19.559999999999999</c:v>
                </c:pt>
                <c:pt idx="229">
                  <c:v>19.579999999999998</c:v>
                </c:pt>
                <c:pt idx="230">
                  <c:v>19.600000000000001</c:v>
                </c:pt>
                <c:pt idx="231">
                  <c:v>19.62</c:v>
                </c:pt>
                <c:pt idx="232">
                  <c:v>19.64</c:v>
                </c:pt>
                <c:pt idx="233">
                  <c:v>19.66</c:v>
                </c:pt>
                <c:pt idx="234">
                  <c:v>19.68</c:v>
                </c:pt>
                <c:pt idx="235">
                  <c:v>19.7</c:v>
                </c:pt>
                <c:pt idx="236">
                  <c:v>19.72</c:v>
                </c:pt>
                <c:pt idx="237">
                  <c:v>19.739999999999998</c:v>
                </c:pt>
                <c:pt idx="238">
                  <c:v>19.760000000000002</c:v>
                </c:pt>
                <c:pt idx="239">
                  <c:v>19.78</c:v>
                </c:pt>
                <c:pt idx="240">
                  <c:v>19.8</c:v>
                </c:pt>
                <c:pt idx="241">
                  <c:v>19.82</c:v>
                </c:pt>
                <c:pt idx="242">
                  <c:v>19.84</c:v>
                </c:pt>
                <c:pt idx="243">
                  <c:v>19.86</c:v>
                </c:pt>
                <c:pt idx="244">
                  <c:v>19.88</c:v>
                </c:pt>
                <c:pt idx="245">
                  <c:v>19.899999999999999</c:v>
                </c:pt>
                <c:pt idx="246">
                  <c:v>19.920000000000002</c:v>
                </c:pt>
                <c:pt idx="247">
                  <c:v>19.940000000000001</c:v>
                </c:pt>
                <c:pt idx="248">
                  <c:v>19.96</c:v>
                </c:pt>
                <c:pt idx="249">
                  <c:v>19.98</c:v>
                </c:pt>
                <c:pt idx="250">
                  <c:v>20</c:v>
                </c:pt>
                <c:pt idx="251">
                  <c:v>20.02</c:v>
                </c:pt>
                <c:pt idx="252">
                  <c:v>20.04</c:v>
                </c:pt>
                <c:pt idx="253">
                  <c:v>20.059999999999999</c:v>
                </c:pt>
                <c:pt idx="254">
                  <c:v>20.079999999999998</c:v>
                </c:pt>
                <c:pt idx="255">
                  <c:v>20.100000000000001</c:v>
                </c:pt>
                <c:pt idx="256">
                  <c:v>20.12</c:v>
                </c:pt>
                <c:pt idx="257">
                  <c:v>20.14</c:v>
                </c:pt>
                <c:pt idx="258">
                  <c:v>20.16</c:v>
                </c:pt>
                <c:pt idx="259">
                  <c:v>20.18</c:v>
                </c:pt>
                <c:pt idx="260">
                  <c:v>20.2</c:v>
                </c:pt>
                <c:pt idx="261">
                  <c:v>20.22</c:v>
                </c:pt>
                <c:pt idx="262">
                  <c:v>20.239999999999998</c:v>
                </c:pt>
                <c:pt idx="263">
                  <c:v>20.260000000000002</c:v>
                </c:pt>
                <c:pt idx="264">
                  <c:v>20.28</c:v>
                </c:pt>
                <c:pt idx="265">
                  <c:v>20.3</c:v>
                </c:pt>
                <c:pt idx="266">
                  <c:v>20.32</c:v>
                </c:pt>
                <c:pt idx="267">
                  <c:v>20.34</c:v>
                </c:pt>
                <c:pt idx="268">
                  <c:v>20.36</c:v>
                </c:pt>
                <c:pt idx="269">
                  <c:v>20.38</c:v>
                </c:pt>
                <c:pt idx="270">
                  <c:v>20.399999999999999</c:v>
                </c:pt>
                <c:pt idx="271">
                  <c:v>20.420000000000002</c:v>
                </c:pt>
                <c:pt idx="272">
                  <c:v>20.440000000000001</c:v>
                </c:pt>
                <c:pt idx="273">
                  <c:v>20.46</c:v>
                </c:pt>
                <c:pt idx="274">
                  <c:v>20.48</c:v>
                </c:pt>
                <c:pt idx="275">
                  <c:v>20.5</c:v>
                </c:pt>
                <c:pt idx="276">
                  <c:v>20.52</c:v>
                </c:pt>
                <c:pt idx="277">
                  <c:v>20.54</c:v>
                </c:pt>
                <c:pt idx="278">
                  <c:v>20.56</c:v>
                </c:pt>
                <c:pt idx="279">
                  <c:v>20.58</c:v>
                </c:pt>
                <c:pt idx="280">
                  <c:v>20.6</c:v>
                </c:pt>
                <c:pt idx="281">
                  <c:v>20.62</c:v>
                </c:pt>
                <c:pt idx="282">
                  <c:v>20.64</c:v>
                </c:pt>
                <c:pt idx="283">
                  <c:v>20.66</c:v>
                </c:pt>
                <c:pt idx="284">
                  <c:v>20.68</c:v>
                </c:pt>
                <c:pt idx="285">
                  <c:v>20.7</c:v>
                </c:pt>
                <c:pt idx="286">
                  <c:v>20.72</c:v>
                </c:pt>
                <c:pt idx="287">
                  <c:v>20.74</c:v>
                </c:pt>
                <c:pt idx="288">
                  <c:v>20.76</c:v>
                </c:pt>
                <c:pt idx="289">
                  <c:v>20.78</c:v>
                </c:pt>
                <c:pt idx="290">
                  <c:v>20.8</c:v>
                </c:pt>
                <c:pt idx="291">
                  <c:v>20.82</c:v>
                </c:pt>
                <c:pt idx="292">
                  <c:v>20.84</c:v>
                </c:pt>
                <c:pt idx="293">
                  <c:v>20.86</c:v>
                </c:pt>
                <c:pt idx="294">
                  <c:v>20.88</c:v>
                </c:pt>
                <c:pt idx="295">
                  <c:v>20.9</c:v>
                </c:pt>
                <c:pt idx="296">
                  <c:v>20.92</c:v>
                </c:pt>
                <c:pt idx="297">
                  <c:v>20.94</c:v>
                </c:pt>
                <c:pt idx="298">
                  <c:v>20.96</c:v>
                </c:pt>
                <c:pt idx="299">
                  <c:v>20.98</c:v>
                </c:pt>
                <c:pt idx="300">
                  <c:v>21</c:v>
                </c:pt>
                <c:pt idx="301">
                  <c:v>21.02</c:v>
                </c:pt>
                <c:pt idx="302">
                  <c:v>21.04</c:v>
                </c:pt>
                <c:pt idx="303">
                  <c:v>21.06</c:v>
                </c:pt>
                <c:pt idx="304">
                  <c:v>21.08</c:v>
                </c:pt>
                <c:pt idx="305">
                  <c:v>21.1</c:v>
                </c:pt>
                <c:pt idx="306">
                  <c:v>21.12</c:v>
                </c:pt>
                <c:pt idx="307">
                  <c:v>21.14</c:v>
                </c:pt>
                <c:pt idx="308">
                  <c:v>21.16</c:v>
                </c:pt>
                <c:pt idx="309">
                  <c:v>21.18</c:v>
                </c:pt>
                <c:pt idx="310">
                  <c:v>21.2</c:v>
                </c:pt>
                <c:pt idx="311">
                  <c:v>21.22</c:v>
                </c:pt>
                <c:pt idx="312">
                  <c:v>21.24</c:v>
                </c:pt>
                <c:pt idx="313">
                  <c:v>21.26</c:v>
                </c:pt>
                <c:pt idx="314">
                  <c:v>21.28</c:v>
                </c:pt>
                <c:pt idx="315">
                  <c:v>21.3</c:v>
                </c:pt>
                <c:pt idx="316">
                  <c:v>21.32</c:v>
                </c:pt>
                <c:pt idx="317">
                  <c:v>21.34</c:v>
                </c:pt>
                <c:pt idx="318">
                  <c:v>21.36</c:v>
                </c:pt>
                <c:pt idx="319">
                  <c:v>21.38</c:v>
                </c:pt>
                <c:pt idx="320">
                  <c:v>21.4</c:v>
                </c:pt>
                <c:pt idx="321">
                  <c:v>21.42</c:v>
                </c:pt>
                <c:pt idx="322">
                  <c:v>21.44</c:v>
                </c:pt>
                <c:pt idx="323">
                  <c:v>21.46</c:v>
                </c:pt>
                <c:pt idx="324">
                  <c:v>21.48</c:v>
                </c:pt>
                <c:pt idx="325">
                  <c:v>21.5</c:v>
                </c:pt>
                <c:pt idx="326">
                  <c:v>21.52</c:v>
                </c:pt>
                <c:pt idx="327">
                  <c:v>21.54</c:v>
                </c:pt>
                <c:pt idx="328">
                  <c:v>21.56</c:v>
                </c:pt>
                <c:pt idx="329">
                  <c:v>21.58</c:v>
                </c:pt>
                <c:pt idx="330">
                  <c:v>21.6</c:v>
                </c:pt>
                <c:pt idx="331">
                  <c:v>21.62</c:v>
                </c:pt>
                <c:pt idx="332">
                  <c:v>21.64</c:v>
                </c:pt>
                <c:pt idx="333">
                  <c:v>21.66</c:v>
                </c:pt>
                <c:pt idx="334">
                  <c:v>21.68</c:v>
                </c:pt>
                <c:pt idx="335">
                  <c:v>21.7</c:v>
                </c:pt>
                <c:pt idx="336">
                  <c:v>21.72</c:v>
                </c:pt>
                <c:pt idx="337">
                  <c:v>21.74</c:v>
                </c:pt>
                <c:pt idx="338">
                  <c:v>21.76</c:v>
                </c:pt>
                <c:pt idx="339">
                  <c:v>21.78</c:v>
                </c:pt>
                <c:pt idx="340">
                  <c:v>21.8</c:v>
                </c:pt>
                <c:pt idx="341">
                  <c:v>21.82</c:v>
                </c:pt>
                <c:pt idx="342">
                  <c:v>21.84</c:v>
                </c:pt>
                <c:pt idx="343">
                  <c:v>21.86</c:v>
                </c:pt>
                <c:pt idx="344">
                  <c:v>21.88</c:v>
                </c:pt>
                <c:pt idx="345">
                  <c:v>21.9</c:v>
                </c:pt>
                <c:pt idx="346">
                  <c:v>21.92</c:v>
                </c:pt>
                <c:pt idx="347">
                  <c:v>21.94</c:v>
                </c:pt>
                <c:pt idx="348">
                  <c:v>21.96</c:v>
                </c:pt>
                <c:pt idx="349">
                  <c:v>21.98</c:v>
                </c:pt>
                <c:pt idx="350">
                  <c:v>22</c:v>
                </c:pt>
                <c:pt idx="351">
                  <c:v>22.02</c:v>
                </c:pt>
                <c:pt idx="352">
                  <c:v>22.04</c:v>
                </c:pt>
                <c:pt idx="353">
                  <c:v>22.06</c:v>
                </c:pt>
                <c:pt idx="354">
                  <c:v>22.08</c:v>
                </c:pt>
                <c:pt idx="355">
                  <c:v>22.1</c:v>
                </c:pt>
                <c:pt idx="356">
                  <c:v>22.12</c:v>
                </c:pt>
                <c:pt idx="357">
                  <c:v>22.14</c:v>
                </c:pt>
                <c:pt idx="358">
                  <c:v>22.16</c:v>
                </c:pt>
                <c:pt idx="359">
                  <c:v>22.18</c:v>
                </c:pt>
                <c:pt idx="360">
                  <c:v>22.2</c:v>
                </c:pt>
                <c:pt idx="361">
                  <c:v>22.22</c:v>
                </c:pt>
                <c:pt idx="362">
                  <c:v>22.24</c:v>
                </c:pt>
                <c:pt idx="363">
                  <c:v>22.26</c:v>
                </c:pt>
                <c:pt idx="364">
                  <c:v>22.28</c:v>
                </c:pt>
                <c:pt idx="365">
                  <c:v>22.3</c:v>
                </c:pt>
                <c:pt idx="366">
                  <c:v>22.32</c:v>
                </c:pt>
                <c:pt idx="367">
                  <c:v>22.34</c:v>
                </c:pt>
                <c:pt idx="368">
                  <c:v>22.36</c:v>
                </c:pt>
                <c:pt idx="369">
                  <c:v>22.38</c:v>
                </c:pt>
                <c:pt idx="370">
                  <c:v>22.4</c:v>
                </c:pt>
                <c:pt idx="371">
                  <c:v>22.42</c:v>
                </c:pt>
                <c:pt idx="372">
                  <c:v>22.44</c:v>
                </c:pt>
                <c:pt idx="373">
                  <c:v>22.46</c:v>
                </c:pt>
                <c:pt idx="374">
                  <c:v>22.48</c:v>
                </c:pt>
                <c:pt idx="375">
                  <c:v>22.5</c:v>
                </c:pt>
                <c:pt idx="376">
                  <c:v>22.52</c:v>
                </c:pt>
                <c:pt idx="377">
                  <c:v>22.54</c:v>
                </c:pt>
                <c:pt idx="378">
                  <c:v>22.56</c:v>
                </c:pt>
                <c:pt idx="379">
                  <c:v>22.58</c:v>
                </c:pt>
                <c:pt idx="380">
                  <c:v>22.6</c:v>
                </c:pt>
                <c:pt idx="381">
                  <c:v>22.62</c:v>
                </c:pt>
                <c:pt idx="382">
                  <c:v>22.64</c:v>
                </c:pt>
                <c:pt idx="383">
                  <c:v>22.66</c:v>
                </c:pt>
                <c:pt idx="384">
                  <c:v>22.68</c:v>
                </c:pt>
                <c:pt idx="385">
                  <c:v>22.7</c:v>
                </c:pt>
                <c:pt idx="386">
                  <c:v>22.72</c:v>
                </c:pt>
                <c:pt idx="387">
                  <c:v>22.74</c:v>
                </c:pt>
                <c:pt idx="388">
                  <c:v>22.76</c:v>
                </c:pt>
                <c:pt idx="389">
                  <c:v>22.78</c:v>
                </c:pt>
                <c:pt idx="390">
                  <c:v>22.8</c:v>
                </c:pt>
                <c:pt idx="391">
                  <c:v>22.82</c:v>
                </c:pt>
                <c:pt idx="392">
                  <c:v>22.84</c:v>
                </c:pt>
                <c:pt idx="393">
                  <c:v>22.86</c:v>
                </c:pt>
                <c:pt idx="394">
                  <c:v>22.88</c:v>
                </c:pt>
                <c:pt idx="395">
                  <c:v>22.9</c:v>
                </c:pt>
                <c:pt idx="396">
                  <c:v>22.92</c:v>
                </c:pt>
                <c:pt idx="397">
                  <c:v>22.94</c:v>
                </c:pt>
                <c:pt idx="398">
                  <c:v>22.96</c:v>
                </c:pt>
                <c:pt idx="399">
                  <c:v>22.98</c:v>
                </c:pt>
                <c:pt idx="400">
                  <c:v>23</c:v>
                </c:pt>
                <c:pt idx="401">
                  <c:v>23.02</c:v>
                </c:pt>
                <c:pt idx="402">
                  <c:v>23.04</c:v>
                </c:pt>
                <c:pt idx="403">
                  <c:v>23.06</c:v>
                </c:pt>
                <c:pt idx="404">
                  <c:v>23.08</c:v>
                </c:pt>
                <c:pt idx="405">
                  <c:v>23.1</c:v>
                </c:pt>
                <c:pt idx="406">
                  <c:v>23.12</c:v>
                </c:pt>
                <c:pt idx="407">
                  <c:v>23.14</c:v>
                </c:pt>
                <c:pt idx="408">
                  <c:v>23.16</c:v>
                </c:pt>
                <c:pt idx="409">
                  <c:v>23.18</c:v>
                </c:pt>
                <c:pt idx="410">
                  <c:v>23.2</c:v>
                </c:pt>
                <c:pt idx="411">
                  <c:v>23.22</c:v>
                </c:pt>
                <c:pt idx="412">
                  <c:v>23.24</c:v>
                </c:pt>
                <c:pt idx="413">
                  <c:v>23.26</c:v>
                </c:pt>
                <c:pt idx="414">
                  <c:v>23.28</c:v>
                </c:pt>
                <c:pt idx="415">
                  <c:v>23.3</c:v>
                </c:pt>
                <c:pt idx="416">
                  <c:v>23.32</c:v>
                </c:pt>
                <c:pt idx="417">
                  <c:v>23.34</c:v>
                </c:pt>
                <c:pt idx="418">
                  <c:v>23.36</c:v>
                </c:pt>
                <c:pt idx="419">
                  <c:v>23.38</c:v>
                </c:pt>
                <c:pt idx="420">
                  <c:v>23.4</c:v>
                </c:pt>
                <c:pt idx="421">
                  <c:v>23.42</c:v>
                </c:pt>
                <c:pt idx="422">
                  <c:v>23.44</c:v>
                </c:pt>
                <c:pt idx="423">
                  <c:v>23.46</c:v>
                </c:pt>
                <c:pt idx="424">
                  <c:v>23.48</c:v>
                </c:pt>
                <c:pt idx="425">
                  <c:v>23.5</c:v>
                </c:pt>
                <c:pt idx="426">
                  <c:v>23.52</c:v>
                </c:pt>
                <c:pt idx="427">
                  <c:v>23.54</c:v>
                </c:pt>
                <c:pt idx="428">
                  <c:v>23.56</c:v>
                </c:pt>
                <c:pt idx="429">
                  <c:v>23.58</c:v>
                </c:pt>
                <c:pt idx="430">
                  <c:v>23.6</c:v>
                </c:pt>
                <c:pt idx="431">
                  <c:v>23.62</c:v>
                </c:pt>
                <c:pt idx="432">
                  <c:v>23.64</c:v>
                </c:pt>
                <c:pt idx="433">
                  <c:v>23.66</c:v>
                </c:pt>
                <c:pt idx="434">
                  <c:v>23.68</c:v>
                </c:pt>
                <c:pt idx="435">
                  <c:v>23.7</c:v>
                </c:pt>
                <c:pt idx="436">
                  <c:v>23.72</c:v>
                </c:pt>
                <c:pt idx="437">
                  <c:v>23.74</c:v>
                </c:pt>
                <c:pt idx="438">
                  <c:v>23.76</c:v>
                </c:pt>
                <c:pt idx="439">
                  <c:v>23.78</c:v>
                </c:pt>
                <c:pt idx="440">
                  <c:v>23.8</c:v>
                </c:pt>
                <c:pt idx="441">
                  <c:v>23.82</c:v>
                </c:pt>
                <c:pt idx="442">
                  <c:v>23.84</c:v>
                </c:pt>
                <c:pt idx="443">
                  <c:v>23.86</c:v>
                </c:pt>
                <c:pt idx="444">
                  <c:v>23.88</c:v>
                </c:pt>
                <c:pt idx="445">
                  <c:v>23.9</c:v>
                </c:pt>
                <c:pt idx="446">
                  <c:v>23.92</c:v>
                </c:pt>
                <c:pt idx="447">
                  <c:v>23.94</c:v>
                </c:pt>
                <c:pt idx="448">
                  <c:v>23.96</c:v>
                </c:pt>
                <c:pt idx="449">
                  <c:v>23.98</c:v>
                </c:pt>
                <c:pt idx="450">
                  <c:v>24</c:v>
                </c:pt>
                <c:pt idx="451">
                  <c:v>24.02</c:v>
                </c:pt>
                <c:pt idx="452">
                  <c:v>24.04</c:v>
                </c:pt>
                <c:pt idx="453">
                  <c:v>24.06</c:v>
                </c:pt>
                <c:pt idx="454">
                  <c:v>24.08</c:v>
                </c:pt>
                <c:pt idx="455">
                  <c:v>24.1</c:v>
                </c:pt>
                <c:pt idx="456">
                  <c:v>24.12</c:v>
                </c:pt>
                <c:pt idx="457">
                  <c:v>24.14</c:v>
                </c:pt>
                <c:pt idx="458">
                  <c:v>24.16</c:v>
                </c:pt>
                <c:pt idx="459">
                  <c:v>24.18</c:v>
                </c:pt>
                <c:pt idx="460">
                  <c:v>24.2</c:v>
                </c:pt>
                <c:pt idx="461">
                  <c:v>24.22</c:v>
                </c:pt>
                <c:pt idx="462">
                  <c:v>24.24</c:v>
                </c:pt>
                <c:pt idx="463">
                  <c:v>24.26</c:v>
                </c:pt>
                <c:pt idx="464">
                  <c:v>24.28</c:v>
                </c:pt>
                <c:pt idx="465">
                  <c:v>24.3</c:v>
                </c:pt>
                <c:pt idx="466">
                  <c:v>24.32</c:v>
                </c:pt>
                <c:pt idx="467">
                  <c:v>24.34</c:v>
                </c:pt>
                <c:pt idx="468">
                  <c:v>24.36</c:v>
                </c:pt>
                <c:pt idx="469">
                  <c:v>24.38</c:v>
                </c:pt>
                <c:pt idx="470">
                  <c:v>24.4</c:v>
                </c:pt>
                <c:pt idx="471">
                  <c:v>24.42</c:v>
                </c:pt>
                <c:pt idx="472">
                  <c:v>24.44</c:v>
                </c:pt>
                <c:pt idx="473">
                  <c:v>24.46</c:v>
                </c:pt>
                <c:pt idx="474">
                  <c:v>24.48</c:v>
                </c:pt>
                <c:pt idx="475">
                  <c:v>24.5</c:v>
                </c:pt>
                <c:pt idx="476">
                  <c:v>24.52</c:v>
                </c:pt>
                <c:pt idx="477">
                  <c:v>24.54</c:v>
                </c:pt>
                <c:pt idx="478">
                  <c:v>24.56</c:v>
                </c:pt>
                <c:pt idx="479">
                  <c:v>24.58</c:v>
                </c:pt>
                <c:pt idx="480">
                  <c:v>24.6</c:v>
                </c:pt>
                <c:pt idx="481">
                  <c:v>24.62</c:v>
                </c:pt>
                <c:pt idx="482">
                  <c:v>24.64</c:v>
                </c:pt>
                <c:pt idx="483">
                  <c:v>24.66</c:v>
                </c:pt>
                <c:pt idx="484">
                  <c:v>24.68</c:v>
                </c:pt>
                <c:pt idx="485">
                  <c:v>24.7</c:v>
                </c:pt>
                <c:pt idx="486">
                  <c:v>24.72</c:v>
                </c:pt>
                <c:pt idx="487">
                  <c:v>24.74</c:v>
                </c:pt>
                <c:pt idx="488">
                  <c:v>24.76</c:v>
                </c:pt>
                <c:pt idx="489">
                  <c:v>24.78</c:v>
                </c:pt>
                <c:pt idx="490">
                  <c:v>24.8</c:v>
                </c:pt>
                <c:pt idx="491">
                  <c:v>24.82</c:v>
                </c:pt>
                <c:pt idx="492">
                  <c:v>24.84</c:v>
                </c:pt>
                <c:pt idx="493">
                  <c:v>24.86</c:v>
                </c:pt>
                <c:pt idx="494">
                  <c:v>24.88</c:v>
                </c:pt>
                <c:pt idx="495">
                  <c:v>24.9</c:v>
                </c:pt>
                <c:pt idx="496">
                  <c:v>24.92</c:v>
                </c:pt>
                <c:pt idx="497">
                  <c:v>24.94</c:v>
                </c:pt>
                <c:pt idx="498">
                  <c:v>24.96</c:v>
                </c:pt>
                <c:pt idx="499">
                  <c:v>24.98</c:v>
                </c:pt>
                <c:pt idx="500">
                  <c:v>25</c:v>
                </c:pt>
                <c:pt idx="501">
                  <c:v>25.02</c:v>
                </c:pt>
                <c:pt idx="502">
                  <c:v>25.04</c:v>
                </c:pt>
                <c:pt idx="503">
                  <c:v>25.06</c:v>
                </c:pt>
                <c:pt idx="504">
                  <c:v>25.08</c:v>
                </c:pt>
                <c:pt idx="505">
                  <c:v>25.1</c:v>
                </c:pt>
                <c:pt idx="506">
                  <c:v>25.12</c:v>
                </c:pt>
                <c:pt idx="507">
                  <c:v>25.14</c:v>
                </c:pt>
                <c:pt idx="508">
                  <c:v>25.16</c:v>
                </c:pt>
                <c:pt idx="509">
                  <c:v>25.18</c:v>
                </c:pt>
                <c:pt idx="510">
                  <c:v>25.2</c:v>
                </c:pt>
                <c:pt idx="511">
                  <c:v>25.22</c:v>
                </c:pt>
                <c:pt idx="512">
                  <c:v>25.24</c:v>
                </c:pt>
                <c:pt idx="513">
                  <c:v>25.26</c:v>
                </c:pt>
                <c:pt idx="514">
                  <c:v>25.28</c:v>
                </c:pt>
                <c:pt idx="515">
                  <c:v>25.3</c:v>
                </c:pt>
                <c:pt idx="516">
                  <c:v>25.32</c:v>
                </c:pt>
                <c:pt idx="517">
                  <c:v>25.34</c:v>
                </c:pt>
                <c:pt idx="518">
                  <c:v>25.36</c:v>
                </c:pt>
                <c:pt idx="519">
                  <c:v>25.38</c:v>
                </c:pt>
                <c:pt idx="520">
                  <c:v>25.4</c:v>
                </c:pt>
                <c:pt idx="521">
                  <c:v>25.42</c:v>
                </c:pt>
                <c:pt idx="522">
                  <c:v>25.44</c:v>
                </c:pt>
                <c:pt idx="523">
                  <c:v>25.46</c:v>
                </c:pt>
                <c:pt idx="524">
                  <c:v>25.48</c:v>
                </c:pt>
                <c:pt idx="525">
                  <c:v>25.5</c:v>
                </c:pt>
                <c:pt idx="526">
                  <c:v>25.52</c:v>
                </c:pt>
                <c:pt idx="527">
                  <c:v>25.54</c:v>
                </c:pt>
                <c:pt idx="528">
                  <c:v>25.56</c:v>
                </c:pt>
                <c:pt idx="529">
                  <c:v>25.58</c:v>
                </c:pt>
                <c:pt idx="530">
                  <c:v>25.6</c:v>
                </c:pt>
                <c:pt idx="531">
                  <c:v>25.62</c:v>
                </c:pt>
                <c:pt idx="532">
                  <c:v>25.64</c:v>
                </c:pt>
                <c:pt idx="533">
                  <c:v>25.66</c:v>
                </c:pt>
                <c:pt idx="534">
                  <c:v>25.68</c:v>
                </c:pt>
                <c:pt idx="535">
                  <c:v>25.7</c:v>
                </c:pt>
                <c:pt idx="536">
                  <c:v>25.72</c:v>
                </c:pt>
                <c:pt idx="537">
                  <c:v>25.74</c:v>
                </c:pt>
                <c:pt idx="538">
                  <c:v>25.76</c:v>
                </c:pt>
                <c:pt idx="539">
                  <c:v>25.78</c:v>
                </c:pt>
                <c:pt idx="540">
                  <c:v>25.8</c:v>
                </c:pt>
                <c:pt idx="541">
                  <c:v>25.82</c:v>
                </c:pt>
                <c:pt idx="542">
                  <c:v>25.84</c:v>
                </c:pt>
                <c:pt idx="543">
                  <c:v>25.86</c:v>
                </c:pt>
                <c:pt idx="544">
                  <c:v>25.88</c:v>
                </c:pt>
                <c:pt idx="545">
                  <c:v>25.9</c:v>
                </c:pt>
                <c:pt idx="546">
                  <c:v>25.92</c:v>
                </c:pt>
                <c:pt idx="547">
                  <c:v>25.94</c:v>
                </c:pt>
                <c:pt idx="548">
                  <c:v>25.96</c:v>
                </c:pt>
                <c:pt idx="549">
                  <c:v>25.98</c:v>
                </c:pt>
                <c:pt idx="550">
                  <c:v>26</c:v>
                </c:pt>
                <c:pt idx="551">
                  <c:v>26.02</c:v>
                </c:pt>
                <c:pt idx="552">
                  <c:v>26.04</c:v>
                </c:pt>
                <c:pt idx="553">
                  <c:v>26.06</c:v>
                </c:pt>
                <c:pt idx="554">
                  <c:v>26.08</c:v>
                </c:pt>
                <c:pt idx="555">
                  <c:v>26.1</c:v>
                </c:pt>
                <c:pt idx="556">
                  <c:v>26.12</c:v>
                </c:pt>
                <c:pt idx="557">
                  <c:v>26.14</c:v>
                </c:pt>
                <c:pt idx="558">
                  <c:v>26.16</c:v>
                </c:pt>
                <c:pt idx="559">
                  <c:v>26.18</c:v>
                </c:pt>
                <c:pt idx="560">
                  <c:v>26.2</c:v>
                </c:pt>
                <c:pt idx="561">
                  <c:v>26.22</c:v>
                </c:pt>
                <c:pt idx="562">
                  <c:v>26.24</c:v>
                </c:pt>
                <c:pt idx="563">
                  <c:v>26.26</c:v>
                </c:pt>
                <c:pt idx="564">
                  <c:v>26.28</c:v>
                </c:pt>
                <c:pt idx="565">
                  <c:v>26.3</c:v>
                </c:pt>
                <c:pt idx="566">
                  <c:v>26.32</c:v>
                </c:pt>
                <c:pt idx="567">
                  <c:v>26.34</c:v>
                </c:pt>
                <c:pt idx="568">
                  <c:v>26.36</c:v>
                </c:pt>
                <c:pt idx="569">
                  <c:v>26.38</c:v>
                </c:pt>
                <c:pt idx="570">
                  <c:v>26.4</c:v>
                </c:pt>
                <c:pt idx="571">
                  <c:v>26.42</c:v>
                </c:pt>
                <c:pt idx="572">
                  <c:v>26.44</c:v>
                </c:pt>
                <c:pt idx="573">
                  <c:v>26.46</c:v>
                </c:pt>
                <c:pt idx="574">
                  <c:v>26.48</c:v>
                </c:pt>
                <c:pt idx="575">
                  <c:v>26.5</c:v>
                </c:pt>
                <c:pt idx="576">
                  <c:v>26.52</c:v>
                </c:pt>
                <c:pt idx="577">
                  <c:v>26.54</c:v>
                </c:pt>
                <c:pt idx="578">
                  <c:v>26.56</c:v>
                </c:pt>
                <c:pt idx="579">
                  <c:v>26.58</c:v>
                </c:pt>
                <c:pt idx="580">
                  <c:v>26.6</c:v>
                </c:pt>
                <c:pt idx="581">
                  <c:v>26.62</c:v>
                </c:pt>
                <c:pt idx="582">
                  <c:v>26.64</c:v>
                </c:pt>
                <c:pt idx="583">
                  <c:v>26.66</c:v>
                </c:pt>
                <c:pt idx="584">
                  <c:v>26.68</c:v>
                </c:pt>
                <c:pt idx="585">
                  <c:v>26.7</c:v>
                </c:pt>
                <c:pt idx="586">
                  <c:v>26.72</c:v>
                </c:pt>
                <c:pt idx="587">
                  <c:v>26.74</c:v>
                </c:pt>
                <c:pt idx="588">
                  <c:v>26.76</c:v>
                </c:pt>
                <c:pt idx="589">
                  <c:v>26.78</c:v>
                </c:pt>
                <c:pt idx="590">
                  <c:v>26.8</c:v>
                </c:pt>
                <c:pt idx="591">
                  <c:v>26.82</c:v>
                </c:pt>
                <c:pt idx="592">
                  <c:v>26.84</c:v>
                </c:pt>
                <c:pt idx="593">
                  <c:v>26.86</c:v>
                </c:pt>
                <c:pt idx="594">
                  <c:v>26.88</c:v>
                </c:pt>
                <c:pt idx="595">
                  <c:v>26.9</c:v>
                </c:pt>
                <c:pt idx="596">
                  <c:v>26.92</c:v>
                </c:pt>
                <c:pt idx="597">
                  <c:v>26.94</c:v>
                </c:pt>
                <c:pt idx="598">
                  <c:v>26.96</c:v>
                </c:pt>
                <c:pt idx="599">
                  <c:v>26.98</c:v>
                </c:pt>
                <c:pt idx="600">
                  <c:v>27</c:v>
                </c:pt>
                <c:pt idx="601">
                  <c:v>27.02</c:v>
                </c:pt>
                <c:pt idx="602">
                  <c:v>27.04</c:v>
                </c:pt>
                <c:pt idx="603">
                  <c:v>27.06</c:v>
                </c:pt>
                <c:pt idx="604">
                  <c:v>27.08</c:v>
                </c:pt>
                <c:pt idx="605">
                  <c:v>27.1</c:v>
                </c:pt>
                <c:pt idx="606">
                  <c:v>27.12</c:v>
                </c:pt>
                <c:pt idx="607">
                  <c:v>27.14</c:v>
                </c:pt>
                <c:pt idx="608">
                  <c:v>27.16</c:v>
                </c:pt>
                <c:pt idx="609">
                  <c:v>27.18</c:v>
                </c:pt>
                <c:pt idx="610">
                  <c:v>27.2</c:v>
                </c:pt>
                <c:pt idx="611">
                  <c:v>27.22</c:v>
                </c:pt>
                <c:pt idx="612">
                  <c:v>27.24</c:v>
                </c:pt>
                <c:pt idx="613">
                  <c:v>27.26</c:v>
                </c:pt>
                <c:pt idx="614">
                  <c:v>27.28</c:v>
                </c:pt>
                <c:pt idx="615">
                  <c:v>27.3</c:v>
                </c:pt>
                <c:pt idx="616">
                  <c:v>27.32</c:v>
                </c:pt>
                <c:pt idx="617">
                  <c:v>27.34</c:v>
                </c:pt>
                <c:pt idx="618">
                  <c:v>27.36</c:v>
                </c:pt>
                <c:pt idx="619">
                  <c:v>27.38</c:v>
                </c:pt>
                <c:pt idx="620">
                  <c:v>27.4</c:v>
                </c:pt>
                <c:pt idx="621">
                  <c:v>27.42</c:v>
                </c:pt>
                <c:pt idx="622">
                  <c:v>27.44</c:v>
                </c:pt>
                <c:pt idx="623">
                  <c:v>27.46</c:v>
                </c:pt>
                <c:pt idx="624">
                  <c:v>27.48</c:v>
                </c:pt>
                <c:pt idx="625">
                  <c:v>27.5</c:v>
                </c:pt>
                <c:pt idx="626">
                  <c:v>27.52</c:v>
                </c:pt>
                <c:pt idx="627">
                  <c:v>27.54</c:v>
                </c:pt>
                <c:pt idx="628">
                  <c:v>27.56</c:v>
                </c:pt>
                <c:pt idx="629">
                  <c:v>27.58</c:v>
                </c:pt>
                <c:pt idx="630">
                  <c:v>27.6</c:v>
                </c:pt>
                <c:pt idx="631">
                  <c:v>27.62</c:v>
                </c:pt>
                <c:pt idx="632">
                  <c:v>27.64</c:v>
                </c:pt>
                <c:pt idx="633">
                  <c:v>27.66</c:v>
                </c:pt>
                <c:pt idx="634">
                  <c:v>27.68</c:v>
                </c:pt>
                <c:pt idx="635">
                  <c:v>27.7</c:v>
                </c:pt>
                <c:pt idx="636">
                  <c:v>27.72</c:v>
                </c:pt>
                <c:pt idx="637">
                  <c:v>27.74</c:v>
                </c:pt>
                <c:pt idx="638">
                  <c:v>27.76</c:v>
                </c:pt>
                <c:pt idx="639">
                  <c:v>27.78</c:v>
                </c:pt>
                <c:pt idx="640">
                  <c:v>27.8</c:v>
                </c:pt>
                <c:pt idx="641">
                  <c:v>27.82</c:v>
                </c:pt>
                <c:pt idx="642">
                  <c:v>27.84</c:v>
                </c:pt>
                <c:pt idx="643">
                  <c:v>27.86</c:v>
                </c:pt>
                <c:pt idx="644">
                  <c:v>27.88</c:v>
                </c:pt>
                <c:pt idx="645">
                  <c:v>27.9</c:v>
                </c:pt>
                <c:pt idx="646">
                  <c:v>27.92</c:v>
                </c:pt>
                <c:pt idx="647">
                  <c:v>27.94</c:v>
                </c:pt>
                <c:pt idx="648">
                  <c:v>27.96</c:v>
                </c:pt>
                <c:pt idx="649">
                  <c:v>27.98</c:v>
                </c:pt>
                <c:pt idx="650">
                  <c:v>28</c:v>
                </c:pt>
                <c:pt idx="651">
                  <c:v>28.02</c:v>
                </c:pt>
                <c:pt idx="652">
                  <c:v>28.04</c:v>
                </c:pt>
                <c:pt idx="653">
                  <c:v>28.06</c:v>
                </c:pt>
                <c:pt idx="654">
                  <c:v>28.08</c:v>
                </c:pt>
                <c:pt idx="655">
                  <c:v>28.1</c:v>
                </c:pt>
                <c:pt idx="656">
                  <c:v>28.12</c:v>
                </c:pt>
                <c:pt idx="657">
                  <c:v>28.14</c:v>
                </c:pt>
                <c:pt idx="658">
                  <c:v>28.16</c:v>
                </c:pt>
                <c:pt idx="659">
                  <c:v>28.18</c:v>
                </c:pt>
                <c:pt idx="660">
                  <c:v>28.2</c:v>
                </c:pt>
                <c:pt idx="661">
                  <c:v>28.22</c:v>
                </c:pt>
                <c:pt idx="662">
                  <c:v>28.24</c:v>
                </c:pt>
                <c:pt idx="663">
                  <c:v>28.26</c:v>
                </c:pt>
                <c:pt idx="664">
                  <c:v>28.28</c:v>
                </c:pt>
                <c:pt idx="665">
                  <c:v>28.3</c:v>
                </c:pt>
                <c:pt idx="666">
                  <c:v>28.32</c:v>
                </c:pt>
                <c:pt idx="667">
                  <c:v>28.34</c:v>
                </c:pt>
                <c:pt idx="668">
                  <c:v>28.36</c:v>
                </c:pt>
                <c:pt idx="669">
                  <c:v>28.38</c:v>
                </c:pt>
                <c:pt idx="670">
                  <c:v>28.4</c:v>
                </c:pt>
                <c:pt idx="671">
                  <c:v>28.42</c:v>
                </c:pt>
                <c:pt idx="672">
                  <c:v>28.44</c:v>
                </c:pt>
                <c:pt idx="673">
                  <c:v>28.46</c:v>
                </c:pt>
                <c:pt idx="674">
                  <c:v>28.48</c:v>
                </c:pt>
                <c:pt idx="675">
                  <c:v>28.5</c:v>
                </c:pt>
                <c:pt idx="676">
                  <c:v>28.52</c:v>
                </c:pt>
                <c:pt idx="677">
                  <c:v>28.54</c:v>
                </c:pt>
                <c:pt idx="678">
                  <c:v>28.56</c:v>
                </c:pt>
                <c:pt idx="679">
                  <c:v>28.58</c:v>
                </c:pt>
                <c:pt idx="680">
                  <c:v>28.6</c:v>
                </c:pt>
                <c:pt idx="681">
                  <c:v>28.62</c:v>
                </c:pt>
                <c:pt idx="682">
                  <c:v>28.64</c:v>
                </c:pt>
                <c:pt idx="683">
                  <c:v>28.66</c:v>
                </c:pt>
                <c:pt idx="684">
                  <c:v>28.68</c:v>
                </c:pt>
                <c:pt idx="685">
                  <c:v>28.7</c:v>
                </c:pt>
                <c:pt idx="686">
                  <c:v>28.72</c:v>
                </c:pt>
                <c:pt idx="687">
                  <c:v>28.74</c:v>
                </c:pt>
                <c:pt idx="688">
                  <c:v>28.76</c:v>
                </c:pt>
                <c:pt idx="689">
                  <c:v>28.78</c:v>
                </c:pt>
                <c:pt idx="690">
                  <c:v>28.8</c:v>
                </c:pt>
                <c:pt idx="691">
                  <c:v>28.82</c:v>
                </c:pt>
                <c:pt idx="692">
                  <c:v>28.84</c:v>
                </c:pt>
                <c:pt idx="693">
                  <c:v>28.86</c:v>
                </c:pt>
                <c:pt idx="694">
                  <c:v>28.88</c:v>
                </c:pt>
                <c:pt idx="695">
                  <c:v>28.9</c:v>
                </c:pt>
                <c:pt idx="696">
                  <c:v>28.92</c:v>
                </c:pt>
                <c:pt idx="697">
                  <c:v>28.94</c:v>
                </c:pt>
                <c:pt idx="698">
                  <c:v>28.96</c:v>
                </c:pt>
                <c:pt idx="699">
                  <c:v>28.98</c:v>
                </c:pt>
                <c:pt idx="700">
                  <c:v>29</c:v>
                </c:pt>
                <c:pt idx="701">
                  <c:v>29.02</c:v>
                </c:pt>
                <c:pt idx="702">
                  <c:v>29.04</c:v>
                </c:pt>
                <c:pt idx="703">
                  <c:v>29.06</c:v>
                </c:pt>
                <c:pt idx="704">
                  <c:v>29.08</c:v>
                </c:pt>
                <c:pt idx="705">
                  <c:v>29.1</c:v>
                </c:pt>
                <c:pt idx="706">
                  <c:v>29.12</c:v>
                </c:pt>
                <c:pt idx="707">
                  <c:v>29.14</c:v>
                </c:pt>
                <c:pt idx="708">
                  <c:v>29.16</c:v>
                </c:pt>
                <c:pt idx="709">
                  <c:v>29.18</c:v>
                </c:pt>
                <c:pt idx="710">
                  <c:v>29.2</c:v>
                </c:pt>
                <c:pt idx="711">
                  <c:v>29.22</c:v>
                </c:pt>
                <c:pt idx="712">
                  <c:v>29.24</c:v>
                </c:pt>
                <c:pt idx="713">
                  <c:v>29.26</c:v>
                </c:pt>
                <c:pt idx="714">
                  <c:v>29.28</c:v>
                </c:pt>
                <c:pt idx="715">
                  <c:v>29.3</c:v>
                </c:pt>
                <c:pt idx="716">
                  <c:v>29.32</c:v>
                </c:pt>
                <c:pt idx="717">
                  <c:v>29.34</c:v>
                </c:pt>
                <c:pt idx="718">
                  <c:v>29.36</c:v>
                </c:pt>
                <c:pt idx="719">
                  <c:v>29.38</c:v>
                </c:pt>
                <c:pt idx="720">
                  <c:v>29.4</c:v>
                </c:pt>
                <c:pt idx="721">
                  <c:v>29.42</c:v>
                </c:pt>
                <c:pt idx="722">
                  <c:v>29.44</c:v>
                </c:pt>
                <c:pt idx="723">
                  <c:v>29.46</c:v>
                </c:pt>
                <c:pt idx="724">
                  <c:v>29.48</c:v>
                </c:pt>
                <c:pt idx="725">
                  <c:v>29.5</c:v>
                </c:pt>
                <c:pt idx="726">
                  <c:v>29.52</c:v>
                </c:pt>
                <c:pt idx="727">
                  <c:v>29.54</c:v>
                </c:pt>
                <c:pt idx="728">
                  <c:v>29.56</c:v>
                </c:pt>
                <c:pt idx="729">
                  <c:v>29.58</c:v>
                </c:pt>
                <c:pt idx="730">
                  <c:v>29.6</c:v>
                </c:pt>
                <c:pt idx="731">
                  <c:v>29.62</c:v>
                </c:pt>
                <c:pt idx="732">
                  <c:v>29.64</c:v>
                </c:pt>
                <c:pt idx="733">
                  <c:v>29.66</c:v>
                </c:pt>
                <c:pt idx="734">
                  <c:v>29.68</c:v>
                </c:pt>
                <c:pt idx="735">
                  <c:v>29.7</c:v>
                </c:pt>
                <c:pt idx="736">
                  <c:v>29.72</c:v>
                </c:pt>
                <c:pt idx="737">
                  <c:v>29.74</c:v>
                </c:pt>
                <c:pt idx="738">
                  <c:v>29.76</c:v>
                </c:pt>
                <c:pt idx="739">
                  <c:v>29.78</c:v>
                </c:pt>
                <c:pt idx="740">
                  <c:v>29.8</c:v>
                </c:pt>
                <c:pt idx="741">
                  <c:v>29.82</c:v>
                </c:pt>
                <c:pt idx="742">
                  <c:v>29.84</c:v>
                </c:pt>
                <c:pt idx="743">
                  <c:v>29.86</c:v>
                </c:pt>
                <c:pt idx="744">
                  <c:v>29.88</c:v>
                </c:pt>
                <c:pt idx="745">
                  <c:v>29.9</c:v>
                </c:pt>
                <c:pt idx="746">
                  <c:v>29.92</c:v>
                </c:pt>
                <c:pt idx="747">
                  <c:v>29.94</c:v>
                </c:pt>
                <c:pt idx="748">
                  <c:v>29.96</c:v>
                </c:pt>
                <c:pt idx="749">
                  <c:v>29.98</c:v>
                </c:pt>
                <c:pt idx="750">
                  <c:v>30</c:v>
                </c:pt>
                <c:pt idx="751">
                  <c:v>30.02</c:v>
                </c:pt>
                <c:pt idx="752">
                  <c:v>30.04</c:v>
                </c:pt>
                <c:pt idx="753">
                  <c:v>30.06</c:v>
                </c:pt>
                <c:pt idx="754">
                  <c:v>30.08</c:v>
                </c:pt>
                <c:pt idx="755">
                  <c:v>30.1</c:v>
                </c:pt>
                <c:pt idx="756">
                  <c:v>30.12</c:v>
                </c:pt>
                <c:pt idx="757">
                  <c:v>30.14</c:v>
                </c:pt>
                <c:pt idx="758">
                  <c:v>30.16</c:v>
                </c:pt>
                <c:pt idx="759">
                  <c:v>30.18</c:v>
                </c:pt>
                <c:pt idx="760">
                  <c:v>30.2</c:v>
                </c:pt>
                <c:pt idx="761">
                  <c:v>30.22</c:v>
                </c:pt>
                <c:pt idx="762">
                  <c:v>30.24</c:v>
                </c:pt>
                <c:pt idx="763">
                  <c:v>30.26</c:v>
                </c:pt>
                <c:pt idx="764">
                  <c:v>30.28</c:v>
                </c:pt>
                <c:pt idx="765">
                  <c:v>30.3</c:v>
                </c:pt>
                <c:pt idx="766">
                  <c:v>30.32</c:v>
                </c:pt>
                <c:pt idx="767">
                  <c:v>30.34</c:v>
                </c:pt>
                <c:pt idx="768">
                  <c:v>30.36</c:v>
                </c:pt>
                <c:pt idx="769">
                  <c:v>30.38</c:v>
                </c:pt>
                <c:pt idx="770">
                  <c:v>30.4</c:v>
                </c:pt>
                <c:pt idx="771">
                  <c:v>30.42</c:v>
                </c:pt>
                <c:pt idx="772">
                  <c:v>30.44</c:v>
                </c:pt>
                <c:pt idx="773">
                  <c:v>30.46</c:v>
                </c:pt>
                <c:pt idx="774">
                  <c:v>30.48</c:v>
                </c:pt>
                <c:pt idx="775">
                  <c:v>30.5</c:v>
                </c:pt>
                <c:pt idx="776">
                  <c:v>30.52</c:v>
                </c:pt>
                <c:pt idx="777">
                  <c:v>30.54</c:v>
                </c:pt>
                <c:pt idx="778">
                  <c:v>30.56</c:v>
                </c:pt>
                <c:pt idx="779">
                  <c:v>30.58</c:v>
                </c:pt>
                <c:pt idx="780">
                  <c:v>30.6</c:v>
                </c:pt>
                <c:pt idx="781">
                  <c:v>30.62</c:v>
                </c:pt>
                <c:pt idx="782">
                  <c:v>30.64</c:v>
                </c:pt>
                <c:pt idx="783">
                  <c:v>30.66</c:v>
                </c:pt>
                <c:pt idx="784">
                  <c:v>30.68</c:v>
                </c:pt>
                <c:pt idx="785">
                  <c:v>30.7</c:v>
                </c:pt>
                <c:pt idx="786">
                  <c:v>30.72</c:v>
                </c:pt>
                <c:pt idx="787">
                  <c:v>30.74</c:v>
                </c:pt>
                <c:pt idx="788">
                  <c:v>30.76</c:v>
                </c:pt>
                <c:pt idx="789">
                  <c:v>30.78</c:v>
                </c:pt>
                <c:pt idx="790">
                  <c:v>30.8</c:v>
                </c:pt>
                <c:pt idx="791">
                  <c:v>30.82</c:v>
                </c:pt>
                <c:pt idx="792">
                  <c:v>30.84</c:v>
                </c:pt>
                <c:pt idx="793">
                  <c:v>30.86</c:v>
                </c:pt>
                <c:pt idx="794">
                  <c:v>30.88</c:v>
                </c:pt>
                <c:pt idx="795">
                  <c:v>30.9</c:v>
                </c:pt>
                <c:pt idx="796">
                  <c:v>30.92</c:v>
                </c:pt>
                <c:pt idx="797">
                  <c:v>30.94</c:v>
                </c:pt>
                <c:pt idx="798">
                  <c:v>30.96</c:v>
                </c:pt>
                <c:pt idx="799">
                  <c:v>30.98</c:v>
                </c:pt>
                <c:pt idx="800">
                  <c:v>31</c:v>
                </c:pt>
                <c:pt idx="801">
                  <c:v>31.02</c:v>
                </c:pt>
                <c:pt idx="802">
                  <c:v>31.04</c:v>
                </c:pt>
                <c:pt idx="803">
                  <c:v>31.06</c:v>
                </c:pt>
                <c:pt idx="804">
                  <c:v>31.08</c:v>
                </c:pt>
                <c:pt idx="805">
                  <c:v>31.1</c:v>
                </c:pt>
                <c:pt idx="806">
                  <c:v>31.12</c:v>
                </c:pt>
                <c:pt idx="807">
                  <c:v>31.14</c:v>
                </c:pt>
                <c:pt idx="808">
                  <c:v>31.16</c:v>
                </c:pt>
                <c:pt idx="809">
                  <c:v>31.18</c:v>
                </c:pt>
                <c:pt idx="810">
                  <c:v>31.2</c:v>
                </c:pt>
                <c:pt idx="811">
                  <c:v>31.22</c:v>
                </c:pt>
                <c:pt idx="812">
                  <c:v>31.24</c:v>
                </c:pt>
                <c:pt idx="813">
                  <c:v>31.26</c:v>
                </c:pt>
                <c:pt idx="814">
                  <c:v>31.28</c:v>
                </c:pt>
                <c:pt idx="815">
                  <c:v>31.3</c:v>
                </c:pt>
                <c:pt idx="816">
                  <c:v>31.32</c:v>
                </c:pt>
                <c:pt idx="817">
                  <c:v>31.34</c:v>
                </c:pt>
                <c:pt idx="818">
                  <c:v>31.36</c:v>
                </c:pt>
                <c:pt idx="819">
                  <c:v>31.38</c:v>
                </c:pt>
                <c:pt idx="820">
                  <c:v>31.4</c:v>
                </c:pt>
                <c:pt idx="821">
                  <c:v>31.42</c:v>
                </c:pt>
                <c:pt idx="822">
                  <c:v>31.44</c:v>
                </c:pt>
                <c:pt idx="823">
                  <c:v>31.46</c:v>
                </c:pt>
                <c:pt idx="824">
                  <c:v>31.48</c:v>
                </c:pt>
                <c:pt idx="825">
                  <c:v>31.5</c:v>
                </c:pt>
                <c:pt idx="826">
                  <c:v>31.52</c:v>
                </c:pt>
                <c:pt idx="827">
                  <c:v>31.54</c:v>
                </c:pt>
                <c:pt idx="828">
                  <c:v>31.56</c:v>
                </c:pt>
                <c:pt idx="829">
                  <c:v>31.58</c:v>
                </c:pt>
                <c:pt idx="830">
                  <c:v>31.6</c:v>
                </c:pt>
                <c:pt idx="831">
                  <c:v>31.62</c:v>
                </c:pt>
                <c:pt idx="832">
                  <c:v>31.64</c:v>
                </c:pt>
                <c:pt idx="833">
                  <c:v>31.66</c:v>
                </c:pt>
                <c:pt idx="834">
                  <c:v>31.68</c:v>
                </c:pt>
                <c:pt idx="835">
                  <c:v>31.7</c:v>
                </c:pt>
                <c:pt idx="836">
                  <c:v>31.72</c:v>
                </c:pt>
                <c:pt idx="837">
                  <c:v>31.74</c:v>
                </c:pt>
                <c:pt idx="838">
                  <c:v>31.76</c:v>
                </c:pt>
                <c:pt idx="839">
                  <c:v>31.78</c:v>
                </c:pt>
                <c:pt idx="840">
                  <c:v>31.8</c:v>
                </c:pt>
                <c:pt idx="841">
                  <c:v>31.82</c:v>
                </c:pt>
                <c:pt idx="842">
                  <c:v>31.84</c:v>
                </c:pt>
                <c:pt idx="843">
                  <c:v>31.86</c:v>
                </c:pt>
                <c:pt idx="844">
                  <c:v>31.88</c:v>
                </c:pt>
                <c:pt idx="845">
                  <c:v>31.9</c:v>
                </c:pt>
                <c:pt idx="846">
                  <c:v>31.92</c:v>
                </c:pt>
                <c:pt idx="847">
                  <c:v>31.94</c:v>
                </c:pt>
                <c:pt idx="848">
                  <c:v>31.96</c:v>
                </c:pt>
                <c:pt idx="849">
                  <c:v>31.98</c:v>
                </c:pt>
                <c:pt idx="850">
                  <c:v>32</c:v>
                </c:pt>
                <c:pt idx="851">
                  <c:v>32.020000000000003</c:v>
                </c:pt>
                <c:pt idx="852">
                  <c:v>32.04</c:v>
                </c:pt>
                <c:pt idx="853">
                  <c:v>32.06</c:v>
                </c:pt>
                <c:pt idx="854">
                  <c:v>32.08</c:v>
                </c:pt>
                <c:pt idx="855">
                  <c:v>32.1</c:v>
                </c:pt>
                <c:pt idx="856">
                  <c:v>32.119999999999997</c:v>
                </c:pt>
                <c:pt idx="857">
                  <c:v>32.14</c:v>
                </c:pt>
                <c:pt idx="858">
                  <c:v>32.159999999999997</c:v>
                </c:pt>
                <c:pt idx="859">
                  <c:v>32.18</c:v>
                </c:pt>
                <c:pt idx="860">
                  <c:v>32.200000000000003</c:v>
                </c:pt>
                <c:pt idx="861">
                  <c:v>32.22</c:v>
                </c:pt>
                <c:pt idx="862">
                  <c:v>32.24</c:v>
                </c:pt>
                <c:pt idx="863">
                  <c:v>32.26</c:v>
                </c:pt>
                <c:pt idx="864">
                  <c:v>32.28</c:v>
                </c:pt>
                <c:pt idx="865">
                  <c:v>32.299999999999997</c:v>
                </c:pt>
                <c:pt idx="866">
                  <c:v>32.32</c:v>
                </c:pt>
                <c:pt idx="867">
                  <c:v>32.340000000000003</c:v>
                </c:pt>
                <c:pt idx="868">
                  <c:v>32.36</c:v>
                </c:pt>
                <c:pt idx="869">
                  <c:v>32.380000000000003</c:v>
                </c:pt>
                <c:pt idx="870">
                  <c:v>32.4</c:v>
                </c:pt>
                <c:pt idx="871">
                  <c:v>32.42</c:v>
                </c:pt>
                <c:pt idx="872">
                  <c:v>32.44</c:v>
                </c:pt>
                <c:pt idx="873">
                  <c:v>32.46</c:v>
                </c:pt>
                <c:pt idx="874">
                  <c:v>32.479999999999997</c:v>
                </c:pt>
                <c:pt idx="875">
                  <c:v>32.5</c:v>
                </c:pt>
                <c:pt idx="876">
                  <c:v>32.520000000000003</c:v>
                </c:pt>
                <c:pt idx="877">
                  <c:v>32.54</c:v>
                </c:pt>
                <c:pt idx="878">
                  <c:v>32.56</c:v>
                </c:pt>
                <c:pt idx="879">
                  <c:v>32.58</c:v>
                </c:pt>
                <c:pt idx="880">
                  <c:v>32.6</c:v>
                </c:pt>
                <c:pt idx="881">
                  <c:v>32.619999999999997</c:v>
                </c:pt>
                <c:pt idx="882">
                  <c:v>32.64</c:v>
                </c:pt>
                <c:pt idx="883">
                  <c:v>32.659999999999997</c:v>
                </c:pt>
                <c:pt idx="884">
                  <c:v>32.68</c:v>
                </c:pt>
                <c:pt idx="885">
                  <c:v>32.700000000000003</c:v>
                </c:pt>
                <c:pt idx="886">
                  <c:v>32.72</c:v>
                </c:pt>
                <c:pt idx="887">
                  <c:v>32.74</c:v>
                </c:pt>
                <c:pt idx="888">
                  <c:v>32.76</c:v>
                </c:pt>
                <c:pt idx="889">
                  <c:v>32.78</c:v>
                </c:pt>
                <c:pt idx="890">
                  <c:v>32.799999999999997</c:v>
                </c:pt>
                <c:pt idx="891">
                  <c:v>32.82</c:v>
                </c:pt>
                <c:pt idx="892">
                  <c:v>32.840000000000003</c:v>
                </c:pt>
                <c:pt idx="893">
                  <c:v>32.86</c:v>
                </c:pt>
                <c:pt idx="894">
                  <c:v>32.880000000000003</c:v>
                </c:pt>
                <c:pt idx="895">
                  <c:v>32.9</c:v>
                </c:pt>
                <c:pt idx="896">
                  <c:v>32.92</c:v>
                </c:pt>
                <c:pt idx="897">
                  <c:v>32.94</c:v>
                </c:pt>
                <c:pt idx="898">
                  <c:v>32.96</c:v>
                </c:pt>
                <c:pt idx="899">
                  <c:v>32.979999999999997</c:v>
                </c:pt>
                <c:pt idx="900">
                  <c:v>33</c:v>
                </c:pt>
                <c:pt idx="901">
                  <c:v>33.020000000000003</c:v>
                </c:pt>
                <c:pt idx="902">
                  <c:v>33.04</c:v>
                </c:pt>
                <c:pt idx="903">
                  <c:v>33.06</c:v>
                </c:pt>
                <c:pt idx="904">
                  <c:v>33.08</c:v>
                </c:pt>
                <c:pt idx="905">
                  <c:v>33.1</c:v>
                </c:pt>
                <c:pt idx="906">
                  <c:v>33.119999999999997</c:v>
                </c:pt>
                <c:pt idx="907">
                  <c:v>33.14</c:v>
                </c:pt>
                <c:pt idx="908">
                  <c:v>33.159999999999997</c:v>
                </c:pt>
                <c:pt idx="909">
                  <c:v>33.18</c:v>
                </c:pt>
                <c:pt idx="910">
                  <c:v>33.200000000000003</c:v>
                </c:pt>
                <c:pt idx="911">
                  <c:v>33.22</c:v>
                </c:pt>
                <c:pt idx="912">
                  <c:v>33.24</c:v>
                </c:pt>
                <c:pt idx="913">
                  <c:v>33.26</c:v>
                </c:pt>
                <c:pt idx="914">
                  <c:v>33.28</c:v>
                </c:pt>
                <c:pt idx="915">
                  <c:v>33.299999999999997</c:v>
                </c:pt>
                <c:pt idx="916">
                  <c:v>33.32</c:v>
                </c:pt>
                <c:pt idx="917">
                  <c:v>33.340000000000003</c:v>
                </c:pt>
                <c:pt idx="918">
                  <c:v>33.36</c:v>
                </c:pt>
                <c:pt idx="919">
                  <c:v>33.380000000000003</c:v>
                </c:pt>
                <c:pt idx="920">
                  <c:v>33.4</c:v>
                </c:pt>
                <c:pt idx="921">
                  <c:v>33.42</c:v>
                </c:pt>
                <c:pt idx="922">
                  <c:v>33.44</c:v>
                </c:pt>
                <c:pt idx="923">
                  <c:v>33.46</c:v>
                </c:pt>
                <c:pt idx="924">
                  <c:v>33.479999999999997</c:v>
                </c:pt>
                <c:pt idx="925">
                  <c:v>33.5</c:v>
                </c:pt>
                <c:pt idx="926">
                  <c:v>33.520000000000003</c:v>
                </c:pt>
                <c:pt idx="927">
                  <c:v>33.54</c:v>
                </c:pt>
                <c:pt idx="928">
                  <c:v>33.56</c:v>
                </c:pt>
                <c:pt idx="929">
                  <c:v>33.58</c:v>
                </c:pt>
                <c:pt idx="930">
                  <c:v>33.6</c:v>
                </c:pt>
                <c:pt idx="931">
                  <c:v>33.619999999999997</c:v>
                </c:pt>
                <c:pt idx="932">
                  <c:v>33.64</c:v>
                </c:pt>
                <c:pt idx="933">
                  <c:v>33.659999999999997</c:v>
                </c:pt>
                <c:pt idx="934">
                  <c:v>33.68</c:v>
                </c:pt>
                <c:pt idx="935">
                  <c:v>33.700000000000003</c:v>
                </c:pt>
                <c:pt idx="936">
                  <c:v>33.72</c:v>
                </c:pt>
                <c:pt idx="937">
                  <c:v>33.74</c:v>
                </c:pt>
                <c:pt idx="938">
                  <c:v>33.76</c:v>
                </c:pt>
                <c:pt idx="939">
                  <c:v>33.78</c:v>
                </c:pt>
                <c:pt idx="940">
                  <c:v>33.799999999999997</c:v>
                </c:pt>
                <c:pt idx="941">
                  <c:v>33.82</c:v>
                </c:pt>
                <c:pt idx="942">
                  <c:v>33.840000000000003</c:v>
                </c:pt>
                <c:pt idx="943">
                  <c:v>33.86</c:v>
                </c:pt>
                <c:pt idx="944">
                  <c:v>33.880000000000003</c:v>
                </c:pt>
                <c:pt idx="945">
                  <c:v>33.9</c:v>
                </c:pt>
                <c:pt idx="946">
                  <c:v>33.92</c:v>
                </c:pt>
                <c:pt idx="947">
                  <c:v>33.94</c:v>
                </c:pt>
                <c:pt idx="948">
                  <c:v>33.96</c:v>
                </c:pt>
                <c:pt idx="949">
                  <c:v>33.979999999999997</c:v>
                </c:pt>
                <c:pt idx="950">
                  <c:v>34</c:v>
                </c:pt>
                <c:pt idx="951">
                  <c:v>34.020000000000003</c:v>
                </c:pt>
                <c:pt idx="952">
                  <c:v>34.04</c:v>
                </c:pt>
                <c:pt idx="953">
                  <c:v>34.06</c:v>
                </c:pt>
                <c:pt idx="954">
                  <c:v>34.08</c:v>
                </c:pt>
                <c:pt idx="955">
                  <c:v>34.1</c:v>
                </c:pt>
                <c:pt idx="956">
                  <c:v>34.119999999999997</c:v>
                </c:pt>
                <c:pt idx="957">
                  <c:v>34.14</c:v>
                </c:pt>
                <c:pt idx="958">
                  <c:v>34.159999999999997</c:v>
                </c:pt>
                <c:pt idx="959">
                  <c:v>34.18</c:v>
                </c:pt>
                <c:pt idx="960">
                  <c:v>34.200000000000003</c:v>
                </c:pt>
                <c:pt idx="961">
                  <c:v>34.22</c:v>
                </c:pt>
                <c:pt idx="962">
                  <c:v>34.24</c:v>
                </c:pt>
                <c:pt idx="963">
                  <c:v>34.26</c:v>
                </c:pt>
                <c:pt idx="964">
                  <c:v>34.28</c:v>
                </c:pt>
                <c:pt idx="965">
                  <c:v>34.299999999999997</c:v>
                </c:pt>
                <c:pt idx="966">
                  <c:v>34.32</c:v>
                </c:pt>
                <c:pt idx="967">
                  <c:v>34.340000000000003</c:v>
                </c:pt>
                <c:pt idx="968">
                  <c:v>34.36</c:v>
                </c:pt>
                <c:pt idx="969">
                  <c:v>34.380000000000003</c:v>
                </c:pt>
                <c:pt idx="970">
                  <c:v>34.4</c:v>
                </c:pt>
                <c:pt idx="971">
                  <c:v>34.42</c:v>
                </c:pt>
                <c:pt idx="972">
                  <c:v>34.44</c:v>
                </c:pt>
                <c:pt idx="973">
                  <c:v>34.46</c:v>
                </c:pt>
                <c:pt idx="974">
                  <c:v>34.479999999999997</c:v>
                </c:pt>
                <c:pt idx="975">
                  <c:v>34.5</c:v>
                </c:pt>
                <c:pt idx="976">
                  <c:v>34.520000000000003</c:v>
                </c:pt>
                <c:pt idx="977">
                  <c:v>34.54</c:v>
                </c:pt>
                <c:pt idx="978">
                  <c:v>34.56</c:v>
                </c:pt>
                <c:pt idx="979">
                  <c:v>34.58</c:v>
                </c:pt>
                <c:pt idx="980">
                  <c:v>34.6</c:v>
                </c:pt>
                <c:pt idx="981">
                  <c:v>34.619999999999997</c:v>
                </c:pt>
                <c:pt idx="982">
                  <c:v>34.64</c:v>
                </c:pt>
                <c:pt idx="983">
                  <c:v>34.659999999999997</c:v>
                </c:pt>
                <c:pt idx="984">
                  <c:v>34.68</c:v>
                </c:pt>
                <c:pt idx="985">
                  <c:v>34.700000000000003</c:v>
                </c:pt>
                <c:pt idx="986">
                  <c:v>34.72</c:v>
                </c:pt>
                <c:pt idx="987">
                  <c:v>34.74</c:v>
                </c:pt>
                <c:pt idx="988">
                  <c:v>34.76</c:v>
                </c:pt>
                <c:pt idx="989">
                  <c:v>34.78</c:v>
                </c:pt>
                <c:pt idx="990">
                  <c:v>34.799999999999997</c:v>
                </c:pt>
                <c:pt idx="991">
                  <c:v>34.82</c:v>
                </c:pt>
                <c:pt idx="992">
                  <c:v>34.840000000000003</c:v>
                </c:pt>
                <c:pt idx="993">
                  <c:v>34.86</c:v>
                </c:pt>
                <c:pt idx="994">
                  <c:v>34.880000000000003</c:v>
                </c:pt>
                <c:pt idx="995">
                  <c:v>34.9</c:v>
                </c:pt>
                <c:pt idx="996">
                  <c:v>34.92</c:v>
                </c:pt>
                <c:pt idx="997">
                  <c:v>34.94</c:v>
                </c:pt>
                <c:pt idx="998">
                  <c:v>34.96</c:v>
                </c:pt>
                <c:pt idx="999">
                  <c:v>34.979999999999997</c:v>
                </c:pt>
                <c:pt idx="1000">
                  <c:v>35</c:v>
                </c:pt>
                <c:pt idx="1001">
                  <c:v>35.020000000000003</c:v>
                </c:pt>
                <c:pt idx="1002">
                  <c:v>35.04</c:v>
                </c:pt>
                <c:pt idx="1003">
                  <c:v>35.06</c:v>
                </c:pt>
                <c:pt idx="1004">
                  <c:v>35.08</c:v>
                </c:pt>
                <c:pt idx="1005">
                  <c:v>35.1</c:v>
                </c:pt>
                <c:pt idx="1006">
                  <c:v>35.119999999999997</c:v>
                </c:pt>
                <c:pt idx="1007">
                  <c:v>35.14</c:v>
                </c:pt>
                <c:pt idx="1008">
                  <c:v>35.159999999999997</c:v>
                </c:pt>
                <c:pt idx="1009">
                  <c:v>35.18</c:v>
                </c:pt>
                <c:pt idx="1010">
                  <c:v>35.200000000000003</c:v>
                </c:pt>
                <c:pt idx="1011">
                  <c:v>35.22</c:v>
                </c:pt>
                <c:pt idx="1012">
                  <c:v>35.24</c:v>
                </c:pt>
                <c:pt idx="1013">
                  <c:v>35.26</c:v>
                </c:pt>
                <c:pt idx="1014">
                  <c:v>35.28</c:v>
                </c:pt>
                <c:pt idx="1015">
                  <c:v>35.299999999999997</c:v>
                </c:pt>
                <c:pt idx="1016">
                  <c:v>35.32</c:v>
                </c:pt>
                <c:pt idx="1017">
                  <c:v>35.340000000000003</c:v>
                </c:pt>
                <c:pt idx="1018">
                  <c:v>35.36</c:v>
                </c:pt>
                <c:pt idx="1019">
                  <c:v>35.380000000000003</c:v>
                </c:pt>
                <c:pt idx="1020">
                  <c:v>35.4</c:v>
                </c:pt>
                <c:pt idx="1021">
                  <c:v>35.42</c:v>
                </c:pt>
                <c:pt idx="1022">
                  <c:v>35.44</c:v>
                </c:pt>
                <c:pt idx="1023">
                  <c:v>35.46</c:v>
                </c:pt>
                <c:pt idx="1024">
                  <c:v>35.479999999999997</c:v>
                </c:pt>
                <c:pt idx="1025">
                  <c:v>35.5</c:v>
                </c:pt>
                <c:pt idx="1026">
                  <c:v>35.520000000000003</c:v>
                </c:pt>
                <c:pt idx="1027">
                  <c:v>35.54</c:v>
                </c:pt>
                <c:pt idx="1028">
                  <c:v>35.56</c:v>
                </c:pt>
                <c:pt idx="1029">
                  <c:v>35.58</c:v>
                </c:pt>
                <c:pt idx="1030">
                  <c:v>35.6</c:v>
                </c:pt>
                <c:pt idx="1031">
                  <c:v>35.619999999999997</c:v>
                </c:pt>
                <c:pt idx="1032">
                  <c:v>35.64</c:v>
                </c:pt>
                <c:pt idx="1033">
                  <c:v>35.659999999999997</c:v>
                </c:pt>
                <c:pt idx="1034">
                  <c:v>35.68</c:v>
                </c:pt>
                <c:pt idx="1035">
                  <c:v>35.700000000000003</c:v>
                </c:pt>
                <c:pt idx="1036">
                  <c:v>35.72</c:v>
                </c:pt>
                <c:pt idx="1037">
                  <c:v>35.74</c:v>
                </c:pt>
                <c:pt idx="1038">
                  <c:v>35.76</c:v>
                </c:pt>
                <c:pt idx="1039">
                  <c:v>35.78</c:v>
                </c:pt>
                <c:pt idx="1040">
                  <c:v>35.799999999999997</c:v>
                </c:pt>
                <c:pt idx="1041">
                  <c:v>35.82</c:v>
                </c:pt>
                <c:pt idx="1042">
                  <c:v>35.840000000000003</c:v>
                </c:pt>
                <c:pt idx="1043">
                  <c:v>35.86</c:v>
                </c:pt>
                <c:pt idx="1044">
                  <c:v>35.880000000000003</c:v>
                </c:pt>
                <c:pt idx="1045">
                  <c:v>35.9</c:v>
                </c:pt>
                <c:pt idx="1046">
                  <c:v>35.92</c:v>
                </c:pt>
                <c:pt idx="1047">
                  <c:v>35.94</c:v>
                </c:pt>
                <c:pt idx="1048">
                  <c:v>35.96</c:v>
                </c:pt>
                <c:pt idx="1049">
                  <c:v>35.979999999999997</c:v>
                </c:pt>
                <c:pt idx="1050">
                  <c:v>36</c:v>
                </c:pt>
                <c:pt idx="1051">
                  <c:v>36.020000000000003</c:v>
                </c:pt>
                <c:pt idx="1052">
                  <c:v>36.04</c:v>
                </c:pt>
                <c:pt idx="1053">
                  <c:v>36.06</c:v>
                </c:pt>
                <c:pt idx="1054">
                  <c:v>36.08</c:v>
                </c:pt>
                <c:pt idx="1055">
                  <c:v>36.1</c:v>
                </c:pt>
                <c:pt idx="1056">
                  <c:v>36.119999999999997</c:v>
                </c:pt>
                <c:pt idx="1057">
                  <c:v>36.14</c:v>
                </c:pt>
                <c:pt idx="1058">
                  <c:v>36.159999999999997</c:v>
                </c:pt>
                <c:pt idx="1059">
                  <c:v>36.18</c:v>
                </c:pt>
                <c:pt idx="1060">
                  <c:v>36.200000000000003</c:v>
                </c:pt>
                <c:pt idx="1061">
                  <c:v>36.22</c:v>
                </c:pt>
                <c:pt idx="1062">
                  <c:v>36.24</c:v>
                </c:pt>
                <c:pt idx="1063">
                  <c:v>36.26</c:v>
                </c:pt>
                <c:pt idx="1064">
                  <c:v>36.28</c:v>
                </c:pt>
                <c:pt idx="1065">
                  <c:v>36.299999999999997</c:v>
                </c:pt>
                <c:pt idx="1066">
                  <c:v>36.32</c:v>
                </c:pt>
                <c:pt idx="1067">
                  <c:v>36.340000000000003</c:v>
                </c:pt>
                <c:pt idx="1068">
                  <c:v>36.36</c:v>
                </c:pt>
                <c:pt idx="1069">
                  <c:v>36.380000000000003</c:v>
                </c:pt>
                <c:pt idx="1070">
                  <c:v>36.4</c:v>
                </c:pt>
                <c:pt idx="1071">
                  <c:v>36.42</c:v>
                </c:pt>
                <c:pt idx="1072">
                  <c:v>36.44</c:v>
                </c:pt>
                <c:pt idx="1073">
                  <c:v>36.46</c:v>
                </c:pt>
                <c:pt idx="1074">
                  <c:v>36.479999999999997</c:v>
                </c:pt>
                <c:pt idx="1075">
                  <c:v>36.5</c:v>
                </c:pt>
                <c:pt idx="1076">
                  <c:v>36.520000000000003</c:v>
                </c:pt>
                <c:pt idx="1077">
                  <c:v>36.54</c:v>
                </c:pt>
                <c:pt idx="1078">
                  <c:v>36.56</c:v>
                </c:pt>
                <c:pt idx="1079">
                  <c:v>36.58</c:v>
                </c:pt>
                <c:pt idx="1080">
                  <c:v>36.6</c:v>
                </c:pt>
                <c:pt idx="1081">
                  <c:v>36.619999999999997</c:v>
                </c:pt>
                <c:pt idx="1082">
                  <c:v>36.64</c:v>
                </c:pt>
                <c:pt idx="1083">
                  <c:v>36.659999999999997</c:v>
                </c:pt>
                <c:pt idx="1084">
                  <c:v>36.68</c:v>
                </c:pt>
                <c:pt idx="1085">
                  <c:v>36.700000000000003</c:v>
                </c:pt>
                <c:pt idx="1086">
                  <c:v>36.72</c:v>
                </c:pt>
                <c:pt idx="1087">
                  <c:v>36.74</c:v>
                </c:pt>
                <c:pt idx="1088">
                  <c:v>36.76</c:v>
                </c:pt>
                <c:pt idx="1089">
                  <c:v>36.78</c:v>
                </c:pt>
                <c:pt idx="1090">
                  <c:v>36.799999999999997</c:v>
                </c:pt>
                <c:pt idx="1091">
                  <c:v>36.82</c:v>
                </c:pt>
                <c:pt idx="1092">
                  <c:v>36.840000000000003</c:v>
                </c:pt>
                <c:pt idx="1093">
                  <c:v>36.86</c:v>
                </c:pt>
                <c:pt idx="1094">
                  <c:v>36.880000000000003</c:v>
                </c:pt>
                <c:pt idx="1095">
                  <c:v>36.9</c:v>
                </c:pt>
                <c:pt idx="1096">
                  <c:v>36.92</c:v>
                </c:pt>
                <c:pt idx="1097">
                  <c:v>36.94</c:v>
                </c:pt>
                <c:pt idx="1098">
                  <c:v>36.96</c:v>
                </c:pt>
                <c:pt idx="1099">
                  <c:v>36.979999999999997</c:v>
                </c:pt>
                <c:pt idx="1100">
                  <c:v>37</c:v>
                </c:pt>
                <c:pt idx="1101">
                  <c:v>37.020000000000003</c:v>
                </c:pt>
                <c:pt idx="1102">
                  <c:v>37.04</c:v>
                </c:pt>
                <c:pt idx="1103">
                  <c:v>37.06</c:v>
                </c:pt>
                <c:pt idx="1104">
                  <c:v>37.08</c:v>
                </c:pt>
                <c:pt idx="1105">
                  <c:v>37.1</c:v>
                </c:pt>
                <c:pt idx="1106">
                  <c:v>37.119999999999997</c:v>
                </c:pt>
                <c:pt idx="1107">
                  <c:v>37.14</c:v>
                </c:pt>
                <c:pt idx="1108">
                  <c:v>37.159999999999997</c:v>
                </c:pt>
                <c:pt idx="1109">
                  <c:v>37.18</c:v>
                </c:pt>
                <c:pt idx="1110">
                  <c:v>37.200000000000003</c:v>
                </c:pt>
                <c:pt idx="1111">
                  <c:v>37.22</c:v>
                </c:pt>
                <c:pt idx="1112">
                  <c:v>37.24</c:v>
                </c:pt>
                <c:pt idx="1113">
                  <c:v>37.26</c:v>
                </c:pt>
                <c:pt idx="1114">
                  <c:v>37.28</c:v>
                </c:pt>
                <c:pt idx="1115">
                  <c:v>37.299999999999997</c:v>
                </c:pt>
                <c:pt idx="1116">
                  <c:v>37.32</c:v>
                </c:pt>
                <c:pt idx="1117">
                  <c:v>37.340000000000003</c:v>
                </c:pt>
                <c:pt idx="1118">
                  <c:v>37.36</c:v>
                </c:pt>
                <c:pt idx="1119">
                  <c:v>37.380000000000003</c:v>
                </c:pt>
                <c:pt idx="1120">
                  <c:v>37.4</c:v>
                </c:pt>
                <c:pt idx="1121">
                  <c:v>37.42</c:v>
                </c:pt>
                <c:pt idx="1122">
                  <c:v>37.44</c:v>
                </c:pt>
                <c:pt idx="1123">
                  <c:v>37.46</c:v>
                </c:pt>
                <c:pt idx="1124">
                  <c:v>37.479999999999997</c:v>
                </c:pt>
                <c:pt idx="1125">
                  <c:v>37.5</c:v>
                </c:pt>
                <c:pt idx="1126">
                  <c:v>37.520000000000003</c:v>
                </c:pt>
                <c:pt idx="1127">
                  <c:v>37.54</c:v>
                </c:pt>
                <c:pt idx="1128">
                  <c:v>37.56</c:v>
                </c:pt>
                <c:pt idx="1129">
                  <c:v>37.58</c:v>
                </c:pt>
                <c:pt idx="1130">
                  <c:v>37.6</c:v>
                </c:pt>
                <c:pt idx="1131">
                  <c:v>37.619999999999997</c:v>
                </c:pt>
                <c:pt idx="1132">
                  <c:v>37.64</c:v>
                </c:pt>
                <c:pt idx="1133">
                  <c:v>37.659999999999997</c:v>
                </c:pt>
                <c:pt idx="1134">
                  <c:v>37.68</c:v>
                </c:pt>
                <c:pt idx="1135">
                  <c:v>37.700000000000003</c:v>
                </c:pt>
                <c:pt idx="1136">
                  <c:v>37.72</c:v>
                </c:pt>
                <c:pt idx="1137">
                  <c:v>37.74</c:v>
                </c:pt>
                <c:pt idx="1138">
                  <c:v>37.76</c:v>
                </c:pt>
                <c:pt idx="1139">
                  <c:v>37.78</c:v>
                </c:pt>
                <c:pt idx="1140">
                  <c:v>37.799999999999997</c:v>
                </c:pt>
                <c:pt idx="1141">
                  <c:v>37.82</c:v>
                </c:pt>
                <c:pt idx="1142">
                  <c:v>37.840000000000003</c:v>
                </c:pt>
                <c:pt idx="1143">
                  <c:v>37.86</c:v>
                </c:pt>
                <c:pt idx="1144">
                  <c:v>37.880000000000003</c:v>
                </c:pt>
                <c:pt idx="1145">
                  <c:v>37.9</c:v>
                </c:pt>
                <c:pt idx="1146">
                  <c:v>37.92</c:v>
                </c:pt>
                <c:pt idx="1147">
                  <c:v>37.94</c:v>
                </c:pt>
                <c:pt idx="1148">
                  <c:v>37.96</c:v>
                </c:pt>
                <c:pt idx="1149">
                  <c:v>37.979999999999997</c:v>
                </c:pt>
                <c:pt idx="1150">
                  <c:v>38</c:v>
                </c:pt>
                <c:pt idx="1151">
                  <c:v>38.020000000000003</c:v>
                </c:pt>
                <c:pt idx="1152">
                  <c:v>38.04</c:v>
                </c:pt>
                <c:pt idx="1153">
                  <c:v>38.06</c:v>
                </c:pt>
                <c:pt idx="1154">
                  <c:v>38.08</c:v>
                </c:pt>
                <c:pt idx="1155">
                  <c:v>38.1</c:v>
                </c:pt>
                <c:pt idx="1156">
                  <c:v>38.119999999999997</c:v>
                </c:pt>
                <c:pt idx="1157">
                  <c:v>38.14</c:v>
                </c:pt>
                <c:pt idx="1158">
                  <c:v>38.159999999999997</c:v>
                </c:pt>
                <c:pt idx="1159">
                  <c:v>38.18</c:v>
                </c:pt>
                <c:pt idx="1160">
                  <c:v>38.200000000000003</c:v>
                </c:pt>
                <c:pt idx="1161">
                  <c:v>38.22</c:v>
                </c:pt>
                <c:pt idx="1162">
                  <c:v>38.24</c:v>
                </c:pt>
                <c:pt idx="1163">
                  <c:v>38.26</c:v>
                </c:pt>
                <c:pt idx="1164">
                  <c:v>38.28</c:v>
                </c:pt>
                <c:pt idx="1165">
                  <c:v>38.299999999999997</c:v>
                </c:pt>
                <c:pt idx="1166">
                  <c:v>38.32</c:v>
                </c:pt>
                <c:pt idx="1167">
                  <c:v>38.340000000000003</c:v>
                </c:pt>
                <c:pt idx="1168">
                  <c:v>38.36</c:v>
                </c:pt>
                <c:pt idx="1169">
                  <c:v>38.380000000000003</c:v>
                </c:pt>
                <c:pt idx="1170">
                  <c:v>38.4</c:v>
                </c:pt>
                <c:pt idx="1171">
                  <c:v>38.42</c:v>
                </c:pt>
                <c:pt idx="1172">
                  <c:v>38.44</c:v>
                </c:pt>
                <c:pt idx="1173">
                  <c:v>38.46</c:v>
                </c:pt>
                <c:pt idx="1174">
                  <c:v>38.479999999999997</c:v>
                </c:pt>
                <c:pt idx="1175">
                  <c:v>38.5</c:v>
                </c:pt>
                <c:pt idx="1176">
                  <c:v>38.520000000000003</c:v>
                </c:pt>
                <c:pt idx="1177">
                  <c:v>38.54</c:v>
                </c:pt>
                <c:pt idx="1178">
                  <c:v>38.56</c:v>
                </c:pt>
                <c:pt idx="1179">
                  <c:v>38.58</c:v>
                </c:pt>
                <c:pt idx="1180">
                  <c:v>38.6</c:v>
                </c:pt>
                <c:pt idx="1181">
                  <c:v>38.619999999999997</c:v>
                </c:pt>
                <c:pt idx="1182">
                  <c:v>38.64</c:v>
                </c:pt>
                <c:pt idx="1183">
                  <c:v>38.659999999999997</c:v>
                </c:pt>
                <c:pt idx="1184">
                  <c:v>38.68</c:v>
                </c:pt>
                <c:pt idx="1185">
                  <c:v>38.700000000000003</c:v>
                </c:pt>
                <c:pt idx="1186">
                  <c:v>38.72</c:v>
                </c:pt>
                <c:pt idx="1187">
                  <c:v>38.74</c:v>
                </c:pt>
                <c:pt idx="1188">
                  <c:v>38.76</c:v>
                </c:pt>
                <c:pt idx="1189">
                  <c:v>38.78</c:v>
                </c:pt>
                <c:pt idx="1190">
                  <c:v>38.799999999999997</c:v>
                </c:pt>
                <c:pt idx="1191">
                  <c:v>38.82</c:v>
                </c:pt>
                <c:pt idx="1192">
                  <c:v>38.840000000000003</c:v>
                </c:pt>
                <c:pt idx="1193">
                  <c:v>38.86</c:v>
                </c:pt>
                <c:pt idx="1194">
                  <c:v>38.880000000000003</c:v>
                </c:pt>
                <c:pt idx="1195">
                  <c:v>38.9</c:v>
                </c:pt>
                <c:pt idx="1196">
                  <c:v>38.92</c:v>
                </c:pt>
                <c:pt idx="1197">
                  <c:v>38.94</c:v>
                </c:pt>
                <c:pt idx="1198">
                  <c:v>38.96</c:v>
                </c:pt>
                <c:pt idx="1199">
                  <c:v>38.979999999999997</c:v>
                </c:pt>
                <c:pt idx="1200">
                  <c:v>39</c:v>
                </c:pt>
                <c:pt idx="1201">
                  <c:v>39.020000000000003</c:v>
                </c:pt>
                <c:pt idx="1202">
                  <c:v>39.04</c:v>
                </c:pt>
                <c:pt idx="1203">
                  <c:v>39.06</c:v>
                </c:pt>
                <c:pt idx="1204">
                  <c:v>39.08</c:v>
                </c:pt>
                <c:pt idx="1205">
                  <c:v>39.1</c:v>
                </c:pt>
                <c:pt idx="1206">
                  <c:v>39.119999999999997</c:v>
                </c:pt>
                <c:pt idx="1207">
                  <c:v>39.14</c:v>
                </c:pt>
                <c:pt idx="1208">
                  <c:v>39.159999999999997</c:v>
                </c:pt>
                <c:pt idx="1209">
                  <c:v>39.18</c:v>
                </c:pt>
                <c:pt idx="1210">
                  <c:v>39.200000000000003</c:v>
                </c:pt>
                <c:pt idx="1211">
                  <c:v>39.22</c:v>
                </c:pt>
                <c:pt idx="1212">
                  <c:v>39.24</c:v>
                </c:pt>
                <c:pt idx="1213">
                  <c:v>39.26</c:v>
                </c:pt>
                <c:pt idx="1214">
                  <c:v>39.28</c:v>
                </c:pt>
                <c:pt idx="1215">
                  <c:v>39.299999999999997</c:v>
                </c:pt>
                <c:pt idx="1216">
                  <c:v>39.32</c:v>
                </c:pt>
                <c:pt idx="1217">
                  <c:v>39.340000000000003</c:v>
                </c:pt>
                <c:pt idx="1218">
                  <c:v>39.36</c:v>
                </c:pt>
                <c:pt idx="1219">
                  <c:v>39.380000000000003</c:v>
                </c:pt>
                <c:pt idx="1220">
                  <c:v>39.4</c:v>
                </c:pt>
                <c:pt idx="1221">
                  <c:v>39.42</c:v>
                </c:pt>
                <c:pt idx="1222">
                  <c:v>39.44</c:v>
                </c:pt>
                <c:pt idx="1223">
                  <c:v>39.46</c:v>
                </c:pt>
                <c:pt idx="1224">
                  <c:v>39.479999999999997</c:v>
                </c:pt>
                <c:pt idx="1225">
                  <c:v>39.5</c:v>
                </c:pt>
                <c:pt idx="1226">
                  <c:v>39.520000000000003</c:v>
                </c:pt>
                <c:pt idx="1227">
                  <c:v>39.54</c:v>
                </c:pt>
                <c:pt idx="1228">
                  <c:v>39.56</c:v>
                </c:pt>
                <c:pt idx="1229">
                  <c:v>39.58</c:v>
                </c:pt>
                <c:pt idx="1230">
                  <c:v>39.6</c:v>
                </c:pt>
                <c:pt idx="1231">
                  <c:v>39.619999999999997</c:v>
                </c:pt>
                <c:pt idx="1232">
                  <c:v>39.64</c:v>
                </c:pt>
                <c:pt idx="1233">
                  <c:v>39.659999999999997</c:v>
                </c:pt>
                <c:pt idx="1234">
                  <c:v>39.68</c:v>
                </c:pt>
                <c:pt idx="1235">
                  <c:v>39.700000000000003</c:v>
                </c:pt>
                <c:pt idx="1236">
                  <c:v>39.72</c:v>
                </c:pt>
                <c:pt idx="1237">
                  <c:v>39.74</c:v>
                </c:pt>
                <c:pt idx="1238">
                  <c:v>39.76</c:v>
                </c:pt>
                <c:pt idx="1239">
                  <c:v>39.78</c:v>
                </c:pt>
                <c:pt idx="1240">
                  <c:v>39.799999999999997</c:v>
                </c:pt>
                <c:pt idx="1241">
                  <c:v>39.82</c:v>
                </c:pt>
                <c:pt idx="1242">
                  <c:v>39.840000000000003</c:v>
                </c:pt>
                <c:pt idx="1243">
                  <c:v>39.86</c:v>
                </c:pt>
                <c:pt idx="1244">
                  <c:v>39.880000000000003</c:v>
                </c:pt>
                <c:pt idx="1245">
                  <c:v>39.9</c:v>
                </c:pt>
                <c:pt idx="1246">
                  <c:v>39.92</c:v>
                </c:pt>
                <c:pt idx="1247">
                  <c:v>39.94</c:v>
                </c:pt>
                <c:pt idx="1248">
                  <c:v>39.96</c:v>
                </c:pt>
                <c:pt idx="1249">
                  <c:v>39.979999999999997</c:v>
                </c:pt>
                <c:pt idx="1250">
                  <c:v>40</c:v>
                </c:pt>
                <c:pt idx="1251">
                  <c:v>40.020000000000003</c:v>
                </c:pt>
                <c:pt idx="1252">
                  <c:v>40.04</c:v>
                </c:pt>
                <c:pt idx="1253">
                  <c:v>40.06</c:v>
                </c:pt>
                <c:pt idx="1254">
                  <c:v>40.08</c:v>
                </c:pt>
                <c:pt idx="1255">
                  <c:v>40.1</c:v>
                </c:pt>
                <c:pt idx="1256">
                  <c:v>40.119999999999997</c:v>
                </c:pt>
                <c:pt idx="1257">
                  <c:v>40.14</c:v>
                </c:pt>
                <c:pt idx="1258">
                  <c:v>40.159999999999997</c:v>
                </c:pt>
                <c:pt idx="1259">
                  <c:v>40.18</c:v>
                </c:pt>
                <c:pt idx="1260">
                  <c:v>40.200000000000003</c:v>
                </c:pt>
                <c:pt idx="1261">
                  <c:v>40.22</c:v>
                </c:pt>
                <c:pt idx="1262">
                  <c:v>40.24</c:v>
                </c:pt>
                <c:pt idx="1263">
                  <c:v>40.26</c:v>
                </c:pt>
                <c:pt idx="1264">
                  <c:v>40.28</c:v>
                </c:pt>
                <c:pt idx="1265">
                  <c:v>40.299999999999997</c:v>
                </c:pt>
                <c:pt idx="1266">
                  <c:v>40.32</c:v>
                </c:pt>
                <c:pt idx="1267">
                  <c:v>40.340000000000003</c:v>
                </c:pt>
                <c:pt idx="1268">
                  <c:v>40.36</c:v>
                </c:pt>
                <c:pt idx="1269">
                  <c:v>40.380000000000003</c:v>
                </c:pt>
                <c:pt idx="1270">
                  <c:v>40.4</c:v>
                </c:pt>
                <c:pt idx="1271">
                  <c:v>40.42</c:v>
                </c:pt>
                <c:pt idx="1272">
                  <c:v>40.44</c:v>
                </c:pt>
                <c:pt idx="1273">
                  <c:v>40.46</c:v>
                </c:pt>
                <c:pt idx="1274">
                  <c:v>40.479999999999997</c:v>
                </c:pt>
                <c:pt idx="1275">
                  <c:v>40.5</c:v>
                </c:pt>
                <c:pt idx="1276">
                  <c:v>40.520000000000003</c:v>
                </c:pt>
                <c:pt idx="1277">
                  <c:v>40.54</c:v>
                </c:pt>
                <c:pt idx="1278">
                  <c:v>40.56</c:v>
                </c:pt>
                <c:pt idx="1279">
                  <c:v>40.58</c:v>
                </c:pt>
                <c:pt idx="1280">
                  <c:v>40.6</c:v>
                </c:pt>
                <c:pt idx="1281">
                  <c:v>40.619999999999997</c:v>
                </c:pt>
                <c:pt idx="1282">
                  <c:v>40.64</c:v>
                </c:pt>
                <c:pt idx="1283">
                  <c:v>40.659999999999997</c:v>
                </c:pt>
                <c:pt idx="1284">
                  <c:v>40.68</c:v>
                </c:pt>
                <c:pt idx="1285">
                  <c:v>40.700000000000003</c:v>
                </c:pt>
                <c:pt idx="1286">
                  <c:v>40.72</c:v>
                </c:pt>
                <c:pt idx="1287">
                  <c:v>40.74</c:v>
                </c:pt>
                <c:pt idx="1288">
                  <c:v>40.76</c:v>
                </c:pt>
                <c:pt idx="1289">
                  <c:v>40.78</c:v>
                </c:pt>
                <c:pt idx="1290">
                  <c:v>40.799999999999997</c:v>
                </c:pt>
                <c:pt idx="1291">
                  <c:v>40.82</c:v>
                </c:pt>
                <c:pt idx="1292">
                  <c:v>40.840000000000003</c:v>
                </c:pt>
                <c:pt idx="1293">
                  <c:v>40.86</c:v>
                </c:pt>
                <c:pt idx="1294">
                  <c:v>40.880000000000003</c:v>
                </c:pt>
                <c:pt idx="1295">
                  <c:v>40.9</c:v>
                </c:pt>
                <c:pt idx="1296">
                  <c:v>40.92</c:v>
                </c:pt>
                <c:pt idx="1297">
                  <c:v>40.94</c:v>
                </c:pt>
                <c:pt idx="1298">
                  <c:v>40.96</c:v>
                </c:pt>
                <c:pt idx="1299">
                  <c:v>40.98</c:v>
                </c:pt>
                <c:pt idx="1300">
                  <c:v>41</c:v>
                </c:pt>
                <c:pt idx="1301">
                  <c:v>41.02</c:v>
                </c:pt>
                <c:pt idx="1302">
                  <c:v>41.04</c:v>
                </c:pt>
                <c:pt idx="1303">
                  <c:v>41.06</c:v>
                </c:pt>
                <c:pt idx="1304">
                  <c:v>41.08</c:v>
                </c:pt>
                <c:pt idx="1305">
                  <c:v>41.1</c:v>
                </c:pt>
                <c:pt idx="1306">
                  <c:v>41.12</c:v>
                </c:pt>
                <c:pt idx="1307">
                  <c:v>41.14</c:v>
                </c:pt>
                <c:pt idx="1308">
                  <c:v>41.16</c:v>
                </c:pt>
                <c:pt idx="1309">
                  <c:v>41.18</c:v>
                </c:pt>
                <c:pt idx="1310">
                  <c:v>41.2</c:v>
                </c:pt>
                <c:pt idx="1311">
                  <c:v>41.22</c:v>
                </c:pt>
                <c:pt idx="1312">
                  <c:v>41.24</c:v>
                </c:pt>
                <c:pt idx="1313">
                  <c:v>41.26</c:v>
                </c:pt>
                <c:pt idx="1314">
                  <c:v>41.28</c:v>
                </c:pt>
                <c:pt idx="1315">
                  <c:v>41.3</c:v>
                </c:pt>
                <c:pt idx="1316">
                  <c:v>41.32</c:v>
                </c:pt>
                <c:pt idx="1317">
                  <c:v>41.34</c:v>
                </c:pt>
                <c:pt idx="1318">
                  <c:v>41.36</c:v>
                </c:pt>
                <c:pt idx="1319">
                  <c:v>41.38</c:v>
                </c:pt>
                <c:pt idx="1320">
                  <c:v>41.4</c:v>
                </c:pt>
                <c:pt idx="1321">
                  <c:v>41.42</c:v>
                </c:pt>
                <c:pt idx="1322">
                  <c:v>41.44</c:v>
                </c:pt>
                <c:pt idx="1323">
                  <c:v>41.46</c:v>
                </c:pt>
                <c:pt idx="1324">
                  <c:v>41.48</c:v>
                </c:pt>
                <c:pt idx="1325">
                  <c:v>41.5</c:v>
                </c:pt>
                <c:pt idx="1326">
                  <c:v>41.52</c:v>
                </c:pt>
                <c:pt idx="1327">
                  <c:v>41.54</c:v>
                </c:pt>
                <c:pt idx="1328">
                  <c:v>41.56</c:v>
                </c:pt>
                <c:pt idx="1329">
                  <c:v>41.58</c:v>
                </c:pt>
                <c:pt idx="1330">
                  <c:v>41.6</c:v>
                </c:pt>
                <c:pt idx="1331">
                  <c:v>41.62</c:v>
                </c:pt>
                <c:pt idx="1332">
                  <c:v>41.64</c:v>
                </c:pt>
                <c:pt idx="1333">
                  <c:v>41.66</c:v>
                </c:pt>
                <c:pt idx="1334">
                  <c:v>41.68</c:v>
                </c:pt>
                <c:pt idx="1335">
                  <c:v>41.7</c:v>
                </c:pt>
                <c:pt idx="1336">
                  <c:v>41.72</c:v>
                </c:pt>
                <c:pt idx="1337">
                  <c:v>41.74</c:v>
                </c:pt>
                <c:pt idx="1338">
                  <c:v>41.76</c:v>
                </c:pt>
                <c:pt idx="1339">
                  <c:v>41.78</c:v>
                </c:pt>
                <c:pt idx="1340">
                  <c:v>41.8</c:v>
                </c:pt>
                <c:pt idx="1341">
                  <c:v>41.82</c:v>
                </c:pt>
                <c:pt idx="1342">
                  <c:v>41.84</c:v>
                </c:pt>
                <c:pt idx="1343">
                  <c:v>41.86</c:v>
                </c:pt>
                <c:pt idx="1344">
                  <c:v>41.88</c:v>
                </c:pt>
                <c:pt idx="1345">
                  <c:v>41.9</c:v>
                </c:pt>
                <c:pt idx="1346">
                  <c:v>41.92</c:v>
                </c:pt>
                <c:pt idx="1347">
                  <c:v>41.94</c:v>
                </c:pt>
                <c:pt idx="1348">
                  <c:v>41.96</c:v>
                </c:pt>
                <c:pt idx="1349">
                  <c:v>41.98</c:v>
                </c:pt>
                <c:pt idx="1350">
                  <c:v>42</c:v>
                </c:pt>
                <c:pt idx="1351">
                  <c:v>42.02</c:v>
                </c:pt>
                <c:pt idx="1352">
                  <c:v>42.04</c:v>
                </c:pt>
                <c:pt idx="1353">
                  <c:v>42.06</c:v>
                </c:pt>
                <c:pt idx="1354">
                  <c:v>42.08</c:v>
                </c:pt>
                <c:pt idx="1355">
                  <c:v>42.1</c:v>
                </c:pt>
                <c:pt idx="1356">
                  <c:v>42.12</c:v>
                </c:pt>
                <c:pt idx="1357">
                  <c:v>42.14</c:v>
                </c:pt>
                <c:pt idx="1358">
                  <c:v>42.16</c:v>
                </c:pt>
                <c:pt idx="1359">
                  <c:v>42.18</c:v>
                </c:pt>
                <c:pt idx="1360">
                  <c:v>42.2</c:v>
                </c:pt>
                <c:pt idx="1361">
                  <c:v>42.22</c:v>
                </c:pt>
                <c:pt idx="1362">
                  <c:v>42.24</c:v>
                </c:pt>
                <c:pt idx="1363">
                  <c:v>42.26</c:v>
                </c:pt>
                <c:pt idx="1364">
                  <c:v>42.28</c:v>
                </c:pt>
                <c:pt idx="1365">
                  <c:v>42.3</c:v>
                </c:pt>
                <c:pt idx="1366">
                  <c:v>42.32</c:v>
                </c:pt>
                <c:pt idx="1367">
                  <c:v>42.34</c:v>
                </c:pt>
                <c:pt idx="1368">
                  <c:v>42.36</c:v>
                </c:pt>
                <c:pt idx="1369">
                  <c:v>42.38</c:v>
                </c:pt>
                <c:pt idx="1370">
                  <c:v>42.4</c:v>
                </c:pt>
                <c:pt idx="1371">
                  <c:v>42.42</c:v>
                </c:pt>
                <c:pt idx="1372">
                  <c:v>42.44</c:v>
                </c:pt>
                <c:pt idx="1373">
                  <c:v>42.46</c:v>
                </c:pt>
                <c:pt idx="1374">
                  <c:v>42.48</c:v>
                </c:pt>
                <c:pt idx="1375">
                  <c:v>42.5</c:v>
                </c:pt>
                <c:pt idx="1376">
                  <c:v>42.52</c:v>
                </c:pt>
                <c:pt idx="1377">
                  <c:v>42.54</c:v>
                </c:pt>
                <c:pt idx="1378">
                  <c:v>42.56</c:v>
                </c:pt>
                <c:pt idx="1379">
                  <c:v>42.58</c:v>
                </c:pt>
                <c:pt idx="1380">
                  <c:v>42.6</c:v>
                </c:pt>
                <c:pt idx="1381">
                  <c:v>42.62</c:v>
                </c:pt>
                <c:pt idx="1382">
                  <c:v>42.64</c:v>
                </c:pt>
                <c:pt idx="1383">
                  <c:v>42.66</c:v>
                </c:pt>
                <c:pt idx="1384">
                  <c:v>42.68</c:v>
                </c:pt>
                <c:pt idx="1385">
                  <c:v>42.7</c:v>
                </c:pt>
                <c:pt idx="1386">
                  <c:v>42.72</c:v>
                </c:pt>
                <c:pt idx="1387">
                  <c:v>42.74</c:v>
                </c:pt>
                <c:pt idx="1388">
                  <c:v>42.76</c:v>
                </c:pt>
                <c:pt idx="1389">
                  <c:v>42.78</c:v>
                </c:pt>
                <c:pt idx="1390">
                  <c:v>42.8</c:v>
                </c:pt>
                <c:pt idx="1391">
                  <c:v>42.82</c:v>
                </c:pt>
                <c:pt idx="1392">
                  <c:v>42.84</c:v>
                </c:pt>
                <c:pt idx="1393">
                  <c:v>42.86</c:v>
                </c:pt>
                <c:pt idx="1394">
                  <c:v>42.88</c:v>
                </c:pt>
                <c:pt idx="1395">
                  <c:v>42.9</c:v>
                </c:pt>
                <c:pt idx="1396">
                  <c:v>42.92</c:v>
                </c:pt>
                <c:pt idx="1397">
                  <c:v>42.94</c:v>
                </c:pt>
                <c:pt idx="1398">
                  <c:v>42.96</c:v>
                </c:pt>
                <c:pt idx="1399">
                  <c:v>42.98</c:v>
                </c:pt>
                <c:pt idx="1400">
                  <c:v>43</c:v>
                </c:pt>
                <c:pt idx="1401">
                  <c:v>43.02</c:v>
                </c:pt>
                <c:pt idx="1402">
                  <c:v>43.04</c:v>
                </c:pt>
                <c:pt idx="1403">
                  <c:v>43.06</c:v>
                </c:pt>
                <c:pt idx="1404">
                  <c:v>43.08</c:v>
                </c:pt>
                <c:pt idx="1405">
                  <c:v>43.1</c:v>
                </c:pt>
                <c:pt idx="1406">
                  <c:v>43.12</c:v>
                </c:pt>
                <c:pt idx="1407">
                  <c:v>43.14</c:v>
                </c:pt>
                <c:pt idx="1408">
                  <c:v>43.16</c:v>
                </c:pt>
                <c:pt idx="1409">
                  <c:v>43.18</c:v>
                </c:pt>
                <c:pt idx="1410">
                  <c:v>43.2</c:v>
                </c:pt>
                <c:pt idx="1411">
                  <c:v>43.22</c:v>
                </c:pt>
                <c:pt idx="1412">
                  <c:v>43.24</c:v>
                </c:pt>
                <c:pt idx="1413">
                  <c:v>43.26</c:v>
                </c:pt>
                <c:pt idx="1414">
                  <c:v>43.28</c:v>
                </c:pt>
                <c:pt idx="1415">
                  <c:v>43.3</c:v>
                </c:pt>
                <c:pt idx="1416">
                  <c:v>43.32</c:v>
                </c:pt>
                <c:pt idx="1417">
                  <c:v>43.34</c:v>
                </c:pt>
                <c:pt idx="1418">
                  <c:v>43.36</c:v>
                </c:pt>
                <c:pt idx="1419">
                  <c:v>43.38</c:v>
                </c:pt>
                <c:pt idx="1420">
                  <c:v>43.4</c:v>
                </c:pt>
                <c:pt idx="1421">
                  <c:v>43.42</c:v>
                </c:pt>
                <c:pt idx="1422">
                  <c:v>43.44</c:v>
                </c:pt>
                <c:pt idx="1423">
                  <c:v>43.46</c:v>
                </c:pt>
                <c:pt idx="1424">
                  <c:v>43.48</c:v>
                </c:pt>
                <c:pt idx="1425">
                  <c:v>43.5</c:v>
                </c:pt>
                <c:pt idx="1426">
                  <c:v>43.52</c:v>
                </c:pt>
                <c:pt idx="1427">
                  <c:v>43.54</c:v>
                </c:pt>
                <c:pt idx="1428">
                  <c:v>43.56</c:v>
                </c:pt>
                <c:pt idx="1429">
                  <c:v>43.58</c:v>
                </c:pt>
                <c:pt idx="1430">
                  <c:v>43.6</c:v>
                </c:pt>
                <c:pt idx="1431">
                  <c:v>43.62</c:v>
                </c:pt>
                <c:pt idx="1432">
                  <c:v>43.64</c:v>
                </c:pt>
                <c:pt idx="1433">
                  <c:v>43.66</c:v>
                </c:pt>
                <c:pt idx="1434">
                  <c:v>43.68</c:v>
                </c:pt>
                <c:pt idx="1435">
                  <c:v>43.7</c:v>
                </c:pt>
                <c:pt idx="1436">
                  <c:v>43.72</c:v>
                </c:pt>
                <c:pt idx="1437">
                  <c:v>43.74</c:v>
                </c:pt>
                <c:pt idx="1438">
                  <c:v>43.76</c:v>
                </c:pt>
                <c:pt idx="1439">
                  <c:v>43.78</c:v>
                </c:pt>
                <c:pt idx="1440">
                  <c:v>43.8</c:v>
                </c:pt>
                <c:pt idx="1441">
                  <c:v>43.82</c:v>
                </c:pt>
                <c:pt idx="1442">
                  <c:v>43.84</c:v>
                </c:pt>
                <c:pt idx="1443">
                  <c:v>43.86</c:v>
                </c:pt>
                <c:pt idx="1444">
                  <c:v>43.88</c:v>
                </c:pt>
                <c:pt idx="1445">
                  <c:v>43.9</c:v>
                </c:pt>
                <c:pt idx="1446">
                  <c:v>43.92</c:v>
                </c:pt>
                <c:pt idx="1447">
                  <c:v>43.94</c:v>
                </c:pt>
                <c:pt idx="1448">
                  <c:v>43.96</c:v>
                </c:pt>
                <c:pt idx="1449">
                  <c:v>43.98</c:v>
                </c:pt>
                <c:pt idx="1450">
                  <c:v>44</c:v>
                </c:pt>
                <c:pt idx="1451">
                  <c:v>44.02</c:v>
                </c:pt>
                <c:pt idx="1452">
                  <c:v>44.04</c:v>
                </c:pt>
                <c:pt idx="1453">
                  <c:v>44.06</c:v>
                </c:pt>
                <c:pt idx="1454">
                  <c:v>44.08</c:v>
                </c:pt>
                <c:pt idx="1455">
                  <c:v>44.1</c:v>
                </c:pt>
                <c:pt idx="1456">
                  <c:v>44.12</c:v>
                </c:pt>
                <c:pt idx="1457">
                  <c:v>44.14</c:v>
                </c:pt>
                <c:pt idx="1458">
                  <c:v>44.16</c:v>
                </c:pt>
                <c:pt idx="1459">
                  <c:v>44.18</c:v>
                </c:pt>
                <c:pt idx="1460">
                  <c:v>44.2</c:v>
                </c:pt>
                <c:pt idx="1461">
                  <c:v>44.22</c:v>
                </c:pt>
                <c:pt idx="1462">
                  <c:v>44.24</c:v>
                </c:pt>
                <c:pt idx="1463">
                  <c:v>44.26</c:v>
                </c:pt>
                <c:pt idx="1464">
                  <c:v>44.28</c:v>
                </c:pt>
                <c:pt idx="1465">
                  <c:v>44.3</c:v>
                </c:pt>
                <c:pt idx="1466">
                  <c:v>44.32</c:v>
                </c:pt>
                <c:pt idx="1467">
                  <c:v>44.34</c:v>
                </c:pt>
                <c:pt idx="1468">
                  <c:v>44.36</c:v>
                </c:pt>
                <c:pt idx="1469">
                  <c:v>44.38</c:v>
                </c:pt>
                <c:pt idx="1470">
                  <c:v>44.4</c:v>
                </c:pt>
                <c:pt idx="1471">
                  <c:v>44.42</c:v>
                </c:pt>
                <c:pt idx="1472">
                  <c:v>44.44</c:v>
                </c:pt>
                <c:pt idx="1473">
                  <c:v>44.46</c:v>
                </c:pt>
                <c:pt idx="1474">
                  <c:v>44.48</c:v>
                </c:pt>
                <c:pt idx="1475">
                  <c:v>44.5</c:v>
                </c:pt>
                <c:pt idx="1476">
                  <c:v>44.52</c:v>
                </c:pt>
                <c:pt idx="1477">
                  <c:v>44.54</c:v>
                </c:pt>
                <c:pt idx="1478">
                  <c:v>44.56</c:v>
                </c:pt>
                <c:pt idx="1479">
                  <c:v>44.58</c:v>
                </c:pt>
                <c:pt idx="1480">
                  <c:v>44.6</c:v>
                </c:pt>
                <c:pt idx="1481">
                  <c:v>44.62</c:v>
                </c:pt>
                <c:pt idx="1482">
                  <c:v>44.64</c:v>
                </c:pt>
                <c:pt idx="1483">
                  <c:v>44.66</c:v>
                </c:pt>
                <c:pt idx="1484">
                  <c:v>44.68</c:v>
                </c:pt>
                <c:pt idx="1485">
                  <c:v>44.7</c:v>
                </c:pt>
                <c:pt idx="1486">
                  <c:v>44.72</c:v>
                </c:pt>
                <c:pt idx="1487">
                  <c:v>44.74</c:v>
                </c:pt>
                <c:pt idx="1488">
                  <c:v>44.76</c:v>
                </c:pt>
                <c:pt idx="1489">
                  <c:v>44.78</c:v>
                </c:pt>
                <c:pt idx="1490">
                  <c:v>44.8</c:v>
                </c:pt>
                <c:pt idx="1491">
                  <c:v>44.82</c:v>
                </c:pt>
                <c:pt idx="1492">
                  <c:v>44.84</c:v>
                </c:pt>
                <c:pt idx="1493">
                  <c:v>44.86</c:v>
                </c:pt>
                <c:pt idx="1494">
                  <c:v>44.88</c:v>
                </c:pt>
                <c:pt idx="1495">
                  <c:v>44.9</c:v>
                </c:pt>
                <c:pt idx="1496">
                  <c:v>44.92</c:v>
                </c:pt>
                <c:pt idx="1497">
                  <c:v>44.94</c:v>
                </c:pt>
                <c:pt idx="1498">
                  <c:v>44.96</c:v>
                </c:pt>
                <c:pt idx="1499">
                  <c:v>44.98</c:v>
                </c:pt>
                <c:pt idx="1500">
                  <c:v>45</c:v>
                </c:pt>
                <c:pt idx="1501">
                  <c:v>45.02</c:v>
                </c:pt>
                <c:pt idx="1502">
                  <c:v>45.04</c:v>
                </c:pt>
                <c:pt idx="1503">
                  <c:v>45.06</c:v>
                </c:pt>
                <c:pt idx="1504">
                  <c:v>45.08</c:v>
                </c:pt>
                <c:pt idx="1505">
                  <c:v>45.1</c:v>
                </c:pt>
                <c:pt idx="1506">
                  <c:v>45.12</c:v>
                </c:pt>
                <c:pt idx="1507">
                  <c:v>45.14</c:v>
                </c:pt>
                <c:pt idx="1508">
                  <c:v>45.16</c:v>
                </c:pt>
                <c:pt idx="1509">
                  <c:v>45.18</c:v>
                </c:pt>
                <c:pt idx="1510">
                  <c:v>45.2</c:v>
                </c:pt>
                <c:pt idx="1511">
                  <c:v>45.22</c:v>
                </c:pt>
                <c:pt idx="1512">
                  <c:v>45.24</c:v>
                </c:pt>
                <c:pt idx="1513">
                  <c:v>45.26</c:v>
                </c:pt>
                <c:pt idx="1514">
                  <c:v>45.28</c:v>
                </c:pt>
                <c:pt idx="1515">
                  <c:v>45.3</c:v>
                </c:pt>
                <c:pt idx="1516">
                  <c:v>45.32</c:v>
                </c:pt>
                <c:pt idx="1517">
                  <c:v>45.34</c:v>
                </c:pt>
                <c:pt idx="1518">
                  <c:v>45.36</c:v>
                </c:pt>
                <c:pt idx="1519">
                  <c:v>45.38</c:v>
                </c:pt>
                <c:pt idx="1520">
                  <c:v>45.4</c:v>
                </c:pt>
                <c:pt idx="1521">
                  <c:v>45.42</c:v>
                </c:pt>
                <c:pt idx="1522">
                  <c:v>45.44</c:v>
                </c:pt>
                <c:pt idx="1523">
                  <c:v>45.46</c:v>
                </c:pt>
                <c:pt idx="1524">
                  <c:v>45.48</c:v>
                </c:pt>
                <c:pt idx="1525">
                  <c:v>45.5</c:v>
                </c:pt>
                <c:pt idx="1526">
                  <c:v>45.52</c:v>
                </c:pt>
                <c:pt idx="1527">
                  <c:v>45.54</c:v>
                </c:pt>
                <c:pt idx="1528">
                  <c:v>45.56</c:v>
                </c:pt>
                <c:pt idx="1529">
                  <c:v>45.58</c:v>
                </c:pt>
                <c:pt idx="1530">
                  <c:v>45.6</c:v>
                </c:pt>
                <c:pt idx="1531">
                  <c:v>45.62</c:v>
                </c:pt>
                <c:pt idx="1532">
                  <c:v>45.64</c:v>
                </c:pt>
                <c:pt idx="1533">
                  <c:v>45.66</c:v>
                </c:pt>
                <c:pt idx="1534">
                  <c:v>45.68</c:v>
                </c:pt>
                <c:pt idx="1535">
                  <c:v>45.7</c:v>
                </c:pt>
                <c:pt idx="1536">
                  <c:v>45.72</c:v>
                </c:pt>
                <c:pt idx="1537">
                  <c:v>45.74</c:v>
                </c:pt>
                <c:pt idx="1538">
                  <c:v>45.76</c:v>
                </c:pt>
                <c:pt idx="1539">
                  <c:v>45.78</c:v>
                </c:pt>
                <c:pt idx="1540">
                  <c:v>45.8</c:v>
                </c:pt>
                <c:pt idx="1541">
                  <c:v>45.82</c:v>
                </c:pt>
                <c:pt idx="1542">
                  <c:v>45.84</c:v>
                </c:pt>
                <c:pt idx="1543">
                  <c:v>45.86</c:v>
                </c:pt>
                <c:pt idx="1544">
                  <c:v>45.88</c:v>
                </c:pt>
                <c:pt idx="1545">
                  <c:v>45.9</c:v>
                </c:pt>
                <c:pt idx="1546">
                  <c:v>45.92</c:v>
                </c:pt>
                <c:pt idx="1547">
                  <c:v>45.94</c:v>
                </c:pt>
                <c:pt idx="1548">
                  <c:v>45.96</c:v>
                </c:pt>
                <c:pt idx="1549">
                  <c:v>45.98</c:v>
                </c:pt>
                <c:pt idx="1550">
                  <c:v>46</c:v>
                </c:pt>
                <c:pt idx="1551">
                  <c:v>46.02</c:v>
                </c:pt>
                <c:pt idx="1552">
                  <c:v>46.04</c:v>
                </c:pt>
                <c:pt idx="1553">
                  <c:v>46.06</c:v>
                </c:pt>
                <c:pt idx="1554">
                  <c:v>46.08</c:v>
                </c:pt>
                <c:pt idx="1555">
                  <c:v>46.1</c:v>
                </c:pt>
                <c:pt idx="1556">
                  <c:v>46.12</c:v>
                </c:pt>
                <c:pt idx="1557">
                  <c:v>46.14</c:v>
                </c:pt>
                <c:pt idx="1558">
                  <c:v>46.16</c:v>
                </c:pt>
                <c:pt idx="1559">
                  <c:v>46.18</c:v>
                </c:pt>
                <c:pt idx="1560">
                  <c:v>46.2</c:v>
                </c:pt>
                <c:pt idx="1561">
                  <c:v>46.22</c:v>
                </c:pt>
                <c:pt idx="1562">
                  <c:v>46.24</c:v>
                </c:pt>
                <c:pt idx="1563">
                  <c:v>46.26</c:v>
                </c:pt>
                <c:pt idx="1564">
                  <c:v>46.28</c:v>
                </c:pt>
                <c:pt idx="1565">
                  <c:v>46.3</c:v>
                </c:pt>
                <c:pt idx="1566">
                  <c:v>46.32</c:v>
                </c:pt>
                <c:pt idx="1567">
                  <c:v>46.34</c:v>
                </c:pt>
                <c:pt idx="1568">
                  <c:v>46.36</c:v>
                </c:pt>
                <c:pt idx="1569">
                  <c:v>46.38</c:v>
                </c:pt>
                <c:pt idx="1570">
                  <c:v>46.4</c:v>
                </c:pt>
                <c:pt idx="1571">
                  <c:v>46.42</c:v>
                </c:pt>
                <c:pt idx="1572">
                  <c:v>46.44</c:v>
                </c:pt>
                <c:pt idx="1573">
                  <c:v>46.46</c:v>
                </c:pt>
                <c:pt idx="1574">
                  <c:v>46.48</c:v>
                </c:pt>
                <c:pt idx="1575">
                  <c:v>46.5</c:v>
                </c:pt>
                <c:pt idx="1576">
                  <c:v>46.52</c:v>
                </c:pt>
                <c:pt idx="1577">
                  <c:v>46.54</c:v>
                </c:pt>
                <c:pt idx="1578">
                  <c:v>46.56</c:v>
                </c:pt>
                <c:pt idx="1579">
                  <c:v>46.58</c:v>
                </c:pt>
                <c:pt idx="1580">
                  <c:v>46.6</c:v>
                </c:pt>
                <c:pt idx="1581">
                  <c:v>46.62</c:v>
                </c:pt>
                <c:pt idx="1582">
                  <c:v>46.64</c:v>
                </c:pt>
                <c:pt idx="1583">
                  <c:v>46.66</c:v>
                </c:pt>
                <c:pt idx="1584">
                  <c:v>46.68</c:v>
                </c:pt>
                <c:pt idx="1585">
                  <c:v>46.7</c:v>
                </c:pt>
                <c:pt idx="1586">
                  <c:v>46.72</c:v>
                </c:pt>
                <c:pt idx="1587">
                  <c:v>46.74</c:v>
                </c:pt>
                <c:pt idx="1588">
                  <c:v>46.76</c:v>
                </c:pt>
                <c:pt idx="1589">
                  <c:v>46.78</c:v>
                </c:pt>
                <c:pt idx="1590">
                  <c:v>46.8</c:v>
                </c:pt>
                <c:pt idx="1591">
                  <c:v>46.82</c:v>
                </c:pt>
                <c:pt idx="1592">
                  <c:v>46.84</c:v>
                </c:pt>
                <c:pt idx="1593">
                  <c:v>46.86</c:v>
                </c:pt>
                <c:pt idx="1594">
                  <c:v>46.88</c:v>
                </c:pt>
                <c:pt idx="1595">
                  <c:v>46.9</c:v>
                </c:pt>
                <c:pt idx="1596">
                  <c:v>46.92</c:v>
                </c:pt>
                <c:pt idx="1597">
                  <c:v>46.94</c:v>
                </c:pt>
                <c:pt idx="1598">
                  <c:v>46.96</c:v>
                </c:pt>
                <c:pt idx="1599">
                  <c:v>46.98</c:v>
                </c:pt>
                <c:pt idx="1600">
                  <c:v>47</c:v>
                </c:pt>
                <c:pt idx="1601">
                  <c:v>47.02</c:v>
                </c:pt>
                <c:pt idx="1602">
                  <c:v>47.04</c:v>
                </c:pt>
                <c:pt idx="1603">
                  <c:v>47.06</c:v>
                </c:pt>
                <c:pt idx="1604">
                  <c:v>47.08</c:v>
                </c:pt>
                <c:pt idx="1605">
                  <c:v>47.1</c:v>
                </c:pt>
                <c:pt idx="1606">
                  <c:v>47.12</c:v>
                </c:pt>
                <c:pt idx="1607">
                  <c:v>47.14</c:v>
                </c:pt>
                <c:pt idx="1608">
                  <c:v>47.16</c:v>
                </c:pt>
                <c:pt idx="1609">
                  <c:v>47.18</c:v>
                </c:pt>
                <c:pt idx="1610">
                  <c:v>47.2</c:v>
                </c:pt>
                <c:pt idx="1611">
                  <c:v>47.22</c:v>
                </c:pt>
                <c:pt idx="1612">
                  <c:v>47.24</c:v>
                </c:pt>
                <c:pt idx="1613">
                  <c:v>47.26</c:v>
                </c:pt>
                <c:pt idx="1614">
                  <c:v>47.28</c:v>
                </c:pt>
                <c:pt idx="1615">
                  <c:v>47.3</c:v>
                </c:pt>
                <c:pt idx="1616">
                  <c:v>47.32</c:v>
                </c:pt>
                <c:pt idx="1617">
                  <c:v>47.34</c:v>
                </c:pt>
                <c:pt idx="1618">
                  <c:v>47.36</c:v>
                </c:pt>
                <c:pt idx="1619">
                  <c:v>47.38</c:v>
                </c:pt>
                <c:pt idx="1620">
                  <c:v>47.4</c:v>
                </c:pt>
                <c:pt idx="1621">
                  <c:v>47.42</c:v>
                </c:pt>
                <c:pt idx="1622">
                  <c:v>47.44</c:v>
                </c:pt>
                <c:pt idx="1623">
                  <c:v>47.46</c:v>
                </c:pt>
                <c:pt idx="1624">
                  <c:v>47.48</c:v>
                </c:pt>
                <c:pt idx="1625">
                  <c:v>47.5</c:v>
                </c:pt>
                <c:pt idx="1626">
                  <c:v>47.52</c:v>
                </c:pt>
                <c:pt idx="1627">
                  <c:v>47.54</c:v>
                </c:pt>
                <c:pt idx="1628">
                  <c:v>47.56</c:v>
                </c:pt>
                <c:pt idx="1629">
                  <c:v>47.58</c:v>
                </c:pt>
                <c:pt idx="1630">
                  <c:v>47.6</c:v>
                </c:pt>
                <c:pt idx="1631">
                  <c:v>47.62</c:v>
                </c:pt>
                <c:pt idx="1632">
                  <c:v>47.64</c:v>
                </c:pt>
                <c:pt idx="1633">
                  <c:v>47.66</c:v>
                </c:pt>
                <c:pt idx="1634">
                  <c:v>47.68</c:v>
                </c:pt>
                <c:pt idx="1635">
                  <c:v>47.7</c:v>
                </c:pt>
                <c:pt idx="1636">
                  <c:v>47.72</c:v>
                </c:pt>
                <c:pt idx="1637">
                  <c:v>47.74</c:v>
                </c:pt>
                <c:pt idx="1638">
                  <c:v>47.76</c:v>
                </c:pt>
                <c:pt idx="1639">
                  <c:v>47.78</c:v>
                </c:pt>
                <c:pt idx="1640">
                  <c:v>47.8</c:v>
                </c:pt>
                <c:pt idx="1641">
                  <c:v>47.82</c:v>
                </c:pt>
                <c:pt idx="1642">
                  <c:v>47.84</c:v>
                </c:pt>
                <c:pt idx="1643">
                  <c:v>47.86</c:v>
                </c:pt>
                <c:pt idx="1644">
                  <c:v>47.88</c:v>
                </c:pt>
                <c:pt idx="1645">
                  <c:v>47.9</c:v>
                </c:pt>
                <c:pt idx="1646">
                  <c:v>47.92</c:v>
                </c:pt>
                <c:pt idx="1647">
                  <c:v>47.94</c:v>
                </c:pt>
                <c:pt idx="1648">
                  <c:v>47.96</c:v>
                </c:pt>
                <c:pt idx="1649">
                  <c:v>47.98</c:v>
                </c:pt>
                <c:pt idx="1650">
                  <c:v>48</c:v>
                </c:pt>
                <c:pt idx="1651">
                  <c:v>48.02</c:v>
                </c:pt>
                <c:pt idx="1652">
                  <c:v>48.04</c:v>
                </c:pt>
                <c:pt idx="1653">
                  <c:v>48.06</c:v>
                </c:pt>
                <c:pt idx="1654">
                  <c:v>48.08</c:v>
                </c:pt>
                <c:pt idx="1655">
                  <c:v>48.1</c:v>
                </c:pt>
                <c:pt idx="1656">
                  <c:v>48.12</c:v>
                </c:pt>
                <c:pt idx="1657">
                  <c:v>48.14</c:v>
                </c:pt>
                <c:pt idx="1658">
                  <c:v>48.16</c:v>
                </c:pt>
                <c:pt idx="1659">
                  <c:v>48.18</c:v>
                </c:pt>
                <c:pt idx="1660">
                  <c:v>48.2</c:v>
                </c:pt>
                <c:pt idx="1661">
                  <c:v>48.22</c:v>
                </c:pt>
                <c:pt idx="1662">
                  <c:v>48.24</c:v>
                </c:pt>
                <c:pt idx="1663">
                  <c:v>48.26</c:v>
                </c:pt>
                <c:pt idx="1664">
                  <c:v>48.28</c:v>
                </c:pt>
                <c:pt idx="1665">
                  <c:v>48.3</c:v>
                </c:pt>
                <c:pt idx="1666">
                  <c:v>48.32</c:v>
                </c:pt>
                <c:pt idx="1667">
                  <c:v>48.34</c:v>
                </c:pt>
                <c:pt idx="1668">
                  <c:v>48.36</c:v>
                </c:pt>
                <c:pt idx="1669">
                  <c:v>48.38</c:v>
                </c:pt>
                <c:pt idx="1670">
                  <c:v>48.4</c:v>
                </c:pt>
                <c:pt idx="1671">
                  <c:v>48.42</c:v>
                </c:pt>
                <c:pt idx="1672">
                  <c:v>48.44</c:v>
                </c:pt>
                <c:pt idx="1673">
                  <c:v>48.46</c:v>
                </c:pt>
                <c:pt idx="1674">
                  <c:v>48.48</c:v>
                </c:pt>
                <c:pt idx="1675">
                  <c:v>48.5</c:v>
                </c:pt>
                <c:pt idx="1676">
                  <c:v>48.52</c:v>
                </c:pt>
                <c:pt idx="1677">
                  <c:v>48.54</c:v>
                </c:pt>
                <c:pt idx="1678">
                  <c:v>48.56</c:v>
                </c:pt>
                <c:pt idx="1679">
                  <c:v>48.58</c:v>
                </c:pt>
                <c:pt idx="1680">
                  <c:v>48.6</c:v>
                </c:pt>
                <c:pt idx="1681">
                  <c:v>48.62</c:v>
                </c:pt>
                <c:pt idx="1682">
                  <c:v>48.64</c:v>
                </c:pt>
                <c:pt idx="1683">
                  <c:v>48.66</c:v>
                </c:pt>
                <c:pt idx="1684">
                  <c:v>48.68</c:v>
                </c:pt>
                <c:pt idx="1685">
                  <c:v>48.7</c:v>
                </c:pt>
                <c:pt idx="1686">
                  <c:v>48.72</c:v>
                </c:pt>
                <c:pt idx="1687">
                  <c:v>48.74</c:v>
                </c:pt>
                <c:pt idx="1688">
                  <c:v>48.76</c:v>
                </c:pt>
                <c:pt idx="1689">
                  <c:v>48.78</c:v>
                </c:pt>
                <c:pt idx="1690">
                  <c:v>48.8</c:v>
                </c:pt>
                <c:pt idx="1691">
                  <c:v>48.82</c:v>
                </c:pt>
                <c:pt idx="1692">
                  <c:v>48.84</c:v>
                </c:pt>
                <c:pt idx="1693">
                  <c:v>48.86</c:v>
                </c:pt>
                <c:pt idx="1694">
                  <c:v>48.88</c:v>
                </c:pt>
                <c:pt idx="1695">
                  <c:v>48.9</c:v>
                </c:pt>
                <c:pt idx="1696">
                  <c:v>48.92</c:v>
                </c:pt>
                <c:pt idx="1697">
                  <c:v>48.94</c:v>
                </c:pt>
                <c:pt idx="1698">
                  <c:v>48.96</c:v>
                </c:pt>
                <c:pt idx="1699">
                  <c:v>48.98</c:v>
                </c:pt>
                <c:pt idx="1700">
                  <c:v>49</c:v>
                </c:pt>
                <c:pt idx="1701">
                  <c:v>49.02</c:v>
                </c:pt>
                <c:pt idx="1702">
                  <c:v>49.04</c:v>
                </c:pt>
                <c:pt idx="1703">
                  <c:v>49.06</c:v>
                </c:pt>
                <c:pt idx="1704">
                  <c:v>49.08</c:v>
                </c:pt>
                <c:pt idx="1705">
                  <c:v>49.1</c:v>
                </c:pt>
                <c:pt idx="1706">
                  <c:v>49.12</c:v>
                </c:pt>
                <c:pt idx="1707">
                  <c:v>49.14</c:v>
                </c:pt>
                <c:pt idx="1708">
                  <c:v>49.16</c:v>
                </c:pt>
                <c:pt idx="1709">
                  <c:v>49.18</c:v>
                </c:pt>
                <c:pt idx="1710">
                  <c:v>49.2</c:v>
                </c:pt>
                <c:pt idx="1711">
                  <c:v>49.22</c:v>
                </c:pt>
                <c:pt idx="1712">
                  <c:v>49.24</c:v>
                </c:pt>
                <c:pt idx="1713">
                  <c:v>49.26</c:v>
                </c:pt>
                <c:pt idx="1714">
                  <c:v>49.28</c:v>
                </c:pt>
                <c:pt idx="1715">
                  <c:v>49.3</c:v>
                </c:pt>
                <c:pt idx="1716">
                  <c:v>49.32</c:v>
                </c:pt>
                <c:pt idx="1717">
                  <c:v>49.34</c:v>
                </c:pt>
                <c:pt idx="1718">
                  <c:v>49.36</c:v>
                </c:pt>
                <c:pt idx="1719">
                  <c:v>49.38</c:v>
                </c:pt>
                <c:pt idx="1720">
                  <c:v>49.4</c:v>
                </c:pt>
                <c:pt idx="1721">
                  <c:v>49.42</c:v>
                </c:pt>
                <c:pt idx="1722">
                  <c:v>49.44</c:v>
                </c:pt>
                <c:pt idx="1723">
                  <c:v>49.46</c:v>
                </c:pt>
                <c:pt idx="1724">
                  <c:v>49.48</c:v>
                </c:pt>
                <c:pt idx="1725">
                  <c:v>49.5</c:v>
                </c:pt>
                <c:pt idx="1726">
                  <c:v>49.52</c:v>
                </c:pt>
                <c:pt idx="1727">
                  <c:v>49.54</c:v>
                </c:pt>
                <c:pt idx="1728">
                  <c:v>49.56</c:v>
                </c:pt>
                <c:pt idx="1729">
                  <c:v>49.58</c:v>
                </c:pt>
                <c:pt idx="1730">
                  <c:v>49.6</c:v>
                </c:pt>
                <c:pt idx="1731">
                  <c:v>49.62</c:v>
                </c:pt>
                <c:pt idx="1732">
                  <c:v>49.64</c:v>
                </c:pt>
                <c:pt idx="1733">
                  <c:v>49.66</c:v>
                </c:pt>
                <c:pt idx="1734">
                  <c:v>49.68</c:v>
                </c:pt>
                <c:pt idx="1735">
                  <c:v>49.7</c:v>
                </c:pt>
                <c:pt idx="1736">
                  <c:v>49.72</c:v>
                </c:pt>
                <c:pt idx="1737">
                  <c:v>49.74</c:v>
                </c:pt>
                <c:pt idx="1738">
                  <c:v>49.76</c:v>
                </c:pt>
                <c:pt idx="1739">
                  <c:v>49.78</c:v>
                </c:pt>
                <c:pt idx="1740">
                  <c:v>49.8</c:v>
                </c:pt>
                <c:pt idx="1741">
                  <c:v>49.82</c:v>
                </c:pt>
                <c:pt idx="1742">
                  <c:v>49.84</c:v>
                </c:pt>
                <c:pt idx="1743">
                  <c:v>49.86</c:v>
                </c:pt>
                <c:pt idx="1744">
                  <c:v>49.88</c:v>
                </c:pt>
                <c:pt idx="1745">
                  <c:v>49.9</c:v>
                </c:pt>
                <c:pt idx="1746">
                  <c:v>49.92</c:v>
                </c:pt>
                <c:pt idx="1747">
                  <c:v>49.94</c:v>
                </c:pt>
                <c:pt idx="1748">
                  <c:v>49.96</c:v>
                </c:pt>
                <c:pt idx="1749">
                  <c:v>49.98</c:v>
                </c:pt>
                <c:pt idx="1750">
                  <c:v>50</c:v>
                </c:pt>
                <c:pt idx="1751">
                  <c:v>50.02</c:v>
                </c:pt>
                <c:pt idx="1752">
                  <c:v>50.04</c:v>
                </c:pt>
                <c:pt idx="1753">
                  <c:v>50.06</c:v>
                </c:pt>
                <c:pt idx="1754">
                  <c:v>50.08</c:v>
                </c:pt>
                <c:pt idx="1755">
                  <c:v>50.1</c:v>
                </c:pt>
                <c:pt idx="1756">
                  <c:v>50.12</c:v>
                </c:pt>
                <c:pt idx="1757">
                  <c:v>50.14</c:v>
                </c:pt>
                <c:pt idx="1758">
                  <c:v>50.16</c:v>
                </c:pt>
                <c:pt idx="1759">
                  <c:v>50.18</c:v>
                </c:pt>
                <c:pt idx="1760">
                  <c:v>50.2</c:v>
                </c:pt>
                <c:pt idx="1761">
                  <c:v>50.22</c:v>
                </c:pt>
                <c:pt idx="1762">
                  <c:v>50.24</c:v>
                </c:pt>
                <c:pt idx="1763">
                  <c:v>50.26</c:v>
                </c:pt>
                <c:pt idx="1764">
                  <c:v>50.28</c:v>
                </c:pt>
                <c:pt idx="1765">
                  <c:v>50.3</c:v>
                </c:pt>
                <c:pt idx="1766">
                  <c:v>50.32</c:v>
                </c:pt>
                <c:pt idx="1767">
                  <c:v>50.34</c:v>
                </c:pt>
                <c:pt idx="1768">
                  <c:v>50.36</c:v>
                </c:pt>
                <c:pt idx="1769">
                  <c:v>50.38</c:v>
                </c:pt>
                <c:pt idx="1770">
                  <c:v>50.4</c:v>
                </c:pt>
                <c:pt idx="1771">
                  <c:v>50.42</c:v>
                </c:pt>
                <c:pt idx="1772">
                  <c:v>50.44</c:v>
                </c:pt>
                <c:pt idx="1773">
                  <c:v>50.46</c:v>
                </c:pt>
                <c:pt idx="1774">
                  <c:v>50.48</c:v>
                </c:pt>
                <c:pt idx="1775">
                  <c:v>50.5</c:v>
                </c:pt>
                <c:pt idx="1776">
                  <c:v>50.52</c:v>
                </c:pt>
                <c:pt idx="1777">
                  <c:v>50.54</c:v>
                </c:pt>
                <c:pt idx="1778">
                  <c:v>50.56</c:v>
                </c:pt>
                <c:pt idx="1779">
                  <c:v>50.58</c:v>
                </c:pt>
                <c:pt idx="1780">
                  <c:v>50.6</c:v>
                </c:pt>
                <c:pt idx="1781">
                  <c:v>50.62</c:v>
                </c:pt>
                <c:pt idx="1782">
                  <c:v>50.64</c:v>
                </c:pt>
                <c:pt idx="1783">
                  <c:v>50.66</c:v>
                </c:pt>
                <c:pt idx="1784">
                  <c:v>50.68</c:v>
                </c:pt>
                <c:pt idx="1785">
                  <c:v>50.7</c:v>
                </c:pt>
                <c:pt idx="1786">
                  <c:v>50.72</c:v>
                </c:pt>
                <c:pt idx="1787">
                  <c:v>50.74</c:v>
                </c:pt>
                <c:pt idx="1788">
                  <c:v>50.76</c:v>
                </c:pt>
                <c:pt idx="1789">
                  <c:v>50.78</c:v>
                </c:pt>
                <c:pt idx="1790">
                  <c:v>50.8</c:v>
                </c:pt>
                <c:pt idx="1791">
                  <c:v>50.82</c:v>
                </c:pt>
                <c:pt idx="1792">
                  <c:v>50.84</c:v>
                </c:pt>
                <c:pt idx="1793">
                  <c:v>50.86</c:v>
                </c:pt>
                <c:pt idx="1794">
                  <c:v>50.88</c:v>
                </c:pt>
                <c:pt idx="1795">
                  <c:v>50.9</c:v>
                </c:pt>
                <c:pt idx="1796">
                  <c:v>50.92</c:v>
                </c:pt>
                <c:pt idx="1797">
                  <c:v>50.94</c:v>
                </c:pt>
                <c:pt idx="1798">
                  <c:v>50.96</c:v>
                </c:pt>
                <c:pt idx="1799">
                  <c:v>50.98</c:v>
                </c:pt>
                <c:pt idx="1800">
                  <c:v>51</c:v>
                </c:pt>
                <c:pt idx="1801">
                  <c:v>51.02</c:v>
                </c:pt>
                <c:pt idx="1802">
                  <c:v>51.04</c:v>
                </c:pt>
                <c:pt idx="1803">
                  <c:v>51.06</c:v>
                </c:pt>
                <c:pt idx="1804">
                  <c:v>51.08</c:v>
                </c:pt>
                <c:pt idx="1805">
                  <c:v>51.1</c:v>
                </c:pt>
                <c:pt idx="1806">
                  <c:v>51.12</c:v>
                </c:pt>
                <c:pt idx="1807">
                  <c:v>51.14</c:v>
                </c:pt>
                <c:pt idx="1808">
                  <c:v>51.16</c:v>
                </c:pt>
                <c:pt idx="1809">
                  <c:v>51.18</c:v>
                </c:pt>
                <c:pt idx="1810">
                  <c:v>51.2</c:v>
                </c:pt>
                <c:pt idx="1811">
                  <c:v>51.22</c:v>
                </c:pt>
                <c:pt idx="1812">
                  <c:v>51.24</c:v>
                </c:pt>
                <c:pt idx="1813">
                  <c:v>51.26</c:v>
                </c:pt>
                <c:pt idx="1814">
                  <c:v>51.28</c:v>
                </c:pt>
                <c:pt idx="1815">
                  <c:v>51.3</c:v>
                </c:pt>
                <c:pt idx="1816">
                  <c:v>51.32</c:v>
                </c:pt>
                <c:pt idx="1817">
                  <c:v>51.34</c:v>
                </c:pt>
                <c:pt idx="1818">
                  <c:v>51.36</c:v>
                </c:pt>
                <c:pt idx="1819">
                  <c:v>51.38</c:v>
                </c:pt>
                <c:pt idx="1820">
                  <c:v>51.4</c:v>
                </c:pt>
                <c:pt idx="1821">
                  <c:v>51.42</c:v>
                </c:pt>
                <c:pt idx="1822">
                  <c:v>51.44</c:v>
                </c:pt>
                <c:pt idx="1823">
                  <c:v>51.46</c:v>
                </c:pt>
                <c:pt idx="1824">
                  <c:v>51.48</c:v>
                </c:pt>
                <c:pt idx="1825">
                  <c:v>51.5</c:v>
                </c:pt>
                <c:pt idx="1826">
                  <c:v>51.52</c:v>
                </c:pt>
                <c:pt idx="1827">
                  <c:v>51.54</c:v>
                </c:pt>
                <c:pt idx="1828">
                  <c:v>51.56</c:v>
                </c:pt>
                <c:pt idx="1829">
                  <c:v>51.58</c:v>
                </c:pt>
                <c:pt idx="1830">
                  <c:v>51.6</c:v>
                </c:pt>
                <c:pt idx="1831">
                  <c:v>51.62</c:v>
                </c:pt>
                <c:pt idx="1832">
                  <c:v>51.64</c:v>
                </c:pt>
                <c:pt idx="1833">
                  <c:v>51.66</c:v>
                </c:pt>
                <c:pt idx="1834">
                  <c:v>51.68</c:v>
                </c:pt>
                <c:pt idx="1835">
                  <c:v>51.7</c:v>
                </c:pt>
                <c:pt idx="1836">
                  <c:v>51.72</c:v>
                </c:pt>
                <c:pt idx="1837">
                  <c:v>51.74</c:v>
                </c:pt>
                <c:pt idx="1838">
                  <c:v>51.76</c:v>
                </c:pt>
                <c:pt idx="1839">
                  <c:v>51.78</c:v>
                </c:pt>
                <c:pt idx="1840">
                  <c:v>51.8</c:v>
                </c:pt>
                <c:pt idx="1841">
                  <c:v>51.82</c:v>
                </c:pt>
                <c:pt idx="1842">
                  <c:v>51.84</c:v>
                </c:pt>
                <c:pt idx="1843">
                  <c:v>51.86</c:v>
                </c:pt>
                <c:pt idx="1844">
                  <c:v>51.88</c:v>
                </c:pt>
                <c:pt idx="1845">
                  <c:v>51.9</c:v>
                </c:pt>
                <c:pt idx="1846">
                  <c:v>51.92</c:v>
                </c:pt>
                <c:pt idx="1847">
                  <c:v>51.94</c:v>
                </c:pt>
                <c:pt idx="1848">
                  <c:v>51.96</c:v>
                </c:pt>
                <c:pt idx="1849">
                  <c:v>51.98</c:v>
                </c:pt>
                <c:pt idx="1850">
                  <c:v>52</c:v>
                </c:pt>
                <c:pt idx="1851">
                  <c:v>52.02</c:v>
                </c:pt>
                <c:pt idx="1852">
                  <c:v>52.04</c:v>
                </c:pt>
                <c:pt idx="1853">
                  <c:v>52.06</c:v>
                </c:pt>
                <c:pt idx="1854">
                  <c:v>52.08</c:v>
                </c:pt>
                <c:pt idx="1855">
                  <c:v>52.1</c:v>
                </c:pt>
                <c:pt idx="1856">
                  <c:v>52.12</c:v>
                </c:pt>
                <c:pt idx="1857">
                  <c:v>52.14</c:v>
                </c:pt>
                <c:pt idx="1858">
                  <c:v>52.16</c:v>
                </c:pt>
                <c:pt idx="1859">
                  <c:v>52.18</c:v>
                </c:pt>
                <c:pt idx="1860">
                  <c:v>52.2</c:v>
                </c:pt>
                <c:pt idx="1861">
                  <c:v>52.22</c:v>
                </c:pt>
                <c:pt idx="1862">
                  <c:v>52.24</c:v>
                </c:pt>
                <c:pt idx="1863">
                  <c:v>52.26</c:v>
                </c:pt>
                <c:pt idx="1864">
                  <c:v>52.28</c:v>
                </c:pt>
                <c:pt idx="1865">
                  <c:v>52.3</c:v>
                </c:pt>
                <c:pt idx="1866">
                  <c:v>52.32</c:v>
                </c:pt>
                <c:pt idx="1867">
                  <c:v>52.34</c:v>
                </c:pt>
                <c:pt idx="1868">
                  <c:v>52.36</c:v>
                </c:pt>
                <c:pt idx="1869">
                  <c:v>52.38</c:v>
                </c:pt>
                <c:pt idx="1870">
                  <c:v>52.4</c:v>
                </c:pt>
                <c:pt idx="1871">
                  <c:v>52.42</c:v>
                </c:pt>
                <c:pt idx="1872">
                  <c:v>52.44</c:v>
                </c:pt>
                <c:pt idx="1873">
                  <c:v>52.46</c:v>
                </c:pt>
                <c:pt idx="1874">
                  <c:v>52.48</c:v>
                </c:pt>
                <c:pt idx="1875">
                  <c:v>52.5</c:v>
                </c:pt>
                <c:pt idx="1876">
                  <c:v>52.52</c:v>
                </c:pt>
                <c:pt idx="1877">
                  <c:v>52.54</c:v>
                </c:pt>
                <c:pt idx="1878">
                  <c:v>52.56</c:v>
                </c:pt>
                <c:pt idx="1879">
                  <c:v>52.58</c:v>
                </c:pt>
                <c:pt idx="1880">
                  <c:v>52.6</c:v>
                </c:pt>
                <c:pt idx="1881">
                  <c:v>52.62</c:v>
                </c:pt>
                <c:pt idx="1882">
                  <c:v>52.64</c:v>
                </c:pt>
                <c:pt idx="1883">
                  <c:v>52.66</c:v>
                </c:pt>
                <c:pt idx="1884">
                  <c:v>52.68</c:v>
                </c:pt>
                <c:pt idx="1885">
                  <c:v>52.7</c:v>
                </c:pt>
                <c:pt idx="1886">
                  <c:v>52.72</c:v>
                </c:pt>
                <c:pt idx="1887">
                  <c:v>52.74</c:v>
                </c:pt>
                <c:pt idx="1888">
                  <c:v>52.76</c:v>
                </c:pt>
                <c:pt idx="1889">
                  <c:v>52.78</c:v>
                </c:pt>
                <c:pt idx="1890">
                  <c:v>52.8</c:v>
                </c:pt>
                <c:pt idx="1891">
                  <c:v>52.82</c:v>
                </c:pt>
                <c:pt idx="1892">
                  <c:v>52.84</c:v>
                </c:pt>
                <c:pt idx="1893">
                  <c:v>52.86</c:v>
                </c:pt>
                <c:pt idx="1894">
                  <c:v>52.88</c:v>
                </c:pt>
                <c:pt idx="1895">
                  <c:v>52.9</c:v>
                </c:pt>
                <c:pt idx="1896">
                  <c:v>52.92</c:v>
                </c:pt>
                <c:pt idx="1897">
                  <c:v>52.94</c:v>
                </c:pt>
                <c:pt idx="1898">
                  <c:v>52.96</c:v>
                </c:pt>
                <c:pt idx="1899">
                  <c:v>52.98</c:v>
                </c:pt>
                <c:pt idx="1900">
                  <c:v>53</c:v>
                </c:pt>
                <c:pt idx="1901">
                  <c:v>53.02</c:v>
                </c:pt>
                <c:pt idx="1902">
                  <c:v>53.04</c:v>
                </c:pt>
                <c:pt idx="1903">
                  <c:v>53.06</c:v>
                </c:pt>
                <c:pt idx="1904">
                  <c:v>53.08</c:v>
                </c:pt>
                <c:pt idx="1905">
                  <c:v>53.1</c:v>
                </c:pt>
                <c:pt idx="1906">
                  <c:v>53.12</c:v>
                </c:pt>
                <c:pt idx="1907">
                  <c:v>53.14</c:v>
                </c:pt>
                <c:pt idx="1908">
                  <c:v>53.16</c:v>
                </c:pt>
                <c:pt idx="1909">
                  <c:v>53.18</c:v>
                </c:pt>
                <c:pt idx="1910">
                  <c:v>53.2</c:v>
                </c:pt>
                <c:pt idx="1911">
                  <c:v>53.22</c:v>
                </c:pt>
                <c:pt idx="1912">
                  <c:v>53.24</c:v>
                </c:pt>
                <c:pt idx="1913">
                  <c:v>53.26</c:v>
                </c:pt>
                <c:pt idx="1914">
                  <c:v>53.28</c:v>
                </c:pt>
                <c:pt idx="1915">
                  <c:v>53.3</c:v>
                </c:pt>
                <c:pt idx="1916">
                  <c:v>53.32</c:v>
                </c:pt>
                <c:pt idx="1917">
                  <c:v>53.34</c:v>
                </c:pt>
                <c:pt idx="1918">
                  <c:v>53.36</c:v>
                </c:pt>
                <c:pt idx="1919">
                  <c:v>53.38</c:v>
                </c:pt>
                <c:pt idx="1920">
                  <c:v>53.4</c:v>
                </c:pt>
                <c:pt idx="1921">
                  <c:v>53.42</c:v>
                </c:pt>
                <c:pt idx="1922">
                  <c:v>53.44</c:v>
                </c:pt>
                <c:pt idx="1923">
                  <c:v>53.46</c:v>
                </c:pt>
                <c:pt idx="1924">
                  <c:v>53.48</c:v>
                </c:pt>
                <c:pt idx="1925">
                  <c:v>53.5</c:v>
                </c:pt>
                <c:pt idx="1926">
                  <c:v>53.52</c:v>
                </c:pt>
                <c:pt idx="1927">
                  <c:v>53.54</c:v>
                </c:pt>
                <c:pt idx="1928">
                  <c:v>53.56</c:v>
                </c:pt>
                <c:pt idx="1929">
                  <c:v>53.58</c:v>
                </c:pt>
                <c:pt idx="1930">
                  <c:v>53.6</c:v>
                </c:pt>
                <c:pt idx="1931">
                  <c:v>53.62</c:v>
                </c:pt>
                <c:pt idx="1932">
                  <c:v>53.64</c:v>
                </c:pt>
                <c:pt idx="1933">
                  <c:v>53.66</c:v>
                </c:pt>
                <c:pt idx="1934">
                  <c:v>53.68</c:v>
                </c:pt>
                <c:pt idx="1935">
                  <c:v>53.7</c:v>
                </c:pt>
                <c:pt idx="1936">
                  <c:v>53.72</c:v>
                </c:pt>
                <c:pt idx="1937">
                  <c:v>53.74</c:v>
                </c:pt>
                <c:pt idx="1938">
                  <c:v>53.76</c:v>
                </c:pt>
                <c:pt idx="1939">
                  <c:v>53.78</c:v>
                </c:pt>
                <c:pt idx="1940">
                  <c:v>53.8</c:v>
                </c:pt>
                <c:pt idx="1941">
                  <c:v>53.82</c:v>
                </c:pt>
                <c:pt idx="1942">
                  <c:v>53.84</c:v>
                </c:pt>
                <c:pt idx="1943">
                  <c:v>53.86</c:v>
                </c:pt>
                <c:pt idx="1944">
                  <c:v>53.88</c:v>
                </c:pt>
                <c:pt idx="1945">
                  <c:v>53.9</c:v>
                </c:pt>
                <c:pt idx="1946">
                  <c:v>53.92</c:v>
                </c:pt>
                <c:pt idx="1947">
                  <c:v>53.94</c:v>
                </c:pt>
                <c:pt idx="1948">
                  <c:v>53.96</c:v>
                </c:pt>
                <c:pt idx="1949">
                  <c:v>53.98</c:v>
                </c:pt>
                <c:pt idx="1950">
                  <c:v>54</c:v>
                </c:pt>
                <c:pt idx="1951">
                  <c:v>54.02</c:v>
                </c:pt>
                <c:pt idx="1952">
                  <c:v>54.04</c:v>
                </c:pt>
                <c:pt idx="1953">
                  <c:v>54.06</c:v>
                </c:pt>
                <c:pt idx="1954">
                  <c:v>54.08</c:v>
                </c:pt>
                <c:pt idx="1955">
                  <c:v>54.1</c:v>
                </c:pt>
                <c:pt idx="1956">
                  <c:v>54.12</c:v>
                </c:pt>
                <c:pt idx="1957">
                  <c:v>54.14</c:v>
                </c:pt>
                <c:pt idx="1958">
                  <c:v>54.16</c:v>
                </c:pt>
                <c:pt idx="1959">
                  <c:v>54.18</c:v>
                </c:pt>
                <c:pt idx="1960">
                  <c:v>54.2</c:v>
                </c:pt>
                <c:pt idx="1961">
                  <c:v>54.22</c:v>
                </c:pt>
                <c:pt idx="1962">
                  <c:v>54.24</c:v>
                </c:pt>
                <c:pt idx="1963">
                  <c:v>54.26</c:v>
                </c:pt>
                <c:pt idx="1964">
                  <c:v>54.28</c:v>
                </c:pt>
                <c:pt idx="1965">
                  <c:v>54.3</c:v>
                </c:pt>
                <c:pt idx="1966">
                  <c:v>54.32</c:v>
                </c:pt>
                <c:pt idx="1967">
                  <c:v>54.34</c:v>
                </c:pt>
                <c:pt idx="1968">
                  <c:v>54.36</c:v>
                </c:pt>
                <c:pt idx="1969">
                  <c:v>54.38</c:v>
                </c:pt>
                <c:pt idx="1970">
                  <c:v>54.4</c:v>
                </c:pt>
                <c:pt idx="1971">
                  <c:v>54.42</c:v>
                </c:pt>
                <c:pt idx="1972">
                  <c:v>54.44</c:v>
                </c:pt>
                <c:pt idx="1973">
                  <c:v>54.46</c:v>
                </c:pt>
                <c:pt idx="1974">
                  <c:v>54.48</c:v>
                </c:pt>
                <c:pt idx="1975">
                  <c:v>54.5</c:v>
                </c:pt>
                <c:pt idx="1976">
                  <c:v>54.52</c:v>
                </c:pt>
                <c:pt idx="1977">
                  <c:v>54.54</c:v>
                </c:pt>
                <c:pt idx="1978">
                  <c:v>54.56</c:v>
                </c:pt>
                <c:pt idx="1979">
                  <c:v>54.58</c:v>
                </c:pt>
                <c:pt idx="1980">
                  <c:v>54.6</c:v>
                </c:pt>
                <c:pt idx="1981">
                  <c:v>54.62</c:v>
                </c:pt>
                <c:pt idx="1982">
                  <c:v>54.64</c:v>
                </c:pt>
                <c:pt idx="1983">
                  <c:v>54.66</c:v>
                </c:pt>
                <c:pt idx="1984">
                  <c:v>54.68</c:v>
                </c:pt>
                <c:pt idx="1985">
                  <c:v>54.7</c:v>
                </c:pt>
                <c:pt idx="1986">
                  <c:v>54.72</c:v>
                </c:pt>
                <c:pt idx="1987">
                  <c:v>54.74</c:v>
                </c:pt>
                <c:pt idx="1988">
                  <c:v>54.76</c:v>
                </c:pt>
                <c:pt idx="1989">
                  <c:v>54.78</c:v>
                </c:pt>
                <c:pt idx="1990">
                  <c:v>54.8</c:v>
                </c:pt>
                <c:pt idx="1991">
                  <c:v>54.82</c:v>
                </c:pt>
                <c:pt idx="1992">
                  <c:v>54.84</c:v>
                </c:pt>
                <c:pt idx="1993">
                  <c:v>54.86</c:v>
                </c:pt>
                <c:pt idx="1994">
                  <c:v>54.88</c:v>
                </c:pt>
                <c:pt idx="1995">
                  <c:v>54.9</c:v>
                </c:pt>
                <c:pt idx="1996">
                  <c:v>54.92</c:v>
                </c:pt>
                <c:pt idx="1997">
                  <c:v>54.94</c:v>
                </c:pt>
                <c:pt idx="1998">
                  <c:v>54.96</c:v>
                </c:pt>
                <c:pt idx="1999">
                  <c:v>54.98</c:v>
                </c:pt>
                <c:pt idx="2000">
                  <c:v>55</c:v>
                </c:pt>
                <c:pt idx="2001">
                  <c:v>55.02</c:v>
                </c:pt>
                <c:pt idx="2002">
                  <c:v>55.04</c:v>
                </c:pt>
                <c:pt idx="2003">
                  <c:v>55.06</c:v>
                </c:pt>
                <c:pt idx="2004">
                  <c:v>55.08</c:v>
                </c:pt>
                <c:pt idx="2005">
                  <c:v>55.1</c:v>
                </c:pt>
                <c:pt idx="2006">
                  <c:v>55.12</c:v>
                </c:pt>
                <c:pt idx="2007">
                  <c:v>55.14</c:v>
                </c:pt>
                <c:pt idx="2008">
                  <c:v>55.16</c:v>
                </c:pt>
                <c:pt idx="2009">
                  <c:v>55.18</c:v>
                </c:pt>
                <c:pt idx="2010">
                  <c:v>55.2</c:v>
                </c:pt>
                <c:pt idx="2011">
                  <c:v>55.22</c:v>
                </c:pt>
                <c:pt idx="2012">
                  <c:v>55.24</c:v>
                </c:pt>
                <c:pt idx="2013">
                  <c:v>55.26</c:v>
                </c:pt>
                <c:pt idx="2014">
                  <c:v>55.28</c:v>
                </c:pt>
                <c:pt idx="2015">
                  <c:v>55.3</c:v>
                </c:pt>
                <c:pt idx="2016">
                  <c:v>55.32</c:v>
                </c:pt>
                <c:pt idx="2017">
                  <c:v>55.34</c:v>
                </c:pt>
                <c:pt idx="2018">
                  <c:v>55.36</c:v>
                </c:pt>
                <c:pt idx="2019">
                  <c:v>55.38</c:v>
                </c:pt>
                <c:pt idx="2020">
                  <c:v>55.4</c:v>
                </c:pt>
                <c:pt idx="2021">
                  <c:v>55.42</c:v>
                </c:pt>
                <c:pt idx="2022">
                  <c:v>55.44</c:v>
                </c:pt>
                <c:pt idx="2023">
                  <c:v>55.46</c:v>
                </c:pt>
                <c:pt idx="2024">
                  <c:v>55.48</c:v>
                </c:pt>
                <c:pt idx="2025">
                  <c:v>55.5</c:v>
                </c:pt>
                <c:pt idx="2026">
                  <c:v>55.52</c:v>
                </c:pt>
                <c:pt idx="2027">
                  <c:v>55.54</c:v>
                </c:pt>
                <c:pt idx="2028">
                  <c:v>55.56</c:v>
                </c:pt>
                <c:pt idx="2029">
                  <c:v>55.58</c:v>
                </c:pt>
                <c:pt idx="2030">
                  <c:v>55.6</c:v>
                </c:pt>
                <c:pt idx="2031">
                  <c:v>55.62</c:v>
                </c:pt>
                <c:pt idx="2032">
                  <c:v>55.64</c:v>
                </c:pt>
                <c:pt idx="2033">
                  <c:v>55.66</c:v>
                </c:pt>
                <c:pt idx="2034">
                  <c:v>55.68</c:v>
                </c:pt>
                <c:pt idx="2035">
                  <c:v>55.7</c:v>
                </c:pt>
                <c:pt idx="2036">
                  <c:v>55.72</c:v>
                </c:pt>
                <c:pt idx="2037">
                  <c:v>55.74</c:v>
                </c:pt>
                <c:pt idx="2038">
                  <c:v>55.76</c:v>
                </c:pt>
                <c:pt idx="2039">
                  <c:v>55.78</c:v>
                </c:pt>
                <c:pt idx="2040">
                  <c:v>55.8</c:v>
                </c:pt>
                <c:pt idx="2041">
                  <c:v>55.82</c:v>
                </c:pt>
                <c:pt idx="2042">
                  <c:v>55.84</c:v>
                </c:pt>
                <c:pt idx="2043">
                  <c:v>55.86</c:v>
                </c:pt>
                <c:pt idx="2044">
                  <c:v>55.88</c:v>
                </c:pt>
                <c:pt idx="2045">
                  <c:v>55.9</c:v>
                </c:pt>
                <c:pt idx="2046">
                  <c:v>55.92</c:v>
                </c:pt>
                <c:pt idx="2047">
                  <c:v>55.94</c:v>
                </c:pt>
                <c:pt idx="2048">
                  <c:v>55.96</c:v>
                </c:pt>
                <c:pt idx="2049">
                  <c:v>55.98</c:v>
                </c:pt>
                <c:pt idx="2050">
                  <c:v>56</c:v>
                </c:pt>
                <c:pt idx="2051">
                  <c:v>56.02</c:v>
                </c:pt>
                <c:pt idx="2052">
                  <c:v>56.04</c:v>
                </c:pt>
                <c:pt idx="2053">
                  <c:v>56.06</c:v>
                </c:pt>
                <c:pt idx="2054">
                  <c:v>56.08</c:v>
                </c:pt>
                <c:pt idx="2055">
                  <c:v>56.1</c:v>
                </c:pt>
                <c:pt idx="2056">
                  <c:v>56.12</c:v>
                </c:pt>
                <c:pt idx="2057">
                  <c:v>56.14</c:v>
                </c:pt>
                <c:pt idx="2058">
                  <c:v>56.16</c:v>
                </c:pt>
                <c:pt idx="2059">
                  <c:v>56.18</c:v>
                </c:pt>
                <c:pt idx="2060">
                  <c:v>56.2</c:v>
                </c:pt>
                <c:pt idx="2061">
                  <c:v>56.22</c:v>
                </c:pt>
                <c:pt idx="2062">
                  <c:v>56.24</c:v>
                </c:pt>
                <c:pt idx="2063">
                  <c:v>56.26</c:v>
                </c:pt>
                <c:pt idx="2064">
                  <c:v>56.28</c:v>
                </c:pt>
                <c:pt idx="2065">
                  <c:v>56.3</c:v>
                </c:pt>
                <c:pt idx="2066">
                  <c:v>56.32</c:v>
                </c:pt>
                <c:pt idx="2067">
                  <c:v>56.34</c:v>
                </c:pt>
                <c:pt idx="2068">
                  <c:v>56.36</c:v>
                </c:pt>
                <c:pt idx="2069">
                  <c:v>56.38</c:v>
                </c:pt>
                <c:pt idx="2070">
                  <c:v>56.4</c:v>
                </c:pt>
                <c:pt idx="2071">
                  <c:v>56.42</c:v>
                </c:pt>
                <c:pt idx="2072">
                  <c:v>56.44</c:v>
                </c:pt>
                <c:pt idx="2073">
                  <c:v>56.46</c:v>
                </c:pt>
                <c:pt idx="2074">
                  <c:v>56.48</c:v>
                </c:pt>
                <c:pt idx="2075">
                  <c:v>56.5</c:v>
                </c:pt>
                <c:pt idx="2076">
                  <c:v>56.52</c:v>
                </c:pt>
                <c:pt idx="2077">
                  <c:v>56.54</c:v>
                </c:pt>
                <c:pt idx="2078">
                  <c:v>56.56</c:v>
                </c:pt>
                <c:pt idx="2079">
                  <c:v>56.58</c:v>
                </c:pt>
                <c:pt idx="2080">
                  <c:v>56.6</c:v>
                </c:pt>
                <c:pt idx="2081">
                  <c:v>56.62</c:v>
                </c:pt>
                <c:pt idx="2082">
                  <c:v>56.64</c:v>
                </c:pt>
                <c:pt idx="2083">
                  <c:v>56.66</c:v>
                </c:pt>
                <c:pt idx="2084">
                  <c:v>56.68</c:v>
                </c:pt>
                <c:pt idx="2085">
                  <c:v>56.7</c:v>
                </c:pt>
                <c:pt idx="2086">
                  <c:v>56.72</c:v>
                </c:pt>
                <c:pt idx="2087">
                  <c:v>56.74</c:v>
                </c:pt>
                <c:pt idx="2088">
                  <c:v>56.76</c:v>
                </c:pt>
                <c:pt idx="2089">
                  <c:v>56.78</c:v>
                </c:pt>
                <c:pt idx="2090">
                  <c:v>56.8</c:v>
                </c:pt>
                <c:pt idx="2091">
                  <c:v>56.82</c:v>
                </c:pt>
                <c:pt idx="2092">
                  <c:v>56.84</c:v>
                </c:pt>
                <c:pt idx="2093">
                  <c:v>56.86</c:v>
                </c:pt>
                <c:pt idx="2094">
                  <c:v>56.88</c:v>
                </c:pt>
                <c:pt idx="2095">
                  <c:v>56.9</c:v>
                </c:pt>
                <c:pt idx="2096">
                  <c:v>56.92</c:v>
                </c:pt>
                <c:pt idx="2097">
                  <c:v>56.94</c:v>
                </c:pt>
                <c:pt idx="2098">
                  <c:v>56.96</c:v>
                </c:pt>
                <c:pt idx="2099">
                  <c:v>56.98</c:v>
                </c:pt>
                <c:pt idx="2100">
                  <c:v>57</c:v>
                </c:pt>
                <c:pt idx="2101">
                  <c:v>57.02</c:v>
                </c:pt>
                <c:pt idx="2102">
                  <c:v>57.04</c:v>
                </c:pt>
                <c:pt idx="2103">
                  <c:v>57.06</c:v>
                </c:pt>
                <c:pt idx="2104">
                  <c:v>57.08</c:v>
                </c:pt>
                <c:pt idx="2105">
                  <c:v>57.1</c:v>
                </c:pt>
                <c:pt idx="2106">
                  <c:v>57.12</c:v>
                </c:pt>
                <c:pt idx="2107">
                  <c:v>57.14</c:v>
                </c:pt>
                <c:pt idx="2108">
                  <c:v>57.16</c:v>
                </c:pt>
                <c:pt idx="2109">
                  <c:v>57.18</c:v>
                </c:pt>
                <c:pt idx="2110">
                  <c:v>57.2</c:v>
                </c:pt>
                <c:pt idx="2111">
                  <c:v>57.22</c:v>
                </c:pt>
                <c:pt idx="2112">
                  <c:v>57.24</c:v>
                </c:pt>
                <c:pt idx="2113">
                  <c:v>57.26</c:v>
                </c:pt>
                <c:pt idx="2114">
                  <c:v>57.28</c:v>
                </c:pt>
                <c:pt idx="2115">
                  <c:v>57.3</c:v>
                </c:pt>
                <c:pt idx="2116">
                  <c:v>57.32</c:v>
                </c:pt>
                <c:pt idx="2117">
                  <c:v>57.34</c:v>
                </c:pt>
                <c:pt idx="2118">
                  <c:v>57.36</c:v>
                </c:pt>
                <c:pt idx="2119">
                  <c:v>57.38</c:v>
                </c:pt>
                <c:pt idx="2120">
                  <c:v>57.4</c:v>
                </c:pt>
                <c:pt idx="2121">
                  <c:v>57.42</c:v>
                </c:pt>
                <c:pt idx="2122">
                  <c:v>57.44</c:v>
                </c:pt>
                <c:pt idx="2123">
                  <c:v>57.46</c:v>
                </c:pt>
                <c:pt idx="2124">
                  <c:v>57.48</c:v>
                </c:pt>
                <c:pt idx="2125">
                  <c:v>57.5</c:v>
                </c:pt>
                <c:pt idx="2126">
                  <c:v>57.52</c:v>
                </c:pt>
                <c:pt idx="2127">
                  <c:v>57.54</c:v>
                </c:pt>
                <c:pt idx="2128">
                  <c:v>57.56</c:v>
                </c:pt>
                <c:pt idx="2129">
                  <c:v>57.58</c:v>
                </c:pt>
                <c:pt idx="2130">
                  <c:v>57.6</c:v>
                </c:pt>
                <c:pt idx="2131">
                  <c:v>57.62</c:v>
                </c:pt>
                <c:pt idx="2132">
                  <c:v>57.64</c:v>
                </c:pt>
                <c:pt idx="2133">
                  <c:v>57.66</c:v>
                </c:pt>
                <c:pt idx="2134">
                  <c:v>57.68</c:v>
                </c:pt>
                <c:pt idx="2135">
                  <c:v>57.7</c:v>
                </c:pt>
                <c:pt idx="2136">
                  <c:v>57.72</c:v>
                </c:pt>
                <c:pt idx="2137">
                  <c:v>57.74</c:v>
                </c:pt>
                <c:pt idx="2138">
                  <c:v>57.76</c:v>
                </c:pt>
                <c:pt idx="2139">
                  <c:v>57.78</c:v>
                </c:pt>
                <c:pt idx="2140">
                  <c:v>57.8</c:v>
                </c:pt>
                <c:pt idx="2141">
                  <c:v>57.82</c:v>
                </c:pt>
                <c:pt idx="2142">
                  <c:v>57.84</c:v>
                </c:pt>
                <c:pt idx="2143">
                  <c:v>57.86</c:v>
                </c:pt>
                <c:pt idx="2144">
                  <c:v>57.88</c:v>
                </c:pt>
                <c:pt idx="2145">
                  <c:v>57.9</c:v>
                </c:pt>
                <c:pt idx="2146">
                  <c:v>57.92</c:v>
                </c:pt>
                <c:pt idx="2147">
                  <c:v>57.94</c:v>
                </c:pt>
                <c:pt idx="2148">
                  <c:v>57.96</c:v>
                </c:pt>
                <c:pt idx="2149">
                  <c:v>57.98</c:v>
                </c:pt>
                <c:pt idx="2150">
                  <c:v>58</c:v>
                </c:pt>
                <c:pt idx="2151">
                  <c:v>58.02</c:v>
                </c:pt>
                <c:pt idx="2152">
                  <c:v>58.04</c:v>
                </c:pt>
                <c:pt idx="2153">
                  <c:v>58.06</c:v>
                </c:pt>
                <c:pt idx="2154">
                  <c:v>58.08</c:v>
                </c:pt>
                <c:pt idx="2155">
                  <c:v>58.1</c:v>
                </c:pt>
                <c:pt idx="2156">
                  <c:v>58.12</c:v>
                </c:pt>
                <c:pt idx="2157">
                  <c:v>58.14</c:v>
                </c:pt>
                <c:pt idx="2158">
                  <c:v>58.16</c:v>
                </c:pt>
                <c:pt idx="2159">
                  <c:v>58.18</c:v>
                </c:pt>
                <c:pt idx="2160">
                  <c:v>58.2</c:v>
                </c:pt>
                <c:pt idx="2161">
                  <c:v>58.22</c:v>
                </c:pt>
                <c:pt idx="2162">
                  <c:v>58.24</c:v>
                </c:pt>
                <c:pt idx="2163">
                  <c:v>58.26</c:v>
                </c:pt>
                <c:pt idx="2164">
                  <c:v>58.28</c:v>
                </c:pt>
                <c:pt idx="2165">
                  <c:v>58.3</c:v>
                </c:pt>
                <c:pt idx="2166">
                  <c:v>58.32</c:v>
                </c:pt>
                <c:pt idx="2167">
                  <c:v>58.34</c:v>
                </c:pt>
                <c:pt idx="2168">
                  <c:v>58.36</c:v>
                </c:pt>
                <c:pt idx="2169">
                  <c:v>58.38</c:v>
                </c:pt>
                <c:pt idx="2170">
                  <c:v>58.4</c:v>
                </c:pt>
                <c:pt idx="2171">
                  <c:v>58.42</c:v>
                </c:pt>
                <c:pt idx="2172">
                  <c:v>58.44</c:v>
                </c:pt>
                <c:pt idx="2173">
                  <c:v>58.46</c:v>
                </c:pt>
                <c:pt idx="2174">
                  <c:v>58.48</c:v>
                </c:pt>
                <c:pt idx="2175">
                  <c:v>58.5</c:v>
                </c:pt>
                <c:pt idx="2176">
                  <c:v>58.52</c:v>
                </c:pt>
                <c:pt idx="2177">
                  <c:v>58.54</c:v>
                </c:pt>
                <c:pt idx="2178">
                  <c:v>58.56</c:v>
                </c:pt>
                <c:pt idx="2179">
                  <c:v>58.58</c:v>
                </c:pt>
                <c:pt idx="2180">
                  <c:v>58.6</c:v>
                </c:pt>
                <c:pt idx="2181">
                  <c:v>58.62</c:v>
                </c:pt>
                <c:pt idx="2182">
                  <c:v>58.64</c:v>
                </c:pt>
                <c:pt idx="2183">
                  <c:v>58.66</c:v>
                </c:pt>
                <c:pt idx="2184">
                  <c:v>58.68</c:v>
                </c:pt>
                <c:pt idx="2185">
                  <c:v>58.7</c:v>
                </c:pt>
                <c:pt idx="2186">
                  <c:v>58.72</c:v>
                </c:pt>
                <c:pt idx="2187">
                  <c:v>58.74</c:v>
                </c:pt>
                <c:pt idx="2188">
                  <c:v>58.76</c:v>
                </c:pt>
                <c:pt idx="2189">
                  <c:v>58.78</c:v>
                </c:pt>
                <c:pt idx="2190">
                  <c:v>58.8</c:v>
                </c:pt>
                <c:pt idx="2191">
                  <c:v>58.82</c:v>
                </c:pt>
                <c:pt idx="2192">
                  <c:v>58.84</c:v>
                </c:pt>
                <c:pt idx="2193">
                  <c:v>58.86</c:v>
                </c:pt>
                <c:pt idx="2194">
                  <c:v>58.88</c:v>
                </c:pt>
                <c:pt idx="2195">
                  <c:v>58.9</c:v>
                </c:pt>
                <c:pt idx="2196">
                  <c:v>58.92</c:v>
                </c:pt>
                <c:pt idx="2197">
                  <c:v>58.94</c:v>
                </c:pt>
                <c:pt idx="2198">
                  <c:v>58.96</c:v>
                </c:pt>
                <c:pt idx="2199">
                  <c:v>58.98</c:v>
                </c:pt>
                <c:pt idx="2200">
                  <c:v>59</c:v>
                </c:pt>
                <c:pt idx="2201">
                  <c:v>59.02</c:v>
                </c:pt>
                <c:pt idx="2202">
                  <c:v>59.04</c:v>
                </c:pt>
                <c:pt idx="2203">
                  <c:v>59.06</c:v>
                </c:pt>
                <c:pt idx="2204">
                  <c:v>59.08</c:v>
                </c:pt>
                <c:pt idx="2205">
                  <c:v>59.1</c:v>
                </c:pt>
                <c:pt idx="2206">
                  <c:v>59.12</c:v>
                </c:pt>
                <c:pt idx="2207">
                  <c:v>59.14</c:v>
                </c:pt>
                <c:pt idx="2208">
                  <c:v>59.16</c:v>
                </c:pt>
                <c:pt idx="2209">
                  <c:v>59.18</c:v>
                </c:pt>
                <c:pt idx="2210">
                  <c:v>59.2</c:v>
                </c:pt>
                <c:pt idx="2211">
                  <c:v>59.22</c:v>
                </c:pt>
                <c:pt idx="2212">
                  <c:v>59.24</c:v>
                </c:pt>
                <c:pt idx="2213">
                  <c:v>59.26</c:v>
                </c:pt>
                <c:pt idx="2214">
                  <c:v>59.28</c:v>
                </c:pt>
                <c:pt idx="2215">
                  <c:v>59.3</c:v>
                </c:pt>
                <c:pt idx="2216">
                  <c:v>59.32</c:v>
                </c:pt>
                <c:pt idx="2217">
                  <c:v>59.34</c:v>
                </c:pt>
                <c:pt idx="2218">
                  <c:v>59.36</c:v>
                </c:pt>
                <c:pt idx="2219">
                  <c:v>59.38</c:v>
                </c:pt>
                <c:pt idx="2220">
                  <c:v>59.4</c:v>
                </c:pt>
                <c:pt idx="2221">
                  <c:v>59.42</c:v>
                </c:pt>
                <c:pt idx="2222">
                  <c:v>59.44</c:v>
                </c:pt>
                <c:pt idx="2223">
                  <c:v>59.46</c:v>
                </c:pt>
                <c:pt idx="2224">
                  <c:v>59.48</c:v>
                </c:pt>
                <c:pt idx="2225">
                  <c:v>59.5</c:v>
                </c:pt>
                <c:pt idx="2226">
                  <c:v>59.52</c:v>
                </c:pt>
                <c:pt idx="2227">
                  <c:v>59.54</c:v>
                </c:pt>
                <c:pt idx="2228">
                  <c:v>59.56</c:v>
                </c:pt>
                <c:pt idx="2229">
                  <c:v>59.58</c:v>
                </c:pt>
                <c:pt idx="2230">
                  <c:v>59.6</c:v>
                </c:pt>
                <c:pt idx="2231">
                  <c:v>59.62</c:v>
                </c:pt>
                <c:pt idx="2232">
                  <c:v>59.64</c:v>
                </c:pt>
                <c:pt idx="2233">
                  <c:v>59.66</c:v>
                </c:pt>
                <c:pt idx="2234">
                  <c:v>59.68</c:v>
                </c:pt>
                <c:pt idx="2235">
                  <c:v>59.7</c:v>
                </c:pt>
                <c:pt idx="2236">
                  <c:v>59.72</c:v>
                </c:pt>
                <c:pt idx="2237">
                  <c:v>59.74</c:v>
                </c:pt>
                <c:pt idx="2238">
                  <c:v>59.76</c:v>
                </c:pt>
                <c:pt idx="2239">
                  <c:v>59.78</c:v>
                </c:pt>
                <c:pt idx="2240">
                  <c:v>59.8</c:v>
                </c:pt>
                <c:pt idx="2241">
                  <c:v>59.82</c:v>
                </c:pt>
                <c:pt idx="2242">
                  <c:v>59.84</c:v>
                </c:pt>
                <c:pt idx="2243">
                  <c:v>59.86</c:v>
                </c:pt>
                <c:pt idx="2244">
                  <c:v>59.88</c:v>
                </c:pt>
                <c:pt idx="2245">
                  <c:v>59.9</c:v>
                </c:pt>
                <c:pt idx="2246">
                  <c:v>59.92</c:v>
                </c:pt>
                <c:pt idx="2247">
                  <c:v>59.94</c:v>
                </c:pt>
                <c:pt idx="2248">
                  <c:v>59.96</c:v>
                </c:pt>
                <c:pt idx="2249">
                  <c:v>59.98</c:v>
                </c:pt>
                <c:pt idx="2250">
                  <c:v>60</c:v>
                </c:pt>
                <c:pt idx="2251">
                  <c:v>60.02</c:v>
                </c:pt>
                <c:pt idx="2252">
                  <c:v>60.04</c:v>
                </c:pt>
                <c:pt idx="2253">
                  <c:v>60.06</c:v>
                </c:pt>
                <c:pt idx="2254">
                  <c:v>60.08</c:v>
                </c:pt>
                <c:pt idx="2255">
                  <c:v>60.1</c:v>
                </c:pt>
                <c:pt idx="2256">
                  <c:v>60.12</c:v>
                </c:pt>
                <c:pt idx="2257">
                  <c:v>60.14</c:v>
                </c:pt>
                <c:pt idx="2258">
                  <c:v>60.16</c:v>
                </c:pt>
                <c:pt idx="2259">
                  <c:v>60.18</c:v>
                </c:pt>
                <c:pt idx="2260">
                  <c:v>60.2</c:v>
                </c:pt>
                <c:pt idx="2261">
                  <c:v>60.22</c:v>
                </c:pt>
                <c:pt idx="2262">
                  <c:v>60.24</c:v>
                </c:pt>
                <c:pt idx="2263">
                  <c:v>60.26</c:v>
                </c:pt>
                <c:pt idx="2264">
                  <c:v>60.28</c:v>
                </c:pt>
                <c:pt idx="2265">
                  <c:v>60.3</c:v>
                </c:pt>
                <c:pt idx="2266">
                  <c:v>60.32</c:v>
                </c:pt>
                <c:pt idx="2267">
                  <c:v>60.34</c:v>
                </c:pt>
                <c:pt idx="2268">
                  <c:v>60.36</c:v>
                </c:pt>
                <c:pt idx="2269">
                  <c:v>60.38</c:v>
                </c:pt>
                <c:pt idx="2270">
                  <c:v>60.4</c:v>
                </c:pt>
                <c:pt idx="2271">
                  <c:v>60.42</c:v>
                </c:pt>
                <c:pt idx="2272">
                  <c:v>60.44</c:v>
                </c:pt>
                <c:pt idx="2273">
                  <c:v>60.46</c:v>
                </c:pt>
                <c:pt idx="2274">
                  <c:v>60.48</c:v>
                </c:pt>
                <c:pt idx="2275">
                  <c:v>60.5</c:v>
                </c:pt>
                <c:pt idx="2276">
                  <c:v>60.52</c:v>
                </c:pt>
                <c:pt idx="2277">
                  <c:v>60.54</c:v>
                </c:pt>
                <c:pt idx="2278">
                  <c:v>60.56</c:v>
                </c:pt>
                <c:pt idx="2279">
                  <c:v>60.58</c:v>
                </c:pt>
                <c:pt idx="2280">
                  <c:v>60.6</c:v>
                </c:pt>
                <c:pt idx="2281">
                  <c:v>60.62</c:v>
                </c:pt>
                <c:pt idx="2282">
                  <c:v>60.64</c:v>
                </c:pt>
                <c:pt idx="2283">
                  <c:v>60.66</c:v>
                </c:pt>
                <c:pt idx="2284">
                  <c:v>60.68</c:v>
                </c:pt>
                <c:pt idx="2285">
                  <c:v>60.7</c:v>
                </c:pt>
                <c:pt idx="2286">
                  <c:v>60.72</c:v>
                </c:pt>
                <c:pt idx="2287">
                  <c:v>60.74</c:v>
                </c:pt>
                <c:pt idx="2288">
                  <c:v>60.76</c:v>
                </c:pt>
                <c:pt idx="2289">
                  <c:v>60.78</c:v>
                </c:pt>
                <c:pt idx="2290">
                  <c:v>60.8</c:v>
                </c:pt>
                <c:pt idx="2291">
                  <c:v>60.82</c:v>
                </c:pt>
                <c:pt idx="2292">
                  <c:v>60.84</c:v>
                </c:pt>
                <c:pt idx="2293">
                  <c:v>60.86</c:v>
                </c:pt>
                <c:pt idx="2294">
                  <c:v>60.88</c:v>
                </c:pt>
                <c:pt idx="2295">
                  <c:v>60.9</c:v>
                </c:pt>
                <c:pt idx="2296">
                  <c:v>60.92</c:v>
                </c:pt>
                <c:pt idx="2297">
                  <c:v>60.94</c:v>
                </c:pt>
                <c:pt idx="2298">
                  <c:v>60.96</c:v>
                </c:pt>
                <c:pt idx="2299">
                  <c:v>60.98</c:v>
                </c:pt>
                <c:pt idx="2300">
                  <c:v>61</c:v>
                </c:pt>
                <c:pt idx="2301">
                  <c:v>61.02</c:v>
                </c:pt>
                <c:pt idx="2302">
                  <c:v>61.04</c:v>
                </c:pt>
                <c:pt idx="2303">
                  <c:v>61.06</c:v>
                </c:pt>
                <c:pt idx="2304">
                  <c:v>61.08</c:v>
                </c:pt>
                <c:pt idx="2305">
                  <c:v>61.1</c:v>
                </c:pt>
                <c:pt idx="2306">
                  <c:v>61.12</c:v>
                </c:pt>
                <c:pt idx="2307">
                  <c:v>61.14</c:v>
                </c:pt>
                <c:pt idx="2308">
                  <c:v>61.16</c:v>
                </c:pt>
                <c:pt idx="2309">
                  <c:v>61.18</c:v>
                </c:pt>
                <c:pt idx="2310">
                  <c:v>61.2</c:v>
                </c:pt>
                <c:pt idx="2311">
                  <c:v>61.22</c:v>
                </c:pt>
                <c:pt idx="2312">
                  <c:v>61.24</c:v>
                </c:pt>
                <c:pt idx="2313">
                  <c:v>61.26</c:v>
                </c:pt>
                <c:pt idx="2314">
                  <c:v>61.28</c:v>
                </c:pt>
                <c:pt idx="2315">
                  <c:v>61.3</c:v>
                </c:pt>
                <c:pt idx="2316">
                  <c:v>61.32</c:v>
                </c:pt>
                <c:pt idx="2317">
                  <c:v>61.34</c:v>
                </c:pt>
                <c:pt idx="2318">
                  <c:v>61.36</c:v>
                </c:pt>
                <c:pt idx="2319">
                  <c:v>61.38</c:v>
                </c:pt>
                <c:pt idx="2320">
                  <c:v>61.4</c:v>
                </c:pt>
                <c:pt idx="2321">
                  <c:v>61.42</c:v>
                </c:pt>
                <c:pt idx="2322">
                  <c:v>61.44</c:v>
                </c:pt>
                <c:pt idx="2323">
                  <c:v>61.46</c:v>
                </c:pt>
                <c:pt idx="2324">
                  <c:v>61.48</c:v>
                </c:pt>
                <c:pt idx="2325">
                  <c:v>61.5</c:v>
                </c:pt>
                <c:pt idx="2326">
                  <c:v>61.52</c:v>
                </c:pt>
                <c:pt idx="2327">
                  <c:v>61.54</c:v>
                </c:pt>
                <c:pt idx="2328">
                  <c:v>61.56</c:v>
                </c:pt>
                <c:pt idx="2329">
                  <c:v>61.58</c:v>
                </c:pt>
                <c:pt idx="2330">
                  <c:v>61.6</c:v>
                </c:pt>
                <c:pt idx="2331">
                  <c:v>61.62</c:v>
                </c:pt>
                <c:pt idx="2332">
                  <c:v>61.64</c:v>
                </c:pt>
                <c:pt idx="2333">
                  <c:v>61.66</c:v>
                </c:pt>
                <c:pt idx="2334">
                  <c:v>61.68</c:v>
                </c:pt>
                <c:pt idx="2335">
                  <c:v>61.7</c:v>
                </c:pt>
                <c:pt idx="2336">
                  <c:v>61.72</c:v>
                </c:pt>
                <c:pt idx="2337">
                  <c:v>61.74</c:v>
                </c:pt>
                <c:pt idx="2338">
                  <c:v>61.76</c:v>
                </c:pt>
                <c:pt idx="2339">
                  <c:v>61.78</c:v>
                </c:pt>
                <c:pt idx="2340">
                  <c:v>61.8</c:v>
                </c:pt>
                <c:pt idx="2341">
                  <c:v>61.82</c:v>
                </c:pt>
                <c:pt idx="2342">
                  <c:v>61.84</c:v>
                </c:pt>
                <c:pt idx="2343">
                  <c:v>61.86</c:v>
                </c:pt>
                <c:pt idx="2344">
                  <c:v>61.88</c:v>
                </c:pt>
                <c:pt idx="2345">
                  <c:v>61.9</c:v>
                </c:pt>
                <c:pt idx="2346">
                  <c:v>61.92</c:v>
                </c:pt>
                <c:pt idx="2347">
                  <c:v>61.94</c:v>
                </c:pt>
                <c:pt idx="2348">
                  <c:v>61.96</c:v>
                </c:pt>
                <c:pt idx="2349">
                  <c:v>61.98</c:v>
                </c:pt>
                <c:pt idx="2350">
                  <c:v>62</c:v>
                </c:pt>
                <c:pt idx="2351">
                  <c:v>62.02</c:v>
                </c:pt>
                <c:pt idx="2352">
                  <c:v>62.04</c:v>
                </c:pt>
                <c:pt idx="2353">
                  <c:v>62.06</c:v>
                </c:pt>
                <c:pt idx="2354">
                  <c:v>62.08</c:v>
                </c:pt>
                <c:pt idx="2355">
                  <c:v>62.1</c:v>
                </c:pt>
                <c:pt idx="2356">
                  <c:v>62.12</c:v>
                </c:pt>
                <c:pt idx="2357">
                  <c:v>62.14</c:v>
                </c:pt>
                <c:pt idx="2358">
                  <c:v>62.16</c:v>
                </c:pt>
                <c:pt idx="2359">
                  <c:v>62.18</c:v>
                </c:pt>
                <c:pt idx="2360">
                  <c:v>62.2</c:v>
                </c:pt>
                <c:pt idx="2361">
                  <c:v>62.22</c:v>
                </c:pt>
                <c:pt idx="2362">
                  <c:v>62.24</c:v>
                </c:pt>
                <c:pt idx="2363">
                  <c:v>62.26</c:v>
                </c:pt>
                <c:pt idx="2364">
                  <c:v>62.28</c:v>
                </c:pt>
                <c:pt idx="2365">
                  <c:v>62.3</c:v>
                </c:pt>
                <c:pt idx="2366">
                  <c:v>62.32</c:v>
                </c:pt>
                <c:pt idx="2367">
                  <c:v>62.34</c:v>
                </c:pt>
                <c:pt idx="2368">
                  <c:v>62.36</c:v>
                </c:pt>
                <c:pt idx="2369">
                  <c:v>62.38</c:v>
                </c:pt>
                <c:pt idx="2370">
                  <c:v>62.4</c:v>
                </c:pt>
                <c:pt idx="2371">
                  <c:v>62.42</c:v>
                </c:pt>
                <c:pt idx="2372">
                  <c:v>62.44</c:v>
                </c:pt>
                <c:pt idx="2373">
                  <c:v>62.46</c:v>
                </c:pt>
                <c:pt idx="2374">
                  <c:v>62.48</c:v>
                </c:pt>
                <c:pt idx="2375">
                  <c:v>62.5</c:v>
                </c:pt>
                <c:pt idx="2376">
                  <c:v>62.52</c:v>
                </c:pt>
                <c:pt idx="2377">
                  <c:v>62.54</c:v>
                </c:pt>
                <c:pt idx="2378">
                  <c:v>62.56</c:v>
                </c:pt>
                <c:pt idx="2379">
                  <c:v>62.58</c:v>
                </c:pt>
                <c:pt idx="2380">
                  <c:v>62.6</c:v>
                </c:pt>
                <c:pt idx="2381">
                  <c:v>62.62</c:v>
                </c:pt>
                <c:pt idx="2382">
                  <c:v>62.64</c:v>
                </c:pt>
                <c:pt idx="2383">
                  <c:v>62.66</c:v>
                </c:pt>
                <c:pt idx="2384">
                  <c:v>62.68</c:v>
                </c:pt>
                <c:pt idx="2385">
                  <c:v>62.7</c:v>
                </c:pt>
                <c:pt idx="2386">
                  <c:v>62.72</c:v>
                </c:pt>
                <c:pt idx="2387">
                  <c:v>62.74</c:v>
                </c:pt>
                <c:pt idx="2388">
                  <c:v>62.76</c:v>
                </c:pt>
                <c:pt idx="2389">
                  <c:v>62.78</c:v>
                </c:pt>
                <c:pt idx="2390">
                  <c:v>62.8</c:v>
                </c:pt>
                <c:pt idx="2391">
                  <c:v>62.82</c:v>
                </c:pt>
                <c:pt idx="2392">
                  <c:v>62.84</c:v>
                </c:pt>
                <c:pt idx="2393">
                  <c:v>62.86</c:v>
                </c:pt>
                <c:pt idx="2394">
                  <c:v>62.88</c:v>
                </c:pt>
                <c:pt idx="2395">
                  <c:v>62.9</c:v>
                </c:pt>
                <c:pt idx="2396">
                  <c:v>62.92</c:v>
                </c:pt>
                <c:pt idx="2397">
                  <c:v>62.94</c:v>
                </c:pt>
                <c:pt idx="2398">
                  <c:v>62.96</c:v>
                </c:pt>
                <c:pt idx="2399">
                  <c:v>62.98</c:v>
                </c:pt>
                <c:pt idx="2400">
                  <c:v>63</c:v>
                </c:pt>
                <c:pt idx="2401">
                  <c:v>63.02</c:v>
                </c:pt>
                <c:pt idx="2402">
                  <c:v>63.04</c:v>
                </c:pt>
                <c:pt idx="2403">
                  <c:v>63.06</c:v>
                </c:pt>
                <c:pt idx="2404">
                  <c:v>63.08</c:v>
                </c:pt>
                <c:pt idx="2405">
                  <c:v>63.1</c:v>
                </c:pt>
                <c:pt idx="2406">
                  <c:v>63.12</c:v>
                </c:pt>
                <c:pt idx="2407">
                  <c:v>63.14</c:v>
                </c:pt>
                <c:pt idx="2408">
                  <c:v>63.16</c:v>
                </c:pt>
                <c:pt idx="2409">
                  <c:v>63.18</c:v>
                </c:pt>
                <c:pt idx="2410">
                  <c:v>63.2</c:v>
                </c:pt>
                <c:pt idx="2411">
                  <c:v>63.22</c:v>
                </c:pt>
                <c:pt idx="2412">
                  <c:v>63.24</c:v>
                </c:pt>
                <c:pt idx="2413">
                  <c:v>63.26</c:v>
                </c:pt>
                <c:pt idx="2414">
                  <c:v>63.28</c:v>
                </c:pt>
                <c:pt idx="2415">
                  <c:v>63.3</c:v>
                </c:pt>
                <c:pt idx="2416">
                  <c:v>63.32</c:v>
                </c:pt>
                <c:pt idx="2417">
                  <c:v>63.34</c:v>
                </c:pt>
                <c:pt idx="2418">
                  <c:v>63.36</c:v>
                </c:pt>
                <c:pt idx="2419">
                  <c:v>63.38</c:v>
                </c:pt>
                <c:pt idx="2420">
                  <c:v>63.4</c:v>
                </c:pt>
                <c:pt idx="2421">
                  <c:v>63.42</c:v>
                </c:pt>
                <c:pt idx="2422">
                  <c:v>63.44</c:v>
                </c:pt>
                <c:pt idx="2423">
                  <c:v>63.46</c:v>
                </c:pt>
                <c:pt idx="2424">
                  <c:v>63.48</c:v>
                </c:pt>
                <c:pt idx="2425">
                  <c:v>63.5</c:v>
                </c:pt>
                <c:pt idx="2426">
                  <c:v>63.52</c:v>
                </c:pt>
                <c:pt idx="2427">
                  <c:v>63.54</c:v>
                </c:pt>
                <c:pt idx="2428">
                  <c:v>63.56</c:v>
                </c:pt>
                <c:pt idx="2429">
                  <c:v>63.58</c:v>
                </c:pt>
                <c:pt idx="2430">
                  <c:v>63.6</c:v>
                </c:pt>
                <c:pt idx="2431">
                  <c:v>63.62</c:v>
                </c:pt>
                <c:pt idx="2432">
                  <c:v>63.64</c:v>
                </c:pt>
                <c:pt idx="2433">
                  <c:v>63.66</c:v>
                </c:pt>
                <c:pt idx="2434">
                  <c:v>63.68</c:v>
                </c:pt>
                <c:pt idx="2435">
                  <c:v>63.7</c:v>
                </c:pt>
                <c:pt idx="2436">
                  <c:v>63.72</c:v>
                </c:pt>
                <c:pt idx="2437">
                  <c:v>63.74</c:v>
                </c:pt>
                <c:pt idx="2438">
                  <c:v>63.76</c:v>
                </c:pt>
                <c:pt idx="2439">
                  <c:v>63.78</c:v>
                </c:pt>
                <c:pt idx="2440">
                  <c:v>63.8</c:v>
                </c:pt>
                <c:pt idx="2441">
                  <c:v>63.82</c:v>
                </c:pt>
                <c:pt idx="2442">
                  <c:v>63.84</c:v>
                </c:pt>
                <c:pt idx="2443">
                  <c:v>63.86</c:v>
                </c:pt>
                <c:pt idx="2444">
                  <c:v>63.88</c:v>
                </c:pt>
                <c:pt idx="2445">
                  <c:v>63.9</c:v>
                </c:pt>
                <c:pt idx="2446">
                  <c:v>63.92</c:v>
                </c:pt>
                <c:pt idx="2447">
                  <c:v>63.94</c:v>
                </c:pt>
                <c:pt idx="2448">
                  <c:v>63.96</c:v>
                </c:pt>
                <c:pt idx="2449">
                  <c:v>63.98</c:v>
                </c:pt>
                <c:pt idx="2450">
                  <c:v>64</c:v>
                </c:pt>
                <c:pt idx="2451">
                  <c:v>64.02</c:v>
                </c:pt>
                <c:pt idx="2452">
                  <c:v>64.040000000000006</c:v>
                </c:pt>
                <c:pt idx="2453">
                  <c:v>64.06</c:v>
                </c:pt>
                <c:pt idx="2454">
                  <c:v>64.08</c:v>
                </c:pt>
                <c:pt idx="2455">
                  <c:v>64.099999999999994</c:v>
                </c:pt>
                <c:pt idx="2456">
                  <c:v>64.12</c:v>
                </c:pt>
                <c:pt idx="2457">
                  <c:v>64.14</c:v>
                </c:pt>
                <c:pt idx="2458">
                  <c:v>64.16</c:v>
                </c:pt>
                <c:pt idx="2459">
                  <c:v>64.180000000000007</c:v>
                </c:pt>
                <c:pt idx="2460">
                  <c:v>64.2</c:v>
                </c:pt>
                <c:pt idx="2461">
                  <c:v>64.22</c:v>
                </c:pt>
                <c:pt idx="2462">
                  <c:v>64.239999999999995</c:v>
                </c:pt>
                <c:pt idx="2463">
                  <c:v>64.260000000000005</c:v>
                </c:pt>
                <c:pt idx="2464">
                  <c:v>64.28</c:v>
                </c:pt>
                <c:pt idx="2465">
                  <c:v>64.3</c:v>
                </c:pt>
                <c:pt idx="2466">
                  <c:v>64.319999999999993</c:v>
                </c:pt>
                <c:pt idx="2467">
                  <c:v>64.34</c:v>
                </c:pt>
                <c:pt idx="2468">
                  <c:v>64.36</c:v>
                </c:pt>
                <c:pt idx="2469">
                  <c:v>64.38</c:v>
                </c:pt>
                <c:pt idx="2470">
                  <c:v>64.400000000000006</c:v>
                </c:pt>
                <c:pt idx="2471">
                  <c:v>64.42</c:v>
                </c:pt>
                <c:pt idx="2472">
                  <c:v>64.44</c:v>
                </c:pt>
                <c:pt idx="2473">
                  <c:v>64.459999999999994</c:v>
                </c:pt>
                <c:pt idx="2474">
                  <c:v>64.48</c:v>
                </c:pt>
                <c:pt idx="2475">
                  <c:v>64.5</c:v>
                </c:pt>
                <c:pt idx="2476">
                  <c:v>64.52</c:v>
                </c:pt>
                <c:pt idx="2477">
                  <c:v>64.540000000000006</c:v>
                </c:pt>
                <c:pt idx="2478">
                  <c:v>64.56</c:v>
                </c:pt>
                <c:pt idx="2479">
                  <c:v>64.58</c:v>
                </c:pt>
                <c:pt idx="2480">
                  <c:v>64.599999999999994</c:v>
                </c:pt>
                <c:pt idx="2481">
                  <c:v>64.62</c:v>
                </c:pt>
                <c:pt idx="2482">
                  <c:v>64.64</c:v>
                </c:pt>
                <c:pt idx="2483">
                  <c:v>64.66</c:v>
                </c:pt>
                <c:pt idx="2484">
                  <c:v>64.680000000000007</c:v>
                </c:pt>
                <c:pt idx="2485">
                  <c:v>64.7</c:v>
                </c:pt>
                <c:pt idx="2486">
                  <c:v>64.72</c:v>
                </c:pt>
                <c:pt idx="2487">
                  <c:v>64.739999999999995</c:v>
                </c:pt>
                <c:pt idx="2488">
                  <c:v>64.760000000000005</c:v>
                </c:pt>
                <c:pt idx="2489">
                  <c:v>64.78</c:v>
                </c:pt>
                <c:pt idx="2490">
                  <c:v>64.8</c:v>
                </c:pt>
                <c:pt idx="2491">
                  <c:v>64.819999999999993</c:v>
                </c:pt>
                <c:pt idx="2492">
                  <c:v>64.84</c:v>
                </c:pt>
                <c:pt idx="2493">
                  <c:v>64.86</c:v>
                </c:pt>
                <c:pt idx="2494">
                  <c:v>64.88</c:v>
                </c:pt>
                <c:pt idx="2495">
                  <c:v>64.900000000000006</c:v>
                </c:pt>
                <c:pt idx="2496">
                  <c:v>64.92</c:v>
                </c:pt>
                <c:pt idx="2497">
                  <c:v>64.94</c:v>
                </c:pt>
                <c:pt idx="2498">
                  <c:v>64.959999999999994</c:v>
                </c:pt>
                <c:pt idx="2499">
                  <c:v>64.98</c:v>
                </c:pt>
                <c:pt idx="2500">
                  <c:v>65</c:v>
                </c:pt>
                <c:pt idx="2501">
                  <c:v>65.02</c:v>
                </c:pt>
                <c:pt idx="2502">
                  <c:v>65.040000000000006</c:v>
                </c:pt>
                <c:pt idx="2503">
                  <c:v>65.06</c:v>
                </c:pt>
                <c:pt idx="2504">
                  <c:v>65.08</c:v>
                </c:pt>
                <c:pt idx="2505">
                  <c:v>65.099999999999994</c:v>
                </c:pt>
                <c:pt idx="2506">
                  <c:v>65.12</c:v>
                </c:pt>
                <c:pt idx="2507">
                  <c:v>65.14</c:v>
                </c:pt>
                <c:pt idx="2508">
                  <c:v>65.16</c:v>
                </c:pt>
                <c:pt idx="2509">
                  <c:v>65.180000000000007</c:v>
                </c:pt>
                <c:pt idx="2510">
                  <c:v>65.2</c:v>
                </c:pt>
                <c:pt idx="2511">
                  <c:v>65.22</c:v>
                </c:pt>
                <c:pt idx="2512">
                  <c:v>65.239999999999995</c:v>
                </c:pt>
                <c:pt idx="2513">
                  <c:v>65.260000000000005</c:v>
                </c:pt>
                <c:pt idx="2514">
                  <c:v>65.28</c:v>
                </c:pt>
                <c:pt idx="2515">
                  <c:v>65.3</c:v>
                </c:pt>
                <c:pt idx="2516">
                  <c:v>65.319999999999993</c:v>
                </c:pt>
                <c:pt idx="2517">
                  <c:v>65.34</c:v>
                </c:pt>
                <c:pt idx="2518">
                  <c:v>65.36</c:v>
                </c:pt>
                <c:pt idx="2519">
                  <c:v>65.38</c:v>
                </c:pt>
                <c:pt idx="2520">
                  <c:v>65.400000000000006</c:v>
                </c:pt>
                <c:pt idx="2521">
                  <c:v>65.42</c:v>
                </c:pt>
                <c:pt idx="2522">
                  <c:v>65.44</c:v>
                </c:pt>
                <c:pt idx="2523">
                  <c:v>65.459999999999994</c:v>
                </c:pt>
                <c:pt idx="2524">
                  <c:v>65.48</c:v>
                </c:pt>
                <c:pt idx="2525">
                  <c:v>65.5</c:v>
                </c:pt>
                <c:pt idx="2526">
                  <c:v>65.52</c:v>
                </c:pt>
                <c:pt idx="2527">
                  <c:v>65.540000000000006</c:v>
                </c:pt>
                <c:pt idx="2528">
                  <c:v>65.56</c:v>
                </c:pt>
                <c:pt idx="2529">
                  <c:v>65.58</c:v>
                </c:pt>
                <c:pt idx="2530">
                  <c:v>65.599999999999994</c:v>
                </c:pt>
                <c:pt idx="2531">
                  <c:v>65.62</c:v>
                </c:pt>
                <c:pt idx="2532">
                  <c:v>65.64</c:v>
                </c:pt>
                <c:pt idx="2533">
                  <c:v>65.66</c:v>
                </c:pt>
                <c:pt idx="2534">
                  <c:v>65.680000000000007</c:v>
                </c:pt>
                <c:pt idx="2535">
                  <c:v>65.7</c:v>
                </c:pt>
                <c:pt idx="2536">
                  <c:v>65.72</c:v>
                </c:pt>
                <c:pt idx="2537">
                  <c:v>65.739999999999995</c:v>
                </c:pt>
                <c:pt idx="2538">
                  <c:v>65.760000000000005</c:v>
                </c:pt>
                <c:pt idx="2539">
                  <c:v>65.78</c:v>
                </c:pt>
                <c:pt idx="2540">
                  <c:v>65.8</c:v>
                </c:pt>
                <c:pt idx="2541">
                  <c:v>65.819999999999993</c:v>
                </c:pt>
                <c:pt idx="2542">
                  <c:v>65.84</c:v>
                </c:pt>
                <c:pt idx="2543">
                  <c:v>65.86</c:v>
                </c:pt>
                <c:pt idx="2544">
                  <c:v>65.88</c:v>
                </c:pt>
                <c:pt idx="2545">
                  <c:v>65.900000000000006</c:v>
                </c:pt>
                <c:pt idx="2546">
                  <c:v>65.92</c:v>
                </c:pt>
                <c:pt idx="2547">
                  <c:v>65.94</c:v>
                </c:pt>
                <c:pt idx="2548">
                  <c:v>65.959999999999994</c:v>
                </c:pt>
                <c:pt idx="2549">
                  <c:v>65.98</c:v>
                </c:pt>
                <c:pt idx="2550">
                  <c:v>66</c:v>
                </c:pt>
                <c:pt idx="2551">
                  <c:v>66.02</c:v>
                </c:pt>
                <c:pt idx="2552">
                  <c:v>66.040000000000006</c:v>
                </c:pt>
                <c:pt idx="2553">
                  <c:v>66.06</c:v>
                </c:pt>
                <c:pt idx="2554">
                  <c:v>66.08</c:v>
                </c:pt>
                <c:pt idx="2555">
                  <c:v>66.099999999999994</c:v>
                </c:pt>
                <c:pt idx="2556">
                  <c:v>66.12</c:v>
                </c:pt>
                <c:pt idx="2557">
                  <c:v>66.14</c:v>
                </c:pt>
                <c:pt idx="2558">
                  <c:v>66.16</c:v>
                </c:pt>
                <c:pt idx="2559">
                  <c:v>66.180000000000007</c:v>
                </c:pt>
                <c:pt idx="2560">
                  <c:v>66.2</c:v>
                </c:pt>
                <c:pt idx="2561">
                  <c:v>66.22</c:v>
                </c:pt>
                <c:pt idx="2562">
                  <c:v>66.239999999999995</c:v>
                </c:pt>
                <c:pt idx="2563">
                  <c:v>66.260000000000005</c:v>
                </c:pt>
                <c:pt idx="2564">
                  <c:v>66.28</c:v>
                </c:pt>
                <c:pt idx="2565">
                  <c:v>66.3</c:v>
                </c:pt>
                <c:pt idx="2566">
                  <c:v>66.319999999999993</c:v>
                </c:pt>
                <c:pt idx="2567">
                  <c:v>66.34</c:v>
                </c:pt>
                <c:pt idx="2568">
                  <c:v>66.36</c:v>
                </c:pt>
                <c:pt idx="2569">
                  <c:v>66.38</c:v>
                </c:pt>
                <c:pt idx="2570">
                  <c:v>66.400000000000006</c:v>
                </c:pt>
                <c:pt idx="2571">
                  <c:v>66.42</c:v>
                </c:pt>
                <c:pt idx="2572">
                  <c:v>66.44</c:v>
                </c:pt>
                <c:pt idx="2573">
                  <c:v>66.459999999999994</c:v>
                </c:pt>
                <c:pt idx="2574">
                  <c:v>66.48</c:v>
                </c:pt>
                <c:pt idx="2575">
                  <c:v>66.5</c:v>
                </c:pt>
                <c:pt idx="2576">
                  <c:v>66.52</c:v>
                </c:pt>
                <c:pt idx="2577">
                  <c:v>66.540000000000006</c:v>
                </c:pt>
                <c:pt idx="2578">
                  <c:v>66.56</c:v>
                </c:pt>
                <c:pt idx="2579">
                  <c:v>66.58</c:v>
                </c:pt>
                <c:pt idx="2580">
                  <c:v>66.599999999999994</c:v>
                </c:pt>
                <c:pt idx="2581">
                  <c:v>66.62</c:v>
                </c:pt>
                <c:pt idx="2582">
                  <c:v>66.64</c:v>
                </c:pt>
                <c:pt idx="2583">
                  <c:v>66.66</c:v>
                </c:pt>
                <c:pt idx="2584">
                  <c:v>66.680000000000007</c:v>
                </c:pt>
                <c:pt idx="2585">
                  <c:v>66.7</c:v>
                </c:pt>
                <c:pt idx="2586">
                  <c:v>66.72</c:v>
                </c:pt>
                <c:pt idx="2587">
                  <c:v>66.739999999999995</c:v>
                </c:pt>
                <c:pt idx="2588">
                  <c:v>66.760000000000005</c:v>
                </c:pt>
                <c:pt idx="2589">
                  <c:v>66.78</c:v>
                </c:pt>
                <c:pt idx="2590">
                  <c:v>66.8</c:v>
                </c:pt>
                <c:pt idx="2591">
                  <c:v>66.819999999999993</c:v>
                </c:pt>
                <c:pt idx="2592">
                  <c:v>66.84</c:v>
                </c:pt>
                <c:pt idx="2593">
                  <c:v>66.86</c:v>
                </c:pt>
                <c:pt idx="2594">
                  <c:v>66.88</c:v>
                </c:pt>
                <c:pt idx="2595">
                  <c:v>66.900000000000006</c:v>
                </c:pt>
                <c:pt idx="2596">
                  <c:v>66.92</c:v>
                </c:pt>
                <c:pt idx="2597">
                  <c:v>66.94</c:v>
                </c:pt>
                <c:pt idx="2598">
                  <c:v>66.959999999999994</c:v>
                </c:pt>
                <c:pt idx="2599">
                  <c:v>66.98</c:v>
                </c:pt>
                <c:pt idx="2600">
                  <c:v>67</c:v>
                </c:pt>
                <c:pt idx="2601">
                  <c:v>67.02</c:v>
                </c:pt>
                <c:pt idx="2602">
                  <c:v>67.040000000000006</c:v>
                </c:pt>
                <c:pt idx="2603">
                  <c:v>67.06</c:v>
                </c:pt>
                <c:pt idx="2604">
                  <c:v>67.08</c:v>
                </c:pt>
                <c:pt idx="2605">
                  <c:v>67.099999999999994</c:v>
                </c:pt>
                <c:pt idx="2606">
                  <c:v>67.12</c:v>
                </c:pt>
                <c:pt idx="2607">
                  <c:v>67.14</c:v>
                </c:pt>
                <c:pt idx="2608">
                  <c:v>67.16</c:v>
                </c:pt>
                <c:pt idx="2609">
                  <c:v>67.180000000000007</c:v>
                </c:pt>
                <c:pt idx="2610">
                  <c:v>67.2</c:v>
                </c:pt>
                <c:pt idx="2611">
                  <c:v>67.22</c:v>
                </c:pt>
                <c:pt idx="2612">
                  <c:v>67.239999999999995</c:v>
                </c:pt>
                <c:pt idx="2613">
                  <c:v>67.260000000000005</c:v>
                </c:pt>
                <c:pt idx="2614">
                  <c:v>67.28</c:v>
                </c:pt>
                <c:pt idx="2615">
                  <c:v>67.3</c:v>
                </c:pt>
                <c:pt idx="2616">
                  <c:v>67.319999999999993</c:v>
                </c:pt>
                <c:pt idx="2617">
                  <c:v>67.34</c:v>
                </c:pt>
                <c:pt idx="2618">
                  <c:v>67.36</c:v>
                </c:pt>
                <c:pt idx="2619">
                  <c:v>67.38</c:v>
                </c:pt>
                <c:pt idx="2620">
                  <c:v>67.400000000000006</c:v>
                </c:pt>
                <c:pt idx="2621">
                  <c:v>67.42</c:v>
                </c:pt>
                <c:pt idx="2622">
                  <c:v>67.44</c:v>
                </c:pt>
                <c:pt idx="2623">
                  <c:v>67.459999999999994</c:v>
                </c:pt>
                <c:pt idx="2624">
                  <c:v>67.48</c:v>
                </c:pt>
                <c:pt idx="2625">
                  <c:v>67.5</c:v>
                </c:pt>
                <c:pt idx="2626">
                  <c:v>67.52</c:v>
                </c:pt>
                <c:pt idx="2627">
                  <c:v>67.540000000000006</c:v>
                </c:pt>
                <c:pt idx="2628">
                  <c:v>67.56</c:v>
                </c:pt>
                <c:pt idx="2629">
                  <c:v>67.58</c:v>
                </c:pt>
                <c:pt idx="2630">
                  <c:v>67.599999999999994</c:v>
                </c:pt>
                <c:pt idx="2631">
                  <c:v>67.62</c:v>
                </c:pt>
                <c:pt idx="2632">
                  <c:v>67.64</c:v>
                </c:pt>
                <c:pt idx="2633">
                  <c:v>67.66</c:v>
                </c:pt>
                <c:pt idx="2634">
                  <c:v>67.680000000000007</c:v>
                </c:pt>
                <c:pt idx="2635">
                  <c:v>67.7</c:v>
                </c:pt>
                <c:pt idx="2636">
                  <c:v>67.72</c:v>
                </c:pt>
                <c:pt idx="2637">
                  <c:v>67.739999999999995</c:v>
                </c:pt>
                <c:pt idx="2638">
                  <c:v>67.760000000000005</c:v>
                </c:pt>
                <c:pt idx="2639">
                  <c:v>67.78</c:v>
                </c:pt>
                <c:pt idx="2640">
                  <c:v>67.8</c:v>
                </c:pt>
                <c:pt idx="2641">
                  <c:v>67.819999999999993</c:v>
                </c:pt>
                <c:pt idx="2642">
                  <c:v>67.84</c:v>
                </c:pt>
                <c:pt idx="2643">
                  <c:v>67.86</c:v>
                </c:pt>
                <c:pt idx="2644">
                  <c:v>67.88</c:v>
                </c:pt>
                <c:pt idx="2645">
                  <c:v>67.900000000000006</c:v>
                </c:pt>
                <c:pt idx="2646">
                  <c:v>67.92</c:v>
                </c:pt>
                <c:pt idx="2647">
                  <c:v>67.94</c:v>
                </c:pt>
                <c:pt idx="2648">
                  <c:v>67.959999999999994</c:v>
                </c:pt>
                <c:pt idx="2649">
                  <c:v>67.98</c:v>
                </c:pt>
                <c:pt idx="2650">
                  <c:v>68</c:v>
                </c:pt>
                <c:pt idx="2651">
                  <c:v>68.02</c:v>
                </c:pt>
                <c:pt idx="2652">
                  <c:v>68.040000000000006</c:v>
                </c:pt>
                <c:pt idx="2653">
                  <c:v>68.06</c:v>
                </c:pt>
                <c:pt idx="2654">
                  <c:v>68.08</c:v>
                </c:pt>
                <c:pt idx="2655">
                  <c:v>68.099999999999994</c:v>
                </c:pt>
                <c:pt idx="2656">
                  <c:v>68.12</c:v>
                </c:pt>
                <c:pt idx="2657">
                  <c:v>68.14</c:v>
                </c:pt>
                <c:pt idx="2658">
                  <c:v>68.16</c:v>
                </c:pt>
                <c:pt idx="2659">
                  <c:v>68.180000000000007</c:v>
                </c:pt>
                <c:pt idx="2660">
                  <c:v>68.2</c:v>
                </c:pt>
                <c:pt idx="2661">
                  <c:v>68.22</c:v>
                </c:pt>
                <c:pt idx="2662">
                  <c:v>68.239999999999995</c:v>
                </c:pt>
                <c:pt idx="2663">
                  <c:v>68.260000000000005</c:v>
                </c:pt>
                <c:pt idx="2664">
                  <c:v>68.28</c:v>
                </c:pt>
                <c:pt idx="2665">
                  <c:v>68.3</c:v>
                </c:pt>
                <c:pt idx="2666">
                  <c:v>68.319999999999993</c:v>
                </c:pt>
                <c:pt idx="2667">
                  <c:v>68.34</c:v>
                </c:pt>
                <c:pt idx="2668">
                  <c:v>68.36</c:v>
                </c:pt>
                <c:pt idx="2669">
                  <c:v>68.38</c:v>
                </c:pt>
                <c:pt idx="2670">
                  <c:v>68.400000000000006</c:v>
                </c:pt>
                <c:pt idx="2671">
                  <c:v>68.42</c:v>
                </c:pt>
                <c:pt idx="2672">
                  <c:v>68.44</c:v>
                </c:pt>
                <c:pt idx="2673">
                  <c:v>68.459999999999994</c:v>
                </c:pt>
                <c:pt idx="2674">
                  <c:v>68.48</c:v>
                </c:pt>
                <c:pt idx="2675">
                  <c:v>68.5</c:v>
                </c:pt>
                <c:pt idx="2676">
                  <c:v>68.52</c:v>
                </c:pt>
                <c:pt idx="2677">
                  <c:v>68.540000000000006</c:v>
                </c:pt>
                <c:pt idx="2678">
                  <c:v>68.56</c:v>
                </c:pt>
                <c:pt idx="2679">
                  <c:v>68.58</c:v>
                </c:pt>
                <c:pt idx="2680">
                  <c:v>68.599999999999994</c:v>
                </c:pt>
                <c:pt idx="2681">
                  <c:v>68.62</c:v>
                </c:pt>
                <c:pt idx="2682">
                  <c:v>68.64</c:v>
                </c:pt>
                <c:pt idx="2683">
                  <c:v>68.66</c:v>
                </c:pt>
                <c:pt idx="2684">
                  <c:v>68.680000000000007</c:v>
                </c:pt>
                <c:pt idx="2685">
                  <c:v>68.7</c:v>
                </c:pt>
                <c:pt idx="2686">
                  <c:v>68.72</c:v>
                </c:pt>
                <c:pt idx="2687">
                  <c:v>68.739999999999995</c:v>
                </c:pt>
                <c:pt idx="2688">
                  <c:v>68.760000000000005</c:v>
                </c:pt>
                <c:pt idx="2689">
                  <c:v>68.78</c:v>
                </c:pt>
                <c:pt idx="2690">
                  <c:v>68.8</c:v>
                </c:pt>
                <c:pt idx="2691">
                  <c:v>68.819999999999993</c:v>
                </c:pt>
                <c:pt idx="2692">
                  <c:v>68.84</c:v>
                </c:pt>
                <c:pt idx="2693">
                  <c:v>68.86</c:v>
                </c:pt>
                <c:pt idx="2694">
                  <c:v>68.88</c:v>
                </c:pt>
                <c:pt idx="2695">
                  <c:v>68.900000000000006</c:v>
                </c:pt>
                <c:pt idx="2696">
                  <c:v>68.92</c:v>
                </c:pt>
                <c:pt idx="2697">
                  <c:v>68.94</c:v>
                </c:pt>
                <c:pt idx="2698">
                  <c:v>68.959999999999994</c:v>
                </c:pt>
                <c:pt idx="2699">
                  <c:v>68.98</c:v>
                </c:pt>
                <c:pt idx="2700">
                  <c:v>69</c:v>
                </c:pt>
                <c:pt idx="2701">
                  <c:v>69.02</c:v>
                </c:pt>
                <c:pt idx="2702">
                  <c:v>69.040000000000006</c:v>
                </c:pt>
                <c:pt idx="2703">
                  <c:v>69.06</c:v>
                </c:pt>
                <c:pt idx="2704">
                  <c:v>69.08</c:v>
                </c:pt>
                <c:pt idx="2705">
                  <c:v>69.099999999999994</c:v>
                </c:pt>
                <c:pt idx="2706">
                  <c:v>69.12</c:v>
                </c:pt>
                <c:pt idx="2707">
                  <c:v>69.14</c:v>
                </c:pt>
                <c:pt idx="2708">
                  <c:v>69.16</c:v>
                </c:pt>
                <c:pt idx="2709">
                  <c:v>69.180000000000007</c:v>
                </c:pt>
                <c:pt idx="2710">
                  <c:v>69.2</c:v>
                </c:pt>
                <c:pt idx="2711">
                  <c:v>69.22</c:v>
                </c:pt>
                <c:pt idx="2712">
                  <c:v>69.239999999999995</c:v>
                </c:pt>
                <c:pt idx="2713">
                  <c:v>69.260000000000005</c:v>
                </c:pt>
                <c:pt idx="2714">
                  <c:v>69.28</c:v>
                </c:pt>
                <c:pt idx="2715">
                  <c:v>69.3</c:v>
                </c:pt>
                <c:pt idx="2716">
                  <c:v>69.319999999999993</c:v>
                </c:pt>
                <c:pt idx="2717">
                  <c:v>69.34</c:v>
                </c:pt>
                <c:pt idx="2718">
                  <c:v>69.36</c:v>
                </c:pt>
                <c:pt idx="2719">
                  <c:v>69.38</c:v>
                </c:pt>
                <c:pt idx="2720">
                  <c:v>69.400000000000006</c:v>
                </c:pt>
                <c:pt idx="2721">
                  <c:v>69.42</c:v>
                </c:pt>
                <c:pt idx="2722">
                  <c:v>69.44</c:v>
                </c:pt>
                <c:pt idx="2723">
                  <c:v>69.459999999999994</c:v>
                </c:pt>
                <c:pt idx="2724">
                  <c:v>69.48</c:v>
                </c:pt>
                <c:pt idx="2725">
                  <c:v>69.5</c:v>
                </c:pt>
                <c:pt idx="2726">
                  <c:v>69.52</c:v>
                </c:pt>
                <c:pt idx="2727">
                  <c:v>69.540000000000006</c:v>
                </c:pt>
                <c:pt idx="2728">
                  <c:v>69.56</c:v>
                </c:pt>
                <c:pt idx="2729">
                  <c:v>69.58</c:v>
                </c:pt>
                <c:pt idx="2730">
                  <c:v>69.599999999999994</c:v>
                </c:pt>
                <c:pt idx="2731">
                  <c:v>69.62</c:v>
                </c:pt>
                <c:pt idx="2732">
                  <c:v>69.64</c:v>
                </c:pt>
                <c:pt idx="2733">
                  <c:v>69.66</c:v>
                </c:pt>
                <c:pt idx="2734">
                  <c:v>69.680000000000007</c:v>
                </c:pt>
                <c:pt idx="2735">
                  <c:v>69.7</c:v>
                </c:pt>
                <c:pt idx="2736">
                  <c:v>69.72</c:v>
                </c:pt>
                <c:pt idx="2737">
                  <c:v>69.739999999999995</c:v>
                </c:pt>
                <c:pt idx="2738">
                  <c:v>69.760000000000005</c:v>
                </c:pt>
                <c:pt idx="2739">
                  <c:v>69.78</c:v>
                </c:pt>
                <c:pt idx="2740">
                  <c:v>69.8</c:v>
                </c:pt>
                <c:pt idx="2741">
                  <c:v>69.819999999999993</c:v>
                </c:pt>
                <c:pt idx="2742">
                  <c:v>69.84</c:v>
                </c:pt>
                <c:pt idx="2743">
                  <c:v>69.86</c:v>
                </c:pt>
                <c:pt idx="2744">
                  <c:v>69.88</c:v>
                </c:pt>
                <c:pt idx="2745">
                  <c:v>69.900000000000006</c:v>
                </c:pt>
                <c:pt idx="2746">
                  <c:v>69.92</c:v>
                </c:pt>
                <c:pt idx="2747">
                  <c:v>69.94</c:v>
                </c:pt>
                <c:pt idx="2748">
                  <c:v>69.959999999999994</c:v>
                </c:pt>
                <c:pt idx="2749">
                  <c:v>69.98</c:v>
                </c:pt>
                <c:pt idx="2750">
                  <c:v>70</c:v>
                </c:pt>
                <c:pt idx="2751">
                  <c:v>70.02</c:v>
                </c:pt>
                <c:pt idx="2752">
                  <c:v>70.040000000000006</c:v>
                </c:pt>
                <c:pt idx="2753">
                  <c:v>70.06</c:v>
                </c:pt>
                <c:pt idx="2754">
                  <c:v>70.08</c:v>
                </c:pt>
                <c:pt idx="2755">
                  <c:v>70.099999999999994</c:v>
                </c:pt>
                <c:pt idx="2756">
                  <c:v>70.12</c:v>
                </c:pt>
                <c:pt idx="2757">
                  <c:v>70.14</c:v>
                </c:pt>
                <c:pt idx="2758">
                  <c:v>70.16</c:v>
                </c:pt>
                <c:pt idx="2759">
                  <c:v>70.180000000000007</c:v>
                </c:pt>
                <c:pt idx="2760">
                  <c:v>70.2</c:v>
                </c:pt>
                <c:pt idx="2761">
                  <c:v>70.22</c:v>
                </c:pt>
                <c:pt idx="2762">
                  <c:v>70.239999999999995</c:v>
                </c:pt>
                <c:pt idx="2763">
                  <c:v>70.260000000000005</c:v>
                </c:pt>
                <c:pt idx="2764">
                  <c:v>70.28</c:v>
                </c:pt>
                <c:pt idx="2765">
                  <c:v>70.3</c:v>
                </c:pt>
                <c:pt idx="2766">
                  <c:v>70.319999999999993</c:v>
                </c:pt>
                <c:pt idx="2767">
                  <c:v>70.34</c:v>
                </c:pt>
                <c:pt idx="2768">
                  <c:v>70.36</c:v>
                </c:pt>
                <c:pt idx="2769">
                  <c:v>70.38</c:v>
                </c:pt>
                <c:pt idx="2770">
                  <c:v>70.400000000000006</c:v>
                </c:pt>
                <c:pt idx="2771">
                  <c:v>70.42</c:v>
                </c:pt>
                <c:pt idx="2772">
                  <c:v>70.44</c:v>
                </c:pt>
                <c:pt idx="2773">
                  <c:v>70.459999999999994</c:v>
                </c:pt>
                <c:pt idx="2774">
                  <c:v>70.48</c:v>
                </c:pt>
                <c:pt idx="2775">
                  <c:v>70.5</c:v>
                </c:pt>
                <c:pt idx="2776">
                  <c:v>70.52</c:v>
                </c:pt>
                <c:pt idx="2777">
                  <c:v>70.540000000000006</c:v>
                </c:pt>
                <c:pt idx="2778">
                  <c:v>70.56</c:v>
                </c:pt>
                <c:pt idx="2779">
                  <c:v>70.58</c:v>
                </c:pt>
                <c:pt idx="2780">
                  <c:v>70.599999999999994</c:v>
                </c:pt>
                <c:pt idx="2781">
                  <c:v>70.62</c:v>
                </c:pt>
                <c:pt idx="2782">
                  <c:v>70.64</c:v>
                </c:pt>
                <c:pt idx="2783">
                  <c:v>70.66</c:v>
                </c:pt>
                <c:pt idx="2784">
                  <c:v>70.680000000000007</c:v>
                </c:pt>
                <c:pt idx="2785">
                  <c:v>70.7</c:v>
                </c:pt>
                <c:pt idx="2786">
                  <c:v>70.72</c:v>
                </c:pt>
                <c:pt idx="2787">
                  <c:v>70.739999999999995</c:v>
                </c:pt>
                <c:pt idx="2788">
                  <c:v>70.760000000000005</c:v>
                </c:pt>
                <c:pt idx="2789">
                  <c:v>70.78</c:v>
                </c:pt>
                <c:pt idx="2790">
                  <c:v>70.8</c:v>
                </c:pt>
                <c:pt idx="2791">
                  <c:v>70.819999999999993</c:v>
                </c:pt>
                <c:pt idx="2792">
                  <c:v>70.84</c:v>
                </c:pt>
                <c:pt idx="2793">
                  <c:v>70.86</c:v>
                </c:pt>
                <c:pt idx="2794">
                  <c:v>70.88</c:v>
                </c:pt>
                <c:pt idx="2795">
                  <c:v>70.900000000000006</c:v>
                </c:pt>
                <c:pt idx="2796">
                  <c:v>70.92</c:v>
                </c:pt>
                <c:pt idx="2797">
                  <c:v>70.94</c:v>
                </c:pt>
                <c:pt idx="2798">
                  <c:v>70.959999999999994</c:v>
                </c:pt>
                <c:pt idx="2799">
                  <c:v>70.98</c:v>
                </c:pt>
                <c:pt idx="2800">
                  <c:v>71</c:v>
                </c:pt>
                <c:pt idx="2801">
                  <c:v>71.02</c:v>
                </c:pt>
                <c:pt idx="2802">
                  <c:v>71.040000000000006</c:v>
                </c:pt>
                <c:pt idx="2803">
                  <c:v>71.06</c:v>
                </c:pt>
                <c:pt idx="2804">
                  <c:v>71.08</c:v>
                </c:pt>
                <c:pt idx="2805">
                  <c:v>71.099999999999994</c:v>
                </c:pt>
                <c:pt idx="2806">
                  <c:v>71.12</c:v>
                </c:pt>
                <c:pt idx="2807">
                  <c:v>71.14</c:v>
                </c:pt>
                <c:pt idx="2808">
                  <c:v>71.16</c:v>
                </c:pt>
                <c:pt idx="2809">
                  <c:v>71.180000000000007</c:v>
                </c:pt>
                <c:pt idx="2810">
                  <c:v>71.2</c:v>
                </c:pt>
                <c:pt idx="2811">
                  <c:v>71.22</c:v>
                </c:pt>
                <c:pt idx="2812">
                  <c:v>71.239999999999995</c:v>
                </c:pt>
                <c:pt idx="2813">
                  <c:v>71.260000000000005</c:v>
                </c:pt>
                <c:pt idx="2814">
                  <c:v>71.28</c:v>
                </c:pt>
                <c:pt idx="2815">
                  <c:v>71.3</c:v>
                </c:pt>
                <c:pt idx="2816">
                  <c:v>71.319999999999993</c:v>
                </c:pt>
                <c:pt idx="2817">
                  <c:v>71.34</c:v>
                </c:pt>
                <c:pt idx="2818">
                  <c:v>71.36</c:v>
                </c:pt>
                <c:pt idx="2819">
                  <c:v>71.38</c:v>
                </c:pt>
                <c:pt idx="2820">
                  <c:v>71.400000000000006</c:v>
                </c:pt>
                <c:pt idx="2821">
                  <c:v>71.42</c:v>
                </c:pt>
                <c:pt idx="2822">
                  <c:v>71.44</c:v>
                </c:pt>
                <c:pt idx="2823">
                  <c:v>71.459999999999994</c:v>
                </c:pt>
                <c:pt idx="2824">
                  <c:v>71.48</c:v>
                </c:pt>
                <c:pt idx="2825">
                  <c:v>71.5</c:v>
                </c:pt>
                <c:pt idx="2826">
                  <c:v>71.52</c:v>
                </c:pt>
                <c:pt idx="2827">
                  <c:v>71.540000000000006</c:v>
                </c:pt>
                <c:pt idx="2828">
                  <c:v>71.56</c:v>
                </c:pt>
                <c:pt idx="2829">
                  <c:v>71.58</c:v>
                </c:pt>
                <c:pt idx="2830">
                  <c:v>71.599999999999994</c:v>
                </c:pt>
                <c:pt idx="2831">
                  <c:v>71.62</c:v>
                </c:pt>
                <c:pt idx="2832">
                  <c:v>71.64</c:v>
                </c:pt>
                <c:pt idx="2833">
                  <c:v>71.66</c:v>
                </c:pt>
                <c:pt idx="2834">
                  <c:v>71.680000000000007</c:v>
                </c:pt>
                <c:pt idx="2835">
                  <c:v>71.7</c:v>
                </c:pt>
                <c:pt idx="2836">
                  <c:v>71.72</c:v>
                </c:pt>
                <c:pt idx="2837">
                  <c:v>71.739999999999995</c:v>
                </c:pt>
                <c:pt idx="2838">
                  <c:v>71.760000000000005</c:v>
                </c:pt>
                <c:pt idx="2839">
                  <c:v>71.78</c:v>
                </c:pt>
                <c:pt idx="2840">
                  <c:v>71.8</c:v>
                </c:pt>
                <c:pt idx="2841">
                  <c:v>71.819999999999993</c:v>
                </c:pt>
                <c:pt idx="2842">
                  <c:v>71.84</c:v>
                </c:pt>
                <c:pt idx="2843">
                  <c:v>71.86</c:v>
                </c:pt>
                <c:pt idx="2844">
                  <c:v>71.88</c:v>
                </c:pt>
                <c:pt idx="2845">
                  <c:v>71.900000000000006</c:v>
                </c:pt>
                <c:pt idx="2846">
                  <c:v>71.92</c:v>
                </c:pt>
                <c:pt idx="2847">
                  <c:v>71.94</c:v>
                </c:pt>
                <c:pt idx="2848">
                  <c:v>71.959999999999994</c:v>
                </c:pt>
                <c:pt idx="2849">
                  <c:v>71.98</c:v>
                </c:pt>
                <c:pt idx="2850">
                  <c:v>72</c:v>
                </c:pt>
                <c:pt idx="2851">
                  <c:v>72.02</c:v>
                </c:pt>
                <c:pt idx="2852">
                  <c:v>72.040000000000006</c:v>
                </c:pt>
                <c:pt idx="2853">
                  <c:v>72.06</c:v>
                </c:pt>
                <c:pt idx="2854">
                  <c:v>72.08</c:v>
                </c:pt>
                <c:pt idx="2855">
                  <c:v>72.099999999999994</c:v>
                </c:pt>
                <c:pt idx="2856">
                  <c:v>72.12</c:v>
                </c:pt>
                <c:pt idx="2857">
                  <c:v>72.14</c:v>
                </c:pt>
                <c:pt idx="2858">
                  <c:v>72.16</c:v>
                </c:pt>
                <c:pt idx="2859">
                  <c:v>72.180000000000007</c:v>
                </c:pt>
                <c:pt idx="2860">
                  <c:v>72.2</c:v>
                </c:pt>
                <c:pt idx="2861">
                  <c:v>72.22</c:v>
                </c:pt>
                <c:pt idx="2862">
                  <c:v>72.239999999999995</c:v>
                </c:pt>
                <c:pt idx="2863">
                  <c:v>72.260000000000005</c:v>
                </c:pt>
                <c:pt idx="2864">
                  <c:v>72.28</c:v>
                </c:pt>
                <c:pt idx="2865">
                  <c:v>72.3</c:v>
                </c:pt>
                <c:pt idx="2866">
                  <c:v>72.319999999999993</c:v>
                </c:pt>
                <c:pt idx="2867">
                  <c:v>72.34</c:v>
                </c:pt>
                <c:pt idx="2868">
                  <c:v>72.36</c:v>
                </c:pt>
                <c:pt idx="2869">
                  <c:v>72.38</c:v>
                </c:pt>
                <c:pt idx="2870">
                  <c:v>72.400000000000006</c:v>
                </c:pt>
                <c:pt idx="2871">
                  <c:v>72.42</c:v>
                </c:pt>
                <c:pt idx="2872">
                  <c:v>72.44</c:v>
                </c:pt>
                <c:pt idx="2873">
                  <c:v>72.459999999999994</c:v>
                </c:pt>
                <c:pt idx="2874">
                  <c:v>72.48</c:v>
                </c:pt>
                <c:pt idx="2875">
                  <c:v>72.5</c:v>
                </c:pt>
                <c:pt idx="2876">
                  <c:v>72.52</c:v>
                </c:pt>
                <c:pt idx="2877">
                  <c:v>72.540000000000006</c:v>
                </c:pt>
                <c:pt idx="2878">
                  <c:v>72.56</c:v>
                </c:pt>
                <c:pt idx="2879">
                  <c:v>72.58</c:v>
                </c:pt>
                <c:pt idx="2880">
                  <c:v>72.599999999999994</c:v>
                </c:pt>
                <c:pt idx="2881">
                  <c:v>72.62</c:v>
                </c:pt>
                <c:pt idx="2882">
                  <c:v>72.64</c:v>
                </c:pt>
                <c:pt idx="2883">
                  <c:v>72.66</c:v>
                </c:pt>
                <c:pt idx="2884">
                  <c:v>72.680000000000007</c:v>
                </c:pt>
                <c:pt idx="2885">
                  <c:v>72.7</c:v>
                </c:pt>
                <c:pt idx="2886">
                  <c:v>72.72</c:v>
                </c:pt>
                <c:pt idx="2887">
                  <c:v>72.739999999999995</c:v>
                </c:pt>
                <c:pt idx="2888">
                  <c:v>72.760000000000005</c:v>
                </c:pt>
                <c:pt idx="2889">
                  <c:v>72.78</c:v>
                </c:pt>
                <c:pt idx="2890">
                  <c:v>72.8</c:v>
                </c:pt>
                <c:pt idx="2891">
                  <c:v>72.819999999999993</c:v>
                </c:pt>
                <c:pt idx="2892">
                  <c:v>72.84</c:v>
                </c:pt>
                <c:pt idx="2893">
                  <c:v>72.86</c:v>
                </c:pt>
                <c:pt idx="2894">
                  <c:v>72.88</c:v>
                </c:pt>
                <c:pt idx="2895">
                  <c:v>72.900000000000006</c:v>
                </c:pt>
                <c:pt idx="2896">
                  <c:v>72.92</c:v>
                </c:pt>
                <c:pt idx="2897">
                  <c:v>72.94</c:v>
                </c:pt>
                <c:pt idx="2898">
                  <c:v>72.959999999999994</c:v>
                </c:pt>
                <c:pt idx="2899">
                  <c:v>72.98</c:v>
                </c:pt>
                <c:pt idx="2900">
                  <c:v>73</c:v>
                </c:pt>
                <c:pt idx="2901">
                  <c:v>73.02</c:v>
                </c:pt>
                <c:pt idx="2902">
                  <c:v>73.040000000000006</c:v>
                </c:pt>
                <c:pt idx="2903">
                  <c:v>73.06</c:v>
                </c:pt>
                <c:pt idx="2904">
                  <c:v>73.08</c:v>
                </c:pt>
                <c:pt idx="2905">
                  <c:v>73.099999999999994</c:v>
                </c:pt>
                <c:pt idx="2906">
                  <c:v>73.12</c:v>
                </c:pt>
                <c:pt idx="2907">
                  <c:v>73.14</c:v>
                </c:pt>
                <c:pt idx="2908">
                  <c:v>73.16</c:v>
                </c:pt>
                <c:pt idx="2909">
                  <c:v>73.180000000000007</c:v>
                </c:pt>
                <c:pt idx="2910">
                  <c:v>73.2</c:v>
                </c:pt>
                <c:pt idx="2911">
                  <c:v>73.22</c:v>
                </c:pt>
                <c:pt idx="2912">
                  <c:v>73.239999999999995</c:v>
                </c:pt>
                <c:pt idx="2913">
                  <c:v>73.260000000000005</c:v>
                </c:pt>
                <c:pt idx="2914">
                  <c:v>73.28</c:v>
                </c:pt>
                <c:pt idx="2915">
                  <c:v>73.3</c:v>
                </c:pt>
                <c:pt idx="2916">
                  <c:v>73.319999999999993</c:v>
                </c:pt>
                <c:pt idx="2917">
                  <c:v>73.34</c:v>
                </c:pt>
                <c:pt idx="2918">
                  <c:v>73.36</c:v>
                </c:pt>
                <c:pt idx="2919">
                  <c:v>73.38</c:v>
                </c:pt>
                <c:pt idx="2920">
                  <c:v>73.400000000000006</c:v>
                </c:pt>
                <c:pt idx="2921">
                  <c:v>73.42</c:v>
                </c:pt>
                <c:pt idx="2922">
                  <c:v>73.44</c:v>
                </c:pt>
                <c:pt idx="2923">
                  <c:v>73.459999999999994</c:v>
                </c:pt>
                <c:pt idx="2924">
                  <c:v>73.48</c:v>
                </c:pt>
                <c:pt idx="2925">
                  <c:v>73.5</c:v>
                </c:pt>
                <c:pt idx="2926">
                  <c:v>73.52</c:v>
                </c:pt>
                <c:pt idx="2927">
                  <c:v>73.540000000000006</c:v>
                </c:pt>
                <c:pt idx="2928">
                  <c:v>73.56</c:v>
                </c:pt>
                <c:pt idx="2929">
                  <c:v>73.58</c:v>
                </c:pt>
                <c:pt idx="2930">
                  <c:v>73.599999999999994</c:v>
                </c:pt>
                <c:pt idx="2931">
                  <c:v>73.62</c:v>
                </c:pt>
                <c:pt idx="2932">
                  <c:v>73.64</c:v>
                </c:pt>
                <c:pt idx="2933">
                  <c:v>73.66</c:v>
                </c:pt>
                <c:pt idx="2934">
                  <c:v>73.680000000000007</c:v>
                </c:pt>
                <c:pt idx="2935">
                  <c:v>73.7</c:v>
                </c:pt>
                <c:pt idx="2936">
                  <c:v>73.72</c:v>
                </c:pt>
                <c:pt idx="2937">
                  <c:v>73.739999999999995</c:v>
                </c:pt>
                <c:pt idx="2938">
                  <c:v>73.760000000000005</c:v>
                </c:pt>
                <c:pt idx="2939">
                  <c:v>73.78</c:v>
                </c:pt>
                <c:pt idx="2940">
                  <c:v>73.8</c:v>
                </c:pt>
                <c:pt idx="2941">
                  <c:v>73.819999999999993</c:v>
                </c:pt>
                <c:pt idx="2942">
                  <c:v>73.84</c:v>
                </c:pt>
                <c:pt idx="2943">
                  <c:v>73.86</c:v>
                </c:pt>
                <c:pt idx="2944">
                  <c:v>73.88</c:v>
                </c:pt>
                <c:pt idx="2945">
                  <c:v>73.900000000000006</c:v>
                </c:pt>
                <c:pt idx="2946">
                  <c:v>73.92</c:v>
                </c:pt>
                <c:pt idx="2947">
                  <c:v>73.94</c:v>
                </c:pt>
                <c:pt idx="2948">
                  <c:v>73.959999999999994</c:v>
                </c:pt>
                <c:pt idx="2949">
                  <c:v>73.98</c:v>
                </c:pt>
                <c:pt idx="2950">
                  <c:v>74</c:v>
                </c:pt>
                <c:pt idx="2951">
                  <c:v>74.02</c:v>
                </c:pt>
                <c:pt idx="2952">
                  <c:v>74.040000000000006</c:v>
                </c:pt>
                <c:pt idx="2953">
                  <c:v>74.06</c:v>
                </c:pt>
                <c:pt idx="2954">
                  <c:v>74.08</c:v>
                </c:pt>
                <c:pt idx="2955">
                  <c:v>74.099999999999994</c:v>
                </c:pt>
                <c:pt idx="2956">
                  <c:v>74.12</c:v>
                </c:pt>
                <c:pt idx="2957">
                  <c:v>74.14</c:v>
                </c:pt>
                <c:pt idx="2958">
                  <c:v>74.16</c:v>
                </c:pt>
                <c:pt idx="2959">
                  <c:v>74.180000000000007</c:v>
                </c:pt>
                <c:pt idx="2960">
                  <c:v>74.2</c:v>
                </c:pt>
                <c:pt idx="2961">
                  <c:v>74.22</c:v>
                </c:pt>
                <c:pt idx="2962">
                  <c:v>74.239999999999995</c:v>
                </c:pt>
                <c:pt idx="2963">
                  <c:v>74.260000000000005</c:v>
                </c:pt>
                <c:pt idx="2964">
                  <c:v>74.28</c:v>
                </c:pt>
                <c:pt idx="2965">
                  <c:v>74.3</c:v>
                </c:pt>
                <c:pt idx="2966">
                  <c:v>74.319999999999993</c:v>
                </c:pt>
                <c:pt idx="2967">
                  <c:v>74.34</c:v>
                </c:pt>
                <c:pt idx="2968">
                  <c:v>74.36</c:v>
                </c:pt>
                <c:pt idx="2969">
                  <c:v>74.38</c:v>
                </c:pt>
                <c:pt idx="2970">
                  <c:v>74.400000000000006</c:v>
                </c:pt>
                <c:pt idx="2971">
                  <c:v>74.42</c:v>
                </c:pt>
                <c:pt idx="2972">
                  <c:v>74.44</c:v>
                </c:pt>
                <c:pt idx="2973">
                  <c:v>74.459999999999994</c:v>
                </c:pt>
                <c:pt idx="2974">
                  <c:v>74.48</c:v>
                </c:pt>
                <c:pt idx="2975">
                  <c:v>74.5</c:v>
                </c:pt>
                <c:pt idx="2976">
                  <c:v>74.52</c:v>
                </c:pt>
                <c:pt idx="2977">
                  <c:v>74.540000000000006</c:v>
                </c:pt>
                <c:pt idx="2978">
                  <c:v>74.56</c:v>
                </c:pt>
                <c:pt idx="2979">
                  <c:v>74.58</c:v>
                </c:pt>
                <c:pt idx="2980">
                  <c:v>74.599999999999994</c:v>
                </c:pt>
                <c:pt idx="2981">
                  <c:v>74.62</c:v>
                </c:pt>
                <c:pt idx="2982">
                  <c:v>74.64</c:v>
                </c:pt>
                <c:pt idx="2983">
                  <c:v>74.66</c:v>
                </c:pt>
                <c:pt idx="2984">
                  <c:v>74.680000000000007</c:v>
                </c:pt>
                <c:pt idx="2985">
                  <c:v>74.7</c:v>
                </c:pt>
                <c:pt idx="2986">
                  <c:v>74.72</c:v>
                </c:pt>
                <c:pt idx="2987">
                  <c:v>74.739999999999995</c:v>
                </c:pt>
                <c:pt idx="2988">
                  <c:v>74.760000000000005</c:v>
                </c:pt>
                <c:pt idx="2989">
                  <c:v>74.78</c:v>
                </c:pt>
                <c:pt idx="2990">
                  <c:v>74.8</c:v>
                </c:pt>
                <c:pt idx="2991">
                  <c:v>74.819999999999993</c:v>
                </c:pt>
                <c:pt idx="2992">
                  <c:v>74.84</c:v>
                </c:pt>
                <c:pt idx="2993">
                  <c:v>74.86</c:v>
                </c:pt>
                <c:pt idx="2994">
                  <c:v>74.88</c:v>
                </c:pt>
                <c:pt idx="2995">
                  <c:v>74.900000000000006</c:v>
                </c:pt>
                <c:pt idx="2996">
                  <c:v>74.92</c:v>
                </c:pt>
                <c:pt idx="2997">
                  <c:v>74.94</c:v>
                </c:pt>
                <c:pt idx="2998">
                  <c:v>74.959999999999994</c:v>
                </c:pt>
                <c:pt idx="2999">
                  <c:v>74.98</c:v>
                </c:pt>
                <c:pt idx="3000">
                  <c:v>75</c:v>
                </c:pt>
                <c:pt idx="3001">
                  <c:v>75.02</c:v>
                </c:pt>
                <c:pt idx="3002">
                  <c:v>75.040000000000006</c:v>
                </c:pt>
                <c:pt idx="3003">
                  <c:v>75.06</c:v>
                </c:pt>
                <c:pt idx="3004">
                  <c:v>75.08</c:v>
                </c:pt>
                <c:pt idx="3005">
                  <c:v>75.099999999999994</c:v>
                </c:pt>
                <c:pt idx="3006">
                  <c:v>75.12</c:v>
                </c:pt>
                <c:pt idx="3007">
                  <c:v>75.14</c:v>
                </c:pt>
                <c:pt idx="3008">
                  <c:v>75.16</c:v>
                </c:pt>
                <c:pt idx="3009">
                  <c:v>75.180000000000007</c:v>
                </c:pt>
                <c:pt idx="3010">
                  <c:v>75.2</c:v>
                </c:pt>
                <c:pt idx="3011">
                  <c:v>75.22</c:v>
                </c:pt>
                <c:pt idx="3012">
                  <c:v>75.239999999999995</c:v>
                </c:pt>
                <c:pt idx="3013">
                  <c:v>75.260000000000005</c:v>
                </c:pt>
                <c:pt idx="3014">
                  <c:v>75.28</c:v>
                </c:pt>
                <c:pt idx="3015">
                  <c:v>75.3</c:v>
                </c:pt>
                <c:pt idx="3016">
                  <c:v>75.319999999999993</c:v>
                </c:pt>
                <c:pt idx="3017">
                  <c:v>75.34</c:v>
                </c:pt>
                <c:pt idx="3018">
                  <c:v>75.36</c:v>
                </c:pt>
                <c:pt idx="3019">
                  <c:v>75.38</c:v>
                </c:pt>
                <c:pt idx="3020">
                  <c:v>75.400000000000006</c:v>
                </c:pt>
                <c:pt idx="3021">
                  <c:v>75.42</c:v>
                </c:pt>
                <c:pt idx="3022">
                  <c:v>75.44</c:v>
                </c:pt>
                <c:pt idx="3023">
                  <c:v>75.459999999999994</c:v>
                </c:pt>
                <c:pt idx="3024">
                  <c:v>75.48</c:v>
                </c:pt>
                <c:pt idx="3025">
                  <c:v>75.5</c:v>
                </c:pt>
                <c:pt idx="3026">
                  <c:v>75.52</c:v>
                </c:pt>
                <c:pt idx="3027">
                  <c:v>75.540000000000006</c:v>
                </c:pt>
                <c:pt idx="3028">
                  <c:v>75.56</c:v>
                </c:pt>
                <c:pt idx="3029">
                  <c:v>75.58</c:v>
                </c:pt>
                <c:pt idx="3030">
                  <c:v>75.599999999999994</c:v>
                </c:pt>
                <c:pt idx="3031">
                  <c:v>75.62</c:v>
                </c:pt>
                <c:pt idx="3032">
                  <c:v>75.64</c:v>
                </c:pt>
                <c:pt idx="3033">
                  <c:v>75.66</c:v>
                </c:pt>
                <c:pt idx="3034">
                  <c:v>75.680000000000007</c:v>
                </c:pt>
                <c:pt idx="3035">
                  <c:v>75.7</c:v>
                </c:pt>
                <c:pt idx="3036">
                  <c:v>75.72</c:v>
                </c:pt>
                <c:pt idx="3037">
                  <c:v>75.739999999999995</c:v>
                </c:pt>
                <c:pt idx="3038">
                  <c:v>75.760000000000005</c:v>
                </c:pt>
                <c:pt idx="3039">
                  <c:v>75.78</c:v>
                </c:pt>
                <c:pt idx="3040">
                  <c:v>75.8</c:v>
                </c:pt>
                <c:pt idx="3041">
                  <c:v>75.819999999999993</c:v>
                </c:pt>
                <c:pt idx="3042">
                  <c:v>75.84</c:v>
                </c:pt>
                <c:pt idx="3043">
                  <c:v>75.86</c:v>
                </c:pt>
                <c:pt idx="3044">
                  <c:v>75.88</c:v>
                </c:pt>
                <c:pt idx="3045">
                  <c:v>75.900000000000006</c:v>
                </c:pt>
                <c:pt idx="3046">
                  <c:v>75.92</c:v>
                </c:pt>
                <c:pt idx="3047">
                  <c:v>75.94</c:v>
                </c:pt>
                <c:pt idx="3048">
                  <c:v>75.959999999999994</c:v>
                </c:pt>
                <c:pt idx="3049">
                  <c:v>75.98</c:v>
                </c:pt>
                <c:pt idx="3050">
                  <c:v>76</c:v>
                </c:pt>
                <c:pt idx="3051">
                  <c:v>76.02</c:v>
                </c:pt>
                <c:pt idx="3052">
                  <c:v>76.040000000000006</c:v>
                </c:pt>
                <c:pt idx="3053">
                  <c:v>76.06</c:v>
                </c:pt>
                <c:pt idx="3054">
                  <c:v>76.08</c:v>
                </c:pt>
                <c:pt idx="3055">
                  <c:v>76.099999999999994</c:v>
                </c:pt>
                <c:pt idx="3056">
                  <c:v>76.12</c:v>
                </c:pt>
                <c:pt idx="3057">
                  <c:v>76.14</c:v>
                </c:pt>
                <c:pt idx="3058">
                  <c:v>76.16</c:v>
                </c:pt>
                <c:pt idx="3059">
                  <c:v>76.180000000000007</c:v>
                </c:pt>
                <c:pt idx="3060">
                  <c:v>76.2</c:v>
                </c:pt>
                <c:pt idx="3061">
                  <c:v>76.22</c:v>
                </c:pt>
                <c:pt idx="3062">
                  <c:v>76.239999999999995</c:v>
                </c:pt>
                <c:pt idx="3063">
                  <c:v>76.260000000000005</c:v>
                </c:pt>
                <c:pt idx="3064">
                  <c:v>76.28</c:v>
                </c:pt>
                <c:pt idx="3065">
                  <c:v>76.3</c:v>
                </c:pt>
                <c:pt idx="3066">
                  <c:v>76.319999999999993</c:v>
                </c:pt>
                <c:pt idx="3067">
                  <c:v>76.34</c:v>
                </c:pt>
                <c:pt idx="3068">
                  <c:v>76.36</c:v>
                </c:pt>
                <c:pt idx="3069">
                  <c:v>76.38</c:v>
                </c:pt>
                <c:pt idx="3070">
                  <c:v>76.400000000000006</c:v>
                </c:pt>
                <c:pt idx="3071">
                  <c:v>76.42</c:v>
                </c:pt>
                <c:pt idx="3072">
                  <c:v>76.44</c:v>
                </c:pt>
                <c:pt idx="3073">
                  <c:v>76.459999999999994</c:v>
                </c:pt>
                <c:pt idx="3074">
                  <c:v>76.48</c:v>
                </c:pt>
                <c:pt idx="3075">
                  <c:v>76.5</c:v>
                </c:pt>
                <c:pt idx="3076">
                  <c:v>76.52</c:v>
                </c:pt>
                <c:pt idx="3077">
                  <c:v>76.540000000000006</c:v>
                </c:pt>
                <c:pt idx="3078">
                  <c:v>76.56</c:v>
                </c:pt>
                <c:pt idx="3079">
                  <c:v>76.58</c:v>
                </c:pt>
                <c:pt idx="3080">
                  <c:v>76.599999999999994</c:v>
                </c:pt>
                <c:pt idx="3081">
                  <c:v>76.62</c:v>
                </c:pt>
                <c:pt idx="3082">
                  <c:v>76.64</c:v>
                </c:pt>
                <c:pt idx="3083">
                  <c:v>76.66</c:v>
                </c:pt>
                <c:pt idx="3084">
                  <c:v>76.680000000000007</c:v>
                </c:pt>
                <c:pt idx="3085">
                  <c:v>76.7</c:v>
                </c:pt>
                <c:pt idx="3086">
                  <c:v>76.72</c:v>
                </c:pt>
                <c:pt idx="3087">
                  <c:v>76.739999999999995</c:v>
                </c:pt>
                <c:pt idx="3088">
                  <c:v>76.760000000000005</c:v>
                </c:pt>
                <c:pt idx="3089">
                  <c:v>76.78</c:v>
                </c:pt>
                <c:pt idx="3090">
                  <c:v>76.8</c:v>
                </c:pt>
                <c:pt idx="3091">
                  <c:v>76.819999999999993</c:v>
                </c:pt>
                <c:pt idx="3092">
                  <c:v>76.84</c:v>
                </c:pt>
                <c:pt idx="3093">
                  <c:v>76.86</c:v>
                </c:pt>
                <c:pt idx="3094">
                  <c:v>76.88</c:v>
                </c:pt>
                <c:pt idx="3095">
                  <c:v>76.900000000000006</c:v>
                </c:pt>
                <c:pt idx="3096">
                  <c:v>76.92</c:v>
                </c:pt>
                <c:pt idx="3097">
                  <c:v>76.94</c:v>
                </c:pt>
                <c:pt idx="3098">
                  <c:v>76.959999999999994</c:v>
                </c:pt>
                <c:pt idx="3099">
                  <c:v>76.98</c:v>
                </c:pt>
                <c:pt idx="3100">
                  <c:v>77</c:v>
                </c:pt>
                <c:pt idx="3101">
                  <c:v>77.02</c:v>
                </c:pt>
                <c:pt idx="3102">
                  <c:v>77.040000000000006</c:v>
                </c:pt>
                <c:pt idx="3103">
                  <c:v>77.06</c:v>
                </c:pt>
                <c:pt idx="3104">
                  <c:v>77.08</c:v>
                </c:pt>
                <c:pt idx="3105">
                  <c:v>77.099999999999994</c:v>
                </c:pt>
                <c:pt idx="3106">
                  <c:v>77.12</c:v>
                </c:pt>
                <c:pt idx="3107">
                  <c:v>77.14</c:v>
                </c:pt>
                <c:pt idx="3108">
                  <c:v>77.16</c:v>
                </c:pt>
                <c:pt idx="3109">
                  <c:v>77.180000000000007</c:v>
                </c:pt>
                <c:pt idx="3110">
                  <c:v>77.2</c:v>
                </c:pt>
                <c:pt idx="3111">
                  <c:v>77.22</c:v>
                </c:pt>
                <c:pt idx="3112">
                  <c:v>77.239999999999995</c:v>
                </c:pt>
                <c:pt idx="3113">
                  <c:v>77.260000000000005</c:v>
                </c:pt>
                <c:pt idx="3114">
                  <c:v>77.28</c:v>
                </c:pt>
                <c:pt idx="3115">
                  <c:v>77.3</c:v>
                </c:pt>
                <c:pt idx="3116">
                  <c:v>77.319999999999993</c:v>
                </c:pt>
                <c:pt idx="3117">
                  <c:v>77.34</c:v>
                </c:pt>
                <c:pt idx="3118">
                  <c:v>77.36</c:v>
                </c:pt>
                <c:pt idx="3119">
                  <c:v>77.38</c:v>
                </c:pt>
                <c:pt idx="3120">
                  <c:v>77.400000000000006</c:v>
                </c:pt>
                <c:pt idx="3121">
                  <c:v>77.42</c:v>
                </c:pt>
                <c:pt idx="3122">
                  <c:v>77.44</c:v>
                </c:pt>
                <c:pt idx="3123">
                  <c:v>77.459999999999994</c:v>
                </c:pt>
                <c:pt idx="3124">
                  <c:v>77.48</c:v>
                </c:pt>
                <c:pt idx="3125">
                  <c:v>77.5</c:v>
                </c:pt>
                <c:pt idx="3126">
                  <c:v>77.52</c:v>
                </c:pt>
                <c:pt idx="3127">
                  <c:v>77.540000000000006</c:v>
                </c:pt>
                <c:pt idx="3128">
                  <c:v>77.56</c:v>
                </c:pt>
                <c:pt idx="3129">
                  <c:v>77.58</c:v>
                </c:pt>
                <c:pt idx="3130">
                  <c:v>77.599999999999994</c:v>
                </c:pt>
                <c:pt idx="3131">
                  <c:v>77.62</c:v>
                </c:pt>
                <c:pt idx="3132">
                  <c:v>77.64</c:v>
                </c:pt>
                <c:pt idx="3133">
                  <c:v>77.66</c:v>
                </c:pt>
                <c:pt idx="3134">
                  <c:v>77.680000000000007</c:v>
                </c:pt>
                <c:pt idx="3135">
                  <c:v>77.7</c:v>
                </c:pt>
                <c:pt idx="3136">
                  <c:v>77.72</c:v>
                </c:pt>
                <c:pt idx="3137">
                  <c:v>77.739999999999995</c:v>
                </c:pt>
                <c:pt idx="3138">
                  <c:v>77.760000000000005</c:v>
                </c:pt>
                <c:pt idx="3139">
                  <c:v>77.78</c:v>
                </c:pt>
                <c:pt idx="3140">
                  <c:v>77.8</c:v>
                </c:pt>
                <c:pt idx="3141">
                  <c:v>77.819999999999993</c:v>
                </c:pt>
                <c:pt idx="3142">
                  <c:v>77.84</c:v>
                </c:pt>
                <c:pt idx="3143">
                  <c:v>77.86</c:v>
                </c:pt>
                <c:pt idx="3144">
                  <c:v>77.88</c:v>
                </c:pt>
                <c:pt idx="3145">
                  <c:v>77.900000000000006</c:v>
                </c:pt>
                <c:pt idx="3146">
                  <c:v>77.92</c:v>
                </c:pt>
                <c:pt idx="3147">
                  <c:v>77.94</c:v>
                </c:pt>
                <c:pt idx="3148">
                  <c:v>77.959999999999994</c:v>
                </c:pt>
                <c:pt idx="3149">
                  <c:v>77.98</c:v>
                </c:pt>
                <c:pt idx="3150">
                  <c:v>78</c:v>
                </c:pt>
                <c:pt idx="3151">
                  <c:v>78.02</c:v>
                </c:pt>
                <c:pt idx="3152">
                  <c:v>78.040000000000006</c:v>
                </c:pt>
                <c:pt idx="3153">
                  <c:v>78.06</c:v>
                </c:pt>
                <c:pt idx="3154">
                  <c:v>78.08</c:v>
                </c:pt>
                <c:pt idx="3155">
                  <c:v>78.099999999999994</c:v>
                </c:pt>
                <c:pt idx="3156">
                  <c:v>78.12</c:v>
                </c:pt>
                <c:pt idx="3157">
                  <c:v>78.14</c:v>
                </c:pt>
                <c:pt idx="3158">
                  <c:v>78.16</c:v>
                </c:pt>
                <c:pt idx="3159">
                  <c:v>78.180000000000007</c:v>
                </c:pt>
                <c:pt idx="3160">
                  <c:v>78.2</c:v>
                </c:pt>
                <c:pt idx="3161">
                  <c:v>78.22</c:v>
                </c:pt>
                <c:pt idx="3162">
                  <c:v>78.239999999999995</c:v>
                </c:pt>
                <c:pt idx="3163">
                  <c:v>78.260000000000005</c:v>
                </c:pt>
                <c:pt idx="3164">
                  <c:v>78.28</c:v>
                </c:pt>
                <c:pt idx="3165">
                  <c:v>78.3</c:v>
                </c:pt>
                <c:pt idx="3166">
                  <c:v>78.319999999999993</c:v>
                </c:pt>
                <c:pt idx="3167">
                  <c:v>78.34</c:v>
                </c:pt>
                <c:pt idx="3168">
                  <c:v>78.36</c:v>
                </c:pt>
                <c:pt idx="3169">
                  <c:v>78.38</c:v>
                </c:pt>
                <c:pt idx="3170">
                  <c:v>78.400000000000006</c:v>
                </c:pt>
                <c:pt idx="3171">
                  <c:v>78.42</c:v>
                </c:pt>
                <c:pt idx="3172">
                  <c:v>78.44</c:v>
                </c:pt>
                <c:pt idx="3173">
                  <c:v>78.459999999999994</c:v>
                </c:pt>
                <c:pt idx="3174">
                  <c:v>78.48</c:v>
                </c:pt>
                <c:pt idx="3175">
                  <c:v>78.5</c:v>
                </c:pt>
                <c:pt idx="3176">
                  <c:v>78.52</c:v>
                </c:pt>
                <c:pt idx="3177">
                  <c:v>78.540000000000006</c:v>
                </c:pt>
                <c:pt idx="3178">
                  <c:v>78.56</c:v>
                </c:pt>
                <c:pt idx="3179">
                  <c:v>78.58</c:v>
                </c:pt>
                <c:pt idx="3180">
                  <c:v>78.599999999999994</c:v>
                </c:pt>
                <c:pt idx="3181">
                  <c:v>78.62</c:v>
                </c:pt>
                <c:pt idx="3182">
                  <c:v>78.64</c:v>
                </c:pt>
                <c:pt idx="3183">
                  <c:v>78.66</c:v>
                </c:pt>
                <c:pt idx="3184">
                  <c:v>78.680000000000007</c:v>
                </c:pt>
                <c:pt idx="3185">
                  <c:v>78.7</c:v>
                </c:pt>
                <c:pt idx="3186">
                  <c:v>78.72</c:v>
                </c:pt>
                <c:pt idx="3187">
                  <c:v>78.739999999999995</c:v>
                </c:pt>
                <c:pt idx="3188">
                  <c:v>78.760000000000005</c:v>
                </c:pt>
                <c:pt idx="3189">
                  <c:v>78.78</c:v>
                </c:pt>
                <c:pt idx="3190">
                  <c:v>78.8</c:v>
                </c:pt>
                <c:pt idx="3191">
                  <c:v>78.819999999999993</c:v>
                </c:pt>
                <c:pt idx="3192">
                  <c:v>78.84</c:v>
                </c:pt>
                <c:pt idx="3193">
                  <c:v>78.86</c:v>
                </c:pt>
                <c:pt idx="3194">
                  <c:v>78.88</c:v>
                </c:pt>
                <c:pt idx="3195">
                  <c:v>78.900000000000006</c:v>
                </c:pt>
                <c:pt idx="3196">
                  <c:v>78.92</c:v>
                </c:pt>
                <c:pt idx="3197">
                  <c:v>78.94</c:v>
                </c:pt>
                <c:pt idx="3198">
                  <c:v>78.959999999999994</c:v>
                </c:pt>
                <c:pt idx="3199">
                  <c:v>78.98</c:v>
                </c:pt>
                <c:pt idx="3200">
                  <c:v>79</c:v>
                </c:pt>
                <c:pt idx="3201">
                  <c:v>79.02</c:v>
                </c:pt>
                <c:pt idx="3202">
                  <c:v>79.040000000000006</c:v>
                </c:pt>
                <c:pt idx="3203">
                  <c:v>79.06</c:v>
                </c:pt>
                <c:pt idx="3204">
                  <c:v>79.08</c:v>
                </c:pt>
                <c:pt idx="3205">
                  <c:v>79.099999999999994</c:v>
                </c:pt>
                <c:pt idx="3206">
                  <c:v>79.12</c:v>
                </c:pt>
                <c:pt idx="3207">
                  <c:v>79.14</c:v>
                </c:pt>
                <c:pt idx="3208">
                  <c:v>79.16</c:v>
                </c:pt>
                <c:pt idx="3209">
                  <c:v>79.180000000000007</c:v>
                </c:pt>
                <c:pt idx="3210">
                  <c:v>79.2</c:v>
                </c:pt>
                <c:pt idx="3211">
                  <c:v>79.22</c:v>
                </c:pt>
                <c:pt idx="3212">
                  <c:v>79.239999999999995</c:v>
                </c:pt>
                <c:pt idx="3213">
                  <c:v>79.260000000000005</c:v>
                </c:pt>
                <c:pt idx="3214">
                  <c:v>79.28</c:v>
                </c:pt>
                <c:pt idx="3215">
                  <c:v>79.3</c:v>
                </c:pt>
                <c:pt idx="3216">
                  <c:v>79.319999999999993</c:v>
                </c:pt>
                <c:pt idx="3217">
                  <c:v>79.34</c:v>
                </c:pt>
                <c:pt idx="3218">
                  <c:v>79.36</c:v>
                </c:pt>
                <c:pt idx="3219">
                  <c:v>79.38</c:v>
                </c:pt>
                <c:pt idx="3220">
                  <c:v>79.400000000000006</c:v>
                </c:pt>
                <c:pt idx="3221">
                  <c:v>79.42</c:v>
                </c:pt>
                <c:pt idx="3222">
                  <c:v>79.44</c:v>
                </c:pt>
                <c:pt idx="3223">
                  <c:v>79.459999999999994</c:v>
                </c:pt>
                <c:pt idx="3224">
                  <c:v>79.48</c:v>
                </c:pt>
                <c:pt idx="3225">
                  <c:v>79.5</c:v>
                </c:pt>
                <c:pt idx="3226">
                  <c:v>79.52</c:v>
                </c:pt>
                <c:pt idx="3227">
                  <c:v>79.540000000000006</c:v>
                </c:pt>
                <c:pt idx="3228">
                  <c:v>79.56</c:v>
                </c:pt>
                <c:pt idx="3229">
                  <c:v>79.58</c:v>
                </c:pt>
                <c:pt idx="3230">
                  <c:v>79.599999999999994</c:v>
                </c:pt>
                <c:pt idx="3231">
                  <c:v>79.62</c:v>
                </c:pt>
                <c:pt idx="3232">
                  <c:v>79.64</c:v>
                </c:pt>
                <c:pt idx="3233">
                  <c:v>79.66</c:v>
                </c:pt>
                <c:pt idx="3234">
                  <c:v>79.680000000000007</c:v>
                </c:pt>
                <c:pt idx="3235">
                  <c:v>79.7</c:v>
                </c:pt>
                <c:pt idx="3236">
                  <c:v>79.72</c:v>
                </c:pt>
                <c:pt idx="3237">
                  <c:v>79.739999999999995</c:v>
                </c:pt>
                <c:pt idx="3238">
                  <c:v>79.760000000000005</c:v>
                </c:pt>
                <c:pt idx="3239">
                  <c:v>79.78</c:v>
                </c:pt>
                <c:pt idx="3240">
                  <c:v>79.8</c:v>
                </c:pt>
                <c:pt idx="3241">
                  <c:v>79.819999999999993</c:v>
                </c:pt>
                <c:pt idx="3242">
                  <c:v>79.84</c:v>
                </c:pt>
                <c:pt idx="3243">
                  <c:v>79.86</c:v>
                </c:pt>
                <c:pt idx="3244">
                  <c:v>79.88</c:v>
                </c:pt>
                <c:pt idx="3245">
                  <c:v>79.900000000000006</c:v>
                </c:pt>
                <c:pt idx="3246">
                  <c:v>79.92</c:v>
                </c:pt>
                <c:pt idx="3247">
                  <c:v>79.94</c:v>
                </c:pt>
                <c:pt idx="3248">
                  <c:v>79.959999999999994</c:v>
                </c:pt>
                <c:pt idx="3249">
                  <c:v>79.98</c:v>
                </c:pt>
                <c:pt idx="3250">
                  <c:v>80</c:v>
                </c:pt>
                <c:pt idx="3251">
                  <c:v>80.02</c:v>
                </c:pt>
                <c:pt idx="3252">
                  <c:v>80.040000000000006</c:v>
                </c:pt>
                <c:pt idx="3253">
                  <c:v>80.06</c:v>
                </c:pt>
                <c:pt idx="3254">
                  <c:v>80.08</c:v>
                </c:pt>
                <c:pt idx="3255">
                  <c:v>80.099999999999994</c:v>
                </c:pt>
                <c:pt idx="3256">
                  <c:v>80.12</c:v>
                </c:pt>
                <c:pt idx="3257">
                  <c:v>80.14</c:v>
                </c:pt>
                <c:pt idx="3258">
                  <c:v>80.16</c:v>
                </c:pt>
                <c:pt idx="3259">
                  <c:v>80.180000000000007</c:v>
                </c:pt>
                <c:pt idx="3260">
                  <c:v>80.2</c:v>
                </c:pt>
                <c:pt idx="3261">
                  <c:v>80.22</c:v>
                </c:pt>
                <c:pt idx="3262">
                  <c:v>80.239999999999995</c:v>
                </c:pt>
                <c:pt idx="3263">
                  <c:v>80.260000000000005</c:v>
                </c:pt>
                <c:pt idx="3264">
                  <c:v>80.28</c:v>
                </c:pt>
                <c:pt idx="3265">
                  <c:v>80.3</c:v>
                </c:pt>
                <c:pt idx="3266">
                  <c:v>80.319999999999993</c:v>
                </c:pt>
                <c:pt idx="3267">
                  <c:v>80.34</c:v>
                </c:pt>
                <c:pt idx="3268">
                  <c:v>80.36</c:v>
                </c:pt>
                <c:pt idx="3269">
                  <c:v>80.38</c:v>
                </c:pt>
                <c:pt idx="3270">
                  <c:v>80.400000000000006</c:v>
                </c:pt>
                <c:pt idx="3271">
                  <c:v>80.42</c:v>
                </c:pt>
                <c:pt idx="3272">
                  <c:v>80.44</c:v>
                </c:pt>
                <c:pt idx="3273">
                  <c:v>80.459999999999994</c:v>
                </c:pt>
                <c:pt idx="3274">
                  <c:v>80.48</c:v>
                </c:pt>
                <c:pt idx="3275">
                  <c:v>80.5</c:v>
                </c:pt>
                <c:pt idx="3276">
                  <c:v>80.52</c:v>
                </c:pt>
                <c:pt idx="3277">
                  <c:v>80.540000000000006</c:v>
                </c:pt>
                <c:pt idx="3278">
                  <c:v>80.56</c:v>
                </c:pt>
                <c:pt idx="3279">
                  <c:v>80.58</c:v>
                </c:pt>
                <c:pt idx="3280">
                  <c:v>80.599999999999994</c:v>
                </c:pt>
                <c:pt idx="3281">
                  <c:v>80.62</c:v>
                </c:pt>
                <c:pt idx="3282">
                  <c:v>80.64</c:v>
                </c:pt>
                <c:pt idx="3283">
                  <c:v>80.66</c:v>
                </c:pt>
                <c:pt idx="3284">
                  <c:v>80.680000000000007</c:v>
                </c:pt>
                <c:pt idx="3285">
                  <c:v>80.7</c:v>
                </c:pt>
                <c:pt idx="3286">
                  <c:v>80.72</c:v>
                </c:pt>
                <c:pt idx="3287">
                  <c:v>80.739999999999995</c:v>
                </c:pt>
                <c:pt idx="3288">
                  <c:v>80.760000000000005</c:v>
                </c:pt>
                <c:pt idx="3289">
                  <c:v>80.78</c:v>
                </c:pt>
                <c:pt idx="3290">
                  <c:v>80.8</c:v>
                </c:pt>
                <c:pt idx="3291">
                  <c:v>80.819999999999993</c:v>
                </c:pt>
                <c:pt idx="3292">
                  <c:v>80.84</c:v>
                </c:pt>
                <c:pt idx="3293">
                  <c:v>80.86</c:v>
                </c:pt>
                <c:pt idx="3294">
                  <c:v>80.88</c:v>
                </c:pt>
                <c:pt idx="3295">
                  <c:v>80.900000000000006</c:v>
                </c:pt>
                <c:pt idx="3296">
                  <c:v>80.92</c:v>
                </c:pt>
                <c:pt idx="3297">
                  <c:v>80.94</c:v>
                </c:pt>
                <c:pt idx="3298">
                  <c:v>80.959999999999994</c:v>
                </c:pt>
                <c:pt idx="3299">
                  <c:v>80.98</c:v>
                </c:pt>
                <c:pt idx="3300">
                  <c:v>81</c:v>
                </c:pt>
                <c:pt idx="3301">
                  <c:v>81.02</c:v>
                </c:pt>
                <c:pt idx="3302">
                  <c:v>81.040000000000006</c:v>
                </c:pt>
                <c:pt idx="3303">
                  <c:v>81.06</c:v>
                </c:pt>
                <c:pt idx="3304">
                  <c:v>81.08</c:v>
                </c:pt>
                <c:pt idx="3305">
                  <c:v>81.099999999999994</c:v>
                </c:pt>
                <c:pt idx="3306">
                  <c:v>81.12</c:v>
                </c:pt>
                <c:pt idx="3307">
                  <c:v>81.14</c:v>
                </c:pt>
                <c:pt idx="3308">
                  <c:v>81.16</c:v>
                </c:pt>
                <c:pt idx="3309">
                  <c:v>81.180000000000007</c:v>
                </c:pt>
                <c:pt idx="3310">
                  <c:v>81.2</c:v>
                </c:pt>
                <c:pt idx="3311">
                  <c:v>81.22</c:v>
                </c:pt>
                <c:pt idx="3312">
                  <c:v>81.239999999999995</c:v>
                </c:pt>
                <c:pt idx="3313">
                  <c:v>81.260000000000005</c:v>
                </c:pt>
                <c:pt idx="3314">
                  <c:v>81.28</c:v>
                </c:pt>
                <c:pt idx="3315">
                  <c:v>81.3</c:v>
                </c:pt>
                <c:pt idx="3316">
                  <c:v>81.319999999999993</c:v>
                </c:pt>
                <c:pt idx="3317">
                  <c:v>81.34</c:v>
                </c:pt>
                <c:pt idx="3318">
                  <c:v>81.36</c:v>
                </c:pt>
                <c:pt idx="3319">
                  <c:v>81.38</c:v>
                </c:pt>
                <c:pt idx="3320">
                  <c:v>81.400000000000006</c:v>
                </c:pt>
                <c:pt idx="3321">
                  <c:v>81.42</c:v>
                </c:pt>
                <c:pt idx="3322">
                  <c:v>81.44</c:v>
                </c:pt>
                <c:pt idx="3323">
                  <c:v>81.459999999999994</c:v>
                </c:pt>
                <c:pt idx="3324">
                  <c:v>81.48</c:v>
                </c:pt>
                <c:pt idx="3325">
                  <c:v>81.5</c:v>
                </c:pt>
                <c:pt idx="3326">
                  <c:v>81.52</c:v>
                </c:pt>
                <c:pt idx="3327">
                  <c:v>81.540000000000006</c:v>
                </c:pt>
                <c:pt idx="3328">
                  <c:v>81.56</c:v>
                </c:pt>
                <c:pt idx="3329">
                  <c:v>81.58</c:v>
                </c:pt>
                <c:pt idx="3330">
                  <c:v>81.599999999999994</c:v>
                </c:pt>
                <c:pt idx="3331">
                  <c:v>81.62</c:v>
                </c:pt>
                <c:pt idx="3332">
                  <c:v>81.64</c:v>
                </c:pt>
                <c:pt idx="3333">
                  <c:v>81.66</c:v>
                </c:pt>
                <c:pt idx="3334">
                  <c:v>81.680000000000007</c:v>
                </c:pt>
                <c:pt idx="3335">
                  <c:v>81.7</c:v>
                </c:pt>
                <c:pt idx="3336">
                  <c:v>81.72</c:v>
                </c:pt>
                <c:pt idx="3337">
                  <c:v>81.739999999999995</c:v>
                </c:pt>
                <c:pt idx="3338">
                  <c:v>81.760000000000005</c:v>
                </c:pt>
                <c:pt idx="3339">
                  <c:v>81.78</c:v>
                </c:pt>
                <c:pt idx="3340">
                  <c:v>81.8</c:v>
                </c:pt>
                <c:pt idx="3341">
                  <c:v>81.819999999999993</c:v>
                </c:pt>
                <c:pt idx="3342">
                  <c:v>81.84</c:v>
                </c:pt>
                <c:pt idx="3343">
                  <c:v>81.86</c:v>
                </c:pt>
                <c:pt idx="3344">
                  <c:v>81.88</c:v>
                </c:pt>
                <c:pt idx="3345">
                  <c:v>81.900000000000006</c:v>
                </c:pt>
                <c:pt idx="3346">
                  <c:v>81.92</c:v>
                </c:pt>
                <c:pt idx="3347">
                  <c:v>81.94</c:v>
                </c:pt>
                <c:pt idx="3348">
                  <c:v>81.96</c:v>
                </c:pt>
                <c:pt idx="3349">
                  <c:v>81.98</c:v>
                </c:pt>
                <c:pt idx="3350">
                  <c:v>82</c:v>
                </c:pt>
                <c:pt idx="3351">
                  <c:v>82.02</c:v>
                </c:pt>
                <c:pt idx="3352">
                  <c:v>82.04</c:v>
                </c:pt>
                <c:pt idx="3353">
                  <c:v>82.06</c:v>
                </c:pt>
                <c:pt idx="3354">
                  <c:v>82.08</c:v>
                </c:pt>
                <c:pt idx="3355">
                  <c:v>82.1</c:v>
                </c:pt>
                <c:pt idx="3356">
                  <c:v>82.12</c:v>
                </c:pt>
                <c:pt idx="3357">
                  <c:v>82.14</c:v>
                </c:pt>
                <c:pt idx="3358">
                  <c:v>82.16</c:v>
                </c:pt>
                <c:pt idx="3359">
                  <c:v>82.18</c:v>
                </c:pt>
                <c:pt idx="3360">
                  <c:v>82.2</c:v>
                </c:pt>
                <c:pt idx="3361">
                  <c:v>82.22</c:v>
                </c:pt>
                <c:pt idx="3362">
                  <c:v>82.24</c:v>
                </c:pt>
                <c:pt idx="3363">
                  <c:v>82.26</c:v>
                </c:pt>
                <c:pt idx="3364">
                  <c:v>82.28</c:v>
                </c:pt>
                <c:pt idx="3365">
                  <c:v>82.3</c:v>
                </c:pt>
                <c:pt idx="3366">
                  <c:v>82.32</c:v>
                </c:pt>
                <c:pt idx="3367">
                  <c:v>82.34</c:v>
                </c:pt>
                <c:pt idx="3368">
                  <c:v>82.36</c:v>
                </c:pt>
                <c:pt idx="3369">
                  <c:v>82.38</c:v>
                </c:pt>
                <c:pt idx="3370">
                  <c:v>82.4</c:v>
                </c:pt>
                <c:pt idx="3371">
                  <c:v>82.42</c:v>
                </c:pt>
                <c:pt idx="3372">
                  <c:v>82.44</c:v>
                </c:pt>
                <c:pt idx="3373">
                  <c:v>82.46</c:v>
                </c:pt>
                <c:pt idx="3374">
                  <c:v>82.48</c:v>
                </c:pt>
                <c:pt idx="3375">
                  <c:v>82.5</c:v>
                </c:pt>
                <c:pt idx="3376">
                  <c:v>82.52</c:v>
                </c:pt>
                <c:pt idx="3377">
                  <c:v>82.54</c:v>
                </c:pt>
                <c:pt idx="3378">
                  <c:v>82.56</c:v>
                </c:pt>
                <c:pt idx="3379">
                  <c:v>82.58</c:v>
                </c:pt>
                <c:pt idx="3380">
                  <c:v>82.6</c:v>
                </c:pt>
                <c:pt idx="3381">
                  <c:v>82.62</c:v>
                </c:pt>
                <c:pt idx="3382">
                  <c:v>82.64</c:v>
                </c:pt>
                <c:pt idx="3383">
                  <c:v>82.66</c:v>
                </c:pt>
                <c:pt idx="3384">
                  <c:v>82.68</c:v>
                </c:pt>
                <c:pt idx="3385">
                  <c:v>82.7</c:v>
                </c:pt>
                <c:pt idx="3386">
                  <c:v>82.72</c:v>
                </c:pt>
                <c:pt idx="3387">
                  <c:v>82.74</c:v>
                </c:pt>
                <c:pt idx="3388">
                  <c:v>82.76</c:v>
                </c:pt>
                <c:pt idx="3389">
                  <c:v>82.78</c:v>
                </c:pt>
                <c:pt idx="3390">
                  <c:v>82.8</c:v>
                </c:pt>
                <c:pt idx="3391">
                  <c:v>82.82</c:v>
                </c:pt>
                <c:pt idx="3392">
                  <c:v>82.84</c:v>
                </c:pt>
                <c:pt idx="3393">
                  <c:v>82.86</c:v>
                </c:pt>
                <c:pt idx="3394">
                  <c:v>82.88</c:v>
                </c:pt>
                <c:pt idx="3395">
                  <c:v>82.9</c:v>
                </c:pt>
                <c:pt idx="3396">
                  <c:v>82.92</c:v>
                </c:pt>
                <c:pt idx="3397">
                  <c:v>82.94</c:v>
                </c:pt>
                <c:pt idx="3398">
                  <c:v>82.96</c:v>
                </c:pt>
                <c:pt idx="3399">
                  <c:v>82.98</c:v>
                </c:pt>
                <c:pt idx="3400">
                  <c:v>83</c:v>
                </c:pt>
                <c:pt idx="3401">
                  <c:v>83.02</c:v>
                </c:pt>
                <c:pt idx="3402">
                  <c:v>83.04</c:v>
                </c:pt>
                <c:pt idx="3403">
                  <c:v>83.06</c:v>
                </c:pt>
                <c:pt idx="3404">
                  <c:v>83.08</c:v>
                </c:pt>
                <c:pt idx="3405">
                  <c:v>83.1</c:v>
                </c:pt>
                <c:pt idx="3406">
                  <c:v>83.12</c:v>
                </c:pt>
                <c:pt idx="3407">
                  <c:v>83.14</c:v>
                </c:pt>
                <c:pt idx="3408">
                  <c:v>83.16</c:v>
                </c:pt>
                <c:pt idx="3409">
                  <c:v>83.18</c:v>
                </c:pt>
                <c:pt idx="3410">
                  <c:v>83.2</c:v>
                </c:pt>
                <c:pt idx="3411">
                  <c:v>83.22</c:v>
                </c:pt>
                <c:pt idx="3412">
                  <c:v>83.24</c:v>
                </c:pt>
                <c:pt idx="3413">
                  <c:v>83.26</c:v>
                </c:pt>
                <c:pt idx="3414">
                  <c:v>83.28</c:v>
                </c:pt>
                <c:pt idx="3415">
                  <c:v>83.3</c:v>
                </c:pt>
                <c:pt idx="3416">
                  <c:v>83.32</c:v>
                </c:pt>
                <c:pt idx="3417">
                  <c:v>83.34</c:v>
                </c:pt>
                <c:pt idx="3418">
                  <c:v>83.36</c:v>
                </c:pt>
                <c:pt idx="3419">
                  <c:v>83.38</c:v>
                </c:pt>
                <c:pt idx="3420">
                  <c:v>83.4</c:v>
                </c:pt>
                <c:pt idx="3421">
                  <c:v>83.42</c:v>
                </c:pt>
                <c:pt idx="3422">
                  <c:v>83.44</c:v>
                </c:pt>
                <c:pt idx="3423">
                  <c:v>83.46</c:v>
                </c:pt>
                <c:pt idx="3424">
                  <c:v>83.48</c:v>
                </c:pt>
                <c:pt idx="3425">
                  <c:v>83.5</c:v>
                </c:pt>
                <c:pt idx="3426">
                  <c:v>83.52</c:v>
                </c:pt>
                <c:pt idx="3427">
                  <c:v>83.54</c:v>
                </c:pt>
                <c:pt idx="3428">
                  <c:v>83.56</c:v>
                </c:pt>
                <c:pt idx="3429">
                  <c:v>83.58</c:v>
                </c:pt>
                <c:pt idx="3430">
                  <c:v>83.6</c:v>
                </c:pt>
                <c:pt idx="3431">
                  <c:v>83.62</c:v>
                </c:pt>
                <c:pt idx="3432">
                  <c:v>83.64</c:v>
                </c:pt>
                <c:pt idx="3433">
                  <c:v>83.66</c:v>
                </c:pt>
                <c:pt idx="3434">
                  <c:v>83.68</c:v>
                </c:pt>
                <c:pt idx="3435">
                  <c:v>83.7</c:v>
                </c:pt>
                <c:pt idx="3436">
                  <c:v>83.72</c:v>
                </c:pt>
                <c:pt idx="3437">
                  <c:v>83.74</c:v>
                </c:pt>
                <c:pt idx="3438">
                  <c:v>83.76</c:v>
                </c:pt>
                <c:pt idx="3439">
                  <c:v>83.78</c:v>
                </c:pt>
                <c:pt idx="3440">
                  <c:v>83.8</c:v>
                </c:pt>
                <c:pt idx="3441">
                  <c:v>83.82</c:v>
                </c:pt>
                <c:pt idx="3442">
                  <c:v>83.84</c:v>
                </c:pt>
                <c:pt idx="3443">
                  <c:v>83.86</c:v>
                </c:pt>
                <c:pt idx="3444">
                  <c:v>83.88</c:v>
                </c:pt>
                <c:pt idx="3445">
                  <c:v>83.9</c:v>
                </c:pt>
                <c:pt idx="3446">
                  <c:v>83.92</c:v>
                </c:pt>
                <c:pt idx="3447">
                  <c:v>83.94</c:v>
                </c:pt>
                <c:pt idx="3448">
                  <c:v>83.96</c:v>
                </c:pt>
                <c:pt idx="3449">
                  <c:v>83.98</c:v>
                </c:pt>
                <c:pt idx="3450">
                  <c:v>84</c:v>
                </c:pt>
                <c:pt idx="3451">
                  <c:v>84.02</c:v>
                </c:pt>
                <c:pt idx="3452">
                  <c:v>84.04</c:v>
                </c:pt>
                <c:pt idx="3453">
                  <c:v>84.06</c:v>
                </c:pt>
                <c:pt idx="3454">
                  <c:v>84.08</c:v>
                </c:pt>
                <c:pt idx="3455">
                  <c:v>84.1</c:v>
                </c:pt>
                <c:pt idx="3456">
                  <c:v>84.12</c:v>
                </c:pt>
                <c:pt idx="3457">
                  <c:v>84.14</c:v>
                </c:pt>
                <c:pt idx="3458">
                  <c:v>84.16</c:v>
                </c:pt>
                <c:pt idx="3459">
                  <c:v>84.18</c:v>
                </c:pt>
                <c:pt idx="3460">
                  <c:v>84.2</c:v>
                </c:pt>
                <c:pt idx="3461">
                  <c:v>84.22</c:v>
                </c:pt>
                <c:pt idx="3462">
                  <c:v>84.24</c:v>
                </c:pt>
                <c:pt idx="3463">
                  <c:v>84.26</c:v>
                </c:pt>
                <c:pt idx="3464">
                  <c:v>84.28</c:v>
                </c:pt>
                <c:pt idx="3465">
                  <c:v>84.3</c:v>
                </c:pt>
                <c:pt idx="3466">
                  <c:v>84.32</c:v>
                </c:pt>
                <c:pt idx="3467">
                  <c:v>84.34</c:v>
                </c:pt>
                <c:pt idx="3468">
                  <c:v>84.36</c:v>
                </c:pt>
                <c:pt idx="3469">
                  <c:v>84.38</c:v>
                </c:pt>
                <c:pt idx="3470">
                  <c:v>84.4</c:v>
                </c:pt>
                <c:pt idx="3471">
                  <c:v>84.42</c:v>
                </c:pt>
                <c:pt idx="3472">
                  <c:v>84.44</c:v>
                </c:pt>
                <c:pt idx="3473">
                  <c:v>84.46</c:v>
                </c:pt>
                <c:pt idx="3474">
                  <c:v>84.48</c:v>
                </c:pt>
                <c:pt idx="3475">
                  <c:v>84.5</c:v>
                </c:pt>
                <c:pt idx="3476">
                  <c:v>84.52</c:v>
                </c:pt>
                <c:pt idx="3477">
                  <c:v>84.54</c:v>
                </c:pt>
                <c:pt idx="3478">
                  <c:v>84.56</c:v>
                </c:pt>
                <c:pt idx="3479">
                  <c:v>84.58</c:v>
                </c:pt>
                <c:pt idx="3480">
                  <c:v>84.6</c:v>
                </c:pt>
                <c:pt idx="3481">
                  <c:v>84.62</c:v>
                </c:pt>
                <c:pt idx="3482">
                  <c:v>84.64</c:v>
                </c:pt>
                <c:pt idx="3483">
                  <c:v>84.66</c:v>
                </c:pt>
                <c:pt idx="3484">
                  <c:v>84.68</c:v>
                </c:pt>
                <c:pt idx="3485">
                  <c:v>84.7</c:v>
                </c:pt>
                <c:pt idx="3486">
                  <c:v>84.72</c:v>
                </c:pt>
                <c:pt idx="3487">
                  <c:v>84.74</c:v>
                </c:pt>
                <c:pt idx="3488">
                  <c:v>84.76</c:v>
                </c:pt>
                <c:pt idx="3489">
                  <c:v>84.78</c:v>
                </c:pt>
                <c:pt idx="3490">
                  <c:v>84.8</c:v>
                </c:pt>
                <c:pt idx="3491">
                  <c:v>84.82</c:v>
                </c:pt>
                <c:pt idx="3492">
                  <c:v>84.84</c:v>
                </c:pt>
                <c:pt idx="3493">
                  <c:v>84.86</c:v>
                </c:pt>
                <c:pt idx="3494">
                  <c:v>84.88</c:v>
                </c:pt>
                <c:pt idx="3495">
                  <c:v>84.9</c:v>
                </c:pt>
                <c:pt idx="3496">
                  <c:v>84.92</c:v>
                </c:pt>
                <c:pt idx="3497">
                  <c:v>84.94</c:v>
                </c:pt>
                <c:pt idx="3498">
                  <c:v>84.96</c:v>
                </c:pt>
                <c:pt idx="3499">
                  <c:v>84.98</c:v>
                </c:pt>
                <c:pt idx="3500">
                  <c:v>85</c:v>
                </c:pt>
                <c:pt idx="3501">
                  <c:v>85.02</c:v>
                </c:pt>
                <c:pt idx="3502">
                  <c:v>85.04</c:v>
                </c:pt>
                <c:pt idx="3503">
                  <c:v>85.06</c:v>
                </c:pt>
                <c:pt idx="3504">
                  <c:v>85.08</c:v>
                </c:pt>
                <c:pt idx="3505">
                  <c:v>85.1</c:v>
                </c:pt>
                <c:pt idx="3506">
                  <c:v>85.12</c:v>
                </c:pt>
                <c:pt idx="3507">
                  <c:v>85.14</c:v>
                </c:pt>
                <c:pt idx="3508">
                  <c:v>85.16</c:v>
                </c:pt>
                <c:pt idx="3509">
                  <c:v>85.18</c:v>
                </c:pt>
                <c:pt idx="3510">
                  <c:v>85.2</c:v>
                </c:pt>
                <c:pt idx="3511">
                  <c:v>85.22</c:v>
                </c:pt>
                <c:pt idx="3512">
                  <c:v>85.24</c:v>
                </c:pt>
                <c:pt idx="3513">
                  <c:v>85.26</c:v>
                </c:pt>
                <c:pt idx="3514">
                  <c:v>85.28</c:v>
                </c:pt>
                <c:pt idx="3515">
                  <c:v>85.3</c:v>
                </c:pt>
                <c:pt idx="3516">
                  <c:v>85.32</c:v>
                </c:pt>
                <c:pt idx="3517">
                  <c:v>85.34</c:v>
                </c:pt>
                <c:pt idx="3518">
                  <c:v>85.36</c:v>
                </c:pt>
                <c:pt idx="3519">
                  <c:v>85.38</c:v>
                </c:pt>
                <c:pt idx="3520">
                  <c:v>85.4</c:v>
                </c:pt>
                <c:pt idx="3521">
                  <c:v>85.42</c:v>
                </c:pt>
                <c:pt idx="3522">
                  <c:v>85.44</c:v>
                </c:pt>
                <c:pt idx="3523">
                  <c:v>85.46</c:v>
                </c:pt>
                <c:pt idx="3524">
                  <c:v>85.48</c:v>
                </c:pt>
                <c:pt idx="3525">
                  <c:v>85.5</c:v>
                </c:pt>
                <c:pt idx="3526">
                  <c:v>85.52</c:v>
                </c:pt>
                <c:pt idx="3527">
                  <c:v>85.54</c:v>
                </c:pt>
                <c:pt idx="3528">
                  <c:v>85.56</c:v>
                </c:pt>
                <c:pt idx="3529">
                  <c:v>85.58</c:v>
                </c:pt>
                <c:pt idx="3530">
                  <c:v>85.6</c:v>
                </c:pt>
                <c:pt idx="3531">
                  <c:v>85.62</c:v>
                </c:pt>
                <c:pt idx="3532">
                  <c:v>85.64</c:v>
                </c:pt>
                <c:pt idx="3533">
                  <c:v>85.66</c:v>
                </c:pt>
                <c:pt idx="3534">
                  <c:v>85.68</c:v>
                </c:pt>
                <c:pt idx="3535">
                  <c:v>85.7</c:v>
                </c:pt>
                <c:pt idx="3536">
                  <c:v>85.72</c:v>
                </c:pt>
                <c:pt idx="3537">
                  <c:v>85.74</c:v>
                </c:pt>
                <c:pt idx="3538">
                  <c:v>85.76</c:v>
                </c:pt>
                <c:pt idx="3539">
                  <c:v>85.78</c:v>
                </c:pt>
                <c:pt idx="3540">
                  <c:v>85.8</c:v>
                </c:pt>
                <c:pt idx="3541">
                  <c:v>85.82</c:v>
                </c:pt>
                <c:pt idx="3542">
                  <c:v>85.84</c:v>
                </c:pt>
                <c:pt idx="3543">
                  <c:v>85.86</c:v>
                </c:pt>
                <c:pt idx="3544">
                  <c:v>85.88</c:v>
                </c:pt>
                <c:pt idx="3545">
                  <c:v>85.9</c:v>
                </c:pt>
                <c:pt idx="3546">
                  <c:v>85.92</c:v>
                </c:pt>
                <c:pt idx="3547">
                  <c:v>85.94</c:v>
                </c:pt>
                <c:pt idx="3548">
                  <c:v>85.96</c:v>
                </c:pt>
                <c:pt idx="3549">
                  <c:v>85.98</c:v>
                </c:pt>
                <c:pt idx="3550">
                  <c:v>86</c:v>
                </c:pt>
                <c:pt idx="3551">
                  <c:v>86.02</c:v>
                </c:pt>
                <c:pt idx="3552">
                  <c:v>86.04</c:v>
                </c:pt>
                <c:pt idx="3553">
                  <c:v>86.06</c:v>
                </c:pt>
                <c:pt idx="3554">
                  <c:v>86.08</c:v>
                </c:pt>
                <c:pt idx="3555">
                  <c:v>86.1</c:v>
                </c:pt>
                <c:pt idx="3556">
                  <c:v>86.12</c:v>
                </c:pt>
                <c:pt idx="3557">
                  <c:v>86.14</c:v>
                </c:pt>
                <c:pt idx="3558">
                  <c:v>86.16</c:v>
                </c:pt>
                <c:pt idx="3559">
                  <c:v>86.18</c:v>
                </c:pt>
                <c:pt idx="3560">
                  <c:v>86.2</c:v>
                </c:pt>
                <c:pt idx="3561">
                  <c:v>86.22</c:v>
                </c:pt>
                <c:pt idx="3562">
                  <c:v>86.24</c:v>
                </c:pt>
                <c:pt idx="3563">
                  <c:v>86.26</c:v>
                </c:pt>
                <c:pt idx="3564">
                  <c:v>86.28</c:v>
                </c:pt>
                <c:pt idx="3565">
                  <c:v>86.3</c:v>
                </c:pt>
                <c:pt idx="3566">
                  <c:v>86.32</c:v>
                </c:pt>
                <c:pt idx="3567">
                  <c:v>86.34</c:v>
                </c:pt>
                <c:pt idx="3568">
                  <c:v>86.36</c:v>
                </c:pt>
                <c:pt idx="3569">
                  <c:v>86.38</c:v>
                </c:pt>
                <c:pt idx="3570">
                  <c:v>86.4</c:v>
                </c:pt>
                <c:pt idx="3571">
                  <c:v>86.42</c:v>
                </c:pt>
                <c:pt idx="3572">
                  <c:v>86.44</c:v>
                </c:pt>
                <c:pt idx="3573">
                  <c:v>86.46</c:v>
                </c:pt>
                <c:pt idx="3574">
                  <c:v>86.48</c:v>
                </c:pt>
                <c:pt idx="3575">
                  <c:v>86.5</c:v>
                </c:pt>
                <c:pt idx="3576">
                  <c:v>86.52</c:v>
                </c:pt>
                <c:pt idx="3577">
                  <c:v>86.54</c:v>
                </c:pt>
                <c:pt idx="3578">
                  <c:v>86.56</c:v>
                </c:pt>
                <c:pt idx="3579">
                  <c:v>86.58</c:v>
                </c:pt>
                <c:pt idx="3580">
                  <c:v>86.6</c:v>
                </c:pt>
                <c:pt idx="3581">
                  <c:v>86.62</c:v>
                </c:pt>
                <c:pt idx="3582">
                  <c:v>86.64</c:v>
                </c:pt>
                <c:pt idx="3583">
                  <c:v>86.66</c:v>
                </c:pt>
                <c:pt idx="3584">
                  <c:v>86.68</c:v>
                </c:pt>
                <c:pt idx="3585">
                  <c:v>86.7</c:v>
                </c:pt>
                <c:pt idx="3586">
                  <c:v>86.72</c:v>
                </c:pt>
                <c:pt idx="3587">
                  <c:v>86.74</c:v>
                </c:pt>
                <c:pt idx="3588">
                  <c:v>86.76</c:v>
                </c:pt>
                <c:pt idx="3589">
                  <c:v>86.78</c:v>
                </c:pt>
                <c:pt idx="3590">
                  <c:v>86.8</c:v>
                </c:pt>
                <c:pt idx="3591">
                  <c:v>86.82</c:v>
                </c:pt>
                <c:pt idx="3592">
                  <c:v>86.84</c:v>
                </c:pt>
                <c:pt idx="3593">
                  <c:v>86.86</c:v>
                </c:pt>
                <c:pt idx="3594">
                  <c:v>86.88</c:v>
                </c:pt>
                <c:pt idx="3595">
                  <c:v>86.9</c:v>
                </c:pt>
                <c:pt idx="3596">
                  <c:v>86.92</c:v>
                </c:pt>
                <c:pt idx="3597">
                  <c:v>86.94</c:v>
                </c:pt>
                <c:pt idx="3598">
                  <c:v>86.96</c:v>
                </c:pt>
                <c:pt idx="3599">
                  <c:v>86.98</c:v>
                </c:pt>
                <c:pt idx="3600">
                  <c:v>87</c:v>
                </c:pt>
                <c:pt idx="3601">
                  <c:v>87.02</c:v>
                </c:pt>
                <c:pt idx="3602">
                  <c:v>87.04</c:v>
                </c:pt>
                <c:pt idx="3603">
                  <c:v>87.06</c:v>
                </c:pt>
                <c:pt idx="3604">
                  <c:v>87.08</c:v>
                </c:pt>
                <c:pt idx="3605">
                  <c:v>87.1</c:v>
                </c:pt>
                <c:pt idx="3606">
                  <c:v>87.12</c:v>
                </c:pt>
                <c:pt idx="3607">
                  <c:v>87.14</c:v>
                </c:pt>
                <c:pt idx="3608">
                  <c:v>87.16</c:v>
                </c:pt>
                <c:pt idx="3609">
                  <c:v>87.18</c:v>
                </c:pt>
                <c:pt idx="3610">
                  <c:v>87.2</c:v>
                </c:pt>
                <c:pt idx="3611">
                  <c:v>87.22</c:v>
                </c:pt>
                <c:pt idx="3612">
                  <c:v>87.24</c:v>
                </c:pt>
                <c:pt idx="3613">
                  <c:v>87.26</c:v>
                </c:pt>
                <c:pt idx="3614">
                  <c:v>87.28</c:v>
                </c:pt>
                <c:pt idx="3615">
                  <c:v>87.3</c:v>
                </c:pt>
                <c:pt idx="3616">
                  <c:v>87.32</c:v>
                </c:pt>
                <c:pt idx="3617">
                  <c:v>87.34</c:v>
                </c:pt>
                <c:pt idx="3618">
                  <c:v>87.36</c:v>
                </c:pt>
                <c:pt idx="3619">
                  <c:v>87.38</c:v>
                </c:pt>
                <c:pt idx="3620">
                  <c:v>87.4</c:v>
                </c:pt>
                <c:pt idx="3621">
                  <c:v>87.42</c:v>
                </c:pt>
                <c:pt idx="3622">
                  <c:v>87.44</c:v>
                </c:pt>
                <c:pt idx="3623">
                  <c:v>87.46</c:v>
                </c:pt>
                <c:pt idx="3624">
                  <c:v>87.48</c:v>
                </c:pt>
                <c:pt idx="3625">
                  <c:v>87.5</c:v>
                </c:pt>
                <c:pt idx="3626">
                  <c:v>87.52</c:v>
                </c:pt>
                <c:pt idx="3627">
                  <c:v>87.54</c:v>
                </c:pt>
                <c:pt idx="3628">
                  <c:v>87.56</c:v>
                </c:pt>
                <c:pt idx="3629">
                  <c:v>87.58</c:v>
                </c:pt>
                <c:pt idx="3630">
                  <c:v>87.6</c:v>
                </c:pt>
                <c:pt idx="3631">
                  <c:v>87.62</c:v>
                </c:pt>
                <c:pt idx="3632">
                  <c:v>87.64</c:v>
                </c:pt>
                <c:pt idx="3633">
                  <c:v>87.66</c:v>
                </c:pt>
                <c:pt idx="3634">
                  <c:v>87.68</c:v>
                </c:pt>
                <c:pt idx="3635">
                  <c:v>87.7</c:v>
                </c:pt>
                <c:pt idx="3636">
                  <c:v>87.72</c:v>
                </c:pt>
                <c:pt idx="3637">
                  <c:v>87.74</c:v>
                </c:pt>
                <c:pt idx="3638">
                  <c:v>87.76</c:v>
                </c:pt>
                <c:pt idx="3639">
                  <c:v>87.78</c:v>
                </c:pt>
                <c:pt idx="3640">
                  <c:v>87.8</c:v>
                </c:pt>
                <c:pt idx="3641">
                  <c:v>87.82</c:v>
                </c:pt>
                <c:pt idx="3642">
                  <c:v>87.84</c:v>
                </c:pt>
                <c:pt idx="3643">
                  <c:v>87.86</c:v>
                </c:pt>
                <c:pt idx="3644">
                  <c:v>87.88</c:v>
                </c:pt>
                <c:pt idx="3645">
                  <c:v>87.9</c:v>
                </c:pt>
                <c:pt idx="3646">
                  <c:v>87.92</c:v>
                </c:pt>
                <c:pt idx="3647">
                  <c:v>87.94</c:v>
                </c:pt>
                <c:pt idx="3648">
                  <c:v>87.96</c:v>
                </c:pt>
                <c:pt idx="3649">
                  <c:v>87.98</c:v>
                </c:pt>
                <c:pt idx="3650">
                  <c:v>88</c:v>
                </c:pt>
                <c:pt idx="3651">
                  <c:v>88.02</c:v>
                </c:pt>
                <c:pt idx="3652">
                  <c:v>88.04</c:v>
                </c:pt>
                <c:pt idx="3653">
                  <c:v>88.06</c:v>
                </c:pt>
                <c:pt idx="3654">
                  <c:v>88.08</c:v>
                </c:pt>
                <c:pt idx="3655">
                  <c:v>88.1</c:v>
                </c:pt>
                <c:pt idx="3656">
                  <c:v>88.12</c:v>
                </c:pt>
                <c:pt idx="3657">
                  <c:v>88.14</c:v>
                </c:pt>
                <c:pt idx="3658">
                  <c:v>88.16</c:v>
                </c:pt>
                <c:pt idx="3659">
                  <c:v>88.18</c:v>
                </c:pt>
                <c:pt idx="3660">
                  <c:v>88.2</c:v>
                </c:pt>
                <c:pt idx="3661">
                  <c:v>88.22</c:v>
                </c:pt>
                <c:pt idx="3662">
                  <c:v>88.24</c:v>
                </c:pt>
                <c:pt idx="3663">
                  <c:v>88.26</c:v>
                </c:pt>
                <c:pt idx="3664">
                  <c:v>88.28</c:v>
                </c:pt>
                <c:pt idx="3665">
                  <c:v>88.3</c:v>
                </c:pt>
                <c:pt idx="3666">
                  <c:v>88.32</c:v>
                </c:pt>
                <c:pt idx="3667">
                  <c:v>88.34</c:v>
                </c:pt>
                <c:pt idx="3668">
                  <c:v>88.36</c:v>
                </c:pt>
                <c:pt idx="3669">
                  <c:v>88.38</c:v>
                </c:pt>
                <c:pt idx="3670">
                  <c:v>88.4</c:v>
                </c:pt>
                <c:pt idx="3671">
                  <c:v>88.42</c:v>
                </c:pt>
                <c:pt idx="3672">
                  <c:v>88.44</c:v>
                </c:pt>
                <c:pt idx="3673">
                  <c:v>88.46</c:v>
                </c:pt>
                <c:pt idx="3674">
                  <c:v>88.48</c:v>
                </c:pt>
                <c:pt idx="3675">
                  <c:v>88.5</c:v>
                </c:pt>
                <c:pt idx="3676">
                  <c:v>88.52</c:v>
                </c:pt>
                <c:pt idx="3677">
                  <c:v>88.54</c:v>
                </c:pt>
                <c:pt idx="3678">
                  <c:v>88.56</c:v>
                </c:pt>
                <c:pt idx="3679">
                  <c:v>88.58</c:v>
                </c:pt>
                <c:pt idx="3680">
                  <c:v>88.6</c:v>
                </c:pt>
                <c:pt idx="3681">
                  <c:v>88.62</c:v>
                </c:pt>
                <c:pt idx="3682">
                  <c:v>88.64</c:v>
                </c:pt>
                <c:pt idx="3683">
                  <c:v>88.66</c:v>
                </c:pt>
                <c:pt idx="3684">
                  <c:v>88.68</c:v>
                </c:pt>
                <c:pt idx="3685">
                  <c:v>88.7</c:v>
                </c:pt>
                <c:pt idx="3686">
                  <c:v>88.72</c:v>
                </c:pt>
                <c:pt idx="3687">
                  <c:v>88.74</c:v>
                </c:pt>
                <c:pt idx="3688">
                  <c:v>88.76</c:v>
                </c:pt>
                <c:pt idx="3689">
                  <c:v>88.78</c:v>
                </c:pt>
                <c:pt idx="3690">
                  <c:v>88.8</c:v>
                </c:pt>
                <c:pt idx="3691">
                  <c:v>88.82</c:v>
                </c:pt>
                <c:pt idx="3692">
                  <c:v>88.84</c:v>
                </c:pt>
                <c:pt idx="3693">
                  <c:v>88.86</c:v>
                </c:pt>
                <c:pt idx="3694">
                  <c:v>88.88</c:v>
                </c:pt>
                <c:pt idx="3695">
                  <c:v>88.9</c:v>
                </c:pt>
                <c:pt idx="3696">
                  <c:v>88.92</c:v>
                </c:pt>
                <c:pt idx="3697">
                  <c:v>88.94</c:v>
                </c:pt>
                <c:pt idx="3698">
                  <c:v>88.96</c:v>
                </c:pt>
                <c:pt idx="3699">
                  <c:v>88.98</c:v>
                </c:pt>
                <c:pt idx="3700">
                  <c:v>89</c:v>
                </c:pt>
                <c:pt idx="3701">
                  <c:v>89.02</c:v>
                </c:pt>
                <c:pt idx="3702">
                  <c:v>89.04</c:v>
                </c:pt>
                <c:pt idx="3703">
                  <c:v>89.06</c:v>
                </c:pt>
                <c:pt idx="3704">
                  <c:v>89.08</c:v>
                </c:pt>
                <c:pt idx="3705">
                  <c:v>89.1</c:v>
                </c:pt>
                <c:pt idx="3706">
                  <c:v>89.12</c:v>
                </c:pt>
                <c:pt idx="3707">
                  <c:v>89.14</c:v>
                </c:pt>
                <c:pt idx="3708">
                  <c:v>89.16</c:v>
                </c:pt>
                <c:pt idx="3709">
                  <c:v>89.18</c:v>
                </c:pt>
                <c:pt idx="3710">
                  <c:v>89.2</c:v>
                </c:pt>
                <c:pt idx="3711">
                  <c:v>89.22</c:v>
                </c:pt>
                <c:pt idx="3712">
                  <c:v>89.24</c:v>
                </c:pt>
                <c:pt idx="3713">
                  <c:v>89.26</c:v>
                </c:pt>
                <c:pt idx="3714">
                  <c:v>89.28</c:v>
                </c:pt>
                <c:pt idx="3715">
                  <c:v>89.3</c:v>
                </c:pt>
                <c:pt idx="3716">
                  <c:v>89.32</c:v>
                </c:pt>
                <c:pt idx="3717">
                  <c:v>89.34</c:v>
                </c:pt>
                <c:pt idx="3718">
                  <c:v>89.36</c:v>
                </c:pt>
                <c:pt idx="3719">
                  <c:v>89.38</c:v>
                </c:pt>
                <c:pt idx="3720">
                  <c:v>89.4</c:v>
                </c:pt>
                <c:pt idx="3721">
                  <c:v>89.42</c:v>
                </c:pt>
                <c:pt idx="3722">
                  <c:v>89.44</c:v>
                </c:pt>
                <c:pt idx="3723">
                  <c:v>89.46</c:v>
                </c:pt>
                <c:pt idx="3724">
                  <c:v>89.48</c:v>
                </c:pt>
                <c:pt idx="3725">
                  <c:v>89.5</c:v>
                </c:pt>
                <c:pt idx="3726">
                  <c:v>89.52</c:v>
                </c:pt>
                <c:pt idx="3727">
                  <c:v>89.54</c:v>
                </c:pt>
                <c:pt idx="3728">
                  <c:v>89.56</c:v>
                </c:pt>
                <c:pt idx="3729">
                  <c:v>89.58</c:v>
                </c:pt>
                <c:pt idx="3730">
                  <c:v>89.6</c:v>
                </c:pt>
                <c:pt idx="3731">
                  <c:v>89.62</c:v>
                </c:pt>
                <c:pt idx="3732">
                  <c:v>89.64</c:v>
                </c:pt>
                <c:pt idx="3733">
                  <c:v>89.66</c:v>
                </c:pt>
                <c:pt idx="3734">
                  <c:v>89.68</c:v>
                </c:pt>
                <c:pt idx="3735">
                  <c:v>89.7</c:v>
                </c:pt>
                <c:pt idx="3736">
                  <c:v>89.72</c:v>
                </c:pt>
                <c:pt idx="3737">
                  <c:v>89.74</c:v>
                </c:pt>
                <c:pt idx="3738">
                  <c:v>89.76</c:v>
                </c:pt>
                <c:pt idx="3739">
                  <c:v>89.78</c:v>
                </c:pt>
                <c:pt idx="3740">
                  <c:v>89.8</c:v>
                </c:pt>
                <c:pt idx="3741">
                  <c:v>89.82</c:v>
                </c:pt>
                <c:pt idx="3742">
                  <c:v>89.84</c:v>
                </c:pt>
                <c:pt idx="3743">
                  <c:v>89.86</c:v>
                </c:pt>
                <c:pt idx="3744">
                  <c:v>89.88</c:v>
                </c:pt>
                <c:pt idx="3745">
                  <c:v>89.9</c:v>
                </c:pt>
                <c:pt idx="3746">
                  <c:v>89.92</c:v>
                </c:pt>
                <c:pt idx="3747">
                  <c:v>89.94</c:v>
                </c:pt>
                <c:pt idx="3748">
                  <c:v>89.96</c:v>
                </c:pt>
                <c:pt idx="3749">
                  <c:v>89.98</c:v>
                </c:pt>
                <c:pt idx="3750">
                  <c:v>90</c:v>
                </c:pt>
              </c:numCache>
            </c:numRef>
          </c:xVal>
          <c:yVal>
            <c:numRef>
              <c:f>XRD!$Y$252:$Y$4002</c:f>
              <c:numCache>
                <c:formatCode>General</c:formatCode>
                <c:ptCount val="3751"/>
                <c:pt idx="0">
                  <c:v>58</c:v>
                </c:pt>
                <c:pt idx="1">
                  <c:v>62</c:v>
                </c:pt>
                <c:pt idx="2">
                  <c:v>55</c:v>
                </c:pt>
                <c:pt idx="3">
                  <c:v>49</c:v>
                </c:pt>
                <c:pt idx="4">
                  <c:v>51</c:v>
                </c:pt>
                <c:pt idx="5">
                  <c:v>69</c:v>
                </c:pt>
                <c:pt idx="6">
                  <c:v>61</c:v>
                </c:pt>
                <c:pt idx="7">
                  <c:v>54</c:v>
                </c:pt>
                <c:pt idx="8">
                  <c:v>56</c:v>
                </c:pt>
                <c:pt idx="9">
                  <c:v>54</c:v>
                </c:pt>
                <c:pt idx="10">
                  <c:v>38</c:v>
                </c:pt>
                <c:pt idx="11">
                  <c:v>62</c:v>
                </c:pt>
                <c:pt idx="12">
                  <c:v>57</c:v>
                </c:pt>
                <c:pt idx="13">
                  <c:v>50</c:v>
                </c:pt>
                <c:pt idx="14">
                  <c:v>64</c:v>
                </c:pt>
                <c:pt idx="15">
                  <c:v>61</c:v>
                </c:pt>
                <c:pt idx="16">
                  <c:v>54</c:v>
                </c:pt>
                <c:pt idx="17">
                  <c:v>57</c:v>
                </c:pt>
                <c:pt idx="18">
                  <c:v>49</c:v>
                </c:pt>
                <c:pt idx="19">
                  <c:v>48</c:v>
                </c:pt>
                <c:pt idx="20">
                  <c:v>61</c:v>
                </c:pt>
                <c:pt idx="21">
                  <c:v>48</c:v>
                </c:pt>
                <c:pt idx="22">
                  <c:v>55</c:v>
                </c:pt>
                <c:pt idx="23">
                  <c:v>50</c:v>
                </c:pt>
                <c:pt idx="24">
                  <c:v>46</c:v>
                </c:pt>
                <c:pt idx="25">
                  <c:v>51</c:v>
                </c:pt>
                <c:pt idx="26">
                  <c:v>57</c:v>
                </c:pt>
                <c:pt idx="27">
                  <c:v>53</c:v>
                </c:pt>
                <c:pt idx="28">
                  <c:v>61</c:v>
                </c:pt>
                <c:pt idx="29">
                  <c:v>45</c:v>
                </c:pt>
                <c:pt idx="30">
                  <c:v>61</c:v>
                </c:pt>
                <c:pt idx="31">
                  <c:v>48</c:v>
                </c:pt>
                <c:pt idx="32">
                  <c:v>65</c:v>
                </c:pt>
                <c:pt idx="33">
                  <c:v>50</c:v>
                </c:pt>
                <c:pt idx="34">
                  <c:v>57</c:v>
                </c:pt>
                <c:pt idx="35">
                  <c:v>51</c:v>
                </c:pt>
                <c:pt idx="36">
                  <c:v>53</c:v>
                </c:pt>
                <c:pt idx="37">
                  <c:v>49</c:v>
                </c:pt>
                <c:pt idx="38">
                  <c:v>44</c:v>
                </c:pt>
                <c:pt idx="39">
                  <c:v>43</c:v>
                </c:pt>
                <c:pt idx="40">
                  <c:v>50</c:v>
                </c:pt>
                <c:pt idx="41">
                  <c:v>49</c:v>
                </c:pt>
                <c:pt idx="42">
                  <c:v>50</c:v>
                </c:pt>
                <c:pt idx="43">
                  <c:v>53</c:v>
                </c:pt>
                <c:pt idx="44">
                  <c:v>56</c:v>
                </c:pt>
                <c:pt idx="45">
                  <c:v>59</c:v>
                </c:pt>
                <c:pt idx="46">
                  <c:v>48</c:v>
                </c:pt>
                <c:pt idx="47">
                  <c:v>53</c:v>
                </c:pt>
                <c:pt idx="48">
                  <c:v>46</c:v>
                </c:pt>
                <c:pt idx="49">
                  <c:v>50</c:v>
                </c:pt>
                <c:pt idx="50">
                  <c:v>45</c:v>
                </c:pt>
                <c:pt idx="51">
                  <c:v>50</c:v>
                </c:pt>
                <c:pt idx="52">
                  <c:v>46</c:v>
                </c:pt>
                <c:pt idx="53">
                  <c:v>48</c:v>
                </c:pt>
                <c:pt idx="54">
                  <c:v>39</c:v>
                </c:pt>
                <c:pt idx="55">
                  <c:v>45</c:v>
                </c:pt>
                <c:pt idx="56">
                  <c:v>62</c:v>
                </c:pt>
                <c:pt idx="57">
                  <c:v>50</c:v>
                </c:pt>
                <c:pt idx="58">
                  <c:v>52</c:v>
                </c:pt>
                <c:pt idx="59">
                  <c:v>57</c:v>
                </c:pt>
                <c:pt idx="60">
                  <c:v>43</c:v>
                </c:pt>
                <c:pt idx="61">
                  <c:v>44</c:v>
                </c:pt>
                <c:pt idx="62">
                  <c:v>45</c:v>
                </c:pt>
                <c:pt idx="63">
                  <c:v>52</c:v>
                </c:pt>
                <c:pt idx="64">
                  <c:v>53</c:v>
                </c:pt>
                <c:pt idx="65">
                  <c:v>44</c:v>
                </c:pt>
                <c:pt idx="66">
                  <c:v>51</c:v>
                </c:pt>
                <c:pt idx="67">
                  <c:v>36</c:v>
                </c:pt>
                <c:pt idx="68">
                  <c:v>56</c:v>
                </c:pt>
                <c:pt idx="69">
                  <c:v>43</c:v>
                </c:pt>
                <c:pt idx="70">
                  <c:v>45</c:v>
                </c:pt>
                <c:pt idx="71">
                  <c:v>56</c:v>
                </c:pt>
                <c:pt idx="72">
                  <c:v>48</c:v>
                </c:pt>
                <c:pt idx="73">
                  <c:v>41</c:v>
                </c:pt>
                <c:pt idx="74">
                  <c:v>34</c:v>
                </c:pt>
                <c:pt idx="75">
                  <c:v>41</c:v>
                </c:pt>
                <c:pt idx="76">
                  <c:v>43</c:v>
                </c:pt>
                <c:pt idx="77">
                  <c:v>48</c:v>
                </c:pt>
                <c:pt idx="78">
                  <c:v>49</c:v>
                </c:pt>
                <c:pt idx="79">
                  <c:v>42</c:v>
                </c:pt>
                <c:pt idx="80">
                  <c:v>34</c:v>
                </c:pt>
                <c:pt idx="81">
                  <c:v>52</c:v>
                </c:pt>
                <c:pt idx="82">
                  <c:v>47</c:v>
                </c:pt>
                <c:pt idx="83">
                  <c:v>53</c:v>
                </c:pt>
                <c:pt idx="84">
                  <c:v>39</c:v>
                </c:pt>
                <c:pt idx="85">
                  <c:v>43</c:v>
                </c:pt>
                <c:pt idx="86">
                  <c:v>34</c:v>
                </c:pt>
                <c:pt idx="87">
                  <c:v>43</c:v>
                </c:pt>
                <c:pt idx="88">
                  <c:v>45</c:v>
                </c:pt>
                <c:pt idx="89">
                  <c:v>42</c:v>
                </c:pt>
                <c:pt idx="90">
                  <c:v>56</c:v>
                </c:pt>
                <c:pt idx="91">
                  <c:v>41</c:v>
                </c:pt>
                <c:pt idx="92">
                  <c:v>35</c:v>
                </c:pt>
                <c:pt idx="93">
                  <c:v>49</c:v>
                </c:pt>
                <c:pt idx="94">
                  <c:v>36</c:v>
                </c:pt>
                <c:pt idx="95">
                  <c:v>37</c:v>
                </c:pt>
                <c:pt idx="96">
                  <c:v>50</c:v>
                </c:pt>
                <c:pt idx="97">
                  <c:v>52</c:v>
                </c:pt>
                <c:pt idx="98">
                  <c:v>41</c:v>
                </c:pt>
                <c:pt idx="99">
                  <c:v>41</c:v>
                </c:pt>
                <c:pt idx="100">
                  <c:v>48</c:v>
                </c:pt>
                <c:pt idx="101">
                  <c:v>39</c:v>
                </c:pt>
                <c:pt idx="102">
                  <c:v>35</c:v>
                </c:pt>
                <c:pt idx="103">
                  <c:v>48</c:v>
                </c:pt>
                <c:pt idx="104">
                  <c:v>40</c:v>
                </c:pt>
                <c:pt idx="105">
                  <c:v>52</c:v>
                </c:pt>
                <c:pt idx="106">
                  <c:v>47</c:v>
                </c:pt>
                <c:pt idx="107">
                  <c:v>43</c:v>
                </c:pt>
                <c:pt idx="108">
                  <c:v>41</c:v>
                </c:pt>
                <c:pt idx="109">
                  <c:v>46</c:v>
                </c:pt>
                <c:pt idx="110">
                  <c:v>44</c:v>
                </c:pt>
                <c:pt idx="111">
                  <c:v>52</c:v>
                </c:pt>
                <c:pt idx="112">
                  <c:v>41</c:v>
                </c:pt>
                <c:pt idx="113">
                  <c:v>53</c:v>
                </c:pt>
                <c:pt idx="114">
                  <c:v>44</c:v>
                </c:pt>
                <c:pt idx="115">
                  <c:v>30</c:v>
                </c:pt>
                <c:pt idx="116">
                  <c:v>33</c:v>
                </c:pt>
                <c:pt idx="117">
                  <c:v>47</c:v>
                </c:pt>
                <c:pt idx="118">
                  <c:v>49</c:v>
                </c:pt>
                <c:pt idx="119">
                  <c:v>44</c:v>
                </c:pt>
                <c:pt idx="120">
                  <c:v>30</c:v>
                </c:pt>
                <c:pt idx="121">
                  <c:v>40</c:v>
                </c:pt>
                <c:pt idx="122">
                  <c:v>49</c:v>
                </c:pt>
                <c:pt idx="123">
                  <c:v>27</c:v>
                </c:pt>
                <c:pt idx="124">
                  <c:v>47</c:v>
                </c:pt>
                <c:pt idx="125">
                  <c:v>39</c:v>
                </c:pt>
                <c:pt idx="126">
                  <c:v>44</c:v>
                </c:pt>
                <c:pt idx="127">
                  <c:v>40</c:v>
                </c:pt>
                <c:pt idx="128">
                  <c:v>40</c:v>
                </c:pt>
                <c:pt idx="129">
                  <c:v>38</c:v>
                </c:pt>
                <c:pt idx="130">
                  <c:v>40</c:v>
                </c:pt>
                <c:pt idx="131">
                  <c:v>37</c:v>
                </c:pt>
                <c:pt idx="132">
                  <c:v>41</c:v>
                </c:pt>
                <c:pt idx="133">
                  <c:v>34</c:v>
                </c:pt>
                <c:pt idx="134">
                  <c:v>43</c:v>
                </c:pt>
                <c:pt idx="135">
                  <c:v>37</c:v>
                </c:pt>
                <c:pt idx="136">
                  <c:v>52</c:v>
                </c:pt>
                <c:pt idx="137">
                  <c:v>42</c:v>
                </c:pt>
                <c:pt idx="138">
                  <c:v>44</c:v>
                </c:pt>
                <c:pt idx="139">
                  <c:v>43</c:v>
                </c:pt>
                <c:pt idx="140">
                  <c:v>37</c:v>
                </c:pt>
                <c:pt idx="141">
                  <c:v>46</c:v>
                </c:pt>
                <c:pt idx="142">
                  <c:v>37</c:v>
                </c:pt>
                <c:pt idx="143">
                  <c:v>47</c:v>
                </c:pt>
                <c:pt idx="144">
                  <c:v>35</c:v>
                </c:pt>
                <c:pt idx="145">
                  <c:v>35</c:v>
                </c:pt>
                <c:pt idx="146">
                  <c:v>47</c:v>
                </c:pt>
                <c:pt idx="147">
                  <c:v>50</c:v>
                </c:pt>
                <c:pt idx="148">
                  <c:v>40</c:v>
                </c:pt>
                <c:pt idx="149">
                  <c:v>41</c:v>
                </c:pt>
                <c:pt idx="150">
                  <c:v>37</c:v>
                </c:pt>
                <c:pt idx="151">
                  <c:v>39</c:v>
                </c:pt>
                <c:pt idx="152">
                  <c:v>36</c:v>
                </c:pt>
                <c:pt idx="153">
                  <c:v>51</c:v>
                </c:pt>
                <c:pt idx="154">
                  <c:v>45</c:v>
                </c:pt>
                <c:pt idx="155">
                  <c:v>37</c:v>
                </c:pt>
                <c:pt idx="156">
                  <c:v>48</c:v>
                </c:pt>
                <c:pt idx="157">
                  <c:v>40</c:v>
                </c:pt>
                <c:pt idx="158">
                  <c:v>35</c:v>
                </c:pt>
                <c:pt idx="159">
                  <c:v>41</c:v>
                </c:pt>
                <c:pt idx="160">
                  <c:v>39</c:v>
                </c:pt>
                <c:pt idx="161">
                  <c:v>30</c:v>
                </c:pt>
                <c:pt idx="162">
                  <c:v>30</c:v>
                </c:pt>
                <c:pt idx="163">
                  <c:v>45</c:v>
                </c:pt>
                <c:pt idx="164">
                  <c:v>25</c:v>
                </c:pt>
                <c:pt idx="165">
                  <c:v>46</c:v>
                </c:pt>
                <c:pt idx="166">
                  <c:v>42</c:v>
                </c:pt>
                <c:pt idx="167">
                  <c:v>39</c:v>
                </c:pt>
                <c:pt idx="168">
                  <c:v>35</c:v>
                </c:pt>
                <c:pt idx="169">
                  <c:v>34</c:v>
                </c:pt>
                <c:pt idx="170">
                  <c:v>35</c:v>
                </c:pt>
                <c:pt idx="171">
                  <c:v>42</c:v>
                </c:pt>
                <c:pt idx="172">
                  <c:v>39</c:v>
                </c:pt>
                <c:pt idx="173">
                  <c:v>44</c:v>
                </c:pt>
                <c:pt idx="174">
                  <c:v>44</c:v>
                </c:pt>
                <c:pt idx="175">
                  <c:v>40</c:v>
                </c:pt>
                <c:pt idx="176">
                  <c:v>30</c:v>
                </c:pt>
                <c:pt idx="177">
                  <c:v>39</c:v>
                </c:pt>
                <c:pt idx="178">
                  <c:v>59</c:v>
                </c:pt>
                <c:pt idx="179">
                  <c:v>50</c:v>
                </c:pt>
                <c:pt idx="180">
                  <c:v>34</c:v>
                </c:pt>
                <c:pt idx="181">
                  <c:v>26</c:v>
                </c:pt>
                <c:pt idx="182">
                  <c:v>37</c:v>
                </c:pt>
                <c:pt idx="183">
                  <c:v>33</c:v>
                </c:pt>
                <c:pt idx="184">
                  <c:v>39</c:v>
                </c:pt>
                <c:pt idx="185">
                  <c:v>41</c:v>
                </c:pt>
                <c:pt idx="186">
                  <c:v>33</c:v>
                </c:pt>
                <c:pt idx="187">
                  <c:v>38</c:v>
                </c:pt>
                <c:pt idx="188">
                  <c:v>45</c:v>
                </c:pt>
                <c:pt idx="189">
                  <c:v>40</c:v>
                </c:pt>
                <c:pt idx="190">
                  <c:v>27</c:v>
                </c:pt>
                <c:pt idx="191">
                  <c:v>44</c:v>
                </c:pt>
                <c:pt idx="192">
                  <c:v>30</c:v>
                </c:pt>
                <c:pt idx="193">
                  <c:v>24</c:v>
                </c:pt>
                <c:pt idx="194">
                  <c:v>35</c:v>
                </c:pt>
                <c:pt idx="195">
                  <c:v>27</c:v>
                </c:pt>
                <c:pt idx="196">
                  <c:v>38</c:v>
                </c:pt>
                <c:pt idx="197">
                  <c:v>33</c:v>
                </c:pt>
                <c:pt idx="198">
                  <c:v>31</c:v>
                </c:pt>
                <c:pt idx="199">
                  <c:v>36</c:v>
                </c:pt>
                <c:pt idx="200">
                  <c:v>33</c:v>
                </c:pt>
                <c:pt idx="201">
                  <c:v>38</c:v>
                </c:pt>
                <c:pt idx="202">
                  <c:v>32</c:v>
                </c:pt>
                <c:pt idx="203">
                  <c:v>35</c:v>
                </c:pt>
                <c:pt idx="204">
                  <c:v>25</c:v>
                </c:pt>
                <c:pt idx="205">
                  <c:v>30</c:v>
                </c:pt>
                <c:pt idx="206">
                  <c:v>30</c:v>
                </c:pt>
                <c:pt idx="207">
                  <c:v>28</c:v>
                </c:pt>
                <c:pt idx="208">
                  <c:v>37</c:v>
                </c:pt>
                <c:pt idx="209">
                  <c:v>30</c:v>
                </c:pt>
                <c:pt idx="210">
                  <c:v>23</c:v>
                </c:pt>
                <c:pt idx="211">
                  <c:v>37</c:v>
                </c:pt>
                <c:pt idx="212">
                  <c:v>28</c:v>
                </c:pt>
                <c:pt idx="213">
                  <c:v>33</c:v>
                </c:pt>
                <c:pt idx="214">
                  <c:v>36</c:v>
                </c:pt>
                <c:pt idx="215">
                  <c:v>42</c:v>
                </c:pt>
                <c:pt idx="216">
                  <c:v>36</c:v>
                </c:pt>
                <c:pt idx="217">
                  <c:v>25</c:v>
                </c:pt>
                <c:pt idx="218">
                  <c:v>52</c:v>
                </c:pt>
                <c:pt idx="219">
                  <c:v>36</c:v>
                </c:pt>
                <c:pt idx="220">
                  <c:v>33</c:v>
                </c:pt>
                <c:pt idx="221">
                  <c:v>35</c:v>
                </c:pt>
                <c:pt idx="222">
                  <c:v>39</c:v>
                </c:pt>
                <c:pt idx="223">
                  <c:v>29</c:v>
                </c:pt>
                <c:pt idx="224">
                  <c:v>27</c:v>
                </c:pt>
                <c:pt idx="225">
                  <c:v>36</c:v>
                </c:pt>
                <c:pt idx="226">
                  <c:v>35</c:v>
                </c:pt>
                <c:pt idx="227">
                  <c:v>43</c:v>
                </c:pt>
                <c:pt idx="228">
                  <c:v>29</c:v>
                </c:pt>
                <c:pt idx="229">
                  <c:v>32</c:v>
                </c:pt>
                <c:pt idx="230">
                  <c:v>34</c:v>
                </c:pt>
                <c:pt idx="231">
                  <c:v>24</c:v>
                </c:pt>
                <c:pt idx="232">
                  <c:v>43</c:v>
                </c:pt>
                <c:pt idx="233">
                  <c:v>28</c:v>
                </c:pt>
                <c:pt idx="234">
                  <c:v>43</c:v>
                </c:pt>
                <c:pt idx="235">
                  <c:v>33</c:v>
                </c:pt>
                <c:pt idx="236">
                  <c:v>42</c:v>
                </c:pt>
                <c:pt idx="237">
                  <c:v>20</c:v>
                </c:pt>
                <c:pt idx="238">
                  <c:v>41</c:v>
                </c:pt>
                <c:pt idx="239">
                  <c:v>38</c:v>
                </c:pt>
                <c:pt idx="240">
                  <c:v>31</c:v>
                </c:pt>
                <c:pt idx="241">
                  <c:v>35</c:v>
                </c:pt>
                <c:pt idx="242">
                  <c:v>35</c:v>
                </c:pt>
                <c:pt idx="243">
                  <c:v>34</c:v>
                </c:pt>
                <c:pt idx="244">
                  <c:v>28</c:v>
                </c:pt>
                <c:pt idx="245">
                  <c:v>41</c:v>
                </c:pt>
                <c:pt idx="246">
                  <c:v>34</c:v>
                </c:pt>
                <c:pt idx="247">
                  <c:v>36</c:v>
                </c:pt>
                <c:pt idx="248">
                  <c:v>25</c:v>
                </c:pt>
                <c:pt idx="249">
                  <c:v>48</c:v>
                </c:pt>
                <c:pt idx="250">
                  <c:v>37</c:v>
                </c:pt>
                <c:pt idx="251">
                  <c:v>34</c:v>
                </c:pt>
                <c:pt idx="252">
                  <c:v>39</c:v>
                </c:pt>
                <c:pt idx="253">
                  <c:v>40</c:v>
                </c:pt>
                <c:pt idx="254">
                  <c:v>24</c:v>
                </c:pt>
                <c:pt idx="255">
                  <c:v>38</c:v>
                </c:pt>
                <c:pt idx="256">
                  <c:v>27</c:v>
                </c:pt>
                <c:pt idx="257">
                  <c:v>38</c:v>
                </c:pt>
                <c:pt idx="258">
                  <c:v>37</c:v>
                </c:pt>
                <c:pt idx="259">
                  <c:v>35</c:v>
                </c:pt>
                <c:pt idx="260">
                  <c:v>41</c:v>
                </c:pt>
                <c:pt idx="261">
                  <c:v>26</c:v>
                </c:pt>
                <c:pt idx="262">
                  <c:v>34</c:v>
                </c:pt>
                <c:pt idx="263">
                  <c:v>21</c:v>
                </c:pt>
                <c:pt idx="264">
                  <c:v>28</c:v>
                </c:pt>
                <c:pt idx="265">
                  <c:v>40</c:v>
                </c:pt>
                <c:pt idx="266">
                  <c:v>32</c:v>
                </c:pt>
                <c:pt idx="267">
                  <c:v>31</c:v>
                </c:pt>
                <c:pt idx="268">
                  <c:v>41</c:v>
                </c:pt>
                <c:pt idx="269">
                  <c:v>30</c:v>
                </c:pt>
                <c:pt idx="270">
                  <c:v>28</c:v>
                </c:pt>
                <c:pt idx="271">
                  <c:v>22</c:v>
                </c:pt>
                <c:pt idx="272">
                  <c:v>34</c:v>
                </c:pt>
                <c:pt idx="273">
                  <c:v>27</c:v>
                </c:pt>
                <c:pt idx="274">
                  <c:v>38</c:v>
                </c:pt>
                <c:pt idx="275">
                  <c:v>36</c:v>
                </c:pt>
                <c:pt idx="276">
                  <c:v>29</c:v>
                </c:pt>
                <c:pt idx="277">
                  <c:v>25</c:v>
                </c:pt>
                <c:pt idx="278">
                  <c:v>29</c:v>
                </c:pt>
                <c:pt idx="279">
                  <c:v>34</c:v>
                </c:pt>
                <c:pt idx="280">
                  <c:v>34</c:v>
                </c:pt>
                <c:pt idx="281">
                  <c:v>29</c:v>
                </c:pt>
                <c:pt idx="282">
                  <c:v>28</c:v>
                </c:pt>
                <c:pt idx="283">
                  <c:v>26</c:v>
                </c:pt>
                <c:pt idx="284">
                  <c:v>31</c:v>
                </c:pt>
                <c:pt idx="285">
                  <c:v>31</c:v>
                </c:pt>
                <c:pt idx="286">
                  <c:v>35</c:v>
                </c:pt>
                <c:pt idx="287">
                  <c:v>22</c:v>
                </c:pt>
                <c:pt idx="288">
                  <c:v>34</c:v>
                </c:pt>
                <c:pt idx="289">
                  <c:v>22</c:v>
                </c:pt>
                <c:pt idx="290">
                  <c:v>35</c:v>
                </c:pt>
                <c:pt idx="291">
                  <c:v>30</c:v>
                </c:pt>
                <c:pt idx="292">
                  <c:v>21</c:v>
                </c:pt>
                <c:pt idx="293">
                  <c:v>34</c:v>
                </c:pt>
                <c:pt idx="294">
                  <c:v>23</c:v>
                </c:pt>
                <c:pt idx="295">
                  <c:v>31</c:v>
                </c:pt>
                <c:pt idx="296">
                  <c:v>27</c:v>
                </c:pt>
                <c:pt idx="297">
                  <c:v>25</c:v>
                </c:pt>
                <c:pt idx="298">
                  <c:v>24</c:v>
                </c:pt>
                <c:pt idx="299">
                  <c:v>35</c:v>
                </c:pt>
                <c:pt idx="300">
                  <c:v>33</c:v>
                </c:pt>
                <c:pt idx="301">
                  <c:v>33</c:v>
                </c:pt>
                <c:pt idx="302">
                  <c:v>30</c:v>
                </c:pt>
                <c:pt idx="303">
                  <c:v>23</c:v>
                </c:pt>
                <c:pt idx="304">
                  <c:v>36</c:v>
                </c:pt>
                <c:pt idx="305">
                  <c:v>36</c:v>
                </c:pt>
                <c:pt idx="306">
                  <c:v>24</c:v>
                </c:pt>
                <c:pt idx="307">
                  <c:v>29</c:v>
                </c:pt>
                <c:pt idx="308">
                  <c:v>28</c:v>
                </c:pt>
                <c:pt idx="309">
                  <c:v>35</c:v>
                </c:pt>
                <c:pt idx="310">
                  <c:v>23</c:v>
                </c:pt>
                <c:pt idx="311">
                  <c:v>24</c:v>
                </c:pt>
                <c:pt idx="312">
                  <c:v>30</c:v>
                </c:pt>
                <c:pt idx="313">
                  <c:v>28</c:v>
                </c:pt>
                <c:pt idx="314">
                  <c:v>27</c:v>
                </c:pt>
                <c:pt idx="315">
                  <c:v>23</c:v>
                </c:pt>
                <c:pt idx="316">
                  <c:v>25</c:v>
                </c:pt>
                <c:pt idx="317">
                  <c:v>26</c:v>
                </c:pt>
                <c:pt idx="318">
                  <c:v>32</c:v>
                </c:pt>
                <c:pt idx="319">
                  <c:v>21</c:v>
                </c:pt>
                <c:pt idx="320">
                  <c:v>26</c:v>
                </c:pt>
                <c:pt idx="321">
                  <c:v>22</c:v>
                </c:pt>
                <c:pt idx="322">
                  <c:v>28</c:v>
                </c:pt>
                <c:pt idx="323">
                  <c:v>28</c:v>
                </c:pt>
                <c:pt idx="324">
                  <c:v>28</c:v>
                </c:pt>
                <c:pt idx="325">
                  <c:v>25</c:v>
                </c:pt>
                <c:pt idx="326">
                  <c:v>28</c:v>
                </c:pt>
                <c:pt idx="327">
                  <c:v>22</c:v>
                </c:pt>
                <c:pt idx="328">
                  <c:v>28</c:v>
                </c:pt>
                <c:pt idx="329">
                  <c:v>28</c:v>
                </c:pt>
                <c:pt idx="330">
                  <c:v>23</c:v>
                </c:pt>
                <c:pt idx="331">
                  <c:v>30</c:v>
                </c:pt>
                <c:pt idx="332">
                  <c:v>30</c:v>
                </c:pt>
                <c:pt idx="333">
                  <c:v>29</c:v>
                </c:pt>
                <c:pt idx="334">
                  <c:v>25</c:v>
                </c:pt>
                <c:pt idx="335">
                  <c:v>23</c:v>
                </c:pt>
                <c:pt idx="336">
                  <c:v>32</c:v>
                </c:pt>
                <c:pt idx="337">
                  <c:v>33</c:v>
                </c:pt>
                <c:pt idx="338">
                  <c:v>26</c:v>
                </c:pt>
                <c:pt idx="339">
                  <c:v>34</c:v>
                </c:pt>
                <c:pt idx="340">
                  <c:v>23</c:v>
                </c:pt>
                <c:pt idx="341">
                  <c:v>23</c:v>
                </c:pt>
                <c:pt idx="342">
                  <c:v>29</c:v>
                </c:pt>
                <c:pt idx="343">
                  <c:v>19</c:v>
                </c:pt>
                <c:pt idx="344">
                  <c:v>18</c:v>
                </c:pt>
                <c:pt idx="345">
                  <c:v>26</c:v>
                </c:pt>
                <c:pt idx="346">
                  <c:v>33</c:v>
                </c:pt>
                <c:pt idx="347">
                  <c:v>21</c:v>
                </c:pt>
                <c:pt idx="348">
                  <c:v>28</c:v>
                </c:pt>
                <c:pt idx="349">
                  <c:v>30</c:v>
                </c:pt>
                <c:pt idx="350">
                  <c:v>24</c:v>
                </c:pt>
                <c:pt idx="351">
                  <c:v>19</c:v>
                </c:pt>
                <c:pt idx="352">
                  <c:v>31</c:v>
                </c:pt>
                <c:pt idx="353">
                  <c:v>24</c:v>
                </c:pt>
                <c:pt idx="354">
                  <c:v>26</c:v>
                </c:pt>
                <c:pt idx="355">
                  <c:v>27</c:v>
                </c:pt>
                <c:pt idx="356">
                  <c:v>38</c:v>
                </c:pt>
                <c:pt idx="357">
                  <c:v>31</c:v>
                </c:pt>
                <c:pt idx="358">
                  <c:v>27</c:v>
                </c:pt>
                <c:pt idx="359">
                  <c:v>26</c:v>
                </c:pt>
                <c:pt idx="360">
                  <c:v>36</c:v>
                </c:pt>
                <c:pt idx="361">
                  <c:v>19</c:v>
                </c:pt>
                <c:pt idx="362">
                  <c:v>25</c:v>
                </c:pt>
                <c:pt idx="363">
                  <c:v>31</c:v>
                </c:pt>
                <c:pt idx="364">
                  <c:v>26</c:v>
                </c:pt>
                <c:pt idx="365">
                  <c:v>25</c:v>
                </c:pt>
                <c:pt idx="366">
                  <c:v>16</c:v>
                </c:pt>
                <c:pt idx="367">
                  <c:v>33</c:v>
                </c:pt>
                <c:pt idx="368">
                  <c:v>22</c:v>
                </c:pt>
                <c:pt idx="369">
                  <c:v>27</c:v>
                </c:pt>
                <c:pt idx="370">
                  <c:v>27</c:v>
                </c:pt>
                <c:pt idx="371">
                  <c:v>27</c:v>
                </c:pt>
                <c:pt idx="372">
                  <c:v>18</c:v>
                </c:pt>
                <c:pt idx="373">
                  <c:v>23</c:v>
                </c:pt>
                <c:pt idx="374">
                  <c:v>16</c:v>
                </c:pt>
                <c:pt idx="375">
                  <c:v>22</c:v>
                </c:pt>
                <c:pt idx="376">
                  <c:v>24</c:v>
                </c:pt>
                <c:pt idx="377">
                  <c:v>25</c:v>
                </c:pt>
                <c:pt idx="378">
                  <c:v>23</c:v>
                </c:pt>
                <c:pt idx="379">
                  <c:v>23</c:v>
                </c:pt>
                <c:pt idx="380">
                  <c:v>20</c:v>
                </c:pt>
                <c:pt idx="381">
                  <c:v>23</c:v>
                </c:pt>
                <c:pt idx="382">
                  <c:v>24</c:v>
                </c:pt>
                <c:pt idx="383">
                  <c:v>31</c:v>
                </c:pt>
                <c:pt idx="384">
                  <c:v>31</c:v>
                </c:pt>
                <c:pt idx="385">
                  <c:v>19</c:v>
                </c:pt>
                <c:pt idx="386">
                  <c:v>23</c:v>
                </c:pt>
                <c:pt idx="387">
                  <c:v>26</c:v>
                </c:pt>
                <c:pt idx="388">
                  <c:v>34</c:v>
                </c:pt>
                <c:pt idx="389">
                  <c:v>22</c:v>
                </c:pt>
                <c:pt idx="390">
                  <c:v>28</c:v>
                </c:pt>
                <c:pt idx="391">
                  <c:v>19</c:v>
                </c:pt>
                <c:pt idx="392">
                  <c:v>21</c:v>
                </c:pt>
                <c:pt idx="393">
                  <c:v>25</c:v>
                </c:pt>
                <c:pt idx="394">
                  <c:v>26</c:v>
                </c:pt>
                <c:pt idx="395">
                  <c:v>19</c:v>
                </c:pt>
                <c:pt idx="396">
                  <c:v>28</c:v>
                </c:pt>
                <c:pt idx="397">
                  <c:v>33</c:v>
                </c:pt>
                <c:pt idx="398">
                  <c:v>30</c:v>
                </c:pt>
                <c:pt idx="399">
                  <c:v>23</c:v>
                </c:pt>
                <c:pt idx="400">
                  <c:v>23</c:v>
                </c:pt>
                <c:pt idx="401">
                  <c:v>23</c:v>
                </c:pt>
                <c:pt idx="402">
                  <c:v>27</c:v>
                </c:pt>
                <c:pt idx="403">
                  <c:v>30</c:v>
                </c:pt>
                <c:pt idx="404">
                  <c:v>38</c:v>
                </c:pt>
                <c:pt idx="405">
                  <c:v>28</c:v>
                </c:pt>
                <c:pt idx="406">
                  <c:v>28</c:v>
                </c:pt>
                <c:pt idx="407">
                  <c:v>19</c:v>
                </c:pt>
                <c:pt idx="408">
                  <c:v>20</c:v>
                </c:pt>
                <c:pt idx="409">
                  <c:v>26</c:v>
                </c:pt>
                <c:pt idx="410">
                  <c:v>25</c:v>
                </c:pt>
                <c:pt idx="411">
                  <c:v>27</c:v>
                </c:pt>
                <c:pt idx="412">
                  <c:v>27</c:v>
                </c:pt>
                <c:pt idx="413">
                  <c:v>33</c:v>
                </c:pt>
                <c:pt idx="414">
                  <c:v>30</c:v>
                </c:pt>
                <c:pt idx="415">
                  <c:v>25</c:v>
                </c:pt>
                <c:pt idx="416">
                  <c:v>29</c:v>
                </c:pt>
                <c:pt idx="417">
                  <c:v>24</c:v>
                </c:pt>
                <c:pt idx="418">
                  <c:v>20</c:v>
                </c:pt>
                <c:pt idx="419">
                  <c:v>18</c:v>
                </c:pt>
                <c:pt idx="420">
                  <c:v>27</c:v>
                </c:pt>
                <c:pt idx="421">
                  <c:v>28</c:v>
                </c:pt>
                <c:pt idx="422">
                  <c:v>22</c:v>
                </c:pt>
                <c:pt idx="423">
                  <c:v>27</c:v>
                </c:pt>
                <c:pt idx="424">
                  <c:v>29</c:v>
                </c:pt>
                <c:pt idx="425">
                  <c:v>16</c:v>
                </c:pt>
                <c:pt idx="426">
                  <c:v>17</c:v>
                </c:pt>
                <c:pt idx="427">
                  <c:v>23</c:v>
                </c:pt>
                <c:pt idx="428">
                  <c:v>28</c:v>
                </c:pt>
                <c:pt idx="429">
                  <c:v>31</c:v>
                </c:pt>
                <c:pt idx="430">
                  <c:v>19</c:v>
                </c:pt>
                <c:pt idx="431">
                  <c:v>20</c:v>
                </c:pt>
                <c:pt idx="432">
                  <c:v>27</c:v>
                </c:pt>
                <c:pt idx="433">
                  <c:v>15</c:v>
                </c:pt>
                <c:pt idx="434">
                  <c:v>24</c:v>
                </c:pt>
                <c:pt idx="435">
                  <c:v>19</c:v>
                </c:pt>
                <c:pt idx="436">
                  <c:v>20</c:v>
                </c:pt>
                <c:pt idx="437">
                  <c:v>18</c:v>
                </c:pt>
                <c:pt idx="438">
                  <c:v>19</c:v>
                </c:pt>
                <c:pt idx="439">
                  <c:v>28</c:v>
                </c:pt>
                <c:pt idx="440">
                  <c:v>15</c:v>
                </c:pt>
                <c:pt idx="441">
                  <c:v>17</c:v>
                </c:pt>
                <c:pt idx="442">
                  <c:v>25</c:v>
                </c:pt>
                <c:pt idx="443">
                  <c:v>28</c:v>
                </c:pt>
                <c:pt idx="444">
                  <c:v>33</c:v>
                </c:pt>
                <c:pt idx="445">
                  <c:v>20</c:v>
                </c:pt>
                <c:pt idx="446">
                  <c:v>16</c:v>
                </c:pt>
                <c:pt idx="447">
                  <c:v>28</c:v>
                </c:pt>
                <c:pt idx="448">
                  <c:v>17</c:v>
                </c:pt>
                <c:pt idx="449">
                  <c:v>21</c:v>
                </c:pt>
                <c:pt idx="450">
                  <c:v>33</c:v>
                </c:pt>
                <c:pt idx="451">
                  <c:v>26</c:v>
                </c:pt>
                <c:pt idx="452">
                  <c:v>24</c:v>
                </c:pt>
                <c:pt idx="453">
                  <c:v>22</c:v>
                </c:pt>
                <c:pt idx="454">
                  <c:v>27</c:v>
                </c:pt>
                <c:pt idx="455">
                  <c:v>28</c:v>
                </c:pt>
                <c:pt idx="456">
                  <c:v>19</c:v>
                </c:pt>
                <c:pt idx="457">
                  <c:v>23</c:v>
                </c:pt>
                <c:pt idx="458">
                  <c:v>25</c:v>
                </c:pt>
                <c:pt idx="459">
                  <c:v>17</c:v>
                </c:pt>
                <c:pt idx="460">
                  <c:v>21</c:v>
                </c:pt>
                <c:pt idx="461">
                  <c:v>21</c:v>
                </c:pt>
                <c:pt idx="462">
                  <c:v>21</c:v>
                </c:pt>
                <c:pt idx="463">
                  <c:v>18</c:v>
                </c:pt>
                <c:pt idx="464">
                  <c:v>19</c:v>
                </c:pt>
                <c:pt idx="465">
                  <c:v>15</c:v>
                </c:pt>
                <c:pt idx="466">
                  <c:v>16</c:v>
                </c:pt>
                <c:pt idx="467">
                  <c:v>25</c:v>
                </c:pt>
                <c:pt idx="468">
                  <c:v>22</c:v>
                </c:pt>
                <c:pt idx="469">
                  <c:v>20</c:v>
                </c:pt>
                <c:pt idx="470">
                  <c:v>21</c:v>
                </c:pt>
                <c:pt idx="471">
                  <c:v>17</c:v>
                </c:pt>
                <c:pt idx="472">
                  <c:v>20</c:v>
                </c:pt>
                <c:pt idx="473">
                  <c:v>25</c:v>
                </c:pt>
                <c:pt idx="474">
                  <c:v>26</c:v>
                </c:pt>
                <c:pt idx="475">
                  <c:v>15</c:v>
                </c:pt>
                <c:pt idx="476">
                  <c:v>27</c:v>
                </c:pt>
                <c:pt idx="477">
                  <c:v>22</c:v>
                </c:pt>
                <c:pt idx="478">
                  <c:v>22</c:v>
                </c:pt>
                <c:pt idx="479">
                  <c:v>17</c:v>
                </c:pt>
                <c:pt idx="480">
                  <c:v>33</c:v>
                </c:pt>
                <c:pt idx="481">
                  <c:v>30</c:v>
                </c:pt>
                <c:pt idx="482">
                  <c:v>24</c:v>
                </c:pt>
                <c:pt idx="483">
                  <c:v>24</c:v>
                </c:pt>
                <c:pt idx="484">
                  <c:v>27</c:v>
                </c:pt>
                <c:pt idx="485">
                  <c:v>32</c:v>
                </c:pt>
                <c:pt idx="486">
                  <c:v>26</c:v>
                </c:pt>
                <c:pt idx="487">
                  <c:v>36</c:v>
                </c:pt>
                <c:pt idx="488">
                  <c:v>27</c:v>
                </c:pt>
                <c:pt idx="489">
                  <c:v>21</c:v>
                </c:pt>
                <c:pt idx="490">
                  <c:v>27</c:v>
                </c:pt>
                <c:pt idx="491">
                  <c:v>17</c:v>
                </c:pt>
                <c:pt idx="492">
                  <c:v>23</c:v>
                </c:pt>
                <c:pt idx="493">
                  <c:v>15</c:v>
                </c:pt>
                <c:pt idx="494">
                  <c:v>30</c:v>
                </c:pt>
                <c:pt idx="495">
                  <c:v>25</c:v>
                </c:pt>
                <c:pt idx="496">
                  <c:v>16</c:v>
                </c:pt>
                <c:pt idx="497">
                  <c:v>18</c:v>
                </c:pt>
                <c:pt idx="498">
                  <c:v>16</c:v>
                </c:pt>
                <c:pt idx="499">
                  <c:v>20</c:v>
                </c:pt>
                <c:pt idx="500">
                  <c:v>22</c:v>
                </c:pt>
                <c:pt idx="501">
                  <c:v>29</c:v>
                </c:pt>
                <c:pt idx="502">
                  <c:v>16</c:v>
                </c:pt>
                <c:pt idx="503">
                  <c:v>24</c:v>
                </c:pt>
                <c:pt idx="504">
                  <c:v>28</c:v>
                </c:pt>
                <c:pt idx="505">
                  <c:v>30</c:v>
                </c:pt>
                <c:pt idx="506">
                  <c:v>21</c:v>
                </c:pt>
                <c:pt idx="507">
                  <c:v>26</c:v>
                </c:pt>
                <c:pt idx="508">
                  <c:v>22</c:v>
                </c:pt>
                <c:pt idx="509">
                  <c:v>24</c:v>
                </c:pt>
                <c:pt idx="510">
                  <c:v>27</c:v>
                </c:pt>
                <c:pt idx="511">
                  <c:v>28</c:v>
                </c:pt>
                <c:pt idx="512">
                  <c:v>19</c:v>
                </c:pt>
                <c:pt idx="513">
                  <c:v>29</c:v>
                </c:pt>
                <c:pt idx="514">
                  <c:v>29</c:v>
                </c:pt>
                <c:pt idx="515">
                  <c:v>26</c:v>
                </c:pt>
                <c:pt idx="516">
                  <c:v>30</c:v>
                </c:pt>
                <c:pt idx="517">
                  <c:v>26</c:v>
                </c:pt>
                <c:pt idx="518">
                  <c:v>23</c:v>
                </c:pt>
                <c:pt idx="519">
                  <c:v>20</c:v>
                </c:pt>
                <c:pt idx="520">
                  <c:v>26</c:v>
                </c:pt>
                <c:pt idx="521">
                  <c:v>17</c:v>
                </c:pt>
                <c:pt idx="522">
                  <c:v>23</c:v>
                </c:pt>
                <c:pt idx="523">
                  <c:v>18</c:v>
                </c:pt>
                <c:pt idx="524">
                  <c:v>18</c:v>
                </c:pt>
                <c:pt idx="525">
                  <c:v>21</c:v>
                </c:pt>
                <c:pt idx="526">
                  <c:v>23</c:v>
                </c:pt>
                <c:pt idx="527">
                  <c:v>25</c:v>
                </c:pt>
                <c:pt idx="528">
                  <c:v>19</c:v>
                </c:pt>
                <c:pt idx="529">
                  <c:v>27</c:v>
                </c:pt>
                <c:pt idx="530">
                  <c:v>22</c:v>
                </c:pt>
                <c:pt idx="531">
                  <c:v>16</c:v>
                </c:pt>
                <c:pt idx="532">
                  <c:v>25</c:v>
                </c:pt>
                <c:pt idx="533">
                  <c:v>24</c:v>
                </c:pt>
                <c:pt idx="534">
                  <c:v>26</c:v>
                </c:pt>
                <c:pt idx="535">
                  <c:v>21</c:v>
                </c:pt>
                <c:pt idx="536">
                  <c:v>24</c:v>
                </c:pt>
                <c:pt idx="537">
                  <c:v>18</c:v>
                </c:pt>
                <c:pt idx="538">
                  <c:v>21</c:v>
                </c:pt>
                <c:pt idx="539">
                  <c:v>23</c:v>
                </c:pt>
                <c:pt idx="540">
                  <c:v>23</c:v>
                </c:pt>
                <c:pt idx="541">
                  <c:v>15</c:v>
                </c:pt>
                <c:pt idx="542">
                  <c:v>25</c:v>
                </c:pt>
                <c:pt idx="543">
                  <c:v>18</c:v>
                </c:pt>
                <c:pt idx="544">
                  <c:v>22</c:v>
                </c:pt>
                <c:pt idx="545">
                  <c:v>21</c:v>
                </c:pt>
                <c:pt idx="546">
                  <c:v>22</c:v>
                </c:pt>
                <c:pt idx="547">
                  <c:v>15</c:v>
                </c:pt>
                <c:pt idx="548">
                  <c:v>27</c:v>
                </c:pt>
                <c:pt idx="549">
                  <c:v>20</c:v>
                </c:pt>
                <c:pt idx="550">
                  <c:v>20</c:v>
                </c:pt>
                <c:pt idx="551">
                  <c:v>29</c:v>
                </c:pt>
                <c:pt idx="552">
                  <c:v>15</c:v>
                </c:pt>
                <c:pt idx="553">
                  <c:v>22</c:v>
                </c:pt>
                <c:pt idx="554">
                  <c:v>15</c:v>
                </c:pt>
                <c:pt idx="555">
                  <c:v>21</c:v>
                </c:pt>
                <c:pt idx="556">
                  <c:v>23</c:v>
                </c:pt>
                <c:pt idx="557">
                  <c:v>15</c:v>
                </c:pt>
                <c:pt idx="558">
                  <c:v>11</c:v>
                </c:pt>
                <c:pt idx="559">
                  <c:v>19</c:v>
                </c:pt>
                <c:pt idx="560">
                  <c:v>18</c:v>
                </c:pt>
                <c:pt idx="561">
                  <c:v>17</c:v>
                </c:pt>
                <c:pt idx="562">
                  <c:v>13</c:v>
                </c:pt>
                <c:pt idx="563">
                  <c:v>13</c:v>
                </c:pt>
                <c:pt idx="564">
                  <c:v>19</c:v>
                </c:pt>
                <c:pt idx="565">
                  <c:v>13</c:v>
                </c:pt>
                <c:pt idx="566">
                  <c:v>20</c:v>
                </c:pt>
                <c:pt idx="567">
                  <c:v>20</c:v>
                </c:pt>
                <c:pt idx="568">
                  <c:v>18</c:v>
                </c:pt>
                <c:pt idx="569">
                  <c:v>15</c:v>
                </c:pt>
                <c:pt idx="570">
                  <c:v>19</c:v>
                </c:pt>
                <c:pt idx="571">
                  <c:v>16</c:v>
                </c:pt>
                <c:pt idx="572">
                  <c:v>17</c:v>
                </c:pt>
                <c:pt idx="573">
                  <c:v>23</c:v>
                </c:pt>
                <c:pt idx="574">
                  <c:v>21</c:v>
                </c:pt>
                <c:pt idx="575">
                  <c:v>22</c:v>
                </c:pt>
                <c:pt idx="576">
                  <c:v>18</c:v>
                </c:pt>
                <c:pt idx="577">
                  <c:v>23</c:v>
                </c:pt>
                <c:pt idx="578">
                  <c:v>22</c:v>
                </c:pt>
                <c:pt idx="579">
                  <c:v>21</c:v>
                </c:pt>
                <c:pt idx="580">
                  <c:v>22</c:v>
                </c:pt>
                <c:pt idx="581">
                  <c:v>19</c:v>
                </c:pt>
                <c:pt idx="582">
                  <c:v>15</c:v>
                </c:pt>
                <c:pt idx="583">
                  <c:v>13</c:v>
                </c:pt>
                <c:pt idx="584">
                  <c:v>27</c:v>
                </c:pt>
                <c:pt idx="585">
                  <c:v>17</c:v>
                </c:pt>
                <c:pt idx="586">
                  <c:v>21</c:v>
                </c:pt>
                <c:pt idx="587">
                  <c:v>22</c:v>
                </c:pt>
                <c:pt idx="588">
                  <c:v>22</c:v>
                </c:pt>
                <c:pt idx="589">
                  <c:v>15</c:v>
                </c:pt>
                <c:pt idx="590">
                  <c:v>18</c:v>
                </c:pt>
                <c:pt idx="591">
                  <c:v>22</c:v>
                </c:pt>
                <c:pt idx="592">
                  <c:v>27</c:v>
                </c:pt>
                <c:pt idx="593">
                  <c:v>18</c:v>
                </c:pt>
                <c:pt idx="594">
                  <c:v>17</c:v>
                </c:pt>
                <c:pt idx="595">
                  <c:v>29</c:v>
                </c:pt>
                <c:pt idx="596">
                  <c:v>22</c:v>
                </c:pt>
                <c:pt idx="597">
                  <c:v>24</c:v>
                </c:pt>
                <c:pt idx="598">
                  <c:v>23</c:v>
                </c:pt>
                <c:pt idx="599">
                  <c:v>21</c:v>
                </c:pt>
                <c:pt idx="600">
                  <c:v>14</c:v>
                </c:pt>
                <c:pt idx="601">
                  <c:v>31</c:v>
                </c:pt>
                <c:pt idx="602">
                  <c:v>31</c:v>
                </c:pt>
                <c:pt idx="603">
                  <c:v>27</c:v>
                </c:pt>
                <c:pt idx="604">
                  <c:v>25</c:v>
                </c:pt>
                <c:pt idx="605">
                  <c:v>11</c:v>
                </c:pt>
                <c:pt idx="606">
                  <c:v>19</c:v>
                </c:pt>
                <c:pt idx="607">
                  <c:v>24</c:v>
                </c:pt>
                <c:pt idx="608">
                  <c:v>25</c:v>
                </c:pt>
                <c:pt idx="609">
                  <c:v>25</c:v>
                </c:pt>
                <c:pt idx="610">
                  <c:v>23</c:v>
                </c:pt>
                <c:pt idx="611">
                  <c:v>29</c:v>
                </c:pt>
                <c:pt idx="612">
                  <c:v>29</c:v>
                </c:pt>
                <c:pt idx="613">
                  <c:v>15</c:v>
                </c:pt>
                <c:pt idx="614">
                  <c:v>26</c:v>
                </c:pt>
                <c:pt idx="615">
                  <c:v>36</c:v>
                </c:pt>
                <c:pt idx="616">
                  <c:v>27</c:v>
                </c:pt>
                <c:pt idx="617">
                  <c:v>23</c:v>
                </c:pt>
                <c:pt idx="618">
                  <c:v>28</c:v>
                </c:pt>
                <c:pt idx="619">
                  <c:v>32</c:v>
                </c:pt>
                <c:pt idx="620">
                  <c:v>32</c:v>
                </c:pt>
                <c:pt idx="621">
                  <c:v>21</c:v>
                </c:pt>
                <c:pt idx="622">
                  <c:v>30</c:v>
                </c:pt>
                <c:pt idx="623">
                  <c:v>28</c:v>
                </c:pt>
                <c:pt idx="624">
                  <c:v>27</c:v>
                </c:pt>
                <c:pt idx="625">
                  <c:v>20</c:v>
                </c:pt>
                <c:pt idx="626">
                  <c:v>23</c:v>
                </c:pt>
                <c:pt idx="627">
                  <c:v>17</c:v>
                </c:pt>
                <c:pt idx="628">
                  <c:v>22</c:v>
                </c:pt>
                <c:pt idx="629">
                  <c:v>21</c:v>
                </c:pt>
                <c:pt idx="630">
                  <c:v>18</c:v>
                </c:pt>
                <c:pt idx="631">
                  <c:v>24</c:v>
                </c:pt>
                <c:pt idx="632">
                  <c:v>20</c:v>
                </c:pt>
                <c:pt idx="633">
                  <c:v>17</c:v>
                </c:pt>
                <c:pt idx="634">
                  <c:v>23</c:v>
                </c:pt>
                <c:pt idx="635">
                  <c:v>15</c:v>
                </c:pt>
                <c:pt idx="636">
                  <c:v>17</c:v>
                </c:pt>
                <c:pt idx="637">
                  <c:v>11</c:v>
                </c:pt>
                <c:pt idx="638">
                  <c:v>23</c:v>
                </c:pt>
                <c:pt idx="639">
                  <c:v>29</c:v>
                </c:pt>
                <c:pt idx="640">
                  <c:v>13</c:v>
                </c:pt>
                <c:pt idx="641">
                  <c:v>23</c:v>
                </c:pt>
                <c:pt idx="642">
                  <c:v>18</c:v>
                </c:pt>
                <c:pt idx="643">
                  <c:v>8</c:v>
                </c:pt>
                <c:pt idx="644">
                  <c:v>23</c:v>
                </c:pt>
                <c:pt idx="645">
                  <c:v>12</c:v>
                </c:pt>
                <c:pt idx="646">
                  <c:v>22</c:v>
                </c:pt>
                <c:pt idx="647">
                  <c:v>23</c:v>
                </c:pt>
                <c:pt idx="648">
                  <c:v>21</c:v>
                </c:pt>
                <c:pt idx="649">
                  <c:v>15</c:v>
                </c:pt>
                <c:pt idx="650">
                  <c:v>19</c:v>
                </c:pt>
                <c:pt idx="651">
                  <c:v>21</c:v>
                </c:pt>
                <c:pt idx="652">
                  <c:v>18</c:v>
                </c:pt>
                <c:pt idx="653">
                  <c:v>24</c:v>
                </c:pt>
                <c:pt idx="654">
                  <c:v>18</c:v>
                </c:pt>
                <c:pt idx="655">
                  <c:v>20</c:v>
                </c:pt>
                <c:pt idx="656">
                  <c:v>19</c:v>
                </c:pt>
                <c:pt idx="657">
                  <c:v>19</c:v>
                </c:pt>
                <c:pt idx="658">
                  <c:v>12</c:v>
                </c:pt>
                <c:pt idx="659">
                  <c:v>15</c:v>
                </c:pt>
                <c:pt idx="660">
                  <c:v>18</c:v>
                </c:pt>
                <c:pt idx="661">
                  <c:v>11</c:v>
                </c:pt>
                <c:pt idx="662">
                  <c:v>17</c:v>
                </c:pt>
                <c:pt idx="663">
                  <c:v>26</c:v>
                </c:pt>
                <c:pt idx="664">
                  <c:v>16</c:v>
                </c:pt>
                <c:pt idx="665">
                  <c:v>18</c:v>
                </c:pt>
                <c:pt idx="666">
                  <c:v>7</c:v>
                </c:pt>
                <c:pt idx="667">
                  <c:v>13</c:v>
                </c:pt>
                <c:pt idx="668">
                  <c:v>20</c:v>
                </c:pt>
                <c:pt idx="669">
                  <c:v>15</c:v>
                </c:pt>
                <c:pt idx="670">
                  <c:v>21</c:v>
                </c:pt>
                <c:pt idx="671">
                  <c:v>14</c:v>
                </c:pt>
                <c:pt idx="672">
                  <c:v>15</c:v>
                </c:pt>
                <c:pt idx="673">
                  <c:v>10</c:v>
                </c:pt>
                <c:pt idx="674">
                  <c:v>17</c:v>
                </c:pt>
                <c:pt idx="675">
                  <c:v>14</c:v>
                </c:pt>
                <c:pt idx="676">
                  <c:v>15</c:v>
                </c:pt>
                <c:pt idx="677">
                  <c:v>28</c:v>
                </c:pt>
                <c:pt idx="678">
                  <c:v>14</c:v>
                </c:pt>
                <c:pt idx="679">
                  <c:v>18</c:v>
                </c:pt>
                <c:pt idx="680">
                  <c:v>16</c:v>
                </c:pt>
                <c:pt idx="681">
                  <c:v>11</c:v>
                </c:pt>
                <c:pt idx="682">
                  <c:v>17</c:v>
                </c:pt>
                <c:pt idx="683">
                  <c:v>23</c:v>
                </c:pt>
                <c:pt idx="684">
                  <c:v>10</c:v>
                </c:pt>
                <c:pt idx="685">
                  <c:v>19</c:v>
                </c:pt>
                <c:pt idx="686">
                  <c:v>14</c:v>
                </c:pt>
                <c:pt idx="687">
                  <c:v>20</c:v>
                </c:pt>
                <c:pt idx="688">
                  <c:v>20</c:v>
                </c:pt>
                <c:pt idx="689">
                  <c:v>8</c:v>
                </c:pt>
                <c:pt idx="690">
                  <c:v>17</c:v>
                </c:pt>
                <c:pt idx="691">
                  <c:v>13</c:v>
                </c:pt>
                <c:pt idx="692">
                  <c:v>15</c:v>
                </c:pt>
                <c:pt idx="693">
                  <c:v>17</c:v>
                </c:pt>
                <c:pt idx="694">
                  <c:v>15</c:v>
                </c:pt>
                <c:pt idx="695">
                  <c:v>21</c:v>
                </c:pt>
                <c:pt idx="696">
                  <c:v>19</c:v>
                </c:pt>
                <c:pt idx="697">
                  <c:v>15</c:v>
                </c:pt>
                <c:pt idx="698">
                  <c:v>12</c:v>
                </c:pt>
                <c:pt idx="699">
                  <c:v>22</c:v>
                </c:pt>
                <c:pt idx="700">
                  <c:v>14</c:v>
                </c:pt>
                <c:pt idx="701">
                  <c:v>20</c:v>
                </c:pt>
                <c:pt idx="702">
                  <c:v>18</c:v>
                </c:pt>
                <c:pt idx="703">
                  <c:v>27</c:v>
                </c:pt>
                <c:pt idx="704">
                  <c:v>18</c:v>
                </c:pt>
                <c:pt idx="705">
                  <c:v>18</c:v>
                </c:pt>
                <c:pt idx="706">
                  <c:v>11</c:v>
                </c:pt>
                <c:pt idx="707">
                  <c:v>17</c:v>
                </c:pt>
                <c:pt idx="708">
                  <c:v>14</c:v>
                </c:pt>
                <c:pt idx="709">
                  <c:v>15</c:v>
                </c:pt>
                <c:pt idx="710">
                  <c:v>12</c:v>
                </c:pt>
                <c:pt idx="711">
                  <c:v>18</c:v>
                </c:pt>
                <c:pt idx="712">
                  <c:v>23</c:v>
                </c:pt>
                <c:pt idx="713">
                  <c:v>17</c:v>
                </c:pt>
                <c:pt idx="714">
                  <c:v>13</c:v>
                </c:pt>
                <c:pt idx="715">
                  <c:v>15</c:v>
                </c:pt>
                <c:pt idx="716">
                  <c:v>18</c:v>
                </c:pt>
                <c:pt idx="717">
                  <c:v>12</c:v>
                </c:pt>
                <c:pt idx="718">
                  <c:v>27</c:v>
                </c:pt>
                <c:pt idx="719">
                  <c:v>13</c:v>
                </c:pt>
                <c:pt idx="720">
                  <c:v>18</c:v>
                </c:pt>
                <c:pt idx="721">
                  <c:v>17</c:v>
                </c:pt>
                <c:pt idx="722">
                  <c:v>16</c:v>
                </c:pt>
                <c:pt idx="723">
                  <c:v>14</c:v>
                </c:pt>
                <c:pt idx="724">
                  <c:v>11</c:v>
                </c:pt>
                <c:pt idx="725">
                  <c:v>13</c:v>
                </c:pt>
                <c:pt idx="726">
                  <c:v>19</c:v>
                </c:pt>
                <c:pt idx="727">
                  <c:v>15</c:v>
                </c:pt>
                <c:pt idx="728">
                  <c:v>18</c:v>
                </c:pt>
                <c:pt idx="729">
                  <c:v>9</c:v>
                </c:pt>
                <c:pt idx="730">
                  <c:v>20</c:v>
                </c:pt>
                <c:pt idx="731">
                  <c:v>18</c:v>
                </c:pt>
                <c:pt idx="732">
                  <c:v>12</c:v>
                </c:pt>
                <c:pt idx="733">
                  <c:v>13</c:v>
                </c:pt>
                <c:pt idx="734">
                  <c:v>18</c:v>
                </c:pt>
                <c:pt idx="735">
                  <c:v>18</c:v>
                </c:pt>
                <c:pt idx="736">
                  <c:v>20</c:v>
                </c:pt>
                <c:pt idx="737">
                  <c:v>11</c:v>
                </c:pt>
                <c:pt idx="738">
                  <c:v>16</c:v>
                </c:pt>
                <c:pt idx="739">
                  <c:v>19</c:v>
                </c:pt>
                <c:pt idx="740">
                  <c:v>21</c:v>
                </c:pt>
                <c:pt idx="741">
                  <c:v>19</c:v>
                </c:pt>
                <c:pt idx="742">
                  <c:v>17</c:v>
                </c:pt>
                <c:pt idx="743">
                  <c:v>17</c:v>
                </c:pt>
                <c:pt idx="744">
                  <c:v>20</c:v>
                </c:pt>
                <c:pt idx="745">
                  <c:v>9</c:v>
                </c:pt>
                <c:pt idx="746">
                  <c:v>21</c:v>
                </c:pt>
                <c:pt idx="747">
                  <c:v>19</c:v>
                </c:pt>
                <c:pt idx="748">
                  <c:v>13</c:v>
                </c:pt>
                <c:pt idx="749">
                  <c:v>13</c:v>
                </c:pt>
                <c:pt idx="750">
                  <c:v>17</c:v>
                </c:pt>
                <c:pt idx="751">
                  <c:v>20</c:v>
                </c:pt>
                <c:pt idx="752">
                  <c:v>16</c:v>
                </c:pt>
                <c:pt idx="753">
                  <c:v>16</c:v>
                </c:pt>
                <c:pt idx="754">
                  <c:v>23</c:v>
                </c:pt>
                <c:pt idx="755">
                  <c:v>20</c:v>
                </c:pt>
                <c:pt idx="756">
                  <c:v>10</c:v>
                </c:pt>
                <c:pt idx="757">
                  <c:v>16</c:v>
                </c:pt>
                <c:pt idx="758">
                  <c:v>17</c:v>
                </c:pt>
                <c:pt idx="759">
                  <c:v>15</c:v>
                </c:pt>
                <c:pt idx="760">
                  <c:v>17</c:v>
                </c:pt>
                <c:pt idx="761">
                  <c:v>19</c:v>
                </c:pt>
                <c:pt idx="762">
                  <c:v>14</c:v>
                </c:pt>
                <c:pt idx="763">
                  <c:v>18</c:v>
                </c:pt>
                <c:pt idx="764">
                  <c:v>10</c:v>
                </c:pt>
                <c:pt idx="765">
                  <c:v>9</c:v>
                </c:pt>
                <c:pt idx="766">
                  <c:v>11</c:v>
                </c:pt>
                <c:pt idx="767">
                  <c:v>12</c:v>
                </c:pt>
                <c:pt idx="768">
                  <c:v>14</c:v>
                </c:pt>
                <c:pt idx="769">
                  <c:v>19</c:v>
                </c:pt>
                <c:pt idx="770">
                  <c:v>10</c:v>
                </c:pt>
                <c:pt idx="771">
                  <c:v>10</c:v>
                </c:pt>
                <c:pt idx="772">
                  <c:v>10</c:v>
                </c:pt>
                <c:pt idx="773">
                  <c:v>14</c:v>
                </c:pt>
                <c:pt idx="774">
                  <c:v>24</c:v>
                </c:pt>
                <c:pt idx="775">
                  <c:v>16</c:v>
                </c:pt>
                <c:pt idx="776">
                  <c:v>11</c:v>
                </c:pt>
                <c:pt idx="777">
                  <c:v>15</c:v>
                </c:pt>
                <c:pt idx="778">
                  <c:v>8</c:v>
                </c:pt>
                <c:pt idx="779">
                  <c:v>14</c:v>
                </c:pt>
                <c:pt idx="780">
                  <c:v>12</c:v>
                </c:pt>
                <c:pt idx="781">
                  <c:v>18</c:v>
                </c:pt>
                <c:pt idx="782">
                  <c:v>8</c:v>
                </c:pt>
                <c:pt idx="783">
                  <c:v>19</c:v>
                </c:pt>
                <c:pt idx="784">
                  <c:v>10</c:v>
                </c:pt>
                <c:pt idx="785">
                  <c:v>6</c:v>
                </c:pt>
                <c:pt idx="786">
                  <c:v>18</c:v>
                </c:pt>
                <c:pt idx="787">
                  <c:v>20</c:v>
                </c:pt>
                <c:pt idx="788">
                  <c:v>14</c:v>
                </c:pt>
                <c:pt idx="789">
                  <c:v>11</c:v>
                </c:pt>
                <c:pt idx="790">
                  <c:v>11</c:v>
                </c:pt>
                <c:pt idx="791">
                  <c:v>19</c:v>
                </c:pt>
                <c:pt idx="792">
                  <c:v>15</c:v>
                </c:pt>
                <c:pt idx="793">
                  <c:v>13</c:v>
                </c:pt>
                <c:pt idx="794">
                  <c:v>7</c:v>
                </c:pt>
                <c:pt idx="795">
                  <c:v>14</c:v>
                </c:pt>
                <c:pt idx="796">
                  <c:v>11</c:v>
                </c:pt>
                <c:pt idx="797">
                  <c:v>18</c:v>
                </c:pt>
                <c:pt idx="798">
                  <c:v>7</c:v>
                </c:pt>
                <c:pt idx="799">
                  <c:v>15</c:v>
                </c:pt>
                <c:pt idx="800">
                  <c:v>6</c:v>
                </c:pt>
                <c:pt idx="801">
                  <c:v>14</c:v>
                </c:pt>
                <c:pt idx="802">
                  <c:v>16</c:v>
                </c:pt>
                <c:pt idx="803">
                  <c:v>18</c:v>
                </c:pt>
                <c:pt idx="804">
                  <c:v>9</c:v>
                </c:pt>
                <c:pt idx="805">
                  <c:v>11</c:v>
                </c:pt>
                <c:pt idx="806">
                  <c:v>20</c:v>
                </c:pt>
                <c:pt idx="807">
                  <c:v>21</c:v>
                </c:pt>
                <c:pt idx="808">
                  <c:v>16</c:v>
                </c:pt>
                <c:pt idx="809">
                  <c:v>9</c:v>
                </c:pt>
                <c:pt idx="810">
                  <c:v>21</c:v>
                </c:pt>
                <c:pt idx="811">
                  <c:v>17</c:v>
                </c:pt>
                <c:pt idx="812">
                  <c:v>12</c:v>
                </c:pt>
                <c:pt idx="813">
                  <c:v>16</c:v>
                </c:pt>
                <c:pt idx="814">
                  <c:v>17</c:v>
                </c:pt>
                <c:pt idx="815">
                  <c:v>17</c:v>
                </c:pt>
                <c:pt idx="816">
                  <c:v>13</c:v>
                </c:pt>
                <c:pt idx="817">
                  <c:v>21</c:v>
                </c:pt>
                <c:pt idx="818">
                  <c:v>11</c:v>
                </c:pt>
                <c:pt idx="819">
                  <c:v>7</c:v>
                </c:pt>
                <c:pt idx="820">
                  <c:v>12</c:v>
                </c:pt>
                <c:pt idx="821">
                  <c:v>9</c:v>
                </c:pt>
                <c:pt idx="822">
                  <c:v>11</c:v>
                </c:pt>
                <c:pt idx="823">
                  <c:v>7</c:v>
                </c:pt>
                <c:pt idx="824">
                  <c:v>14</c:v>
                </c:pt>
                <c:pt idx="825">
                  <c:v>15</c:v>
                </c:pt>
                <c:pt idx="826">
                  <c:v>10</c:v>
                </c:pt>
                <c:pt idx="827">
                  <c:v>15</c:v>
                </c:pt>
                <c:pt idx="828">
                  <c:v>13</c:v>
                </c:pt>
                <c:pt idx="829">
                  <c:v>13</c:v>
                </c:pt>
                <c:pt idx="830">
                  <c:v>12</c:v>
                </c:pt>
                <c:pt idx="831">
                  <c:v>24</c:v>
                </c:pt>
                <c:pt idx="832">
                  <c:v>13</c:v>
                </c:pt>
                <c:pt idx="833">
                  <c:v>9</c:v>
                </c:pt>
                <c:pt idx="834">
                  <c:v>17</c:v>
                </c:pt>
                <c:pt idx="835">
                  <c:v>13</c:v>
                </c:pt>
                <c:pt idx="836">
                  <c:v>17</c:v>
                </c:pt>
                <c:pt idx="837">
                  <c:v>20</c:v>
                </c:pt>
                <c:pt idx="838">
                  <c:v>20</c:v>
                </c:pt>
                <c:pt idx="839">
                  <c:v>20</c:v>
                </c:pt>
                <c:pt idx="840">
                  <c:v>19</c:v>
                </c:pt>
                <c:pt idx="841">
                  <c:v>12</c:v>
                </c:pt>
                <c:pt idx="842">
                  <c:v>14</c:v>
                </c:pt>
                <c:pt idx="843">
                  <c:v>13</c:v>
                </c:pt>
                <c:pt idx="844">
                  <c:v>9</c:v>
                </c:pt>
                <c:pt idx="845">
                  <c:v>11</c:v>
                </c:pt>
                <c:pt idx="846">
                  <c:v>13</c:v>
                </c:pt>
                <c:pt idx="847">
                  <c:v>22</c:v>
                </c:pt>
                <c:pt idx="848">
                  <c:v>9</c:v>
                </c:pt>
                <c:pt idx="849">
                  <c:v>18</c:v>
                </c:pt>
                <c:pt idx="850">
                  <c:v>18</c:v>
                </c:pt>
                <c:pt idx="851">
                  <c:v>16</c:v>
                </c:pt>
                <c:pt idx="852">
                  <c:v>12</c:v>
                </c:pt>
                <c:pt idx="853">
                  <c:v>13</c:v>
                </c:pt>
                <c:pt idx="854">
                  <c:v>17</c:v>
                </c:pt>
                <c:pt idx="855">
                  <c:v>15</c:v>
                </c:pt>
                <c:pt idx="856">
                  <c:v>12</c:v>
                </c:pt>
                <c:pt idx="857">
                  <c:v>10</c:v>
                </c:pt>
                <c:pt idx="858">
                  <c:v>14</c:v>
                </c:pt>
                <c:pt idx="859">
                  <c:v>15</c:v>
                </c:pt>
                <c:pt idx="860">
                  <c:v>8</c:v>
                </c:pt>
                <c:pt idx="861">
                  <c:v>15</c:v>
                </c:pt>
                <c:pt idx="862">
                  <c:v>15</c:v>
                </c:pt>
                <c:pt idx="863">
                  <c:v>13</c:v>
                </c:pt>
                <c:pt idx="864">
                  <c:v>14</c:v>
                </c:pt>
                <c:pt idx="865">
                  <c:v>9</c:v>
                </c:pt>
                <c:pt idx="866">
                  <c:v>16</c:v>
                </c:pt>
                <c:pt idx="867">
                  <c:v>18</c:v>
                </c:pt>
                <c:pt idx="868">
                  <c:v>17</c:v>
                </c:pt>
                <c:pt idx="869">
                  <c:v>10</c:v>
                </c:pt>
                <c:pt idx="870">
                  <c:v>11</c:v>
                </c:pt>
                <c:pt idx="871">
                  <c:v>13</c:v>
                </c:pt>
                <c:pt idx="872">
                  <c:v>9</c:v>
                </c:pt>
                <c:pt idx="873">
                  <c:v>17</c:v>
                </c:pt>
                <c:pt idx="874">
                  <c:v>9</c:v>
                </c:pt>
                <c:pt idx="875">
                  <c:v>7</c:v>
                </c:pt>
                <c:pt idx="876">
                  <c:v>17</c:v>
                </c:pt>
                <c:pt idx="877">
                  <c:v>11</c:v>
                </c:pt>
                <c:pt idx="878">
                  <c:v>9</c:v>
                </c:pt>
                <c:pt idx="879">
                  <c:v>22</c:v>
                </c:pt>
                <c:pt idx="880">
                  <c:v>16</c:v>
                </c:pt>
                <c:pt idx="881">
                  <c:v>17</c:v>
                </c:pt>
                <c:pt idx="882">
                  <c:v>12</c:v>
                </c:pt>
                <c:pt idx="883">
                  <c:v>14</c:v>
                </c:pt>
                <c:pt idx="884">
                  <c:v>16</c:v>
                </c:pt>
                <c:pt idx="885">
                  <c:v>16</c:v>
                </c:pt>
                <c:pt idx="886">
                  <c:v>11</c:v>
                </c:pt>
                <c:pt idx="887">
                  <c:v>14</c:v>
                </c:pt>
                <c:pt idx="888">
                  <c:v>8</c:v>
                </c:pt>
                <c:pt idx="889">
                  <c:v>13</c:v>
                </c:pt>
                <c:pt idx="890">
                  <c:v>9</c:v>
                </c:pt>
                <c:pt idx="891">
                  <c:v>17</c:v>
                </c:pt>
                <c:pt idx="892">
                  <c:v>14</c:v>
                </c:pt>
                <c:pt idx="893">
                  <c:v>13</c:v>
                </c:pt>
                <c:pt idx="894">
                  <c:v>12</c:v>
                </c:pt>
                <c:pt idx="895">
                  <c:v>7</c:v>
                </c:pt>
                <c:pt idx="896">
                  <c:v>11</c:v>
                </c:pt>
                <c:pt idx="897">
                  <c:v>12</c:v>
                </c:pt>
                <c:pt idx="898">
                  <c:v>12</c:v>
                </c:pt>
                <c:pt idx="899">
                  <c:v>7</c:v>
                </c:pt>
                <c:pt idx="900">
                  <c:v>17</c:v>
                </c:pt>
                <c:pt idx="901">
                  <c:v>14</c:v>
                </c:pt>
                <c:pt idx="902">
                  <c:v>15</c:v>
                </c:pt>
                <c:pt idx="903">
                  <c:v>10</c:v>
                </c:pt>
                <c:pt idx="904">
                  <c:v>3</c:v>
                </c:pt>
                <c:pt idx="905">
                  <c:v>19</c:v>
                </c:pt>
                <c:pt idx="906">
                  <c:v>9</c:v>
                </c:pt>
                <c:pt idx="907">
                  <c:v>12</c:v>
                </c:pt>
                <c:pt idx="908">
                  <c:v>19</c:v>
                </c:pt>
                <c:pt idx="909">
                  <c:v>15</c:v>
                </c:pt>
                <c:pt idx="910">
                  <c:v>12</c:v>
                </c:pt>
                <c:pt idx="911">
                  <c:v>13</c:v>
                </c:pt>
                <c:pt idx="912">
                  <c:v>11</c:v>
                </c:pt>
                <c:pt idx="913">
                  <c:v>7</c:v>
                </c:pt>
                <c:pt idx="914">
                  <c:v>7</c:v>
                </c:pt>
                <c:pt idx="915">
                  <c:v>7</c:v>
                </c:pt>
                <c:pt idx="916">
                  <c:v>12</c:v>
                </c:pt>
                <c:pt idx="917">
                  <c:v>12</c:v>
                </c:pt>
                <c:pt idx="918">
                  <c:v>14</c:v>
                </c:pt>
                <c:pt idx="919">
                  <c:v>14</c:v>
                </c:pt>
                <c:pt idx="920">
                  <c:v>10</c:v>
                </c:pt>
                <c:pt idx="921">
                  <c:v>9</c:v>
                </c:pt>
                <c:pt idx="922">
                  <c:v>10</c:v>
                </c:pt>
                <c:pt idx="923">
                  <c:v>14</c:v>
                </c:pt>
                <c:pt idx="924">
                  <c:v>14</c:v>
                </c:pt>
                <c:pt idx="925">
                  <c:v>7</c:v>
                </c:pt>
                <c:pt idx="926">
                  <c:v>16</c:v>
                </c:pt>
                <c:pt idx="927">
                  <c:v>17</c:v>
                </c:pt>
                <c:pt idx="928">
                  <c:v>15</c:v>
                </c:pt>
                <c:pt idx="929">
                  <c:v>11</c:v>
                </c:pt>
                <c:pt idx="930">
                  <c:v>15</c:v>
                </c:pt>
                <c:pt idx="931">
                  <c:v>9</c:v>
                </c:pt>
                <c:pt idx="932">
                  <c:v>13</c:v>
                </c:pt>
                <c:pt idx="933">
                  <c:v>13</c:v>
                </c:pt>
                <c:pt idx="934">
                  <c:v>12</c:v>
                </c:pt>
                <c:pt idx="935">
                  <c:v>7</c:v>
                </c:pt>
                <c:pt idx="936">
                  <c:v>22</c:v>
                </c:pt>
                <c:pt idx="937">
                  <c:v>11</c:v>
                </c:pt>
                <c:pt idx="938">
                  <c:v>11</c:v>
                </c:pt>
                <c:pt idx="939">
                  <c:v>14</c:v>
                </c:pt>
                <c:pt idx="940">
                  <c:v>5</c:v>
                </c:pt>
                <c:pt idx="941">
                  <c:v>11</c:v>
                </c:pt>
                <c:pt idx="942">
                  <c:v>10</c:v>
                </c:pt>
                <c:pt idx="943">
                  <c:v>19</c:v>
                </c:pt>
                <c:pt idx="944">
                  <c:v>16</c:v>
                </c:pt>
                <c:pt idx="945">
                  <c:v>16</c:v>
                </c:pt>
                <c:pt idx="946">
                  <c:v>15</c:v>
                </c:pt>
                <c:pt idx="947">
                  <c:v>10</c:v>
                </c:pt>
                <c:pt idx="948">
                  <c:v>14</c:v>
                </c:pt>
                <c:pt idx="949">
                  <c:v>16</c:v>
                </c:pt>
                <c:pt idx="950">
                  <c:v>8</c:v>
                </c:pt>
                <c:pt idx="951">
                  <c:v>15</c:v>
                </c:pt>
                <c:pt idx="952">
                  <c:v>9</c:v>
                </c:pt>
                <c:pt idx="953">
                  <c:v>18</c:v>
                </c:pt>
                <c:pt idx="954">
                  <c:v>14</c:v>
                </c:pt>
                <c:pt idx="955">
                  <c:v>10</c:v>
                </c:pt>
                <c:pt idx="956">
                  <c:v>20</c:v>
                </c:pt>
                <c:pt idx="957">
                  <c:v>18</c:v>
                </c:pt>
                <c:pt idx="958">
                  <c:v>14</c:v>
                </c:pt>
                <c:pt idx="959">
                  <c:v>15</c:v>
                </c:pt>
                <c:pt idx="960">
                  <c:v>14</c:v>
                </c:pt>
                <c:pt idx="961">
                  <c:v>12</c:v>
                </c:pt>
                <c:pt idx="962">
                  <c:v>13</c:v>
                </c:pt>
                <c:pt idx="963">
                  <c:v>15</c:v>
                </c:pt>
                <c:pt idx="964">
                  <c:v>11</c:v>
                </c:pt>
                <c:pt idx="965">
                  <c:v>11</c:v>
                </c:pt>
                <c:pt idx="966">
                  <c:v>15</c:v>
                </c:pt>
                <c:pt idx="967">
                  <c:v>21</c:v>
                </c:pt>
                <c:pt idx="968">
                  <c:v>6</c:v>
                </c:pt>
                <c:pt idx="969">
                  <c:v>11</c:v>
                </c:pt>
                <c:pt idx="970">
                  <c:v>12</c:v>
                </c:pt>
                <c:pt idx="971">
                  <c:v>10</c:v>
                </c:pt>
                <c:pt idx="972">
                  <c:v>22</c:v>
                </c:pt>
                <c:pt idx="973">
                  <c:v>9</c:v>
                </c:pt>
                <c:pt idx="974">
                  <c:v>7</c:v>
                </c:pt>
                <c:pt idx="975">
                  <c:v>15</c:v>
                </c:pt>
                <c:pt idx="976">
                  <c:v>17</c:v>
                </c:pt>
                <c:pt idx="977">
                  <c:v>11</c:v>
                </c:pt>
                <c:pt idx="978">
                  <c:v>10</c:v>
                </c:pt>
                <c:pt idx="979">
                  <c:v>26</c:v>
                </c:pt>
                <c:pt idx="980">
                  <c:v>19</c:v>
                </c:pt>
                <c:pt idx="981">
                  <c:v>21</c:v>
                </c:pt>
                <c:pt idx="982">
                  <c:v>28</c:v>
                </c:pt>
                <c:pt idx="983">
                  <c:v>16</c:v>
                </c:pt>
                <c:pt idx="984">
                  <c:v>16</c:v>
                </c:pt>
                <c:pt idx="985">
                  <c:v>22</c:v>
                </c:pt>
                <c:pt idx="986">
                  <c:v>23</c:v>
                </c:pt>
                <c:pt idx="987">
                  <c:v>23</c:v>
                </c:pt>
                <c:pt idx="988">
                  <c:v>23</c:v>
                </c:pt>
                <c:pt idx="989">
                  <c:v>25</c:v>
                </c:pt>
                <c:pt idx="990">
                  <c:v>35</c:v>
                </c:pt>
                <c:pt idx="991">
                  <c:v>26</c:v>
                </c:pt>
                <c:pt idx="992">
                  <c:v>36</c:v>
                </c:pt>
                <c:pt idx="993">
                  <c:v>36</c:v>
                </c:pt>
                <c:pt idx="994">
                  <c:v>34</c:v>
                </c:pt>
                <c:pt idx="995">
                  <c:v>35</c:v>
                </c:pt>
                <c:pt idx="996">
                  <c:v>58</c:v>
                </c:pt>
                <c:pt idx="997">
                  <c:v>53</c:v>
                </c:pt>
                <c:pt idx="998">
                  <c:v>54</c:v>
                </c:pt>
                <c:pt idx="999">
                  <c:v>70</c:v>
                </c:pt>
                <c:pt idx="1000">
                  <c:v>79</c:v>
                </c:pt>
                <c:pt idx="1001">
                  <c:v>86</c:v>
                </c:pt>
                <c:pt idx="1002">
                  <c:v>86</c:v>
                </c:pt>
                <c:pt idx="1003">
                  <c:v>116</c:v>
                </c:pt>
                <c:pt idx="1004">
                  <c:v>155</c:v>
                </c:pt>
                <c:pt idx="1005">
                  <c:v>169</c:v>
                </c:pt>
                <c:pt idx="1006">
                  <c:v>254</c:v>
                </c:pt>
                <c:pt idx="1007">
                  <c:v>359</c:v>
                </c:pt>
                <c:pt idx="1008">
                  <c:v>405</c:v>
                </c:pt>
                <c:pt idx="1009">
                  <c:v>540</c:v>
                </c:pt>
                <c:pt idx="1010">
                  <c:v>649</c:v>
                </c:pt>
                <c:pt idx="1011">
                  <c:v>855</c:v>
                </c:pt>
                <c:pt idx="1012">
                  <c:v>1003</c:v>
                </c:pt>
                <c:pt idx="1013">
                  <c:v>1091</c:v>
                </c:pt>
                <c:pt idx="1014">
                  <c:v>1281</c:v>
                </c:pt>
                <c:pt idx="1015">
                  <c:v>1301</c:v>
                </c:pt>
                <c:pt idx="1016">
                  <c:v>1290</c:v>
                </c:pt>
                <c:pt idx="1017">
                  <c:v>1216</c:v>
                </c:pt>
                <c:pt idx="1018">
                  <c:v>1166</c:v>
                </c:pt>
                <c:pt idx="1019">
                  <c:v>958</c:v>
                </c:pt>
                <c:pt idx="1020">
                  <c:v>837</c:v>
                </c:pt>
                <c:pt idx="1021">
                  <c:v>710</c:v>
                </c:pt>
                <c:pt idx="1022">
                  <c:v>585</c:v>
                </c:pt>
                <c:pt idx="1023">
                  <c:v>441</c:v>
                </c:pt>
                <c:pt idx="1024">
                  <c:v>351</c:v>
                </c:pt>
                <c:pt idx="1025">
                  <c:v>237</c:v>
                </c:pt>
                <c:pt idx="1026">
                  <c:v>201</c:v>
                </c:pt>
                <c:pt idx="1027">
                  <c:v>141</c:v>
                </c:pt>
                <c:pt idx="1028">
                  <c:v>105</c:v>
                </c:pt>
                <c:pt idx="1029">
                  <c:v>108</c:v>
                </c:pt>
                <c:pt idx="1030">
                  <c:v>87</c:v>
                </c:pt>
                <c:pt idx="1031">
                  <c:v>81</c:v>
                </c:pt>
                <c:pt idx="1032">
                  <c:v>58</c:v>
                </c:pt>
                <c:pt idx="1033">
                  <c:v>53</c:v>
                </c:pt>
                <c:pt idx="1034">
                  <c:v>58</c:v>
                </c:pt>
                <c:pt idx="1035">
                  <c:v>51</c:v>
                </c:pt>
                <c:pt idx="1036">
                  <c:v>32</c:v>
                </c:pt>
                <c:pt idx="1037">
                  <c:v>31</c:v>
                </c:pt>
                <c:pt idx="1038">
                  <c:v>43</c:v>
                </c:pt>
                <c:pt idx="1039">
                  <c:v>55</c:v>
                </c:pt>
                <c:pt idx="1040">
                  <c:v>42</c:v>
                </c:pt>
                <c:pt idx="1041">
                  <c:v>40</c:v>
                </c:pt>
                <c:pt idx="1042">
                  <c:v>29</c:v>
                </c:pt>
                <c:pt idx="1043">
                  <c:v>32</c:v>
                </c:pt>
                <c:pt idx="1044">
                  <c:v>31</c:v>
                </c:pt>
                <c:pt idx="1045">
                  <c:v>42</c:v>
                </c:pt>
                <c:pt idx="1046">
                  <c:v>34</c:v>
                </c:pt>
                <c:pt idx="1047">
                  <c:v>28</c:v>
                </c:pt>
                <c:pt idx="1048">
                  <c:v>34</c:v>
                </c:pt>
                <c:pt idx="1049">
                  <c:v>33</c:v>
                </c:pt>
                <c:pt idx="1050">
                  <c:v>29</c:v>
                </c:pt>
                <c:pt idx="1051">
                  <c:v>24</c:v>
                </c:pt>
                <c:pt idx="1052">
                  <c:v>37</c:v>
                </c:pt>
                <c:pt idx="1053">
                  <c:v>40</c:v>
                </c:pt>
                <c:pt idx="1054">
                  <c:v>30</c:v>
                </c:pt>
                <c:pt idx="1055">
                  <c:v>26</c:v>
                </c:pt>
                <c:pt idx="1056">
                  <c:v>18</c:v>
                </c:pt>
                <c:pt idx="1057">
                  <c:v>30</c:v>
                </c:pt>
                <c:pt idx="1058">
                  <c:v>19</c:v>
                </c:pt>
                <c:pt idx="1059">
                  <c:v>21</c:v>
                </c:pt>
                <c:pt idx="1060">
                  <c:v>23</c:v>
                </c:pt>
                <c:pt idx="1061">
                  <c:v>18</c:v>
                </c:pt>
                <c:pt idx="1062">
                  <c:v>15</c:v>
                </c:pt>
                <c:pt idx="1063">
                  <c:v>21</c:v>
                </c:pt>
                <c:pt idx="1064">
                  <c:v>20</c:v>
                </c:pt>
                <c:pt idx="1065">
                  <c:v>23</c:v>
                </c:pt>
                <c:pt idx="1066">
                  <c:v>13</c:v>
                </c:pt>
                <c:pt idx="1067">
                  <c:v>14</c:v>
                </c:pt>
                <c:pt idx="1068">
                  <c:v>18</c:v>
                </c:pt>
                <c:pt idx="1069">
                  <c:v>16</c:v>
                </c:pt>
                <c:pt idx="1070">
                  <c:v>22</c:v>
                </c:pt>
                <c:pt idx="1071">
                  <c:v>16</c:v>
                </c:pt>
                <c:pt idx="1072">
                  <c:v>15</c:v>
                </c:pt>
                <c:pt idx="1073">
                  <c:v>17</c:v>
                </c:pt>
                <c:pt idx="1074">
                  <c:v>14</c:v>
                </c:pt>
                <c:pt idx="1075">
                  <c:v>17</c:v>
                </c:pt>
                <c:pt idx="1076">
                  <c:v>22</c:v>
                </c:pt>
                <c:pt idx="1077">
                  <c:v>10</c:v>
                </c:pt>
                <c:pt idx="1078">
                  <c:v>17</c:v>
                </c:pt>
                <c:pt idx="1079">
                  <c:v>15</c:v>
                </c:pt>
                <c:pt idx="1080">
                  <c:v>19</c:v>
                </c:pt>
                <c:pt idx="1081">
                  <c:v>15</c:v>
                </c:pt>
                <c:pt idx="1082">
                  <c:v>12</c:v>
                </c:pt>
                <c:pt idx="1083">
                  <c:v>17</c:v>
                </c:pt>
                <c:pt idx="1084">
                  <c:v>15</c:v>
                </c:pt>
                <c:pt idx="1085">
                  <c:v>14</c:v>
                </c:pt>
                <c:pt idx="1086">
                  <c:v>11</c:v>
                </c:pt>
                <c:pt idx="1087">
                  <c:v>21</c:v>
                </c:pt>
                <c:pt idx="1088">
                  <c:v>12</c:v>
                </c:pt>
                <c:pt idx="1089">
                  <c:v>17</c:v>
                </c:pt>
                <c:pt idx="1090">
                  <c:v>13</c:v>
                </c:pt>
                <c:pt idx="1091">
                  <c:v>16</c:v>
                </c:pt>
                <c:pt idx="1092">
                  <c:v>20</c:v>
                </c:pt>
                <c:pt idx="1093">
                  <c:v>23</c:v>
                </c:pt>
                <c:pt idx="1094">
                  <c:v>19</c:v>
                </c:pt>
                <c:pt idx="1095">
                  <c:v>14</c:v>
                </c:pt>
                <c:pt idx="1096">
                  <c:v>16</c:v>
                </c:pt>
                <c:pt idx="1097">
                  <c:v>16</c:v>
                </c:pt>
                <c:pt idx="1098">
                  <c:v>17</c:v>
                </c:pt>
                <c:pt idx="1099">
                  <c:v>18</c:v>
                </c:pt>
                <c:pt idx="1100">
                  <c:v>13</c:v>
                </c:pt>
                <c:pt idx="1101">
                  <c:v>15</c:v>
                </c:pt>
                <c:pt idx="1102">
                  <c:v>20</c:v>
                </c:pt>
                <c:pt idx="1103">
                  <c:v>14</c:v>
                </c:pt>
                <c:pt idx="1104">
                  <c:v>13</c:v>
                </c:pt>
                <c:pt idx="1105">
                  <c:v>17</c:v>
                </c:pt>
                <c:pt idx="1106">
                  <c:v>12</c:v>
                </c:pt>
                <c:pt idx="1107">
                  <c:v>11</c:v>
                </c:pt>
                <c:pt idx="1108">
                  <c:v>19</c:v>
                </c:pt>
                <c:pt idx="1109">
                  <c:v>10</c:v>
                </c:pt>
                <c:pt idx="1110">
                  <c:v>14</c:v>
                </c:pt>
                <c:pt idx="1111">
                  <c:v>16</c:v>
                </c:pt>
                <c:pt idx="1112">
                  <c:v>9</c:v>
                </c:pt>
                <c:pt idx="1113">
                  <c:v>12</c:v>
                </c:pt>
                <c:pt idx="1114">
                  <c:v>14</c:v>
                </c:pt>
                <c:pt idx="1115">
                  <c:v>17</c:v>
                </c:pt>
                <c:pt idx="1116">
                  <c:v>14</c:v>
                </c:pt>
                <c:pt idx="1117">
                  <c:v>18</c:v>
                </c:pt>
                <c:pt idx="1118">
                  <c:v>12</c:v>
                </c:pt>
                <c:pt idx="1119">
                  <c:v>12</c:v>
                </c:pt>
                <c:pt idx="1120">
                  <c:v>25</c:v>
                </c:pt>
                <c:pt idx="1121">
                  <c:v>19</c:v>
                </c:pt>
                <c:pt idx="1122">
                  <c:v>20</c:v>
                </c:pt>
                <c:pt idx="1123">
                  <c:v>16</c:v>
                </c:pt>
                <c:pt idx="1124">
                  <c:v>13</c:v>
                </c:pt>
                <c:pt idx="1125">
                  <c:v>19</c:v>
                </c:pt>
                <c:pt idx="1126">
                  <c:v>8</c:v>
                </c:pt>
                <c:pt idx="1127">
                  <c:v>15</c:v>
                </c:pt>
                <c:pt idx="1128">
                  <c:v>18</c:v>
                </c:pt>
                <c:pt idx="1129">
                  <c:v>15</c:v>
                </c:pt>
                <c:pt idx="1130">
                  <c:v>22</c:v>
                </c:pt>
                <c:pt idx="1131">
                  <c:v>20</c:v>
                </c:pt>
                <c:pt idx="1132">
                  <c:v>12</c:v>
                </c:pt>
                <c:pt idx="1133">
                  <c:v>12</c:v>
                </c:pt>
                <c:pt idx="1134">
                  <c:v>20</c:v>
                </c:pt>
                <c:pt idx="1135">
                  <c:v>17</c:v>
                </c:pt>
                <c:pt idx="1136">
                  <c:v>18</c:v>
                </c:pt>
                <c:pt idx="1137">
                  <c:v>23</c:v>
                </c:pt>
                <c:pt idx="1138">
                  <c:v>17</c:v>
                </c:pt>
                <c:pt idx="1139">
                  <c:v>20</c:v>
                </c:pt>
                <c:pt idx="1140">
                  <c:v>29</c:v>
                </c:pt>
                <c:pt idx="1141">
                  <c:v>22</c:v>
                </c:pt>
                <c:pt idx="1142">
                  <c:v>32</c:v>
                </c:pt>
                <c:pt idx="1143">
                  <c:v>28</c:v>
                </c:pt>
                <c:pt idx="1144">
                  <c:v>26</c:v>
                </c:pt>
                <c:pt idx="1145">
                  <c:v>30</c:v>
                </c:pt>
                <c:pt idx="1146">
                  <c:v>36</c:v>
                </c:pt>
                <c:pt idx="1147">
                  <c:v>33</c:v>
                </c:pt>
                <c:pt idx="1148">
                  <c:v>31</c:v>
                </c:pt>
                <c:pt idx="1149">
                  <c:v>47</c:v>
                </c:pt>
                <c:pt idx="1150">
                  <c:v>39</c:v>
                </c:pt>
                <c:pt idx="1151">
                  <c:v>35</c:v>
                </c:pt>
                <c:pt idx="1152">
                  <c:v>49</c:v>
                </c:pt>
                <c:pt idx="1153">
                  <c:v>64</c:v>
                </c:pt>
                <c:pt idx="1154">
                  <c:v>61</c:v>
                </c:pt>
                <c:pt idx="1155">
                  <c:v>68</c:v>
                </c:pt>
                <c:pt idx="1156">
                  <c:v>70</c:v>
                </c:pt>
                <c:pt idx="1157">
                  <c:v>67</c:v>
                </c:pt>
                <c:pt idx="1158">
                  <c:v>86</c:v>
                </c:pt>
                <c:pt idx="1159">
                  <c:v>86</c:v>
                </c:pt>
                <c:pt idx="1160">
                  <c:v>88</c:v>
                </c:pt>
                <c:pt idx="1161">
                  <c:v>93</c:v>
                </c:pt>
                <c:pt idx="1162">
                  <c:v>95</c:v>
                </c:pt>
                <c:pt idx="1163">
                  <c:v>82</c:v>
                </c:pt>
                <c:pt idx="1164">
                  <c:v>83</c:v>
                </c:pt>
                <c:pt idx="1165">
                  <c:v>86</c:v>
                </c:pt>
                <c:pt idx="1166">
                  <c:v>70</c:v>
                </c:pt>
                <c:pt idx="1167">
                  <c:v>59</c:v>
                </c:pt>
                <c:pt idx="1168">
                  <c:v>73</c:v>
                </c:pt>
                <c:pt idx="1169">
                  <c:v>71</c:v>
                </c:pt>
                <c:pt idx="1170">
                  <c:v>55</c:v>
                </c:pt>
                <c:pt idx="1171">
                  <c:v>45</c:v>
                </c:pt>
                <c:pt idx="1172">
                  <c:v>32</c:v>
                </c:pt>
                <c:pt idx="1173">
                  <c:v>42</c:v>
                </c:pt>
                <c:pt idx="1174">
                  <c:v>40</c:v>
                </c:pt>
                <c:pt idx="1175">
                  <c:v>31</c:v>
                </c:pt>
                <c:pt idx="1176">
                  <c:v>24</c:v>
                </c:pt>
                <c:pt idx="1177">
                  <c:v>26</c:v>
                </c:pt>
                <c:pt idx="1178">
                  <c:v>25</c:v>
                </c:pt>
                <c:pt idx="1179">
                  <c:v>17</c:v>
                </c:pt>
                <c:pt idx="1180">
                  <c:v>14</c:v>
                </c:pt>
                <c:pt idx="1181">
                  <c:v>6</c:v>
                </c:pt>
                <c:pt idx="1182">
                  <c:v>15</c:v>
                </c:pt>
                <c:pt idx="1183">
                  <c:v>15</c:v>
                </c:pt>
                <c:pt idx="1184">
                  <c:v>8</c:v>
                </c:pt>
                <c:pt idx="1185">
                  <c:v>8</c:v>
                </c:pt>
                <c:pt idx="1186">
                  <c:v>14</c:v>
                </c:pt>
                <c:pt idx="1187">
                  <c:v>18</c:v>
                </c:pt>
                <c:pt idx="1188">
                  <c:v>10</c:v>
                </c:pt>
                <c:pt idx="1189">
                  <c:v>13</c:v>
                </c:pt>
                <c:pt idx="1190">
                  <c:v>17</c:v>
                </c:pt>
                <c:pt idx="1191">
                  <c:v>13</c:v>
                </c:pt>
                <c:pt idx="1192">
                  <c:v>15</c:v>
                </c:pt>
                <c:pt idx="1193">
                  <c:v>4</c:v>
                </c:pt>
                <c:pt idx="1194">
                  <c:v>17</c:v>
                </c:pt>
                <c:pt idx="1195">
                  <c:v>6</c:v>
                </c:pt>
                <c:pt idx="1196">
                  <c:v>21</c:v>
                </c:pt>
                <c:pt idx="1197">
                  <c:v>15</c:v>
                </c:pt>
                <c:pt idx="1198">
                  <c:v>11</c:v>
                </c:pt>
                <c:pt idx="1199">
                  <c:v>9</c:v>
                </c:pt>
                <c:pt idx="1200">
                  <c:v>19</c:v>
                </c:pt>
                <c:pt idx="1201">
                  <c:v>9</c:v>
                </c:pt>
                <c:pt idx="1202">
                  <c:v>12</c:v>
                </c:pt>
                <c:pt idx="1203">
                  <c:v>25</c:v>
                </c:pt>
                <c:pt idx="1204">
                  <c:v>13</c:v>
                </c:pt>
                <c:pt idx="1205">
                  <c:v>14</c:v>
                </c:pt>
                <c:pt idx="1206">
                  <c:v>11</c:v>
                </c:pt>
                <c:pt idx="1207">
                  <c:v>15</c:v>
                </c:pt>
                <c:pt idx="1208">
                  <c:v>28</c:v>
                </c:pt>
                <c:pt idx="1209">
                  <c:v>16</c:v>
                </c:pt>
                <c:pt idx="1210">
                  <c:v>21</c:v>
                </c:pt>
                <c:pt idx="1211">
                  <c:v>17</c:v>
                </c:pt>
                <c:pt idx="1212">
                  <c:v>24</c:v>
                </c:pt>
                <c:pt idx="1213">
                  <c:v>28</c:v>
                </c:pt>
                <c:pt idx="1214">
                  <c:v>25</c:v>
                </c:pt>
                <c:pt idx="1215">
                  <c:v>28</c:v>
                </c:pt>
                <c:pt idx="1216">
                  <c:v>21</c:v>
                </c:pt>
                <c:pt idx="1217">
                  <c:v>22</c:v>
                </c:pt>
                <c:pt idx="1218">
                  <c:v>18</c:v>
                </c:pt>
                <c:pt idx="1219">
                  <c:v>30</c:v>
                </c:pt>
                <c:pt idx="1220">
                  <c:v>20</c:v>
                </c:pt>
                <c:pt idx="1221">
                  <c:v>25</c:v>
                </c:pt>
                <c:pt idx="1222">
                  <c:v>12</c:v>
                </c:pt>
                <c:pt idx="1223">
                  <c:v>20</c:v>
                </c:pt>
                <c:pt idx="1224">
                  <c:v>12</c:v>
                </c:pt>
                <c:pt idx="1225">
                  <c:v>22</c:v>
                </c:pt>
                <c:pt idx="1226">
                  <c:v>18</c:v>
                </c:pt>
                <c:pt idx="1227">
                  <c:v>32</c:v>
                </c:pt>
                <c:pt idx="1228">
                  <c:v>23</c:v>
                </c:pt>
                <c:pt idx="1229">
                  <c:v>29</c:v>
                </c:pt>
                <c:pt idx="1230">
                  <c:v>48</c:v>
                </c:pt>
                <c:pt idx="1231">
                  <c:v>37</c:v>
                </c:pt>
                <c:pt idx="1232">
                  <c:v>40</c:v>
                </c:pt>
                <c:pt idx="1233">
                  <c:v>48</c:v>
                </c:pt>
                <c:pt idx="1234">
                  <c:v>52</c:v>
                </c:pt>
                <c:pt idx="1235">
                  <c:v>77</c:v>
                </c:pt>
                <c:pt idx="1236">
                  <c:v>61</c:v>
                </c:pt>
                <c:pt idx="1237">
                  <c:v>89</c:v>
                </c:pt>
                <c:pt idx="1238">
                  <c:v>98</c:v>
                </c:pt>
                <c:pt idx="1239">
                  <c:v>117</c:v>
                </c:pt>
                <c:pt idx="1240">
                  <c:v>95</c:v>
                </c:pt>
                <c:pt idx="1241">
                  <c:v>112</c:v>
                </c:pt>
                <c:pt idx="1242">
                  <c:v>124</c:v>
                </c:pt>
                <c:pt idx="1243">
                  <c:v>127</c:v>
                </c:pt>
                <c:pt idx="1244">
                  <c:v>131</c:v>
                </c:pt>
                <c:pt idx="1245">
                  <c:v>128</c:v>
                </c:pt>
                <c:pt idx="1246">
                  <c:v>138</c:v>
                </c:pt>
                <c:pt idx="1247">
                  <c:v>128</c:v>
                </c:pt>
                <c:pt idx="1248">
                  <c:v>125</c:v>
                </c:pt>
                <c:pt idx="1249">
                  <c:v>130</c:v>
                </c:pt>
                <c:pt idx="1250">
                  <c:v>145</c:v>
                </c:pt>
                <c:pt idx="1251">
                  <c:v>136</c:v>
                </c:pt>
                <c:pt idx="1252">
                  <c:v>163</c:v>
                </c:pt>
                <c:pt idx="1253">
                  <c:v>149</c:v>
                </c:pt>
                <c:pt idx="1254">
                  <c:v>182</c:v>
                </c:pt>
                <c:pt idx="1255">
                  <c:v>203</c:v>
                </c:pt>
                <c:pt idx="1256">
                  <c:v>208</c:v>
                </c:pt>
                <c:pt idx="1257">
                  <c:v>229</c:v>
                </c:pt>
                <c:pt idx="1258">
                  <c:v>234</c:v>
                </c:pt>
                <c:pt idx="1259">
                  <c:v>264</c:v>
                </c:pt>
                <c:pt idx="1260">
                  <c:v>321</c:v>
                </c:pt>
                <c:pt idx="1261">
                  <c:v>387</c:v>
                </c:pt>
                <c:pt idx="1262">
                  <c:v>351</c:v>
                </c:pt>
                <c:pt idx="1263">
                  <c:v>429</c:v>
                </c:pt>
                <c:pt idx="1264">
                  <c:v>409</c:v>
                </c:pt>
                <c:pt idx="1265">
                  <c:v>428</c:v>
                </c:pt>
                <c:pt idx="1266">
                  <c:v>397</c:v>
                </c:pt>
                <c:pt idx="1267">
                  <c:v>432</c:v>
                </c:pt>
                <c:pt idx="1268">
                  <c:v>335</c:v>
                </c:pt>
                <c:pt idx="1269">
                  <c:v>330</c:v>
                </c:pt>
                <c:pt idx="1270">
                  <c:v>291</c:v>
                </c:pt>
                <c:pt idx="1271">
                  <c:v>252</c:v>
                </c:pt>
                <c:pt idx="1272">
                  <c:v>211</c:v>
                </c:pt>
                <c:pt idx="1273">
                  <c:v>178</c:v>
                </c:pt>
                <c:pt idx="1274">
                  <c:v>145</c:v>
                </c:pt>
                <c:pt idx="1275">
                  <c:v>103</c:v>
                </c:pt>
                <c:pt idx="1276">
                  <c:v>97</c:v>
                </c:pt>
                <c:pt idx="1277">
                  <c:v>84</c:v>
                </c:pt>
                <c:pt idx="1278">
                  <c:v>62</c:v>
                </c:pt>
                <c:pt idx="1279">
                  <c:v>52</c:v>
                </c:pt>
                <c:pt idx="1280">
                  <c:v>45</c:v>
                </c:pt>
                <c:pt idx="1281">
                  <c:v>45</c:v>
                </c:pt>
                <c:pt idx="1282">
                  <c:v>38</c:v>
                </c:pt>
                <c:pt idx="1283">
                  <c:v>38</c:v>
                </c:pt>
                <c:pt idx="1284">
                  <c:v>31</c:v>
                </c:pt>
                <c:pt idx="1285">
                  <c:v>29</c:v>
                </c:pt>
                <c:pt idx="1286">
                  <c:v>20</c:v>
                </c:pt>
                <c:pt idx="1287">
                  <c:v>20</c:v>
                </c:pt>
                <c:pt idx="1288">
                  <c:v>27</c:v>
                </c:pt>
                <c:pt idx="1289">
                  <c:v>18</c:v>
                </c:pt>
                <c:pt idx="1290">
                  <c:v>22</c:v>
                </c:pt>
                <c:pt idx="1291">
                  <c:v>17</c:v>
                </c:pt>
                <c:pt idx="1292">
                  <c:v>20</c:v>
                </c:pt>
                <c:pt idx="1293">
                  <c:v>15</c:v>
                </c:pt>
                <c:pt idx="1294">
                  <c:v>19</c:v>
                </c:pt>
                <c:pt idx="1295">
                  <c:v>15</c:v>
                </c:pt>
                <c:pt idx="1296">
                  <c:v>14</c:v>
                </c:pt>
                <c:pt idx="1297">
                  <c:v>11</c:v>
                </c:pt>
                <c:pt idx="1298">
                  <c:v>22</c:v>
                </c:pt>
                <c:pt idx="1299">
                  <c:v>28</c:v>
                </c:pt>
                <c:pt idx="1300">
                  <c:v>19</c:v>
                </c:pt>
                <c:pt idx="1301">
                  <c:v>24</c:v>
                </c:pt>
                <c:pt idx="1302">
                  <c:v>18</c:v>
                </c:pt>
                <c:pt idx="1303">
                  <c:v>21</c:v>
                </c:pt>
                <c:pt idx="1304">
                  <c:v>14</c:v>
                </c:pt>
                <c:pt idx="1305">
                  <c:v>22</c:v>
                </c:pt>
                <c:pt idx="1306">
                  <c:v>19</c:v>
                </c:pt>
                <c:pt idx="1307">
                  <c:v>15</c:v>
                </c:pt>
                <c:pt idx="1308">
                  <c:v>19</c:v>
                </c:pt>
                <c:pt idx="1309">
                  <c:v>14</c:v>
                </c:pt>
                <c:pt idx="1310">
                  <c:v>14</c:v>
                </c:pt>
                <c:pt idx="1311">
                  <c:v>6</c:v>
                </c:pt>
                <c:pt idx="1312">
                  <c:v>15</c:v>
                </c:pt>
                <c:pt idx="1313">
                  <c:v>17</c:v>
                </c:pt>
                <c:pt idx="1314">
                  <c:v>19</c:v>
                </c:pt>
                <c:pt idx="1315">
                  <c:v>16</c:v>
                </c:pt>
                <c:pt idx="1316">
                  <c:v>13</c:v>
                </c:pt>
                <c:pt idx="1317">
                  <c:v>12</c:v>
                </c:pt>
                <c:pt idx="1318">
                  <c:v>8</c:v>
                </c:pt>
                <c:pt idx="1319">
                  <c:v>11</c:v>
                </c:pt>
                <c:pt idx="1320">
                  <c:v>12</c:v>
                </c:pt>
                <c:pt idx="1321">
                  <c:v>9</c:v>
                </c:pt>
                <c:pt idx="1322">
                  <c:v>11</c:v>
                </c:pt>
                <c:pt idx="1323">
                  <c:v>8</c:v>
                </c:pt>
                <c:pt idx="1324">
                  <c:v>7</c:v>
                </c:pt>
                <c:pt idx="1325">
                  <c:v>13</c:v>
                </c:pt>
                <c:pt idx="1326">
                  <c:v>5</c:v>
                </c:pt>
                <c:pt idx="1327">
                  <c:v>8</c:v>
                </c:pt>
                <c:pt idx="1328">
                  <c:v>10</c:v>
                </c:pt>
                <c:pt idx="1329">
                  <c:v>7</c:v>
                </c:pt>
                <c:pt idx="1330">
                  <c:v>12</c:v>
                </c:pt>
                <c:pt idx="1331">
                  <c:v>17</c:v>
                </c:pt>
                <c:pt idx="1332">
                  <c:v>9</c:v>
                </c:pt>
                <c:pt idx="1333">
                  <c:v>8</c:v>
                </c:pt>
                <c:pt idx="1334">
                  <c:v>8</c:v>
                </c:pt>
                <c:pt idx="1335">
                  <c:v>5</c:v>
                </c:pt>
                <c:pt idx="1336">
                  <c:v>18</c:v>
                </c:pt>
                <c:pt idx="1337">
                  <c:v>12</c:v>
                </c:pt>
                <c:pt idx="1338">
                  <c:v>5</c:v>
                </c:pt>
                <c:pt idx="1339">
                  <c:v>14</c:v>
                </c:pt>
                <c:pt idx="1340">
                  <c:v>13</c:v>
                </c:pt>
                <c:pt idx="1341">
                  <c:v>8</c:v>
                </c:pt>
                <c:pt idx="1342">
                  <c:v>14</c:v>
                </c:pt>
                <c:pt idx="1343">
                  <c:v>14</c:v>
                </c:pt>
                <c:pt idx="1344">
                  <c:v>6</c:v>
                </c:pt>
                <c:pt idx="1345">
                  <c:v>6</c:v>
                </c:pt>
                <c:pt idx="1346">
                  <c:v>13</c:v>
                </c:pt>
                <c:pt idx="1347">
                  <c:v>12</c:v>
                </c:pt>
                <c:pt idx="1348">
                  <c:v>10</c:v>
                </c:pt>
                <c:pt idx="1349">
                  <c:v>15</c:v>
                </c:pt>
                <c:pt idx="1350">
                  <c:v>11</c:v>
                </c:pt>
                <c:pt idx="1351">
                  <c:v>14</c:v>
                </c:pt>
                <c:pt idx="1352">
                  <c:v>13</c:v>
                </c:pt>
                <c:pt idx="1353">
                  <c:v>10</c:v>
                </c:pt>
                <c:pt idx="1354">
                  <c:v>9</c:v>
                </c:pt>
                <c:pt idx="1355">
                  <c:v>6</c:v>
                </c:pt>
                <c:pt idx="1356">
                  <c:v>12</c:v>
                </c:pt>
                <c:pt idx="1357">
                  <c:v>10</c:v>
                </c:pt>
                <c:pt idx="1358">
                  <c:v>12</c:v>
                </c:pt>
                <c:pt idx="1359">
                  <c:v>11</c:v>
                </c:pt>
                <c:pt idx="1360">
                  <c:v>11</c:v>
                </c:pt>
                <c:pt idx="1361">
                  <c:v>14</c:v>
                </c:pt>
                <c:pt idx="1362">
                  <c:v>8</c:v>
                </c:pt>
                <c:pt idx="1363">
                  <c:v>10</c:v>
                </c:pt>
                <c:pt idx="1364">
                  <c:v>10</c:v>
                </c:pt>
                <c:pt idx="1365">
                  <c:v>10</c:v>
                </c:pt>
                <c:pt idx="1366">
                  <c:v>9</c:v>
                </c:pt>
                <c:pt idx="1367">
                  <c:v>12</c:v>
                </c:pt>
                <c:pt idx="1368">
                  <c:v>6</c:v>
                </c:pt>
                <c:pt idx="1369">
                  <c:v>6</c:v>
                </c:pt>
                <c:pt idx="1370">
                  <c:v>11</c:v>
                </c:pt>
                <c:pt idx="1371">
                  <c:v>8</c:v>
                </c:pt>
                <c:pt idx="1372">
                  <c:v>10</c:v>
                </c:pt>
                <c:pt idx="1373">
                  <c:v>10</c:v>
                </c:pt>
                <c:pt idx="1374">
                  <c:v>11</c:v>
                </c:pt>
                <c:pt idx="1375">
                  <c:v>17</c:v>
                </c:pt>
                <c:pt idx="1376">
                  <c:v>19</c:v>
                </c:pt>
                <c:pt idx="1377">
                  <c:v>13</c:v>
                </c:pt>
                <c:pt idx="1378">
                  <c:v>17</c:v>
                </c:pt>
                <c:pt idx="1379">
                  <c:v>11</c:v>
                </c:pt>
                <c:pt idx="1380">
                  <c:v>9</c:v>
                </c:pt>
                <c:pt idx="1381">
                  <c:v>9</c:v>
                </c:pt>
                <c:pt idx="1382">
                  <c:v>17</c:v>
                </c:pt>
                <c:pt idx="1383">
                  <c:v>15</c:v>
                </c:pt>
                <c:pt idx="1384">
                  <c:v>9</c:v>
                </c:pt>
                <c:pt idx="1385">
                  <c:v>11</c:v>
                </c:pt>
                <c:pt idx="1386">
                  <c:v>10</c:v>
                </c:pt>
                <c:pt idx="1387">
                  <c:v>15</c:v>
                </c:pt>
                <c:pt idx="1388">
                  <c:v>16</c:v>
                </c:pt>
                <c:pt idx="1389">
                  <c:v>12</c:v>
                </c:pt>
                <c:pt idx="1390">
                  <c:v>10</c:v>
                </c:pt>
                <c:pt idx="1391">
                  <c:v>12</c:v>
                </c:pt>
                <c:pt idx="1392">
                  <c:v>7</c:v>
                </c:pt>
                <c:pt idx="1393">
                  <c:v>15</c:v>
                </c:pt>
                <c:pt idx="1394">
                  <c:v>11</c:v>
                </c:pt>
                <c:pt idx="1395">
                  <c:v>11</c:v>
                </c:pt>
                <c:pt idx="1396">
                  <c:v>13</c:v>
                </c:pt>
                <c:pt idx="1397">
                  <c:v>12</c:v>
                </c:pt>
                <c:pt idx="1398">
                  <c:v>21</c:v>
                </c:pt>
                <c:pt idx="1399">
                  <c:v>12</c:v>
                </c:pt>
                <c:pt idx="1400">
                  <c:v>13</c:v>
                </c:pt>
                <c:pt idx="1401">
                  <c:v>14</c:v>
                </c:pt>
                <c:pt idx="1402">
                  <c:v>13</c:v>
                </c:pt>
                <c:pt idx="1403">
                  <c:v>7</c:v>
                </c:pt>
                <c:pt idx="1404">
                  <c:v>9</c:v>
                </c:pt>
                <c:pt idx="1405">
                  <c:v>7</c:v>
                </c:pt>
                <c:pt idx="1406">
                  <c:v>6</c:v>
                </c:pt>
                <c:pt idx="1407">
                  <c:v>8</c:v>
                </c:pt>
                <c:pt idx="1408">
                  <c:v>15</c:v>
                </c:pt>
                <c:pt idx="1409">
                  <c:v>12</c:v>
                </c:pt>
                <c:pt idx="1410">
                  <c:v>12</c:v>
                </c:pt>
                <c:pt idx="1411">
                  <c:v>9</c:v>
                </c:pt>
                <c:pt idx="1412">
                  <c:v>10</c:v>
                </c:pt>
                <c:pt idx="1413">
                  <c:v>9</c:v>
                </c:pt>
                <c:pt idx="1414">
                  <c:v>8</c:v>
                </c:pt>
                <c:pt idx="1415">
                  <c:v>4</c:v>
                </c:pt>
                <c:pt idx="1416">
                  <c:v>10</c:v>
                </c:pt>
                <c:pt idx="1417">
                  <c:v>7</c:v>
                </c:pt>
                <c:pt idx="1418">
                  <c:v>7</c:v>
                </c:pt>
                <c:pt idx="1419">
                  <c:v>14</c:v>
                </c:pt>
                <c:pt idx="1420">
                  <c:v>8</c:v>
                </c:pt>
                <c:pt idx="1421">
                  <c:v>13</c:v>
                </c:pt>
                <c:pt idx="1422">
                  <c:v>7</c:v>
                </c:pt>
                <c:pt idx="1423">
                  <c:v>6</c:v>
                </c:pt>
                <c:pt idx="1424">
                  <c:v>8</c:v>
                </c:pt>
                <c:pt idx="1425">
                  <c:v>8</c:v>
                </c:pt>
                <c:pt idx="1426">
                  <c:v>14</c:v>
                </c:pt>
                <c:pt idx="1427">
                  <c:v>12</c:v>
                </c:pt>
                <c:pt idx="1428">
                  <c:v>9</c:v>
                </c:pt>
                <c:pt idx="1429">
                  <c:v>11</c:v>
                </c:pt>
                <c:pt idx="1430">
                  <c:v>10</c:v>
                </c:pt>
                <c:pt idx="1431">
                  <c:v>11</c:v>
                </c:pt>
                <c:pt idx="1432">
                  <c:v>10</c:v>
                </c:pt>
                <c:pt idx="1433">
                  <c:v>7</c:v>
                </c:pt>
                <c:pt idx="1434">
                  <c:v>13</c:v>
                </c:pt>
                <c:pt idx="1435">
                  <c:v>8</c:v>
                </c:pt>
                <c:pt idx="1436">
                  <c:v>9</c:v>
                </c:pt>
                <c:pt idx="1437">
                  <c:v>9</c:v>
                </c:pt>
                <c:pt idx="1438">
                  <c:v>5</c:v>
                </c:pt>
                <c:pt idx="1439">
                  <c:v>11</c:v>
                </c:pt>
                <c:pt idx="1440">
                  <c:v>6</c:v>
                </c:pt>
                <c:pt idx="1441">
                  <c:v>11</c:v>
                </c:pt>
                <c:pt idx="1442">
                  <c:v>10</c:v>
                </c:pt>
                <c:pt idx="1443">
                  <c:v>8</c:v>
                </c:pt>
                <c:pt idx="1444">
                  <c:v>9</c:v>
                </c:pt>
                <c:pt idx="1445">
                  <c:v>13</c:v>
                </c:pt>
                <c:pt idx="1446">
                  <c:v>11</c:v>
                </c:pt>
                <c:pt idx="1447">
                  <c:v>8</c:v>
                </c:pt>
                <c:pt idx="1448">
                  <c:v>7</c:v>
                </c:pt>
                <c:pt idx="1449">
                  <c:v>10</c:v>
                </c:pt>
                <c:pt idx="1450">
                  <c:v>14</c:v>
                </c:pt>
                <c:pt idx="1451">
                  <c:v>12</c:v>
                </c:pt>
                <c:pt idx="1452">
                  <c:v>12</c:v>
                </c:pt>
                <c:pt idx="1453">
                  <c:v>12</c:v>
                </c:pt>
                <c:pt idx="1454">
                  <c:v>13</c:v>
                </c:pt>
                <c:pt idx="1455">
                  <c:v>13</c:v>
                </c:pt>
                <c:pt idx="1456">
                  <c:v>15</c:v>
                </c:pt>
                <c:pt idx="1457">
                  <c:v>11</c:v>
                </c:pt>
                <c:pt idx="1458">
                  <c:v>24</c:v>
                </c:pt>
                <c:pt idx="1459">
                  <c:v>9</c:v>
                </c:pt>
                <c:pt idx="1460">
                  <c:v>23</c:v>
                </c:pt>
                <c:pt idx="1461">
                  <c:v>13</c:v>
                </c:pt>
                <c:pt idx="1462">
                  <c:v>31</c:v>
                </c:pt>
                <c:pt idx="1463">
                  <c:v>31</c:v>
                </c:pt>
                <c:pt idx="1464">
                  <c:v>37</c:v>
                </c:pt>
                <c:pt idx="1465">
                  <c:v>44</c:v>
                </c:pt>
                <c:pt idx="1466">
                  <c:v>62</c:v>
                </c:pt>
                <c:pt idx="1467">
                  <c:v>73</c:v>
                </c:pt>
                <c:pt idx="1468">
                  <c:v>85</c:v>
                </c:pt>
                <c:pt idx="1469">
                  <c:v>88</c:v>
                </c:pt>
                <c:pt idx="1470">
                  <c:v>103</c:v>
                </c:pt>
                <c:pt idx="1471">
                  <c:v>83</c:v>
                </c:pt>
                <c:pt idx="1472">
                  <c:v>76</c:v>
                </c:pt>
                <c:pt idx="1473">
                  <c:v>74</c:v>
                </c:pt>
                <c:pt idx="1474">
                  <c:v>86</c:v>
                </c:pt>
                <c:pt idx="1475">
                  <c:v>65</c:v>
                </c:pt>
                <c:pt idx="1476">
                  <c:v>57</c:v>
                </c:pt>
                <c:pt idx="1477">
                  <c:v>55</c:v>
                </c:pt>
                <c:pt idx="1478">
                  <c:v>45</c:v>
                </c:pt>
                <c:pt idx="1479">
                  <c:v>30</c:v>
                </c:pt>
                <c:pt idx="1480">
                  <c:v>30</c:v>
                </c:pt>
                <c:pt idx="1481">
                  <c:v>21</c:v>
                </c:pt>
                <c:pt idx="1482">
                  <c:v>17</c:v>
                </c:pt>
                <c:pt idx="1483">
                  <c:v>12</c:v>
                </c:pt>
                <c:pt idx="1484">
                  <c:v>13</c:v>
                </c:pt>
                <c:pt idx="1485">
                  <c:v>8</c:v>
                </c:pt>
                <c:pt idx="1486">
                  <c:v>12</c:v>
                </c:pt>
                <c:pt idx="1487">
                  <c:v>11</c:v>
                </c:pt>
                <c:pt idx="1488">
                  <c:v>9</c:v>
                </c:pt>
                <c:pt idx="1489">
                  <c:v>13</c:v>
                </c:pt>
                <c:pt idx="1490">
                  <c:v>8</c:v>
                </c:pt>
                <c:pt idx="1491">
                  <c:v>8</c:v>
                </c:pt>
                <c:pt idx="1492">
                  <c:v>11</c:v>
                </c:pt>
                <c:pt idx="1493">
                  <c:v>8</c:v>
                </c:pt>
                <c:pt idx="1494">
                  <c:v>8</c:v>
                </c:pt>
                <c:pt idx="1495">
                  <c:v>4</c:v>
                </c:pt>
                <c:pt idx="1496">
                  <c:v>8</c:v>
                </c:pt>
                <c:pt idx="1497">
                  <c:v>6</c:v>
                </c:pt>
                <c:pt idx="1498">
                  <c:v>14</c:v>
                </c:pt>
                <c:pt idx="1499">
                  <c:v>5</c:v>
                </c:pt>
                <c:pt idx="1500">
                  <c:v>9</c:v>
                </c:pt>
                <c:pt idx="1501">
                  <c:v>9</c:v>
                </c:pt>
                <c:pt idx="1502">
                  <c:v>6</c:v>
                </c:pt>
                <c:pt idx="1503">
                  <c:v>12</c:v>
                </c:pt>
                <c:pt idx="1504">
                  <c:v>5</c:v>
                </c:pt>
                <c:pt idx="1505">
                  <c:v>9</c:v>
                </c:pt>
                <c:pt idx="1506">
                  <c:v>8</c:v>
                </c:pt>
                <c:pt idx="1507">
                  <c:v>7</c:v>
                </c:pt>
                <c:pt idx="1508">
                  <c:v>6</c:v>
                </c:pt>
                <c:pt idx="1509">
                  <c:v>13</c:v>
                </c:pt>
                <c:pt idx="1510">
                  <c:v>4</c:v>
                </c:pt>
                <c:pt idx="1511">
                  <c:v>9</c:v>
                </c:pt>
                <c:pt idx="1512">
                  <c:v>8</c:v>
                </c:pt>
                <c:pt idx="1513">
                  <c:v>4</c:v>
                </c:pt>
                <c:pt idx="1514">
                  <c:v>9</c:v>
                </c:pt>
                <c:pt idx="1515">
                  <c:v>10</c:v>
                </c:pt>
                <c:pt idx="1516">
                  <c:v>6</c:v>
                </c:pt>
                <c:pt idx="1517">
                  <c:v>8</c:v>
                </c:pt>
                <c:pt idx="1518">
                  <c:v>9</c:v>
                </c:pt>
                <c:pt idx="1519">
                  <c:v>6</c:v>
                </c:pt>
                <c:pt idx="1520">
                  <c:v>3</c:v>
                </c:pt>
                <c:pt idx="1521">
                  <c:v>6</c:v>
                </c:pt>
                <c:pt idx="1522">
                  <c:v>5</c:v>
                </c:pt>
                <c:pt idx="1523">
                  <c:v>4</c:v>
                </c:pt>
                <c:pt idx="1524">
                  <c:v>11</c:v>
                </c:pt>
                <c:pt idx="1525">
                  <c:v>6</c:v>
                </c:pt>
                <c:pt idx="1526">
                  <c:v>4</c:v>
                </c:pt>
                <c:pt idx="1527">
                  <c:v>7</c:v>
                </c:pt>
                <c:pt idx="1528">
                  <c:v>5</c:v>
                </c:pt>
                <c:pt idx="1529">
                  <c:v>6</c:v>
                </c:pt>
                <c:pt idx="1530">
                  <c:v>7</c:v>
                </c:pt>
                <c:pt idx="1531">
                  <c:v>10</c:v>
                </c:pt>
                <c:pt idx="1532">
                  <c:v>1</c:v>
                </c:pt>
                <c:pt idx="1533">
                  <c:v>8</c:v>
                </c:pt>
                <c:pt idx="1534">
                  <c:v>7</c:v>
                </c:pt>
                <c:pt idx="1535">
                  <c:v>6</c:v>
                </c:pt>
                <c:pt idx="1536">
                  <c:v>4</c:v>
                </c:pt>
                <c:pt idx="1537">
                  <c:v>6</c:v>
                </c:pt>
                <c:pt idx="1538">
                  <c:v>9</c:v>
                </c:pt>
                <c:pt idx="1539">
                  <c:v>8</c:v>
                </c:pt>
                <c:pt idx="1540">
                  <c:v>10</c:v>
                </c:pt>
                <c:pt idx="1541">
                  <c:v>7</c:v>
                </c:pt>
                <c:pt idx="1542">
                  <c:v>5</c:v>
                </c:pt>
                <c:pt idx="1543">
                  <c:v>4</c:v>
                </c:pt>
                <c:pt idx="1544">
                  <c:v>9</c:v>
                </c:pt>
                <c:pt idx="1545">
                  <c:v>8</c:v>
                </c:pt>
                <c:pt idx="1546">
                  <c:v>6</c:v>
                </c:pt>
                <c:pt idx="1547">
                  <c:v>7</c:v>
                </c:pt>
                <c:pt idx="1548">
                  <c:v>8</c:v>
                </c:pt>
                <c:pt idx="1549">
                  <c:v>11</c:v>
                </c:pt>
                <c:pt idx="1550">
                  <c:v>2</c:v>
                </c:pt>
                <c:pt idx="1551">
                  <c:v>6</c:v>
                </c:pt>
                <c:pt idx="1552">
                  <c:v>4</c:v>
                </c:pt>
                <c:pt idx="1553">
                  <c:v>5</c:v>
                </c:pt>
                <c:pt idx="1554">
                  <c:v>7</c:v>
                </c:pt>
                <c:pt idx="1555">
                  <c:v>10</c:v>
                </c:pt>
                <c:pt idx="1556">
                  <c:v>3</c:v>
                </c:pt>
                <c:pt idx="1557">
                  <c:v>10</c:v>
                </c:pt>
                <c:pt idx="1558">
                  <c:v>5</c:v>
                </c:pt>
                <c:pt idx="1559">
                  <c:v>7</c:v>
                </c:pt>
                <c:pt idx="1560">
                  <c:v>6</c:v>
                </c:pt>
                <c:pt idx="1561">
                  <c:v>2</c:v>
                </c:pt>
                <c:pt idx="1562">
                  <c:v>6</c:v>
                </c:pt>
                <c:pt idx="1563">
                  <c:v>6</c:v>
                </c:pt>
                <c:pt idx="1564">
                  <c:v>5</c:v>
                </c:pt>
                <c:pt idx="1565">
                  <c:v>5</c:v>
                </c:pt>
                <c:pt idx="1566">
                  <c:v>6</c:v>
                </c:pt>
                <c:pt idx="1567">
                  <c:v>7</c:v>
                </c:pt>
                <c:pt idx="1568">
                  <c:v>3</c:v>
                </c:pt>
                <c:pt idx="1569">
                  <c:v>4</c:v>
                </c:pt>
                <c:pt idx="1570">
                  <c:v>7</c:v>
                </c:pt>
                <c:pt idx="1571">
                  <c:v>4</c:v>
                </c:pt>
                <c:pt idx="1572">
                  <c:v>0</c:v>
                </c:pt>
                <c:pt idx="1573">
                  <c:v>8</c:v>
                </c:pt>
                <c:pt idx="1574">
                  <c:v>4</c:v>
                </c:pt>
                <c:pt idx="1575">
                  <c:v>4</c:v>
                </c:pt>
                <c:pt idx="1576">
                  <c:v>8</c:v>
                </c:pt>
                <c:pt idx="1577">
                  <c:v>7</c:v>
                </c:pt>
                <c:pt idx="1578">
                  <c:v>7</c:v>
                </c:pt>
                <c:pt idx="1579">
                  <c:v>10</c:v>
                </c:pt>
                <c:pt idx="1580">
                  <c:v>8</c:v>
                </c:pt>
                <c:pt idx="1581">
                  <c:v>9</c:v>
                </c:pt>
                <c:pt idx="1582">
                  <c:v>4</c:v>
                </c:pt>
                <c:pt idx="1583">
                  <c:v>10</c:v>
                </c:pt>
                <c:pt idx="1584">
                  <c:v>6</c:v>
                </c:pt>
                <c:pt idx="1585">
                  <c:v>3</c:v>
                </c:pt>
                <c:pt idx="1586">
                  <c:v>6</c:v>
                </c:pt>
                <c:pt idx="1587">
                  <c:v>7</c:v>
                </c:pt>
                <c:pt idx="1588">
                  <c:v>8</c:v>
                </c:pt>
                <c:pt idx="1589">
                  <c:v>12</c:v>
                </c:pt>
                <c:pt idx="1590">
                  <c:v>8</c:v>
                </c:pt>
                <c:pt idx="1591">
                  <c:v>4</c:v>
                </c:pt>
                <c:pt idx="1592">
                  <c:v>6</c:v>
                </c:pt>
                <c:pt idx="1593">
                  <c:v>6</c:v>
                </c:pt>
                <c:pt idx="1594">
                  <c:v>6</c:v>
                </c:pt>
                <c:pt idx="1595">
                  <c:v>9</c:v>
                </c:pt>
                <c:pt idx="1596">
                  <c:v>4</c:v>
                </c:pt>
                <c:pt idx="1597">
                  <c:v>12</c:v>
                </c:pt>
                <c:pt idx="1598">
                  <c:v>5</c:v>
                </c:pt>
                <c:pt idx="1599">
                  <c:v>6</c:v>
                </c:pt>
                <c:pt idx="1600">
                  <c:v>8</c:v>
                </c:pt>
                <c:pt idx="1601">
                  <c:v>8</c:v>
                </c:pt>
                <c:pt idx="1602">
                  <c:v>7</c:v>
                </c:pt>
                <c:pt idx="1603">
                  <c:v>8</c:v>
                </c:pt>
                <c:pt idx="1604">
                  <c:v>5</c:v>
                </c:pt>
                <c:pt idx="1605">
                  <c:v>3</c:v>
                </c:pt>
                <c:pt idx="1606">
                  <c:v>8</c:v>
                </c:pt>
                <c:pt idx="1607">
                  <c:v>6</c:v>
                </c:pt>
                <c:pt idx="1608">
                  <c:v>2</c:v>
                </c:pt>
                <c:pt idx="1609">
                  <c:v>4</c:v>
                </c:pt>
                <c:pt idx="1610">
                  <c:v>5</c:v>
                </c:pt>
                <c:pt idx="1611">
                  <c:v>5</c:v>
                </c:pt>
                <c:pt idx="1612">
                  <c:v>11</c:v>
                </c:pt>
                <c:pt idx="1613">
                  <c:v>8</c:v>
                </c:pt>
                <c:pt idx="1614">
                  <c:v>6</c:v>
                </c:pt>
                <c:pt idx="1615">
                  <c:v>9</c:v>
                </c:pt>
                <c:pt idx="1616">
                  <c:v>8</c:v>
                </c:pt>
                <c:pt idx="1617">
                  <c:v>7</c:v>
                </c:pt>
                <c:pt idx="1618">
                  <c:v>3</c:v>
                </c:pt>
                <c:pt idx="1619">
                  <c:v>9</c:v>
                </c:pt>
                <c:pt idx="1620">
                  <c:v>7</c:v>
                </c:pt>
                <c:pt idx="1621">
                  <c:v>3</c:v>
                </c:pt>
                <c:pt idx="1622">
                  <c:v>4</c:v>
                </c:pt>
                <c:pt idx="1623">
                  <c:v>6</c:v>
                </c:pt>
                <c:pt idx="1624">
                  <c:v>8</c:v>
                </c:pt>
                <c:pt idx="1625">
                  <c:v>5</c:v>
                </c:pt>
                <c:pt idx="1626">
                  <c:v>7</c:v>
                </c:pt>
                <c:pt idx="1627">
                  <c:v>5</c:v>
                </c:pt>
                <c:pt idx="1628">
                  <c:v>9</c:v>
                </c:pt>
                <c:pt idx="1629">
                  <c:v>11</c:v>
                </c:pt>
                <c:pt idx="1630">
                  <c:v>9</c:v>
                </c:pt>
                <c:pt idx="1631">
                  <c:v>6</c:v>
                </c:pt>
                <c:pt idx="1632">
                  <c:v>5</c:v>
                </c:pt>
                <c:pt idx="1633">
                  <c:v>4</c:v>
                </c:pt>
                <c:pt idx="1634">
                  <c:v>6</c:v>
                </c:pt>
                <c:pt idx="1635">
                  <c:v>9</c:v>
                </c:pt>
                <c:pt idx="1636">
                  <c:v>10</c:v>
                </c:pt>
                <c:pt idx="1637">
                  <c:v>11</c:v>
                </c:pt>
                <c:pt idx="1638">
                  <c:v>11</c:v>
                </c:pt>
                <c:pt idx="1639">
                  <c:v>12</c:v>
                </c:pt>
                <c:pt idx="1640">
                  <c:v>6</c:v>
                </c:pt>
                <c:pt idx="1641">
                  <c:v>7</c:v>
                </c:pt>
                <c:pt idx="1642">
                  <c:v>8</c:v>
                </c:pt>
                <c:pt idx="1643">
                  <c:v>9</c:v>
                </c:pt>
                <c:pt idx="1644">
                  <c:v>7</c:v>
                </c:pt>
                <c:pt idx="1645">
                  <c:v>10</c:v>
                </c:pt>
                <c:pt idx="1646">
                  <c:v>8</c:v>
                </c:pt>
                <c:pt idx="1647">
                  <c:v>9</c:v>
                </c:pt>
                <c:pt idx="1648">
                  <c:v>10</c:v>
                </c:pt>
                <c:pt idx="1649">
                  <c:v>9</c:v>
                </c:pt>
                <c:pt idx="1650">
                  <c:v>5</c:v>
                </c:pt>
                <c:pt idx="1651">
                  <c:v>10</c:v>
                </c:pt>
                <c:pt idx="1652">
                  <c:v>7</c:v>
                </c:pt>
                <c:pt idx="1653">
                  <c:v>12</c:v>
                </c:pt>
                <c:pt idx="1654">
                  <c:v>5</c:v>
                </c:pt>
                <c:pt idx="1655">
                  <c:v>10</c:v>
                </c:pt>
                <c:pt idx="1656">
                  <c:v>9</c:v>
                </c:pt>
                <c:pt idx="1657">
                  <c:v>9</c:v>
                </c:pt>
                <c:pt idx="1658">
                  <c:v>8</c:v>
                </c:pt>
                <c:pt idx="1659">
                  <c:v>9</c:v>
                </c:pt>
                <c:pt idx="1660">
                  <c:v>5</c:v>
                </c:pt>
                <c:pt idx="1661">
                  <c:v>6</c:v>
                </c:pt>
                <c:pt idx="1662">
                  <c:v>9</c:v>
                </c:pt>
                <c:pt idx="1663">
                  <c:v>6</c:v>
                </c:pt>
                <c:pt idx="1664">
                  <c:v>3</c:v>
                </c:pt>
                <c:pt idx="1665">
                  <c:v>11</c:v>
                </c:pt>
                <c:pt idx="1666">
                  <c:v>13</c:v>
                </c:pt>
                <c:pt idx="1667">
                  <c:v>9</c:v>
                </c:pt>
                <c:pt idx="1668">
                  <c:v>6</c:v>
                </c:pt>
                <c:pt idx="1669">
                  <c:v>12</c:v>
                </c:pt>
                <c:pt idx="1670">
                  <c:v>9</c:v>
                </c:pt>
                <c:pt idx="1671">
                  <c:v>7</c:v>
                </c:pt>
                <c:pt idx="1672">
                  <c:v>6</c:v>
                </c:pt>
                <c:pt idx="1673">
                  <c:v>7</c:v>
                </c:pt>
                <c:pt idx="1674">
                  <c:v>9</c:v>
                </c:pt>
                <c:pt idx="1675">
                  <c:v>5</c:v>
                </c:pt>
                <c:pt idx="1676">
                  <c:v>13</c:v>
                </c:pt>
                <c:pt idx="1677">
                  <c:v>12</c:v>
                </c:pt>
                <c:pt idx="1678">
                  <c:v>4</c:v>
                </c:pt>
                <c:pt idx="1679">
                  <c:v>6</c:v>
                </c:pt>
                <c:pt idx="1680">
                  <c:v>6</c:v>
                </c:pt>
                <c:pt idx="1681">
                  <c:v>7</c:v>
                </c:pt>
                <c:pt idx="1682">
                  <c:v>8</c:v>
                </c:pt>
                <c:pt idx="1683">
                  <c:v>2</c:v>
                </c:pt>
                <c:pt idx="1684">
                  <c:v>7</c:v>
                </c:pt>
                <c:pt idx="1685">
                  <c:v>7</c:v>
                </c:pt>
                <c:pt idx="1686">
                  <c:v>6</c:v>
                </c:pt>
                <c:pt idx="1687">
                  <c:v>7</c:v>
                </c:pt>
                <c:pt idx="1688">
                  <c:v>13</c:v>
                </c:pt>
                <c:pt idx="1689">
                  <c:v>4</c:v>
                </c:pt>
                <c:pt idx="1690">
                  <c:v>5</c:v>
                </c:pt>
                <c:pt idx="1691">
                  <c:v>8</c:v>
                </c:pt>
                <c:pt idx="1692">
                  <c:v>6</c:v>
                </c:pt>
                <c:pt idx="1693">
                  <c:v>3</c:v>
                </c:pt>
                <c:pt idx="1694">
                  <c:v>4</c:v>
                </c:pt>
                <c:pt idx="1695">
                  <c:v>5</c:v>
                </c:pt>
                <c:pt idx="1696">
                  <c:v>7</c:v>
                </c:pt>
                <c:pt idx="1697">
                  <c:v>11</c:v>
                </c:pt>
                <c:pt idx="1698">
                  <c:v>9</c:v>
                </c:pt>
                <c:pt idx="1699">
                  <c:v>6</c:v>
                </c:pt>
                <c:pt idx="1700">
                  <c:v>9</c:v>
                </c:pt>
                <c:pt idx="1701">
                  <c:v>6</c:v>
                </c:pt>
                <c:pt idx="1702">
                  <c:v>4</c:v>
                </c:pt>
                <c:pt idx="1703">
                  <c:v>4</c:v>
                </c:pt>
                <c:pt idx="1704">
                  <c:v>7</c:v>
                </c:pt>
                <c:pt idx="1705">
                  <c:v>6</c:v>
                </c:pt>
                <c:pt idx="1706">
                  <c:v>3</c:v>
                </c:pt>
                <c:pt idx="1707">
                  <c:v>6</c:v>
                </c:pt>
                <c:pt idx="1708">
                  <c:v>7</c:v>
                </c:pt>
                <c:pt idx="1709">
                  <c:v>3</c:v>
                </c:pt>
                <c:pt idx="1710">
                  <c:v>4</c:v>
                </c:pt>
                <c:pt idx="1711">
                  <c:v>6</c:v>
                </c:pt>
                <c:pt idx="1712">
                  <c:v>11</c:v>
                </c:pt>
                <c:pt idx="1713">
                  <c:v>3</c:v>
                </c:pt>
                <c:pt idx="1714">
                  <c:v>7</c:v>
                </c:pt>
                <c:pt idx="1715">
                  <c:v>3</c:v>
                </c:pt>
                <c:pt idx="1716">
                  <c:v>5</c:v>
                </c:pt>
                <c:pt idx="1717">
                  <c:v>6</c:v>
                </c:pt>
                <c:pt idx="1718">
                  <c:v>9</c:v>
                </c:pt>
                <c:pt idx="1719">
                  <c:v>8</c:v>
                </c:pt>
                <c:pt idx="1720">
                  <c:v>4</c:v>
                </c:pt>
                <c:pt idx="1721">
                  <c:v>5</c:v>
                </c:pt>
                <c:pt idx="1722">
                  <c:v>8</c:v>
                </c:pt>
                <c:pt idx="1723">
                  <c:v>11</c:v>
                </c:pt>
                <c:pt idx="1724">
                  <c:v>6</c:v>
                </c:pt>
                <c:pt idx="1725">
                  <c:v>10</c:v>
                </c:pt>
                <c:pt idx="1726">
                  <c:v>9</c:v>
                </c:pt>
                <c:pt idx="1727">
                  <c:v>3</c:v>
                </c:pt>
                <c:pt idx="1728">
                  <c:v>4</c:v>
                </c:pt>
                <c:pt idx="1729">
                  <c:v>9</c:v>
                </c:pt>
                <c:pt idx="1730">
                  <c:v>5</c:v>
                </c:pt>
                <c:pt idx="1731">
                  <c:v>6</c:v>
                </c:pt>
                <c:pt idx="1732">
                  <c:v>4</c:v>
                </c:pt>
                <c:pt idx="1733">
                  <c:v>6</c:v>
                </c:pt>
                <c:pt idx="1734">
                  <c:v>7</c:v>
                </c:pt>
                <c:pt idx="1735">
                  <c:v>4</c:v>
                </c:pt>
                <c:pt idx="1736">
                  <c:v>2</c:v>
                </c:pt>
                <c:pt idx="1737">
                  <c:v>4</c:v>
                </c:pt>
                <c:pt idx="1738">
                  <c:v>6</c:v>
                </c:pt>
                <c:pt idx="1739">
                  <c:v>3</c:v>
                </c:pt>
                <c:pt idx="1740">
                  <c:v>2</c:v>
                </c:pt>
                <c:pt idx="1741">
                  <c:v>4</c:v>
                </c:pt>
                <c:pt idx="1742">
                  <c:v>3</c:v>
                </c:pt>
                <c:pt idx="1743">
                  <c:v>8</c:v>
                </c:pt>
                <c:pt idx="1744">
                  <c:v>8</c:v>
                </c:pt>
                <c:pt idx="1745">
                  <c:v>2</c:v>
                </c:pt>
                <c:pt idx="1746">
                  <c:v>3</c:v>
                </c:pt>
                <c:pt idx="1747">
                  <c:v>4</c:v>
                </c:pt>
                <c:pt idx="1748">
                  <c:v>8</c:v>
                </c:pt>
                <c:pt idx="1749">
                  <c:v>6</c:v>
                </c:pt>
                <c:pt idx="1750">
                  <c:v>5</c:v>
                </c:pt>
                <c:pt idx="1751">
                  <c:v>4</c:v>
                </c:pt>
                <c:pt idx="1752">
                  <c:v>4</c:v>
                </c:pt>
                <c:pt idx="1753">
                  <c:v>6</c:v>
                </c:pt>
                <c:pt idx="1754">
                  <c:v>5</c:v>
                </c:pt>
                <c:pt idx="1755">
                  <c:v>2</c:v>
                </c:pt>
                <c:pt idx="1756">
                  <c:v>3</c:v>
                </c:pt>
                <c:pt idx="1757">
                  <c:v>4</c:v>
                </c:pt>
                <c:pt idx="1758">
                  <c:v>4</c:v>
                </c:pt>
                <c:pt idx="1759">
                  <c:v>4</c:v>
                </c:pt>
                <c:pt idx="1760">
                  <c:v>7</c:v>
                </c:pt>
                <c:pt idx="1761">
                  <c:v>7</c:v>
                </c:pt>
                <c:pt idx="1762">
                  <c:v>6</c:v>
                </c:pt>
                <c:pt idx="1763">
                  <c:v>3</c:v>
                </c:pt>
                <c:pt idx="1764">
                  <c:v>4</c:v>
                </c:pt>
                <c:pt idx="1765">
                  <c:v>4</c:v>
                </c:pt>
                <c:pt idx="1766">
                  <c:v>7</c:v>
                </c:pt>
                <c:pt idx="1767">
                  <c:v>4</c:v>
                </c:pt>
                <c:pt idx="1768">
                  <c:v>1</c:v>
                </c:pt>
                <c:pt idx="1769">
                  <c:v>6</c:v>
                </c:pt>
                <c:pt idx="1770">
                  <c:v>8</c:v>
                </c:pt>
                <c:pt idx="1771">
                  <c:v>4</c:v>
                </c:pt>
                <c:pt idx="1772">
                  <c:v>8</c:v>
                </c:pt>
                <c:pt idx="1773">
                  <c:v>5</c:v>
                </c:pt>
                <c:pt idx="1774">
                  <c:v>8</c:v>
                </c:pt>
                <c:pt idx="1775">
                  <c:v>3</c:v>
                </c:pt>
                <c:pt idx="1776">
                  <c:v>4</c:v>
                </c:pt>
                <c:pt idx="1777">
                  <c:v>6</c:v>
                </c:pt>
                <c:pt idx="1778">
                  <c:v>7</c:v>
                </c:pt>
                <c:pt idx="1779">
                  <c:v>7</c:v>
                </c:pt>
                <c:pt idx="1780">
                  <c:v>5</c:v>
                </c:pt>
                <c:pt idx="1781">
                  <c:v>3</c:v>
                </c:pt>
                <c:pt idx="1782">
                  <c:v>9</c:v>
                </c:pt>
                <c:pt idx="1783">
                  <c:v>6</c:v>
                </c:pt>
                <c:pt idx="1784">
                  <c:v>4</c:v>
                </c:pt>
                <c:pt idx="1785">
                  <c:v>11</c:v>
                </c:pt>
                <c:pt idx="1786">
                  <c:v>8</c:v>
                </c:pt>
                <c:pt idx="1787">
                  <c:v>5</c:v>
                </c:pt>
                <c:pt idx="1788">
                  <c:v>5</c:v>
                </c:pt>
                <c:pt idx="1789">
                  <c:v>7</c:v>
                </c:pt>
                <c:pt idx="1790">
                  <c:v>4</c:v>
                </c:pt>
                <c:pt idx="1791">
                  <c:v>10</c:v>
                </c:pt>
                <c:pt idx="1792">
                  <c:v>10</c:v>
                </c:pt>
                <c:pt idx="1793">
                  <c:v>5</c:v>
                </c:pt>
                <c:pt idx="1794">
                  <c:v>6</c:v>
                </c:pt>
                <c:pt idx="1795">
                  <c:v>8</c:v>
                </c:pt>
                <c:pt idx="1796">
                  <c:v>6</c:v>
                </c:pt>
                <c:pt idx="1797">
                  <c:v>8</c:v>
                </c:pt>
                <c:pt idx="1798">
                  <c:v>11</c:v>
                </c:pt>
                <c:pt idx="1799">
                  <c:v>12</c:v>
                </c:pt>
                <c:pt idx="1800">
                  <c:v>8</c:v>
                </c:pt>
                <c:pt idx="1801">
                  <c:v>6</c:v>
                </c:pt>
                <c:pt idx="1802">
                  <c:v>9</c:v>
                </c:pt>
                <c:pt idx="1803">
                  <c:v>5</c:v>
                </c:pt>
                <c:pt idx="1804">
                  <c:v>8</c:v>
                </c:pt>
                <c:pt idx="1805">
                  <c:v>6</c:v>
                </c:pt>
                <c:pt idx="1806">
                  <c:v>7</c:v>
                </c:pt>
                <c:pt idx="1807">
                  <c:v>8</c:v>
                </c:pt>
                <c:pt idx="1808">
                  <c:v>8</c:v>
                </c:pt>
                <c:pt idx="1809">
                  <c:v>6</c:v>
                </c:pt>
                <c:pt idx="1810">
                  <c:v>2</c:v>
                </c:pt>
                <c:pt idx="1811">
                  <c:v>3</c:v>
                </c:pt>
                <c:pt idx="1812">
                  <c:v>9</c:v>
                </c:pt>
                <c:pt idx="1813">
                  <c:v>3</c:v>
                </c:pt>
                <c:pt idx="1814">
                  <c:v>13</c:v>
                </c:pt>
                <c:pt idx="1815">
                  <c:v>2</c:v>
                </c:pt>
                <c:pt idx="1816">
                  <c:v>7</c:v>
                </c:pt>
                <c:pt idx="1817">
                  <c:v>4</c:v>
                </c:pt>
                <c:pt idx="1818">
                  <c:v>6</c:v>
                </c:pt>
                <c:pt idx="1819">
                  <c:v>4</c:v>
                </c:pt>
                <c:pt idx="1820">
                  <c:v>8</c:v>
                </c:pt>
                <c:pt idx="1821">
                  <c:v>6</c:v>
                </c:pt>
                <c:pt idx="1822">
                  <c:v>8</c:v>
                </c:pt>
                <c:pt idx="1823">
                  <c:v>5</c:v>
                </c:pt>
                <c:pt idx="1824">
                  <c:v>10</c:v>
                </c:pt>
                <c:pt idx="1825">
                  <c:v>4</c:v>
                </c:pt>
                <c:pt idx="1826">
                  <c:v>6</c:v>
                </c:pt>
                <c:pt idx="1827">
                  <c:v>3</c:v>
                </c:pt>
                <c:pt idx="1828">
                  <c:v>8</c:v>
                </c:pt>
                <c:pt idx="1829">
                  <c:v>4</c:v>
                </c:pt>
                <c:pt idx="1830">
                  <c:v>4</c:v>
                </c:pt>
                <c:pt idx="1831">
                  <c:v>6</c:v>
                </c:pt>
                <c:pt idx="1832">
                  <c:v>5</c:v>
                </c:pt>
                <c:pt idx="1833">
                  <c:v>7</c:v>
                </c:pt>
                <c:pt idx="1834">
                  <c:v>4</c:v>
                </c:pt>
                <c:pt idx="1835">
                  <c:v>7</c:v>
                </c:pt>
                <c:pt idx="1836">
                  <c:v>8</c:v>
                </c:pt>
                <c:pt idx="1837">
                  <c:v>8</c:v>
                </c:pt>
                <c:pt idx="1838">
                  <c:v>6</c:v>
                </c:pt>
                <c:pt idx="1839">
                  <c:v>7</c:v>
                </c:pt>
                <c:pt idx="1840">
                  <c:v>1</c:v>
                </c:pt>
                <c:pt idx="1841">
                  <c:v>6</c:v>
                </c:pt>
                <c:pt idx="1842">
                  <c:v>7</c:v>
                </c:pt>
                <c:pt idx="1843">
                  <c:v>10</c:v>
                </c:pt>
                <c:pt idx="1844">
                  <c:v>8</c:v>
                </c:pt>
                <c:pt idx="1845">
                  <c:v>6</c:v>
                </c:pt>
                <c:pt idx="1846">
                  <c:v>9</c:v>
                </c:pt>
                <c:pt idx="1847">
                  <c:v>7</c:v>
                </c:pt>
                <c:pt idx="1848">
                  <c:v>11</c:v>
                </c:pt>
                <c:pt idx="1849">
                  <c:v>10</c:v>
                </c:pt>
                <c:pt idx="1850">
                  <c:v>4</c:v>
                </c:pt>
                <c:pt idx="1851">
                  <c:v>7</c:v>
                </c:pt>
                <c:pt idx="1852">
                  <c:v>8</c:v>
                </c:pt>
                <c:pt idx="1853">
                  <c:v>4</c:v>
                </c:pt>
                <c:pt idx="1854">
                  <c:v>6</c:v>
                </c:pt>
                <c:pt idx="1855">
                  <c:v>6</c:v>
                </c:pt>
                <c:pt idx="1856">
                  <c:v>12</c:v>
                </c:pt>
                <c:pt idx="1857">
                  <c:v>9</c:v>
                </c:pt>
                <c:pt idx="1858">
                  <c:v>6</c:v>
                </c:pt>
                <c:pt idx="1859">
                  <c:v>11</c:v>
                </c:pt>
                <c:pt idx="1860">
                  <c:v>8</c:v>
                </c:pt>
                <c:pt idx="1861">
                  <c:v>6</c:v>
                </c:pt>
                <c:pt idx="1862">
                  <c:v>8</c:v>
                </c:pt>
                <c:pt idx="1863">
                  <c:v>5</c:v>
                </c:pt>
                <c:pt idx="1864">
                  <c:v>5</c:v>
                </c:pt>
                <c:pt idx="1865">
                  <c:v>6</c:v>
                </c:pt>
                <c:pt idx="1866">
                  <c:v>9</c:v>
                </c:pt>
                <c:pt idx="1867">
                  <c:v>3</c:v>
                </c:pt>
                <c:pt idx="1868">
                  <c:v>10</c:v>
                </c:pt>
                <c:pt idx="1869">
                  <c:v>14</c:v>
                </c:pt>
                <c:pt idx="1870">
                  <c:v>9</c:v>
                </c:pt>
                <c:pt idx="1871">
                  <c:v>7</c:v>
                </c:pt>
                <c:pt idx="1872">
                  <c:v>10</c:v>
                </c:pt>
                <c:pt idx="1873">
                  <c:v>9</c:v>
                </c:pt>
                <c:pt idx="1874">
                  <c:v>9</c:v>
                </c:pt>
                <c:pt idx="1875">
                  <c:v>9</c:v>
                </c:pt>
                <c:pt idx="1876">
                  <c:v>8</c:v>
                </c:pt>
                <c:pt idx="1877">
                  <c:v>13</c:v>
                </c:pt>
                <c:pt idx="1878">
                  <c:v>13</c:v>
                </c:pt>
                <c:pt idx="1879">
                  <c:v>8</c:v>
                </c:pt>
                <c:pt idx="1880">
                  <c:v>9</c:v>
                </c:pt>
                <c:pt idx="1881">
                  <c:v>13</c:v>
                </c:pt>
                <c:pt idx="1882">
                  <c:v>14</c:v>
                </c:pt>
                <c:pt idx="1883">
                  <c:v>14</c:v>
                </c:pt>
                <c:pt idx="1884">
                  <c:v>15</c:v>
                </c:pt>
                <c:pt idx="1885">
                  <c:v>12</c:v>
                </c:pt>
                <c:pt idx="1886">
                  <c:v>19</c:v>
                </c:pt>
                <c:pt idx="1887">
                  <c:v>16</c:v>
                </c:pt>
                <c:pt idx="1888">
                  <c:v>21</c:v>
                </c:pt>
                <c:pt idx="1889">
                  <c:v>23</c:v>
                </c:pt>
                <c:pt idx="1890">
                  <c:v>18</c:v>
                </c:pt>
                <c:pt idx="1891">
                  <c:v>27</c:v>
                </c:pt>
                <c:pt idx="1892">
                  <c:v>32</c:v>
                </c:pt>
                <c:pt idx="1893">
                  <c:v>32</c:v>
                </c:pt>
                <c:pt idx="1894">
                  <c:v>18</c:v>
                </c:pt>
                <c:pt idx="1895">
                  <c:v>26</c:v>
                </c:pt>
                <c:pt idx="1896">
                  <c:v>25</c:v>
                </c:pt>
                <c:pt idx="1897">
                  <c:v>28</c:v>
                </c:pt>
                <c:pt idx="1898">
                  <c:v>32</c:v>
                </c:pt>
                <c:pt idx="1899">
                  <c:v>33</c:v>
                </c:pt>
                <c:pt idx="1900">
                  <c:v>34</c:v>
                </c:pt>
                <c:pt idx="1901">
                  <c:v>28</c:v>
                </c:pt>
                <c:pt idx="1902">
                  <c:v>32</c:v>
                </c:pt>
                <c:pt idx="1903">
                  <c:v>28</c:v>
                </c:pt>
                <c:pt idx="1904">
                  <c:v>28</c:v>
                </c:pt>
                <c:pt idx="1905">
                  <c:v>28</c:v>
                </c:pt>
                <c:pt idx="1906">
                  <c:v>27</c:v>
                </c:pt>
                <c:pt idx="1907">
                  <c:v>33</c:v>
                </c:pt>
                <c:pt idx="1908">
                  <c:v>20</c:v>
                </c:pt>
                <c:pt idx="1909">
                  <c:v>31</c:v>
                </c:pt>
                <c:pt idx="1910">
                  <c:v>17</c:v>
                </c:pt>
                <c:pt idx="1911">
                  <c:v>16</c:v>
                </c:pt>
                <c:pt idx="1912">
                  <c:v>17</c:v>
                </c:pt>
                <c:pt idx="1913">
                  <c:v>13</c:v>
                </c:pt>
                <c:pt idx="1914">
                  <c:v>15</c:v>
                </c:pt>
                <c:pt idx="1915">
                  <c:v>8</c:v>
                </c:pt>
                <c:pt idx="1916">
                  <c:v>10</c:v>
                </c:pt>
                <c:pt idx="1917">
                  <c:v>10</c:v>
                </c:pt>
                <c:pt idx="1918">
                  <c:v>6</c:v>
                </c:pt>
                <c:pt idx="1919">
                  <c:v>15</c:v>
                </c:pt>
                <c:pt idx="1920">
                  <c:v>8</c:v>
                </c:pt>
                <c:pt idx="1921">
                  <c:v>9</c:v>
                </c:pt>
                <c:pt idx="1922">
                  <c:v>9</c:v>
                </c:pt>
                <c:pt idx="1923">
                  <c:v>7</c:v>
                </c:pt>
                <c:pt idx="1924">
                  <c:v>6</c:v>
                </c:pt>
                <c:pt idx="1925">
                  <c:v>10</c:v>
                </c:pt>
                <c:pt idx="1926">
                  <c:v>6</c:v>
                </c:pt>
                <c:pt idx="1927">
                  <c:v>4</c:v>
                </c:pt>
                <c:pt idx="1928">
                  <c:v>9</c:v>
                </c:pt>
                <c:pt idx="1929">
                  <c:v>6</c:v>
                </c:pt>
                <c:pt idx="1930">
                  <c:v>10</c:v>
                </c:pt>
                <c:pt idx="1931">
                  <c:v>5</c:v>
                </c:pt>
                <c:pt idx="1932">
                  <c:v>4</c:v>
                </c:pt>
                <c:pt idx="1933">
                  <c:v>9</c:v>
                </c:pt>
                <c:pt idx="1934">
                  <c:v>4</c:v>
                </c:pt>
                <c:pt idx="1935">
                  <c:v>11</c:v>
                </c:pt>
                <c:pt idx="1936">
                  <c:v>9</c:v>
                </c:pt>
                <c:pt idx="1937">
                  <c:v>11</c:v>
                </c:pt>
                <c:pt idx="1938">
                  <c:v>11</c:v>
                </c:pt>
                <c:pt idx="1939">
                  <c:v>10</c:v>
                </c:pt>
                <c:pt idx="1940">
                  <c:v>7</c:v>
                </c:pt>
                <c:pt idx="1941">
                  <c:v>8</c:v>
                </c:pt>
                <c:pt idx="1942">
                  <c:v>10</c:v>
                </c:pt>
                <c:pt idx="1943">
                  <c:v>13</c:v>
                </c:pt>
                <c:pt idx="1944">
                  <c:v>7</c:v>
                </c:pt>
                <c:pt idx="1945">
                  <c:v>8</c:v>
                </c:pt>
                <c:pt idx="1946">
                  <c:v>16</c:v>
                </c:pt>
                <c:pt idx="1947">
                  <c:v>11</c:v>
                </c:pt>
                <c:pt idx="1948">
                  <c:v>10</c:v>
                </c:pt>
                <c:pt idx="1949">
                  <c:v>8</c:v>
                </c:pt>
                <c:pt idx="1950">
                  <c:v>14</c:v>
                </c:pt>
                <c:pt idx="1951">
                  <c:v>9</c:v>
                </c:pt>
                <c:pt idx="1952">
                  <c:v>10</c:v>
                </c:pt>
                <c:pt idx="1953">
                  <c:v>14</c:v>
                </c:pt>
                <c:pt idx="1954">
                  <c:v>11</c:v>
                </c:pt>
                <c:pt idx="1955">
                  <c:v>23</c:v>
                </c:pt>
                <c:pt idx="1956">
                  <c:v>11</c:v>
                </c:pt>
                <c:pt idx="1957">
                  <c:v>11</c:v>
                </c:pt>
                <c:pt idx="1958">
                  <c:v>8</c:v>
                </c:pt>
                <c:pt idx="1959">
                  <c:v>18</c:v>
                </c:pt>
                <c:pt idx="1960">
                  <c:v>11</c:v>
                </c:pt>
                <c:pt idx="1961">
                  <c:v>17</c:v>
                </c:pt>
                <c:pt idx="1962">
                  <c:v>7</c:v>
                </c:pt>
                <c:pt idx="1963">
                  <c:v>20</c:v>
                </c:pt>
                <c:pt idx="1964">
                  <c:v>12</c:v>
                </c:pt>
                <c:pt idx="1965">
                  <c:v>17</c:v>
                </c:pt>
                <c:pt idx="1966">
                  <c:v>12</c:v>
                </c:pt>
                <c:pt idx="1967">
                  <c:v>17</c:v>
                </c:pt>
                <c:pt idx="1968">
                  <c:v>19</c:v>
                </c:pt>
                <c:pt idx="1969">
                  <c:v>7</c:v>
                </c:pt>
                <c:pt idx="1970">
                  <c:v>10</c:v>
                </c:pt>
                <c:pt idx="1971">
                  <c:v>8</c:v>
                </c:pt>
                <c:pt idx="1972">
                  <c:v>11</c:v>
                </c:pt>
                <c:pt idx="1973">
                  <c:v>11</c:v>
                </c:pt>
                <c:pt idx="1974">
                  <c:v>13</c:v>
                </c:pt>
                <c:pt idx="1975">
                  <c:v>14</c:v>
                </c:pt>
                <c:pt idx="1976">
                  <c:v>8</c:v>
                </c:pt>
                <c:pt idx="1977">
                  <c:v>17</c:v>
                </c:pt>
                <c:pt idx="1978">
                  <c:v>8</c:v>
                </c:pt>
                <c:pt idx="1979">
                  <c:v>10</c:v>
                </c:pt>
                <c:pt idx="1980">
                  <c:v>10</c:v>
                </c:pt>
                <c:pt idx="1981">
                  <c:v>12</c:v>
                </c:pt>
                <c:pt idx="1982">
                  <c:v>9</c:v>
                </c:pt>
                <c:pt idx="1983">
                  <c:v>6</c:v>
                </c:pt>
                <c:pt idx="1984">
                  <c:v>11</c:v>
                </c:pt>
                <c:pt idx="1985">
                  <c:v>7</c:v>
                </c:pt>
                <c:pt idx="1986">
                  <c:v>10</c:v>
                </c:pt>
                <c:pt idx="1987">
                  <c:v>9</c:v>
                </c:pt>
                <c:pt idx="1988">
                  <c:v>11</c:v>
                </c:pt>
                <c:pt idx="1989">
                  <c:v>2</c:v>
                </c:pt>
                <c:pt idx="1990">
                  <c:v>5</c:v>
                </c:pt>
                <c:pt idx="1991">
                  <c:v>11</c:v>
                </c:pt>
                <c:pt idx="1992">
                  <c:v>3</c:v>
                </c:pt>
                <c:pt idx="1993">
                  <c:v>12</c:v>
                </c:pt>
                <c:pt idx="1994">
                  <c:v>4</c:v>
                </c:pt>
                <c:pt idx="1995">
                  <c:v>13</c:v>
                </c:pt>
                <c:pt idx="1996">
                  <c:v>6</c:v>
                </c:pt>
                <c:pt idx="1997">
                  <c:v>11</c:v>
                </c:pt>
                <c:pt idx="1998">
                  <c:v>11</c:v>
                </c:pt>
                <c:pt idx="1999">
                  <c:v>8</c:v>
                </c:pt>
                <c:pt idx="2000">
                  <c:v>14</c:v>
                </c:pt>
                <c:pt idx="2001">
                  <c:v>9</c:v>
                </c:pt>
                <c:pt idx="2002">
                  <c:v>8</c:v>
                </c:pt>
                <c:pt idx="2003">
                  <c:v>6</c:v>
                </c:pt>
                <c:pt idx="2004">
                  <c:v>7</c:v>
                </c:pt>
                <c:pt idx="2005">
                  <c:v>7</c:v>
                </c:pt>
                <c:pt idx="2006">
                  <c:v>6</c:v>
                </c:pt>
                <c:pt idx="2007">
                  <c:v>8</c:v>
                </c:pt>
                <c:pt idx="2008">
                  <c:v>8</c:v>
                </c:pt>
                <c:pt idx="2009">
                  <c:v>11</c:v>
                </c:pt>
                <c:pt idx="2010">
                  <c:v>5</c:v>
                </c:pt>
                <c:pt idx="2011">
                  <c:v>9</c:v>
                </c:pt>
                <c:pt idx="2012">
                  <c:v>8</c:v>
                </c:pt>
                <c:pt idx="2013">
                  <c:v>6</c:v>
                </c:pt>
                <c:pt idx="2014">
                  <c:v>9</c:v>
                </c:pt>
                <c:pt idx="2015">
                  <c:v>11</c:v>
                </c:pt>
                <c:pt idx="2016">
                  <c:v>5</c:v>
                </c:pt>
                <c:pt idx="2017">
                  <c:v>7</c:v>
                </c:pt>
                <c:pt idx="2018">
                  <c:v>6</c:v>
                </c:pt>
                <c:pt idx="2019">
                  <c:v>7</c:v>
                </c:pt>
                <c:pt idx="2020">
                  <c:v>7</c:v>
                </c:pt>
                <c:pt idx="2021">
                  <c:v>3</c:v>
                </c:pt>
                <c:pt idx="2022">
                  <c:v>10</c:v>
                </c:pt>
                <c:pt idx="2023">
                  <c:v>5</c:v>
                </c:pt>
                <c:pt idx="2024">
                  <c:v>5</c:v>
                </c:pt>
                <c:pt idx="2025">
                  <c:v>5</c:v>
                </c:pt>
                <c:pt idx="2026">
                  <c:v>8</c:v>
                </c:pt>
                <c:pt idx="2027">
                  <c:v>4</c:v>
                </c:pt>
                <c:pt idx="2028">
                  <c:v>6</c:v>
                </c:pt>
                <c:pt idx="2029">
                  <c:v>5</c:v>
                </c:pt>
                <c:pt idx="2030">
                  <c:v>5</c:v>
                </c:pt>
                <c:pt idx="2031">
                  <c:v>3</c:v>
                </c:pt>
                <c:pt idx="2032">
                  <c:v>6</c:v>
                </c:pt>
                <c:pt idx="2033">
                  <c:v>4</c:v>
                </c:pt>
                <c:pt idx="2034">
                  <c:v>6</c:v>
                </c:pt>
                <c:pt idx="2035">
                  <c:v>7</c:v>
                </c:pt>
                <c:pt idx="2036">
                  <c:v>6</c:v>
                </c:pt>
                <c:pt idx="2037">
                  <c:v>6</c:v>
                </c:pt>
                <c:pt idx="2038">
                  <c:v>9</c:v>
                </c:pt>
                <c:pt idx="2039">
                  <c:v>7</c:v>
                </c:pt>
                <c:pt idx="2040">
                  <c:v>8</c:v>
                </c:pt>
                <c:pt idx="2041">
                  <c:v>9</c:v>
                </c:pt>
                <c:pt idx="2042">
                  <c:v>7</c:v>
                </c:pt>
                <c:pt idx="2043">
                  <c:v>6</c:v>
                </c:pt>
                <c:pt idx="2044">
                  <c:v>3</c:v>
                </c:pt>
                <c:pt idx="2045">
                  <c:v>6</c:v>
                </c:pt>
                <c:pt idx="2046">
                  <c:v>7</c:v>
                </c:pt>
                <c:pt idx="2047">
                  <c:v>4</c:v>
                </c:pt>
                <c:pt idx="2048">
                  <c:v>7</c:v>
                </c:pt>
                <c:pt idx="2049">
                  <c:v>6</c:v>
                </c:pt>
                <c:pt idx="2050">
                  <c:v>8</c:v>
                </c:pt>
                <c:pt idx="2051">
                  <c:v>9</c:v>
                </c:pt>
                <c:pt idx="2052">
                  <c:v>3</c:v>
                </c:pt>
                <c:pt idx="2053">
                  <c:v>5</c:v>
                </c:pt>
                <c:pt idx="2054">
                  <c:v>6</c:v>
                </c:pt>
                <c:pt idx="2055">
                  <c:v>7</c:v>
                </c:pt>
                <c:pt idx="2056">
                  <c:v>9</c:v>
                </c:pt>
                <c:pt idx="2057">
                  <c:v>6</c:v>
                </c:pt>
                <c:pt idx="2058">
                  <c:v>8</c:v>
                </c:pt>
                <c:pt idx="2059">
                  <c:v>8</c:v>
                </c:pt>
                <c:pt idx="2060">
                  <c:v>11</c:v>
                </c:pt>
                <c:pt idx="2061">
                  <c:v>11</c:v>
                </c:pt>
                <c:pt idx="2062">
                  <c:v>4</c:v>
                </c:pt>
                <c:pt idx="2063">
                  <c:v>9</c:v>
                </c:pt>
                <c:pt idx="2064">
                  <c:v>7</c:v>
                </c:pt>
                <c:pt idx="2065">
                  <c:v>3</c:v>
                </c:pt>
                <c:pt idx="2066">
                  <c:v>5</c:v>
                </c:pt>
                <c:pt idx="2067">
                  <c:v>7</c:v>
                </c:pt>
                <c:pt idx="2068">
                  <c:v>3</c:v>
                </c:pt>
                <c:pt idx="2069">
                  <c:v>7</c:v>
                </c:pt>
                <c:pt idx="2070">
                  <c:v>8</c:v>
                </c:pt>
                <c:pt idx="2071">
                  <c:v>4</c:v>
                </c:pt>
                <c:pt idx="2072">
                  <c:v>8</c:v>
                </c:pt>
                <c:pt idx="2073">
                  <c:v>3</c:v>
                </c:pt>
                <c:pt idx="2074">
                  <c:v>9</c:v>
                </c:pt>
                <c:pt idx="2075">
                  <c:v>6</c:v>
                </c:pt>
                <c:pt idx="2076">
                  <c:v>9</c:v>
                </c:pt>
                <c:pt idx="2077">
                  <c:v>8</c:v>
                </c:pt>
                <c:pt idx="2078">
                  <c:v>6</c:v>
                </c:pt>
                <c:pt idx="2079">
                  <c:v>9</c:v>
                </c:pt>
                <c:pt idx="2080">
                  <c:v>7</c:v>
                </c:pt>
                <c:pt idx="2081">
                  <c:v>7</c:v>
                </c:pt>
                <c:pt idx="2082">
                  <c:v>5</c:v>
                </c:pt>
                <c:pt idx="2083">
                  <c:v>4</c:v>
                </c:pt>
                <c:pt idx="2084">
                  <c:v>12</c:v>
                </c:pt>
                <c:pt idx="2085">
                  <c:v>6</c:v>
                </c:pt>
                <c:pt idx="2086">
                  <c:v>4</c:v>
                </c:pt>
                <c:pt idx="2087">
                  <c:v>3</c:v>
                </c:pt>
                <c:pt idx="2088">
                  <c:v>4</c:v>
                </c:pt>
                <c:pt idx="2089">
                  <c:v>4</c:v>
                </c:pt>
                <c:pt idx="2090">
                  <c:v>8</c:v>
                </c:pt>
                <c:pt idx="2091">
                  <c:v>6</c:v>
                </c:pt>
                <c:pt idx="2092">
                  <c:v>4</c:v>
                </c:pt>
                <c:pt idx="2093">
                  <c:v>5</c:v>
                </c:pt>
                <c:pt idx="2094">
                  <c:v>5</c:v>
                </c:pt>
                <c:pt idx="2095">
                  <c:v>9</c:v>
                </c:pt>
                <c:pt idx="2096">
                  <c:v>11</c:v>
                </c:pt>
                <c:pt idx="2097">
                  <c:v>9</c:v>
                </c:pt>
                <c:pt idx="2098">
                  <c:v>8</c:v>
                </c:pt>
                <c:pt idx="2099">
                  <c:v>5</c:v>
                </c:pt>
                <c:pt idx="2100">
                  <c:v>8</c:v>
                </c:pt>
                <c:pt idx="2101">
                  <c:v>5</c:v>
                </c:pt>
                <c:pt idx="2102">
                  <c:v>8</c:v>
                </c:pt>
                <c:pt idx="2103">
                  <c:v>11</c:v>
                </c:pt>
                <c:pt idx="2104">
                  <c:v>9</c:v>
                </c:pt>
                <c:pt idx="2105">
                  <c:v>4</c:v>
                </c:pt>
                <c:pt idx="2106">
                  <c:v>8</c:v>
                </c:pt>
                <c:pt idx="2107">
                  <c:v>9</c:v>
                </c:pt>
                <c:pt idx="2108">
                  <c:v>4</c:v>
                </c:pt>
                <c:pt idx="2109">
                  <c:v>5</c:v>
                </c:pt>
                <c:pt idx="2110">
                  <c:v>8</c:v>
                </c:pt>
                <c:pt idx="2111">
                  <c:v>11</c:v>
                </c:pt>
                <c:pt idx="2112">
                  <c:v>7</c:v>
                </c:pt>
                <c:pt idx="2113">
                  <c:v>9</c:v>
                </c:pt>
                <c:pt idx="2114">
                  <c:v>4</c:v>
                </c:pt>
                <c:pt idx="2115">
                  <c:v>13</c:v>
                </c:pt>
                <c:pt idx="2116">
                  <c:v>6</c:v>
                </c:pt>
                <c:pt idx="2117">
                  <c:v>10</c:v>
                </c:pt>
                <c:pt idx="2118">
                  <c:v>5</c:v>
                </c:pt>
                <c:pt idx="2119">
                  <c:v>10</c:v>
                </c:pt>
                <c:pt idx="2120">
                  <c:v>11</c:v>
                </c:pt>
                <c:pt idx="2121">
                  <c:v>6</c:v>
                </c:pt>
                <c:pt idx="2122">
                  <c:v>8</c:v>
                </c:pt>
                <c:pt idx="2123">
                  <c:v>11</c:v>
                </c:pt>
                <c:pt idx="2124">
                  <c:v>11</c:v>
                </c:pt>
                <c:pt idx="2125">
                  <c:v>10</c:v>
                </c:pt>
                <c:pt idx="2126">
                  <c:v>5</c:v>
                </c:pt>
                <c:pt idx="2127">
                  <c:v>10</c:v>
                </c:pt>
                <c:pt idx="2128">
                  <c:v>10</c:v>
                </c:pt>
                <c:pt idx="2129">
                  <c:v>10</c:v>
                </c:pt>
                <c:pt idx="2130">
                  <c:v>13</c:v>
                </c:pt>
                <c:pt idx="2131">
                  <c:v>10</c:v>
                </c:pt>
                <c:pt idx="2132">
                  <c:v>7</c:v>
                </c:pt>
                <c:pt idx="2133">
                  <c:v>9</c:v>
                </c:pt>
                <c:pt idx="2134">
                  <c:v>7</c:v>
                </c:pt>
                <c:pt idx="2135">
                  <c:v>13</c:v>
                </c:pt>
                <c:pt idx="2136">
                  <c:v>6</c:v>
                </c:pt>
                <c:pt idx="2137">
                  <c:v>3</c:v>
                </c:pt>
                <c:pt idx="2138">
                  <c:v>9</c:v>
                </c:pt>
                <c:pt idx="2139">
                  <c:v>7</c:v>
                </c:pt>
                <c:pt idx="2140">
                  <c:v>5</c:v>
                </c:pt>
                <c:pt idx="2141">
                  <c:v>11</c:v>
                </c:pt>
                <c:pt idx="2142">
                  <c:v>19</c:v>
                </c:pt>
                <c:pt idx="2143">
                  <c:v>7</c:v>
                </c:pt>
                <c:pt idx="2144">
                  <c:v>10</c:v>
                </c:pt>
                <c:pt idx="2145">
                  <c:v>6</c:v>
                </c:pt>
                <c:pt idx="2146">
                  <c:v>10</c:v>
                </c:pt>
                <c:pt idx="2147">
                  <c:v>5</c:v>
                </c:pt>
                <c:pt idx="2148">
                  <c:v>11</c:v>
                </c:pt>
                <c:pt idx="2149">
                  <c:v>9</c:v>
                </c:pt>
                <c:pt idx="2150">
                  <c:v>9</c:v>
                </c:pt>
                <c:pt idx="2151">
                  <c:v>4</c:v>
                </c:pt>
                <c:pt idx="2152">
                  <c:v>8</c:v>
                </c:pt>
                <c:pt idx="2153">
                  <c:v>4</c:v>
                </c:pt>
                <c:pt idx="2154">
                  <c:v>10</c:v>
                </c:pt>
                <c:pt idx="2155">
                  <c:v>6</c:v>
                </c:pt>
                <c:pt idx="2156">
                  <c:v>8</c:v>
                </c:pt>
                <c:pt idx="2157">
                  <c:v>6</c:v>
                </c:pt>
                <c:pt idx="2158">
                  <c:v>11</c:v>
                </c:pt>
                <c:pt idx="2159">
                  <c:v>6</c:v>
                </c:pt>
                <c:pt idx="2160">
                  <c:v>6</c:v>
                </c:pt>
                <c:pt idx="2161">
                  <c:v>2</c:v>
                </c:pt>
                <c:pt idx="2162">
                  <c:v>7</c:v>
                </c:pt>
                <c:pt idx="2163">
                  <c:v>7</c:v>
                </c:pt>
                <c:pt idx="2164">
                  <c:v>5</c:v>
                </c:pt>
                <c:pt idx="2165">
                  <c:v>6</c:v>
                </c:pt>
                <c:pt idx="2166">
                  <c:v>8</c:v>
                </c:pt>
                <c:pt idx="2167">
                  <c:v>4</c:v>
                </c:pt>
                <c:pt idx="2168">
                  <c:v>5</c:v>
                </c:pt>
                <c:pt idx="2169">
                  <c:v>4</c:v>
                </c:pt>
                <c:pt idx="2170">
                  <c:v>10</c:v>
                </c:pt>
                <c:pt idx="2171">
                  <c:v>9</c:v>
                </c:pt>
                <c:pt idx="2172">
                  <c:v>12</c:v>
                </c:pt>
                <c:pt idx="2173">
                  <c:v>8</c:v>
                </c:pt>
                <c:pt idx="2174">
                  <c:v>6</c:v>
                </c:pt>
                <c:pt idx="2175">
                  <c:v>4</c:v>
                </c:pt>
                <c:pt idx="2176">
                  <c:v>2</c:v>
                </c:pt>
                <c:pt idx="2177">
                  <c:v>3</c:v>
                </c:pt>
                <c:pt idx="2178">
                  <c:v>5</c:v>
                </c:pt>
                <c:pt idx="2179">
                  <c:v>6</c:v>
                </c:pt>
                <c:pt idx="2180">
                  <c:v>4</c:v>
                </c:pt>
                <c:pt idx="2181">
                  <c:v>4</c:v>
                </c:pt>
                <c:pt idx="2182">
                  <c:v>7</c:v>
                </c:pt>
                <c:pt idx="2183">
                  <c:v>6</c:v>
                </c:pt>
                <c:pt idx="2184">
                  <c:v>3</c:v>
                </c:pt>
                <c:pt idx="2185">
                  <c:v>8</c:v>
                </c:pt>
                <c:pt idx="2186">
                  <c:v>12</c:v>
                </c:pt>
                <c:pt idx="2187">
                  <c:v>3</c:v>
                </c:pt>
                <c:pt idx="2188">
                  <c:v>5</c:v>
                </c:pt>
                <c:pt idx="2189">
                  <c:v>6</c:v>
                </c:pt>
                <c:pt idx="2190">
                  <c:v>6</c:v>
                </c:pt>
                <c:pt idx="2191">
                  <c:v>7</c:v>
                </c:pt>
                <c:pt idx="2192">
                  <c:v>8</c:v>
                </c:pt>
                <c:pt idx="2193">
                  <c:v>8</c:v>
                </c:pt>
                <c:pt idx="2194">
                  <c:v>4</c:v>
                </c:pt>
                <c:pt idx="2195">
                  <c:v>7</c:v>
                </c:pt>
                <c:pt idx="2196">
                  <c:v>6</c:v>
                </c:pt>
                <c:pt idx="2197">
                  <c:v>4</c:v>
                </c:pt>
                <c:pt idx="2198">
                  <c:v>1</c:v>
                </c:pt>
                <c:pt idx="2199">
                  <c:v>7</c:v>
                </c:pt>
                <c:pt idx="2200">
                  <c:v>1</c:v>
                </c:pt>
                <c:pt idx="2201">
                  <c:v>3</c:v>
                </c:pt>
                <c:pt idx="2202">
                  <c:v>6</c:v>
                </c:pt>
                <c:pt idx="2203">
                  <c:v>7</c:v>
                </c:pt>
                <c:pt idx="2204">
                  <c:v>5</c:v>
                </c:pt>
                <c:pt idx="2205">
                  <c:v>6</c:v>
                </c:pt>
                <c:pt idx="2206">
                  <c:v>6</c:v>
                </c:pt>
                <c:pt idx="2207">
                  <c:v>4</c:v>
                </c:pt>
                <c:pt idx="2208">
                  <c:v>4</c:v>
                </c:pt>
                <c:pt idx="2209">
                  <c:v>3</c:v>
                </c:pt>
                <c:pt idx="2210">
                  <c:v>9</c:v>
                </c:pt>
                <c:pt idx="2211">
                  <c:v>4</c:v>
                </c:pt>
                <c:pt idx="2212">
                  <c:v>5</c:v>
                </c:pt>
                <c:pt idx="2213">
                  <c:v>10</c:v>
                </c:pt>
                <c:pt idx="2214">
                  <c:v>3</c:v>
                </c:pt>
                <c:pt idx="2215">
                  <c:v>5</c:v>
                </c:pt>
                <c:pt idx="2216">
                  <c:v>6</c:v>
                </c:pt>
                <c:pt idx="2217">
                  <c:v>11</c:v>
                </c:pt>
                <c:pt idx="2218">
                  <c:v>6</c:v>
                </c:pt>
                <c:pt idx="2219">
                  <c:v>6</c:v>
                </c:pt>
                <c:pt idx="2220">
                  <c:v>6</c:v>
                </c:pt>
                <c:pt idx="2221">
                  <c:v>6</c:v>
                </c:pt>
                <c:pt idx="2222">
                  <c:v>5</c:v>
                </c:pt>
                <c:pt idx="2223">
                  <c:v>5</c:v>
                </c:pt>
                <c:pt idx="2224">
                  <c:v>5</c:v>
                </c:pt>
                <c:pt idx="2225">
                  <c:v>7</c:v>
                </c:pt>
                <c:pt idx="2226">
                  <c:v>7</c:v>
                </c:pt>
                <c:pt idx="2227">
                  <c:v>3</c:v>
                </c:pt>
                <c:pt idx="2228">
                  <c:v>2</c:v>
                </c:pt>
                <c:pt idx="2229">
                  <c:v>3</c:v>
                </c:pt>
                <c:pt idx="2230">
                  <c:v>5</c:v>
                </c:pt>
                <c:pt idx="2231">
                  <c:v>9</c:v>
                </c:pt>
                <c:pt idx="2232">
                  <c:v>7</c:v>
                </c:pt>
                <c:pt idx="2233">
                  <c:v>6</c:v>
                </c:pt>
                <c:pt idx="2234">
                  <c:v>8</c:v>
                </c:pt>
                <c:pt idx="2235">
                  <c:v>9</c:v>
                </c:pt>
                <c:pt idx="2236">
                  <c:v>4</c:v>
                </c:pt>
                <c:pt idx="2237">
                  <c:v>5</c:v>
                </c:pt>
                <c:pt idx="2238">
                  <c:v>7</c:v>
                </c:pt>
                <c:pt idx="2239">
                  <c:v>5</c:v>
                </c:pt>
                <c:pt idx="2240">
                  <c:v>4</c:v>
                </c:pt>
                <c:pt idx="2241">
                  <c:v>6</c:v>
                </c:pt>
                <c:pt idx="2242">
                  <c:v>6</c:v>
                </c:pt>
                <c:pt idx="2243">
                  <c:v>11</c:v>
                </c:pt>
                <c:pt idx="2244">
                  <c:v>11</c:v>
                </c:pt>
                <c:pt idx="2245">
                  <c:v>2</c:v>
                </c:pt>
                <c:pt idx="2246">
                  <c:v>8</c:v>
                </c:pt>
                <c:pt idx="2247">
                  <c:v>7</c:v>
                </c:pt>
                <c:pt idx="2248">
                  <c:v>3</c:v>
                </c:pt>
                <c:pt idx="2249">
                  <c:v>8</c:v>
                </c:pt>
                <c:pt idx="2250">
                  <c:v>11</c:v>
                </c:pt>
                <c:pt idx="2251">
                  <c:v>2</c:v>
                </c:pt>
                <c:pt idx="2252">
                  <c:v>8</c:v>
                </c:pt>
                <c:pt idx="2253">
                  <c:v>10</c:v>
                </c:pt>
                <c:pt idx="2254">
                  <c:v>7</c:v>
                </c:pt>
                <c:pt idx="2255">
                  <c:v>9</c:v>
                </c:pt>
                <c:pt idx="2256">
                  <c:v>9</c:v>
                </c:pt>
                <c:pt idx="2257">
                  <c:v>7</c:v>
                </c:pt>
                <c:pt idx="2258">
                  <c:v>3</c:v>
                </c:pt>
                <c:pt idx="2259">
                  <c:v>6</c:v>
                </c:pt>
                <c:pt idx="2260">
                  <c:v>3</c:v>
                </c:pt>
                <c:pt idx="2261">
                  <c:v>2</c:v>
                </c:pt>
                <c:pt idx="2262">
                  <c:v>3</c:v>
                </c:pt>
                <c:pt idx="2263">
                  <c:v>6</c:v>
                </c:pt>
                <c:pt idx="2264">
                  <c:v>3</c:v>
                </c:pt>
                <c:pt idx="2265">
                  <c:v>3</c:v>
                </c:pt>
                <c:pt idx="2266">
                  <c:v>5</c:v>
                </c:pt>
                <c:pt idx="2267">
                  <c:v>1</c:v>
                </c:pt>
                <c:pt idx="2268">
                  <c:v>3</c:v>
                </c:pt>
                <c:pt idx="2269">
                  <c:v>4</c:v>
                </c:pt>
                <c:pt idx="2270">
                  <c:v>5</c:v>
                </c:pt>
                <c:pt idx="2271">
                  <c:v>7</c:v>
                </c:pt>
                <c:pt idx="2272">
                  <c:v>8</c:v>
                </c:pt>
                <c:pt idx="2273">
                  <c:v>5</c:v>
                </c:pt>
                <c:pt idx="2274">
                  <c:v>7</c:v>
                </c:pt>
                <c:pt idx="2275">
                  <c:v>10</c:v>
                </c:pt>
                <c:pt idx="2276">
                  <c:v>7</c:v>
                </c:pt>
                <c:pt idx="2277">
                  <c:v>9</c:v>
                </c:pt>
                <c:pt idx="2278">
                  <c:v>3</c:v>
                </c:pt>
                <c:pt idx="2279">
                  <c:v>4</c:v>
                </c:pt>
                <c:pt idx="2280">
                  <c:v>3</c:v>
                </c:pt>
                <c:pt idx="2281">
                  <c:v>7</c:v>
                </c:pt>
                <c:pt idx="2282">
                  <c:v>7</c:v>
                </c:pt>
                <c:pt idx="2283">
                  <c:v>10</c:v>
                </c:pt>
                <c:pt idx="2284">
                  <c:v>5</c:v>
                </c:pt>
                <c:pt idx="2285">
                  <c:v>3</c:v>
                </c:pt>
                <c:pt idx="2286">
                  <c:v>8</c:v>
                </c:pt>
                <c:pt idx="2287">
                  <c:v>10</c:v>
                </c:pt>
                <c:pt idx="2288">
                  <c:v>3</c:v>
                </c:pt>
                <c:pt idx="2289">
                  <c:v>6</c:v>
                </c:pt>
                <c:pt idx="2290">
                  <c:v>6</c:v>
                </c:pt>
                <c:pt idx="2291">
                  <c:v>6</c:v>
                </c:pt>
                <c:pt idx="2292">
                  <c:v>3</c:v>
                </c:pt>
                <c:pt idx="2293">
                  <c:v>4</c:v>
                </c:pt>
                <c:pt idx="2294">
                  <c:v>9</c:v>
                </c:pt>
                <c:pt idx="2295">
                  <c:v>7</c:v>
                </c:pt>
                <c:pt idx="2296">
                  <c:v>3</c:v>
                </c:pt>
                <c:pt idx="2297">
                  <c:v>6</c:v>
                </c:pt>
                <c:pt idx="2298">
                  <c:v>5</c:v>
                </c:pt>
                <c:pt idx="2299">
                  <c:v>8</c:v>
                </c:pt>
                <c:pt idx="2300">
                  <c:v>7</c:v>
                </c:pt>
                <c:pt idx="2301">
                  <c:v>8</c:v>
                </c:pt>
                <c:pt idx="2302">
                  <c:v>7</c:v>
                </c:pt>
                <c:pt idx="2303">
                  <c:v>6</c:v>
                </c:pt>
                <c:pt idx="2304">
                  <c:v>12</c:v>
                </c:pt>
                <c:pt idx="2305">
                  <c:v>5</c:v>
                </c:pt>
                <c:pt idx="2306">
                  <c:v>8</c:v>
                </c:pt>
                <c:pt idx="2307">
                  <c:v>10</c:v>
                </c:pt>
                <c:pt idx="2308">
                  <c:v>7</c:v>
                </c:pt>
                <c:pt idx="2309">
                  <c:v>7</c:v>
                </c:pt>
                <c:pt idx="2310">
                  <c:v>6</c:v>
                </c:pt>
                <c:pt idx="2311">
                  <c:v>7</c:v>
                </c:pt>
                <c:pt idx="2312">
                  <c:v>9</c:v>
                </c:pt>
                <c:pt idx="2313">
                  <c:v>11</c:v>
                </c:pt>
                <c:pt idx="2314">
                  <c:v>10</c:v>
                </c:pt>
                <c:pt idx="2315">
                  <c:v>3</c:v>
                </c:pt>
                <c:pt idx="2316">
                  <c:v>7</c:v>
                </c:pt>
                <c:pt idx="2317">
                  <c:v>6</c:v>
                </c:pt>
                <c:pt idx="2318">
                  <c:v>9</c:v>
                </c:pt>
                <c:pt idx="2319">
                  <c:v>9</c:v>
                </c:pt>
                <c:pt idx="2320">
                  <c:v>4</c:v>
                </c:pt>
                <c:pt idx="2321">
                  <c:v>3</c:v>
                </c:pt>
                <c:pt idx="2322">
                  <c:v>6</c:v>
                </c:pt>
                <c:pt idx="2323">
                  <c:v>6</c:v>
                </c:pt>
                <c:pt idx="2324">
                  <c:v>7</c:v>
                </c:pt>
                <c:pt idx="2325">
                  <c:v>7</c:v>
                </c:pt>
                <c:pt idx="2326">
                  <c:v>4</c:v>
                </c:pt>
                <c:pt idx="2327">
                  <c:v>2</c:v>
                </c:pt>
                <c:pt idx="2328">
                  <c:v>8</c:v>
                </c:pt>
                <c:pt idx="2329">
                  <c:v>11</c:v>
                </c:pt>
                <c:pt idx="2330">
                  <c:v>6</c:v>
                </c:pt>
                <c:pt idx="2331">
                  <c:v>6</c:v>
                </c:pt>
                <c:pt idx="2332">
                  <c:v>7</c:v>
                </c:pt>
                <c:pt idx="2333">
                  <c:v>9</c:v>
                </c:pt>
                <c:pt idx="2334">
                  <c:v>10</c:v>
                </c:pt>
                <c:pt idx="2335">
                  <c:v>8</c:v>
                </c:pt>
                <c:pt idx="2336">
                  <c:v>6</c:v>
                </c:pt>
                <c:pt idx="2337">
                  <c:v>6</c:v>
                </c:pt>
                <c:pt idx="2338">
                  <c:v>6</c:v>
                </c:pt>
                <c:pt idx="2339">
                  <c:v>5</c:v>
                </c:pt>
                <c:pt idx="2340">
                  <c:v>4</c:v>
                </c:pt>
                <c:pt idx="2341">
                  <c:v>5</c:v>
                </c:pt>
                <c:pt idx="2342">
                  <c:v>9</c:v>
                </c:pt>
                <c:pt idx="2343">
                  <c:v>5</c:v>
                </c:pt>
                <c:pt idx="2344">
                  <c:v>7</c:v>
                </c:pt>
                <c:pt idx="2345">
                  <c:v>7</c:v>
                </c:pt>
                <c:pt idx="2346">
                  <c:v>12</c:v>
                </c:pt>
                <c:pt idx="2347">
                  <c:v>8</c:v>
                </c:pt>
                <c:pt idx="2348">
                  <c:v>5</c:v>
                </c:pt>
                <c:pt idx="2349">
                  <c:v>5</c:v>
                </c:pt>
                <c:pt idx="2350">
                  <c:v>5</c:v>
                </c:pt>
                <c:pt idx="2351">
                  <c:v>8</c:v>
                </c:pt>
                <c:pt idx="2352">
                  <c:v>12</c:v>
                </c:pt>
                <c:pt idx="2353">
                  <c:v>5</c:v>
                </c:pt>
                <c:pt idx="2354">
                  <c:v>7</c:v>
                </c:pt>
                <c:pt idx="2355">
                  <c:v>6</c:v>
                </c:pt>
                <c:pt idx="2356">
                  <c:v>8</c:v>
                </c:pt>
                <c:pt idx="2357">
                  <c:v>4</c:v>
                </c:pt>
                <c:pt idx="2358">
                  <c:v>12</c:v>
                </c:pt>
                <c:pt idx="2359">
                  <c:v>11</c:v>
                </c:pt>
                <c:pt idx="2360">
                  <c:v>8</c:v>
                </c:pt>
                <c:pt idx="2361">
                  <c:v>5</c:v>
                </c:pt>
                <c:pt idx="2362">
                  <c:v>17</c:v>
                </c:pt>
                <c:pt idx="2363">
                  <c:v>8</c:v>
                </c:pt>
                <c:pt idx="2364">
                  <c:v>7</c:v>
                </c:pt>
                <c:pt idx="2365">
                  <c:v>15</c:v>
                </c:pt>
                <c:pt idx="2366">
                  <c:v>10</c:v>
                </c:pt>
                <c:pt idx="2367">
                  <c:v>12</c:v>
                </c:pt>
                <c:pt idx="2368">
                  <c:v>5</c:v>
                </c:pt>
                <c:pt idx="2369">
                  <c:v>6</c:v>
                </c:pt>
                <c:pt idx="2370">
                  <c:v>13</c:v>
                </c:pt>
                <c:pt idx="2371">
                  <c:v>4</c:v>
                </c:pt>
                <c:pt idx="2372">
                  <c:v>11</c:v>
                </c:pt>
                <c:pt idx="2373">
                  <c:v>15</c:v>
                </c:pt>
                <c:pt idx="2374">
                  <c:v>11</c:v>
                </c:pt>
                <c:pt idx="2375">
                  <c:v>12</c:v>
                </c:pt>
                <c:pt idx="2376">
                  <c:v>13</c:v>
                </c:pt>
                <c:pt idx="2377">
                  <c:v>8</c:v>
                </c:pt>
                <c:pt idx="2378">
                  <c:v>14</c:v>
                </c:pt>
                <c:pt idx="2379">
                  <c:v>13</c:v>
                </c:pt>
                <c:pt idx="2380">
                  <c:v>8</c:v>
                </c:pt>
                <c:pt idx="2381">
                  <c:v>7</c:v>
                </c:pt>
                <c:pt idx="2382">
                  <c:v>13</c:v>
                </c:pt>
                <c:pt idx="2383">
                  <c:v>10</c:v>
                </c:pt>
                <c:pt idx="2384">
                  <c:v>18</c:v>
                </c:pt>
                <c:pt idx="2385">
                  <c:v>13</c:v>
                </c:pt>
                <c:pt idx="2386">
                  <c:v>7</c:v>
                </c:pt>
                <c:pt idx="2387">
                  <c:v>12</c:v>
                </c:pt>
                <c:pt idx="2388">
                  <c:v>24</c:v>
                </c:pt>
                <c:pt idx="2389">
                  <c:v>8</c:v>
                </c:pt>
                <c:pt idx="2390">
                  <c:v>19</c:v>
                </c:pt>
                <c:pt idx="2391">
                  <c:v>17</c:v>
                </c:pt>
                <c:pt idx="2392">
                  <c:v>13</c:v>
                </c:pt>
                <c:pt idx="2393">
                  <c:v>16</c:v>
                </c:pt>
                <c:pt idx="2394">
                  <c:v>12</c:v>
                </c:pt>
                <c:pt idx="2395">
                  <c:v>10</c:v>
                </c:pt>
                <c:pt idx="2396">
                  <c:v>17</c:v>
                </c:pt>
                <c:pt idx="2397">
                  <c:v>14</c:v>
                </c:pt>
                <c:pt idx="2398">
                  <c:v>13</c:v>
                </c:pt>
                <c:pt idx="2399">
                  <c:v>15</c:v>
                </c:pt>
                <c:pt idx="2400">
                  <c:v>30</c:v>
                </c:pt>
                <c:pt idx="2401">
                  <c:v>18</c:v>
                </c:pt>
                <c:pt idx="2402">
                  <c:v>20</c:v>
                </c:pt>
                <c:pt idx="2403">
                  <c:v>33</c:v>
                </c:pt>
                <c:pt idx="2404">
                  <c:v>26</c:v>
                </c:pt>
                <c:pt idx="2405">
                  <c:v>34</c:v>
                </c:pt>
                <c:pt idx="2406">
                  <c:v>40</c:v>
                </c:pt>
                <c:pt idx="2407">
                  <c:v>42</c:v>
                </c:pt>
                <c:pt idx="2408">
                  <c:v>40</c:v>
                </c:pt>
                <c:pt idx="2409">
                  <c:v>39</c:v>
                </c:pt>
                <c:pt idx="2410">
                  <c:v>58</c:v>
                </c:pt>
                <c:pt idx="2411">
                  <c:v>48</c:v>
                </c:pt>
                <c:pt idx="2412">
                  <c:v>79</c:v>
                </c:pt>
                <c:pt idx="2413">
                  <c:v>75</c:v>
                </c:pt>
                <c:pt idx="2414">
                  <c:v>90</c:v>
                </c:pt>
                <c:pt idx="2415">
                  <c:v>91</c:v>
                </c:pt>
                <c:pt idx="2416">
                  <c:v>121</c:v>
                </c:pt>
                <c:pt idx="2417">
                  <c:v>135</c:v>
                </c:pt>
                <c:pt idx="2418">
                  <c:v>141</c:v>
                </c:pt>
                <c:pt idx="2419">
                  <c:v>160</c:v>
                </c:pt>
                <c:pt idx="2420">
                  <c:v>193</c:v>
                </c:pt>
                <c:pt idx="2421">
                  <c:v>173</c:v>
                </c:pt>
                <c:pt idx="2422">
                  <c:v>221</c:v>
                </c:pt>
                <c:pt idx="2423">
                  <c:v>202</c:v>
                </c:pt>
                <c:pt idx="2424">
                  <c:v>202</c:v>
                </c:pt>
                <c:pt idx="2425">
                  <c:v>203</c:v>
                </c:pt>
                <c:pt idx="2426">
                  <c:v>177</c:v>
                </c:pt>
                <c:pt idx="2427">
                  <c:v>184</c:v>
                </c:pt>
                <c:pt idx="2428">
                  <c:v>167</c:v>
                </c:pt>
                <c:pt idx="2429">
                  <c:v>157</c:v>
                </c:pt>
                <c:pt idx="2430">
                  <c:v>135</c:v>
                </c:pt>
                <c:pt idx="2431">
                  <c:v>131</c:v>
                </c:pt>
                <c:pt idx="2432">
                  <c:v>130</c:v>
                </c:pt>
                <c:pt idx="2433">
                  <c:v>122</c:v>
                </c:pt>
                <c:pt idx="2434">
                  <c:v>87</c:v>
                </c:pt>
                <c:pt idx="2435">
                  <c:v>99</c:v>
                </c:pt>
                <c:pt idx="2436">
                  <c:v>66</c:v>
                </c:pt>
                <c:pt idx="2437">
                  <c:v>53</c:v>
                </c:pt>
                <c:pt idx="2438">
                  <c:v>47</c:v>
                </c:pt>
                <c:pt idx="2439">
                  <c:v>52</c:v>
                </c:pt>
                <c:pt idx="2440">
                  <c:v>40</c:v>
                </c:pt>
                <c:pt idx="2441">
                  <c:v>31</c:v>
                </c:pt>
                <c:pt idx="2442">
                  <c:v>22</c:v>
                </c:pt>
                <c:pt idx="2443">
                  <c:v>27</c:v>
                </c:pt>
                <c:pt idx="2444">
                  <c:v>20</c:v>
                </c:pt>
                <c:pt idx="2445">
                  <c:v>19</c:v>
                </c:pt>
                <c:pt idx="2446">
                  <c:v>25</c:v>
                </c:pt>
                <c:pt idx="2447">
                  <c:v>13</c:v>
                </c:pt>
                <c:pt idx="2448">
                  <c:v>9</c:v>
                </c:pt>
                <c:pt idx="2449">
                  <c:v>14</c:v>
                </c:pt>
                <c:pt idx="2450">
                  <c:v>15</c:v>
                </c:pt>
                <c:pt idx="2451">
                  <c:v>10</c:v>
                </c:pt>
                <c:pt idx="2452">
                  <c:v>14</c:v>
                </c:pt>
                <c:pt idx="2453">
                  <c:v>8</c:v>
                </c:pt>
                <c:pt idx="2454">
                  <c:v>9</c:v>
                </c:pt>
                <c:pt idx="2455">
                  <c:v>10</c:v>
                </c:pt>
                <c:pt idx="2456">
                  <c:v>11</c:v>
                </c:pt>
                <c:pt idx="2457">
                  <c:v>10</c:v>
                </c:pt>
                <c:pt idx="2458">
                  <c:v>5</c:v>
                </c:pt>
                <c:pt idx="2459">
                  <c:v>9</c:v>
                </c:pt>
                <c:pt idx="2460">
                  <c:v>8</c:v>
                </c:pt>
                <c:pt idx="2461">
                  <c:v>6</c:v>
                </c:pt>
                <c:pt idx="2462">
                  <c:v>8</c:v>
                </c:pt>
                <c:pt idx="2463">
                  <c:v>4</c:v>
                </c:pt>
                <c:pt idx="2464">
                  <c:v>15</c:v>
                </c:pt>
                <c:pt idx="2465">
                  <c:v>12</c:v>
                </c:pt>
                <c:pt idx="2466">
                  <c:v>11</c:v>
                </c:pt>
                <c:pt idx="2467">
                  <c:v>15</c:v>
                </c:pt>
                <c:pt idx="2468">
                  <c:v>6</c:v>
                </c:pt>
                <c:pt idx="2469">
                  <c:v>14</c:v>
                </c:pt>
                <c:pt idx="2470">
                  <c:v>15</c:v>
                </c:pt>
                <c:pt idx="2471">
                  <c:v>9</c:v>
                </c:pt>
                <c:pt idx="2472">
                  <c:v>9</c:v>
                </c:pt>
                <c:pt idx="2473">
                  <c:v>8</c:v>
                </c:pt>
                <c:pt idx="2474">
                  <c:v>11</c:v>
                </c:pt>
                <c:pt idx="2475">
                  <c:v>10</c:v>
                </c:pt>
                <c:pt idx="2476">
                  <c:v>10</c:v>
                </c:pt>
                <c:pt idx="2477">
                  <c:v>7</c:v>
                </c:pt>
                <c:pt idx="2478">
                  <c:v>7</c:v>
                </c:pt>
                <c:pt idx="2479">
                  <c:v>13</c:v>
                </c:pt>
                <c:pt idx="2480">
                  <c:v>16</c:v>
                </c:pt>
                <c:pt idx="2481">
                  <c:v>17</c:v>
                </c:pt>
                <c:pt idx="2482">
                  <c:v>27</c:v>
                </c:pt>
                <c:pt idx="2483">
                  <c:v>24</c:v>
                </c:pt>
                <c:pt idx="2484">
                  <c:v>32</c:v>
                </c:pt>
                <c:pt idx="2485">
                  <c:v>35</c:v>
                </c:pt>
                <c:pt idx="2486">
                  <c:v>38</c:v>
                </c:pt>
                <c:pt idx="2487">
                  <c:v>38</c:v>
                </c:pt>
                <c:pt idx="2488">
                  <c:v>40</c:v>
                </c:pt>
                <c:pt idx="2489">
                  <c:v>37</c:v>
                </c:pt>
                <c:pt idx="2490">
                  <c:v>35</c:v>
                </c:pt>
                <c:pt idx="2491">
                  <c:v>21</c:v>
                </c:pt>
                <c:pt idx="2492">
                  <c:v>34</c:v>
                </c:pt>
                <c:pt idx="2493">
                  <c:v>25</c:v>
                </c:pt>
                <c:pt idx="2494">
                  <c:v>26</c:v>
                </c:pt>
                <c:pt idx="2495">
                  <c:v>30</c:v>
                </c:pt>
                <c:pt idx="2496">
                  <c:v>37</c:v>
                </c:pt>
                <c:pt idx="2497">
                  <c:v>36</c:v>
                </c:pt>
                <c:pt idx="2498">
                  <c:v>29</c:v>
                </c:pt>
                <c:pt idx="2499">
                  <c:v>24</c:v>
                </c:pt>
                <c:pt idx="2500">
                  <c:v>22</c:v>
                </c:pt>
                <c:pt idx="2501">
                  <c:v>22</c:v>
                </c:pt>
                <c:pt idx="2502">
                  <c:v>20</c:v>
                </c:pt>
                <c:pt idx="2503">
                  <c:v>9</c:v>
                </c:pt>
                <c:pt idx="2504">
                  <c:v>8</c:v>
                </c:pt>
                <c:pt idx="2505">
                  <c:v>8</c:v>
                </c:pt>
                <c:pt idx="2506">
                  <c:v>13</c:v>
                </c:pt>
                <c:pt idx="2507">
                  <c:v>11</c:v>
                </c:pt>
                <c:pt idx="2508">
                  <c:v>11</c:v>
                </c:pt>
                <c:pt idx="2509">
                  <c:v>4</c:v>
                </c:pt>
                <c:pt idx="2510">
                  <c:v>8</c:v>
                </c:pt>
                <c:pt idx="2511">
                  <c:v>4</c:v>
                </c:pt>
                <c:pt idx="2512">
                  <c:v>8</c:v>
                </c:pt>
                <c:pt idx="2513">
                  <c:v>7</c:v>
                </c:pt>
                <c:pt idx="2514">
                  <c:v>7</c:v>
                </c:pt>
                <c:pt idx="2515">
                  <c:v>8</c:v>
                </c:pt>
                <c:pt idx="2516">
                  <c:v>8</c:v>
                </c:pt>
                <c:pt idx="2517">
                  <c:v>6</c:v>
                </c:pt>
                <c:pt idx="2518">
                  <c:v>12</c:v>
                </c:pt>
                <c:pt idx="2519">
                  <c:v>4</c:v>
                </c:pt>
                <c:pt idx="2520">
                  <c:v>2</c:v>
                </c:pt>
                <c:pt idx="2521">
                  <c:v>10</c:v>
                </c:pt>
                <c:pt idx="2522">
                  <c:v>10</c:v>
                </c:pt>
                <c:pt idx="2523">
                  <c:v>5</c:v>
                </c:pt>
                <c:pt idx="2524">
                  <c:v>5</c:v>
                </c:pt>
                <c:pt idx="2525">
                  <c:v>4</c:v>
                </c:pt>
                <c:pt idx="2526">
                  <c:v>9</c:v>
                </c:pt>
                <c:pt idx="2527">
                  <c:v>9</c:v>
                </c:pt>
                <c:pt idx="2528">
                  <c:v>13</c:v>
                </c:pt>
                <c:pt idx="2529">
                  <c:v>4</c:v>
                </c:pt>
                <c:pt idx="2530">
                  <c:v>8</c:v>
                </c:pt>
                <c:pt idx="2531">
                  <c:v>9</c:v>
                </c:pt>
                <c:pt idx="2532">
                  <c:v>5</c:v>
                </c:pt>
                <c:pt idx="2533">
                  <c:v>5</c:v>
                </c:pt>
                <c:pt idx="2534">
                  <c:v>6</c:v>
                </c:pt>
                <c:pt idx="2535">
                  <c:v>3</c:v>
                </c:pt>
                <c:pt idx="2536">
                  <c:v>5</c:v>
                </c:pt>
                <c:pt idx="2537">
                  <c:v>6</c:v>
                </c:pt>
                <c:pt idx="2538">
                  <c:v>7</c:v>
                </c:pt>
                <c:pt idx="2539">
                  <c:v>6</c:v>
                </c:pt>
                <c:pt idx="2540">
                  <c:v>5</c:v>
                </c:pt>
                <c:pt idx="2541">
                  <c:v>4</c:v>
                </c:pt>
                <c:pt idx="2542">
                  <c:v>3</c:v>
                </c:pt>
                <c:pt idx="2543">
                  <c:v>4</c:v>
                </c:pt>
                <c:pt idx="2544">
                  <c:v>1</c:v>
                </c:pt>
                <c:pt idx="2545">
                  <c:v>2</c:v>
                </c:pt>
                <c:pt idx="2546">
                  <c:v>10</c:v>
                </c:pt>
                <c:pt idx="2547">
                  <c:v>8</c:v>
                </c:pt>
                <c:pt idx="2548">
                  <c:v>4</c:v>
                </c:pt>
                <c:pt idx="2549">
                  <c:v>8</c:v>
                </c:pt>
                <c:pt idx="2550">
                  <c:v>7</c:v>
                </c:pt>
                <c:pt idx="2551">
                  <c:v>6</c:v>
                </c:pt>
                <c:pt idx="2552">
                  <c:v>7</c:v>
                </c:pt>
                <c:pt idx="2553">
                  <c:v>6</c:v>
                </c:pt>
                <c:pt idx="2554">
                  <c:v>3</c:v>
                </c:pt>
                <c:pt idx="2555">
                  <c:v>6</c:v>
                </c:pt>
                <c:pt idx="2556">
                  <c:v>9</c:v>
                </c:pt>
                <c:pt idx="2557">
                  <c:v>3</c:v>
                </c:pt>
                <c:pt idx="2558">
                  <c:v>4</c:v>
                </c:pt>
                <c:pt idx="2559">
                  <c:v>8</c:v>
                </c:pt>
                <c:pt idx="2560">
                  <c:v>5</c:v>
                </c:pt>
                <c:pt idx="2561">
                  <c:v>8</c:v>
                </c:pt>
                <c:pt idx="2562">
                  <c:v>6</c:v>
                </c:pt>
                <c:pt idx="2563">
                  <c:v>2</c:v>
                </c:pt>
                <c:pt idx="2564">
                  <c:v>7</c:v>
                </c:pt>
                <c:pt idx="2565">
                  <c:v>5</c:v>
                </c:pt>
                <c:pt idx="2566">
                  <c:v>6</c:v>
                </c:pt>
                <c:pt idx="2567">
                  <c:v>8</c:v>
                </c:pt>
                <c:pt idx="2568">
                  <c:v>8</c:v>
                </c:pt>
                <c:pt idx="2569">
                  <c:v>5</c:v>
                </c:pt>
                <c:pt idx="2570">
                  <c:v>6</c:v>
                </c:pt>
                <c:pt idx="2571">
                  <c:v>4</c:v>
                </c:pt>
                <c:pt idx="2572">
                  <c:v>4</c:v>
                </c:pt>
                <c:pt idx="2573">
                  <c:v>7</c:v>
                </c:pt>
                <c:pt idx="2574">
                  <c:v>6</c:v>
                </c:pt>
                <c:pt idx="2575">
                  <c:v>6</c:v>
                </c:pt>
                <c:pt idx="2576">
                  <c:v>7</c:v>
                </c:pt>
                <c:pt idx="2577">
                  <c:v>3</c:v>
                </c:pt>
                <c:pt idx="2578">
                  <c:v>6</c:v>
                </c:pt>
                <c:pt idx="2579">
                  <c:v>10</c:v>
                </c:pt>
                <c:pt idx="2580">
                  <c:v>4</c:v>
                </c:pt>
                <c:pt idx="2581">
                  <c:v>3</c:v>
                </c:pt>
                <c:pt idx="2582">
                  <c:v>8</c:v>
                </c:pt>
                <c:pt idx="2583">
                  <c:v>4</c:v>
                </c:pt>
                <c:pt idx="2584">
                  <c:v>5</c:v>
                </c:pt>
                <c:pt idx="2585">
                  <c:v>8</c:v>
                </c:pt>
                <c:pt idx="2586">
                  <c:v>3</c:v>
                </c:pt>
                <c:pt idx="2587">
                  <c:v>7</c:v>
                </c:pt>
                <c:pt idx="2588">
                  <c:v>1</c:v>
                </c:pt>
                <c:pt idx="2589">
                  <c:v>8</c:v>
                </c:pt>
                <c:pt idx="2590">
                  <c:v>5</c:v>
                </c:pt>
                <c:pt idx="2591">
                  <c:v>6</c:v>
                </c:pt>
                <c:pt idx="2592">
                  <c:v>6</c:v>
                </c:pt>
                <c:pt idx="2593">
                  <c:v>5</c:v>
                </c:pt>
                <c:pt idx="2594">
                  <c:v>8</c:v>
                </c:pt>
                <c:pt idx="2595">
                  <c:v>6</c:v>
                </c:pt>
                <c:pt idx="2596">
                  <c:v>5</c:v>
                </c:pt>
                <c:pt idx="2597">
                  <c:v>5</c:v>
                </c:pt>
                <c:pt idx="2598">
                  <c:v>11</c:v>
                </c:pt>
                <c:pt idx="2599">
                  <c:v>8</c:v>
                </c:pt>
                <c:pt idx="2600">
                  <c:v>5</c:v>
                </c:pt>
                <c:pt idx="2601">
                  <c:v>8</c:v>
                </c:pt>
                <c:pt idx="2602">
                  <c:v>7</c:v>
                </c:pt>
                <c:pt idx="2603">
                  <c:v>6</c:v>
                </c:pt>
                <c:pt idx="2604">
                  <c:v>4</c:v>
                </c:pt>
                <c:pt idx="2605">
                  <c:v>5</c:v>
                </c:pt>
                <c:pt idx="2606">
                  <c:v>7</c:v>
                </c:pt>
                <c:pt idx="2607">
                  <c:v>1</c:v>
                </c:pt>
                <c:pt idx="2608">
                  <c:v>4</c:v>
                </c:pt>
                <c:pt idx="2609">
                  <c:v>11</c:v>
                </c:pt>
                <c:pt idx="2610">
                  <c:v>9</c:v>
                </c:pt>
                <c:pt idx="2611">
                  <c:v>4</c:v>
                </c:pt>
                <c:pt idx="2612">
                  <c:v>6</c:v>
                </c:pt>
                <c:pt idx="2613">
                  <c:v>2</c:v>
                </c:pt>
                <c:pt idx="2614">
                  <c:v>8</c:v>
                </c:pt>
                <c:pt idx="2615">
                  <c:v>8</c:v>
                </c:pt>
                <c:pt idx="2616">
                  <c:v>5</c:v>
                </c:pt>
                <c:pt idx="2617">
                  <c:v>10</c:v>
                </c:pt>
                <c:pt idx="2618">
                  <c:v>4</c:v>
                </c:pt>
                <c:pt idx="2619">
                  <c:v>5</c:v>
                </c:pt>
                <c:pt idx="2620">
                  <c:v>4</c:v>
                </c:pt>
                <c:pt idx="2621">
                  <c:v>5</c:v>
                </c:pt>
                <c:pt idx="2622">
                  <c:v>4</c:v>
                </c:pt>
                <c:pt idx="2623">
                  <c:v>6</c:v>
                </c:pt>
                <c:pt idx="2624">
                  <c:v>6</c:v>
                </c:pt>
                <c:pt idx="2625">
                  <c:v>8</c:v>
                </c:pt>
                <c:pt idx="2626">
                  <c:v>7</c:v>
                </c:pt>
                <c:pt idx="2627">
                  <c:v>6</c:v>
                </c:pt>
                <c:pt idx="2628">
                  <c:v>7</c:v>
                </c:pt>
                <c:pt idx="2629">
                  <c:v>13</c:v>
                </c:pt>
                <c:pt idx="2630">
                  <c:v>4</c:v>
                </c:pt>
                <c:pt idx="2631">
                  <c:v>6</c:v>
                </c:pt>
                <c:pt idx="2632">
                  <c:v>6</c:v>
                </c:pt>
                <c:pt idx="2633">
                  <c:v>3</c:v>
                </c:pt>
                <c:pt idx="2634">
                  <c:v>5</c:v>
                </c:pt>
                <c:pt idx="2635">
                  <c:v>5</c:v>
                </c:pt>
                <c:pt idx="2636">
                  <c:v>8</c:v>
                </c:pt>
                <c:pt idx="2637">
                  <c:v>11</c:v>
                </c:pt>
                <c:pt idx="2638">
                  <c:v>7</c:v>
                </c:pt>
                <c:pt idx="2639">
                  <c:v>4</c:v>
                </c:pt>
                <c:pt idx="2640">
                  <c:v>5</c:v>
                </c:pt>
                <c:pt idx="2641">
                  <c:v>5</c:v>
                </c:pt>
                <c:pt idx="2642">
                  <c:v>6</c:v>
                </c:pt>
                <c:pt idx="2643">
                  <c:v>3</c:v>
                </c:pt>
                <c:pt idx="2644">
                  <c:v>6</c:v>
                </c:pt>
                <c:pt idx="2645">
                  <c:v>8</c:v>
                </c:pt>
                <c:pt idx="2646">
                  <c:v>8</c:v>
                </c:pt>
                <c:pt idx="2647">
                  <c:v>6</c:v>
                </c:pt>
                <c:pt idx="2648">
                  <c:v>8</c:v>
                </c:pt>
                <c:pt idx="2649">
                  <c:v>5</c:v>
                </c:pt>
                <c:pt idx="2650">
                  <c:v>7</c:v>
                </c:pt>
                <c:pt idx="2651">
                  <c:v>9</c:v>
                </c:pt>
                <c:pt idx="2652">
                  <c:v>9</c:v>
                </c:pt>
                <c:pt idx="2653">
                  <c:v>4</c:v>
                </c:pt>
                <c:pt idx="2654">
                  <c:v>5</c:v>
                </c:pt>
                <c:pt idx="2655">
                  <c:v>1</c:v>
                </c:pt>
                <c:pt idx="2656">
                  <c:v>6</c:v>
                </c:pt>
                <c:pt idx="2657">
                  <c:v>6</c:v>
                </c:pt>
                <c:pt idx="2658">
                  <c:v>5</c:v>
                </c:pt>
                <c:pt idx="2659">
                  <c:v>4</c:v>
                </c:pt>
                <c:pt idx="2660">
                  <c:v>6</c:v>
                </c:pt>
                <c:pt idx="2661">
                  <c:v>6</c:v>
                </c:pt>
                <c:pt idx="2662">
                  <c:v>7</c:v>
                </c:pt>
                <c:pt idx="2663">
                  <c:v>5</c:v>
                </c:pt>
                <c:pt idx="2664">
                  <c:v>5</c:v>
                </c:pt>
                <c:pt idx="2665">
                  <c:v>12</c:v>
                </c:pt>
                <c:pt idx="2666">
                  <c:v>6</c:v>
                </c:pt>
                <c:pt idx="2667">
                  <c:v>7</c:v>
                </c:pt>
                <c:pt idx="2668">
                  <c:v>8</c:v>
                </c:pt>
                <c:pt idx="2669">
                  <c:v>5</c:v>
                </c:pt>
                <c:pt idx="2670">
                  <c:v>6</c:v>
                </c:pt>
                <c:pt idx="2671">
                  <c:v>4</c:v>
                </c:pt>
                <c:pt idx="2672">
                  <c:v>6</c:v>
                </c:pt>
                <c:pt idx="2673">
                  <c:v>7</c:v>
                </c:pt>
                <c:pt idx="2674">
                  <c:v>2</c:v>
                </c:pt>
                <c:pt idx="2675">
                  <c:v>8</c:v>
                </c:pt>
                <c:pt idx="2676">
                  <c:v>4</c:v>
                </c:pt>
                <c:pt idx="2677">
                  <c:v>7</c:v>
                </c:pt>
                <c:pt idx="2678">
                  <c:v>8</c:v>
                </c:pt>
                <c:pt idx="2679">
                  <c:v>4</c:v>
                </c:pt>
                <c:pt idx="2680">
                  <c:v>8</c:v>
                </c:pt>
                <c:pt idx="2681">
                  <c:v>7</c:v>
                </c:pt>
                <c:pt idx="2682">
                  <c:v>5</c:v>
                </c:pt>
                <c:pt idx="2683">
                  <c:v>12</c:v>
                </c:pt>
                <c:pt idx="2684">
                  <c:v>12</c:v>
                </c:pt>
                <c:pt idx="2685">
                  <c:v>8</c:v>
                </c:pt>
                <c:pt idx="2686">
                  <c:v>9</c:v>
                </c:pt>
                <c:pt idx="2687">
                  <c:v>10</c:v>
                </c:pt>
                <c:pt idx="2688">
                  <c:v>3</c:v>
                </c:pt>
                <c:pt idx="2689">
                  <c:v>12</c:v>
                </c:pt>
                <c:pt idx="2690">
                  <c:v>8</c:v>
                </c:pt>
                <c:pt idx="2691">
                  <c:v>8</c:v>
                </c:pt>
                <c:pt idx="2692">
                  <c:v>7</c:v>
                </c:pt>
                <c:pt idx="2693">
                  <c:v>9</c:v>
                </c:pt>
                <c:pt idx="2694">
                  <c:v>6</c:v>
                </c:pt>
                <c:pt idx="2695">
                  <c:v>5</c:v>
                </c:pt>
                <c:pt idx="2696">
                  <c:v>7</c:v>
                </c:pt>
                <c:pt idx="2697">
                  <c:v>6</c:v>
                </c:pt>
                <c:pt idx="2698">
                  <c:v>9</c:v>
                </c:pt>
                <c:pt idx="2699">
                  <c:v>12</c:v>
                </c:pt>
                <c:pt idx="2700">
                  <c:v>9</c:v>
                </c:pt>
                <c:pt idx="2701">
                  <c:v>8</c:v>
                </c:pt>
                <c:pt idx="2702">
                  <c:v>3</c:v>
                </c:pt>
                <c:pt idx="2703">
                  <c:v>10</c:v>
                </c:pt>
                <c:pt idx="2704">
                  <c:v>6</c:v>
                </c:pt>
                <c:pt idx="2705">
                  <c:v>8</c:v>
                </c:pt>
                <c:pt idx="2706">
                  <c:v>5</c:v>
                </c:pt>
                <c:pt idx="2707">
                  <c:v>10</c:v>
                </c:pt>
                <c:pt idx="2708">
                  <c:v>7</c:v>
                </c:pt>
                <c:pt idx="2709">
                  <c:v>10</c:v>
                </c:pt>
                <c:pt idx="2710">
                  <c:v>7</c:v>
                </c:pt>
                <c:pt idx="2711">
                  <c:v>4</c:v>
                </c:pt>
                <c:pt idx="2712">
                  <c:v>5</c:v>
                </c:pt>
                <c:pt idx="2713">
                  <c:v>4</c:v>
                </c:pt>
                <c:pt idx="2714">
                  <c:v>8</c:v>
                </c:pt>
                <c:pt idx="2715">
                  <c:v>5</c:v>
                </c:pt>
                <c:pt idx="2716">
                  <c:v>6</c:v>
                </c:pt>
                <c:pt idx="2717">
                  <c:v>9</c:v>
                </c:pt>
                <c:pt idx="2718">
                  <c:v>10</c:v>
                </c:pt>
                <c:pt idx="2719">
                  <c:v>10</c:v>
                </c:pt>
                <c:pt idx="2720">
                  <c:v>6</c:v>
                </c:pt>
                <c:pt idx="2721">
                  <c:v>7</c:v>
                </c:pt>
                <c:pt idx="2722">
                  <c:v>12</c:v>
                </c:pt>
                <c:pt idx="2723">
                  <c:v>11</c:v>
                </c:pt>
                <c:pt idx="2724">
                  <c:v>9</c:v>
                </c:pt>
                <c:pt idx="2725">
                  <c:v>4</c:v>
                </c:pt>
                <c:pt idx="2726">
                  <c:v>7</c:v>
                </c:pt>
                <c:pt idx="2727">
                  <c:v>7</c:v>
                </c:pt>
                <c:pt idx="2728">
                  <c:v>9</c:v>
                </c:pt>
                <c:pt idx="2729">
                  <c:v>6</c:v>
                </c:pt>
                <c:pt idx="2730">
                  <c:v>7</c:v>
                </c:pt>
                <c:pt idx="2731">
                  <c:v>8</c:v>
                </c:pt>
                <c:pt idx="2732">
                  <c:v>5</c:v>
                </c:pt>
                <c:pt idx="2733">
                  <c:v>8</c:v>
                </c:pt>
                <c:pt idx="2734">
                  <c:v>8</c:v>
                </c:pt>
                <c:pt idx="2735">
                  <c:v>10</c:v>
                </c:pt>
                <c:pt idx="2736">
                  <c:v>11</c:v>
                </c:pt>
                <c:pt idx="2737">
                  <c:v>13</c:v>
                </c:pt>
                <c:pt idx="2738">
                  <c:v>8</c:v>
                </c:pt>
                <c:pt idx="2739">
                  <c:v>12</c:v>
                </c:pt>
                <c:pt idx="2740">
                  <c:v>15</c:v>
                </c:pt>
                <c:pt idx="2741">
                  <c:v>7</c:v>
                </c:pt>
                <c:pt idx="2742">
                  <c:v>10</c:v>
                </c:pt>
                <c:pt idx="2743">
                  <c:v>10</c:v>
                </c:pt>
                <c:pt idx="2744">
                  <c:v>8</c:v>
                </c:pt>
                <c:pt idx="2745">
                  <c:v>5</c:v>
                </c:pt>
                <c:pt idx="2746">
                  <c:v>7</c:v>
                </c:pt>
                <c:pt idx="2747">
                  <c:v>8</c:v>
                </c:pt>
                <c:pt idx="2748">
                  <c:v>11</c:v>
                </c:pt>
                <c:pt idx="2749">
                  <c:v>9</c:v>
                </c:pt>
                <c:pt idx="2750">
                  <c:v>13</c:v>
                </c:pt>
                <c:pt idx="2751">
                  <c:v>13</c:v>
                </c:pt>
                <c:pt idx="2752">
                  <c:v>10</c:v>
                </c:pt>
                <c:pt idx="2753">
                  <c:v>15</c:v>
                </c:pt>
                <c:pt idx="2754">
                  <c:v>9</c:v>
                </c:pt>
                <c:pt idx="2755">
                  <c:v>7</c:v>
                </c:pt>
                <c:pt idx="2756">
                  <c:v>7</c:v>
                </c:pt>
                <c:pt idx="2757">
                  <c:v>13</c:v>
                </c:pt>
                <c:pt idx="2758">
                  <c:v>7</c:v>
                </c:pt>
                <c:pt idx="2759">
                  <c:v>22</c:v>
                </c:pt>
                <c:pt idx="2760">
                  <c:v>11</c:v>
                </c:pt>
                <c:pt idx="2761">
                  <c:v>15</c:v>
                </c:pt>
                <c:pt idx="2762">
                  <c:v>14</c:v>
                </c:pt>
                <c:pt idx="2763">
                  <c:v>14</c:v>
                </c:pt>
                <c:pt idx="2764">
                  <c:v>10</c:v>
                </c:pt>
                <c:pt idx="2765">
                  <c:v>22</c:v>
                </c:pt>
                <c:pt idx="2766">
                  <c:v>15</c:v>
                </c:pt>
                <c:pt idx="2767">
                  <c:v>13</c:v>
                </c:pt>
                <c:pt idx="2768">
                  <c:v>21</c:v>
                </c:pt>
                <c:pt idx="2769">
                  <c:v>8</c:v>
                </c:pt>
                <c:pt idx="2770">
                  <c:v>12</c:v>
                </c:pt>
                <c:pt idx="2771">
                  <c:v>23</c:v>
                </c:pt>
                <c:pt idx="2772">
                  <c:v>20</c:v>
                </c:pt>
                <c:pt idx="2773">
                  <c:v>26</c:v>
                </c:pt>
                <c:pt idx="2774">
                  <c:v>17</c:v>
                </c:pt>
                <c:pt idx="2775">
                  <c:v>18</c:v>
                </c:pt>
                <c:pt idx="2776">
                  <c:v>19</c:v>
                </c:pt>
                <c:pt idx="2777">
                  <c:v>33</c:v>
                </c:pt>
                <c:pt idx="2778">
                  <c:v>22</c:v>
                </c:pt>
                <c:pt idx="2779">
                  <c:v>23</c:v>
                </c:pt>
                <c:pt idx="2780">
                  <c:v>25</c:v>
                </c:pt>
                <c:pt idx="2781">
                  <c:v>25</c:v>
                </c:pt>
                <c:pt idx="2782">
                  <c:v>22</c:v>
                </c:pt>
                <c:pt idx="2783">
                  <c:v>22</c:v>
                </c:pt>
                <c:pt idx="2784">
                  <c:v>19</c:v>
                </c:pt>
                <c:pt idx="2785">
                  <c:v>22</c:v>
                </c:pt>
                <c:pt idx="2786">
                  <c:v>25</c:v>
                </c:pt>
                <c:pt idx="2787">
                  <c:v>20</c:v>
                </c:pt>
                <c:pt idx="2788">
                  <c:v>17</c:v>
                </c:pt>
                <c:pt idx="2789">
                  <c:v>23</c:v>
                </c:pt>
                <c:pt idx="2790">
                  <c:v>21</c:v>
                </c:pt>
                <c:pt idx="2791">
                  <c:v>18</c:v>
                </c:pt>
                <c:pt idx="2792">
                  <c:v>14</c:v>
                </c:pt>
                <c:pt idx="2793">
                  <c:v>15</c:v>
                </c:pt>
                <c:pt idx="2794">
                  <c:v>9</c:v>
                </c:pt>
                <c:pt idx="2795">
                  <c:v>5</c:v>
                </c:pt>
                <c:pt idx="2796">
                  <c:v>20</c:v>
                </c:pt>
                <c:pt idx="2797">
                  <c:v>10</c:v>
                </c:pt>
                <c:pt idx="2798">
                  <c:v>8</c:v>
                </c:pt>
                <c:pt idx="2799">
                  <c:v>7</c:v>
                </c:pt>
                <c:pt idx="2800">
                  <c:v>10</c:v>
                </c:pt>
                <c:pt idx="2801">
                  <c:v>5</c:v>
                </c:pt>
                <c:pt idx="2802">
                  <c:v>21</c:v>
                </c:pt>
                <c:pt idx="2803">
                  <c:v>7</c:v>
                </c:pt>
                <c:pt idx="2804">
                  <c:v>8</c:v>
                </c:pt>
                <c:pt idx="2805">
                  <c:v>6</c:v>
                </c:pt>
                <c:pt idx="2806">
                  <c:v>7</c:v>
                </c:pt>
                <c:pt idx="2807">
                  <c:v>9</c:v>
                </c:pt>
                <c:pt idx="2808">
                  <c:v>9</c:v>
                </c:pt>
                <c:pt idx="2809">
                  <c:v>8</c:v>
                </c:pt>
                <c:pt idx="2810">
                  <c:v>5</c:v>
                </c:pt>
                <c:pt idx="2811">
                  <c:v>10</c:v>
                </c:pt>
                <c:pt idx="2812">
                  <c:v>6</c:v>
                </c:pt>
                <c:pt idx="2813">
                  <c:v>6</c:v>
                </c:pt>
                <c:pt idx="2814">
                  <c:v>11</c:v>
                </c:pt>
                <c:pt idx="2815">
                  <c:v>7</c:v>
                </c:pt>
                <c:pt idx="2816">
                  <c:v>6</c:v>
                </c:pt>
                <c:pt idx="2817">
                  <c:v>2</c:v>
                </c:pt>
                <c:pt idx="2818">
                  <c:v>6</c:v>
                </c:pt>
                <c:pt idx="2819">
                  <c:v>3</c:v>
                </c:pt>
                <c:pt idx="2820">
                  <c:v>3</c:v>
                </c:pt>
                <c:pt idx="2821">
                  <c:v>6</c:v>
                </c:pt>
                <c:pt idx="2822">
                  <c:v>6</c:v>
                </c:pt>
                <c:pt idx="2823">
                  <c:v>5</c:v>
                </c:pt>
                <c:pt idx="2824">
                  <c:v>6</c:v>
                </c:pt>
                <c:pt idx="2825">
                  <c:v>4</c:v>
                </c:pt>
                <c:pt idx="2826">
                  <c:v>5</c:v>
                </c:pt>
                <c:pt idx="2827">
                  <c:v>5</c:v>
                </c:pt>
                <c:pt idx="2828">
                  <c:v>3</c:v>
                </c:pt>
                <c:pt idx="2829">
                  <c:v>11</c:v>
                </c:pt>
                <c:pt idx="2830">
                  <c:v>3</c:v>
                </c:pt>
                <c:pt idx="2831">
                  <c:v>3</c:v>
                </c:pt>
                <c:pt idx="2832">
                  <c:v>5</c:v>
                </c:pt>
                <c:pt idx="2833">
                  <c:v>7</c:v>
                </c:pt>
                <c:pt idx="2834">
                  <c:v>9</c:v>
                </c:pt>
                <c:pt idx="2835">
                  <c:v>4</c:v>
                </c:pt>
                <c:pt idx="2836">
                  <c:v>7</c:v>
                </c:pt>
                <c:pt idx="2837">
                  <c:v>8</c:v>
                </c:pt>
                <c:pt idx="2838">
                  <c:v>2</c:v>
                </c:pt>
                <c:pt idx="2839">
                  <c:v>7</c:v>
                </c:pt>
                <c:pt idx="2840">
                  <c:v>5</c:v>
                </c:pt>
                <c:pt idx="2841">
                  <c:v>7</c:v>
                </c:pt>
                <c:pt idx="2842">
                  <c:v>5</c:v>
                </c:pt>
                <c:pt idx="2843">
                  <c:v>9</c:v>
                </c:pt>
                <c:pt idx="2844">
                  <c:v>1</c:v>
                </c:pt>
                <c:pt idx="2845">
                  <c:v>4</c:v>
                </c:pt>
                <c:pt idx="2846">
                  <c:v>6</c:v>
                </c:pt>
                <c:pt idx="2847">
                  <c:v>7</c:v>
                </c:pt>
                <c:pt idx="2848">
                  <c:v>9</c:v>
                </c:pt>
                <c:pt idx="2849">
                  <c:v>4</c:v>
                </c:pt>
                <c:pt idx="2850">
                  <c:v>13</c:v>
                </c:pt>
                <c:pt idx="2851">
                  <c:v>8</c:v>
                </c:pt>
                <c:pt idx="2852">
                  <c:v>10</c:v>
                </c:pt>
                <c:pt idx="2853">
                  <c:v>7</c:v>
                </c:pt>
                <c:pt idx="2854">
                  <c:v>7</c:v>
                </c:pt>
                <c:pt idx="2855">
                  <c:v>9</c:v>
                </c:pt>
                <c:pt idx="2856">
                  <c:v>12</c:v>
                </c:pt>
                <c:pt idx="2857">
                  <c:v>10</c:v>
                </c:pt>
                <c:pt idx="2858">
                  <c:v>13</c:v>
                </c:pt>
                <c:pt idx="2859">
                  <c:v>3</c:v>
                </c:pt>
                <c:pt idx="2860">
                  <c:v>10</c:v>
                </c:pt>
                <c:pt idx="2861">
                  <c:v>9</c:v>
                </c:pt>
                <c:pt idx="2862">
                  <c:v>10</c:v>
                </c:pt>
                <c:pt idx="2863">
                  <c:v>9</c:v>
                </c:pt>
                <c:pt idx="2864">
                  <c:v>7</c:v>
                </c:pt>
                <c:pt idx="2865">
                  <c:v>11</c:v>
                </c:pt>
                <c:pt idx="2866">
                  <c:v>14</c:v>
                </c:pt>
                <c:pt idx="2867">
                  <c:v>7</c:v>
                </c:pt>
                <c:pt idx="2868">
                  <c:v>16</c:v>
                </c:pt>
                <c:pt idx="2869">
                  <c:v>11</c:v>
                </c:pt>
                <c:pt idx="2870">
                  <c:v>6</c:v>
                </c:pt>
                <c:pt idx="2871">
                  <c:v>7</c:v>
                </c:pt>
                <c:pt idx="2872">
                  <c:v>12</c:v>
                </c:pt>
                <c:pt idx="2873">
                  <c:v>9</c:v>
                </c:pt>
                <c:pt idx="2874">
                  <c:v>4</c:v>
                </c:pt>
                <c:pt idx="2875">
                  <c:v>11</c:v>
                </c:pt>
                <c:pt idx="2876">
                  <c:v>12</c:v>
                </c:pt>
                <c:pt idx="2877">
                  <c:v>5</c:v>
                </c:pt>
                <c:pt idx="2878">
                  <c:v>8</c:v>
                </c:pt>
                <c:pt idx="2879">
                  <c:v>8</c:v>
                </c:pt>
                <c:pt idx="2880">
                  <c:v>10</c:v>
                </c:pt>
                <c:pt idx="2881">
                  <c:v>14</c:v>
                </c:pt>
                <c:pt idx="2882">
                  <c:v>11</c:v>
                </c:pt>
                <c:pt idx="2883">
                  <c:v>7</c:v>
                </c:pt>
                <c:pt idx="2884">
                  <c:v>13</c:v>
                </c:pt>
                <c:pt idx="2885">
                  <c:v>14</c:v>
                </c:pt>
                <c:pt idx="2886">
                  <c:v>7</c:v>
                </c:pt>
                <c:pt idx="2887">
                  <c:v>8</c:v>
                </c:pt>
                <c:pt idx="2888">
                  <c:v>7</c:v>
                </c:pt>
                <c:pt idx="2889">
                  <c:v>7</c:v>
                </c:pt>
                <c:pt idx="2890">
                  <c:v>9</c:v>
                </c:pt>
                <c:pt idx="2891">
                  <c:v>10</c:v>
                </c:pt>
                <c:pt idx="2892">
                  <c:v>10</c:v>
                </c:pt>
                <c:pt idx="2893">
                  <c:v>9</c:v>
                </c:pt>
                <c:pt idx="2894">
                  <c:v>8</c:v>
                </c:pt>
                <c:pt idx="2895">
                  <c:v>4</c:v>
                </c:pt>
                <c:pt idx="2896">
                  <c:v>6</c:v>
                </c:pt>
                <c:pt idx="2897">
                  <c:v>9</c:v>
                </c:pt>
                <c:pt idx="2898">
                  <c:v>7</c:v>
                </c:pt>
                <c:pt idx="2899">
                  <c:v>5</c:v>
                </c:pt>
                <c:pt idx="2900">
                  <c:v>8</c:v>
                </c:pt>
                <c:pt idx="2901">
                  <c:v>8</c:v>
                </c:pt>
                <c:pt idx="2902">
                  <c:v>10</c:v>
                </c:pt>
                <c:pt idx="2903">
                  <c:v>13</c:v>
                </c:pt>
                <c:pt idx="2904">
                  <c:v>2</c:v>
                </c:pt>
                <c:pt idx="2905">
                  <c:v>7</c:v>
                </c:pt>
                <c:pt idx="2906">
                  <c:v>9</c:v>
                </c:pt>
                <c:pt idx="2907">
                  <c:v>6</c:v>
                </c:pt>
                <c:pt idx="2908">
                  <c:v>14</c:v>
                </c:pt>
                <c:pt idx="2909">
                  <c:v>16</c:v>
                </c:pt>
                <c:pt idx="2910">
                  <c:v>5</c:v>
                </c:pt>
                <c:pt idx="2911">
                  <c:v>5</c:v>
                </c:pt>
                <c:pt idx="2912">
                  <c:v>9</c:v>
                </c:pt>
                <c:pt idx="2913">
                  <c:v>11</c:v>
                </c:pt>
                <c:pt idx="2914">
                  <c:v>7</c:v>
                </c:pt>
                <c:pt idx="2915">
                  <c:v>4</c:v>
                </c:pt>
                <c:pt idx="2916">
                  <c:v>6</c:v>
                </c:pt>
                <c:pt idx="2917">
                  <c:v>4</c:v>
                </c:pt>
                <c:pt idx="2918">
                  <c:v>6</c:v>
                </c:pt>
                <c:pt idx="2919">
                  <c:v>3</c:v>
                </c:pt>
                <c:pt idx="2920">
                  <c:v>9</c:v>
                </c:pt>
                <c:pt idx="2921">
                  <c:v>9</c:v>
                </c:pt>
                <c:pt idx="2922">
                  <c:v>8</c:v>
                </c:pt>
                <c:pt idx="2923">
                  <c:v>9</c:v>
                </c:pt>
                <c:pt idx="2924">
                  <c:v>7</c:v>
                </c:pt>
                <c:pt idx="2925">
                  <c:v>8</c:v>
                </c:pt>
                <c:pt idx="2926">
                  <c:v>9</c:v>
                </c:pt>
                <c:pt idx="2927">
                  <c:v>7</c:v>
                </c:pt>
                <c:pt idx="2928">
                  <c:v>12</c:v>
                </c:pt>
                <c:pt idx="2929">
                  <c:v>4</c:v>
                </c:pt>
                <c:pt idx="2930">
                  <c:v>7</c:v>
                </c:pt>
                <c:pt idx="2931">
                  <c:v>3</c:v>
                </c:pt>
                <c:pt idx="2932">
                  <c:v>5</c:v>
                </c:pt>
                <c:pt idx="2933">
                  <c:v>7</c:v>
                </c:pt>
                <c:pt idx="2934">
                  <c:v>8</c:v>
                </c:pt>
                <c:pt idx="2935">
                  <c:v>5</c:v>
                </c:pt>
                <c:pt idx="2936">
                  <c:v>4</c:v>
                </c:pt>
                <c:pt idx="2937">
                  <c:v>3</c:v>
                </c:pt>
                <c:pt idx="2938">
                  <c:v>7</c:v>
                </c:pt>
                <c:pt idx="2939">
                  <c:v>10</c:v>
                </c:pt>
                <c:pt idx="2940">
                  <c:v>3</c:v>
                </c:pt>
                <c:pt idx="2941">
                  <c:v>11</c:v>
                </c:pt>
                <c:pt idx="2942">
                  <c:v>9</c:v>
                </c:pt>
                <c:pt idx="2943">
                  <c:v>2</c:v>
                </c:pt>
                <c:pt idx="2944">
                  <c:v>5</c:v>
                </c:pt>
                <c:pt idx="2945">
                  <c:v>11</c:v>
                </c:pt>
                <c:pt idx="2946">
                  <c:v>6</c:v>
                </c:pt>
                <c:pt idx="2947">
                  <c:v>8</c:v>
                </c:pt>
                <c:pt idx="2948">
                  <c:v>9</c:v>
                </c:pt>
                <c:pt idx="2949">
                  <c:v>7</c:v>
                </c:pt>
                <c:pt idx="2950">
                  <c:v>7</c:v>
                </c:pt>
                <c:pt idx="2951">
                  <c:v>9</c:v>
                </c:pt>
                <c:pt idx="2952">
                  <c:v>8</c:v>
                </c:pt>
                <c:pt idx="2953">
                  <c:v>13</c:v>
                </c:pt>
                <c:pt idx="2954">
                  <c:v>7</c:v>
                </c:pt>
                <c:pt idx="2955">
                  <c:v>9</c:v>
                </c:pt>
                <c:pt idx="2956">
                  <c:v>6</c:v>
                </c:pt>
                <c:pt idx="2957">
                  <c:v>8</c:v>
                </c:pt>
                <c:pt idx="2958">
                  <c:v>7</c:v>
                </c:pt>
                <c:pt idx="2959">
                  <c:v>9</c:v>
                </c:pt>
                <c:pt idx="2960">
                  <c:v>7</c:v>
                </c:pt>
                <c:pt idx="2961">
                  <c:v>11</c:v>
                </c:pt>
                <c:pt idx="2962">
                  <c:v>15</c:v>
                </c:pt>
                <c:pt idx="2963">
                  <c:v>13</c:v>
                </c:pt>
                <c:pt idx="2964">
                  <c:v>13</c:v>
                </c:pt>
                <c:pt idx="2965">
                  <c:v>7</c:v>
                </c:pt>
                <c:pt idx="2966">
                  <c:v>18</c:v>
                </c:pt>
                <c:pt idx="2967">
                  <c:v>25</c:v>
                </c:pt>
                <c:pt idx="2968">
                  <c:v>18</c:v>
                </c:pt>
                <c:pt idx="2969">
                  <c:v>18</c:v>
                </c:pt>
                <c:pt idx="2970">
                  <c:v>18</c:v>
                </c:pt>
                <c:pt idx="2971">
                  <c:v>25</c:v>
                </c:pt>
                <c:pt idx="2972">
                  <c:v>20</c:v>
                </c:pt>
                <c:pt idx="2973">
                  <c:v>21</c:v>
                </c:pt>
                <c:pt idx="2974">
                  <c:v>22</c:v>
                </c:pt>
                <c:pt idx="2975">
                  <c:v>32</c:v>
                </c:pt>
                <c:pt idx="2976">
                  <c:v>32</c:v>
                </c:pt>
                <c:pt idx="2977">
                  <c:v>26</c:v>
                </c:pt>
                <c:pt idx="2978">
                  <c:v>28</c:v>
                </c:pt>
                <c:pt idx="2979">
                  <c:v>48</c:v>
                </c:pt>
                <c:pt idx="2980">
                  <c:v>33</c:v>
                </c:pt>
                <c:pt idx="2981">
                  <c:v>63</c:v>
                </c:pt>
                <c:pt idx="2982">
                  <c:v>64</c:v>
                </c:pt>
                <c:pt idx="2983">
                  <c:v>64</c:v>
                </c:pt>
                <c:pt idx="2984">
                  <c:v>85</c:v>
                </c:pt>
                <c:pt idx="2985">
                  <c:v>106</c:v>
                </c:pt>
                <c:pt idx="2986">
                  <c:v>100</c:v>
                </c:pt>
                <c:pt idx="2987">
                  <c:v>116</c:v>
                </c:pt>
                <c:pt idx="2988">
                  <c:v>142</c:v>
                </c:pt>
                <c:pt idx="2989">
                  <c:v>130</c:v>
                </c:pt>
                <c:pt idx="2990">
                  <c:v>145</c:v>
                </c:pt>
                <c:pt idx="2991">
                  <c:v>165</c:v>
                </c:pt>
                <c:pt idx="2992">
                  <c:v>164</c:v>
                </c:pt>
                <c:pt idx="2993">
                  <c:v>186</c:v>
                </c:pt>
                <c:pt idx="2994">
                  <c:v>194</c:v>
                </c:pt>
                <c:pt idx="2995">
                  <c:v>142</c:v>
                </c:pt>
                <c:pt idx="2996">
                  <c:v>158</c:v>
                </c:pt>
                <c:pt idx="2997">
                  <c:v>119</c:v>
                </c:pt>
                <c:pt idx="2998">
                  <c:v>123</c:v>
                </c:pt>
                <c:pt idx="2999">
                  <c:v>145</c:v>
                </c:pt>
                <c:pt idx="3000">
                  <c:v>121</c:v>
                </c:pt>
                <c:pt idx="3001">
                  <c:v>109</c:v>
                </c:pt>
                <c:pt idx="3002">
                  <c:v>88</c:v>
                </c:pt>
                <c:pt idx="3003">
                  <c:v>78</c:v>
                </c:pt>
                <c:pt idx="3004">
                  <c:v>87</c:v>
                </c:pt>
                <c:pt idx="3005">
                  <c:v>83</c:v>
                </c:pt>
                <c:pt idx="3006">
                  <c:v>87</c:v>
                </c:pt>
                <c:pt idx="3007">
                  <c:v>66</c:v>
                </c:pt>
                <c:pt idx="3008">
                  <c:v>62</c:v>
                </c:pt>
                <c:pt idx="3009">
                  <c:v>54</c:v>
                </c:pt>
                <c:pt idx="3010">
                  <c:v>41</c:v>
                </c:pt>
                <c:pt idx="3011">
                  <c:v>57</c:v>
                </c:pt>
                <c:pt idx="3012">
                  <c:v>33</c:v>
                </c:pt>
                <c:pt idx="3013">
                  <c:v>24</c:v>
                </c:pt>
                <c:pt idx="3014">
                  <c:v>23</c:v>
                </c:pt>
                <c:pt idx="3015">
                  <c:v>22</c:v>
                </c:pt>
                <c:pt idx="3016">
                  <c:v>25</c:v>
                </c:pt>
                <c:pt idx="3017">
                  <c:v>16</c:v>
                </c:pt>
                <c:pt idx="3018">
                  <c:v>19</c:v>
                </c:pt>
                <c:pt idx="3019">
                  <c:v>12</c:v>
                </c:pt>
                <c:pt idx="3020">
                  <c:v>16</c:v>
                </c:pt>
                <c:pt idx="3021">
                  <c:v>24</c:v>
                </c:pt>
                <c:pt idx="3022">
                  <c:v>12</c:v>
                </c:pt>
                <c:pt idx="3023">
                  <c:v>7</c:v>
                </c:pt>
                <c:pt idx="3024">
                  <c:v>20</c:v>
                </c:pt>
                <c:pt idx="3025">
                  <c:v>17</c:v>
                </c:pt>
                <c:pt idx="3026">
                  <c:v>18</c:v>
                </c:pt>
                <c:pt idx="3027">
                  <c:v>14</c:v>
                </c:pt>
                <c:pt idx="3028">
                  <c:v>12</c:v>
                </c:pt>
                <c:pt idx="3029">
                  <c:v>15</c:v>
                </c:pt>
                <c:pt idx="3030">
                  <c:v>6</c:v>
                </c:pt>
                <c:pt idx="3031">
                  <c:v>8</c:v>
                </c:pt>
                <c:pt idx="3032">
                  <c:v>13</c:v>
                </c:pt>
                <c:pt idx="3033">
                  <c:v>10</c:v>
                </c:pt>
                <c:pt idx="3034">
                  <c:v>15</c:v>
                </c:pt>
                <c:pt idx="3035">
                  <c:v>14</c:v>
                </c:pt>
                <c:pt idx="3036">
                  <c:v>6</c:v>
                </c:pt>
                <c:pt idx="3037">
                  <c:v>9</c:v>
                </c:pt>
                <c:pt idx="3038">
                  <c:v>8</c:v>
                </c:pt>
                <c:pt idx="3039">
                  <c:v>8</c:v>
                </c:pt>
                <c:pt idx="3040">
                  <c:v>12</c:v>
                </c:pt>
                <c:pt idx="3041">
                  <c:v>17</c:v>
                </c:pt>
                <c:pt idx="3042">
                  <c:v>9</c:v>
                </c:pt>
                <c:pt idx="3043">
                  <c:v>8</c:v>
                </c:pt>
                <c:pt idx="3044">
                  <c:v>8</c:v>
                </c:pt>
                <c:pt idx="3045">
                  <c:v>10</c:v>
                </c:pt>
                <c:pt idx="3046">
                  <c:v>13</c:v>
                </c:pt>
                <c:pt idx="3047">
                  <c:v>8</c:v>
                </c:pt>
                <c:pt idx="3048">
                  <c:v>6</c:v>
                </c:pt>
                <c:pt idx="3049">
                  <c:v>7</c:v>
                </c:pt>
                <c:pt idx="3050">
                  <c:v>17</c:v>
                </c:pt>
                <c:pt idx="3051">
                  <c:v>9</c:v>
                </c:pt>
                <c:pt idx="3052">
                  <c:v>12</c:v>
                </c:pt>
                <c:pt idx="3053">
                  <c:v>21</c:v>
                </c:pt>
                <c:pt idx="3054">
                  <c:v>10</c:v>
                </c:pt>
                <c:pt idx="3055">
                  <c:v>10</c:v>
                </c:pt>
                <c:pt idx="3056">
                  <c:v>17</c:v>
                </c:pt>
                <c:pt idx="3057">
                  <c:v>20</c:v>
                </c:pt>
                <c:pt idx="3058">
                  <c:v>11</c:v>
                </c:pt>
                <c:pt idx="3059">
                  <c:v>11</c:v>
                </c:pt>
                <c:pt idx="3060">
                  <c:v>20</c:v>
                </c:pt>
                <c:pt idx="3061">
                  <c:v>16</c:v>
                </c:pt>
                <c:pt idx="3062">
                  <c:v>24</c:v>
                </c:pt>
                <c:pt idx="3063">
                  <c:v>19</c:v>
                </c:pt>
                <c:pt idx="3064">
                  <c:v>14</c:v>
                </c:pt>
                <c:pt idx="3065">
                  <c:v>21</c:v>
                </c:pt>
                <c:pt idx="3066">
                  <c:v>34</c:v>
                </c:pt>
                <c:pt idx="3067">
                  <c:v>23</c:v>
                </c:pt>
                <c:pt idx="3068">
                  <c:v>28</c:v>
                </c:pt>
                <c:pt idx="3069">
                  <c:v>19</c:v>
                </c:pt>
                <c:pt idx="3070">
                  <c:v>22</c:v>
                </c:pt>
                <c:pt idx="3071">
                  <c:v>31</c:v>
                </c:pt>
                <c:pt idx="3072">
                  <c:v>25</c:v>
                </c:pt>
                <c:pt idx="3073">
                  <c:v>35</c:v>
                </c:pt>
                <c:pt idx="3074">
                  <c:v>29</c:v>
                </c:pt>
                <c:pt idx="3075">
                  <c:v>31</c:v>
                </c:pt>
                <c:pt idx="3076">
                  <c:v>35</c:v>
                </c:pt>
                <c:pt idx="3077">
                  <c:v>30</c:v>
                </c:pt>
                <c:pt idx="3078">
                  <c:v>35</c:v>
                </c:pt>
                <c:pt idx="3079">
                  <c:v>20</c:v>
                </c:pt>
                <c:pt idx="3080">
                  <c:v>38</c:v>
                </c:pt>
                <c:pt idx="3081">
                  <c:v>31</c:v>
                </c:pt>
                <c:pt idx="3082">
                  <c:v>46</c:v>
                </c:pt>
                <c:pt idx="3083">
                  <c:v>38</c:v>
                </c:pt>
                <c:pt idx="3084">
                  <c:v>37</c:v>
                </c:pt>
                <c:pt idx="3085">
                  <c:v>29</c:v>
                </c:pt>
                <c:pt idx="3086">
                  <c:v>45</c:v>
                </c:pt>
                <c:pt idx="3087">
                  <c:v>30</c:v>
                </c:pt>
                <c:pt idx="3088">
                  <c:v>32</c:v>
                </c:pt>
                <c:pt idx="3089">
                  <c:v>29</c:v>
                </c:pt>
                <c:pt idx="3090">
                  <c:v>28</c:v>
                </c:pt>
                <c:pt idx="3091">
                  <c:v>24</c:v>
                </c:pt>
                <c:pt idx="3092">
                  <c:v>22</c:v>
                </c:pt>
                <c:pt idx="3093">
                  <c:v>21</c:v>
                </c:pt>
                <c:pt idx="3094">
                  <c:v>20</c:v>
                </c:pt>
                <c:pt idx="3095">
                  <c:v>21</c:v>
                </c:pt>
                <c:pt idx="3096">
                  <c:v>17</c:v>
                </c:pt>
                <c:pt idx="3097">
                  <c:v>23</c:v>
                </c:pt>
                <c:pt idx="3098">
                  <c:v>23</c:v>
                </c:pt>
                <c:pt idx="3099">
                  <c:v>19</c:v>
                </c:pt>
                <c:pt idx="3100">
                  <c:v>17</c:v>
                </c:pt>
                <c:pt idx="3101">
                  <c:v>14</c:v>
                </c:pt>
                <c:pt idx="3102">
                  <c:v>8</c:v>
                </c:pt>
                <c:pt idx="3103">
                  <c:v>11</c:v>
                </c:pt>
                <c:pt idx="3104">
                  <c:v>14</c:v>
                </c:pt>
                <c:pt idx="3105">
                  <c:v>22</c:v>
                </c:pt>
                <c:pt idx="3106">
                  <c:v>12</c:v>
                </c:pt>
                <c:pt idx="3107">
                  <c:v>16</c:v>
                </c:pt>
                <c:pt idx="3108">
                  <c:v>11</c:v>
                </c:pt>
                <c:pt idx="3109">
                  <c:v>12</c:v>
                </c:pt>
                <c:pt idx="3110">
                  <c:v>12</c:v>
                </c:pt>
                <c:pt idx="3111">
                  <c:v>7</c:v>
                </c:pt>
                <c:pt idx="3112">
                  <c:v>13</c:v>
                </c:pt>
                <c:pt idx="3113">
                  <c:v>9</c:v>
                </c:pt>
                <c:pt idx="3114">
                  <c:v>15</c:v>
                </c:pt>
                <c:pt idx="3115">
                  <c:v>8</c:v>
                </c:pt>
                <c:pt idx="3116">
                  <c:v>16</c:v>
                </c:pt>
                <c:pt idx="3117">
                  <c:v>19</c:v>
                </c:pt>
                <c:pt idx="3118">
                  <c:v>18</c:v>
                </c:pt>
                <c:pt idx="3119">
                  <c:v>20</c:v>
                </c:pt>
                <c:pt idx="3120">
                  <c:v>21</c:v>
                </c:pt>
                <c:pt idx="3121">
                  <c:v>30</c:v>
                </c:pt>
                <c:pt idx="3122">
                  <c:v>17</c:v>
                </c:pt>
                <c:pt idx="3123">
                  <c:v>22</c:v>
                </c:pt>
                <c:pt idx="3124">
                  <c:v>25</c:v>
                </c:pt>
                <c:pt idx="3125">
                  <c:v>23</c:v>
                </c:pt>
                <c:pt idx="3126">
                  <c:v>28</c:v>
                </c:pt>
                <c:pt idx="3127">
                  <c:v>30</c:v>
                </c:pt>
                <c:pt idx="3128">
                  <c:v>33</c:v>
                </c:pt>
                <c:pt idx="3129">
                  <c:v>33</c:v>
                </c:pt>
                <c:pt idx="3130">
                  <c:v>37</c:v>
                </c:pt>
                <c:pt idx="3131">
                  <c:v>38</c:v>
                </c:pt>
                <c:pt idx="3132">
                  <c:v>57</c:v>
                </c:pt>
                <c:pt idx="3133">
                  <c:v>39</c:v>
                </c:pt>
                <c:pt idx="3134">
                  <c:v>66</c:v>
                </c:pt>
                <c:pt idx="3135">
                  <c:v>56</c:v>
                </c:pt>
                <c:pt idx="3136">
                  <c:v>67</c:v>
                </c:pt>
                <c:pt idx="3137">
                  <c:v>88</c:v>
                </c:pt>
                <c:pt idx="3138">
                  <c:v>81</c:v>
                </c:pt>
                <c:pt idx="3139">
                  <c:v>97</c:v>
                </c:pt>
                <c:pt idx="3140">
                  <c:v>105</c:v>
                </c:pt>
                <c:pt idx="3141">
                  <c:v>120</c:v>
                </c:pt>
                <c:pt idx="3142">
                  <c:v>130</c:v>
                </c:pt>
                <c:pt idx="3143">
                  <c:v>134</c:v>
                </c:pt>
                <c:pt idx="3144">
                  <c:v>135</c:v>
                </c:pt>
                <c:pt idx="3145">
                  <c:v>169</c:v>
                </c:pt>
                <c:pt idx="3146">
                  <c:v>188</c:v>
                </c:pt>
                <c:pt idx="3147">
                  <c:v>184</c:v>
                </c:pt>
                <c:pt idx="3148">
                  <c:v>206</c:v>
                </c:pt>
                <c:pt idx="3149">
                  <c:v>207</c:v>
                </c:pt>
                <c:pt idx="3150">
                  <c:v>256</c:v>
                </c:pt>
                <c:pt idx="3151">
                  <c:v>271</c:v>
                </c:pt>
                <c:pt idx="3152">
                  <c:v>239</c:v>
                </c:pt>
                <c:pt idx="3153">
                  <c:v>272</c:v>
                </c:pt>
                <c:pt idx="3154">
                  <c:v>260</c:v>
                </c:pt>
                <c:pt idx="3155">
                  <c:v>236</c:v>
                </c:pt>
                <c:pt idx="3156">
                  <c:v>231</c:v>
                </c:pt>
                <c:pt idx="3157">
                  <c:v>206</c:v>
                </c:pt>
                <c:pt idx="3158">
                  <c:v>186</c:v>
                </c:pt>
                <c:pt idx="3159">
                  <c:v>185</c:v>
                </c:pt>
                <c:pt idx="3160">
                  <c:v>164</c:v>
                </c:pt>
                <c:pt idx="3161">
                  <c:v>152</c:v>
                </c:pt>
                <c:pt idx="3162">
                  <c:v>151</c:v>
                </c:pt>
                <c:pt idx="3163">
                  <c:v>150</c:v>
                </c:pt>
                <c:pt idx="3164">
                  <c:v>128</c:v>
                </c:pt>
                <c:pt idx="3165">
                  <c:v>129</c:v>
                </c:pt>
                <c:pt idx="3166">
                  <c:v>102</c:v>
                </c:pt>
                <c:pt idx="3167">
                  <c:v>99</c:v>
                </c:pt>
                <c:pt idx="3168">
                  <c:v>119</c:v>
                </c:pt>
                <c:pt idx="3169">
                  <c:v>86</c:v>
                </c:pt>
                <c:pt idx="3170">
                  <c:v>70</c:v>
                </c:pt>
                <c:pt idx="3171">
                  <c:v>63</c:v>
                </c:pt>
                <c:pt idx="3172">
                  <c:v>59</c:v>
                </c:pt>
                <c:pt idx="3173">
                  <c:v>50</c:v>
                </c:pt>
                <c:pt idx="3174">
                  <c:v>48</c:v>
                </c:pt>
                <c:pt idx="3175">
                  <c:v>30</c:v>
                </c:pt>
                <c:pt idx="3176">
                  <c:v>26</c:v>
                </c:pt>
                <c:pt idx="3177">
                  <c:v>22</c:v>
                </c:pt>
                <c:pt idx="3178">
                  <c:v>22</c:v>
                </c:pt>
                <c:pt idx="3179">
                  <c:v>19</c:v>
                </c:pt>
                <c:pt idx="3180">
                  <c:v>8</c:v>
                </c:pt>
                <c:pt idx="3181">
                  <c:v>22</c:v>
                </c:pt>
                <c:pt idx="3182">
                  <c:v>18</c:v>
                </c:pt>
                <c:pt idx="3183">
                  <c:v>13</c:v>
                </c:pt>
                <c:pt idx="3184">
                  <c:v>13</c:v>
                </c:pt>
                <c:pt idx="3185">
                  <c:v>12</c:v>
                </c:pt>
                <c:pt idx="3186">
                  <c:v>15</c:v>
                </c:pt>
                <c:pt idx="3187">
                  <c:v>15</c:v>
                </c:pt>
                <c:pt idx="3188">
                  <c:v>15</c:v>
                </c:pt>
                <c:pt idx="3189">
                  <c:v>19</c:v>
                </c:pt>
                <c:pt idx="3190">
                  <c:v>12</c:v>
                </c:pt>
                <c:pt idx="3191">
                  <c:v>8</c:v>
                </c:pt>
                <c:pt idx="3192">
                  <c:v>18</c:v>
                </c:pt>
                <c:pt idx="3193">
                  <c:v>11</c:v>
                </c:pt>
                <c:pt idx="3194">
                  <c:v>10</c:v>
                </c:pt>
                <c:pt idx="3195">
                  <c:v>10</c:v>
                </c:pt>
                <c:pt idx="3196">
                  <c:v>8</c:v>
                </c:pt>
                <c:pt idx="3197">
                  <c:v>7</c:v>
                </c:pt>
                <c:pt idx="3198">
                  <c:v>8</c:v>
                </c:pt>
                <c:pt idx="3199">
                  <c:v>14</c:v>
                </c:pt>
                <c:pt idx="3200">
                  <c:v>10</c:v>
                </c:pt>
                <c:pt idx="3201">
                  <c:v>6</c:v>
                </c:pt>
                <c:pt idx="3202">
                  <c:v>6</c:v>
                </c:pt>
                <c:pt idx="3203">
                  <c:v>9</c:v>
                </c:pt>
                <c:pt idx="3204">
                  <c:v>7</c:v>
                </c:pt>
                <c:pt idx="3205">
                  <c:v>10</c:v>
                </c:pt>
                <c:pt idx="3206">
                  <c:v>6</c:v>
                </c:pt>
                <c:pt idx="3207">
                  <c:v>8</c:v>
                </c:pt>
                <c:pt idx="3208">
                  <c:v>5</c:v>
                </c:pt>
                <c:pt idx="3209">
                  <c:v>9</c:v>
                </c:pt>
                <c:pt idx="3210">
                  <c:v>6</c:v>
                </c:pt>
                <c:pt idx="3211">
                  <c:v>11</c:v>
                </c:pt>
                <c:pt idx="3212">
                  <c:v>3</c:v>
                </c:pt>
                <c:pt idx="3213">
                  <c:v>8</c:v>
                </c:pt>
                <c:pt idx="3214">
                  <c:v>6</c:v>
                </c:pt>
                <c:pt idx="3215">
                  <c:v>6</c:v>
                </c:pt>
                <c:pt idx="3216">
                  <c:v>5</c:v>
                </c:pt>
                <c:pt idx="3217">
                  <c:v>8</c:v>
                </c:pt>
                <c:pt idx="3218">
                  <c:v>5</c:v>
                </c:pt>
                <c:pt idx="3219">
                  <c:v>5</c:v>
                </c:pt>
                <c:pt idx="3220">
                  <c:v>4</c:v>
                </c:pt>
                <c:pt idx="3221">
                  <c:v>6</c:v>
                </c:pt>
                <c:pt idx="3222">
                  <c:v>11</c:v>
                </c:pt>
                <c:pt idx="3223">
                  <c:v>9</c:v>
                </c:pt>
                <c:pt idx="3224">
                  <c:v>10</c:v>
                </c:pt>
                <c:pt idx="3225">
                  <c:v>9</c:v>
                </c:pt>
                <c:pt idx="3226">
                  <c:v>9</c:v>
                </c:pt>
                <c:pt idx="3227">
                  <c:v>3</c:v>
                </c:pt>
                <c:pt idx="3228">
                  <c:v>8</c:v>
                </c:pt>
                <c:pt idx="3229">
                  <c:v>6</c:v>
                </c:pt>
                <c:pt idx="3230">
                  <c:v>6</c:v>
                </c:pt>
                <c:pt idx="3231">
                  <c:v>13</c:v>
                </c:pt>
                <c:pt idx="3232">
                  <c:v>3</c:v>
                </c:pt>
                <c:pt idx="3233">
                  <c:v>3</c:v>
                </c:pt>
                <c:pt idx="3234">
                  <c:v>8</c:v>
                </c:pt>
                <c:pt idx="3235">
                  <c:v>3</c:v>
                </c:pt>
                <c:pt idx="3236">
                  <c:v>6</c:v>
                </c:pt>
                <c:pt idx="3237">
                  <c:v>6</c:v>
                </c:pt>
                <c:pt idx="3238">
                  <c:v>4</c:v>
                </c:pt>
                <c:pt idx="3239">
                  <c:v>8</c:v>
                </c:pt>
                <c:pt idx="3240">
                  <c:v>8</c:v>
                </c:pt>
                <c:pt idx="3241">
                  <c:v>7</c:v>
                </c:pt>
                <c:pt idx="3242">
                  <c:v>6</c:v>
                </c:pt>
                <c:pt idx="3243">
                  <c:v>10</c:v>
                </c:pt>
                <c:pt idx="3244">
                  <c:v>8</c:v>
                </c:pt>
                <c:pt idx="3245">
                  <c:v>4</c:v>
                </c:pt>
                <c:pt idx="3246">
                  <c:v>5</c:v>
                </c:pt>
                <c:pt idx="3247">
                  <c:v>6</c:v>
                </c:pt>
                <c:pt idx="3248">
                  <c:v>2</c:v>
                </c:pt>
                <c:pt idx="3249">
                  <c:v>7</c:v>
                </c:pt>
                <c:pt idx="3250">
                  <c:v>7</c:v>
                </c:pt>
                <c:pt idx="3251">
                  <c:v>5</c:v>
                </c:pt>
                <c:pt idx="3252">
                  <c:v>7</c:v>
                </c:pt>
                <c:pt idx="3253">
                  <c:v>10</c:v>
                </c:pt>
                <c:pt idx="3254">
                  <c:v>4</c:v>
                </c:pt>
                <c:pt idx="3255">
                  <c:v>2</c:v>
                </c:pt>
                <c:pt idx="3256">
                  <c:v>7</c:v>
                </c:pt>
                <c:pt idx="3257">
                  <c:v>6</c:v>
                </c:pt>
                <c:pt idx="3258">
                  <c:v>5</c:v>
                </c:pt>
                <c:pt idx="3259">
                  <c:v>6</c:v>
                </c:pt>
                <c:pt idx="3260">
                  <c:v>8</c:v>
                </c:pt>
                <c:pt idx="3261">
                  <c:v>4</c:v>
                </c:pt>
                <c:pt idx="3262">
                  <c:v>4</c:v>
                </c:pt>
                <c:pt idx="3263">
                  <c:v>10</c:v>
                </c:pt>
                <c:pt idx="3264">
                  <c:v>3</c:v>
                </c:pt>
                <c:pt idx="3265">
                  <c:v>5</c:v>
                </c:pt>
                <c:pt idx="3266">
                  <c:v>4</c:v>
                </c:pt>
                <c:pt idx="3267">
                  <c:v>9</c:v>
                </c:pt>
                <c:pt idx="3268">
                  <c:v>7</c:v>
                </c:pt>
                <c:pt idx="3269">
                  <c:v>5</c:v>
                </c:pt>
                <c:pt idx="3270">
                  <c:v>5</c:v>
                </c:pt>
                <c:pt idx="3271">
                  <c:v>4</c:v>
                </c:pt>
                <c:pt idx="3272">
                  <c:v>9</c:v>
                </c:pt>
                <c:pt idx="3273">
                  <c:v>2</c:v>
                </c:pt>
                <c:pt idx="3274">
                  <c:v>9</c:v>
                </c:pt>
                <c:pt idx="3275">
                  <c:v>6</c:v>
                </c:pt>
                <c:pt idx="3276">
                  <c:v>7</c:v>
                </c:pt>
                <c:pt idx="3277">
                  <c:v>5</c:v>
                </c:pt>
                <c:pt idx="3278">
                  <c:v>5</c:v>
                </c:pt>
                <c:pt idx="3279">
                  <c:v>7</c:v>
                </c:pt>
                <c:pt idx="3280">
                  <c:v>4</c:v>
                </c:pt>
                <c:pt idx="3281">
                  <c:v>5</c:v>
                </c:pt>
                <c:pt idx="3282">
                  <c:v>7</c:v>
                </c:pt>
                <c:pt idx="3283">
                  <c:v>5</c:v>
                </c:pt>
                <c:pt idx="3284">
                  <c:v>5</c:v>
                </c:pt>
                <c:pt idx="3285">
                  <c:v>5</c:v>
                </c:pt>
                <c:pt idx="3286">
                  <c:v>3</c:v>
                </c:pt>
                <c:pt idx="3287">
                  <c:v>3</c:v>
                </c:pt>
                <c:pt idx="3288">
                  <c:v>4</c:v>
                </c:pt>
                <c:pt idx="3289">
                  <c:v>6</c:v>
                </c:pt>
                <c:pt idx="3290">
                  <c:v>6</c:v>
                </c:pt>
                <c:pt idx="3291">
                  <c:v>6</c:v>
                </c:pt>
                <c:pt idx="3292">
                  <c:v>8</c:v>
                </c:pt>
                <c:pt idx="3293">
                  <c:v>3</c:v>
                </c:pt>
                <c:pt idx="3294">
                  <c:v>9</c:v>
                </c:pt>
                <c:pt idx="3295">
                  <c:v>3</c:v>
                </c:pt>
                <c:pt idx="3296">
                  <c:v>5</c:v>
                </c:pt>
                <c:pt idx="3297">
                  <c:v>9</c:v>
                </c:pt>
                <c:pt idx="3298">
                  <c:v>6</c:v>
                </c:pt>
                <c:pt idx="3299">
                  <c:v>5</c:v>
                </c:pt>
                <c:pt idx="3300">
                  <c:v>7</c:v>
                </c:pt>
                <c:pt idx="3301">
                  <c:v>5</c:v>
                </c:pt>
                <c:pt idx="3302">
                  <c:v>7</c:v>
                </c:pt>
                <c:pt idx="3303">
                  <c:v>2</c:v>
                </c:pt>
                <c:pt idx="3304">
                  <c:v>5</c:v>
                </c:pt>
                <c:pt idx="3305">
                  <c:v>6</c:v>
                </c:pt>
                <c:pt idx="3306">
                  <c:v>3</c:v>
                </c:pt>
                <c:pt idx="3307">
                  <c:v>5</c:v>
                </c:pt>
                <c:pt idx="3308">
                  <c:v>11</c:v>
                </c:pt>
                <c:pt idx="3309">
                  <c:v>4</c:v>
                </c:pt>
                <c:pt idx="3310">
                  <c:v>9</c:v>
                </c:pt>
                <c:pt idx="3311">
                  <c:v>11</c:v>
                </c:pt>
                <c:pt idx="3312">
                  <c:v>6</c:v>
                </c:pt>
                <c:pt idx="3313">
                  <c:v>8</c:v>
                </c:pt>
                <c:pt idx="3314">
                  <c:v>5</c:v>
                </c:pt>
                <c:pt idx="3315">
                  <c:v>5</c:v>
                </c:pt>
                <c:pt idx="3316">
                  <c:v>2</c:v>
                </c:pt>
                <c:pt idx="3317">
                  <c:v>1</c:v>
                </c:pt>
                <c:pt idx="3318">
                  <c:v>7</c:v>
                </c:pt>
                <c:pt idx="3319">
                  <c:v>4</c:v>
                </c:pt>
                <c:pt idx="3320">
                  <c:v>9</c:v>
                </c:pt>
                <c:pt idx="3321">
                  <c:v>7</c:v>
                </c:pt>
                <c:pt idx="3322">
                  <c:v>6</c:v>
                </c:pt>
                <c:pt idx="3323">
                  <c:v>4</c:v>
                </c:pt>
                <c:pt idx="3324">
                  <c:v>6</c:v>
                </c:pt>
                <c:pt idx="3325">
                  <c:v>9</c:v>
                </c:pt>
                <c:pt idx="3326">
                  <c:v>9</c:v>
                </c:pt>
                <c:pt idx="3327">
                  <c:v>12</c:v>
                </c:pt>
                <c:pt idx="3328">
                  <c:v>13</c:v>
                </c:pt>
                <c:pt idx="3329">
                  <c:v>5</c:v>
                </c:pt>
                <c:pt idx="3330">
                  <c:v>4</c:v>
                </c:pt>
                <c:pt idx="3331">
                  <c:v>7</c:v>
                </c:pt>
                <c:pt idx="3332">
                  <c:v>6</c:v>
                </c:pt>
                <c:pt idx="3333">
                  <c:v>8</c:v>
                </c:pt>
                <c:pt idx="3334">
                  <c:v>7</c:v>
                </c:pt>
                <c:pt idx="3335">
                  <c:v>4</c:v>
                </c:pt>
                <c:pt idx="3336">
                  <c:v>3</c:v>
                </c:pt>
                <c:pt idx="3337">
                  <c:v>5</c:v>
                </c:pt>
                <c:pt idx="3338">
                  <c:v>7</c:v>
                </c:pt>
                <c:pt idx="3339">
                  <c:v>4</c:v>
                </c:pt>
                <c:pt idx="3340">
                  <c:v>14</c:v>
                </c:pt>
                <c:pt idx="3341">
                  <c:v>8</c:v>
                </c:pt>
                <c:pt idx="3342">
                  <c:v>8</c:v>
                </c:pt>
                <c:pt idx="3343">
                  <c:v>8</c:v>
                </c:pt>
                <c:pt idx="3344">
                  <c:v>7</c:v>
                </c:pt>
                <c:pt idx="3345">
                  <c:v>6</c:v>
                </c:pt>
                <c:pt idx="3346">
                  <c:v>9</c:v>
                </c:pt>
                <c:pt idx="3347">
                  <c:v>7</c:v>
                </c:pt>
                <c:pt idx="3348">
                  <c:v>11</c:v>
                </c:pt>
                <c:pt idx="3349">
                  <c:v>9</c:v>
                </c:pt>
                <c:pt idx="3350">
                  <c:v>5</c:v>
                </c:pt>
                <c:pt idx="3351">
                  <c:v>9</c:v>
                </c:pt>
                <c:pt idx="3352">
                  <c:v>17</c:v>
                </c:pt>
                <c:pt idx="3353">
                  <c:v>13</c:v>
                </c:pt>
                <c:pt idx="3354">
                  <c:v>8</c:v>
                </c:pt>
                <c:pt idx="3355">
                  <c:v>7</c:v>
                </c:pt>
                <c:pt idx="3356">
                  <c:v>13</c:v>
                </c:pt>
                <c:pt idx="3357">
                  <c:v>14</c:v>
                </c:pt>
                <c:pt idx="3358">
                  <c:v>9</c:v>
                </c:pt>
                <c:pt idx="3359">
                  <c:v>8</c:v>
                </c:pt>
                <c:pt idx="3360">
                  <c:v>9</c:v>
                </c:pt>
                <c:pt idx="3361">
                  <c:v>11</c:v>
                </c:pt>
                <c:pt idx="3362">
                  <c:v>9</c:v>
                </c:pt>
                <c:pt idx="3363">
                  <c:v>7</c:v>
                </c:pt>
                <c:pt idx="3364">
                  <c:v>5</c:v>
                </c:pt>
                <c:pt idx="3365">
                  <c:v>8</c:v>
                </c:pt>
                <c:pt idx="3366">
                  <c:v>9</c:v>
                </c:pt>
                <c:pt idx="3367">
                  <c:v>10</c:v>
                </c:pt>
                <c:pt idx="3368">
                  <c:v>18</c:v>
                </c:pt>
                <c:pt idx="3369">
                  <c:v>9</c:v>
                </c:pt>
                <c:pt idx="3370">
                  <c:v>10</c:v>
                </c:pt>
                <c:pt idx="3371">
                  <c:v>5</c:v>
                </c:pt>
                <c:pt idx="3372">
                  <c:v>4</c:v>
                </c:pt>
                <c:pt idx="3373">
                  <c:v>12</c:v>
                </c:pt>
                <c:pt idx="3374">
                  <c:v>6</c:v>
                </c:pt>
                <c:pt idx="3375">
                  <c:v>6</c:v>
                </c:pt>
                <c:pt idx="3376">
                  <c:v>8</c:v>
                </c:pt>
                <c:pt idx="3377">
                  <c:v>4</c:v>
                </c:pt>
                <c:pt idx="3378">
                  <c:v>7</c:v>
                </c:pt>
                <c:pt idx="3379">
                  <c:v>6</c:v>
                </c:pt>
                <c:pt idx="3380">
                  <c:v>6</c:v>
                </c:pt>
                <c:pt idx="3381">
                  <c:v>5</c:v>
                </c:pt>
                <c:pt idx="3382">
                  <c:v>2</c:v>
                </c:pt>
                <c:pt idx="3383">
                  <c:v>10</c:v>
                </c:pt>
                <c:pt idx="3384">
                  <c:v>5</c:v>
                </c:pt>
                <c:pt idx="3385">
                  <c:v>3</c:v>
                </c:pt>
                <c:pt idx="3386">
                  <c:v>8</c:v>
                </c:pt>
                <c:pt idx="3387">
                  <c:v>3</c:v>
                </c:pt>
                <c:pt idx="3388">
                  <c:v>6</c:v>
                </c:pt>
                <c:pt idx="3389">
                  <c:v>5</c:v>
                </c:pt>
                <c:pt idx="3390">
                  <c:v>4</c:v>
                </c:pt>
                <c:pt idx="3391">
                  <c:v>6</c:v>
                </c:pt>
                <c:pt idx="3392">
                  <c:v>6</c:v>
                </c:pt>
                <c:pt idx="3393">
                  <c:v>9</c:v>
                </c:pt>
                <c:pt idx="3394">
                  <c:v>4</c:v>
                </c:pt>
                <c:pt idx="3395">
                  <c:v>3</c:v>
                </c:pt>
                <c:pt idx="3396">
                  <c:v>7</c:v>
                </c:pt>
                <c:pt idx="3397">
                  <c:v>1</c:v>
                </c:pt>
                <c:pt idx="3398">
                  <c:v>5</c:v>
                </c:pt>
                <c:pt idx="3399">
                  <c:v>3</c:v>
                </c:pt>
                <c:pt idx="3400">
                  <c:v>3</c:v>
                </c:pt>
                <c:pt idx="3401">
                  <c:v>12</c:v>
                </c:pt>
                <c:pt idx="3402">
                  <c:v>4</c:v>
                </c:pt>
                <c:pt idx="3403">
                  <c:v>4</c:v>
                </c:pt>
                <c:pt idx="3404">
                  <c:v>5</c:v>
                </c:pt>
                <c:pt idx="3405">
                  <c:v>4</c:v>
                </c:pt>
                <c:pt idx="3406">
                  <c:v>6</c:v>
                </c:pt>
                <c:pt idx="3407">
                  <c:v>6</c:v>
                </c:pt>
                <c:pt idx="3408">
                  <c:v>3</c:v>
                </c:pt>
                <c:pt idx="3409">
                  <c:v>5</c:v>
                </c:pt>
                <c:pt idx="3410">
                  <c:v>2</c:v>
                </c:pt>
                <c:pt idx="3411">
                  <c:v>2</c:v>
                </c:pt>
                <c:pt idx="3412">
                  <c:v>6</c:v>
                </c:pt>
                <c:pt idx="3413">
                  <c:v>7</c:v>
                </c:pt>
                <c:pt idx="3414">
                  <c:v>5</c:v>
                </c:pt>
                <c:pt idx="3415">
                  <c:v>3</c:v>
                </c:pt>
                <c:pt idx="3416">
                  <c:v>5</c:v>
                </c:pt>
                <c:pt idx="3417">
                  <c:v>3</c:v>
                </c:pt>
                <c:pt idx="3418">
                  <c:v>7</c:v>
                </c:pt>
                <c:pt idx="3419">
                  <c:v>5</c:v>
                </c:pt>
                <c:pt idx="3420">
                  <c:v>7</c:v>
                </c:pt>
                <c:pt idx="3421">
                  <c:v>4</c:v>
                </c:pt>
                <c:pt idx="3422">
                  <c:v>3</c:v>
                </c:pt>
                <c:pt idx="3423">
                  <c:v>5</c:v>
                </c:pt>
                <c:pt idx="3424">
                  <c:v>2</c:v>
                </c:pt>
                <c:pt idx="3425">
                  <c:v>4</c:v>
                </c:pt>
                <c:pt idx="3426">
                  <c:v>5</c:v>
                </c:pt>
                <c:pt idx="3427">
                  <c:v>6</c:v>
                </c:pt>
                <c:pt idx="3428">
                  <c:v>1</c:v>
                </c:pt>
                <c:pt idx="3429">
                  <c:v>5</c:v>
                </c:pt>
                <c:pt idx="3430">
                  <c:v>7</c:v>
                </c:pt>
                <c:pt idx="3431">
                  <c:v>5</c:v>
                </c:pt>
                <c:pt idx="3432">
                  <c:v>3</c:v>
                </c:pt>
                <c:pt idx="3433">
                  <c:v>5</c:v>
                </c:pt>
                <c:pt idx="3434">
                  <c:v>4</c:v>
                </c:pt>
                <c:pt idx="3435">
                  <c:v>5</c:v>
                </c:pt>
                <c:pt idx="3436">
                  <c:v>5</c:v>
                </c:pt>
                <c:pt idx="3437">
                  <c:v>2</c:v>
                </c:pt>
                <c:pt idx="3438">
                  <c:v>2</c:v>
                </c:pt>
                <c:pt idx="3439">
                  <c:v>5</c:v>
                </c:pt>
                <c:pt idx="3440">
                  <c:v>9</c:v>
                </c:pt>
                <c:pt idx="3441">
                  <c:v>2</c:v>
                </c:pt>
                <c:pt idx="3442">
                  <c:v>11</c:v>
                </c:pt>
                <c:pt idx="3443">
                  <c:v>5</c:v>
                </c:pt>
                <c:pt idx="3444">
                  <c:v>2</c:v>
                </c:pt>
                <c:pt idx="3445">
                  <c:v>9</c:v>
                </c:pt>
                <c:pt idx="3446">
                  <c:v>5</c:v>
                </c:pt>
                <c:pt idx="3447">
                  <c:v>2</c:v>
                </c:pt>
                <c:pt idx="3448">
                  <c:v>1</c:v>
                </c:pt>
                <c:pt idx="3449">
                  <c:v>3</c:v>
                </c:pt>
                <c:pt idx="3450">
                  <c:v>6</c:v>
                </c:pt>
                <c:pt idx="3451">
                  <c:v>6</c:v>
                </c:pt>
                <c:pt idx="3452">
                  <c:v>10</c:v>
                </c:pt>
                <c:pt idx="3453">
                  <c:v>5</c:v>
                </c:pt>
                <c:pt idx="3454">
                  <c:v>7</c:v>
                </c:pt>
                <c:pt idx="3455">
                  <c:v>5</c:v>
                </c:pt>
                <c:pt idx="3456">
                  <c:v>5</c:v>
                </c:pt>
                <c:pt idx="3457">
                  <c:v>4</c:v>
                </c:pt>
                <c:pt idx="3458">
                  <c:v>4</c:v>
                </c:pt>
                <c:pt idx="3459">
                  <c:v>4</c:v>
                </c:pt>
                <c:pt idx="3460">
                  <c:v>1</c:v>
                </c:pt>
                <c:pt idx="3461">
                  <c:v>2</c:v>
                </c:pt>
                <c:pt idx="3462">
                  <c:v>1</c:v>
                </c:pt>
                <c:pt idx="3463">
                  <c:v>7</c:v>
                </c:pt>
                <c:pt idx="3464">
                  <c:v>3</c:v>
                </c:pt>
                <c:pt idx="3465">
                  <c:v>6</c:v>
                </c:pt>
                <c:pt idx="3466">
                  <c:v>2</c:v>
                </c:pt>
                <c:pt idx="3467">
                  <c:v>6</c:v>
                </c:pt>
                <c:pt idx="3468">
                  <c:v>6</c:v>
                </c:pt>
                <c:pt idx="3469">
                  <c:v>7</c:v>
                </c:pt>
                <c:pt idx="3470">
                  <c:v>5</c:v>
                </c:pt>
                <c:pt idx="3471">
                  <c:v>8</c:v>
                </c:pt>
                <c:pt idx="3472">
                  <c:v>5</c:v>
                </c:pt>
                <c:pt idx="3473">
                  <c:v>6</c:v>
                </c:pt>
                <c:pt idx="3474">
                  <c:v>7</c:v>
                </c:pt>
                <c:pt idx="3475">
                  <c:v>4</c:v>
                </c:pt>
                <c:pt idx="3476">
                  <c:v>1</c:v>
                </c:pt>
                <c:pt idx="3477">
                  <c:v>10</c:v>
                </c:pt>
                <c:pt idx="3478">
                  <c:v>5</c:v>
                </c:pt>
                <c:pt idx="3479">
                  <c:v>6</c:v>
                </c:pt>
                <c:pt idx="3480">
                  <c:v>8</c:v>
                </c:pt>
                <c:pt idx="3481">
                  <c:v>5</c:v>
                </c:pt>
                <c:pt idx="3482">
                  <c:v>6</c:v>
                </c:pt>
                <c:pt idx="3483">
                  <c:v>3</c:v>
                </c:pt>
                <c:pt idx="3484">
                  <c:v>3</c:v>
                </c:pt>
                <c:pt idx="3485">
                  <c:v>2</c:v>
                </c:pt>
                <c:pt idx="3486">
                  <c:v>7</c:v>
                </c:pt>
                <c:pt idx="3487">
                  <c:v>3</c:v>
                </c:pt>
                <c:pt idx="3488">
                  <c:v>7</c:v>
                </c:pt>
                <c:pt idx="3489">
                  <c:v>11</c:v>
                </c:pt>
                <c:pt idx="3490">
                  <c:v>4</c:v>
                </c:pt>
                <c:pt idx="3491">
                  <c:v>6</c:v>
                </c:pt>
                <c:pt idx="3492">
                  <c:v>6</c:v>
                </c:pt>
                <c:pt idx="3493">
                  <c:v>5</c:v>
                </c:pt>
                <c:pt idx="3494">
                  <c:v>4</c:v>
                </c:pt>
                <c:pt idx="3495">
                  <c:v>5</c:v>
                </c:pt>
                <c:pt idx="3496">
                  <c:v>9</c:v>
                </c:pt>
                <c:pt idx="3497">
                  <c:v>3</c:v>
                </c:pt>
                <c:pt idx="3498">
                  <c:v>5</c:v>
                </c:pt>
                <c:pt idx="3499">
                  <c:v>5</c:v>
                </c:pt>
                <c:pt idx="3500">
                  <c:v>2</c:v>
                </c:pt>
                <c:pt idx="3501">
                  <c:v>13</c:v>
                </c:pt>
                <c:pt idx="3502">
                  <c:v>9</c:v>
                </c:pt>
                <c:pt idx="3503">
                  <c:v>4</c:v>
                </c:pt>
                <c:pt idx="3504">
                  <c:v>4</c:v>
                </c:pt>
                <c:pt idx="3505">
                  <c:v>2</c:v>
                </c:pt>
                <c:pt idx="3506">
                  <c:v>2</c:v>
                </c:pt>
                <c:pt idx="3507">
                  <c:v>6</c:v>
                </c:pt>
                <c:pt idx="3508">
                  <c:v>4</c:v>
                </c:pt>
                <c:pt idx="3509">
                  <c:v>6</c:v>
                </c:pt>
                <c:pt idx="3510">
                  <c:v>3</c:v>
                </c:pt>
                <c:pt idx="3511">
                  <c:v>6</c:v>
                </c:pt>
                <c:pt idx="3512">
                  <c:v>1</c:v>
                </c:pt>
                <c:pt idx="3513">
                  <c:v>5</c:v>
                </c:pt>
                <c:pt idx="3514">
                  <c:v>4</c:v>
                </c:pt>
                <c:pt idx="3515">
                  <c:v>2</c:v>
                </c:pt>
                <c:pt idx="3516">
                  <c:v>5</c:v>
                </c:pt>
                <c:pt idx="3517">
                  <c:v>7</c:v>
                </c:pt>
                <c:pt idx="3518">
                  <c:v>0</c:v>
                </c:pt>
                <c:pt idx="3519">
                  <c:v>6</c:v>
                </c:pt>
                <c:pt idx="3520">
                  <c:v>9</c:v>
                </c:pt>
                <c:pt idx="3521">
                  <c:v>5</c:v>
                </c:pt>
                <c:pt idx="3522">
                  <c:v>2</c:v>
                </c:pt>
                <c:pt idx="3523">
                  <c:v>2</c:v>
                </c:pt>
                <c:pt idx="3524">
                  <c:v>5</c:v>
                </c:pt>
                <c:pt idx="3525">
                  <c:v>3</c:v>
                </c:pt>
                <c:pt idx="3526">
                  <c:v>8</c:v>
                </c:pt>
                <c:pt idx="3527">
                  <c:v>5</c:v>
                </c:pt>
                <c:pt idx="3528">
                  <c:v>10</c:v>
                </c:pt>
                <c:pt idx="3529">
                  <c:v>7</c:v>
                </c:pt>
                <c:pt idx="3530">
                  <c:v>7</c:v>
                </c:pt>
                <c:pt idx="3531">
                  <c:v>6</c:v>
                </c:pt>
                <c:pt idx="3532">
                  <c:v>11</c:v>
                </c:pt>
                <c:pt idx="3533">
                  <c:v>9</c:v>
                </c:pt>
                <c:pt idx="3534">
                  <c:v>7</c:v>
                </c:pt>
                <c:pt idx="3535">
                  <c:v>9</c:v>
                </c:pt>
                <c:pt idx="3536">
                  <c:v>3</c:v>
                </c:pt>
                <c:pt idx="3537">
                  <c:v>9</c:v>
                </c:pt>
                <c:pt idx="3538">
                  <c:v>8</c:v>
                </c:pt>
                <c:pt idx="3539">
                  <c:v>10</c:v>
                </c:pt>
                <c:pt idx="3540">
                  <c:v>4</c:v>
                </c:pt>
                <c:pt idx="3541">
                  <c:v>11</c:v>
                </c:pt>
                <c:pt idx="3542">
                  <c:v>6</c:v>
                </c:pt>
                <c:pt idx="3543">
                  <c:v>10</c:v>
                </c:pt>
                <c:pt idx="3544">
                  <c:v>9</c:v>
                </c:pt>
                <c:pt idx="3545">
                  <c:v>5</c:v>
                </c:pt>
                <c:pt idx="3546">
                  <c:v>9</c:v>
                </c:pt>
                <c:pt idx="3547">
                  <c:v>6</c:v>
                </c:pt>
                <c:pt idx="3548">
                  <c:v>13</c:v>
                </c:pt>
                <c:pt idx="3549">
                  <c:v>4</c:v>
                </c:pt>
                <c:pt idx="3550">
                  <c:v>15</c:v>
                </c:pt>
                <c:pt idx="3551">
                  <c:v>11</c:v>
                </c:pt>
                <c:pt idx="3552">
                  <c:v>13</c:v>
                </c:pt>
                <c:pt idx="3553">
                  <c:v>12</c:v>
                </c:pt>
                <c:pt idx="3554">
                  <c:v>5</c:v>
                </c:pt>
                <c:pt idx="3555">
                  <c:v>8</c:v>
                </c:pt>
                <c:pt idx="3556">
                  <c:v>13</c:v>
                </c:pt>
                <c:pt idx="3557">
                  <c:v>8</c:v>
                </c:pt>
                <c:pt idx="3558">
                  <c:v>14</c:v>
                </c:pt>
                <c:pt idx="3559">
                  <c:v>12</c:v>
                </c:pt>
                <c:pt idx="3560">
                  <c:v>5</c:v>
                </c:pt>
                <c:pt idx="3561">
                  <c:v>7</c:v>
                </c:pt>
                <c:pt idx="3562">
                  <c:v>10</c:v>
                </c:pt>
                <c:pt idx="3563">
                  <c:v>17</c:v>
                </c:pt>
                <c:pt idx="3564">
                  <c:v>11</c:v>
                </c:pt>
                <c:pt idx="3565">
                  <c:v>8</c:v>
                </c:pt>
                <c:pt idx="3566">
                  <c:v>10</c:v>
                </c:pt>
                <c:pt idx="3567">
                  <c:v>9</c:v>
                </c:pt>
                <c:pt idx="3568">
                  <c:v>7</c:v>
                </c:pt>
                <c:pt idx="3569">
                  <c:v>4</c:v>
                </c:pt>
                <c:pt idx="3570">
                  <c:v>4</c:v>
                </c:pt>
                <c:pt idx="3571">
                  <c:v>13</c:v>
                </c:pt>
                <c:pt idx="3572">
                  <c:v>12</c:v>
                </c:pt>
                <c:pt idx="3573">
                  <c:v>7</c:v>
                </c:pt>
                <c:pt idx="3574">
                  <c:v>4</c:v>
                </c:pt>
                <c:pt idx="3575">
                  <c:v>5</c:v>
                </c:pt>
                <c:pt idx="3576">
                  <c:v>3</c:v>
                </c:pt>
                <c:pt idx="3577">
                  <c:v>7</c:v>
                </c:pt>
                <c:pt idx="3578">
                  <c:v>5</c:v>
                </c:pt>
                <c:pt idx="3579">
                  <c:v>7</c:v>
                </c:pt>
                <c:pt idx="3580">
                  <c:v>8</c:v>
                </c:pt>
                <c:pt idx="3581">
                  <c:v>9</c:v>
                </c:pt>
                <c:pt idx="3582">
                  <c:v>4</c:v>
                </c:pt>
                <c:pt idx="3583">
                  <c:v>4</c:v>
                </c:pt>
                <c:pt idx="3584">
                  <c:v>8</c:v>
                </c:pt>
                <c:pt idx="3585">
                  <c:v>5</c:v>
                </c:pt>
                <c:pt idx="3586">
                  <c:v>8</c:v>
                </c:pt>
                <c:pt idx="3587">
                  <c:v>6</c:v>
                </c:pt>
                <c:pt idx="3588">
                  <c:v>11</c:v>
                </c:pt>
                <c:pt idx="3589">
                  <c:v>11</c:v>
                </c:pt>
                <c:pt idx="3590">
                  <c:v>9</c:v>
                </c:pt>
                <c:pt idx="3591">
                  <c:v>8</c:v>
                </c:pt>
                <c:pt idx="3592">
                  <c:v>4</c:v>
                </c:pt>
                <c:pt idx="3593">
                  <c:v>5</c:v>
                </c:pt>
                <c:pt idx="3594">
                  <c:v>10</c:v>
                </c:pt>
                <c:pt idx="3595">
                  <c:v>2</c:v>
                </c:pt>
                <c:pt idx="3596">
                  <c:v>5</c:v>
                </c:pt>
                <c:pt idx="3597">
                  <c:v>12</c:v>
                </c:pt>
                <c:pt idx="3598">
                  <c:v>11</c:v>
                </c:pt>
                <c:pt idx="3599">
                  <c:v>6</c:v>
                </c:pt>
                <c:pt idx="3600">
                  <c:v>10</c:v>
                </c:pt>
                <c:pt idx="3601">
                  <c:v>5</c:v>
                </c:pt>
                <c:pt idx="3602">
                  <c:v>8</c:v>
                </c:pt>
                <c:pt idx="3603">
                  <c:v>9</c:v>
                </c:pt>
                <c:pt idx="3604">
                  <c:v>10</c:v>
                </c:pt>
                <c:pt idx="3605">
                  <c:v>8</c:v>
                </c:pt>
                <c:pt idx="3606">
                  <c:v>11</c:v>
                </c:pt>
                <c:pt idx="3607">
                  <c:v>4</c:v>
                </c:pt>
                <c:pt idx="3608">
                  <c:v>5</c:v>
                </c:pt>
                <c:pt idx="3609">
                  <c:v>12</c:v>
                </c:pt>
                <c:pt idx="3610">
                  <c:v>7</c:v>
                </c:pt>
                <c:pt idx="3611">
                  <c:v>8</c:v>
                </c:pt>
                <c:pt idx="3612">
                  <c:v>12</c:v>
                </c:pt>
                <c:pt idx="3613">
                  <c:v>10</c:v>
                </c:pt>
                <c:pt idx="3614">
                  <c:v>9</c:v>
                </c:pt>
                <c:pt idx="3615">
                  <c:v>14</c:v>
                </c:pt>
                <c:pt idx="3616">
                  <c:v>12</c:v>
                </c:pt>
                <c:pt idx="3617">
                  <c:v>21</c:v>
                </c:pt>
                <c:pt idx="3618">
                  <c:v>13</c:v>
                </c:pt>
                <c:pt idx="3619">
                  <c:v>11</c:v>
                </c:pt>
                <c:pt idx="3620">
                  <c:v>12</c:v>
                </c:pt>
                <c:pt idx="3621">
                  <c:v>12</c:v>
                </c:pt>
                <c:pt idx="3622">
                  <c:v>12</c:v>
                </c:pt>
                <c:pt idx="3623">
                  <c:v>10</c:v>
                </c:pt>
                <c:pt idx="3624">
                  <c:v>3</c:v>
                </c:pt>
                <c:pt idx="3625">
                  <c:v>9</c:v>
                </c:pt>
                <c:pt idx="3626">
                  <c:v>4</c:v>
                </c:pt>
                <c:pt idx="3627">
                  <c:v>10</c:v>
                </c:pt>
                <c:pt idx="3628">
                  <c:v>9</c:v>
                </c:pt>
                <c:pt idx="3629">
                  <c:v>8</c:v>
                </c:pt>
                <c:pt idx="3630">
                  <c:v>9</c:v>
                </c:pt>
                <c:pt idx="3631">
                  <c:v>6</c:v>
                </c:pt>
                <c:pt idx="3632">
                  <c:v>8</c:v>
                </c:pt>
                <c:pt idx="3633">
                  <c:v>4</c:v>
                </c:pt>
                <c:pt idx="3634">
                  <c:v>9</c:v>
                </c:pt>
                <c:pt idx="3635">
                  <c:v>7</c:v>
                </c:pt>
                <c:pt idx="3636">
                  <c:v>7</c:v>
                </c:pt>
                <c:pt idx="3637">
                  <c:v>6</c:v>
                </c:pt>
                <c:pt idx="3638">
                  <c:v>7</c:v>
                </c:pt>
                <c:pt idx="3639">
                  <c:v>5</c:v>
                </c:pt>
                <c:pt idx="3640">
                  <c:v>4</c:v>
                </c:pt>
                <c:pt idx="3641">
                  <c:v>8</c:v>
                </c:pt>
                <c:pt idx="3642">
                  <c:v>3</c:v>
                </c:pt>
                <c:pt idx="3643">
                  <c:v>1</c:v>
                </c:pt>
                <c:pt idx="3644">
                  <c:v>3</c:v>
                </c:pt>
                <c:pt idx="3645">
                  <c:v>2</c:v>
                </c:pt>
                <c:pt idx="3646">
                  <c:v>3</c:v>
                </c:pt>
                <c:pt idx="3647">
                  <c:v>5</c:v>
                </c:pt>
                <c:pt idx="3648">
                  <c:v>5</c:v>
                </c:pt>
                <c:pt idx="3649">
                  <c:v>4</c:v>
                </c:pt>
                <c:pt idx="3650">
                  <c:v>8</c:v>
                </c:pt>
                <c:pt idx="3651">
                  <c:v>5</c:v>
                </c:pt>
                <c:pt idx="3652">
                  <c:v>2</c:v>
                </c:pt>
                <c:pt idx="3653">
                  <c:v>7</c:v>
                </c:pt>
                <c:pt idx="3654">
                  <c:v>7</c:v>
                </c:pt>
                <c:pt idx="3655">
                  <c:v>5</c:v>
                </c:pt>
                <c:pt idx="3656">
                  <c:v>11</c:v>
                </c:pt>
                <c:pt idx="3657">
                  <c:v>6</c:v>
                </c:pt>
                <c:pt idx="3658">
                  <c:v>3</c:v>
                </c:pt>
                <c:pt idx="3659">
                  <c:v>1</c:v>
                </c:pt>
                <c:pt idx="3660">
                  <c:v>1</c:v>
                </c:pt>
                <c:pt idx="3661">
                  <c:v>5</c:v>
                </c:pt>
                <c:pt idx="3662">
                  <c:v>5</c:v>
                </c:pt>
                <c:pt idx="3663">
                  <c:v>1</c:v>
                </c:pt>
                <c:pt idx="3664">
                  <c:v>1</c:v>
                </c:pt>
                <c:pt idx="3665">
                  <c:v>3</c:v>
                </c:pt>
                <c:pt idx="3666">
                  <c:v>3</c:v>
                </c:pt>
                <c:pt idx="3667">
                  <c:v>6</c:v>
                </c:pt>
                <c:pt idx="3668">
                  <c:v>5</c:v>
                </c:pt>
                <c:pt idx="3669">
                  <c:v>3</c:v>
                </c:pt>
                <c:pt idx="3670">
                  <c:v>2</c:v>
                </c:pt>
                <c:pt idx="3671">
                  <c:v>3</c:v>
                </c:pt>
                <c:pt idx="3672">
                  <c:v>6</c:v>
                </c:pt>
                <c:pt idx="3673">
                  <c:v>4</c:v>
                </c:pt>
                <c:pt idx="3674">
                  <c:v>3</c:v>
                </c:pt>
                <c:pt idx="3675">
                  <c:v>6</c:v>
                </c:pt>
                <c:pt idx="3676">
                  <c:v>4</c:v>
                </c:pt>
                <c:pt idx="3677">
                  <c:v>5</c:v>
                </c:pt>
                <c:pt idx="3678">
                  <c:v>3</c:v>
                </c:pt>
                <c:pt idx="3679">
                  <c:v>4</c:v>
                </c:pt>
                <c:pt idx="3680">
                  <c:v>9</c:v>
                </c:pt>
                <c:pt idx="3681">
                  <c:v>2</c:v>
                </c:pt>
                <c:pt idx="3682">
                  <c:v>1</c:v>
                </c:pt>
                <c:pt idx="3683">
                  <c:v>1</c:v>
                </c:pt>
                <c:pt idx="3684">
                  <c:v>7</c:v>
                </c:pt>
                <c:pt idx="3685">
                  <c:v>7</c:v>
                </c:pt>
                <c:pt idx="3686">
                  <c:v>4</c:v>
                </c:pt>
                <c:pt idx="3687">
                  <c:v>6</c:v>
                </c:pt>
                <c:pt idx="3688">
                  <c:v>4</c:v>
                </c:pt>
                <c:pt idx="3689">
                  <c:v>6</c:v>
                </c:pt>
                <c:pt idx="3690">
                  <c:v>7</c:v>
                </c:pt>
                <c:pt idx="3691">
                  <c:v>5</c:v>
                </c:pt>
                <c:pt idx="3692">
                  <c:v>6</c:v>
                </c:pt>
                <c:pt idx="3693">
                  <c:v>2</c:v>
                </c:pt>
                <c:pt idx="3694">
                  <c:v>5</c:v>
                </c:pt>
                <c:pt idx="3695">
                  <c:v>6</c:v>
                </c:pt>
                <c:pt idx="3696">
                  <c:v>6</c:v>
                </c:pt>
                <c:pt idx="3697">
                  <c:v>4</c:v>
                </c:pt>
                <c:pt idx="3698">
                  <c:v>4</c:v>
                </c:pt>
                <c:pt idx="3699">
                  <c:v>4</c:v>
                </c:pt>
                <c:pt idx="3700">
                  <c:v>8</c:v>
                </c:pt>
                <c:pt idx="3701">
                  <c:v>3</c:v>
                </c:pt>
                <c:pt idx="3702">
                  <c:v>7</c:v>
                </c:pt>
                <c:pt idx="3703">
                  <c:v>8</c:v>
                </c:pt>
                <c:pt idx="3704">
                  <c:v>3</c:v>
                </c:pt>
                <c:pt idx="3705">
                  <c:v>4</c:v>
                </c:pt>
                <c:pt idx="3706">
                  <c:v>5</c:v>
                </c:pt>
                <c:pt idx="3707">
                  <c:v>5</c:v>
                </c:pt>
                <c:pt idx="3708">
                  <c:v>3</c:v>
                </c:pt>
                <c:pt idx="3709">
                  <c:v>4</c:v>
                </c:pt>
                <c:pt idx="3710">
                  <c:v>6</c:v>
                </c:pt>
                <c:pt idx="3711">
                  <c:v>6</c:v>
                </c:pt>
                <c:pt idx="3712">
                  <c:v>6</c:v>
                </c:pt>
                <c:pt idx="3713">
                  <c:v>3</c:v>
                </c:pt>
                <c:pt idx="3714">
                  <c:v>1</c:v>
                </c:pt>
                <c:pt idx="3715">
                  <c:v>5</c:v>
                </c:pt>
                <c:pt idx="3716">
                  <c:v>6</c:v>
                </c:pt>
                <c:pt idx="3717">
                  <c:v>2</c:v>
                </c:pt>
                <c:pt idx="3718">
                  <c:v>3</c:v>
                </c:pt>
                <c:pt idx="3719">
                  <c:v>6</c:v>
                </c:pt>
                <c:pt idx="3720">
                  <c:v>5</c:v>
                </c:pt>
                <c:pt idx="3721">
                  <c:v>5</c:v>
                </c:pt>
                <c:pt idx="3722">
                  <c:v>3</c:v>
                </c:pt>
                <c:pt idx="3723">
                  <c:v>7</c:v>
                </c:pt>
                <c:pt idx="3724">
                  <c:v>2</c:v>
                </c:pt>
                <c:pt idx="3725">
                  <c:v>5</c:v>
                </c:pt>
                <c:pt idx="3726">
                  <c:v>3</c:v>
                </c:pt>
                <c:pt idx="3727">
                  <c:v>7</c:v>
                </c:pt>
                <c:pt idx="3728">
                  <c:v>6</c:v>
                </c:pt>
                <c:pt idx="3729">
                  <c:v>4</c:v>
                </c:pt>
                <c:pt idx="3730">
                  <c:v>5</c:v>
                </c:pt>
                <c:pt idx="3731">
                  <c:v>8</c:v>
                </c:pt>
                <c:pt idx="3732">
                  <c:v>5</c:v>
                </c:pt>
                <c:pt idx="3733">
                  <c:v>5</c:v>
                </c:pt>
                <c:pt idx="3734">
                  <c:v>6</c:v>
                </c:pt>
                <c:pt idx="3735">
                  <c:v>3</c:v>
                </c:pt>
                <c:pt idx="3736">
                  <c:v>6</c:v>
                </c:pt>
                <c:pt idx="3737">
                  <c:v>5</c:v>
                </c:pt>
                <c:pt idx="3738">
                  <c:v>9</c:v>
                </c:pt>
                <c:pt idx="3739">
                  <c:v>3</c:v>
                </c:pt>
                <c:pt idx="3740">
                  <c:v>6</c:v>
                </c:pt>
                <c:pt idx="3741">
                  <c:v>2</c:v>
                </c:pt>
                <c:pt idx="3742">
                  <c:v>6</c:v>
                </c:pt>
                <c:pt idx="3743">
                  <c:v>7</c:v>
                </c:pt>
                <c:pt idx="3744">
                  <c:v>3</c:v>
                </c:pt>
                <c:pt idx="3745">
                  <c:v>4</c:v>
                </c:pt>
                <c:pt idx="3746">
                  <c:v>6</c:v>
                </c:pt>
                <c:pt idx="3747">
                  <c:v>4</c:v>
                </c:pt>
                <c:pt idx="3748">
                  <c:v>5</c:v>
                </c:pt>
                <c:pt idx="3749">
                  <c:v>0</c:v>
                </c:pt>
                <c:pt idx="3750">
                  <c:v>4</c:v>
                </c:pt>
              </c:numCache>
            </c:numRef>
          </c:yVal>
          <c:smooth val="1"/>
          <c:extLst xmlns:c16r2="http://schemas.microsoft.com/office/drawing/2015/06/chart">
            <c:ext xmlns:c16="http://schemas.microsoft.com/office/drawing/2014/chart" uri="{C3380CC4-5D6E-409C-BE32-E72D297353CC}">
              <c16:uniqueId val="{00000004-BF9F-45AB-BF69-95B9316A9062}"/>
            </c:ext>
          </c:extLst>
        </c:ser>
        <c:dLbls>
          <c:showLegendKey val="0"/>
          <c:showVal val="0"/>
          <c:showCatName val="0"/>
          <c:showSerName val="0"/>
          <c:showPercent val="0"/>
          <c:showBubbleSize val="0"/>
        </c:dLbls>
        <c:axId val="41746432"/>
        <c:axId val="41747968"/>
      </c:scatterChart>
      <c:valAx>
        <c:axId val="41746432"/>
        <c:scaling>
          <c:orientation val="minMax"/>
          <c:max val="90"/>
          <c:min val="10"/>
        </c:scaling>
        <c:delete val="0"/>
        <c:axPos val="b"/>
        <c:numFmt formatCode="General" sourceLinked="1"/>
        <c:majorTickMark val="out"/>
        <c:minorTickMark val="out"/>
        <c:tickLblPos val="nextTo"/>
        <c:txPr>
          <a:bodyPr/>
          <a:lstStyle/>
          <a:p>
            <a:pPr>
              <a:defRPr sz="1000">
                <a:latin typeface="Times New Roman" pitchFamily="18" charset="0"/>
                <a:cs typeface="Times New Roman" pitchFamily="18" charset="0"/>
              </a:defRPr>
            </a:pPr>
            <a:endParaRPr lang="en-US"/>
          </a:p>
        </c:txPr>
        <c:crossAx val="41747968"/>
        <c:crosses val="autoZero"/>
        <c:crossBetween val="midCat"/>
        <c:majorUnit val="10"/>
      </c:valAx>
      <c:valAx>
        <c:axId val="41747968"/>
        <c:scaling>
          <c:orientation val="minMax"/>
          <c:max val="1600"/>
          <c:min val="0"/>
        </c:scaling>
        <c:delete val="0"/>
        <c:axPos val="l"/>
        <c:title>
          <c:tx>
            <c:rich>
              <a:bodyPr rot="-5400000" vert="horz"/>
              <a:lstStyle/>
              <a:p>
                <a:pPr>
                  <a:defRPr/>
                </a:pPr>
                <a:r>
                  <a:rPr lang="en-MY" b="0">
                    <a:latin typeface="Times New Roman" pitchFamily="18" charset="0"/>
                    <a:cs typeface="Times New Roman" pitchFamily="18" charset="0"/>
                  </a:rPr>
                  <a:t>Intensity</a:t>
                </a:r>
              </a:p>
            </c:rich>
          </c:tx>
          <c:layout>
            <c:manualLayout>
              <c:xMode val="edge"/>
              <c:yMode val="edge"/>
              <c:x val="2.2617867211043065E-2"/>
              <c:y val="0.39066241255159095"/>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41746432"/>
        <c:crossesAt val="10"/>
        <c:crossBetween val="midCat"/>
        <c:majorUnit val="200"/>
        <c:minorUnit val="40"/>
      </c:valAx>
    </c:plotArea>
    <c:plotVisOnly val="1"/>
    <c:dispBlanksAs val="gap"/>
    <c:showDLblsOverMax val="0"/>
  </c:chart>
  <c:spPr>
    <a:solidFill>
      <a:schemeClr val="bg1"/>
    </a:solid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0B8897-C550-40E2-A897-ED3A9BC69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8</TotalTime>
  <Pages>8</Pages>
  <Words>14194</Words>
  <Characters>80910</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arun Hamzah</cp:lastModifiedBy>
  <cp:revision>41</cp:revision>
  <cp:lastPrinted>2016-04-29T06:57:00Z</cp:lastPrinted>
  <dcterms:created xsi:type="dcterms:W3CDTF">2016-04-27T01:49:00Z</dcterms:created>
  <dcterms:modified xsi:type="dcterms:W3CDTF">2016-11-1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zwanihanib@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